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4922" w:rsidRDefault="001C51FF" w:rsidP="00782F8F">
      <w:pPr>
        <w:wordWrap/>
        <w:jc w:val="center"/>
        <w:rPr>
          <w:rFonts w:eastAsiaTheme="minorHAnsi"/>
          <w:sz w:val="40"/>
          <w:szCs w:val="40"/>
        </w:rPr>
      </w:pPr>
      <w:bookmarkStart w:id="0" w:name="1"/>
      <w:r w:rsidRPr="000F3174">
        <w:rPr>
          <w:rFonts w:eastAsiaTheme="minorHAnsi" w:hint="eastAsia"/>
          <w:sz w:val="40"/>
          <w:szCs w:val="40"/>
        </w:rPr>
        <w:t>신경근성</w:t>
      </w:r>
      <w:r w:rsidRPr="000F3174">
        <w:rPr>
          <w:rFonts w:eastAsiaTheme="minorHAnsi"/>
          <w:sz w:val="40"/>
          <w:szCs w:val="40"/>
        </w:rPr>
        <w:t xml:space="preserve"> 통증을 동반한 </w:t>
      </w:r>
      <w:proofErr w:type="gramStart"/>
      <w:r w:rsidR="00CF581D" w:rsidRPr="000F3174">
        <w:rPr>
          <w:rFonts w:eastAsiaTheme="minorHAnsi" w:hint="eastAsia"/>
          <w:sz w:val="40"/>
          <w:szCs w:val="40"/>
        </w:rPr>
        <w:t>요천추추간판탈출증</w:t>
      </w:r>
      <w:r w:rsidRPr="000F3174">
        <w:rPr>
          <w:rFonts w:eastAsiaTheme="minorHAnsi"/>
          <w:sz w:val="40"/>
          <w:szCs w:val="40"/>
        </w:rPr>
        <w:t xml:space="preserve">  환자의</w:t>
      </w:r>
      <w:proofErr w:type="gramEnd"/>
      <w:r w:rsidR="00CF581D" w:rsidRPr="000F3174">
        <w:rPr>
          <w:rFonts w:eastAsiaTheme="minorHAnsi"/>
          <w:sz w:val="40"/>
          <w:szCs w:val="40"/>
        </w:rPr>
        <w:t xml:space="preserve"> </w:t>
      </w:r>
      <w:r w:rsidR="00B91B34" w:rsidRPr="000F3174">
        <w:rPr>
          <w:rFonts w:eastAsiaTheme="minorHAnsi" w:hint="eastAsia"/>
          <w:sz w:val="40"/>
          <w:szCs w:val="40"/>
        </w:rPr>
        <w:t>비수술적</w:t>
      </w:r>
      <w:r w:rsidR="00CF581D" w:rsidRPr="000F3174">
        <w:rPr>
          <w:rFonts w:eastAsiaTheme="minorHAnsi"/>
          <w:sz w:val="40"/>
          <w:szCs w:val="40"/>
        </w:rPr>
        <w:t xml:space="preserve"> </w:t>
      </w:r>
      <w:r w:rsidR="00782F8F" w:rsidRPr="000F3174">
        <w:rPr>
          <w:rFonts w:eastAsiaTheme="minorHAnsi" w:hint="eastAsia"/>
          <w:sz w:val="40"/>
          <w:szCs w:val="40"/>
        </w:rPr>
        <w:t>치료</w:t>
      </w:r>
      <w:r w:rsidR="00CF581D" w:rsidRPr="000F3174">
        <w:rPr>
          <w:rFonts w:eastAsiaTheme="minorHAnsi" w:hint="eastAsia"/>
          <w:sz w:val="40"/>
          <w:szCs w:val="40"/>
        </w:rPr>
        <w:t>에</w:t>
      </w:r>
      <w:r w:rsidR="00CF581D" w:rsidRPr="000F3174">
        <w:rPr>
          <w:rFonts w:eastAsiaTheme="minorHAnsi"/>
          <w:sz w:val="40"/>
          <w:szCs w:val="40"/>
        </w:rPr>
        <w:t xml:space="preserve"> </w:t>
      </w:r>
      <w:r w:rsidR="00CF581D" w:rsidRPr="000F3174">
        <w:rPr>
          <w:rFonts w:eastAsiaTheme="minorHAnsi" w:hint="eastAsia"/>
          <w:sz w:val="40"/>
          <w:szCs w:val="40"/>
        </w:rPr>
        <w:t>대한</w:t>
      </w:r>
      <w:r w:rsidR="00782F8F" w:rsidRPr="000F3174">
        <w:rPr>
          <w:rFonts w:eastAsiaTheme="minorHAnsi"/>
          <w:sz w:val="40"/>
          <w:szCs w:val="40"/>
        </w:rPr>
        <w:t xml:space="preserve"> </w:t>
      </w:r>
    </w:p>
    <w:p w:rsidR="00782F8F" w:rsidRPr="000F3174" w:rsidRDefault="00782F8F" w:rsidP="00782F8F">
      <w:pPr>
        <w:wordWrap/>
        <w:jc w:val="center"/>
        <w:rPr>
          <w:rFonts w:eastAsiaTheme="minorHAnsi"/>
          <w:sz w:val="40"/>
          <w:szCs w:val="40"/>
        </w:rPr>
      </w:pPr>
      <w:r w:rsidRPr="000F3174">
        <w:rPr>
          <w:rFonts w:eastAsiaTheme="minorHAnsi"/>
          <w:sz w:val="40"/>
          <w:szCs w:val="40"/>
        </w:rPr>
        <w:t>대한</w:t>
      </w:r>
      <w:r w:rsidR="009F4F6A" w:rsidRPr="000F3174">
        <w:rPr>
          <w:rFonts w:eastAsiaTheme="minorHAnsi" w:hint="eastAsia"/>
          <w:sz w:val="40"/>
          <w:szCs w:val="40"/>
        </w:rPr>
        <w:t>재활의</w:t>
      </w:r>
      <w:r w:rsidRPr="000F3174">
        <w:rPr>
          <w:rFonts w:eastAsiaTheme="minorHAnsi" w:hint="eastAsia"/>
          <w:sz w:val="40"/>
          <w:szCs w:val="40"/>
        </w:rPr>
        <w:t>학회</w:t>
      </w:r>
      <w:r w:rsidRPr="000F3174">
        <w:rPr>
          <w:rFonts w:eastAsiaTheme="minorHAnsi"/>
          <w:sz w:val="40"/>
          <w:szCs w:val="40"/>
        </w:rPr>
        <w:t xml:space="preserve"> </w:t>
      </w:r>
      <w:r w:rsidRPr="000F3174">
        <w:rPr>
          <w:rFonts w:eastAsiaTheme="minorHAnsi" w:hint="eastAsia"/>
          <w:sz w:val="40"/>
          <w:szCs w:val="40"/>
        </w:rPr>
        <w:t>임상</w:t>
      </w:r>
      <w:r w:rsidRPr="000F3174">
        <w:rPr>
          <w:rFonts w:eastAsiaTheme="minorHAnsi"/>
          <w:sz w:val="40"/>
          <w:szCs w:val="40"/>
        </w:rPr>
        <w:t xml:space="preserve"> </w:t>
      </w:r>
      <w:r w:rsidRPr="000F3174">
        <w:rPr>
          <w:rFonts w:eastAsiaTheme="minorHAnsi" w:hint="eastAsia"/>
          <w:sz w:val="40"/>
          <w:szCs w:val="40"/>
        </w:rPr>
        <w:t>진료</w:t>
      </w:r>
      <w:r w:rsidRPr="000F3174">
        <w:rPr>
          <w:rFonts w:eastAsiaTheme="minorHAnsi"/>
          <w:sz w:val="40"/>
          <w:szCs w:val="40"/>
        </w:rPr>
        <w:t xml:space="preserve"> </w:t>
      </w:r>
      <w:r w:rsidRPr="000F3174">
        <w:rPr>
          <w:rFonts w:eastAsiaTheme="minorHAnsi" w:hint="eastAsia"/>
          <w:sz w:val="40"/>
          <w:szCs w:val="40"/>
        </w:rPr>
        <w:t>지침</w:t>
      </w:r>
    </w:p>
    <w:p w:rsidR="00782F8F" w:rsidRPr="000F3174" w:rsidRDefault="00782F8F" w:rsidP="00782F8F">
      <w:pPr>
        <w:wordWrap/>
        <w:jc w:val="center"/>
        <w:rPr>
          <w:rFonts w:eastAsiaTheme="minorHAnsi"/>
          <w:sz w:val="40"/>
          <w:szCs w:val="40"/>
        </w:rPr>
      </w:pPr>
    </w:p>
    <w:p w:rsidR="00782F8F" w:rsidRPr="000F3174" w:rsidRDefault="0047486E" w:rsidP="00782F8F">
      <w:pPr>
        <w:wordWrap/>
        <w:jc w:val="center"/>
        <w:rPr>
          <w:rFonts w:eastAsiaTheme="minorHAnsi"/>
          <w:sz w:val="40"/>
          <w:szCs w:val="40"/>
        </w:rPr>
      </w:pPr>
      <w:r w:rsidRPr="000F3174">
        <w:rPr>
          <w:rFonts w:eastAsiaTheme="minorHAnsi"/>
          <w:sz w:val="40"/>
          <w:szCs w:val="40"/>
        </w:rPr>
        <w:t xml:space="preserve">Non-surgical </w:t>
      </w:r>
      <w:r w:rsidR="00782F8F" w:rsidRPr="000F3174">
        <w:rPr>
          <w:rFonts w:eastAsiaTheme="minorHAnsi"/>
          <w:sz w:val="40"/>
          <w:szCs w:val="40"/>
        </w:rPr>
        <w:t>Treatment</w:t>
      </w:r>
      <w:r w:rsidRPr="000F3174">
        <w:rPr>
          <w:rFonts w:eastAsiaTheme="minorHAnsi"/>
          <w:sz w:val="40"/>
          <w:szCs w:val="40"/>
        </w:rPr>
        <w:t>s</w:t>
      </w:r>
      <w:r w:rsidR="00782F8F" w:rsidRPr="000F3174">
        <w:rPr>
          <w:rFonts w:eastAsiaTheme="minorHAnsi"/>
          <w:sz w:val="40"/>
          <w:szCs w:val="40"/>
        </w:rPr>
        <w:t xml:space="preserve"> </w:t>
      </w:r>
      <w:r w:rsidR="001C51FF" w:rsidRPr="000F3174">
        <w:rPr>
          <w:rFonts w:eastAsiaTheme="minorHAnsi"/>
          <w:sz w:val="40"/>
          <w:szCs w:val="40"/>
        </w:rPr>
        <w:t>for patients with radicular pain from lumbosacral disc herniation</w:t>
      </w:r>
    </w:p>
    <w:p w:rsidR="00782F8F" w:rsidRPr="000F3174" w:rsidRDefault="00782F8F" w:rsidP="00782F8F">
      <w:pPr>
        <w:wordWrap/>
        <w:jc w:val="center"/>
        <w:rPr>
          <w:rFonts w:eastAsiaTheme="minorHAnsi"/>
          <w:sz w:val="40"/>
          <w:szCs w:val="40"/>
        </w:rPr>
      </w:pPr>
      <w:r w:rsidRPr="000F3174">
        <w:rPr>
          <w:rFonts w:eastAsiaTheme="minorHAnsi"/>
          <w:sz w:val="40"/>
          <w:szCs w:val="40"/>
        </w:rPr>
        <w:t xml:space="preserve"> A Clinical Practice Guideline from</w:t>
      </w:r>
    </w:p>
    <w:p w:rsidR="00782F8F" w:rsidRPr="000F3174" w:rsidRDefault="00782F8F" w:rsidP="00782F8F">
      <w:pPr>
        <w:wordWrap/>
        <w:jc w:val="center"/>
        <w:rPr>
          <w:rFonts w:eastAsiaTheme="minorHAnsi"/>
          <w:sz w:val="40"/>
          <w:szCs w:val="40"/>
        </w:rPr>
      </w:pPr>
      <w:r w:rsidRPr="000F3174">
        <w:rPr>
          <w:rFonts w:eastAsiaTheme="minorHAnsi"/>
          <w:sz w:val="40"/>
          <w:szCs w:val="40"/>
        </w:rPr>
        <w:t xml:space="preserve"> Korean A</w:t>
      </w:r>
      <w:r w:rsidR="001C51FF" w:rsidRPr="000F3174">
        <w:rPr>
          <w:rFonts w:eastAsiaTheme="minorHAnsi"/>
          <w:sz w:val="40"/>
          <w:szCs w:val="40"/>
        </w:rPr>
        <w:t xml:space="preserve">cademy </w:t>
      </w:r>
      <w:r w:rsidRPr="000F3174">
        <w:rPr>
          <w:rFonts w:eastAsiaTheme="minorHAnsi"/>
          <w:sz w:val="40"/>
          <w:szCs w:val="40"/>
        </w:rPr>
        <w:t xml:space="preserve">of </w:t>
      </w:r>
      <w:r w:rsidR="001C51FF" w:rsidRPr="000F3174">
        <w:rPr>
          <w:rFonts w:eastAsiaTheme="minorHAnsi"/>
          <w:sz w:val="40"/>
          <w:szCs w:val="40"/>
        </w:rPr>
        <w:t xml:space="preserve">Rehabilitation </w:t>
      </w:r>
      <w:r w:rsidRPr="000F3174">
        <w:rPr>
          <w:rFonts w:eastAsiaTheme="minorHAnsi"/>
          <w:sz w:val="40"/>
          <w:szCs w:val="40"/>
        </w:rPr>
        <w:t>Medicine</w:t>
      </w:r>
    </w:p>
    <w:p w:rsidR="00782F8F" w:rsidRPr="000F3174" w:rsidRDefault="00782F8F" w:rsidP="00782F8F">
      <w:pPr>
        <w:wordWrap/>
        <w:rPr>
          <w:rFonts w:eastAsiaTheme="minorHAnsi"/>
        </w:rPr>
      </w:pPr>
    </w:p>
    <w:p w:rsidR="00782F8F" w:rsidRPr="000F3174" w:rsidRDefault="00782F8F" w:rsidP="00782F8F">
      <w:pPr>
        <w:wordWrap/>
        <w:rPr>
          <w:rFonts w:eastAsiaTheme="minorHAnsi"/>
        </w:rPr>
      </w:pPr>
    </w:p>
    <w:p w:rsidR="00782F8F" w:rsidRPr="000F3174" w:rsidRDefault="00782F8F" w:rsidP="00782F8F">
      <w:pPr>
        <w:wordWrap/>
        <w:rPr>
          <w:rFonts w:eastAsiaTheme="minorHAnsi"/>
        </w:rPr>
      </w:pPr>
    </w:p>
    <w:p w:rsidR="00782F8F" w:rsidRPr="000F3174" w:rsidRDefault="00782F8F" w:rsidP="00782F8F">
      <w:pPr>
        <w:wordWrap/>
        <w:rPr>
          <w:rFonts w:eastAsiaTheme="minorHAnsi"/>
        </w:rPr>
      </w:pPr>
    </w:p>
    <w:p w:rsidR="00782F8F" w:rsidRPr="000F3174" w:rsidRDefault="00782F8F" w:rsidP="00782F8F">
      <w:pPr>
        <w:wordWrap/>
        <w:rPr>
          <w:rFonts w:eastAsiaTheme="minorHAnsi"/>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9F4F6A" w:rsidRPr="000F3174" w:rsidRDefault="009F4F6A" w:rsidP="009F4F6A">
      <w:pPr>
        <w:wordWrap/>
        <w:jc w:val="center"/>
        <w:rPr>
          <w:rFonts w:eastAsiaTheme="minorHAnsi"/>
          <w:sz w:val="40"/>
          <w:szCs w:val="40"/>
        </w:rPr>
      </w:pPr>
      <w:r w:rsidRPr="00215A4C">
        <w:rPr>
          <w:rFonts w:eastAsiaTheme="minorHAnsi"/>
          <w:b/>
          <w:szCs w:val="20"/>
        </w:rPr>
        <w:t xml:space="preserve">   </w:t>
      </w:r>
      <w:r w:rsidRPr="000F3174">
        <w:rPr>
          <w:rFonts w:eastAsiaTheme="minorHAnsi" w:hint="eastAsia"/>
          <w:sz w:val="40"/>
          <w:szCs w:val="40"/>
        </w:rPr>
        <w:t>대한재활의학회</w:t>
      </w:r>
      <w:r w:rsidRPr="000F3174">
        <w:rPr>
          <w:rFonts w:eastAsiaTheme="minorHAnsi"/>
          <w:sz w:val="40"/>
          <w:szCs w:val="40"/>
        </w:rPr>
        <w:t xml:space="preserve"> </w:t>
      </w:r>
      <w:r w:rsidRPr="000F3174">
        <w:rPr>
          <w:rFonts w:eastAsiaTheme="minorHAnsi" w:hint="eastAsia"/>
          <w:sz w:val="40"/>
          <w:szCs w:val="40"/>
        </w:rPr>
        <w:t>임상진료지침위원회</w:t>
      </w:r>
    </w:p>
    <w:p w:rsidR="009F4F6A" w:rsidRPr="000F3174" w:rsidRDefault="009F4F6A" w:rsidP="009F4F6A">
      <w:pPr>
        <w:wordWrap/>
        <w:jc w:val="center"/>
        <w:rPr>
          <w:rFonts w:eastAsiaTheme="minorHAnsi"/>
          <w:sz w:val="40"/>
          <w:szCs w:val="40"/>
        </w:rPr>
      </w:pPr>
    </w:p>
    <w:p w:rsidR="009F4F6A" w:rsidRPr="00215A4C" w:rsidRDefault="009F4F6A" w:rsidP="009F4F6A">
      <w:pPr>
        <w:widowControl/>
        <w:wordWrap/>
        <w:autoSpaceDE/>
        <w:autoSpaceDN/>
        <w:jc w:val="center"/>
        <w:rPr>
          <w:rFonts w:eastAsiaTheme="minorHAnsi"/>
          <w:b/>
          <w:szCs w:val="20"/>
        </w:rPr>
      </w:pPr>
    </w:p>
    <w:p w:rsidR="009F4F6A" w:rsidRPr="00215A4C" w:rsidRDefault="009F4F6A" w:rsidP="00634672">
      <w:pPr>
        <w:widowControl/>
        <w:wordWrap/>
        <w:autoSpaceDE/>
        <w:autoSpaceDN/>
        <w:jc w:val="left"/>
        <w:rPr>
          <w:rFonts w:eastAsiaTheme="minorHAnsi"/>
          <w:b/>
          <w:szCs w:val="20"/>
        </w:rPr>
      </w:pPr>
    </w:p>
    <w:p w:rsidR="003B7D13" w:rsidRPr="000F3174" w:rsidRDefault="003B7D13" w:rsidP="003B7D13">
      <w:pPr>
        <w:jc w:val="left"/>
        <w:rPr>
          <w:rFonts w:eastAsiaTheme="minorHAnsi"/>
          <w:sz w:val="24"/>
          <w:szCs w:val="24"/>
        </w:rPr>
      </w:pPr>
      <w:r w:rsidRPr="000F3174">
        <w:rPr>
          <w:rFonts w:eastAsiaTheme="minorHAnsi" w:hint="eastAsia"/>
          <w:sz w:val="24"/>
          <w:szCs w:val="24"/>
        </w:rPr>
        <w:lastRenderedPageBreak/>
        <w:t>개발위원</w:t>
      </w:r>
      <w:r w:rsidRPr="000F3174">
        <w:rPr>
          <w:rFonts w:eastAsiaTheme="minorHAnsi"/>
          <w:sz w:val="24"/>
          <w:szCs w:val="24"/>
        </w:rPr>
        <w:t xml:space="preserve"> (가나다 순) </w:t>
      </w:r>
    </w:p>
    <w:p w:rsidR="003B7D13" w:rsidRPr="000F3174" w:rsidRDefault="003B7D13" w:rsidP="003B7D13">
      <w:pPr>
        <w:jc w:val="left"/>
        <w:rPr>
          <w:rFonts w:eastAsiaTheme="minorHAnsi"/>
          <w:sz w:val="24"/>
          <w:szCs w:val="24"/>
        </w:rPr>
      </w:pPr>
    </w:p>
    <w:p w:rsidR="003B7D13" w:rsidRPr="000F3174" w:rsidRDefault="003B7D13" w:rsidP="003B7D13">
      <w:pPr>
        <w:jc w:val="left"/>
        <w:rPr>
          <w:rFonts w:eastAsiaTheme="minorHAnsi"/>
        </w:rPr>
      </w:pPr>
      <w:proofErr w:type="gramStart"/>
      <w:r w:rsidRPr="000F3174">
        <w:rPr>
          <w:rFonts w:eastAsiaTheme="minorHAnsi" w:hint="eastAsia"/>
        </w:rPr>
        <w:t>강</w:t>
      </w:r>
      <w:r w:rsidRPr="000F3174">
        <w:rPr>
          <w:rFonts w:eastAsiaTheme="minorHAnsi"/>
        </w:rPr>
        <w:t xml:space="preserve">  석</w:t>
      </w:r>
      <w:proofErr w:type="gramEnd"/>
      <w:r w:rsidRPr="000F3174">
        <w:rPr>
          <w:rFonts w:eastAsiaTheme="minorHAnsi"/>
        </w:rPr>
        <w:tab/>
        <w:t xml:space="preserve">고려대학교 </w:t>
      </w:r>
      <w:r w:rsidRPr="000F3174">
        <w:rPr>
          <w:rFonts w:eastAsiaTheme="minorHAnsi" w:hint="eastAsia"/>
        </w:rPr>
        <w:t>의과대학</w:t>
      </w:r>
      <w:r w:rsidRPr="000F3174">
        <w:rPr>
          <w:rFonts w:eastAsiaTheme="minorHAnsi"/>
        </w:rPr>
        <w:t xml:space="preserve"> </w:t>
      </w:r>
      <w:r w:rsidRPr="000F3174">
        <w:rPr>
          <w:rFonts w:eastAsiaTheme="minorHAnsi" w:hint="eastAsia"/>
        </w:rPr>
        <w:t>고려대학교</w:t>
      </w:r>
      <w:r w:rsidRPr="000F3174">
        <w:rPr>
          <w:rFonts w:eastAsiaTheme="minorHAnsi"/>
        </w:rPr>
        <w:t xml:space="preserve">구로병원 재활의학교실  </w:t>
      </w:r>
    </w:p>
    <w:p w:rsidR="003B7D13" w:rsidRPr="000F3174" w:rsidRDefault="003B7D13" w:rsidP="003B7D13">
      <w:pPr>
        <w:jc w:val="left"/>
        <w:rPr>
          <w:rFonts w:eastAsiaTheme="minorHAnsi"/>
        </w:rPr>
      </w:pPr>
      <w:r w:rsidRPr="000F3174">
        <w:rPr>
          <w:rFonts w:eastAsiaTheme="minorHAnsi" w:hint="eastAsia"/>
        </w:rPr>
        <w:t>김동환</w:t>
      </w:r>
      <w:r w:rsidRPr="000F3174">
        <w:rPr>
          <w:rFonts w:eastAsiaTheme="minorHAnsi"/>
        </w:rPr>
        <w:tab/>
      </w:r>
      <w:r w:rsidRPr="000F3174">
        <w:rPr>
          <w:rFonts w:eastAsiaTheme="minorHAnsi" w:hint="eastAsia"/>
        </w:rPr>
        <w:t>경희대학교</w:t>
      </w:r>
      <w:r w:rsidRPr="000F3174">
        <w:rPr>
          <w:rFonts w:eastAsiaTheme="minorHAnsi"/>
        </w:rPr>
        <w:t xml:space="preserve"> 의과대학 재활의학교실 </w:t>
      </w:r>
    </w:p>
    <w:p w:rsidR="003B7D13" w:rsidRPr="000F3174" w:rsidRDefault="003B7D13" w:rsidP="003B7D13">
      <w:pPr>
        <w:jc w:val="left"/>
        <w:rPr>
          <w:rFonts w:eastAsiaTheme="minorHAnsi"/>
        </w:rPr>
      </w:pPr>
      <w:r w:rsidRPr="000F3174">
        <w:rPr>
          <w:rFonts w:eastAsiaTheme="minorHAnsi" w:hint="eastAsia"/>
        </w:rPr>
        <w:t>김두환</w:t>
      </w:r>
      <w:r w:rsidRPr="000F3174">
        <w:rPr>
          <w:rFonts w:eastAsiaTheme="minorHAnsi"/>
        </w:rPr>
        <w:tab/>
        <w:t xml:space="preserve">계명대학교 </w:t>
      </w:r>
      <w:r w:rsidRPr="000F3174">
        <w:rPr>
          <w:rFonts w:eastAsiaTheme="minorHAnsi" w:hint="eastAsia"/>
        </w:rPr>
        <w:t>의과대학</w:t>
      </w:r>
      <w:r w:rsidRPr="000F3174">
        <w:rPr>
          <w:rFonts w:eastAsiaTheme="minorHAnsi"/>
        </w:rPr>
        <w:t xml:space="preserve"> 동산의료원 재활의학교실</w:t>
      </w:r>
    </w:p>
    <w:p w:rsidR="003B7D13" w:rsidRPr="000F3174" w:rsidRDefault="003B7D13" w:rsidP="003B7D13">
      <w:pPr>
        <w:jc w:val="left"/>
        <w:rPr>
          <w:rFonts w:eastAsiaTheme="minorHAnsi"/>
        </w:rPr>
      </w:pPr>
      <w:r w:rsidRPr="000F3174">
        <w:rPr>
          <w:rFonts w:eastAsiaTheme="minorHAnsi" w:hint="eastAsia"/>
        </w:rPr>
        <w:t>김보련</w:t>
      </w:r>
      <w:r w:rsidRPr="000F3174">
        <w:rPr>
          <w:rFonts w:eastAsiaTheme="minorHAnsi"/>
        </w:rPr>
        <w:tab/>
        <w:t>제주대학교 의과대학 재활의학</w:t>
      </w:r>
      <w:r w:rsidR="002342E6">
        <w:rPr>
          <w:rFonts w:eastAsiaTheme="minorHAnsi" w:hint="eastAsia"/>
        </w:rPr>
        <w:t>교실</w:t>
      </w:r>
      <w:r w:rsidRPr="000F3174">
        <w:rPr>
          <w:rFonts w:eastAsiaTheme="minorHAnsi"/>
        </w:rPr>
        <w:t xml:space="preserve"> </w:t>
      </w:r>
    </w:p>
    <w:p w:rsidR="003B7D13" w:rsidRPr="000F3174" w:rsidRDefault="003B7D13" w:rsidP="003B7D13">
      <w:pPr>
        <w:jc w:val="left"/>
        <w:rPr>
          <w:rFonts w:eastAsiaTheme="minorHAnsi"/>
        </w:rPr>
      </w:pPr>
      <w:proofErr w:type="gramStart"/>
      <w:r w:rsidRPr="000F3174">
        <w:rPr>
          <w:rFonts w:eastAsiaTheme="minorHAnsi" w:hint="eastAsia"/>
        </w:rPr>
        <w:t>김</w:t>
      </w:r>
      <w:r w:rsidRPr="000F3174">
        <w:rPr>
          <w:rFonts w:eastAsiaTheme="minorHAnsi"/>
        </w:rPr>
        <w:t xml:space="preserve">  원</w:t>
      </w:r>
      <w:proofErr w:type="gramEnd"/>
      <w:r w:rsidRPr="000F3174">
        <w:rPr>
          <w:rFonts w:eastAsiaTheme="minorHAnsi"/>
        </w:rPr>
        <w:tab/>
      </w:r>
      <w:r w:rsidRPr="000F3174">
        <w:rPr>
          <w:rFonts w:eastAsiaTheme="minorHAnsi" w:hint="eastAsia"/>
        </w:rPr>
        <w:t>울산대학교</w:t>
      </w:r>
      <w:r w:rsidRPr="000F3174">
        <w:rPr>
          <w:rFonts w:eastAsiaTheme="minorHAnsi"/>
        </w:rPr>
        <w:t xml:space="preserve"> 의과대학 서울아산병원 재활의학교실 </w:t>
      </w:r>
    </w:p>
    <w:p w:rsidR="003B7D13" w:rsidRPr="000F3174" w:rsidRDefault="003B7D13" w:rsidP="003B7D13">
      <w:pPr>
        <w:jc w:val="left"/>
        <w:rPr>
          <w:rFonts w:eastAsiaTheme="minorHAnsi"/>
        </w:rPr>
      </w:pPr>
      <w:r w:rsidRPr="000F3174">
        <w:rPr>
          <w:rFonts w:eastAsiaTheme="minorHAnsi" w:hint="eastAsia"/>
        </w:rPr>
        <w:t>김정환</w:t>
      </w:r>
      <w:r w:rsidRPr="000F3174">
        <w:rPr>
          <w:rFonts w:eastAsiaTheme="minorHAnsi"/>
        </w:rPr>
        <w:tab/>
        <w:t xml:space="preserve">국립재활원 재활의학과 </w:t>
      </w:r>
    </w:p>
    <w:p w:rsidR="003B7D13" w:rsidRPr="000F3174" w:rsidRDefault="003B7D13" w:rsidP="003B7D13">
      <w:pPr>
        <w:jc w:val="left"/>
        <w:rPr>
          <w:rFonts w:eastAsiaTheme="minorHAnsi"/>
        </w:rPr>
      </w:pPr>
      <w:r w:rsidRPr="000F3174">
        <w:rPr>
          <w:rFonts w:eastAsiaTheme="minorHAnsi" w:hint="eastAsia"/>
        </w:rPr>
        <w:t>도경희</w:t>
      </w:r>
      <w:r w:rsidRPr="000F3174">
        <w:rPr>
          <w:rFonts w:eastAsiaTheme="minorHAnsi"/>
        </w:rPr>
        <w:tab/>
      </w:r>
      <w:r w:rsidR="002342E6">
        <w:rPr>
          <w:rFonts w:eastAsiaTheme="minorHAnsi" w:hint="eastAsia"/>
        </w:rPr>
        <w:t>중앙</w:t>
      </w:r>
      <w:r w:rsidRPr="000F3174">
        <w:rPr>
          <w:rFonts w:eastAsiaTheme="minorHAnsi"/>
        </w:rPr>
        <w:t xml:space="preserve">보훈병원 재활의학과 </w:t>
      </w:r>
    </w:p>
    <w:p w:rsidR="003B7D13" w:rsidRPr="000F3174" w:rsidRDefault="003B7D13" w:rsidP="003B7D13">
      <w:pPr>
        <w:jc w:val="left"/>
        <w:rPr>
          <w:rFonts w:eastAsiaTheme="minorHAnsi"/>
        </w:rPr>
      </w:pPr>
      <w:r w:rsidRPr="000F3174">
        <w:rPr>
          <w:rFonts w:eastAsiaTheme="minorHAnsi" w:hint="eastAsia"/>
        </w:rPr>
        <w:t>도종걸</w:t>
      </w:r>
      <w:r w:rsidRPr="000F3174">
        <w:rPr>
          <w:rFonts w:eastAsiaTheme="minorHAnsi"/>
        </w:rPr>
        <w:tab/>
      </w:r>
      <w:r w:rsidRPr="000F3174">
        <w:rPr>
          <w:rFonts w:eastAsiaTheme="minorHAnsi" w:hint="eastAsia"/>
        </w:rPr>
        <w:t>성균관대학교</w:t>
      </w:r>
      <w:r w:rsidRPr="000F3174">
        <w:rPr>
          <w:rFonts w:eastAsiaTheme="minorHAnsi"/>
        </w:rPr>
        <w:t xml:space="preserve"> 의과대학 강북삼성병원 재활의학교실  </w:t>
      </w:r>
    </w:p>
    <w:p w:rsidR="003B7D13" w:rsidRPr="000F3174" w:rsidRDefault="003B7D13" w:rsidP="003B7D13">
      <w:pPr>
        <w:jc w:val="left"/>
        <w:rPr>
          <w:rFonts w:eastAsiaTheme="minorHAnsi"/>
        </w:rPr>
      </w:pPr>
      <w:r w:rsidRPr="000F3174">
        <w:rPr>
          <w:rFonts w:eastAsiaTheme="minorHAnsi" w:hint="eastAsia"/>
        </w:rPr>
        <w:t>류주석</w:t>
      </w:r>
      <w:r w:rsidRPr="000F3174">
        <w:rPr>
          <w:rFonts w:eastAsiaTheme="minorHAnsi"/>
        </w:rPr>
        <w:tab/>
      </w:r>
      <w:r w:rsidRPr="000F3174">
        <w:rPr>
          <w:rFonts w:eastAsiaTheme="minorHAnsi" w:hint="eastAsia"/>
        </w:rPr>
        <w:t>서울대학교</w:t>
      </w:r>
      <w:r w:rsidRPr="000F3174">
        <w:rPr>
          <w:rFonts w:eastAsiaTheme="minorHAnsi"/>
        </w:rPr>
        <w:t xml:space="preserve"> 의과대학 분당서울대학교병원 재활의학교실 </w:t>
      </w:r>
    </w:p>
    <w:p w:rsidR="003B7D13" w:rsidRPr="000F3174" w:rsidRDefault="003B7D13" w:rsidP="003B7D13">
      <w:pPr>
        <w:jc w:val="left"/>
        <w:rPr>
          <w:rFonts w:eastAsiaTheme="minorHAnsi"/>
        </w:rPr>
      </w:pPr>
      <w:r w:rsidRPr="000F3174">
        <w:rPr>
          <w:rFonts w:eastAsiaTheme="minorHAnsi" w:hint="eastAsia"/>
        </w:rPr>
        <w:t>민경훈</w:t>
      </w:r>
      <w:r w:rsidRPr="000F3174">
        <w:rPr>
          <w:rFonts w:eastAsiaTheme="minorHAnsi"/>
        </w:rPr>
        <w:tab/>
      </w:r>
      <w:r w:rsidRPr="000F3174">
        <w:rPr>
          <w:rFonts w:eastAsiaTheme="minorHAnsi" w:hint="eastAsia"/>
        </w:rPr>
        <w:t>차의과학대학교</w:t>
      </w:r>
      <w:r w:rsidRPr="000F3174">
        <w:rPr>
          <w:rFonts w:eastAsiaTheme="minorHAnsi"/>
        </w:rPr>
        <w:t xml:space="preserve"> 분당차병원 재활의학교실 </w:t>
      </w:r>
    </w:p>
    <w:p w:rsidR="003B7D13" w:rsidRPr="000F3174" w:rsidRDefault="003B7D13" w:rsidP="003B7D13">
      <w:pPr>
        <w:jc w:val="left"/>
        <w:rPr>
          <w:rFonts w:eastAsiaTheme="minorHAnsi"/>
        </w:rPr>
      </w:pPr>
      <w:r w:rsidRPr="000F3174">
        <w:rPr>
          <w:rFonts w:eastAsiaTheme="minorHAnsi" w:hint="eastAsia"/>
        </w:rPr>
        <w:t>박성진</w:t>
      </w:r>
      <w:r w:rsidRPr="000F3174">
        <w:rPr>
          <w:rFonts w:eastAsiaTheme="minorHAnsi"/>
        </w:rPr>
        <w:tab/>
      </w:r>
      <w:r w:rsidR="000F3174" w:rsidRPr="000F3174">
        <w:rPr>
          <w:rFonts w:eastAsiaTheme="minorHAnsi" w:hint="eastAsia"/>
        </w:rPr>
        <w:t>서초</w:t>
      </w:r>
      <w:r w:rsidR="000F3174" w:rsidRPr="000F3174">
        <w:rPr>
          <w:rFonts w:eastAsiaTheme="minorHAnsi"/>
        </w:rPr>
        <w:t>세바른병원 재활의학과</w:t>
      </w:r>
    </w:p>
    <w:p w:rsidR="003B7D13" w:rsidRPr="000F3174" w:rsidRDefault="003B7D13" w:rsidP="003B7D13">
      <w:pPr>
        <w:jc w:val="left"/>
        <w:rPr>
          <w:rFonts w:eastAsiaTheme="minorHAnsi"/>
        </w:rPr>
      </w:pPr>
      <w:r w:rsidRPr="000F3174">
        <w:rPr>
          <w:rFonts w:eastAsiaTheme="minorHAnsi" w:hint="eastAsia"/>
        </w:rPr>
        <w:t>박윤희</w:t>
      </w:r>
      <w:r w:rsidRPr="000F3174">
        <w:rPr>
          <w:rFonts w:eastAsiaTheme="minorHAnsi"/>
        </w:rPr>
        <w:tab/>
      </w:r>
      <w:r w:rsidRPr="000F3174">
        <w:rPr>
          <w:rFonts w:eastAsiaTheme="minorHAnsi" w:hint="eastAsia"/>
        </w:rPr>
        <w:t>성균관대학교</w:t>
      </w:r>
      <w:r w:rsidRPr="000F3174">
        <w:rPr>
          <w:rFonts w:eastAsiaTheme="minorHAnsi"/>
        </w:rPr>
        <w:t xml:space="preserve"> 의과대학 삼성</w:t>
      </w:r>
      <w:r w:rsidRPr="000F3174">
        <w:rPr>
          <w:rFonts w:eastAsiaTheme="minorHAnsi" w:hint="eastAsia"/>
        </w:rPr>
        <w:t>창원</w:t>
      </w:r>
      <w:r w:rsidRPr="000F3174">
        <w:rPr>
          <w:rFonts w:eastAsiaTheme="minorHAnsi"/>
        </w:rPr>
        <w:t xml:space="preserve">병원 재활의학교실 </w:t>
      </w:r>
    </w:p>
    <w:p w:rsidR="003B7D13" w:rsidRPr="000F3174" w:rsidRDefault="003B7D13" w:rsidP="003B7D13">
      <w:pPr>
        <w:jc w:val="left"/>
        <w:rPr>
          <w:rFonts w:eastAsiaTheme="minorHAnsi"/>
        </w:rPr>
      </w:pPr>
      <w:r w:rsidRPr="000F3174">
        <w:rPr>
          <w:rFonts w:eastAsiaTheme="minorHAnsi" w:hint="eastAsia"/>
        </w:rPr>
        <w:t>방희제</w:t>
      </w:r>
      <w:r w:rsidRPr="000F3174">
        <w:rPr>
          <w:rFonts w:eastAsiaTheme="minorHAnsi"/>
        </w:rPr>
        <w:tab/>
        <w:t xml:space="preserve">충북대학교 의과대학 재활의학교실 </w:t>
      </w:r>
    </w:p>
    <w:p w:rsidR="003B7D13" w:rsidRPr="000F3174" w:rsidRDefault="003B7D13" w:rsidP="003B7D13">
      <w:pPr>
        <w:jc w:val="left"/>
        <w:rPr>
          <w:rFonts w:eastAsiaTheme="minorHAnsi"/>
        </w:rPr>
      </w:pPr>
      <w:r w:rsidRPr="000F3174">
        <w:rPr>
          <w:rFonts w:eastAsiaTheme="minorHAnsi" w:hint="eastAsia"/>
        </w:rPr>
        <w:t>신경호</w:t>
      </w:r>
      <w:r w:rsidRPr="000F3174">
        <w:rPr>
          <w:rFonts w:eastAsiaTheme="minorHAnsi"/>
        </w:rPr>
        <w:tab/>
      </w:r>
      <w:r w:rsidR="000F3174" w:rsidRPr="000F3174">
        <w:rPr>
          <w:rFonts w:eastAsiaTheme="minorHAnsi" w:hint="eastAsia"/>
        </w:rPr>
        <w:t>힐앤튼재활의학과의원</w:t>
      </w:r>
    </w:p>
    <w:p w:rsidR="003B7D13" w:rsidRPr="000F3174" w:rsidRDefault="003B7D13" w:rsidP="003B7D13">
      <w:pPr>
        <w:jc w:val="left"/>
        <w:rPr>
          <w:rFonts w:eastAsiaTheme="minorHAnsi"/>
        </w:rPr>
      </w:pPr>
      <w:r w:rsidRPr="000F3174">
        <w:rPr>
          <w:rFonts w:eastAsiaTheme="minorHAnsi" w:hint="eastAsia"/>
        </w:rPr>
        <w:t>양서연</w:t>
      </w:r>
      <w:r w:rsidRPr="000F3174">
        <w:rPr>
          <w:rFonts w:eastAsiaTheme="minorHAnsi"/>
        </w:rPr>
        <w:tab/>
      </w:r>
      <w:r w:rsidRPr="000F3174">
        <w:rPr>
          <w:rFonts w:eastAsiaTheme="minorHAnsi" w:hint="eastAsia"/>
        </w:rPr>
        <w:t>울산대학교</w:t>
      </w:r>
      <w:r w:rsidRPr="000F3174">
        <w:rPr>
          <w:rFonts w:eastAsiaTheme="minorHAnsi"/>
        </w:rPr>
        <w:t xml:space="preserve"> 의과대학 서울아산병원 재활의학교실</w:t>
      </w:r>
    </w:p>
    <w:p w:rsidR="000F3174" w:rsidRDefault="003B7D13" w:rsidP="003B7D13">
      <w:pPr>
        <w:jc w:val="left"/>
        <w:rPr>
          <w:rFonts w:eastAsiaTheme="minorHAnsi"/>
        </w:rPr>
      </w:pPr>
      <w:r w:rsidRPr="000F3174">
        <w:rPr>
          <w:rFonts w:eastAsiaTheme="minorHAnsi" w:hint="eastAsia"/>
        </w:rPr>
        <w:t>양희승</w:t>
      </w:r>
      <w:r w:rsidRPr="000F3174">
        <w:rPr>
          <w:rFonts w:eastAsiaTheme="minorHAnsi"/>
        </w:rPr>
        <w:tab/>
      </w:r>
      <w:r w:rsidR="000F3174" w:rsidRPr="000F3174">
        <w:rPr>
          <w:rFonts w:eastAsiaTheme="minorHAnsi" w:hint="eastAsia"/>
        </w:rPr>
        <w:t>중앙보훈병원</w:t>
      </w:r>
      <w:r w:rsidR="000F3174" w:rsidRPr="000F3174">
        <w:rPr>
          <w:rFonts w:eastAsiaTheme="minorHAnsi"/>
        </w:rPr>
        <w:t xml:space="preserve"> 재활의학과</w:t>
      </w:r>
    </w:p>
    <w:p w:rsidR="003B7D13" w:rsidRPr="000F3174" w:rsidRDefault="003B7D13" w:rsidP="003B7D13">
      <w:pPr>
        <w:jc w:val="left"/>
        <w:rPr>
          <w:rFonts w:eastAsiaTheme="minorHAnsi"/>
        </w:rPr>
      </w:pPr>
      <w:r w:rsidRPr="000F3174">
        <w:rPr>
          <w:rFonts w:eastAsiaTheme="minorHAnsi" w:hint="eastAsia"/>
        </w:rPr>
        <w:t>유승돈</w:t>
      </w:r>
      <w:r w:rsidRPr="000F3174">
        <w:rPr>
          <w:rFonts w:eastAsiaTheme="minorHAnsi"/>
        </w:rPr>
        <w:tab/>
      </w:r>
      <w:r w:rsidRPr="000F3174">
        <w:rPr>
          <w:rFonts w:eastAsiaTheme="minorHAnsi" w:hint="eastAsia"/>
        </w:rPr>
        <w:t>경희대학교</w:t>
      </w:r>
      <w:r w:rsidRPr="000F3174">
        <w:rPr>
          <w:rFonts w:eastAsiaTheme="minorHAnsi"/>
        </w:rPr>
        <w:t xml:space="preserve"> 의과대학 강동</w:t>
      </w:r>
      <w:r w:rsidRPr="000F3174">
        <w:rPr>
          <w:rFonts w:eastAsiaTheme="minorHAnsi" w:hint="eastAsia"/>
        </w:rPr>
        <w:t>경희대학교</w:t>
      </w:r>
      <w:r w:rsidRPr="000F3174">
        <w:rPr>
          <w:rFonts w:eastAsiaTheme="minorHAnsi"/>
        </w:rPr>
        <w:t xml:space="preserve">병원 재활의학교실 </w:t>
      </w:r>
    </w:p>
    <w:p w:rsidR="003B7D13" w:rsidRPr="000F3174" w:rsidRDefault="003B7D13" w:rsidP="003B7D13">
      <w:pPr>
        <w:jc w:val="left"/>
        <w:rPr>
          <w:rFonts w:eastAsiaTheme="minorHAnsi"/>
        </w:rPr>
      </w:pPr>
      <w:r w:rsidRPr="000F3174">
        <w:rPr>
          <w:rFonts w:eastAsiaTheme="minorHAnsi" w:hint="eastAsia"/>
        </w:rPr>
        <w:t>유지성</w:t>
      </w:r>
      <w:r w:rsidRPr="000F3174">
        <w:rPr>
          <w:rFonts w:eastAsiaTheme="minorHAnsi"/>
        </w:rPr>
        <w:tab/>
        <w:t xml:space="preserve">국립암센터 재활의학과 </w:t>
      </w:r>
    </w:p>
    <w:p w:rsidR="003B7D13" w:rsidRPr="000F3174" w:rsidRDefault="003B7D13" w:rsidP="003B7D13">
      <w:pPr>
        <w:jc w:val="left"/>
        <w:rPr>
          <w:rFonts w:eastAsiaTheme="minorHAnsi"/>
        </w:rPr>
      </w:pPr>
      <w:r w:rsidRPr="000F3174">
        <w:rPr>
          <w:rFonts w:eastAsiaTheme="minorHAnsi" w:hint="eastAsia"/>
        </w:rPr>
        <w:t>윤경재</w:t>
      </w:r>
      <w:r w:rsidRPr="000F3174">
        <w:rPr>
          <w:rFonts w:eastAsiaTheme="minorHAnsi"/>
        </w:rPr>
        <w:tab/>
      </w:r>
      <w:r w:rsidRPr="000F3174">
        <w:rPr>
          <w:rFonts w:eastAsiaTheme="minorHAnsi" w:hint="eastAsia"/>
        </w:rPr>
        <w:t>성균관대학교</w:t>
      </w:r>
      <w:r w:rsidRPr="000F3174">
        <w:rPr>
          <w:rFonts w:eastAsiaTheme="minorHAnsi"/>
        </w:rPr>
        <w:t xml:space="preserve"> </w:t>
      </w:r>
      <w:r w:rsidRPr="000F3174">
        <w:rPr>
          <w:rFonts w:eastAsiaTheme="minorHAnsi" w:hint="eastAsia"/>
        </w:rPr>
        <w:t>의과대학</w:t>
      </w:r>
      <w:r w:rsidRPr="000F3174">
        <w:rPr>
          <w:rFonts w:eastAsiaTheme="minorHAnsi"/>
        </w:rPr>
        <w:t xml:space="preserve"> </w:t>
      </w:r>
      <w:r w:rsidRPr="000F3174">
        <w:rPr>
          <w:rFonts w:eastAsiaTheme="minorHAnsi" w:hint="eastAsia"/>
        </w:rPr>
        <w:t>강북삼성병원</w:t>
      </w:r>
      <w:r w:rsidRPr="000F3174">
        <w:rPr>
          <w:rFonts w:eastAsiaTheme="minorHAnsi"/>
        </w:rPr>
        <w:t xml:space="preserve"> </w:t>
      </w:r>
      <w:r w:rsidRPr="000F3174">
        <w:rPr>
          <w:rFonts w:eastAsiaTheme="minorHAnsi" w:hint="eastAsia"/>
        </w:rPr>
        <w:t>재활의학교실</w:t>
      </w:r>
    </w:p>
    <w:p w:rsidR="003B7D13" w:rsidRPr="000F3174" w:rsidRDefault="003B7D13" w:rsidP="003B7D13">
      <w:pPr>
        <w:jc w:val="left"/>
        <w:rPr>
          <w:rFonts w:eastAsiaTheme="minorHAnsi"/>
        </w:rPr>
      </w:pPr>
      <w:r w:rsidRPr="000F3174">
        <w:rPr>
          <w:rFonts w:eastAsiaTheme="minorHAnsi" w:hint="eastAsia"/>
        </w:rPr>
        <w:t>윤세진</w:t>
      </w:r>
      <w:r w:rsidRPr="000F3174">
        <w:rPr>
          <w:rFonts w:eastAsiaTheme="minorHAnsi"/>
        </w:rPr>
        <w:tab/>
        <w:t>다남재활의학과</w:t>
      </w:r>
      <w:r w:rsidRPr="000F3174">
        <w:rPr>
          <w:rFonts w:eastAsiaTheme="minorHAnsi" w:hint="eastAsia"/>
        </w:rPr>
        <w:t>의원</w:t>
      </w:r>
    </w:p>
    <w:p w:rsidR="000F3174" w:rsidRDefault="003B7D13" w:rsidP="003B7D13">
      <w:pPr>
        <w:jc w:val="left"/>
        <w:rPr>
          <w:rFonts w:eastAsiaTheme="minorHAnsi"/>
        </w:rPr>
      </w:pPr>
      <w:r w:rsidRPr="000F3174">
        <w:rPr>
          <w:rFonts w:eastAsiaTheme="minorHAnsi" w:hint="eastAsia"/>
        </w:rPr>
        <w:t>이구주</w:t>
      </w:r>
      <w:r w:rsidRPr="000F3174">
        <w:rPr>
          <w:rFonts w:eastAsiaTheme="minorHAnsi"/>
        </w:rPr>
        <w:tab/>
      </w:r>
      <w:r w:rsidR="000F3174" w:rsidRPr="000F3174">
        <w:rPr>
          <w:rFonts w:eastAsiaTheme="minorHAnsi" w:hint="eastAsia"/>
        </w:rPr>
        <w:t>충북대학교병원</w:t>
      </w:r>
      <w:r w:rsidR="000F3174" w:rsidRPr="000F3174">
        <w:rPr>
          <w:rFonts w:eastAsiaTheme="minorHAnsi"/>
        </w:rPr>
        <w:t xml:space="preserve"> 재활의학과</w:t>
      </w:r>
    </w:p>
    <w:p w:rsidR="003B7D13" w:rsidRPr="000F3174" w:rsidRDefault="003B7D13" w:rsidP="003B7D13">
      <w:pPr>
        <w:jc w:val="left"/>
        <w:rPr>
          <w:rFonts w:eastAsiaTheme="minorHAnsi"/>
        </w:rPr>
      </w:pPr>
      <w:r w:rsidRPr="000F3174">
        <w:rPr>
          <w:rFonts w:eastAsiaTheme="minorHAnsi" w:hint="eastAsia"/>
        </w:rPr>
        <w:t>이상윤</w:t>
      </w:r>
      <w:r w:rsidRPr="000F3174">
        <w:rPr>
          <w:rFonts w:eastAsiaTheme="minorHAnsi"/>
        </w:rPr>
        <w:tab/>
        <w:t xml:space="preserve">중앙대학교 의과대학 재활의학교실 </w:t>
      </w:r>
    </w:p>
    <w:p w:rsidR="003B7D13" w:rsidRPr="000F3174" w:rsidRDefault="003B7D13" w:rsidP="003B7D13">
      <w:pPr>
        <w:jc w:val="left"/>
        <w:rPr>
          <w:rFonts w:eastAsiaTheme="minorHAnsi"/>
        </w:rPr>
      </w:pPr>
      <w:r w:rsidRPr="000F3174">
        <w:rPr>
          <w:rFonts w:eastAsiaTheme="minorHAnsi" w:hint="eastAsia"/>
        </w:rPr>
        <w:t>이상철</w:t>
      </w:r>
      <w:r w:rsidRPr="000F3174">
        <w:rPr>
          <w:rFonts w:eastAsiaTheme="minorHAnsi"/>
        </w:rPr>
        <w:tab/>
      </w:r>
      <w:r w:rsidRPr="000F3174">
        <w:rPr>
          <w:rFonts w:eastAsiaTheme="minorHAnsi" w:hint="eastAsia"/>
        </w:rPr>
        <w:t>연세대학교</w:t>
      </w:r>
      <w:r w:rsidRPr="000F3174">
        <w:rPr>
          <w:rFonts w:eastAsiaTheme="minorHAnsi"/>
        </w:rPr>
        <w:t xml:space="preserve"> 의과대학 신촌세브란스병원 재활의학교실 </w:t>
      </w:r>
    </w:p>
    <w:p w:rsidR="003B7D13" w:rsidRPr="000F3174" w:rsidRDefault="003B7D13" w:rsidP="003B7D13">
      <w:pPr>
        <w:jc w:val="left"/>
        <w:rPr>
          <w:rFonts w:eastAsiaTheme="minorHAnsi"/>
        </w:rPr>
      </w:pPr>
      <w:r w:rsidRPr="000F3174">
        <w:rPr>
          <w:rFonts w:eastAsiaTheme="minorHAnsi" w:hint="eastAsia"/>
        </w:rPr>
        <w:t>이승열</w:t>
      </w:r>
      <w:r w:rsidRPr="000F3174">
        <w:rPr>
          <w:rFonts w:eastAsiaTheme="minorHAnsi"/>
        </w:rPr>
        <w:tab/>
      </w:r>
      <w:r w:rsidRPr="000F3174">
        <w:rPr>
          <w:rFonts w:eastAsiaTheme="minorHAnsi" w:hint="eastAsia"/>
        </w:rPr>
        <w:t>순천향대학교</w:t>
      </w:r>
      <w:r w:rsidRPr="000F3174">
        <w:rPr>
          <w:rFonts w:eastAsiaTheme="minorHAnsi"/>
        </w:rPr>
        <w:t xml:space="preserve"> 의과대학 순천향대학교부천병원 재활의학교실 </w:t>
      </w:r>
    </w:p>
    <w:p w:rsidR="003B7D13" w:rsidRPr="000F3174" w:rsidRDefault="003B7D13" w:rsidP="003B7D13">
      <w:pPr>
        <w:jc w:val="left"/>
        <w:rPr>
          <w:rFonts w:eastAsiaTheme="minorHAnsi"/>
        </w:rPr>
      </w:pPr>
      <w:r w:rsidRPr="000F3174">
        <w:rPr>
          <w:rFonts w:eastAsiaTheme="minorHAnsi" w:hint="eastAsia"/>
        </w:rPr>
        <w:t>이인식</w:t>
      </w:r>
      <w:r w:rsidRPr="000F3174">
        <w:rPr>
          <w:rFonts w:eastAsiaTheme="minorHAnsi"/>
        </w:rPr>
        <w:tab/>
      </w:r>
      <w:r w:rsidR="000F3174" w:rsidRPr="000F3174">
        <w:rPr>
          <w:rFonts w:eastAsiaTheme="minorHAnsi" w:hint="eastAsia"/>
        </w:rPr>
        <w:t>건국대학교</w:t>
      </w:r>
      <w:r w:rsidR="000F3174" w:rsidRPr="000F3174">
        <w:rPr>
          <w:rFonts w:eastAsiaTheme="minorHAnsi"/>
        </w:rPr>
        <w:t xml:space="preserve"> 의학전문대학원</w:t>
      </w:r>
      <w:r w:rsidR="000F3174">
        <w:rPr>
          <w:rFonts w:eastAsiaTheme="minorHAnsi" w:hint="eastAsia"/>
        </w:rPr>
        <w:t xml:space="preserve"> 재활의학교실</w:t>
      </w:r>
    </w:p>
    <w:p w:rsidR="003B7D13" w:rsidRPr="000F3174" w:rsidRDefault="003B7D13" w:rsidP="003B7D13">
      <w:pPr>
        <w:jc w:val="left"/>
        <w:rPr>
          <w:rFonts w:eastAsiaTheme="minorHAnsi"/>
        </w:rPr>
      </w:pPr>
      <w:r w:rsidRPr="000F3174">
        <w:rPr>
          <w:rFonts w:eastAsiaTheme="minorHAnsi" w:hint="eastAsia"/>
        </w:rPr>
        <w:t>이정수</w:t>
      </w:r>
      <w:r w:rsidRPr="000F3174">
        <w:rPr>
          <w:rFonts w:eastAsiaTheme="minorHAnsi"/>
        </w:rPr>
        <w:tab/>
        <w:t>가톨릭대</w:t>
      </w:r>
      <w:r w:rsidRPr="000F3174">
        <w:rPr>
          <w:rFonts w:eastAsiaTheme="minorHAnsi" w:hint="eastAsia"/>
        </w:rPr>
        <w:t>학교</w:t>
      </w:r>
      <w:r w:rsidRPr="000F3174">
        <w:rPr>
          <w:rFonts w:eastAsiaTheme="minorHAnsi"/>
        </w:rPr>
        <w:t xml:space="preserve"> </w:t>
      </w:r>
      <w:r w:rsidRPr="000F3174">
        <w:rPr>
          <w:rFonts w:eastAsiaTheme="minorHAnsi" w:hint="eastAsia"/>
        </w:rPr>
        <w:t>의과대학</w:t>
      </w:r>
      <w:r w:rsidRPr="000F3174">
        <w:rPr>
          <w:rFonts w:eastAsiaTheme="minorHAnsi"/>
        </w:rPr>
        <w:t xml:space="preserve"> 의정부성모병원 재활의학교실</w:t>
      </w:r>
    </w:p>
    <w:p w:rsidR="003B7D13" w:rsidRPr="000F3174" w:rsidRDefault="003B7D13" w:rsidP="003B7D13">
      <w:pPr>
        <w:jc w:val="left"/>
        <w:rPr>
          <w:rFonts w:eastAsiaTheme="minorHAnsi"/>
        </w:rPr>
      </w:pPr>
      <w:r w:rsidRPr="000F3174">
        <w:rPr>
          <w:rFonts w:eastAsiaTheme="minorHAnsi" w:hint="eastAsia"/>
        </w:rPr>
        <w:t>이정환</w:t>
      </w:r>
      <w:r w:rsidRPr="000F3174">
        <w:rPr>
          <w:rFonts w:eastAsiaTheme="minorHAnsi"/>
        </w:rPr>
        <w:tab/>
      </w:r>
      <w:r w:rsidRPr="000F3174">
        <w:rPr>
          <w:rFonts w:eastAsiaTheme="minorHAnsi" w:hint="eastAsia"/>
        </w:rPr>
        <w:t>강남</w:t>
      </w:r>
      <w:r w:rsidRPr="000F3174">
        <w:rPr>
          <w:rFonts w:eastAsiaTheme="minorHAnsi"/>
        </w:rPr>
        <w:t>우리들병원 재활의학과</w:t>
      </w:r>
    </w:p>
    <w:p w:rsidR="003B7D13" w:rsidRPr="000F3174" w:rsidRDefault="003B7D13" w:rsidP="003B7D13">
      <w:pPr>
        <w:jc w:val="left"/>
        <w:rPr>
          <w:rFonts w:eastAsiaTheme="minorHAnsi"/>
        </w:rPr>
      </w:pPr>
      <w:r w:rsidRPr="000F3174">
        <w:rPr>
          <w:rFonts w:eastAsiaTheme="minorHAnsi" w:hint="eastAsia"/>
        </w:rPr>
        <w:t>이창형</w:t>
      </w:r>
      <w:r w:rsidRPr="000F3174">
        <w:rPr>
          <w:rFonts w:eastAsiaTheme="minorHAnsi"/>
        </w:rPr>
        <w:tab/>
      </w:r>
      <w:r w:rsidRPr="000F3174">
        <w:rPr>
          <w:rFonts w:eastAsiaTheme="minorHAnsi" w:hint="eastAsia"/>
        </w:rPr>
        <w:t>부산대학교</w:t>
      </w:r>
      <w:r w:rsidRPr="000F3174">
        <w:rPr>
          <w:rFonts w:eastAsiaTheme="minorHAnsi"/>
        </w:rPr>
        <w:t xml:space="preserve"> 의과대학 양산부산대학교병원 재활의학교실</w:t>
      </w:r>
    </w:p>
    <w:p w:rsidR="003B7D13" w:rsidRPr="000F3174" w:rsidRDefault="003B7D13" w:rsidP="003B7D13">
      <w:pPr>
        <w:jc w:val="left"/>
        <w:rPr>
          <w:rFonts w:eastAsiaTheme="minorHAnsi"/>
        </w:rPr>
      </w:pPr>
      <w:r w:rsidRPr="000F3174">
        <w:rPr>
          <w:rFonts w:eastAsiaTheme="minorHAnsi" w:hint="eastAsia"/>
        </w:rPr>
        <w:t>임재영</w:t>
      </w:r>
      <w:r w:rsidRPr="000F3174">
        <w:rPr>
          <w:rFonts w:eastAsiaTheme="minorHAnsi"/>
        </w:rPr>
        <w:tab/>
      </w:r>
      <w:r w:rsidRPr="000F3174">
        <w:rPr>
          <w:rFonts w:eastAsiaTheme="minorHAnsi" w:hint="eastAsia"/>
        </w:rPr>
        <w:t>서울대학교</w:t>
      </w:r>
      <w:r w:rsidRPr="000F3174">
        <w:rPr>
          <w:rFonts w:eastAsiaTheme="minorHAnsi"/>
        </w:rPr>
        <w:t xml:space="preserve"> 의과대학 분당서울대학교병원 재활의학교실 </w:t>
      </w:r>
    </w:p>
    <w:p w:rsidR="003B7D13" w:rsidRPr="000F3174" w:rsidRDefault="003B7D13" w:rsidP="003B7D13">
      <w:pPr>
        <w:jc w:val="left"/>
        <w:rPr>
          <w:rFonts w:eastAsiaTheme="minorHAnsi"/>
        </w:rPr>
      </w:pPr>
      <w:r w:rsidRPr="000F3174">
        <w:rPr>
          <w:rFonts w:eastAsiaTheme="minorHAnsi" w:hint="eastAsia"/>
        </w:rPr>
        <w:t>최경효</w:t>
      </w:r>
      <w:r w:rsidRPr="000F3174">
        <w:rPr>
          <w:rFonts w:eastAsiaTheme="minorHAnsi"/>
        </w:rPr>
        <w:tab/>
      </w:r>
      <w:r w:rsidRPr="000F3174">
        <w:rPr>
          <w:rFonts w:eastAsiaTheme="minorHAnsi" w:hint="eastAsia"/>
        </w:rPr>
        <w:t>울산대학교</w:t>
      </w:r>
      <w:r w:rsidRPr="000F3174">
        <w:rPr>
          <w:rFonts w:eastAsiaTheme="minorHAnsi"/>
        </w:rPr>
        <w:t xml:space="preserve"> 의과대학 서울아산병원 재활의학교실</w:t>
      </w:r>
    </w:p>
    <w:p w:rsidR="003B7D13" w:rsidRPr="000F3174" w:rsidRDefault="003B7D13" w:rsidP="003B7D13">
      <w:pPr>
        <w:jc w:val="left"/>
        <w:rPr>
          <w:rFonts w:eastAsiaTheme="minorHAnsi"/>
        </w:rPr>
      </w:pPr>
      <w:r w:rsidRPr="000F3174">
        <w:rPr>
          <w:rFonts w:eastAsiaTheme="minorHAnsi" w:hint="eastAsia"/>
        </w:rPr>
        <w:t>한승훈</w:t>
      </w:r>
      <w:r w:rsidRPr="000F3174">
        <w:rPr>
          <w:rFonts w:eastAsiaTheme="minorHAnsi"/>
        </w:rPr>
        <w:tab/>
        <w:t xml:space="preserve">한양대학교 의과대학 한양대학교구리병원 재활의학교실 </w:t>
      </w:r>
    </w:p>
    <w:p w:rsidR="003B7D13" w:rsidRPr="000F3174" w:rsidRDefault="003B7D13" w:rsidP="003B7D13">
      <w:pPr>
        <w:jc w:val="left"/>
        <w:rPr>
          <w:rFonts w:eastAsiaTheme="minorHAnsi"/>
        </w:rPr>
      </w:pPr>
      <w:r w:rsidRPr="000F3174">
        <w:rPr>
          <w:rFonts w:eastAsiaTheme="minorHAnsi" w:hint="eastAsia"/>
        </w:rPr>
        <w:t>한재영</w:t>
      </w:r>
      <w:r w:rsidRPr="000F3174">
        <w:rPr>
          <w:rFonts w:eastAsiaTheme="minorHAnsi"/>
        </w:rPr>
        <w:tab/>
        <w:t>전남대학교 의과대학 재활의학교실</w:t>
      </w:r>
    </w:p>
    <w:p w:rsidR="003B7D13" w:rsidRPr="000F3174" w:rsidRDefault="003B7D13" w:rsidP="003B7D13">
      <w:pPr>
        <w:jc w:val="left"/>
        <w:rPr>
          <w:rFonts w:eastAsiaTheme="minorHAnsi"/>
        </w:rPr>
      </w:pPr>
    </w:p>
    <w:p w:rsidR="003B7D13" w:rsidRDefault="003B7D13" w:rsidP="003B7D13">
      <w:pPr>
        <w:jc w:val="left"/>
        <w:rPr>
          <w:rFonts w:eastAsiaTheme="minorHAnsi"/>
          <w:sz w:val="24"/>
          <w:szCs w:val="24"/>
        </w:rPr>
      </w:pPr>
      <w:r w:rsidRPr="000F3174">
        <w:rPr>
          <w:rFonts w:eastAsiaTheme="minorHAnsi" w:hint="eastAsia"/>
          <w:sz w:val="24"/>
          <w:szCs w:val="24"/>
        </w:rPr>
        <w:t>자문위원</w:t>
      </w:r>
      <w:r w:rsidRPr="000F3174">
        <w:rPr>
          <w:rFonts w:eastAsiaTheme="minorHAnsi"/>
          <w:sz w:val="24"/>
          <w:szCs w:val="24"/>
        </w:rPr>
        <w:t xml:space="preserve"> </w:t>
      </w:r>
      <w:r w:rsidR="000E5EB7" w:rsidRPr="000F3174">
        <w:rPr>
          <w:rFonts w:eastAsiaTheme="minorHAnsi"/>
          <w:sz w:val="24"/>
          <w:szCs w:val="24"/>
        </w:rPr>
        <w:t xml:space="preserve">(가나다 </w:t>
      </w:r>
      <w:r w:rsidR="000E5EB7" w:rsidRPr="000F3174">
        <w:rPr>
          <w:rFonts w:eastAsiaTheme="minorHAnsi" w:hint="eastAsia"/>
          <w:sz w:val="24"/>
          <w:szCs w:val="24"/>
        </w:rPr>
        <w:t>순</w:t>
      </w:r>
      <w:r w:rsidR="000E5EB7" w:rsidRPr="000F3174">
        <w:rPr>
          <w:rFonts w:eastAsiaTheme="minorHAnsi"/>
          <w:sz w:val="24"/>
          <w:szCs w:val="24"/>
        </w:rPr>
        <w:t>)</w:t>
      </w:r>
    </w:p>
    <w:p w:rsidR="00A40E7C" w:rsidRPr="000F3174" w:rsidRDefault="00A40E7C" w:rsidP="003B7D13">
      <w:pPr>
        <w:jc w:val="left"/>
        <w:rPr>
          <w:rFonts w:eastAsiaTheme="minorHAnsi"/>
          <w:sz w:val="24"/>
          <w:szCs w:val="24"/>
        </w:rPr>
      </w:pPr>
    </w:p>
    <w:p w:rsidR="003B7D13" w:rsidRPr="000F3174" w:rsidRDefault="003B7D13" w:rsidP="003B7D13">
      <w:pPr>
        <w:jc w:val="left"/>
        <w:rPr>
          <w:rFonts w:eastAsiaTheme="minorHAnsi"/>
        </w:rPr>
      </w:pPr>
      <w:r w:rsidRPr="000F3174">
        <w:rPr>
          <w:rFonts w:eastAsiaTheme="minorHAnsi" w:hint="eastAsia"/>
        </w:rPr>
        <w:t>김준성</w:t>
      </w:r>
      <w:r w:rsidRPr="000F3174">
        <w:rPr>
          <w:rFonts w:eastAsiaTheme="minorHAnsi"/>
        </w:rPr>
        <w:t xml:space="preserve"> 가톨릭대</w:t>
      </w:r>
      <w:r w:rsidRPr="000F3174">
        <w:rPr>
          <w:rFonts w:eastAsiaTheme="minorHAnsi" w:hint="eastAsia"/>
        </w:rPr>
        <w:t>학교</w:t>
      </w:r>
      <w:r w:rsidRPr="000F3174">
        <w:rPr>
          <w:rFonts w:eastAsiaTheme="minorHAnsi"/>
        </w:rPr>
        <w:t xml:space="preserve"> </w:t>
      </w:r>
      <w:r w:rsidRPr="000F3174">
        <w:rPr>
          <w:rFonts w:eastAsiaTheme="minorHAnsi" w:hint="eastAsia"/>
        </w:rPr>
        <w:t>의과대학</w:t>
      </w:r>
      <w:r w:rsidRPr="000F3174">
        <w:rPr>
          <w:rFonts w:eastAsiaTheme="minorHAnsi"/>
        </w:rPr>
        <w:t xml:space="preserve"> </w:t>
      </w:r>
      <w:r w:rsidRPr="000F3174">
        <w:rPr>
          <w:rFonts w:eastAsiaTheme="minorHAnsi" w:hint="eastAsia"/>
        </w:rPr>
        <w:t>성빈센트병원</w:t>
      </w:r>
      <w:r w:rsidRPr="000F3174">
        <w:rPr>
          <w:rFonts w:eastAsiaTheme="minorHAnsi"/>
        </w:rPr>
        <w:t xml:space="preserve"> </w:t>
      </w:r>
      <w:r w:rsidRPr="000F3174">
        <w:rPr>
          <w:rFonts w:eastAsiaTheme="minorHAnsi" w:hint="eastAsia"/>
        </w:rPr>
        <w:t>재활의학교실</w:t>
      </w:r>
    </w:p>
    <w:p w:rsidR="003B7D13" w:rsidRPr="000F3174" w:rsidRDefault="003B7D13" w:rsidP="003B7D13">
      <w:pPr>
        <w:jc w:val="left"/>
        <w:rPr>
          <w:rFonts w:eastAsiaTheme="minorHAnsi"/>
        </w:rPr>
      </w:pPr>
      <w:r w:rsidRPr="000F3174">
        <w:rPr>
          <w:rFonts w:eastAsiaTheme="minorHAnsi" w:hint="eastAsia"/>
        </w:rPr>
        <w:lastRenderedPageBreak/>
        <w:t>김희상</w:t>
      </w:r>
      <w:r w:rsidRPr="000F3174">
        <w:rPr>
          <w:rFonts w:eastAsiaTheme="minorHAnsi"/>
        </w:rPr>
        <w:t xml:space="preserve"> </w:t>
      </w:r>
      <w:r w:rsidRPr="000F3174">
        <w:rPr>
          <w:rFonts w:eastAsiaTheme="minorHAnsi" w:hint="eastAsia"/>
        </w:rPr>
        <w:t>경희대학교</w:t>
      </w:r>
      <w:r w:rsidRPr="000F3174">
        <w:rPr>
          <w:rFonts w:eastAsiaTheme="minorHAnsi"/>
        </w:rPr>
        <w:t xml:space="preserve"> </w:t>
      </w:r>
      <w:r w:rsidRPr="000F3174">
        <w:rPr>
          <w:rFonts w:eastAsiaTheme="minorHAnsi" w:hint="eastAsia"/>
        </w:rPr>
        <w:t>의과대학</w:t>
      </w:r>
      <w:r w:rsidRPr="000F3174">
        <w:rPr>
          <w:rFonts w:eastAsiaTheme="minorHAnsi"/>
        </w:rPr>
        <w:t xml:space="preserve"> </w:t>
      </w:r>
      <w:r w:rsidRPr="000F3174">
        <w:rPr>
          <w:rFonts w:eastAsiaTheme="minorHAnsi" w:hint="eastAsia"/>
        </w:rPr>
        <w:t>경희대학교</w:t>
      </w:r>
      <w:r w:rsidRPr="000F3174">
        <w:rPr>
          <w:rFonts w:eastAsiaTheme="minorHAnsi"/>
        </w:rPr>
        <w:t>병원 재활의학교실</w:t>
      </w:r>
    </w:p>
    <w:p w:rsidR="003B7D13" w:rsidRPr="000F3174" w:rsidRDefault="003B7D13" w:rsidP="003B7D13">
      <w:pPr>
        <w:jc w:val="left"/>
        <w:rPr>
          <w:rFonts w:eastAsiaTheme="minorHAnsi"/>
        </w:rPr>
      </w:pPr>
      <w:r w:rsidRPr="000F3174">
        <w:rPr>
          <w:rFonts w:eastAsiaTheme="minorHAnsi" w:hint="eastAsia"/>
        </w:rPr>
        <w:t>박시복</w:t>
      </w:r>
      <w:r w:rsidRPr="000F3174">
        <w:rPr>
          <w:rFonts w:eastAsiaTheme="minorHAnsi"/>
        </w:rPr>
        <w:t xml:space="preserve"> 한양대학교 의과대학 한양대학교병원 재활의학교실</w:t>
      </w:r>
    </w:p>
    <w:p w:rsidR="003B7D13" w:rsidRPr="000F3174" w:rsidRDefault="003B7D13" w:rsidP="003B7D13">
      <w:pPr>
        <w:jc w:val="left"/>
        <w:rPr>
          <w:rFonts w:eastAsiaTheme="minorHAnsi"/>
        </w:rPr>
      </w:pPr>
      <w:r w:rsidRPr="000F3174">
        <w:rPr>
          <w:rFonts w:eastAsiaTheme="minorHAnsi" w:hint="eastAsia"/>
        </w:rPr>
        <w:t>서정환</w:t>
      </w:r>
      <w:r w:rsidRPr="000F3174">
        <w:rPr>
          <w:rFonts w:eastAsiaTheme="minorHAnsi"/>
        </w:rPr>
        <w:t xml:space="preserve"> </w:t>
      </w:r>
      <w:r w:rsidRPr="000F3174">
        <w:rPr>
          <w:rFonts w:eastAsiaTheme="minorHAnsi" w:hint="eastAsia"/>
        </w:rPr>
        <w:t>전북</w:t>
      </w:r>
      <w:r w:rsidRPr="000F3174">
        <w:rPr>
          <w:rFonts w:eastAsiaTheme="minorHAnsi"/>
        </w:rPr>
        <w:t>대학교병원 의과대학 재활의학교실</w:t>
      </w:r>
    </w:p>
    <w:p w:rsidR="003B7D13" w:rsidRPr="000F3174" w:rsidRDefault="003B7D13" w:rsidP="003B7D13">
      <w:pPr>
        <w:jc w:val="left"/>
        <w:rPr>
          <w:rFonts w:eastAsiaTheme="minorHAnsi"/>
        </w:rPr>
      </w:pPr>
      <w:r w:rsidRPr="000F3174">
        <w:rPr>
          <w:rFonts w:eastAsiaTheme="minorHAnsi" w:hint="eastAsia"/>
        </w:rPr>
        <w:t>성덕현</w:t>
      </w:r>
      <w:r w:rsidRPr="000F3174">
        <w:rPr>
          <w:rFonts w:eastAsiaTheme="minorHAnsi"/>
        </w:rPr>
        <w:t xml:space="preserve"> </w:t>
      </w:r>
      <w:r w:rsidRPr="000F3174">
        <w:rPr>
          <w:rFonts w:eastAsiaTheme="minorHAnsi" w:hint="eastAsia"/>
        </w:rPr>
        <w:t>성균관대학교</w:t>
      </w:r>
      <w:r w:rsidRPr="000F3174">
        <w:rPr>
          <w:rFonts w:eastAsiaTheme="minorHAnsi"/>
        </w:rPr>
        <w:t xml:space="preserve"> 의과대학 삼성</w:t>
      </w:r>
      <w:r w:rsidRPr="000F3174">
        <w:rPr>
          <w:rFonts w:eastAsiaTheme="minorHAnsi" w:hint="eastAsia"/>
        </w:rPr>
        <w:t>서울</w:t>
      </w:r>
      <w:r w:rsidRPr="000F3174">
        <w:rPr>
          <w:rFonts w:eastAsiaTheme="minorHAnsi"/>
        </w:rPr>
        <w:t>병원 재활의학교실</w:t>
      </w:r>
    </w:p>
    <w:p w:rsidR="003B7D13" w:rsidRPr="000F3174" w:rsidRDefault="003B7D13" w:rsidP="003B7D13">
      <w:pPr>
        <w:jc w:val="left"/>
        <w:rPr>
          <w:rFonts w:eastAsiaTheme="minorHAnsi"/>
        </w:rPr>
      </w:pPr>
      <w:r w:rsidRPr="000F3174">
        <w:rPr>
          <w:rFonts w:eastAsiaTheme="minorHAnsi" w:hint="eastAsia"/>
        </w:rPr>
        <w:t>신동아</w:t>
      </w:r>
      <w:r w:rsidRPr="000F3174">
        <w:rPr>
          <w:rFonts w:eastAsiaTheme="minorHAnsi"/>
        </w:rPr>
        <w:t xml:space="preserve"> 연세대학교 의과대학 신촌세브란스병원 신경외과학교실 </w:t>
      </w:r>
    </w:p>
    <w:p w:rsidR="003B7D13" w:rsidRPr="000F3174" w:rsidRDefault="003B7D13" w:rsidP="003B7D13">
      <w:pPr>
        <w:jc w:val="left"/>
        <w:rPr>
          <w:rFonts w:eastAsiaTheme="minorHAnsi"/>
        </w:rPr>
      </w:pPr>
      <w:r w:rsidRPr="000F3174">
        <w:rPr>
          <w:rFonts w:eastAsiaTheme="minorHAnsi" w:hint="eastAsia"/>
        </w:rPr>
        <w:t>심재용</w:t>
      </w:r>
      <w:r w:rsidRPr="000F3174">
        <w:rPr>
          <w:rFonts w:eastAsiaTheme="minorHAnsi"/>
        </w:rPr>
        <w:t xml:space="preserve"> 연세대학교 의과대학 신촌세브란스병원 가정의학교실</w:t>
      </w:r>
    </w:p>
    <w:p w:rsidR="003B7D13" w:rsidRPr="000F3174" w:rsidRDefault="003B7D13" w:rsidP="003B7D13">
      <w:pPr>
        <w:jc w:val="left"/>
        <w:rPr>
          <w:rFonts w:eastAsiaTheme="minorHAnsi"/>
        </w:rPr>
      </w:pPr>
      <w:r w:rsidRPr="000F3174">
        <w:rPr>
          <w:rFonts w:eastAsiaTheme="minorHAnsi" w:hint="eastAsia"/>
        </w:rPr>
        <w:t>안상호</w:t>
      </w:r>
      <w:r w:rsidRPr="000F3174">
        <w:rPr>
          <w:rFonts w:eastAsiaTheme="minorHAnsi"/>
        </w:rPr>
        <w:t xml:space="preserve"> 안상호재활의학과의원 </w:t>
      </w:r>
    </w:p>
    <w:p w:rsidR="003B7D13" w:rsidRPr="000F3174" w:rsidRDefault="003B7D13" w:rsidP="003B7D13">
      <w:pPr>
        <w:jc w:val="left"/>
        <w:rPr>
          <w:rFonts w:eastAsiaTheme="minorHAnsi"/>
        </w:rPr>
      </w:pPr>
      <w:r w:rsidRPr="000F3174">
        <w:rPr>
          <w:rFonts w:eastAsiaTheme="minorHAnsi" w:hint="eastAsia"/>
        </w:rPr>
        <w:t>여진석</w:t>
      </w:r>
      <w:r w:rsidRPr="000F3174">
        <w:rPr>
          <w:rFonts w:eastAsiaTheme="minorHAnsi"/>
        </w:rPr>
        <w:t xml:space="preserve"> </w:t>
      </w:r>
      <w:r w:rsidRPr="000F3174">
        <w:rPr>
          <w:rFonts w:eastAsiaTheme="minorHAnsi" w:hint="eastAsia"/>
        </w:rPr>
        <w:t>경북대학교</w:t>
      </w:r>
      <w:r w:rsidRPr="000F3174">
        <w:rPr>
          <w:rFonts w:eastAsiaTheme="minorHAnsi"/>
        </w:rPr>
        <w:t xml:space="preserve"> </w:t>
      </w:r>
      <w:r w:rsidRPr="000F3174">
        <w:rPr>
          <w:rFonts w:eastAsiaTheme="minorHAnsi" w:hint="eastAsia"/>
        </w:rPr>
        <w:t>의과대학</w:t>
      </w:r>
      <w:r w:rsidRPr="000F3174">
        <w:rPr>
          <w:rFonts w:eastAsiaTheme="minorHAnsi"/>
        </w:rPr>
        <w:t xml:space="preserve"> </w:t>
      </w:r>
      <w:r w:rsidRPr="000F3174">
        <w:rPr>
          <w:rFonts w:eastAsiaTheme="minorHAnsi" w:hint="eastAsia"/>
        </w:rPr>
        <w:t>칠곡경북대학교병원</w:t>
      </w:r>
      <w:r w:rsidRPr="000F3174">
        <w:rPr>
          <w:rFonts w:eastAsiaTheme="minorHAnsi"/>
        </w:rPr>
        <w:t xml:space="preserve"> </w:t>
      </w:r>
      <w:r w:rsidRPr="000F3174">
        <w:rPr>
          <w:rFonts w:eastAsiaTheme="minorHAnsi" w:hint="eastAsia"/>
        </w:rPr>
        <w:t>마취통증의학교실</w:t>
      </w:r>
    </w:p>
    <w:p w:rsidR="003B7D13" w:rsidRPr="000F3174" w:rsidRDefault="003B7D13" w:rsidP="003B7D13">
      <w:pPr>
        <w:jc w:val="left"/>
        <w:rPr>
          <w:rFonts w:eastAsiaTheme="minorHAnsi"/>
        </w:rPr>
      </w:pPr>
      <w:r w:rsidRPr="000F3174">
        <w:rPr>
          <w:rFonts w:eastAsiaTheme="minorHAnsi" w:hint="eastAsia"/>
        </w:rPr>
        <w:t>이상헌</w:t>
      </w:r>
      <w:r w:rsidRPr="000F3174">
        <w:rPr>
          <w:rFonts w:eastAsiaTheme="minorHAnsi"/>
        </w:rPr>
        <w:t xml:space="preserve"> 고려대학교 </w:t>
      </w:r>
      <w:r w:rsidRPr="000F3174">
        <w:rPr>
          <w:rFonts w:eastAsiaTheme="minorHAnsi" w:hint="eastAsia"/>
        </w:rPr>
        <w:t>의과대학</w:t>
      </w:r>
      <w:r w:rsidRPr="000F3174">
        <w:rPr>
          <w:rFonts w:eastAsiaTheme="minorHAnsi"/>
        </w:rPr>
        <w:t xml:space="preserve"> </w:t>
      </w:r>
      <w:r w:rsidRPr="000F3174">
        <w:rPr>
          <w:rFonts w:eastAsiaTheme="minorHAnsi" w:hint="eastAsia"/>
        </w:rPr>
        <w:t>고려대학교</w:t>
      </w:r>
      <w:r w:rsidRPr="000F3174">
        <w:rPr>
          <w:rFonts w:eastAsiaTheme="minorHAnsi"/>
        </w:rPr>
        <w:t xml:space="preserve"> </w:t>
      </w:r>
      <w:r w:rsidRPr="000F3174">
        <w:rPr>
          <w:rFonts w:eastAsiaTheme="minorHAnsi" w:hint="eastAsia"/>
        </w:rPr>
        <w:t>안암</w:t>
      </w:r>
      <w:r w:rsidRPr="000F3174">
        <w:rPr>
          <w:rFonts w:eastAsiaTheme="minorHAnsi"/>
        </w:rPr>
        <w:t xml:space="preserve">병원 재활의학교실  </w:t>
      </w:r>
    </w:p>
    <w:p w:rsidR="003B7D13" w:rsidRPr="000F3174" w:rsidRDefault="003B7D13" w:rsidP="003B7D13">
      <w:pPr>
        <w:jc w:val="left"/>
        <w:rPr>
          <w:rFonts w:eastAsiaTheme="minorHAnsi"/>
        </w:rPr>
      </w:pPr>
      <w:r w:rsidRPr="000F3174">
        <w:rPr>
          <w:rFonts w:eastAsiaTheme="minorHAnsi" w:hint="eastAsia"/>
        </w:rPr>
        <w:t>정선근</w:t>
      </w:r>
      <w:r w:rsidRPr="000F3174">
        <w:rPr>
          <w:rFonts w:eastAsiaTheme="minorHAnsi"/>
        </w:rPr>
        <w:t xml:space="preserve"> 서울대학교 의과대학 서울대학교병원 재활의학교실</w:t>
      </w:r>
    </w:p>
    <w:p w:rsidR="003B7D13" w:rsidRPr="000F3174" w:rsidRDefault="003B7D13" w:rsidP="003B7D13">
      <w:pPr>
        <w:jc w:val="left"/>
        <w:rPr>
          <w:rFonts w:eastAsiaTheme="minorHAnsi"/>
        </w:rPr>
      </w:pPr>
      <w:r w:rsidRPr="000F3174">
        <w:rPr>
          <w:rFonts w:eastAsiaTheme="minorHAnsi" w:hint="eastAsia"/>
        </w:rPr>
        <w:t>조강희</w:t>
      </w:r>
      <w:r w:rsidRPr="000F3174">
        <w:rPr>
          <w:rFonts w:eastAsiaTheme="minorHAnsi"/>
        </w:rPr>
        <w:t xml:space="preserve"> 충북대학교병원 의과대학 재활의학교실 </w:t>
      </w:r>
    </w:p>
    <w:p w:rsidR="003B7D13" w:rsidRDefault="003B7D13" w:rsidP="003B7D13">
      <w:pPr>
        <w:jc w:val="left"/>
        <w:rPr>
          <w:rFonts w:eastAsiaTheme="minorHAnsi"/>
        </w:rPr>
      </w:pPr>
      <w:r w:rsidRPr="000F3174">
        <w:rPr>
          <w:rFonts w:eastAsiaTheme="minorHAnsi" w:hint="eastAsia"/>
        </w:rPr>
        <w:t>최은석</w:t>
      </w:r>
      <w:r w:rsidRPr="000F3174">
        <w:rPr>
          <w:rFonts w:eastAsiaTheme="minorHAnsi"/>
        </w:rPr>
        <w:t xml:space="preserve"> 가톨릭대</w:t>
      </w:r>
      <w:r w:rsidRPr="000F3174">
        <w:rPr>
          <w:rFonts w:eastAsiaTheme="minorHAnsi" w:hint="eastAsia"/>
        </w:rPr>
        <w:t>학교</w:t>
      </w:r>
      <w:r w:rsidRPr="000F3174">
        <w:rPr>
          <w:rFonts w:eastAsiaTheme="minorHAnsi"/>
        </w:rPr>
        <w:t xml:space="preserve"> </w:t>
      </w:r>
      <w:r w:rsidRPr="000F3174">
        <w:rPr>
          <w:rFonts w:eastAsiaTheme="minorHAnsi" w:hint="eastAsia"/>
        </w:rPr>
        <w:t>의과대학</w:t>
      </w:r>
      <w:r w:rsidRPr="000F3174">
        <w:rPr>
          <w:rFonts w:eastAsiaTheme="minorHAnsi"/>
        </w:rPr>
        <w:t xml:space="preserve"> </w:t>
      </w:r>
      <w:r w:rsidRPr="000F3174">
        <w:rPr>
          <w:rFonts w:eastAsiaTheme="minorHAnsi" w:hint="eastAsia"/>
        </w:rPr>
        <w:t>대전</w:t>
      </w:r>
      <w:r w:rsidRPr="000F3174">
        <w:rPr>
          <w:rFonts w:eastAsiaTheme="minorHAnsi"/>
        </w:rPr>
        <w:t>성모병원 재활의학교실</w:t>
      </w:r>
    </w:p>
    <w:p w:rsidR="00A40E7C" w:rsidRPr="000F3174" w:rsidRDefault="00A40E7C" w:rsidP="003B7D13">
      <w:pPr>
        <w:jc w:val="left"/>
        <w:rPr>
          <w:rFonts w:eastAsiaTheme="minorHAnsi"/>
        </w:rPr>
      </w:pPr>
    </w:p>
    <w:p w:rsidR="003B7D13" w:rsidRPr="000F3174" w:rsidRDefault="003B7D13" w:rsidP="003B7D13">
      <w:pPr>
        <w:jc w:val="left"/>
        <w:rPr>
          <w:rFonts w:eastAsiaTheme="minorHAnsi"/>
        </w:rPr>
      </w:pPr>
    </w:p>
    <w:p w:rsidR="003B7D13" w:rsidRPr="000F3174" w:rsidRDefault="003B7D13" w:rsidP="003B7D13">
      <w:pPr>
        <w:jc w:val="left"/>
        <w:rPr>
          <w:rFonts w:eastAsiaTheme="minorHAnsi"/>
          <w:sz w:val="24"/>
          <w:szCs w:val="24"/>
        </w:rPr>
      </w:pPr>
      <w:r w:rsidRPr="000F3174">
        <w:rPr>
          <w:rFonts w:eastAsiaTheme="minorHAnsi" w:hint="eastAsia"/>
          <w:sz w:val="24"/>
          <w:szCs w:val="24"/>
        </w:rPr>
        <w:t>외부</w:t>
      </w:r>
      <w:r w:rsidR="00A40E7C">
        <w:rPr>
          <w:rFonts w:eastAsiaTheme="minorHAnsi" w:hint="eastAsia"/>
          <w:sz w:val="24"/>
          <w:szCs w:val="24"/>
        </w:rPr>
        <w:t>방법론자문</w:t>
      </w:r>
      <w:r w:rsidRPr="000F3174">
        <w:rPr>
          <w:rFonts w:eastAsiaTheme="minorHAnsi" w:hint="eastAsia"/>
          <w:sz w:val="24"/>
          <w:szCs w:val="24"/>
        </w:rPr>
        <w:t>위원</w:t>
      </w:r>
      <w:r w:rsidR="000E5EB7" w:rsidRPr="000F3174">
        <w:rPr>
          <w:rFonts w:eastAsiaTheme="minorHAnsi"/>
          <w:sz w:val="24"/>
          <w:szCs w:val="24"/>
        </w:rPr>
        <w:t xml:space="preserve"> (가나다 순)</w:t>
      </w:r>
    </w:p>
    <w:p w:rsidR="003B7D13" w:rsidRPr="000F3174" w:rsidRDefault="003B7D13" w:rsidP="003B7D13">
      <w:pPr>
        <w:jc w:val="left"/>
        <w:rPr>
          <w:rFonts w:eastAsiaTheme="minorHAnsi"/>
          <w:szCs w:val="20"/>
        </w:rPr>
      </w:pPr>
      <w:r w:rsidRPr="000F3174">
        <w:rPr>
          <w:rFonts w:eastAsiaTheme="minorHAnsi" w:hint="eastAsia"/>
          <w:szCs w:val="20"/>
        </w:rPr>
        <w:t>김수영</w:t>
      </w:r>
      <w:r w:rsidRPr="000F3174">
        <w:rPr>
          <w:rFonts w:eastAsiaTheme="minorHAnsi"/>
          <w:szCs w:val="20"/>
        </w:rPr>
        <w:t>, 한림대</w:t>
      </w:r>
      <w:r w:rsidRPr="000F3174">
        <w:rPr>
          <w:rFonts w:eastAsiaTheme="minorHAnsi" w:hint="eastAsia"/>
          <w:szCs w:val="20"/>
        </w:rPr>
        <w:t>학교</w:t>
      </w:r>
      <w:r w:rsidRPr="000F3174">
        <w:rPr>
          <w:rFonts w:eastAsiaTheme="minorHAnsi"/>
          <w:szCs w:val="20"/>
        </w:rPr>
        <w:t xml:space="preserve"> </w:t>
      </w:r>
      <w:r w:rsidRPr="000F3174">
        <w:rPr>
          <w:rFonts w:eastAsiaTheme="minorHAnsi" w:hint="eastAsia"/>
          <w:szCs w:val="20"/>
        </w:rPr>
        <w:t>의과대학</w:t>
      </w:r>
      <w:r w:rsidRPr="000F3174">
        <w:rPr>
          <w:rFonts w:eastAsiaTheme="minorHAnsi"/>
          <w:szCs w:val="20"/>
        </w:rPr>
        <w:t xml:space="preserve"> </w:t>
      </w:r>
      <w:r w:rsidRPr="000F3174">
        <w:rPr>
          <w:rFonts w:eastAsiaTheme="minorHAnsi" w:hint="eastAsia"/>
          <w:szCs w:val="20"/>
        </w:rPr>
        <w:t>강동성심병원</w:t>
      </w:r>
      <w:r w:rsidRPr="000F3174">
        <w:rPr>
          <w:rFonts w:eastAsiaTheme="minorHAnsi"/>
          <w:szCs w:val="20"/>
        </w:rPr>
        <w:t xml:space="preserve"> </w:t>
      </w:r>
      <w:r w:rsidRPr="000F3174">
        <w:rPr>
          <w:rFonts w:eastAsiaTheme="minorHAnsi" w:hint="eastAsia"/>
          <w:szCs w:val="20"/>
        </w:rPr>
        <w:t>가정의학교실</w:t>
      </w:r>
    </w:p>
    <w:p w:rsidR="003B7D13" w:rsidRPr="000F3174" w:rsidRDefault="003B7D13" w:rsidP="003B7D13">
      <w:pPr>
        <w:jc w:val="left"/>
        <w:rPr>
          <w:rFonts w:eastAsiaTheme="minorHAnsi"/>
          <w:szCs w:val="20"/>
        </w:rPr>
      </w:pPr>
      <w:r w:rsidRPr="000F3174">
        <w:rPr>
          <w:rFonts w:eastAsiaTheme="minorHAnsi" w:hint="eastAsia"/>
          <w:szCs w:val="20"/>
        </w:rPr>
        <w:t>김현정</w:t>
      </w:r>
      <w:r w:rsidRPr="000F3174">
        <w:rPr>
          <w:rFonts w:eastAsiaTheme="minorHAnsi"/>
          <w:szCs w:val="20"/>
        </w:rPr>
        <w:t xml:space="preserve"> </w:t>
      </w:r>
      <w:r w:rsidRPr="000F3174">
        <w:rPr>
          <w:rFonts w:eastAsiaTheme="minorHAnsi" w:hint="eastAsia"/>
          <w:szCs w:val="20"/>
        </w:rPr>
        <w:t>고려대학교</w:t>
      </w:r>
      <w:r w:rsidRPr="000F3174">
        <w:rPr>
          <w:rFonts w:eastAsiaTheme="minorHAnsi"/>
          <w:szCs w:val="20"/>
        </w:rPr>
        <w:t xml:space="preserve"> </w:t>
      </w:r>
      <w:r w:rsidRPr="000F3174">
        <w:rPr>
          <w:rFonts w:eastAsiaTheme="minorHAnsi" w:hint="eastAsia"/>
          <w:szCs w:val="20"/>
        </w:rPr>
        <w:t>근거중심의학연구소</w:t>
      </w:r>
    </w:p>
    <w:p w:rsidR="003B7D13" w:rsidRPr="000F3174" w:rsidRDefault="003B7D13" w:rsidP="003B7D13">
      <w:pPr>
        <w:jc w:val="left"/>
        <w:rPr>
          <w:rFonts w:eastAsiaTheme="minorHAnsi"/>
          <w:szCs w:val="20"/>
        </w:rPr>
      </w:pPr>
      <w:proofErr w:type="gramStart"/>
      <w:r w:rsidRPr="000F3174">
        <w:rPr>
          <w:rFonts w:eastAsiaTheme="minorHAnsi" w:hint="eastAsia"/>
          <w:szCs w:val="20"/>
        </w:rPr>
        <w:t>주웅</w:t>
      </w:r>
      <w:r w:rsidRPr="000F3174">
        <w:rPr>
          <w:rFonts w:eastAsiaTheme="minorHAnsi"/>
          <w:szCs w:val="20"/>
        </w:rPr>
        <w:t xml:space="preserve">  이화여자대학교</w:t>
      </w:r>
      <w:proofErr w:type="gramEnd"/>
      <w:r w:rsidRPr="000F3174">
        <w:rPr>
          <w:rFonts w:eastAsiaTheme="minorHAnsi"/>
          <w:szCs w:val="20"/>
        </w:rPr>
        <w:t xml:space="preserve"> 의과대학 목동병원 산부인과학교실 </w:t>
      </w:r>
    </w:p>
    <w:p w:rsidR="000E5EB7" w:rsidRPr="000F3174" w:rsidRDefault="000E5EB7">
      <w:pPr>
        <w:widowControl/>
        <w:wordWrap/>
        <w:autoSpaceDE/>
        <w:autoSpaceDN/>
        <w:jc w:val="left"/>
        <w:rPr>
          <w:rFonts w:eastAsiaTheme="minorHAnsi"/>
          <w:szCs w:val="20"/>
        </w:rPr>
      </w:pPr>
      <w:r w:rsidRPr="000F3174">
        <w:rPr>
          <w:rFonts w:eastAsiaTheme="minorHAnsi"/>
          <w:szCs w:val="20"/>
        </w:rPr>
        <w:br w:type="page"/>
      </w:r>
    </w:p>
    <w:p w:rsidR="009F4F6A" w:rsidRPr="00215A4C" w:rsidRDefault="009F4F6A" w:rsidP="00634672">
      <w:pPr>
        <w:widowControl/>
        <w:wordWrap/>
        <w:autoSpaceDE/>
        <w:autoSpaceDN/>
        <w:jc w:val="left"/>
        <w:rPr>
          <w:rFonts w:eastAsiaTheme="minorHAnsi"/>
          <w:b/>
          <w:szCs w:val="20"/>
        </w:rPr>
      </w:pPr>
    </w:p>
    <w:p w:rsidR="006B4582" w:rsidRPr="00215A4C" w:rsidRDefault="00C20B63" w:rsidP="006B4582">
      <w:pPr>
        <w:pStyle w:val="a5"/>
        <w:wordWrap/>
        <w:jc w:val="center"/>
        <w:rPr>
          <w:rFonts w:eastAsiaTheme="minorHAnsi"/>
          <w:b/>
          <w:sz w:val="32"/>
          <w:szCs w:val="32"/>
        </w:rPr>
      </w:pPr>
      <w:proofErr w:type="gramStart"/>
      <w:r w:rsidRPr="00215A4C">
        <w:rPr>
          <w:rFonts w:eastAsiaTheme="minorHAnsi" w:hint="eastAsia"/>
          <w:b/>
          <w:sz w:val="32"/>
          <w:szCs w:val="32"/>
        </w:rPr>
        <w:t>서</w:t>
      </w:r>
      <w:r w:rsidR="00BF5762" w:rsidRPr="00215A4C">
        <w:rPr>
          <w:rFonts w:eastAsiaTheme="minorHAnsi"/>
          <w:b/>
          <w:sz w:val="32"/>
          <w:szCs w:val="32"/>
        </w:rPr>
        <w:t xml:space="preserve">  </w:t>
      </w:r>
      <w:r w:rsidRPr="00215A4C">
        <w:rPr>
          <w:rFonts w:eastAsiaTheme="minorHAnsi" w:hint="eastAsia"/>
          <w:b/>
          <w:sz w:val="32"/>
          <w:szCs w:val="32"/>
        </w:rPr>
        <w:t>론</w:t>
      </w:r>
      <w:proofErr w:type="gramEnd"/>
    </w:p>
    <w:p w:rsidR="006B4582" w:rsidRPr="00215A4C" w:rsidRDefault="006B4582" w:rsidP="006B4582">
      <w:pPr>
        <w:pStyle w:val="a5"/>
        <w:wordWrap/>
        <w:rPr>
          <w:rFonts w:eastAsiaTheme="minorHAnsi"/>
          <w:szCs w:val="20"/>
        </w:rPr>
      </w:pPr>
    </w:p>
    <w:p w:rsidR="006B4582" w:rsidRPr="00215A4C" w:rsidRDefault="006B4582" w:rsidP="006B4582">
      <w:pPr>
        <w:pStyle w:val="a5"/>
        <w:wordWrap/>
        <w:rPr>
          <w:rFonts w:eastAsiaTheme="minorHAnsi"/>
          <w:szCs w:val="20"/>
        </w:rPr>
      </w:pPr>
      <w:r w:rsidRPr="00215A4C">
        <w:rPr>
          <w:rFonts w:eastAsiaTheme="minorHAnsi"/>
          <w:szCs w:val="20"/>
        </w:rPr>
        <w:t xml:space="preserve"> </w:t>
      </w:r>
      <w:r w:rsidR="00BD738B" w:rsidRPr="00215A4C">
        <w:rPr>
          <w:rFonts w:eastAsiaTheme="minorHAnsi"/>
          <w:szCs w:val="20"/>
        </w:rPr>
        <w:t xml:space="preserve"> </w:t>
      </w:r>
      <w:bookmarkStart w:id="1" w:name="_Hlk505208085"/>
      <w:r w:rsidRPr="00215A4C">
        <w:rPr>
          <w:rFonts w:eastAsiaTheme="minorHAnsi" w:hint="eastAsia"/>
          <w:szCs w:val="20"/>
        </w:rPr>
        <w:t>요</w:t>
      </w:r>
      <w:r w:rsidR="00CF581D" w:rsidRPr="00215A4C">
        <w:rPr>
          <w:rFonts w:eastAsiaTheme="minorHAnsi" w:hint="eastAsia"/>
          <w:szCs w:val="20"/>
        </w:rPr>
        <w:t>천추추간판탈출증으로</w:t>
      </w:r>
      <w:r w:rsidR="00CF581D" w:rsidRPr="00215A4C">
        <w:rPr>
          <w:rFonts w:eastAsiaTheme="minorHAnsi"/>
          <w:szCs w:val="20"/>
        </w:rPr>
        <w:t xml:space="preserve"> </w:t>
      </w:r>
      <w:r w:rsidR="00CF581D" w:rsidRPr="00215A4C">
        <w:rPr>
          <w:rFonts w:eastAsiaTheme="minorHAnsi" w:hint="eastAsia"/>
          <w:szCs w:val="20"/>
        </w:rPr>
        <w:t>인한</w:t>
      </w:r>
      <w:r w:rsidR="00CF581D" w:rsidRPr="00215A4C">
        <w:rPr>
          <w:rFonts w:eastAsiaTheme="minorHAnsi"/>
          <w:szCs w:val="20"/>
        </w:rPr>
        <w:t xml:space="preserve"> </w:t>
      </w:r>
      <w:r w:rsidR="00CF581D" w:rsidRPr="00215A4C">
        <w:rPr>
          <w:rFonts w:eastAsiaTheme="minorHAnsi" w:hint="eastAsia"/>
          <w:szCs w:val="20"/>
        </w:rPr>
        <w:t>허리</w:t>
      </w:r>
      <w:r w:rsidR="00CF581D" w:rsidRPr="00215A4C">
        <w:rPr>
          <w:rFonts w:eastAsiaTheme="minorHAnsi"/>
          <w:szCs w:val="20"/>
        </w:rPr>
        <w:t xml:space="preserve"> </w:t>
      </w:r>
      <w:r w:rsidR="00CF581D" w:rsidRPr="00215A4C">
        <w:rPr>
          <w:rFonts w:eastAsiaTheme="minorHAnsi" w:hint="eastAsia"/>
          <w:szCs w:val="20"/>
        </w:rPr>
        <w:t>및</w:t>
      </w:r>
      <w:r w:rsidR="00CF581D" w:rsidRPr="00215A4C">
        <w:rPr>
          <w:rFonts w:eastAsiaTheme="minorHAnsi"/>
          <w:szCs w:val="20"/>
        </w:rPr>
        <w:t xml:space="preserve"> </w:t>
      </w:r>
      <w:r w:rsidR="00CF581D" w:rsidRPr="00215A4C">
        <w:rPr>
          <w:rFonts w:eastAsiaTheme="minorHAnsi" w:hint="eastAsia"/>
          <w:szCs w:val="20"/>
        </w:rPr>
        <w:t>하지방사통은</w:t>
      </w:r>
      <w:r w:rsidR="00CF581D" w:rsidRPr="00215A4C">
        <w:rPr>
          <w:rFonts w:eastAsiaTheme="minorHAnsi"/>
          <w:szCs w:val="20"/>
        </w:rPr>
        <w:t xml:space="preserve"> </w:t>
      </w:r>
      <w:r w:rsidR="00CF581D" w:rsidRPr="00215A4C">
        <w:rPr>
          <w:rFonts w:eastAsiaTheme="minorHAnsi" w:hint="eastAsia"/>
          <w:szCs w:val="20"/>
        </w:rPr>
        <w:t>의료기관을</w:t>
      </w:r>
      <w:r w:rsidR="00CF581D" w:rsidRPr="00215A4C">
        <w:rPr>
          <w:rFonts w:eastAsiaTheme="minorHAnsi"/>
          <w:szCs w:val="20"/>
        </w:rPr>
        <w:t xml:space="preserve"> </w:t>
      </w:r>
      <w:r w:rsidR="00CF581D" w:rsidRPr="00215A4C">
        <w:rPr>
          <w:rFonts w:eastAsiaTheme="minorHAnsi" w:hint="eastAsia"/>
          <w:szCs w:val="20"/>
        </w:rPr>
        <w:t>방문하여</w:t>
      </w:r>
      <w:r w:rsidR="00CF581D" w:rsidRPr="00215A4C">
        <w:rPr>
          <w:rFonts w:eastAsiaTheme="minorHAnsi"/>
          <w:szCs w:val="20"/>
        </w:rPr>
        <w:t xml:space="preserve"> </w:t>
      </w:r>
      <w:r w:rsidR="00CF581D" w:rsidRPr="00215A4C">
        <w:rPr>
          <w:rFonts w:eastAsiaTheme="minorHAnsi" w:hint="eastAsia"/>
          <w:szCs w:val="20"/>
        </w:rPr>
        <w:t>치료받는</w:t>
      </w:r>
      <w:r w:rsidR="00CF581D" w:rsidRPr="00215A4C">
        <w:rPr>
          <w:rFonts w:eastAsiaTheme="minorHAnsi"/>
          <w:szCs w:val="20"/>
        </w:rPr>
        <w:t xml:space="preserve"> </w:t>
      </w:r>
      <w:r w:rsidR="00CF581D" w:rsidRPr="00215A4C">
        <w:rPr>
          <w:rFonts w:eastAsiaTheme="minorHAnsi" w:hint="eastAsia"/>
          <w:szCs w:val="20"/>
        </w:rPr>
        <w:t>가장</w:t>
      </w:r>
      <w:r w:rsidR="00CF581D" w:rsidRPr="00215A4C">
        <w:rPr>
          <w:rFonts w:eastAsiaTheme="minorHAnsi"/>
          <w:szCs w:val="20"/>
        </w:rPr>
        <w:t xml:space="preserve"> </w:t>
      </w:r>
      <w:r w:rsidR="00CF581D" w:rsidRPr="00215A4C">
        <w:rPr>
          <w:rFonts w:eastAsiaTheme="minorHAnsi" w:hint="eastAsia"/>
          <w:szCs w:val="20"/>
        </w:rPr>
        <w:t>흔한</w:t>
      </w:r>
      <w:r w:rsidR="00CF581D" w:rsidRPr="00215A4C">
        <w:rPr>
          <w:rFonts w:eastAsiaTheme="minorHAnsi"/>
          <w:szCs w:val="20"/>
        </w:rPr>
        <w:t xml:space="preserve"> </w:t>
      </w:r>
      <w:r w:rsidR="00CF581D" w:rsidRPr="00215A4C">
        <w:rPr>
          <w:rFonts w:eastAsiaTheme="minorHAnsi" w:hint="eastAsia"/>
          <w:szCs w:val="20"/>
        </w:rPr>
        <w:t>근골격계</w:t>
      </w:r>
      <w:r w:rsidR="00CF581D" w:rsidRPr="00215A4C">
        <w:rPr>
          <w:rFonts w:eastAsiaTheme="minorHAnsi"/>
          <w:szCs w:val="20"/>
        </w:rPr>
        <w:t xml:space="preserve"> </w:t>
      </w:r>
      <w:r w:rsidR="00CF581D" w:rsidRPr="00215A4C">
        <w:rPr>
          <w:rFonts w:eastAsiaTheme="minorHAnsi" w:hint="eastAsia"/>
          <w:szCs w:val="20"/>
        </w:rPr>
        <w:t>통증</w:t>
      </w:r>
      <w:r w:rsidR="00CF581D" w:rsidRPr="00215A4C">
        <w:rPr>
          <w:rFonts w:eastAsiaTheme="minorHAnsi"/>
          <w:szCs w:val="20"/>
        </w:rPr>
        <w:t xml:space="preserve"> </w:t>
      </w:r>
      <w:r w:rsidR="00CF581D" w:rsidRPr="00215A4C">
        <w:rPr>
          <w:rFonts w:eastAsiaTheme="minorHAnsi" w:hint="eastAsia"/>
          <w:szCs w:val="20"/>
        </w:rPr>
        <w:t>중</w:t>
      </w:r>
      <w:r w:rsidR="00CF581D" w:rsidRPr="00215A4C">
        <w:rPr>
          <w:rFonts w:eastAsiaTheme="minorHAnsi"/>
          <w:szCs w:val="20"/>
        </w:rPr>
        <w:t xml:space="preserve"> </w:t>
      </w:r>
      <w:r w:rsidR="00CF581D" w:rsidRPr="00215A4C">
        <w:rPr>
          <w:rFonts w:eastAsiaTheme="minorHAnsi" w:hint="eastAsia"/>
          <w:szCs w:val="20"/>
        </w:rPr>
        <w:t>하나이며</w:t>
      </w:r>
      <w:r w:rsidR="00CF581D" w:rsidRPr="00215A4C">
        <w:rPr>
          <w:rFonts w:eastAsiaTheme="minorHAnsi"/>
          <w:szCs w:val="20"/>
        </w:rPr>
        <w:t xml:space="preserve"> </w:t>
      </w:r>
      <w:r w:rsidR="00CF581D" w:rsidRPr="00215A4C">
        <w:rPr>
          <w:rFonts w:eastAsiaTheme="minorHAnsi" w:hint="eastAsia"/>
          <w:szCs w:val="20"/>
        </w:rPr>
        <w:t>일상생활과</w:t>
      </w:r>
      <w:r w:rsidR="00CF581D" w:rsidRPr="00215A4C">
        <w:rPr>
          <w:rFonts w:eastAsiaTheme="minorHAnsi"/>
          <w:szCs w:val="20"/>
        </w:rPr>
        <w:t xml:space="preserve"> </w:t>
      </w:r>
      <w:r w:rsidR="00CF581D" w:rsidRPr="00215A4C">
        <w:rPr>
          <w:rFonts w:eastAsiaTheme="minorHAnsi" w:hint="eastAsia"/>
          <w:szCs w:val="20"/>
        </w:rPr>
        <w:t>직업</w:t>
      </w:r>
      <w:r w:rsidR="00CF581D" w:rsidRPr="00215A4C">
        <w:rPr>
          <w:rFonts w:eastAsiaTheme="minorHAnsi"/>
          <w:szCs w:val="20"/>
        </w:rPr>
        <w:t xml:space="preserve"> </w:t>
      </w:r>
      <w:r w:rsidR="00CF581D" w:rsidRPr="00215A4C">
        <w:rPr>
          <w:rFonts w:eastAsiaTheme="minorHAnsi" w:hint="eastAsia"/>
          <w:szCs w:val="20"/>
        </w:rPr>
        <w:t>생활의</w:t>
      </w:r>
      <w:r w:rsidR="00CF581D" w:rsidRPr="00215A4C">
        <w:rPr>
          <w:rFonts w:eastAsiaTheme="minorHAnsi"/>
          <w:szCs w:val="20"/>
        </w:rPr>
        <w:t xml:space="preserve"> </w:t>
      </w:r>
      <w:r w:rsidR="00CF581D" w:rsidRPr="00215A4C">
        <w:rPr>
          <w:rFonts w:eastAsiaTheme="minorHAnsi" w:hint="eastAsia"/>
          <w:szCs w:val="20"/>
        </w:rPr>
        <w:t>장애를</w:t>
      </w:r>
      <w:r w:rsidR="00CF581D" w:rsidRPr="00215A4C">
        <w:rPr>
          <w:rFonts w:eastAsiaTheme="minorHAnsi"/>
          <w:szCs w:val="20"/>
        </w:rPr>
        <w:t xml:space="preserve"> </w:t>
      </w:r>
      <w:r w:rsidR="00CF581D" w:rsidRPr="00215A4C">
        <w:rPr>
          <w:rFonts w:eastAsiaTheme="minorHAnsi" w:hint="eastAsia"/>
          <w:szCs w:val="20"/>
        </w:rPr>
        <w:t>유발하</w:t>
      </w:r>
      <w:r w:rsidR="00387EC4">
        <w:rPr>
          <w:rFonts w:eastAsiaTheme="minorHAnsi" w:hint="eastAsia"/>
          <w:szCs w:val="20"/>
        </w:rPr>
        <w:t xml:space="preserve">여 </w:t>
      </w:r>
      <w:r w:rsidR="00387EC4" w:rsidRPr="00215A4C">
        <w:rPr>
          <w:rFonts w:eastAsiaTheme="minorHAnsi"/>
          <w:szCs w:val="20"/>
        </w:rPr>
        <w:t xml:space="preserve">거의 모든 성인이 일생에 걸쳐 수차례 </w:t>
      </w:r>
      <w:r w:rsidR="00387EC4" w:rsidRPr="00215A4C">
        <w:rPr>
          <w:rFonts w:eastAsiaTheme="minorHAnsi" w:hint="eastAsia"/>
          <w:szCs w:val="20"/>
        </w:rPr>
        <w:t>의료기관을</w:t>
      </w:r>
      <w:r w:rsidR="00387EC4" w:rsidRPr="00215A4C">
        <w:rPr>
          <w:rFonts w:eastAsiaTheme="minorHAnsi"/>
          <w:szCs w:val="20"/>
        </w:rPr>
        <w:t xml:space="preserve"> </w:t>
      </w:r>
      <w:r w:rsidR="00387EC4" w:rsidRPr="00215A4C">
        <w:rPr>
          <w:rFonts w:eastAsiaTheme="minorHAnsi" w:hint="eastAsia"/>
          <w:szCs w:val="20"/>
        </w:rPr>
        <w:t>방문하게</w:t>
      </w:r>
      <w:r w:rsidR="00387EC4" w:rsidRPr="00215A4C">
        <w:rPr>
          <w:rFonts w:eastAsiaTheme="minorHAnsi"/>
          <w:szCs w:val="20"/>
        </w:rPr>
        <w:t xml:space="preserve"> </w:t>
      </w:r>
      <w:r w:rsidR="00387EC4" w:rsidRPr="00215A4C">
        <w:rPr>
          <w:rFonts w:eastAsiaTheme="minorHAnsi" w:hint="eastAsia"/>
          <w:szCs w:val="20"/>
        </w:rPr>
        <w:t>되는</w:t>
      </w:r>
      <w:r w:rsidR="00387EC4" w:rsidRPr="00215A4C">
        <w:rPr>
          <w:rFonts w:eastAsiaTheme="minorHAnsi"/>
          <w:szCs w:val="20"/>
        </w:rPr>
        <w:t xml:space="preserve"> </w:t>
      </w:r>
      <w:r w:rsidR="00CF581D" w:rsidRPr="00215A4C">
        <w:rPr>
          <w:rFonts w:eastAsiaTheme="minorHAnsi" w:hint="eastAsia"/>
          <w:szCs w:val="20"/>
        </w:rPr>
        <w:t>흔한</w:t>
      </w:r>
      <w:r w:rsidR="00CF581D" w:rsidRPr="00215A4C">
        <w:rPr>
          <w:rFonts w:eastAsiaTheme="minorHAnsi"/>
          <w:szCs w:val="20"/>
        </w:rPr>
        <w:t xml:space="preserve"> </w:t>
      </w:r>
      <w:r w:rsidR="00CF581D" w:rsidRPr="00215A4C">
        <w:rPr>
          <w:rFonts w:eastAsiaTheme="minorHAnsi" w:hint="eastAsia"/>
          <w:szCs w:val="20"/>
        </w:rPr>
        <w:t>원인이다</w:t>
      </w:r>
      <w:bookmarkEnd w:id="1"/>
      <w:r w:rsidR="00CF581D" w:rsidRPr="00215A4C">
        <w:rPr>
          <w:rFonts w:eastAsiaTheme="minorHAnsi"/>
          <w:szCs w:val="20"/>
        </w:rPr>
        <w:t>.</w:t>
      </w:r>
      <w:r w:rsidR="00387EC4">
        <w:rPr>
          <w:rFonts w:eastAsiaTheme="minorHAnsi"/>
          <w:szCs w:val="20"/>
        </w:rPr>
        <w:fldChar w:fldCharType="begin">
          <w:fldData xml:space="preserve">PEVuZE5vdGU+PENpdGU+PEF1dGhvcj5FYmFkaTwvQXV0aG9yPjxZZWFyPjIwMTQ8L1llYXI+PFJl
Y051bT4xODI8L1JlY051bT48RGlzcGxheVRleHQ+PHN0eWxlIGZhY2U9InN1cGVyc2NyaXB0Ij4x
LDI8L3N0eWxlPjwvRGlzcGxheVRleHQ+PHJlY29yZD48cmVjLW51bWJlcj4xODI8L3JlYy1udW1i
ZXI+PGZvcmVpZ24ta2V5cz48a2V5IGFwcD0iRU4iIGRiLWlkPSJmZDJhOXowZjNlZXAwZGV4NXpx
dno5ZTJ6c2FlOXJmNWZwZmUiPjE4Mjwva2V5PjwvZm9yZWlnbi1rZXlzPjxyZWYtdHlwZSBuYW1l
PSJKb3VybmFsIEFydGljbGUiPjE3PC9yZWYtdHlwZT48Y29udHJpYnV0b3JzPjxhdXRob3JzPjxh
dXRob3I+RWJhZGksIFMuPC9hdXRob3I+PGF1dGhvcj5IZW5zY2hrZSwgTi48L2F1dGhvcj48YXV0
aG9yPk5ha2hvc3RpbiBBbnNhcmksIE4uPC9hdXRob3I+PGF1dGhvcj5GYWxsYWgsIEUuPC9hdXRo
b3I+PGF1dGhvcj52YW4gVHVsZGVyLCBNLiBXLjwvYXV0aG9yPjwvYXV0aG9ycz48L2NvbnRyaWJ1
dG9ycz48YXV0aC1hZGRyZXNzPkRlcGFydG1lbnQgb2YgUGh5c2lvdGhlcmFweSwgRmFjdWx0eSBv
ZiBSZWhhYmlsaXRhdGlvbiwgVGVocmFuIFVuaXZlcnNpdHkgb2YgTWVkaWNhbCBTY2llbmNlcywg
RW5naGVsYWIgQXZlLCBQaXRjaC1lLXNoZW1pcmFuLCBUZWhyYW4sIFRlaHJhbiwgSXJhbiwgMTE0
ODkuPC9hdXRoLWFkZHJlc3M+PHRpdGxlcz48dGl0bGU+VGhlcmFwZXV0aWMgdWx0cmFzb3VuZCBm
b3IgY2hyb25pYyBsb3ctYmFjayBwYWlu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RDAwOTE2OTwvcGFnZXM+PHZvbHVtZT4zPC92b2x1bWU+PGtleXdvcmRzPjxrZXl3b3JkPkFkdWx0
PC9rZXl3b3JkPjxrZXl3b3JkPkNocm9uaWMgUGFpbi8qdGhlcmFweTwva2V5d29yZD48a2V5d29y
ZD5FbGVjdHJpYyBTdGltdWxhdGlvbiBUaGVyYXB5PC9rZXl3b3JkPjxrZXl3b3JkPkV4ZXJjaXNl
IFRoZXJhcHk8L2tleXdvcmQ+PGtleXdvcmQ+SHVtYW5zPC9rZXl3b3JkPjxrZXl3b3JkPkxvdyBC
YWNrIFBhaW4vKnRoZXJhcHk8L2tleXdvcmQ+PGtleXdvcmQ+UXVhbGl0eSBvZiBMaWZlPC9rZXl3
b3JkPjxrZXl3b3JkPlJhbmRvbWl6ZWQgQ29udHJvbGxlZCBUcmlhbHMgYXMgVG9waWM8L2tleXdv
cmQ+PGtleXdvcmQ+VWx0cmFzb25pYyBUaGVyYXB5LyptZXRob2RzPC9rZXl3b3JkPjwva2V5d29y
ZHM+PGRhdGVzPjx5ZWFyPjIwMTQ8L3llYXI+PC9kYXRlcz48aXNibj4xNDY5LTQ5M1ggKEVsZWN0
cm9uaWMpJiN4RDsxMzYxLTYxMzcgKExpbmtpbmcpPC9pc2JuPjxhY2Nlc3Npb24tbnVtPjI0NjI3
MzI2PC9hY2Nlc3Npb24tbnVtPjx1cmxzPjxyZWxhdGVkLXVybHM+PHVybD5odHRwOi8vd3d3Lm5j
YmkubmxtLm5paC5nb3YvcHVibWVkLzI0NjI3MzI2PC91cmw+PC9yZWxhdGVkLXVybHM+PC91cmxz
PjxlbGVjdHJvbmljLXJlc291cmNlLW51bT4xMC4xMDAyLzE0NjUxODU4LkNEMDA5MTY5LnB1YjI8
L2VsZWN0cm9uaWMtcmVzb3VyY2UtbnVtPjwvcmVjb3JkPjwvQ2l0ZT48Q2l0ZT48QXV0aG9yPldo
ZWVsZXI8L0F1dGhvcj48WWVhcj4yMDAyPC9ZZWFyPjxSZWNOdW0+MTgzPC9SZWNOdW0+PHJlY29y
ZD48cmVjLW51bWJlcj4xODM8L3JlYy1udW1iZXI+PGZvcmVpZ24ta2V5cz48a2V5IGFwcD0iRU4i
IGRiLWlkPSJmZDJhOXowZjNlZXAwZGV4NXpxdno5ZTJ6c2FlOXJmNWZwZmUiPjE4Mzwva2V5Pjwv
Zm9yZWlnbi1rZXlzPjxyZWYtdHlwZSBuYW1lPSJKb3VybmFsIEFydGljbGUiPjE3PC9yZWYtdHlw
ZT48Y29udHJpYnV0b3JzPjxhdXRob3JzPjxhdXRob3I+V2hlZWxlciwgQS4gSC48L2F1dGhvcj48
YXV0aG9yPk11cnJleSwgRC4gQi48L2F1dGhvcj48L2F1dGhvcnM+PC9jb250cmlidXRvcnM+PGF1
dGgtYWRkcmVzcz5DaGFybG90dGUgU3BpbmUgQ2VudGVyLCBQYWluIGFuZCBPcnRob3BlZGljIE5l
dXJvbG9neSwgMjAwMSBSYW5kb2xwaCBSb2FkLCBTdWl0ZSAyMTAsIENoYXJsb3R0ZSwgTkMgMjgy
MDcsIFVTQS4gcG9uQGNhcm8ubmV0PC9hdXRoLWFkZHJlc3M+PHRpdGxlcz48dGl0bGU+Q2hyb25p
YyBsdW1iYXIgc3BpbmUgYW5kIHJhZGljdWxhciBwYWluOiBwYXRob3BoeXNpb2xvZ3kgYW5kIHRy
ZWF0bWVudDwvdGl0bGU+PHNlY29uZGFyeS10aXRsZT5DdXJyIFBhaW4gSGVhZGFjaGUgUmVwPC9z
ZWNvbmRhcnktdGl0bGU+PGFsdC10aXRsZT5DdXJyZW50IHBhaW4gYW5kIGhlYWRhY2hlIHJlcG9y
dHM8L2FsdC10aXRsZT48L3RpdGxlcz48cGVyaW9kaWNhbD48ZnVsbC10aXRsZT5DdXJyIFBhaW4g
SGVhZGFjaGUgUmVwPC9mdWxsLXRpdGxlPjxhYmJyLTE+Q3VycmVudCBwYWluIGFuZCBoZWFkYWNo
ZSByZXBvcnRzPC9hYmJyLTE+PC9wZXJpb2RpY2FsPjxhbHQtcGVyaW9kaWNhbD48ZnVsbC10aXRs
ZT5DdXJyIFBhaW4gSGVhZGFjaGUgUmVwPC9mdWxsLXRpdGxlPjxhYmJyLTE+Q3VycmVudCBwYWlu
IGFuZCBoZWFkYWNoZSByZXBvcnRzPC9hYmJyLTE+PC9hbHQtcGVyaW9kaWNhbD48cGFnZXM+OTct
MTA1PC9wYWdlcz48dm9sdW1lPjY8L3ZvbHVtZT48bnVtYmVyPjI8L251bWJlcj48ZWRpdGlvbj4y
MDAyLzAzLzAyPC9lZGl0aW9uPjxrZXl3b3Jkcz48a2V5d29yZD5DaHJvbmljIERpc2Vhc2UvdGhl
cmFweTwva2V5d29yZD48a2V5d29yZD5IdW1hbnM8L2tleXdvcmQ+PGtleXdvcmQ+TG93IEJhY2sg
UGFpbi8gcGh5c2lvcGF0aG9sb2d5LyB0aGVyYXB5PC9rZXl3b3JkPjxrZXl3b3JkPkx1bWJhciBW
ZXJ0ZWJyYWUvZHJ1ZyBlZmZlY3RzL3BoeXNpb3BhdGhvbG9neS9zdXJnZXJ5PC9rZXl3b3JkPjxr
ZXl3b3JkPlNwaW5hbCBOZXJ2ZSBSb290cy9kcnVnIGVmZmVjdHMvIHBoeXNpb3BhdGhvbG9neS9z
dXJnZXJ5PC9rZXl3b3JkPjwva2V5d29yZHM+PGRhdGVzPjx5ZWFyPjIwMDI8L3llYXI+PHB1Yi1k
YXRlcz48ZGF0ZT5BcHI8L2RhdGU+PC9wdWItZGF0ZXM+PC9kYXRlcz48aXNibj4xNTMxLTM0MzMg
KFByaW50KSYjeEQ7MTUzNC0zMDgxIChMaW5raW5nKTwvaXNibj48YWNjZXNzaW9uLW51bT4xMTg3
MjE4MDwvYWNjZXNzaW9uLW51bT48dXJscz48L3VybHM+PHJlbW90ZS1kYXRhYmFzZS1wcm92aWRl
cj5OTE08L3JlbW90ZS1kYXRhYmFzZS1wcm92aWRlcj48bGFuZ3VhZ2U+ZW5nPC9sYW5ndWFnZT48
L3JlY29yZD48L0NpdGU+PC9FbmROb3RlPgB=
</w:fldData>
        </w:fldChar>
      </w:r>
      <w:r w:rsidR="00387EC4">
        <w:rPr>
          <w:rFonts w:eastAsiaTheme="minorHAnsi"/>
          <w:szCs w:val="20"/>
        </w:rPr>
        <w:instrText xml:space="preserve"> ADDIN EN.CITE </w:instrText>
      </w:r>
      <w:r w:rsidR="00387EC4">
        <w:rPr>
          <w:rFonts w:eastAsiaTheme="minorHAnsi"/>
          <w:szCs w:val="20"/>
        </w:rPr>
        <w:fldChar w:fldCharType="begin">
          <w:fldData xml:space="preserve">PEVuZE5vdGU+PENpdGU+PEF1dGhvcj5FYmFkaTwvQXV0aG9yPjxZZWFyPjIwMTQ8L1llYXI+PFJl
Y051bT4xODI8L1JlY051bT48RGlzcGxheVRleHQ+PHN0eWxlIGZhY2U9InN1cGVyc2NyaXB0Ij4x
LDI8L3N0eWxlPjwvRGlzcGxheVRleHQ+PHJlY29yZD48cmVjLW51bWJlcj4xODI8L3JlYy1udW1i
ZXI+PGZvcmVpZ24ta2V5cz48a2V5IGFwcD0iRU4iIGRiLWlkPSJmZDJhOXowZjNlZXAwZGV4NXpx
dno5ZTJ6c2FlOXJmNWZwZmUiPjE4Mjwva2V5PjwvZm9yZWlnbi1rZXlzPjxyZWYtdHlwZSBuYW1l
PSJKb3VybmFsIEFydGljbGUiPjE3PC9yZWYtdHlwZT48Y29udHJpYnV0b3JzPjxhdXRob3JzPjxh
dXRob3I+RWJhZGksIFMuPC9hdXRob3I+PGF1dGhvcj5IZW5zY2hrZSwgTi48L2F1dGhvcj48YXV0
aG9yPk5ha2hvc3RpbiBBbnNhcmksIE4uPC9hdXRob3I+PGF1dGhvcj5GYWxsYWgsIEUuPC9hdXRo
b3I+PGF1dGhvcj52YW4gVHVsZGVyLCBNLiBXLjwvYXV0aG9yPjwvYXV0aG9ycz48L2NvbnRyaWJ1
dG9ycz48YXV0aC1hZGRyZXNzPkRlcGFydG1lbnQgb2YgUGh5c2lvdGhlcmFweSwgRmFjdWx0eSBv
ZiBSZWhhYmlsaXRhdGlvbiwgVGVocmFuIFVuaXZlcnNpdHkgb2YgTWVkaWNhbCBTY2llbmNlcywg
RW5naGVsYWIgQXZlLCBQaXRjaC1lLXNoZW1pcmFuLCBUZWhyYW4sIFRlaHJhbiwgSXJhbiwgMTE0
ODkuPC9hdXRoLWFkZHJlc3M+PHRpdGxlcz48dGl0bGU+VGhlcmFwZXV0aWMgdWx0cmFzb3VuZCBm
b3IgY2hyb25pYyBsb3ctYmFjayBwYWlu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RDAwOTE2OTwvcGFnZXM+PHZvbHVtZT4zPC92b2x1bWU+PGtleXdvcmRzPjxrZXl3b3JkPkFkdWx0
PC9rZXl3b3JkPjxrZXl3b3JkPkNocm9uaWMgUGFpbi8qdGhlcmFweTwva2V5d29yZD48a2V5d29y
ZD5FbGVjdHJpYyBTdGltdWxhdGlvbiBUaGVyYXB5PC9rZXl3b3JkPjxrZXl3b3JkPkV4ZXJjaXNl
IFRoZXJhcHk8L2tleXdvcmQ+PGtleXdvcmQ+SHVtYW5zPC9rZXl3b3JkPjxrZXl3b3JkPkxvdyBC
YWNrIFBhaW4vKnRoZXJhcHk8L2tleXdvcmQ+PGtleXdvcmQ+UXVhbGl0eSBvZiBMaWZlPC9rZXl3
b3JkPjxrZXl3b3JkPlJhbmRvbWl6ZWQgQ29udHJvbGxlZCBUcmlhbHMgYXMgVG9waWM8L2tleXdv
cmQ+PGtleXdvcmQ+VWx0cmFzb25pYyBUaGVyYXB5LyptZXRob2RzPC9rZXl3b3JkPjwva2V5d29y
ZHM+PGRhdGVzPjx5ZWFyPjIwMTQ8L3llYXI+PC9kYXRlcz48aXNibj4xNDY5LTQ5M1ggKEVsZWN0
cm9uaWMpJiN4RDsxMzYxLTYxMzcgKExpbmtpbmcpPC9pc2JuPjxhY2Nlc3Npb24tbnVtPjI0NjI3
MzI2PC9hY2Nlc3Npb24tbnVtPjx1cmxzPjxyZWxhdGVkLXVybHM+PHVybD5odHRwOi8vd3d3Lm5j
YmkubmxtLm5paC5nb3YvcHVibWVkLzI0NjI3MzI2PC91cmw+PC9yZWxhdGVkLXVybHM+PC91cmxz
PjxlbGVjdHJvbmljLXJlc291cmNlLW51bT4xMC4xMDAyLzE0NjUxODU4LkNEMDA5MTY5LnB1YjI8
L2VsZWN0cm9uaWMtcmVzb3VyY2UtbnVtPjwvcmVjb3JkPjwvQ2l0ZT48Q2l0ZT48QXV0aG9yPldo
ZWVsZXI8L0F1dGhvcj48WWVhcj4yMDAyPC9ZZWFyPjxSZWNOdW0+MTgzPC9SZWNOdW0+PHJlY29y
ZD48cmVjLW51bWJlcj4xODM8L3JlYy1udW1iZXI+PGZvcmVpZ24ta2V5cz48a2V5IGFwcD0iRU4i
IGRiLWlkPSJmZDJhOXowZjNlZXAwZGV4NXpxdno5ZTJ6c2FlOXJmNWZwZmUiPjE4Mzwva2V5Pjwv
Zm9yZWlnbi1rZXlzPjxyZWYtdHlwZSBuYW1lPSJKb3VybmFsIEFydGljbGUiPjE3PC9yZWYtdHlw
ZT48Y29udHJpYnV0b3JzPjxhdXRob3JzPjxhdXRob3I+V2hlZWxlciwgQS4gSC48L2F1dGhvcj48
YXV0aG9yPk11cnJleSwgRC4gQi48L2F1dGhvcj48L2F1dGhvcnM+PC9jb250cmlidXRvcnM+PGF1
dGgtYWRkcmVzcz5DaGFybG90dGUgU3BpbmUgQ2VudGVyLCBQYWluIGFuZCBPcnRob3BlZGljIE5l
dXJvbG9neSwgMjAwMSBSYW5kb2xwaCBSb2FkLCBTdWl0ZSAyMTAsIENoYXJsb3R0ZSwgTkMgMjgy
MDcsIFVTQS4gcG9uQGNhcm8ubmV0PC9hdXRoLWFkZHJlc3M+PHRpdGxlcz48dGl0bGU+Q2hyb25p
YyBsdW1iYXIgc3BpbmUgYW5kIHJhZGljdWxhciBwYWluOiBwYXRob3BoeXNpb2xvZ3kgYW5kIHRy
ZWF0bWVudDwvdGl0bGU+PHNlY29uZGFyeS10aXRsZT5DdXJyIFBhaW4gSGVhZGFjaGUgUmVwPC9z
ZWNvbmRhcnktdGl0bGU+PGFsdC10aXRsZT5DdXJyZW50IHBhaW4gYW5kIGhlYWRhY2hlIHJlcG9y
dHM8L2FsdC10aXRsZT48L3RpdGxlcz48cGVyaW9kaWNhbD48ZnVsbC10aXRsZT5DdXJyIFBhaW4g
SGVhZGFjaGUgUmVwPC9mdWxsLXRpdGxlPjxhYmJyLTE+Q3VycmVudCBwYWluIGFuZCBoZWFkYWNo
ZSByZXBvcnRzPC9hYmJyLTE+PC9wZXJpb2RpY2FsPjxhbHQtcGVyaW9kaWNhbD48ZnVsbC10aXRs
ZT5DdXJyIFBhaW4gSGVhZGFjaGUgUmVwPC9mdWxsLXRpdGxlPjxhYmJyLTE+Q3VycmVudCBwYWlu
IGFuZCBoZWFkYWNoZSByZXBvcnRzPC9hYmJyLTE+PC9hbHQtcGVyaW9kaWNhbD48cGFnZXM+OTct
MTA1PC9wYWdlcz48dm9sdW1lPjY8L3ZvbHVtZT48bnVtYmVyPjI8L251bWJlcj48ZWRpdGlvbj4y
MDAyLzAzLzAyPC9lZGl0aW9uPjxrZXl3b3Jkcz48a2V5d29yZD5DaHJvbmljIERpc2Vhc2UvdGhl
cmFweTwva2V5d29yZD48a2V5d29yZD5IdW1hbnM8L2tleXdvcmQ+PGtleXdvcmQ+TG93IEJhY2sg
UGFpbi8gcGh5c2lvcGF0aG9sb2d5LyB0aGVyYXB5PC9rZXl3b3JkPjxrZXl3b3JkPkx1bWJhciBW
ZXJ0ZWJyYWUvZHJ1ZyBlZmZlY3RzL3BoeXNpb3BhdGhvbG9neS9zdXJnZXJ5PC9rZXl3b3JkPjxr
ZXl3b3JkPlNwaW5hbCBOZXJ2ZSBSb290cy9kcnVnIGVmZmVjdHMvIHBoeXNpb3BhdGhvbG9neS9z
dXJnZXJ5PC9rZXl3b3JkPjwva2V5d29yZHM+PGRhdGVzPjx5ZWFyPjIwMDI8L3llYXI+PHB1Yi1k
YXRlcz48ZGF0ZT5BcHI8L2RhdGU+PC9wdWItZGF0ZXM+PC9kYXRlcz48aXNibj4xNTMxLTM0MzMg
KFByaW50KSYjeEQ7MTUzNC0zMDgxIChMaW5raW5nKTwvaXNibj48YWNjZXNzaW9uLW51bT4xMTg3
MjE4MDwvYWNjZXNzaW9uLW51bT48dXJscz48L3VybHM+PHJlbW90ZS1kYXRhYmFzZS1wcm92aWRl
cj5OTE08L3JlbW90ZS1kYXRhYmFzZS1wcm92aWRlcj48bGFuZ3VhZ2U+ZW5nPC9sYW5ndWFnZT48
L3JlY29yZD48L0NpdGU+PC9FbmROb3RlPgB=
</w:fldData>
        </w:fldChar>
      </w:r>
      <w:r w:rsidR="00387EC4">
        <w:rPr>
          <w:rFonts w:eastAsiaTheme="minorHAnsi"/>
          <w:szCs w:val="20"/>
        </w:rPr>
        <w:instrText xml:space="preserve"> ADDIN EN.CITE.DATA </w:instrText>
      </w:r>
      <w:r w:rsidR="00387EC4">
        <w:rPr>
          <w:rFonts w:eastAsiaTheme="minorHAnsi"/>
          <w:szCs w:val="20"/>
        </w:rPr>
      </w:r>
      <w:r w:rsidR="00387EC4">
        <w:rPr>
          <w:rFonts w:eastAsiaTheme="minorHAnsi"/>
          <w:szCs w:val="20"/>
        </w:rPr>
        <w:fldChar w:fldCharType="end"/>
      </w:r>
      <w:r w:rsidR="00387EC4">
        <w:rPr>
          <w:rFonts w:eastAsiaTheme="minorHAnsi"/>
          <w:szCs w:val="20"/>
        </w:rPr>
      </w:r>
      <w:r w:rsidR="00387EC4">
        <w:rPr>
          <w:rFonts w:eastAsiaTheme="minorHAnsi"/>
          <w:szCs w:val="20"/>
        </w:rPr>
        <w:fldChar w:fldCharType="separate"/>
      </w:r>
      <w:hyperlink w:anchor="_ENREF_1" w:tooltip="Ebadi, 2014 #182" w:history="1">
        <w:r w:rsidR="008B3538" w:rsidRPr="00387EC4">
          <w:rPr>
            <w:rFonts w:eastAsiaTheme="minorHAnsi"/>
            <w:noProof/>
            <w:szCs w:val="20"/>
            <w:vertAlign w:val="superscript"/>
          </w:rPr>
          <w:t>1</w:t>
        </w:r>
      </w:hyperlink>
      <w:r w:rsidR="00387EC4" w:rsidRPr="00387EC4">
        <w:rPr>
          <w:rFonts w:eastAsiaTheme="minorHAnsi"/>
          <w:noProof/>
          <w:szCs w:val="20"/>
          <w:vertAlign w:val="superscript"/>
        </w:rPr>
        <w:t>,</w:t>
      </w:r>
      <w:hyperlink w:anchor="_ENREF_2" w:tooltip="Wheeler, 2002 #183" w:history="1">
        <w:r w:rsidR="008B3538" w:rsidRPr="00387EC4">
          <w:rPr>
            <w:rFonts w:eastAsiaTheme="minorHAnsi"/>
            <w:noProof/>
            <w:szCs w:val="20"/>
            <w:vertAlign w:val="superscript"/>
          </w:rPr>
          <w:t>2</w:t>
        </w:r>
      </w:hyperlink>
      <w:r w:rsidR="00387EC4">
        <w:rPr>
          <w:rFonts w:eastAsiaTheme="minorHAnsi"/>
          <w:szCs w:val="20"/>
        </w:rPr>
        <w:fldChar w:fldCharType="end"/>
      </w:r>
      <w:r w:rsidR="0091680C" w:rsidRPr="00215A4C">
        <w:rPr>
          <w:rFonts w:eastAsiaTheme="minorHAnsi"/>
          <w:szCs w:val="20"/>
        </w:rPr>
        <w:t xml:space="preserve"> </w:t>
      </w:r>
      <w:r w:rsidR="00CF581D" w:rsidRPr="00215A4C">
        <w:rPr>
          <w:rFonts w:eastAsiaTheme="minorHAnsi" w:hint="eastAsia"/>
          <w:szCs w:val="20"/>
        </w:rPr>
        <w:t>이에</w:t>
      </w:r>
      <w:r w:rsidR="00CF581D" w:rsidRPr="00215A4C">
        <w:rPr>
          <w:rFonts w:eastAsiaTheme="minorHAnsi"/>
          <w:szCs w:val="20"/>
        </w:rPr>
        <w:t xml:space="preserve"> 대한 다양한 치료방법이 </w:t>
      </w:r>
      <w:r w:rsidR="0091680C" w:rsidRPr="00215A4C">
        <w:rPr>
          <w:rFonts w:eastAsiaTheme="minorHAnsi" w:hint="eastAsia"/>
          <w:szCs w:val="20"/>
        </w:rPr>
        <w:t>개발되어</w:t>
      </w:r>
      <w:r w:rsidR="0091680C" w:rsidRPr="00215A4C">
        <w:rPr>
          <w:rFonts w:eastAsiaTheme="minorHAnsi"/>
          <w:szCs w:val="20"/>
        </w:rPr>
        <w:t xml:space="preserve"> </w:t>
      </w:r>
      <w:r w:rsidR="00387EC4">
        <w:rPr>
          <w:rFonts w:eastAsiaTheme="minorHAnsi" w:hint="eastAsia"/>
          <w:szCs w:val="20"/>
        </w:rPr>
        <w:t xml:space="preserve">임상에서 적용되어 오고 있으나 이들에 </w:t>
      </w:r>
      <w:r w:rsidR="00CF581D" w:rsidRPr="00215A4C">
        <w:rPr>
          <w:rFonts w:eastAsiaTheme="minorHAnsi" w:hint="eastAsia"/>
          <w:szCs w:val="20"/>
        </w:rPr>
        <w:t>대한</w:t>
      </w:r>
      <w:r w:rsidR="00CF581D" w:rsidRPr="00215A4C">
        <w:rPr>
          <w:rFonts w:eastAsiaTheme="minorHAnsi"/>
          <w:szCs w:val="20"/>
        </w:rPr>
        <w:t xml:space="preserve"> </w:t>
      </w:r>
      <w:r w:rsidR="00CF581D" w:rsidRPr="00215A4C">
        <w:rPr>
          <w:rFonts w:eastAsiaTheme="minorHAnsi" w:hint="eastAsia"/>
          <w:szCs w:val="20"/>
        </w:rPr>
        <w:t>각</w:t>
      </w:r>
      <w:r w:rsidR="00CF581D" w:rsidRPr="00215A4C">
        <w:rPr>
          <w:rFonts w:eastAsiaTheme="minorHAnsi"/>
          <w:szCs w:val="20"/>
        </w:rPr>
        <w:t xml:space="preserve"> </w:t>
      </w:r>
      <w:r w:rsidR="00CF581D" w:rsidRPr="00215A4C">
        <w:rPr>
          <w:rFonts w:eastAsiaTheme="minorHAnsi" w:hint="eastAsia"/>
          <w:szCs w:val="20"/>
        </w:rPr>
        <w:t>의료인마다</w:t>
      </w:r>
      <w:r w:rsidR="00387EC4">
        <w:rPr>
          <w:rFonts w:eastAsiaTheme="minorHAnsi" w:hint="eastAsia"/>
          <w:szCs w:val="20"/>
        </w:rPr>
        <w:t>의</w:t>
      </w:r>
      <w:r w:rsidR="00CF581D" w:rsidRPr="00215A4C">
        <w:rPr>
          <w:rFonts w:eastAsiaTheme="minorHAnsi"/>
          <w:szCs w:val="20"/>
        </w:rPr>
        <w:t xml:space="preserve"> </w:t>
      </w:r>
      <w:r w:rsidR="00CF581D" w:rsidRPr="00215A4C">
        <w:rPr>
          <w:rFonts w:eastAsiaTheme="minorHAnsi" w:hint="eastAsia"/>
          <w:szCs w:val="20"/>
        </w:rPr>
        <w:t>다양한</w:t>
      </w:r>
      <w:r w:rsidR="00CF581D" w:rsidRPr="00215A4C">
        <w:rPr>
          <w:rFonts w:eastAsiaTheme="minorHAnsi"/>
          <w:szCs w:val="20"/>
        </w:rPr>
        <w:t xml:space="preserve"> </w:t>
      </w:r>
      <w:r w:rsidR="00CF581D" w:rsidRPr="00215A4C">
        <w:rPr>
          <w:rFonts w:eastAsiaTheme="minorHAnsi" w:hint="eastAsia"/>
          <w:szCs w:val="20"/>
        </w:rPr>
        <w:t>관점</w:t>
      </w:r>
      <w:r w:rsidR="00931875">
        <w:rPr>
          <w:rFonts w:eastAsiaTheme="minorHAnsi" w:hint="eastAsia"/>
          <w:szCs w:val="20"/>
        </w:rPr>
        <w:t>과</w:t>
      </w:r>
      <w:r w:rsidR="00CF581D" w:rsidRPr="00215A4C">
        <w:rPr>
          <w:rFonts w:eastAsiaTheme="minorHAnsi"/>
          <w:szCs w:val="20"/>
        </w:rPr>
        <w:t xml:space="preserve"> </w:t>
      </w:r>
      <w:r w:rsidR="00931875">
        <w:rPr>
          <w:rFonts w:eastAsiaTheme="minorHAnsi" w:hint="eastAsia"/>
          <w:szCs w:val="20"/>
        </w:rPr>
        <w:t>의</w:t>
      </w:r>
      <w:r w:rsidR="00CF581D" w:rsidRPr="00215A4C">
        <w:rPr>
          <w:rFonts w:eastAsiaTheme="minorHAnsi" w:hint="eastAsia"/>
          <w:szCs w:val="20"/>
        </w:rPr>
        <w:t>견이</w:t>
      </w:r>
      <w:r w:rsidR="00CF581D" w:rsidRPr="00215A4C">
        <w:rPr>
          <w:rFonts w:eastAsiaTheme="minorHAnsi"/>
          <w:szCs w:val="20"/>
        </w:rPr>
        <w:t xml:space="preserve"> </w:t>
      </w:r>
      <w:r w:rsidR="00CF581D" w:rsidRPr="00215A4C">
        <w:rPr>
          <w:rFonts w:eastAsiaTheme="minorHAnsi" w:hint="eastAsia"/>
          <w:szCs w:val="20"/>
        </w:rPr>
        <w:t>존재하</w:t>
      </w:r>
      <w:r w:rsidR="00B91B34" w:rsidRPr="00215A4C">
        <w:rPr>
          <w:rFonts w:eastAsiaTheme="minorHAnsi" w:hint="eastAsia"/>
          <w:szCs w:val="20"/>
        </w:rPr>
        <w:t>는</w:t>
      </w:r>
      <w:r w:rsidR="00B91B34" w:rsidRPr="00215A4C">
        <w:rPr>
          <w:rFonts w:eastAsiaTheme="minorHAnsi"/>
          <w:szCs w:val="20"/>
        </w:rPr>
        <w:t xml:space="preserve"> </w:t>
      </w:r>
      <w:r w:rsidR="00B91B34" w:rsidRPr="00215A4C">
        <w:rPr>
          <w:rFonts w:eastAsiaTheme="minorHAnsi" w:hint="eastAsia"/>
          <w:szCs w:val="20"/>
        </w:rPr>
        <w:t>한편</w:t>
      </w:r>
      <w:r w:rsidR="00B91B34" w:rsidRPr="00215A4C">
        <w:rPr>
          <w:rFonts w:eastAsiaTheme="minorHAnsi"/>
          <w:szCs w:val="20"/>
        </w:rPr>
        <w:t>,</w:t>
      </w:r>
      <w:r w:rsidR="00CF581D" w:rsidRPr="00215A4C">
        <w:rPr>
          <w:rFonts w:eastAsiaTheme="minorHAnsi"/>
          <w:szCs w:val="20"/>
        </w:rPr>
        <w:t xml:space="preserve"> 때때로 많은 치료적인 노력에도 불구하고 효과적인 통증조절이나 기능적인 회복을 가져오지 못하는 경우</w:t>
      </w:r>
      <w:r w:rsidR="00B91B34" w:rsidRPr="00215A4C">
        <w:rPr>
          <w:rFonts w:eastAsiaTheme="minorHAnsi" w:hint="eastAsia"/>
          <w:szCs w:val="20"/>
        </w:rPr>
        <w:t>도</w:t>
      </w:r>
      <w:r w:rsidR="00CF581D" w:rsidRPr="00215A4C">
        <w:rPr>
          <w:rFonts w:eastAsiaTheme="minorHAnsi"/>
          <w:szCs w:val="20"/>
        </w:rPr>
        <w:t xml:space="preserve"> </w:t>
      </w:r>
      <w:r w:rsidR="00AD4E86">
        <w:rPr>
          <w:rFonts w:eastAsiaTheme="minorHAnsi" w:hint="eastAsia"/>
          <w:szCs w:val="20"/>
        </w:rPr>
        <w:t>존재한</w:t>
      </w:r>
      <w:r w:rsidR="00CF581D" w:rsidRPr="00215A4C">
        <w:rPr>
          <w:rFonts w:eastAsiaTheme="minorHAnsi"/>
          <w:szCs w:val="20"/>
        </w:rPr>
        <w:t xml:space="preserve">다. </w:t>
      </w:r>
      <w:r w:rsidRPr="00215A4C">
        <w:rPr>
          <w:rFonts w:eastAsiaTheme="minorHAnsi" w:hint="eastAsia"/>
          <w:szCs w:val="20"/>
        </w:rPr>
        <w:t>따라서</w:t>
      </w:r>
      <w:r w:rsidRPr="00215A4C">
        <w:rPr>
          <w:rFonts w:eastAsiaTheme="minorHAnsi"/>
          <w:szCs w:val="20"/>
        </w:rPr>
        <w:t xml:space="preserve"> </w:t>
      </w:r>
      <w:r w:rsidR="00931875">
        <w:rPr>
          <w:rFonts w:eastAsiaTheme="minorHAnsi" w:hint="eastAsia"/>
          <w:szCs w:val="20"/>
        </w:rPr>
        <w:t>치료방법에 대한</w:t>
      </w:r>
      <w:r w:rsidR="00CF581D" w:rsidRPr="00215A4C">
        <w:rPr>
          <w:rFonts w:eastAsiaTheme="minorHAnsi"/>
          <w:szCs w:val="20"/>
        </w:rPr>
        <w:t xml:space="preserve"> </w:t>
      </w:r>
      <w:r w:rsidRPr="00215A4C">
        <w:rPr>
          <w:rFonts w:eastAsiaTheme="minorHAnsi" w:hint="eastAsia"/>
          <w:szCs w:val="20"/>
        </w:rPr>
        <w:t>과학적</w:t>
      </w:r>
      <w:r w:rsidR="00CF581D" w:rsidRPr="00215A4C">
        <w:rPr>
          <w:rFonts w:eastAsiaTheme="minorHAnsi" w:hint="eastAsia"/>
          <w:szCs w:val="20"/>
        </w:rPr>
        <w:t>이고</w:t>
      </w:r>
      <w:r w:rsidR="00CF581D" w:rsidRPr="00215A4C">
        <w:rPr>
          <w:rFonts w:eastAsiaTheme="minorHAnsi"/>
          <w:szCs w:val="20"/>
        </w:rPr>
        <w:t xml:space="preserve"> </w:t>
      </w:r>
      <w:r w:rsidR="00CF581D" w:rsidRPr="00215A4C">
        <w:rPr>
          <w:rFonts w:eastAsiaTheme="minorHAnsi" w:hint="eastAsia"/>
          <w:szCs w:val="20"/>
        </w:rPr>
        <w:t>합리적</w:t>
      </w:r>
      <w:r w:rsidRPr="00215A4C">
        <w:rPr>
          <w:rFonts w:eastAsiaTheme="minorHAnsi"/>
          <w:szCs w:val="20"/>
        </w:rPr>
        <w:t xml:space="preserve"> 근거를 </w:t>
      </w:r>
      <w:r w:rsidR="007833A7" w:rsidRPr="00215A4C">
        <w:rPr>
          <w:rFonts w:eastAsiaTheme="minorHAnsi" w:hint="eastAsia"/>
          <w:szCs w:val="20"/>
        </w:rPr>
        <w:t>마련하여</w:t>
      </w:r>
      <w:r w:rsidR="007833A7" w:rsidRPr="00215A4C">
        <w:rPr>
          <w:rFonts w:eastAsiaTheme="minorHAnsi"/>
          <w:szCs w:val="20"/>
        </w:rPr>
        <w:t xml:space="preserve"> </w:t>
      </w:r>
      <w:r w:rsidRPr="00215A4C">
        <w:rPr>
          <w:rFonts w:eastAsiaTheme="minorHAnsi" w:hint="eastAsia"/>
          <w:szCs w:val="20"/>
        </w:rPr>
        <w:t>실제</w:t>
      </w:r>
      <w:r w:rsidRPr="00215A4C">
        <w:rPr>
          <w:rFonts w:eastAsiaTheme="minorHAnsi"/>
          <w:szCs w:val="20"/>
        </w:rPr>
        <w:t xml:space="preserve"> </w:t>
      </w:r>
      <w:r w:rsidRPr="00215A4C">
        <w:rPr>
          <w:rFonts w:eastAsiaTheme="minorHAnsi" w:hint="eastAsia"/>
          <w:szCs w:val="20"/>
        </w:rPr>
        <w:t>임상</w:t>
      </w:r>
      <w:r w:rsidRPr="00215A4C">
        <w:rPr>
          <w:rFonts w:eastAsiaTheme="minorHAnsi"/>
          <w:szCs w:val="20"/>
        </w:rPr>
        <w:t xml:space="preserve"> </w:t>
      </w:r>
      <w:r w:rsidRPr="00215A4C">
        <w:rPr>
          <w:rFonts w:eastAsiaTheme="minorHAnsi" w:hint="eastAsia"/>
          <w:szCs w:val="20"/>
        </w:rPr>
        <w:t>진료에</w:t>
      </w:r>
      <w:r w:rsidRPr="00215A4C">
        <w:rPr>
          <w:rFonts w:eastAsiaTheme="minorHAnsi"/>
          <w:szCs w:val="20"/>
        </w:rPr>
        <w:t xml:space="preserve"> </w:t>
      </w:r>
      <w:r w:rsidRPr="00215A4C">
        <w:rPr>
          <w:rFonts w:eastAsiaTheme="minorHAnsi" w:hint="eastAsia"/>
          <w:szCs w:val="20"/>
        </w:rPr>
        <w:t>적용</w:t>
      </w:r>
      <w:r w:rsidR="007833A7" w:rsidRPr="00215A4C">
        <w:rPr>
          <w:rFonts w:eastAsiaTheme="minorHAnsi" w:hint="eastAsia"/>
          <w:szCs w:val="20"/>
        </w:rPr>
        <w:t>할</w:t>
      </w:r>
      <w:r w:rsidR="007833A7" w:rsidRPr="00215A4C">
        <w:rPr>
          <w:rFonts w:eastAsiaTheme="minorHAnsi"/>
          <w:szCs w:val="20"/>
        </w:rPr>
        <w:t xml:space="preserve"> </w:t>
      </w:r>
      <w:r w:rsidR="007833A7" w:rsidRPr="00215A4C">
        <w:rPr>
          <w:rFonts w:eastAsiaTheme="minorHAnsi" w:hint="eastAsia"/>
          <w:szCs w:val="20"/>
        </w:rPr>
        <w:t>수</w:t>
      </w:r>
      <w:r w:rsidR="007833A7" w:rsidRPr="00215A4C">
        <w:rPr>
          <w:rFonts w:eastAsiaTheme="minorHAnsi"/>
          <w:szCs w:val="20"/>
        </w:rPr>
        <w:t xml:space="preserve"> </w:t>
      </w:r>
      <w:r w:rsidR="007833A7" w:rsidRPr="00215A4C">
        <w:rPr>
          <w:rFonts w:eastAsiaTheme="minorHAnsi" w:hint="eastAsia"/>
          <w:szCs w:val="20"/>
        </w:rPr>
        <w:t>있도록</w:t>
      </w:r>
      <w:r w:rsidR="007833A7" w:rsidRPr="00215A4C">
        <w:rPr>
          <w:rFonts w:eastAsiaTheme="minorHAnsi"/>
          <w:szCs w:val="20"/>
        </w:rPr>
        <w:t xml:space="preserve"> </w:t>
      </w:r>
      <w:r w:rsidR="007833A7" w:rsidRPr="00215A4C">
        <w:rPr>
          <w:rFonts w:eastAsiaTheme="minorHAnsi" w:hint="eastAsia"/>
          <w:szCs w:val="20"/>
        </w:rPr>
        <w:t>진료지침을</w:t>
      </w:r>
      <w:r w:rsidR="007833A7" w:rsidRPr="00215A4C">
        <w:rPr>
          <w:rFonts w:eastAsiaTheme="minorHAnsi"/>
          <w:szCs w:val="20"/>
        </w:rPr>
        <w:t xml:space="preserve"> </w:t>
      </w:r>
      <w:r w:rsidR="007833A7" w:rsidRPr="00215A4C">
        <w:rPr>
          <w:rFonts w:eastAsiaTheme="minorHAnsi" w:hint="eastAsia"/>
          <w:szCs w:val="20"/>
        </w:rPr>
        <w:t>만드는</w:t>
      </w:r>
      <w:r w:rsidR="007833A7" w:rsidRPr="00215A4C">
        <w:rPr>
          <w:rFonts w:eastAsiaTheme="minorHAnsi"/>
          <w:szCs w:val="20"/>
        </w:rPr>
        <w:t xml:space="preserve"> </w:t>
      </w:r>
      <w:r w:rsidR="007833A7" w:rsidRPr="00215A4C">
        <w:rPr>
          <w:rFonts w:eastAsiaTheme="minorHAnsi" w:hint="eastAsia"/>
          <w:szCs w:val="20"/>
        </w:rPr>
        <w:t>것은</w:t>
      </w:r>
      <w:r w:rsidRPr="00215A4C">
        <w:rPr>
          <w:rFonts w:eastAsiaTheme="minorHAnsi"/>
          <w:szCs w:val="20"/>
        </w:rPr>
        <w:t xml:space="preserve"> 환자의 삶의 질</w:t>
      </w:r>
      <w:r w:rsidR="00AA57A6">
        <w:rPr>
          <w:rFonts w:eastAsiaTheme="minorHAnsi" w:hint="eastAsia"/>
          <w:szCs w:val="20"/>
        </w:rPr>
        <w:t>의</w:t>
      </w:r>
      <w:r w:rsidRPr="00215A4C">
        <w:rPr>
          <w:rFonts w:eastAsiaTheme="minorHAnsi"/>
          <w:szCs w:val="20"/>
        </w:rPr>
        <w:t xml:space="preserve"> 향상뿐만 아니라 의료의 질을 향상시키</w:t>
      </w:r>
      <w:r w:rsidR="007833A7" w:rsidRPr="00215A4C">
        <w:rPr>
          <w:rFonts w:eastAsiaTheme="minorHAnsi" w:hint="eastAsia"/>
          <w:szCs w:val="20"/>
        </w:rPr>
        <w:t>고</w:t>
      </w:r>
      <w:r w:rsidR="007833A7" w:rsidRPr="00215A4C">
        <w:rPr>
          <w:rFonts w:eastAsiaTheme="minorHAnsi"/>
          <w:szCs w:val="20"/>
        </w:rPr>
        <w:t xml:space="preserve"> 국민 건강 증진에 기여하는 </w:t>
      </w:r>
      <w:r w:rsidRPr="00215A4C">
        <w:rPr>
          <w:rFonts w:eastAsiaTheme="minorHAnsi" w:hint="eastAsia"/>
          <w:szCs w:val="20"/>
        </w:rPr>
        <w:t>데에</w:t>
      </w:r>
      <w:r w:rsidRPr="00215A4C">
        <w:rPr>
          <w:rFonts w:eastAsiaTheme="minorHAnsi"/>
          <w:szCs w:val="20"/>
        </w:rPr>
        <w:t xml:space="preserve"> </w:t>
      </w:r>
      <w:r w:rsidRPr="00215A4C">
        <w:rPr>
          <w:rFonts w:eastAsiaTheme="minorHAnsi" w:hint="eastAsia"/>
          <w:szCs w:val="20"/>
        </w:rPr>
        <w:t>있어서도</w:t>
      </w:r>
      <w:r w:rsidRPr="00215A4C">
        <w:rPr>
          <w:rFonts w:eastAsiaTheme="minorHAnsi"/>
          <w:szCs w:val="20"/>
        </w:rPr>
        <w:t xml:space="preserve"> </w:t>
      </w:r>
      <w:r w:rsidRPr="00215A4C">
        <w:rPr>
          <w:rFonts w:eastAsiaTheme="minorHAnsi" w:hint="eastAsia"/>
          <w:szCs w:val="20"/>
        </w:rPr>
        <w:t>매우</w:t>
      </w:r>
      <w:r w:rsidRPr="00215A4C">
        <w:rPr>
          <w:rFonts w:eastAsiaTheme="minorHAnsi"/>
          <w:szCs w:val="20"/>
        </w:rPr>
        <w:t xml:space="preserve"> </w:t>
      </w:r>
      <w:r w:rsidRPr="00215A4C">
        <w:rPr>
          <w:rFonts w:eastAsiaTheme="minorHAnsi" w:hint="eastAsia"/>
          <w:szCs w:val="20"/>
        </w:rPr>
        <w:t>중요하다</w:t>
      </w:r>
      <w:r w:rsidR="00B91B34" w:rsidRPr="00215A4C">
        <w:rPr>
          <w:rFonts w:eastAsiaTheme="minorHAnsi"/>
          <w:szCs w:val="20"/>
        </w:rPr>
        <w:t xml:space="preserve"> 할 수 있다</w:t>
      </w:r>
      <w:r w:rsidRPr="00215A4C">
        <w:rPr>
          <w:rFonts w:eastAsiaTheme="minorHAnsi"/>
          <w:szCs w:val="20"/>
        </w:rPr>
        <w:t>.</w:t>
      </w:r>
    </w:p>
    <w:p w:rsidR="006B4582" w:rsidRPr="00215A4C" w:rsidRDefault="006B4582" w:rsidP="006B4582">
      <w:pPr>
        <w:pStyle w:val="a5"/>
        <w:wordWrap/>
        <w:ind w:firstLineChars="100" w:firstLine="200"/>
        <w:rPr>
          <w:rFonts w:eastAsiaTheme="minorHAnsi"/>
          <w:kern w:val="0"/>
          <w:szCs w:val="20"/>
        </w:rPr>
      </w:pPr>
      <w:r w:rsidRPr="00215A4C">
        <w:rPr>
          <w:rFonts w:eastAsiaTheme="minorHAnsi" w:hint="eastAsia"/>
          <w:kern w:val="0"/>
          <w:szCs w:val="20"/>
        </w:rPr>
        <w:t>임상진료지침이란</w:t>
      </w:r>
      <w:r w:rsidRPr="00215A4C">
        <w:rPr>
          <w:rFonts w:eastAsiaTheme="minorHAnsi"/>
          <w:kern w:val="0"/>
          <w:szCs w:val="20"/>
        </w:rPr>
        <w:t xml:space="preserve"> </w:t>
      </w:r>
      <w:r w:rsidRPr="00215A4C">
        <w:rPr>
          <w:rFonts w:eastAsiaTheme="minorHAnsi" w:hint="eastAsia"/>
          <w:szCs w:val="20"/>
        </w:rPr>
        <w:t>“특정</w:t>
      </w:r>
      <w:r w:rsidRPr="00215A4C">
        <w:rPr>
          <w:rFonts w:eastAsiaTheme="minorHAnsi"/>
          <w:szCs w:val="20"/>
        </w:rPr>
        <w:t xml:space="preserve"> </w:t>
      </w:r>
      <w:r w:rsidR="00B91B34" w:rsidRPr="00215A4C">
        <w:rPr>
          <w:rFonts w:eastAsiaTheme="minorHAnsi" w:hint="eastAsia"/>
          <w:szCs w:val="20"/>
        </w:rPr>
        <w:t>증상</w:t>
      </w:r>
      <w:r w:rsidR="00B91B34" w:rsidRPr="00215A4C">
        <w:rPr>
          <w:rFonts w:eastAsiaTheme="minorHAnsi"/>
          <w:szCs w:val="20"/>
        </w:rPr>
        <w:t xml:space="preserve"> </w:t>
      </w:r>
      <w:r w:rsidR="00B91B34" w:rsidRPr="00215A4C">
        <w:rPr>
          <w:rFonts w:eastAsiaTheme="minorHAnsi" w:hint="eastAsia"/>
          <w:szCs w:val="20"/>
        </w:rPr>
        <w:t>또는</w:t>
      </w:r>
      <w:r w:rsidR="00B91B34" w:rsidRPr="00215A4C">
        <w:rPr>
          <w:rFonts w:eastAsiaTheme="minorHAnsi"/>
          <w:szCs w:val="20"/>
        </w:rPr>
        <w:t xml:space="preserve"> </w:t>
      </w:r>
      <w:r w:rsidR="00B91B34" w:rsidRPr="00215A4C">
        <w:rPr>
          <w:rFonts w:eastAsiaTheme="minorHAnsi" w:hint="eastAsia"/>
          <w:szCs w:val="20"/>
        </w:rPr>
        <w:t>진단</w:t>
      </w:r>
      <w:r w:rsidR="009E56AB">
        <w:rPr>
          <w:rFonts w:eastAsiaTheme="minorHAnsi" w:hint="eastAsia"/>
          <w:szCs w:val="20"/>
        </w:rPr>
        <w:t>에 대해</w:t>
      </w:r>
      <w:r w:rsidR="00B91B34" w:rsidRPr="00215A4C">
        <w:rPr>
          <w:rFonts w:eastAsiaTheme="minorHAnsi"/>
          <w:szCs w:val="20"/>
        </w:rPr>
        <w:t xml:space="preserve"> </w:t>
      </w:r>
      <w:r w:rsidR="00B91B34" w:rsidRPr="00215A4C">
        <w:rPr>
          <w:rFonts w:eastAsiaTheme="minorHAnsi" w:hint="eastAsia"/>
          <w:szCs w:val="20"/>
        </w:rPr>
        <w:t>임상</w:t>
      </w:r>
      <w:r w:rsidRPr="00215A4C">
        <w:rPr>
          <w:rFonts w:eastAsiaTheme="minorHAnsi"/>
          <w:szCs w:val="20"/>
        </w:rPr>
        <w:t xml:space="preserve"> 의사의 </w:t>
      </w:r>
      <w:r w:rsidR="00B91B34" w:rsidRPr="00215A4C">
        <w:rPr>
          <w:rFonts w:eastAsiaTheme="minorHAnsi" w:hint="eastAsia"/>
          <w:szCs w:val="20"/>
        </w:rPr>
        <w:t>이후</w:t>
      </w:r>
      <w:r w:rsidR="00B91B34" w:rsidRPr="00215A4C">
        <w:rPr>
          <w:rFonts w:eastAsiaTheme="minorHAnsi"/>
          <w:szCs w:val="20"/>
        </w:rPr>
        <w:t xml:space="preserve"> 진단 및 치료에 대한 </w:t>
      </w:r>
      <w:r w:rsidRPr="00215A4C">
        <w:rPr>
          <w:rFonts w:eastAsiaTheme="minorHAnsi" w:hint="eastAsia"/>
          <w:szCs w:val="20"/>
        </w:rPr>
        <w:t>의사결정을</w:t>
      </w:r>
      <w:r w:rsidRPr="00215A4C">
        <w:rPr>
          <w:rFonts w:eastAsiaTheme="minorHAnsi"/>
          <w:szCs w:val="20"/>
        </w:rPr>
        <w:t xml:space="preserve"> 돕기 위해 과학적 근거를 </w:t>
      </w:r>
      <w:r w:rsidR="00B91B34" w:rsidRPr="00215A4C">
        <w:rPr>
          <w:rFonts w:eastAsiaTheme="minorHAnsi" w:hint="eastAsia"/>
          <w:szCs w:val="20"/>
        </w:rPr>
        <w:t>토대로</w:t>
      </w:r>
      <w:r w:rsidRPr="00215A4C">
        <w:rPr>
          <w:rFonts w:eastAsiaTheme="minorHAnsi"/>
          <w:szCs w:val="20"/>
        </w:rPr>
        <w:t xml:space="preserve"> 체계적으로 개발된 권고와 관련 내용을 기술한 </w:t>
      </w:r>
      <w:proofErr w:type="gramStart"/>
      <w:r w:rsidRPr="00215A4C">
        <w:rPr>
          <w:rFonts w:eastAsiaTheme="minorHAnsi"/>
          <w:szCs w:val="20"/>
        </w:rPr>
        <w:t>것”</w:t>
      </w:r>
      <w:r w:rsidR="00B91B34" w:rsidRPr="00215A4C">
        <w:rPr>
          <w:rFonts w:eastAsiaTheme="minorHAnsi"/>
          <w:szCs w:val="20"/>
        </w:rPr>
        <w:t xml:space="preserve"> </w:t>
      </w:r>
      <w:r w:rsidRPr="00215A4C">
        <w:rPr>
          <w:rFonts w:eastAsiaTheme="minorHAnsi" w:hint="eastAsia"/>
          <w:szCs w:val="20"/>
        </w:rPr>
        <w:t>으로</w:t>
      </w:r>
      <w:proofErr w:type="gramEnd"/>
      <w:r w:rsidRPr="00215A4C">
        <w:rPr>
          <w:rFonts w:eastAsiaTheme="minorHAnsi"/>
          <w:szCs w:val="20"/>
        </w:rPr>
        <w:t xml:space="preserve"> </w:t>
      </w:r>
      <w:r w:rsidRPr="00215A4C">
        <w:rPr>
          <w:rFonts w:eastAsiaTheme="minorHAnsi" w:hint="eastAsia"/>
          <w:szCs w:val="20"/>
        </w:rPr>
        <w:t>정의</w:t>
      </w:r>
      <w:r w:rsidR="00B91B34" w:rsidRPr="00215A4C">
        <w:rPr>
          <w:rFonts w:eastAsiaTheme="minorHAnsi" w:hint="eastAsia"/>
          <w:szCs w:val="20"/>
        </w:rPr>
        <w:t>한다</w:t>
      </w:r>
      <w:r w:rsidR="00B91B34" w:rsidRPr="00215A4C">
        <w:rPr>
          <w:rFonts w:eastAsiaTheme="minorHAnsi"/>
          <w:szCs w:val="20"/>
        </w:rPr>
        <w:t>.</w:t>
      </w:r>
      <w:r w:rsidRPr="00215A4C">
        <w:rPr>
          <w:rFonts w:eastAsiaTheme="minorHAnsi"/>
          <w:szCs w:val="20"/>
        </w:rPr>
        <w:t xml:space="preserve"> </w:t>
      </w:r>
      <w:r w:rsidR="00B91B34" w:rsidRPr="00215A4C">
        <w:rPr>
          <w:rFonts w:eastAsiaTheme="minorHAnsi" w:hint="eastAsia"/>
          <w:szCs w:val="20"/>
        </w:rPr>
        <w:t>이는</w:t>
      </w:r>
      <w:r w:rsidR="00B91B34" w:rsidRPr="00215A4C">
        <w:rPr>
          <w:rFonts w:eastAsiaTheme="minorHAnsi"/>
          <w:szCs w:val="20"/>
        </w:rPr>
        <w:t xml:space="preserve"> </w:t>
      </w:r>
      <w:r w:rsidRPr="00215A4C">
        <w:rPr>
          <w:rFonts w:eastAsiaTheme="minorHAnsi" w:hint="eastAsia"/>
          <w:szCs w:val="20"/>
        </w:rPr>
        <w:t>진료의</w:t>
      </w:r>
      <w:r w:rsidRPr="00215A4C">
        <w:rPr>
          <w:rFonts w:eastAsiaTheme="minorHAnsi"/>
          <w:szCs w:val="20"/>
        </w:rPr>
        <w:t xml:space="preserve"> 질적인 수준을 유지하고 의사 </w:t>
      </w:r>
      <w:r w:rsidR="00B91B34" w:rsidRPr="00215A4C">
        <w:rPr>
          <w:rFonts w:eastAsiaTheme="minorHAnsi" w:hint="eastAsia"/>
          <w:szCs w:val="20"/>
        </w:rPr>
        <w:t>실제</w:t>
      </w:r>
      <w:r w:rsidR="00B91B34" w:rsidRPr="00215A4C">
        <w:rPr>
          <w:rFonts w:eastAsiaTheme="minorHAnsi"/>
          <w:szCs w:val="20"/>
        </w:rPr>
        <w:t xml:space="preserve"> </w:t>
      </w:r>
      <w:r w:rsidRPr="00215A4C">
        <w:rPr>
          <w:rFonts w:eastAsiaTheme="minorHAnsi" w:hint="eastAsia"/>
          <w:szCs w:val="20"/>
        </w:rPr>
        <w:t>진료와</w:t>
      </w:r>
      <w:r w:rsidRPr="00215A4C">
        <w:rPr>
          <w:rFonts w:eastAsiaTheme="minorHAnsi"/>
          <w:szCs w:val="20"/>
        </w:rPr>
        <w:t xml:space="preserve"> </w:t>
      </w:r>
      <w:r w:rsidRPr="00215A4C">
        <w:rPr>
          <w:rFonts w:eastAsiaTheme="minorHAnsi" w:hint="eastAsia"/>
          <w:szCs w:val="20"/>
        </w:rPr>
        <w:t>과학적</w:t>
      </w:r>
      <w:r w:rsidRPr="00215A4C">
        <w:rPr>
          <w:rFonts w:eastAsiaTheme="minorHAnsi"/>
          <w:szCs w:val="20"/>
        </w:rPr>
        <w:t xml:space="preserve"> </w:t>
      </w:r>
      <w:r w:rsidRPr="00215A4C">
        <w:rPr>
          <w:rFonts w:eastAsiaTheme="minorHAnsi" w:hint="eastAsia"/>
          <w:szCs w:val="20"/>
        </w:rPr>
        <w:t>근거의</w:t>
      </w:r>
      <w:r w:rsidRPr="00215A4C">
        <w:rPr>
          <w:rFonts w:eastAsiaTheme="minorHAnsi"/>
          <w:szCs w:val="20"/>
        </w:rPr>
        <w:t xml:space="preserve"> </w:t>
      </w:r>
      <w:r w:rsidRPr="00215A4C">
        <w:rPr>
          <w:rFonts w:eastAsiaTheme="minorHAnsi" w:hint="eastAsia"/>
          <w:szCs w:val="20"/>
        </w:rPr>
        <w:t>간격을</w:t>
      </w:r>
      <w:r w:rsidRPr="00215A4C">
        <w:rPr>
          <w:rFonts w:eastAsiaTheme="minorHAnsi"/>
          <w:szCs w:val="20"/>
        </w:rPr>
        <w:t xml:space="preserve"> </w:t>
      </w:r>
      <w:r w:rsidRPr="00215A4C">
        <w:rPr>
          <w:rFonts w:eastAsiaTheme="minorHAnsi" w:hint="eastAsia"/>
          <w:szCs w:val="20"/>
        </w:rPr>
        <w:t>줄이는데</w:t>
      </w:r>
      <w:r w:rsidRPr="00215A4C">
        <w:rPr>
          <w:rFonts w:eastAsiaTheme="minorHAnsi"/>
          <w:szCs w:val="20"/>
        </w:rPr>
        <w:t xml:space="preserve"> </w:t>
      </w:r>
      <w:r w:rsidRPr="00215A4C">
        <w:rPr>
          <w:rFonts w:eastAsiaTheme="minorHAnsi" w:hint="eastAsia"/>
          <w:szCs w:val="20"/>
        </w:rPr>
        <w:t>효과적인</w:t>
      </w:r>
      <w:r w:rsidRPr="00215A4C">
        <w:rPr>
          <w:rFonts w:eastAsiaTheme="minorHAnsi"/>
          <w:szCs w:val="20"/>
        </w:rPr>
        <w:t xml:space="preserve"> </w:t>
      </w:r>
      <w:r w:rsidRPr="00215A4C">
        <w:rPr>
          <w:rFonts w:eastAsiaTheme="minorHAnsi" w:hint="eastAsia"/>
          <w:szCs w:val="20"/>
        </w:rPr>
        <w:t>도구로서</w:t>
      </w:r>
      <w:r w:rsidRPr="00215A4C">
        <w:rPr>
          <w:rFonts w:eastAsiaTheme="minorHAnsi"/>
          <w:szCs w:val="20"/>
        </w:rPr>
        <w:t xml:space="preserve"> </w:t>
      </w:r>
      <w:r w:rsidRPr="00215A4C">
        <w:rPr>
          <w:rFonts w:eastAsiaTheme="minorHAnsi" w:hint="eastAsia"/>
          <w:szCs w:val="20"/>
        </w:rPr>
        <w:t>간주되고</w:t>
      </w:r>
      <w:r w:rsidRPr="00215A4C">
        <w:rPr>
          <w:rFonts w:eastAsiaTheme="minorHAnsi"/>
          <w:szCs w:val="20"/>
        </w:rPr>
        <w:t xml:space="preserve"> </w:t>
      </w:r>
      <w:r w:rsidRPr="00215A4C">
        <w:rPr>
          <w:rFonts w:eastAsiaTheme="minorHAnsi" w:hint="eastAsia"/>
          <w:szCs w:val="20"/>
        </w:rPr>
        <w:t>있다</w:t>
      </w:r>
      <w:r w:rsidRPr="00215A4C">
        <w:rPr>
          <w:rFonts w:eastAsiaTheme="minorHAnsi"/>
          <w:szCs w:val="20"/>
        </w:rPr>
        <w:t>.</w:t>
      </w:r>
      <w:hyperlink w:anchor="_ENREF_3" w:tooltip="Ko, 2011 #184" w:history="1">
        <w:r w:rsidR="008B3538">
          <w:rPr>
            <w:rFonts w:eastAsiaTheme="minorHAnsi"/>
            <w:szCs w:val="20"/>
          </w:rPr>
          <w:fldChar w:fldCharType="begin"/>
        </w:r>
        <w:r w:rsidR="008B3538">
          <w:rPr>
            <w:rFonts w:eastAsiaTheme="minorHAnsi"/>
            <w:szCs w:val="20"/>
          </w:rPr>
          <w:instrText xml:space="preserve"> ADDIN EN.CITE &lt;EndNote&gt;&lt;Cite&gt;&lt;Author&gt;Ko&lt;/Author&gt;&lt;Year&gt;2011&lt;/Year&gt;&lt;RecNum&gt;184&lt;/RecNum&gt;&lt;DisplayText&gt;&lt;style face="superscript"&gt;3&lt;/style&gt;&lt;/DisplayText&gt;&lt;record&gt;&lt;rec-number&gt;184&lt;/rec-number&gt;&lt;foreign-keys&gt;&lt;key app="EN" db-id="fd2a9z0f3eep0dex5zqvz9e2zsae9rf5fpfe"&gt;184&lt;/key&gt;&lt;/foreign-keys&gt;&lt;ref-type name="Journal Article"&gt;17&lt;/ref-type&gt;&lt;contributors&gt;&lt;authors&gt;&lt;author&gt;Ko, HY&lt;/author&gt;&lt;author&gt;Kim, JS&lt;/author&gt;&lt;author&gt;Sung,DH  &lt;/author&gt;&lt;author&gt;Chung,SG &lt;/author&gt;&lt;author&gt;Choi,KH &lt;/author&gt;&lt;author&gt;Park,YG&lt;/author&gt;&lt;author&gt;Lee, IS&lt;/author&gt;&lt;author&gt;Kim,DH &lt;/author&gt;&lt;author&gt;Choi,YK&lt;/author&gt;&lt;author&gt;Lee,JH &lt;/author&gt;&lt;author&gt;Lee,SH&lt;/author&gt;&lt;author&gt;Lee,KH &lt;/author&gt;&lt;author&gt;Seok, H&lt;/author&gt;&lt;author&gt;Lee, JS &lt;/author&gt;&lt;author&gt;Shin, KH&lt;/author&gt;&lt;author&gt;Kim,DK &lt;/author&gt;&lt;author&gt;Bang, HJ&lt;/author&gt;&lt;author&gt;Kim,TU &lt;/author&gt;&lt;author&gt;Yoon, SH&lt;/author&gt;&lt;author&gt;Lee,CH&lt;/author&gt;&lt;author&gt;Kim, DH&lt;/author&gt;&lt;author&gt;Taskforce Team of Korean Association of Pain Medicine for Development of the Clinical Practice Guideline for Diagnosis and Treatment of Low Back Pain&lt;/author&gt;&lt;/authors&gt;&lt;/contributors&gt;&lt;titles&gt;&lt;title&gt;Diagnosis and Treatment of Low Back Pain: A Clinical Practice Guideline from Korean Association of Pain Medicine&lt;/title&gt;&lt;secondary-title&gt;Clinical pain&lt;/secondary-title&gt;&lt;/titles&gt;&lt;periodical&gt;&lt;full-title&gt;Clinical pain&lt;/full-title&gt;&lt;/periodical&gt;&lt;pages&gt;1-37&lt;/pages&gt;&lt;volume&gt;10&lt;/volume&gt;&lt;number&gt;1&lt;/number&gt;&lt;dates&gt;&lt;year&gt;2011&lt;/year&gt;&lt;/dates&gt;&lt;urls&gt;&lt;/urls&gt;&lt;/record&gt;&lt;/Cite&gt;&lt;/EndNote&gt;</w:instrText>
        </w:r>
        <w:r w:rsidR="008B3538">
          <w:rPr>
            <w:rFonts w:eastAsiaTheme="minorHAnsi"/>
            <w:szCs w:val="20"/>
          </w:rPr>
          <w:fldChar w:fldCharType="separate"/>
        </w:r>
        <w:r w:rsidR="008B3538" w:rsidRPr="0066062A">
          <w:rPr>
            <w:rFonts w:eastAsiaTheme="minorHAnsi"/>
            <w:noProof/>
            <w:szCs w:val="20"/>
            <w:vertAlign w:val="superscript"/>
          </w:rPr>
          <w:t>3</w:t>
        </w:r>
        <w:r w:rsidR="008B3538">
          <w:rPr>
            <w:rFonts w:eastAsiaTheme="minorHAnsi"/>
            <w:szCs w:val="20"/>
          </w:rPr>
          <w:fldChar w:fldCharType="end"/>
        </w:r>
      </w:hyperlink>
      <w:r w:rsidRPr="00215A4C">
        <w:rPr>
          <w:rFonts w:eastAsiaTheme="minorHAnsi"/>
          <w:szCs w:val="20"/>
        </w:rPr>
        <w:t xml:space="preserve"> </w:t>
      </w:r>
      <w:r w:rsidRPr="00215A4C">
        <w:rPr>
          <w:rFonts w:eastAsiaTheme="minorHAnsi" w:hint="eastAsia"/>
          <w:szCs w:val="20"/>
        </w:rPr>
        <w:t>진료지침</w:t>
      </w:r>
      <w:r w:rsidR="000F3C16" w:rsidRPr="00215A4C">
        <w:rPr>
          <w:rFonts w:eastAsiaTheme="minorHAnsi" w:hint="eastAsia"/>
          <w:szCs w:val="20"/>
        </w:rPr>
        <w:t>의</w:t>
      </w:r>
      <w:r w:rsidR="000F3C16" w:rsidRPr="00215A4C">
        <w:rPr>
          <w:rFonts w:eastAsiaTheme="minorHAnsi"/>
          <w:szCs w:val="20"/>
        </w:rPr>
        <w:t xml:space="preserve"> </w:t>
      </w:r>
      <w:r w:rsidR="000F3C16" w:rsidRPr="00215A4C">
        <w:rPr>
          <w:rFonts w:eastAsiaTheme="minorHAnsi" w:hint="eastAsia"/>
          <w:szCs w:val="20"/>
        </w:rPr>
        <w:t>목적은</w:t>
      </w:r>
      <w:r w:rsidRPr="00215A4C">
        <w:rPr>
          <w:rFonts w:eastAsiaTheme="minorHAnsi"/>
          <w:szCs w:val="20"/>
        </w:rPr>
        <w:t xml:space="preserve"> </w:t>
      </w:r>
      <w:r w:rsidRPr="00215A4C">
        <w:rPr>
          <w:rFonts w:eastAsiaTheme="minorHAnsi" w:hint="eastAsia"/>
          <w:kern w:val="0"/>
          <w:szCs w:val="20"/>
        </w:rPr>
        <w:t>과학적</w:t>
      </w:r>
      <w:r w:rsidRPr="00215A4C">
        <w:rPr>
          <w:rFonts w:eastAsiaTheme="minorHAnsi"/>
          <w:kern w:val="0"/>
          <w:szCs w:val="20"/>
        </w:rPr>
        <w:t xml:space="preserve"> </w:t>
      </w:r>
      <w:r w:rsidRPr="00215A4C">
        <w:rPr>
          <w:rFonts w:eastAsiaTheme="minorHAnsi" w:hint="eastAsia"/>
          <w:kern w:val="0"/>
          <w:szCs w:val="20"/>
        </w:rPr>
        <w:t>근거가</w:t>
      </w:r>
      <w:r w:rsidRPr="00215A4C">
        <w:rPr>
          <w:rFonts w:eastAsiaTheme="minorHAnsi"/>
          <w:kern w:val="0"/>
          <w:szCs w:val="20"/>
        </w:rPr>
        <w:t xml:space="preserve"> </w:t>
      </w:r>
      <w:r w:rsidRPr="00215A4C">
        <w:rPr>
          <w:rFonts w:eastAsiaTheme="minorHAnsi" w:hint="eastAsia"/>
          <w:kern w:val="0"/>
          <w:szCs w:val="20"/>
        </w:rPr>
        <w:t>있는</w:t>
      </w:r>
      <w:r w:rsidRPr="00215A4C">
        <w:rPr>
          <w:rFonts w:eastAsiaTheme="minorHAnsi"/>
          <w:kern w:val="0"/>
          <w:szCs w:val="20"/>
        </w:rPr>
        <w:t xml:space="preserve"> </w:t>
      </w:r>
      <w:r w:rsidRPr="00215A4C">
        <w:rPr>
          <w:rFonts w:eastAsiaTheme="minorHAnsi" w:hint="eastAsia"/>
          <w:kern w:val="0"/>
          <w:szCs w:val="20"/>
        </w:rPr>
        <w:t>진료행위를</w:t>
      </w:r>
      <w:r w:rsidRPr="00215A4C">
        <w:rPr>
          <w:rFonts w:eastAsiaTheme="minorHAnsi"/>
          <w:kern w:val="0"/>
          <w:szCs w:val="20"/>
        </w:rPr>
        <w:t xml:space="preserve"> </w:t>
      </w:r>
      <w:r w:rsidRPr="00215A4C">
        <w:rPr>
          <w:rFonts w:eastAsiaTheme="minorHAnsi" w:hint="eastAsia"/>
          <w:kern w:val="0"/>
          <w:szCs w:val="20"/>
        </w:rPr>
        <w:t>제시함으로써</w:t>
      </w:r>
      <w:r w:rsidRPr="00215A4C">
        <w:rPr>
          <w:rFonts w:eastAsiaTheme="minorHAnsi"/>
          <w:kern w:val="0"/>
          <w:szCs w:val="20"/>
        </w:rPr>
        <w:t xml:space="preserve"> </w:t>
      </w:r>
      <w:r w:rsidRPr="00215A4C">
        <w:rPr>
          <w:rFonts w:eastAsiaTheme="minorHAnsi" w:hint="eastAsia"/>
          <w:kern w:val="0"/>
          <w:szCs w:val="20"/>
        </w:rPr>
        <w:t>의사의</w:t>
      </w:r>
      <w:r w:rsidRPr="00215A4C">
        <w:rPr>
          <w:rFonts w:eastAsiaTheme="minorHAnsi"/>
          <w:kern w:val="0"/>
          <w:szCs w:val="20"/>
        </w:rPr>
        <w:t xml:space="preserve"> </w:t>
      </w:r>
      <w:r w:rsidRPr="00215A4C">
        <w:rPr>
          <w:rFonts w:eastAsiaTheme="minorHAnsi" w:hint="eastAsia"/>
          <w:kern w:val="0"/>
          <w:szCs w:val="20"/>
        </w:rPr>
        <w:t>판단에</w:t>
      </w:r>
      <w:r w:rsidRPr="00215A4C">
        <w:rPr>
          <w:rFonts w:eastAsiaTheme="minorHAnsi"/>
          <w:kern w:val="0"/>
          <w:szCs w:val="20"/>
        </w:rPr>
        <w:t xml:space="preserve"> </w:t>
      </w:r>
      <w:r w:rsidRPr="00215A4C">
        <w:rPr>
          <w:rFonts w:eastAsiaTheme="minorHAnsi" w:hint="eastAsia"/>
          <w:kern w:val="0"/>
          <w:szCs w:val="20"/>
        </w:rPr>
        <w:t>도움을</w:t>
      </w:r>
      <w:r w:rsidRPr="00215A4C">
        <w:rPr>
          <w:rFonts w:eastAsiaTheme="minorHAnsi"/>
          <w:kern w:val="0"/>
          <w:szCs w:val="20"/>
        </w:rPr>
        <w:t xml:space="preserve"> </w:t>
      </w:r>
      <w:r w:rsidRPr="00215A4C">
        <w:rPr>
          <w:rFonts w:eastAsiaTheme="minorHAnsi" w:hint="eastAsia"/>
          <w:kern w:val="0"/>
          <w:szCs w:val="20"/>
        </w:rPr>
        <w:t>주</w:t>
      </w:r>
      <w:r w:rsidR="00B91B34" w:rsidRPr="00215A4C">
        <w:rPr>
          <w:rFonts w:eastAsiaTheme="minorHAnsi" w:hint="eastAsia"/>
          <w:kern w:val="0"/>
          <w:szCs w:val="20"/>
        </w:rPr>
        <w:t>고</w:t>
      </w:r>
      <w:r w:rsidR="00B91B34" w:rsidRPr="00215A4C">
        <w:rPr>
          <w:rFonts w:eastAsiaTheme="minorHAnsi"/>
          <w:kern w:val="0"/>
          <w:szCs w:val="20"/>
        </w:rPr>
        <w:t xml:space="preserve"> </w:t>
      </w:r>
      <w:r w:rsidR="00B91B34" w:rsidRPr="00215A4C">
        <w:rPr>
          <w:rFonts w:eastAsiaTheme="minorHAnsi" w:hint="eastAsia"/>
          <w:kern w:val="0"/>
          <w:szCs w:val="20"/>
        </w:rPr>
        <w:t>이</w:t>
      </w:r>
      <w:r w:rsidR="00B91B34" w:rsidRPr="00215A4C">
        <w:rPr>
          <w:rFonts w:eastAsiaTheme="minorHAnsi"/>
          <w:kern w:val="0"/>
          <w:szCs w:val="20"/>
        </w:rPr>
        <w:t xml:space="preserve"> </w:t>
      </w:r>
      <w:r w:rsidR="00B91B34" w:rsidRPr="00215A4C">
        <w:rPr>
          <w:rFonts w:eastAsiaTheme="minorHAnsi" w:hint="eastAsia"/>
          <w:kern w:val="0"/>
          <w:szCs w:val="20"/>
        </w:rPr>
        <w:t>판단에</w:t>
      </w:r>
      <w:r w:rsidR="00B91B34" w:rsidRPr="00215A4C">
        <w:rPr>
          <w:rFonts w:eastAsiaTheme="minorHAnsi"/>
          <w:kern w:val="0"/>
          <w:szCs w:val="20"/>
        </w:rPr>
        <w:t xml:space="preserve"> </w:t>
      </w:r>
      <w:r w:rsidR="00B91B34" w:rsidRPr="00215A4C">
        <w:rPr>
          <w:rFonts w:eastAsiaTheme="minorHAnsi" w:hint="eastAsia"/>
          <w:kern w:val="0"/>
          <w:szCs w:val="20"/>
        </w:rPr>
        <w:t>대해</w:t>
      </w:r>
      <w:r w:rsidR="00B91B34" w:rsidRPr="00215A4C">
        <w:rPr>
          <w:rFonts w:eastAsiaTheme="minorHAnsi"/>
          <w:kern w:val="0"/>
          <w:szCs w:val="20"/>
        </w:rPr>
        <w:t xml:space="preserve"> </w:t>
      </w:r>
      <w:r w:rsidR="00B91B34" w:rsidRPr="00215A4C">
        <w:rPr>
          <w:rFonts w:eastAsiaTheme="minorHAnsi" w:hint="eastAsia"/>
          <w:kern w:val="0"/>
          <w:szCs w:val="20"/>
        </w:rPr>
        <w:t>환자에게</w:t>
      </w:r>
      <w:r w:rsidR="00B91B34" w:rsidRPr="00215A4C">
        <w:rPr>
          <w:rFonts w:eastAsiaTheme="minorHAnsi"/>
          <w:kern w:val="0"/>
          <w:szCs w:val="20"/>
        </w:rPr>
        <w:t xml:space="preserve"> </w:t>
      </w:r>
      <w:r w:rsidR="00B91B34" w:rsidRPr="00215A4C">
        <w:rPr>
          <w:rFonts w:eastAsiaTheme="minorHAnsi" w:hint="eastAsia"/>
          <w:kern w:val="0"/>
          <w:szCs w:val="20"/>
        </w:rPr>
        <w:t>설명하고</w:t>
      </w:r>
      <w:r w:rsidR="00B91B34" w:rsidRPr="00215A4C">
        <w:rPr>
          <w:rFonts w:eastAsiaTheme="minorHAnsi"/>
          <w:kern w:val="0"/>
          <w:szCs w:val="20"/>
        </w:rPr>
        <w:t xml:space="preserve"> </w:t>
      </w:r>
      <w:r w:rsidR="00B91B34" w:rsidRPr="00215A4C">
        <w:rPr>
          <w:rFonts w:eastAsiaTheme="minorHAnsi" w:hint="eastAsia"/>
          <w:kern w:val="0"/>
          <w:szCs w:val="20"/>
        </w:rPr>
        <w:t>이해하게</w:t>
      </w:r>
      <w:r w:rsidR="00B91B34" w:rsidRPr="00215A4C">
        <w:rPr>
          <w:rFonts w:eastAsiaTheme="minorHAnsi"/>
          <w:kern w:val="0"/>
          <w:szCs w:val="20"/>
        </w:rPr>
        <w:t xml:space="preserve"> </w:t>
      </w:r>
      <w:r w:rsidR="00B91B34" w:rsidRPr="00215A4C">
        <w:rPr>
          <w:rFonts w:eastAsiaTheme="minorHAnsi" w:hint="eastAsia"/>
          <w:kern w:val="0"/>
          <w:szCs w:val="20"/>
        </w:rPr>
        <w:t>할</w:t>
      </w:r>
      <w:r w:rsidR="00B91B34" w:rsidRPr="00215A4C">
        <w:rPr>
          <w:rFonts w:eastAsiaTheme="minorHAnsi"/>
          <w:kern w:val="0"/>
          <w:szCs w:val="20"/>
        </w:rPr>
        <w:t xml:space="preserve"> </w:t>
      </w:r>
      <w:r w:rsidR="00B91B34" w:rsidRPr="00215A4C">
        <w:rPr>
          <w:rFonts w:eastAsiaTheme="minorHAnsi" w:hint="eastAsia"/>
          <w:kern w:val="0"/>
          <w:szCs w:val="20"/>
        </w:rPr>
        <w:t>수</w:t>
      </w:r>
      <w:r w:rsidR="00B91B34" w:rsidRPr="00215A4C">
        <w:rPr>
          <w:rFonts w:eastAsiaTheme="minorHAnsi"/>
          <w:kern w:val="0"/>
          <w:szCs w:val="20"/>
        </w:rPr>
        <w:t xml:space="preserve"> </w:t>
      </w:r>
      <w:r w:rsidR="00B91B34" w:rsidRPr="00215A4C">
        <w:rPr>
          <w:rFonts w:eastAsiaTheme="minorHAnsi" w:hint="eastAsia"/>
          <w:kern w:val="0"/>
          <w:szCs w:val="20"/>
        </w:rPr>
        <w:t>있는</w:t>
      </w:r>
      <w:r w:rsidR="00B91B34" w:rsidRPr="00215A4C">
        <w:rPr>
          <w:rFonts w:eastAsiaTheme="minorHAnsi"/>
          <w:kern w:val="0"/>
          <w:szCs w:val="20"/>
        </w:rPr>
        <w:t xml:space="preserve"> </w:t>
      </w:r>
      <w:r w:rsidR="00B91B34" w:rsidRPr="00215A4C">
        <w:rPr>
          <w:rFonts w:eastAsiaTheme="minorHAnsi" w:hint="eastAsia"/>
          <w:kern w:val="0"/>
          <w:szCs w:val="20"/>
        </w:rPr>
        <w:t>기준을</w:t>
      </w:r>
      <w:r w:rsidR="00B91B34" w:rsidRPr="00215A4C">
        <w:rPr>
          <w:rFonts w:eastAsiaTheme="minorHAnsi"/>
          <w:kern w:val="0"/>
          <w:szCs w:val="20"/>
        </w:rPr>
        <w:t xml:space="preserve"> </w:t>
      </w:r>
      <w:r w:rsidR="00B91B34" w:rsidRPr="00215A4C">
        <w:rPr>
          <w:rFonts w:eastAsiaTheme="minorHAnsi" w:hint="eastAsia"/>
          <w:kern w:val="0"/>
          <w:szCs w:val="20"/>
        </w:rPr>
        <w:t>마련하</w:t>
      </w:r>
      <w:r w:rsidRPr="00215A4C">
        <w:rPr>
          <w:rFonts w:eastAsiaTheme="minorHAnsi" w:hint="eastAsia"/>
          <w:kern w:val="0"/>
          <w:szCs w:val="20"/>
        </w:rPr>
        <w:t>자는</w:t>
      </w:r>
      <w:r w:rsidRPr="00215A4C">
        <w:rPr>
          <w:rFonts w:eastAsiaTheme="minorHAnsi"/>
          <w:kern w:val="0"/>
          <w:szCs w:val="20"/>
        </w:rPr>
        <w:t xml:space="preserve"> </w:t>
      </w:r>
      <w:r w:rsidRPr="00215A4C">
        <w:rPr>
          <w:rFonts w:eastAsiaTheme="minorHAnsi" w:hint="eastAsia"/>
          <w:kern w:val="0"/>
          <w:szCs w:val="20"/>
        </w:rPr>
        <w:t>것이</w:t>
      </w:r>
      <w:r w:rsidR="000F3C16" w:rsidRPr="00215A4C">
        <w:rPr>
          <w:rFonts w:eastAsiaTheme="minorHAnsi" w:hint="eastAsia"/>
          <w:kern w:val="0"/>
          <w:szCs w:val="20"/>
        </w:rPr>
        <w:t>다</w:t>
      </w:r>
      <w:r w:rsidR="000F3C16" w:rsidRPr="00215A4C">
        <w:rPr>
          <w:rFonts w:eastAsiaTheme="minorHAnsi"/>
          <w:kern w:val="0"/>
          <w:szCs w:val="20"/>
        </w:rPr>
        <w:t xml:space="preserve">. </w:t>
      </w:r>
      <w:r w:rsidR="004F5BD3" w:rsidRPr="00215A4C">
        <w:rPr>
          <w:rFonts w:eastAsiaTheme="minorHAnsi" w:hint="eastAsia"/>
          <w:kern w:val="0"/>
          <w:szCs w:val="20"/>
        </w:rPr>
        <w:t>그러나</w:t>
      </w:r>
      <w:r w:rsidR="004F5BD3" w:rsidRPr="00215A4C">
        <w:rPr>
          <w:rFonts w:eastAsiaTheme="minorHAnsi"/>
          <w:kern w:val="0"/>
          <w:szCs w:val="20"/>
        </w:rPr>
        <w:t xml:space="preserve"> </w:t>
      </w:r>
      <w:r w:rsidR="004F5BD3" w:rsidRPr="00215A4C">
        <w:rPr>
          <w:rFonts w:eastAsiaTheme="minorHAnsi" w:hint="eastAsia"/>
          <w:kern w:val="0"/>
          <w:szCs w:val="20"/>
        </w:rPr>
        <w:t>개별</w:t>
      </w:r>
      <w:r w:rsidR="004F5BD3" w:rsidRPr="00215A4C">
        <w:rPr>
          <w:rFonts w:eastAsiaTheme="minorHAnsi"/>
          <w:kern w:val="0"/>
          <w:szCs w:val="20"/>
        </w:rPr>
        <w:t xml:space="preserve"> </w:t>
      </w:r>
      <w:r w:rsidR="004F5BD3" w:rsidRPr="00215A4C">
        <w:rPr>
          <w:rFonts w:eastAsiaTheme="minorHAnsi" w:hint="eastAsia"/>
          <w:kern w:val="0"/>
          <w:szCs w:val="20"/>
        </w:rPr>
        <w:t>환자에</w:t>
      </w:r>
      <w:r w:rsidR="004F5BD3" w:rsidRPr="00215A4C">
        <w:rPr>
          <w:rFonts w:eastAsiaTheme="minorHAnsi"/>
          <w:kern w:val="0"/>
          <w:szCs w:val="20"/>
        </w:rPr>
        <w:t xml:space="preserve"> </w:t>
      </w:r>
      <w:r w:rsidR="004F5BD3" w:rsidRPr="00215A4C">
        <w:rPr>
          <w:rFonts w:eastAsiaTheme="minorHAnsi" w:hint="eastAsia"/>
          <w:kern w:val="0"/>
          <w:szCs w:val="20"/>
        </w:rPr>
        <w:t>대한</w:t>
      </w:r>
      <w:r w:rsidR="004F5BD3" w:rsidRPr="00215A4C">
        <w:rPr>
          <w:rFonts w:eastAsiaTheme="minorHAnsi"/>
          <w:kern w:val="0"/>
          <w:szCs w:val="20"/>
        </w:rPr>
        <w:t xml:space="preserve"> </w:t>
      </w:r>
      <w:r w:rsidR="0066062A">
        <w:rPr>
          <w:rFonts w:eastAsiaTheme="minorHAnsi" w:hint="eastAsia"/>
          <w:kern w:val="0"/>
          <w:szCs w:val="20"/>
        </w:rPr>
        <w:t xml:space="preserve">구체적 </w:t>
      </w:r>
      <w:r w:rsidR="004F5BD3" w:rsidRPr="00215A4C">
        <w:rPr>
          <w:rFonts w:eastAsiaTheme="minorHAnsi" w:hint="eastAsia"/>
          <w:kern w:val="0"/>
          <w:szCs w:val="20"/>
        </w:rPr>
        <w:t>진료행위는</w:t>
      </w:r>
      <w:r w:rsidR="004F5BD3" w:rsidRPr="00215A4C">
        <w:rPr>
          <w:rFonts w:eastAsiaTheme="minorHAnsi"/>
          <w:kern w:val="0"/>
          <w:szCs w:val="20"/>
        </w:rPr>
        <w:t xml:space="preserve"> </w:t>
      </w:r>
      <w:r w:rsidR="004F5BD3" w:rsidRPr="00215A4C">
        <w:rPr>
          <w:rFonts w:eastAsiaTheme="minorHAnsi" w:hint="eastAsia"/>
          <w:kern w:val="0"/>
          <w:szCs w:val="20"/>
        </w:rPr>
        <w:t>담당</w:t>
      </w:r>
      <w:r w:rsidR="004F5BD3" w:rsidRPr="00215A4C">
        <w:rPr>
          <w:rFonts w:eastAsiaTheme="minorHAnsi"/>
          <w:kern w:val="0"/>
          <w:szCs w:val="20"/>
        </w:rPr>
        <w:t xml:space="preserve"> </w:t>
      </w:r>
      <w:r w:rsidR="004F5BD3" w:rsidRPr="00215A4C">
        <w:rPr>
          <w:rFonts w:eastAsiaTheme="minorHAnsi" w:hint="eastAsia"/>
          <w:kern w:val="0"/>
          <w:szCs w:val="20"/>
        </w:rPr>
        <w:t>의사가</w:t>
      </w:r>
      <w:r w:rsidR="004F5BD3" w:rsidRPr="00215A4C">
        <w:rPr>
          <w:rFonts w:eastAsiaTheme="minorHAnsi"/>
          <w:kern w:val="0"/>
          <w:szCs w:val="20"/>
        </w:rPr>
        <w:t xml:space="preserve"> </w:t>
      </w:r>
      <w:r w:rsidR="004F5BD3" w:rsidRPr="00215A4C">
        <w:rPr>
          <w:rFonts w:eastAsiaTheme="minorHAnsi" w:hint="eastAsia"/>
          <w:kern w:val="0"/>
          <w:szCs w:val="20"/>
        </w:rPr>
        <w:t>환자의</w:t>
      </w:r>
      <w:r w:rsidR="004F5BD3" w:rsidRPr="00215A4C">
        <w:rPr>
          <w:rFonts w:eastAsiaTheme="minorHAnsi"/>
          <w:kern w:val="0"/>
          <w:szCs w:val="20"/>
        </w:rPr>
        <w:t xml:space="preserve"> </w:t>
      </w:r>
      <w:r w:rsidR="004F5BD3" w:rsidRPr="00215A4C">
        <w:rPr>
          <w:rFonts w:eastAsiaTheme="minorHAnsi" w:hint="eastAsia"/>
          <w:kern w:val="0"/>
          <w:szCs w:val="20"/>
        </w:rPr>
        <w:t>여러</w:t>
      </w:r>
      <w:r w:rsidR="004F5BD3" w:rsidRPr="00215A4C">
        <w:rPr>
          <w:rFonts w:eastAsiaTheme="minorHAnsi"/>
          <w:kern w:val="0"/>
          <w:szCs w:val="20"/>
        </w:rPr>
        <w:t xml:space="preserve"> </w:t>
      </w:r>
      <w:r w:rsidR="004F5BD3" w:rsidRPr="00215A4C">
        <w:rPr>
          <w:rFonts w:eastAsiaTheme="minorHAnsi" w:hint="eastAsia"/>
          <w:kern w:val="0"/>
          <w:szCs w:val="20"/>
        </w:rPr>
        <w:t>상황을</w:t>
      </w:r>
      <w:r w:rsidR="004F5BD3" w:rsidRPr="00215A4C">
        <w:rPr>
          <w:rFonts w:eastAsiaTheme="minorHAnsi"/>
          <w:kern w:val="0"/>
          <w:szCs w:val="20"/>
        </w:rPr>
        <w:t xml:space="preserve"> </w:t>
      </w:r>
      <w:r w:rsidR="004F5BD3" w:rsidRPr="00215A4C">
        <w:rPr>
          <w:rFonts w:eastAsiaTheme="minorHAnsi" w:hint="eastAsia"/>
          <w:kern w:val="0"/>
          <w:szCs w:val="20"/>
        </w:rPr>
        <w:t>고려하여</w:t>
      </w:r>
      <w:r w:rsidR="004F5BD3" w:rsidRPr="00215A4C">
        <w:rPr>
          <w:rFonts w:eastAsiaTheme="minorHAnsi"/>
          <w:kern w:val="0"/>
          <w:szCs w:val="20"/>
        </w:rPr>
        <w:t xml:space="preserve"> </w:t>
      </w:r>
      <w:r w:rsidR="004F5BD3" w:rsidRPr="00215A4C">
        <w:rPr>
          <w:rFonts w:eastAsiaTheme="minorHAnsi" w:hint="eastAsia"/>
          <w:kern w:val="0"/>
          <w:szCs w:val="20"/>
        </w:rPr>
        <w:t>최종적으로</w:t>
      </w:r>
      <w:r w:rsidR="004F5BD3" w:rsidRPr="00215A4C">
        <w:rPr>
          <w:rFonts w:eastAsiaTheme="minorHAnsi"/>
          <w:kern w:val="0"/>
          <w:szCs w:val="20"/>
        </w:rPr>
        <w:t xml:space="preserve"> </w:t>
      </w:r>
      <w:r w:rsidR="004F5BD3" w:rsidRPr="00215A4C">
        <w:rPr>
          <w:rFonts w:eastAsiaTheme="minorHAnsi" w:hint="eastAsia"/>
          <w:kern w:val="0"/>
          <w:szCs w:val="20"/>
        </w:rPr>
        <w:t>결정하여야</w:t>
      </w:r>
      <w:r w:rsidR="004F5BD3" w:rsidRPr="00215A4C">
        <w:rPr>
          <w:rFonts w:eastAsiaTheme="minorHAnsi"/>
          <w:kern w:val="0"/>
          <w:szCs w:val="20"/>
        </w:rPr>
        <w:t xml:space="preserve"> </w:t>
      </w:r>
      <w:r w:rsidR="004F5BD3" w:rsidRPr="00215A4C">
        <w:rPr>
          <w:rFonts w:eastAsiaTheme="minorHAnsi" w:hint="eastAsia"/>
          <w:kern w:val="0"/>
          <w:szCs w:val="20"/>
        </w:rPr>
        <w:t>한다</w:t>
      </w:r>
      <w:r w:rsidR="004F5BD3" w:rsidRPr="00215A4C">
        <w:rPr>
          <w:rFonts w:eastAsiaTheme="minorHAnsi"/>
          <w:kern w:val="0"/>
          <w:szCs w:val="20"/>
        </w:rPr>
        <w:t xml:space="preserve">. </w:t>
      </w:r>
      <w:r w:rsidR="004F5BD3" w:rsidRPr="00215A4C">
        <w:rPr>
          <w:rFonts w:eastAsiaTheme="minorHAnsi" w:hint="eastAsia"/>
          <w:kern w:val="0"/>
          <w:szCs w:val="20"/>
        </w:rPr>
        <w:t>따라서</w:t>
      </w:r>
      <w:r w:rsidR="004F5BD3" w:rsidRPr="00215A4C">
        <w:rPr>
          <w:rFonts w:eastAsiaTheme="minorHAnsi"/>
          <w:kern w:val="0"/>
          <w:szCs w:val="20"/>
        </w:rPr>
        <w:t xml:space="preserve"> </w:t>
      </w:r>
      <w:r w:rsidR="004F5BD3" w:rsidRPr="00215A4C">
        <w:rPr>
          <w:rFonts w:eastAsiaTheme="minorHAnsi" w:hint="eastAsia"/>
          <w:kern w:val="0"/>
          <w:szCs w:val="20"/>
        </w:rPr>
        <w:t>진료지침은</w:t>
      </w:r>
      <w:r w:rsidR="004F5BD3" w:rsidRPr="00215A4C">
        <w:rPr>
          <w:rFonts w:eastAsiaTheme="minorHAnsi"/>
          <w:kern w:val="0"/>
          <w:szCs w:val="20"/>
        </w:rPr>
        <w:t xml:space="preserve"> </w:t>
      </w:r>
      <w:r w:rsidR="004F5BD3" w:rsidRPr="00215A4C">
        <w:rPr>
          <w:rFonts w:eastAsiaTheme="minorHAnsi" w:hint="eastAsia"/>
          <w:kern w:val="0"/>
          <w:szCs w:val="20"/>
        </w:rPr>
        <w:t>현장에서</w:t>
      </w:r>
      <w:r w:rsidR="004F5BD3" w:rsidRPr="00215A4C">
        <w:rPr>
          <w:rFonts w:eastAsiaTheme="minorHAnsi"/>
          <w:kern w:val="0"/>
          <w:szCs w:val="20"/>
        </w:rPr>
        <w:t xml:space="preserve"> </w:t>
      </w:r>
      <w:r w:rsidR="004F5BD3" w:rsidRPr="00215A4C">
        <w:rPr>
          <w:rFonts w:eastAsiaTheme="minorHAnsi" w:hint="eastAsia"/>
          <w:kern w:val="0"/>
          <w:szCs w:val="20"/>
        </w:rPr>
        <w:t>진료를</w:t>
      </w:r>
      <w:r w:rsidR="004F5BD3" w:rsidRPr="00215A4C">
        <w:rPr>
          <w:rFonts w:eastAsiaTheme="minorHAnsi"/>
          <w:kern w:val="0"/>
          <w:szCs w:val="20"/>
        </w:rPr>
        <w:t xml:space="preserve"> </w:t>
      </w:r>
      <w:r w:rsidR="004F5BD3" w:rsidRPr="00215A4C">
        <w:rPr>
          <w:rFonts w:eastAsiaTheme="minorHAnsi" w:hint="eastAsia"/>
          <w:kern w:val="0"/>
          <w:szCs w:val="20"/>
        </w:rPr>
        <w:t>담당하는</w:t>
      </w:r>
      <w:r w:rsidR="004F5BD3" w:rsidRPr="00215A4C">
        <w:rPr>
          <w:rFonts w:eastAsiaTheme="minorHAnsi"/>
          <w:kern w:val="0"/>
          <w:szCs w:val="20"/>
        </w:rPr>
        <w:t xml:space="preserve"> </w:t>
      </w:r>
      <w:r w:rsidR="004F5BD3" w:rsidRPr="00215A4C">
        <w:rPr>
          <w:rFonts w:eastAsiaTheme="minorHAnsi" w:hint="eastAsia"/>
          <w:kern w:val="0"/>
          <w:szCs w:val="20"/>
        </w:rPr>
        <w:t>의료인에게</w:t>
      </w:r>
      <w:r w:rsidR="004F5BD3" w:rsidRPr="00215A4C">
        <w:rPr>
          <w:rFonts w:eastAsiaTheme="minorHAnsi"/>
          <w:kern w:val="0"/>
          <w:szCs w:val="20"/>
        </w:rPr>
        <w:t xml:space="preserve"> </w:t>
      </w:r>
      <w:r w:rsidR="004F5BD3" w:rsidRPr="00215A4C">
        <w:rPr>
          <w:rFonts w:eastAsiaTheme="minorHAnsi" w:hint="eastAsia"/>
          <w:kern w:val="0"/>
          <w:szCs w:val="20"/>
        </w:rPr>
        <w:t>참고자료를</w:t>
      </w:r>
      <w:r w:rsidR="004F5BD3" w:rsidRPr="00215A4C">
        <w:rPr>
          <w:rFonts w:eastAsiaTheme="minorHAnsi"/>
          <w:kern w:val="0"/>
          <w:szCs w:val="20"/>
        </w:rPr>
        <w:t xml:space="preserve"> </w:t>
      </w:r>
      <w:r w:rsidR="004F5BD3" w:rsidRPr="00215A4C">
        <w:rPr>
          <w:rFonts w:eastAsiaTheme="minorHAnsi" w:hint="eastAsia"/>
          <w:kern w:val="0"/>
          <w:szCs w:val="20"/>
        </w:rPr>
        <w:t>제시하는</w:t>
      </w:r>
      <w:r w:rsidR="004F5BD3" w:rsidRPr="00215A4C">
        <w:rPr>
          <w:rFonts w:eastAsiaTheme="minorHAnsi"/>
          <w:kern w:val="0"/>
          <w:szCs w:val="20"/>
        </w:rPr>
        <w:t xml:space="preserve"> </w:t>
      </w:r>
      <w:r w:rsidR="004F5BD3" w:rsidRPr="00215A4C">
        <w:rPr>
          <w:rFonts w:eastAsiaTheme="minorHAnsi" w:hint="eastAsia"/>
          <w:kern w:val="0"/>
          <w:szCs w:val="20"/>
        </w:rPr>
        <w:t>것이지</w:t>
      </w:r>
      <w:r w:rsidR="004F5BD3" w:rsidRPr="00215A4C">
        <w:rPr>
          <w:rFonts w:eastAsiaTheme="minorHAnsi"/>
          <w:kern w:val="0"/>
          <w:szCs w:val="20"/>
        </w:rPr>
        <w:t xml:space="preserve"> </w:t>
      </w:r>
      <w:r w:rsidR="004F5BD3" w:rsidRPr="00215A4C">
        <w:rPr>
          <w:rFonts w:eastAsiaTheme="minorHAnsi" w:hint="eastAsia"/>
          <w:kern w:val="0"/>
          <w:szCs w:val="20"/>
        </w:rPr>
        <w:t>의료인</w:t>
      </w:r>
      <w:r w:rsidR="004F5BD3" w:rsidRPr="00215A4C">
        <w:rPr>
          <w:rFonts w:eastAsiaTheme="minorHAnsi"/>
          <w:kern w:val="0"/>
          <w:szCs w:val="20"/>
        </w:rPr>
        <w:t xml:space="preserve"> </w:t>
      </w:r>
      <w:r w:rsidR="004F5BD3" w:rsidRPr="00215A4C">
        <w:rPr>
          <w:rFonts w:eastAsiaTheme="minorHAnsi" w:hint="eastAsia"/>
          <w:kern w:val="0"/>
          <w:szCs w:val="20"/>
        </w:rPr>
        <w:t>의사</w:t>
      </w:r>
      <w:r w:rsidR="004F5BD3" w:rsidRPr="00215A4C">
        <w:rPr>
          <w:rFonts w:eastAsiaTheme="minorHAnsi"/>
          <w:kern w:val="0"/>
          <w:szCs w:val="20"/>
        </w:rPr>
        <w:t xml:space="preserve"> </w:t>
      </w:r>
      <w:r w:rsidR="004F5BD3" w:rsidRPr="00215A4C">
        <w:rPr>
          <w:rFonts w:eastAsiaTheme="minorHAnsi" w:hint="eastAsia"/>
          <w:kern w:val="0"/>
          <w:szCs w:val="20"/>
        </w:rPr>
        <w:t>결정이나</w:t>
      </w:r>
      <w:r w:rsidR="004F5BD3" w:rsidRPr="00215A4C">
        <w:rPr>
          <w:rFonts w:eastAsiaTheme="minorHAnsi"/>
          <w:kern w:val="0"/>
          <w:szCs w:val="20"/>
        </w:rPr>
        <w:t xml:space="preserve"> </w:t>
      </w:r>
      <w:r w:rsidR="004F5BD3" w:rsidRPr="00215A4C">
        <w:rPr>
          <w:rFonts w:eastAsiaTheme="minorHAnsi" w:hint="eastAsia"/>
          <w:kern w:val="0"/>
          <w:szCs w:val="20"/>
        </w:rPr>
        <w:t>특정</w:t>
      </w:r>
      <w:r w:rsidR="004F5BD3" w:rsidRPr="00215A4C">
        <w:rPr>
          <w:rFonts w:eastAsiaTheme="minorHAnsi"/>
          <w:kern w:val="0"/>
          <w:szCs w:val="20"/>
        </w:rPr>
        <w:t xml:space="preserve"> </w:t>
      </w:r>
      <w:r w:rsidR="004F5BD3" w:rsidRPr="00215A4C">
        <w:rPr>
          <w:rFonts w:eastAsiaTheme="minorHAnsi" w:hint="eastAsia"/>
          <w:kern w:val="0"/>
          <w:szCs w:val="20"/>
        </w:rPr>
        <w:t>의료</w:t>
      </w:r>
      <w:r w:rsidR="004F5BD3" w:rsidRPr="00215A4C">
        <w:rPr>
          <w:rFonts w:eastAsiaTheme="minorHAnsi"/>
          <w:kern w:val="0"/>
          <w:szCs w:val="20"/>
        </w:rPr>
        <w:t xml:space="preserve"> </w:t>
      </w:r>
      <w:r w:rsidR="004F5BD3" w:rsidRPr="00215A4C">
        <w:rPr>
          <w:rFonts w:eastAsiaTheme="minorHAnsi" w:hint="eastAsia"/>
          <w:kern w:val="0"/>
          <w:szCs w:val="20"/>
        </w:rPr>
        <w:t>행위를</w:t>
      </w:r>
      <w:r w:rsidR="004F5BD3" w:rsidRPr="00215A4C">
        <w:rPr>
          <w:rFonts w:eastAsiaTheme="minorHAnsi"/>
          <w:kern w:val="0"/>
          <w:szCs w:val="20"/>
        </w:rPr>
        <w:t xml:space="preserve"> </w:t>
      </w:r>
      <w:r w:rsidR="004F5BD3" w:rsidRPr="00215A4C">
        <w:rPr>
          <w:rFonts w:eastAsiaTheme="minorHAnsi" w:hint="eastAsia"/>
          <w:kern w:val="0"/>
          <w:szCs w:val="20"/>
        </w:rPr>
        <w:t>강제하거나</w:t>
      </w:r>
      <w:r w:rsidR="004F5BD3" w:rsidRPr="00215A4C">
        <w:rPr>
          <w:rFonts w:eastAsiaTheme="minorHAnsi"/>
          <w:kern w:val="0"/>
          <w:szCs w:val="20"/>
        </w:rPr>
        <w:t xml:space="preserve"> </w:t>
      </w:r>
      <w:r w:rsidR="004F5BD3" w:rsidRPr="00215A4C">
        <w:rPr>
          <w:rFonts w:eastAsiaTheme="minorHAnsi" w:hint="eastAsia"/>
          <w:kern w:val="0"/>
          <w:szCs w:val="20"/>
        </w:rPr>
        <w:t>제한할</w:t>
      </w:r>
      <w:r w:rsidR="004F5BD3" w:rsidRPr="00215A4C">
        <w:rPr>
          <w:rFonts w:eastAsiaTheme="minorHAnsi"/>
          <w:kern w:val="0"/>
          <w:szCs w:val="20"/>
        </w:rPr>
        <w:t xml:space="preserve"> </w:t>
      </w:r>
      <w:r w:rsidR="004F5BD3" w:rsidRPr="00215A4C">
        <w:rPr>
          <w:rFonts w:eastAsiaTheme="minorHAnsi" w:hint="eastAsia"/>
          <w:kern w:val="0"/>
          <w:szCs w:val="20"/>
        </w:rPr>
        <w:t>수</w:t>
      </w:r>
      <w:r w:rsidR="004F5BD3" w:rsidRPr="00215A4C">
        <w:rPr>
          <w:rFonts w:eastAsiaTheme="minorHAnsi"/>
          <w:kern w:val="0"/>
          <w:szCs w:val="20"/>
        </w:rPr>
        <w:t xml:space="preserve"> </w:t>
      </w:r>
      <w:r w:rsidR="004F5BD3" w:rsidRPr="00215A4C">
        <w:rPr>
          <w:rFonts w:eastAsiaTheme="minorHAnsi" w:hint="eastAsia"/>
          <w:kern w:val="0"/>
          <w:szCs w:val="20"/>
        </w:rPr>
        <w:t>없으며</w:t>
      </w:r>
      <w:r w:rsidR="004F5BD3" w:rsidRPr="00215A4C">
        <w:rPr>
          <w:rFonts w:eastAsiaTheme="minorHAnsi"/>
          <w:kern w:val="0"/>
          <w:szCs w:val="20"/>
        </w:rPr>
        <w:t xml:space="preserve">, </w:t>
      </w:r>
      <w:r w:rsidR="004F5BD3" w:rsidRPr="00215A4C">
        <w:rPr>
          <w:rFonts w:eastAsiaTheme="minorHAnsi" w:hint="eastAsia"/>
          <w:kern w:val="0"/>
          <w:szCs w:val="20"/>
        </w:rPr>
        <w:t>또한</w:t>
      </w:r>
      <w:r w:rsidR="004F5BD3" w:rsidRPr="00215A4C">
        <w:rPr>
          <w:rFonts w:eastAsiaTheme="minorHAnsi"/>
          <w:kern w:val="0"/>
          <w:szCs w:val="20"/>
        </w:rPr>
        <w:t xml:space="preserve"> </w:t>
      </w:r>
      <w:r w:rsidR="004F5BD3" w:rsidRPr="00215A4C">
        <w:rPr>
          <w:rFonts w:eastAsiaTheme="minorHAnsi" w:hint="eastAsia"/>
          <w:kern w:val="0"/>
          <w:szCs w:val="20"/>
        </w:rPr>
        <w:t>의료</w:t>
      </w:r>
      <w:r w:rsidR="004F5BD3" w:rsidRPr="00215A4C">
        <w:rPr>
          <w:rFonts w:eastAsiaTheme="minorHAnsi"/>
          <w:kern w:val="0"/>
          <w:szCs w:val="20"/>
        </w:rPr>
        <w:t xml:space="preserve"> </w:t>
      </w:r>
      <w:r w:rsidR="004F5BD3" w:rsidRPr="00215A4C">
        <w:rPr>
          <w:rFonts w:eastAsiaTheme="minorHAnsi" w:hint="eastAsia"/>
          <w:kern w:val="0"/>
          <w:szCs w:val="20"/>
        </w:rPr>
        <w:t>행위의</w:t>
      </w:r>
      <w:r w:rsidR="004F5BD3" w:rsidRPr="00215A4C">
        <w:rPr>
          <w:rFonts w:eastAsiaTheme="minorHAnsi"/>
          <w:kern w:val="0"/>
          <w:szCs w:val="20"/>
        </w:rPr>
        <w:t xml:space="preserve"> </w:t>
      </w:r>
      <w:r w:rsidR="004F5BD3" w:rsidRPr="00215A4C">
        <w:rPr>
          <w:rFonts w:eastAsiaTheme="minorHAnsi" w:hint="eastAsia"/>
          <w:kern w:val="0"/>
          <w:szCs w:val="20"/>
        </w:rPr>
        <w:t>건강보험</w:t>
      </w:r>
      <w:r w:rsidR="004F5BD3" w:rsidRPr="00215A4C">
        <w:rPr>
          <w:rFonts w:eastAsiaTheme="minorHAnsi"/>
          <w:kern w:val="0"/>
          <w:szCs w:val="20"/>
        </w:rPr>
        <w:t xml:space="preserve"> </w:t>
      </w:r>
      <w:r w:rsidR="004F5BD3" w:rsidRPr="00215A4C">
        <w:rPr>
          <w:rFonts w:eastAsiaTheme="minorHAnsi" w:hint="eastAsia"/>
          <w:kern w:val="0"/>
          <w:szCs w:val="20"/>
        </w:rPr>
        <w:t>심사</w:t>
      </w:r>
      <w:r w:rsidR="004F5BD3" w:rsidRPr="00215A4C">
        <w:rPr>
          <w:rFonts w:eastAsiaTheme="minorHAnsi"/>
          <w:kern w:val="0"/>
          <w:szCs w:val="20"/>
        </w:rPr>
        <w:t xml:space="preserve"> </w:t>
      </w:r>
      <w:r w:rsidR="004F5BD3" w:rsidRPr="00215A4C">
        <w:rPr>
          <w:rFonts w:eastAsiaTheme="minorHAnsi" w:hint="eastAsia"/>
          <w:kern w:val="0"/>
          <w:szCs w:val="20"/>
        </w:rPr>
        <w:t>기준으로</w:t>
      </w:r>
      <w:r w:rsidR="004F5BD3" w:rsidRPr="00215A4C">
        <w:rPr>
          <w:rFonts w:eastAsiaTheme="minorHAnsi"/>
          <w:kern w:val="0"/>
          <w:szCs w:val="20"/>
        </w:rPr>
        <w:t xml:space="preserve"> </w:t>
      </w:r>
      <w:r w:rsidR="004F5BD3" w:rsidRPr="00215A4C">
        <w:rPr>
          <w:rFonts w:eastAsiaTheme="minorHAnsi" w:hint="eastAsia"/>
          <w:kern w:val="0"/>
          <w:szCs w:val="20"/>
        </w:rPr>
        <w:t>적용될</w:t>
      </w:r>
      <w:r w:rsidR="004F5BD3" w:rsidRPr="00215A4C">
        <w:rPr>
          <w:rFonts w:eastAsiaTheme="minorHAnsi"/>
          <w:kern w:val="0"/>
          <w:szCs w:val="20"/>
        </w:rPr>
        <w:t xml:space="preserve"> </w:t>
      </w:r>
      <w:r w:rsidR="004F5BD3" w:rsidRPr="00215A4C">
        <w:rPr>
          <w:rFonts w:eastAsiaTheme="minorHAnsi" w:hint="eastAsia"/>
          <w:kern w:val="0"/>
          <w:szCs w:val="20"/>
        </w:rPr>
        <w:t>수</w:t>
      </w:r>
      <w:r w:rsidR="004F5BD3" w:rsidRPr="00215A4C">
        <w:rPr>
          <w:rFonts w:eastAsiaTheme="minorHAnsi"/>
          <w:kern w:val="0"/>
          <w:szCs w:val="20"/>
        </w:rPr>
        <w:t xml:space="preserve"> </w:t>
      </w:r>
      <w:r w:rsidR="004F5BD3" w:rsidRPr="00215A4C">
        <w:rPr>
          <w:rFonts w:eastAsiaTheme="minorHAnsi" w:hint="eastAsia"/>
          <w:kern w:val="0"/>
          <w:szCs w:val="20"/>
        </w:rPr>
        <w:t>없다</w:t>
      </w:r>
      <w:r w:rsidR="004F5BD3" w:rsidRPr="00215A4C">
        <w:rPr>
          <w:rFonts w:eastAsiaTheme="minorHAnsi"/>
          <w:kern w:val="0"/>
          <w:szCs w:val="20"/>
        </w:rPr>
        <w:t xml:space="preserve">. </w:t>
      </w:r>
      <w:r w:rsidRPr="00215A4C">
        <w:rPr>
          <w:rFonts w:eastAsiaTheme="minorHAnsi" w:hint="eastAsia"/>
          <w:kern w:val="0"/>
          <w:szCs w:val="20"/>
        </w:rPr>
        <w:t>더욱이</w:t>
      </w:r>
      <w:r w:rsidRPr="00215A4C">
        <w:rPr>
          <w:rFonts w:eastAsiaTheme="minorHAnsi"/>
          <w:kern w:val="0"/>
          <w:szCs w:val="20"/>
        </w:rPr>
        <w:t xml:space="preserve"> </w:t>
      </w:r>
      <w:r w:rsidRPr="00215A4C">
        <w:rPr>
          <w:rFonts w:eastAsiaTheme="minorHAnsi" w:hint="eastAsia"/>
          <w:kern w:val="0"/>
          <w:szCs w:val="20"/>
        </w:rPr>
        <w:t>특정한</w:t>
      </w:r>
      <w:r w:rsidRPr="00215A4C">
        <w:rPr>
          <w:rFonts w:eastAsiaTheme="minorHAnsi"/>
          <w:kern w:val="0"/>
          <w:szCs w:val="20"/>
        </w:rPr>
        <w:t xml:space="preserve"> </w:t>
      </w:r>
      <w:r w:rsidRPr="00215A4C">
        <w:rPr>
          <w:rFonts w:eastAsiaTheme="minorHAnsi" w:hint="eastAsia"/>
          <w:kern w:val="0"/>
          <w:szCs w:val="20"/>
        </w:rPr>
        <w:t>임상적</w:t>
      </w:r>
      <w:r w:rsidRPr="00215A4C">
        <w:rPr>
          <w:rFonts w:eastAsiaTheme="minorHAnsi"/>
          <w:kern w:val="0"/>
          <w:szCs w:val="20"/>
        </w:rPr>
        <w:t xml:space="preserve"> </w:t>
      </w:r>
      <w:r w:rsidRPr="00215A4C">
        <w:rPr>
          <w:rFonts w:eastAsiaTheme="minorHAnsi" w:hint="eastAsia"/>
          <w:kern w:val="0"/>
          <w:szCs w:val="20"/>
        </w:rPr>
        <w:t>상황에</w:t>
      </w:r>
      <w:r w:rsidRPr="00215A4C">
        <w:rPr>
          <w:rFonts w:eastAsiaTheme="minorHAnsi"/>
          <w:kern w:val="0"/>
          <w:szCs w:val="20"/>
        </w:rPr>
        <w:t xml:space="preserve"> </w:t>
      </w:r>
      <w:r w:rsidRPr="00215A4C">
        <w:rPr>
          <w:rFonts w:eastAsiaTheme="minorHAnsi" w:hint="eastAsia"/>
          <w:kern w:val="0"/>
          <w:szCs w:val="20"/>
        </w:rPr>
        <w:t>놓인</w:t>
      </w:r>
      <w:r w:rsidRPr="00215A4C">
        <w:rPr>
          <w:rFonts w:eastAsiaTheme="minorHAnsi"/>
          <w:kern w:val="0"/>
          <w:szCs w:val="20"/>
        </w:rPr>
        <w:t xml:space="preserve"> </w:t>
      </w:r>
      <w:r w:rsidRPr="00215A4C">
        <w:rPr>
          <w:rFonts w:eastAsiaTheme="minorHAnsi" w:hint="eastAsia"/>
          <w:kern w:val="0"/>
          <w:szCs w:val="20"/>
        </w:rPr>
        <w:t>환자에게</w:t>
      </w:r>
      <w:r w:rsidRPr="00215A4C">
        <w:rPr>
          <w:rFonts w:eastAsiaTheme="minorHAnsi"/>
          <w:kern w:val="0"/>
          <w:szCs w:val="20"/>
        </w:rPr>
        <w:t xml:space="preserve"> </w:t>
      </w:r>
      <w:r w:rsidRPr="00215A4C">
        <w:rPr>
          <w:rFonts w:eastAsiaTheme="minorHAnsi" w:hint="eastAsia"/>
          <w:kern w:val="0"/>
          <w:szCs w:val="20"/>
        </w:rPr>
        <w:t>시행된</w:t>
      </w:r>
      <w:r w:rsidRPr="00215A4C">
        <w:rPr>
          <w:rFonts w:eastAsiaTheme="minorHAnsi"/>
          <w:kern w:val="0"/>
          <w:szCs w:val="20"/>
        </w:rPr>
        <w:t xml:space="preserve"> </w:t>
      </w:r>
      <w:r w:rsidRPr="00215A4C">
        <w:rPr>
          <w:rFonts w:eastAsiaTheme="minorHAnsi" w:hint="eastAsia"/>
          <w:kern w:val="0"/>
          <w:szCs w:val="20"/>
        </w:rPr>
        <w:t>진료</w:t>
      </w:r>
      <w:r w:rsidRPr="00215A4C">
        <w:rPr>
          <w:rFonts w:eastAsiaTheme="minorHAnsi"/>
          <w:kern w:val="0"/>
          <w:szCs w:val="20"/>
        </w:rPr>
        <w:t xml:space="preserve"> </w:t>
      </w:r>
      <w:r w:rsidRPr="00215A4C">
        <w:rPr>
          <w:rFonts w:eastAsiaTheme="minorHAnsi" w:hint="eastAsia"/>
          <w:kern w:val="0"/>
          <w:szCs w:val="20"/>
        </w:rPr>
        <w:t>행위에</w:t>
      </w:r>
      <w:r w:rsidRPr="00215A4C">
        <w:rPr>
          <w:rFonts w:eastAsiaTheme="minorHAnsi"/>
          <w:kern w:val="0"/>
          <w:szCs w:val="20"/>
        </w:rPr>
        <w:t xml:space="preserve"> </w:t>
      </w:r>
      <w:r w:rsidRPr="00215A4C">
        <w:rPr>
          <w:rFonts w:eastAsiaTheme="minorHAnsi" w:hint="eastAsia"/>
          <w:kern w:val="0"/>
          <w:szCs w:val="20"/>
        </w:rPr>
        <w:t>대한</w:t>
      </w:r>
      <w:r w:rsidRPr="00215A4C">
        <w:rPr>
          <w:rFonts w:eastAsiaTheme="minorHAnsi"/>
          <w:kern w:val="0"/>
          <w:szCs w:val="20"/>
        </w:rPr>
        <w:t xml:space="preserve"> </w:t>
      </w:r>
      <w:r w:rsidRPr="00215A4C">
        <w:rPr>
          <w:rFonts w:eastAsiaTheme="minorHAnsi" w:hint="eastAsia"/>
          <w:kern w:val="0"/>
          <w:szCs w:val="20"/>
        </w:rPr>
        <w:t>법률적</w:t>
      </w:r>
      <w:r w:rsidRPr="00215A4C">
        <w:rPr>
          <w:rFonts w:eastAsiaTheme="minorHAnsi"/>
          <w:kern w:val="0"/>
          <w:szCs w:val="20"/>
        </w:rPr>
        <w:t xml:space="preserve"> </w:t>
      </w:r>
      <w:r w:rsidRPr="00215A4C">
        <w:rPr>
          <w:rFonts w:eastAsiaTheme="minorHAnsi" w:hint="eastAsia"/>
          <w:kern w:val="0"/>
          <w:szCs w:val="20"/>
        </w:rPr>
        <w:t>판단을</w:t>
      </w:r>
      <w:r w:rsidRPr="00215A4C">
        <w:rPr>
          <w:rFonts w:eastAsiaTheme="minorHAnsi"/>
          <w:kern w:val="0"/>
          <w:szCs w:val="20"/>
        </w:rPr>
        <w:t xml:space="preserve"> </w:t>
      </w:r>
      <w:r w:rsidRPr="00215A4C">
        <w:rPr>
          <w:rFonts w:eastAsiaTheme="minorHAnsi" w:hint="eastAsia"/>
          <w:kern w:val="0"/>
          <w:szCs w:val="20"/>
        </w:rPr>
        <w:t>하는데</w:t>
      </w:r>
      <w:r w:rsidRPr="00215A4C">
        <w:rPr>
          <w:rFonts w:eastAsiaTheme="minorHAnsi"/>
          <w:kern w:val="0"/>
          <w:szCs w:val="20"/>
        </w:rPr>
        <w:t xml:space="preserve"> </w:t>
      </w:r>
      <w:r w:rsidRPr="00215A4C">
        <w:rPr>
          <w:rFonts w:eastAsiaTheme="minorHAnsi" w:hint="eastAsia"/>
          <w:kern w:val="0"/>
          <w:szCs w:val="20"/>
        </w:rPr>
        <w:t>이용되어서</w:t>
      </w:r>
      <w:r w:rsidR="009E56AB">
        <w:rPr>
          <w:rFonts w:eastAsiaTheme="minorHAnsi" w:hint="eastAsia"/>
          <w:kern w:val="0"/>
          <w:szCs w:val="20"/>
        </w:rPr>
        <w:t>도</w:t>
      </w:r>
      <w:r w:rsidRPr="00215A4C">
        <w:rPr>
          <w:rFonts w:eastAsiaTheme="minorHAnsi"/>
          <w:kern w:val="0"/>
          <w:szCs w:val="20"/>
        </w:rPr>
        <w:t xml:space="preserve"> </w:t>
      </w:r>
      <w:r w:rsidRPr="00215A4C">
        <w:rPr>
          <w:rFonts w:eastAsiaTheme="minorHAnsi" w:hint="eastAsia"/>
          <w:kern w:val="0"/>
          <w:szCs w:val="20"/>
        </w:rPr>
        <w:t>안된다</w:t>
      </w:r>
      <w:r w:rsidRPr="00215A4C">
        <w:rPr>
          <w:rFonts w:eastAsiaTheme="minorHAnsi"/>
          <w:kern w:val="0"/>
          <w:szCs w:val="20"/>
        </w:rPr>
        <w:t>.</w:t>
      </w:r>
    </w:p>
    <w:p w:rsidR="006B4582" w:rsidRPr="00215A4C" w:rsidRDefault="007833A7" w:rsidP="006B4582">
      <w:pPr>
        <w:pStyle w:val="a5"/>
        <w:wordWrap/>
        <w:ind w:firstLineChars="100" w:firstLine="200"/>
        <w:rPr>
          <w:rFonts w:eastAsiaTheme="minorHAnsi"/>
          <w:kern w:val="0"/>
          <w:szCs w:val="20"/>
        </w:rPr>
      </w:pPr>
      <w:r w:rsidRPr="00215A4C">
        <w:rPr>
          <w:rFonts w:eastAsiaTheme="minorHAnsi"/>
          <w:kern w:val="0"/>
          <w:szCs w:val="20"/>
        </w:rPr>
        <w:t>2011</w:t>
      </w:r>
      <w:r w:rsidRPr="00215A4C">
        <w:rPr>
          <w:rFonts w:eastAsiaTheme="minorHAnsi" w:hint="eastAsia"/>
          <w:kern w:val="0"/>
          <w:szCs w:val="20"/>
        </w:rPr>
        <w:t>년</w:t>
      </w:r>
      <w:r w:rsidRPr="00215A4C">
        <w:rPr>
          <w:rFonts w:eastAsiaTheme="minorHAnsi"/>
          <w:kern w:val="0"/>
          <w:szCs w:val="20"/>
        </w:rPr>
        <w:t xml:space="preserve"> </w:t>
      </w:r>
      <w:r w:rsidRPr="00215A4C">
        <w:rPr>
          <w:rFonts w:eastAsiaTheme="minorHAnsi" w:hint="eastAsia"/>
          <w:kern w:val="0"/>
          <w:szCs w:val="20"/>
        </w:rPr>
        <w:t>대한재활의학회</w:t>
      </w:r>
      <w:r w:rsidRPr="00215A4C">
        <w:rPr>
          <w:rFonts w:eastAsiaTheme="minorHAnsi"/>
          <w:kern w:val="0"/>
          <w:szCs w:val="20"/>
        </w:rPr>
        <w:t xml:space="preserve"> </w:t>
      </w:r>
      <w:r w:rsidRPr="00215A4C">
        <w:rPr>
          <w:rFonts w:eastAsiaTheme="minorHAnsi" w:hint="eastAsia"/>
          <w:kern w:val="0"/>
          <w:szCs w:val="20"/>
        </w:rPr>
        <w:t>산하</w:t>
      </w:r>
      <w:r w:rsidRPr="00215A4C">
        <w:rPr>
          <w:rFonts w:eastAsiaTheme="minorHAnsi"/>
          <w:kern w:val="0"/>
          <w:szCs w:val="20"/>
        </w:rPr>
        <w:t xml:space="preserve"> </w:t>
      </w:r>
      <w:r w:rsidRPr="00215A4C">
        <w:rPr>
          <w:rFonts w:eastAsiaTheme="minorHAnsi" w:hint="eastAsia"/>
          <w:kern w:val="0"/>
          <w:szCs w:val="20"/>
        </w:rPr>
        <w:t>대한임상통증학회에서는</w:t>
      </w:r>
      <w:r w:rsidRPr="00215A4C">
        <w:rPr>
          <w:rFonts w:eastAsiaTheme="minorHAnsi"/>
          <w:kern w:val="0"/>
          <w:szCs w:val="20"/>
        </w:rPr>
        <w:t xml:space="preserve"> </w:t>
      </w:r>
      <w:r w:rsidRPr="00215A4C">
        <w:rPr>
          <w:rFonts w:eastAsiaTheme="minorHAnsi" w:hint="eastAsia"/>
          <w:kern w:val="0"/>
          <w:szCs w:val="20"/>
        </w:rPr>
        <w:t>학회</w:t>
      </w:r>
      <w:r w:rsidR="006B4582" w:rsidRPr="00215A4C">
        <w:rPr>
          <w:rFonts w:eastAsiaTheme="minorHAnsi" w:hint="eastAsia"/>
          <w:kern w:val="0"/>
          <w:szCs w:val="20"/>
        </w:rPr>
        <w:t>창립</w:t>
      </w:r>
      <w:r w:rsidR="006B4582" w:rsidRPr="00215A4C">
        <w:rPr>
          <w:rFonts w:eastAsiaTheme="minorHAnsi"/>
          <w:kern w:val="0"/>
          <w:szCs w:val="20"/>
        </w:rPr>
        <w:t xml:space="preserve"> 10주년을 기념하기 위한 기념 사업의 하나로 </w:t>
      </w:r>
      <w:r w:rsidRPr="00215A4C">
        <w:rPr>
          <w:rFonts w:eastAsiaTheme="minorHAnsi"/>
          <w:kern w:val="0"/>
          <w:szCs w:val="20"/>
        </w:rPr>
        <w:t>“</w:t>
      </w:r>
      <w:r w:rsidRPr="00215A4C">
        <w:rPr>
          <w:rFonts w:eastAsiaTheme="minorHAnsi" w:hint="eastAsia"/>
          <w:kern w:val="0"/>
          <w:szCs w:val="20"/>
        </w:rPr>
        <w:t>요통의</w:t>
      </w:r>
      <w:r w:rsidRPr="00215A4C">
        <w:rPr>
          <w:rFonts w:eastAsiaTheme="minorHAnsi"/>
          <w:kern w:val="0"/>
          <w:szCs w:val="20"/>
        </w:rPr>
        <w:t xml:space="preserve"> </w:t>
      </w:r>
      <w:r w:rsidR="008B5FD4" w:rsidRPr="00215A4C">
        <w:rPr>
          <w:rFonts w:eastAsiaTheme="minorHAnsi" w:hint="eastAsia"/>
          <w:kern w:val="0"/>
          <w:szCs w:val="20"/>
        </w:rPr>
        <w:t>진단</w:t>
      </w:r>
      <w:r w:rsidR="008B5FD4" w:rsidRPr="00215A4C">
        <w:rPr>
          <w:rFonts w:eastAsiaTheme="minorHAnsi"/>
          <w:kern w:val="0"/>
          <w:szCs w:val="20"/>
        </w:rPr>
        <w:t xml:space="preserve"> </w:t>
      </w:r>
      <w:r w:rsidR="008B5FD4" w:rsidRPr="00215A4C">
        <w:rPr>
          <w:rFonts w:eastAsiaTheme="minorHAnsi" w:hint="eastAsia"/>
          <w:kern w:val="0"/>
          <w:szCs w:val="20"/>
        </w:rPr>
        <w:t>및</w:t>
      </w:r>
      <w:r w:rsidR="008B5FD4" w:rsidRPr="00215A4C">
        <w:rPr>
          <w:rFonts w:eastAsiaTheme="minorHAnsi"/>
          <w:kern w:val="0"/>
          <w:szCs w:val="20"/>
        </w:rPr>
        <w:t xml:space="preserve"> </w:t>
      </w:r>
      <w:r w:rsidR="008B5FD4" w:rsidRPr="00215A4C">
        <w:rPr>
          <w:rFonts w:eastAsiaTheme="minorHAnsi" w:hint="eastAsia"/>
          <w:kern w:val="0"/>
          <w:szCs w:val="20"/>
        </w:rPr>
        <w:t>치료</w:t>
      </w:r>
      <w:r w:rsidR="008B5FD4" w:rsidRPr="00215A4C">
        <w:rPr>
          <w:rFonts w:eastAsiaTheme="minorHAnsi"/>
          <w:kern w:val="0"/>
          <w:szCs w:val="20"/>
        </w:rPr>
        <w:t xml:space="preserve"> </w:t>
      </w:r>
      <w:r w:rsidR="008B5FD4" w:rsidRPr="00215A4C">
        <w:rPr>
          <w:rFonts w:eastAsiaTheme="minorHAnsi" w:hint="eastAsia"/>
          <w:kern w:val="0"/>
          <w:szCs w:val="20"/>
        </w:rPr>
        <w:t>진료지침</w:t>
      </w:r>
      <w:r w:rsidR="008B5FD4" w:rsidRPr="00215A4C">
        <w:rPr>
          <w:rFonts w:eastAsiaTheme="minorHAnsi"/>
          <w:kern w:val="0"/>
          <w:szCs w:val="20"/>
        </w:rPr>
        <w:t>”</w:t>
      </w:r>
      <w:r w:rsidR="008B5FD4" w:rsidRPr="00215A4C">
        <w:rPr>
          <w:rFonts w:eastAsiaTheme="minorHAnsi" w:hint="eastAsia"/>
          <w:kern w:val="0"/>
          <w:szCs w:val="20"/>
        </w:rPr>
        <w:t>을</w:t>
      </w:r>
      <w:r w:rsidR="008B5FD4" w:rsidRPr="00215A4C">
        <w:rPr>
          <w:rFonts w:eastAsiaTheme="minorHAnsi"/>
          <w:kern w:val="0"/>
          <w:szCs w:val="20"/>
        </w:rPr>
        <w:t xml:space="preserve"> </w:t>
      </w:r>
      <w:r w:rsidR="006B4582" w:rsidRPr="00215A4C">
        <w:rPr>
          <w:rFonts w:eastAsiaTheme="minorHAnsi" w:hint="eastAsia"/>
          <w:kern w:val="0"/>
          <w:szCs w:val="20"/>
        </w:rPr>
        <w:t>개발</w:t>
      </w:r>
      <w:r w:rsidR="008B5FD4" w:rsidRPr="00215A4C">
        <w:rPr>
          <w:rFonts w:eastAsiaTheme="minorHAnsi" w:hint="eastAsia"/>
          <w:kern w:val="0"/>
          <w:szCs w:val="20"/>
        </w:rPr>
        <w:t>하였다</w:t>
      </w:r>
      <w:r w:rsidR="008B5FD4" w:rsidRPr="00215A4C">
        <w:rPr>
          <w:rFonts w:eastAsiaTheme="minorHAnsi"/>
          <w:kern w:val="0"/>
          <w:szCs w:val="20"/>
        </w:rPr>
        <w:t>.</w:t>
      </w:r>
      <w:hyperlink w:anchor="_ENREF_3" w:tooltip="Ko, 2011 #184" w:history="1">
        <w:r w:rsidR="008B3538">
          <w:rPr>
            <w:rFonts w:eastAsiaTheme="minorHAnsi"/>
            <w:kern w:val="0"/>
            <w:szCs w:val="20"/>
          </w:rPr>
          <w:fldChar w:fldCharType="begin"/>
        </w:r>
        <w:r w:rsidR="008B3538">
          <w:rPr>
            <w:rFonts w:eastAsiaTheme="minorHAnsi"/>
            <w:kern w:val="0"/>
            <w:szCs w:val="20"/>
          </w:rPr>
          <w:instrText xml:space="preserve"> ADDIN EN.CITE &lt;EndNote&gt;&lt;Cite&gt;&lt;Author&gt;Ko&lt;/Author&gt;&lt;Year&gt;2011&lt;/Year&gt;&lt;RecNum&gt;184&lt;/RecNum&gt;&lt;DisplayText&gt;&lt;style face="superscript"&gt;3&lt;/style&gt;&lt;/DisplayText&gt;&lt;record&gt;&lt;rec-number&gt;184&lt;/rec-number&gt;&lt;foreign-keys&gt;&lt;key app="EN" db-id="fd2a9z0f3eep0dex5zqvz9e2zsae9rf5fpfe"&gt;184&lt;/key&gt;&lt;/foreign-keys&gt;&lt;ref-type name="Journal Article"&gt;17&lt;/ref-type&gt;&lt;contributors&gt;&lt;authors&gt;&lt;author&gt;Ko, HY&lt;/author&gt;&lt;author&gt;Kim, JS&lt;/author&gt;&lt;author&gt;Sung,DH  &lt;/author&gt;&lt;author&gt;Chung,SG &lt;/author&gt;&lt;author&gt;Choi,KH &lt;/author&gt;&lt;author&gt;Park,YG&lt;/author&gt;&lt;author&gt;Lee, IS&lt;/author&gt;&lt;author&gt;Kim,DH &lt;/author&gt;&lt;author&gt;Choi,YK&lt;/author&gt;&lt;author&gt;Lee,JH &lt;/author&gt;&lt;author&gt;Lee,SH&lt;/author&gt;&lt;author&gt;Lee,KH &lt;/author&gt;&lt;author&gt;Seok, H&lt;/author&gt;&lt;author&gt;Lee, JS &lt;/author&gt;&lt;author&gt;Shin, KH&lt;/author&gt;&lt;author&gt;Kim,DK &lt;/author&gt;&lt;author&gt;Bang, HJ&lt;/author&gt;&lt;author&gt;Kim,TU &lt;/author&gt;&lt;author&gt;Yoon, SH&lt;/author&gt;&lt;author&gt;Lee,CH&lt;/author&gt;&lt;author&gt;Kim, DH&lt;/author&gt;&lt;author&gt;Taskforce Team of Korean Association of Pain Medicine for Development of the Clinical Practice Guideline for Diagnosis and Treatment of Low Back Pain&lt;/author&gt;&lt;/authors&gt;&lt;/contributors&gt;&lt;titles&gt;&lt;title&gt;Diagnosis and Treatment of Low Back Pain: A Clinical Practice Guideline from Korean Association of Pain Medicine&lt;/title&gt;&lt;secondary-title&gt;Clinical pain&lt;/secondary-title&gt;&lt;/titles&gt;&lt;periodical&gt;&lt;full-title&gt;Clinical pain&lt;/full-title&gt;&lt;/periodical&gt;&lt;pages&gt;1-37&lt;/pages&gt;&lt;volume&gt;10&lt;/volume&gt;&lt;number&gt;1&lt;/number&gt;&lt;dates&gt;&lt;year&gt;2011&lt;/year&gt;&lt;/dates&gt;&lt;urls&gt;&lt;/urls&gt;&lt;/record&gt;&lt;/Cite&gt;&lt;/EndNote&gt;</w:instrText>
        </w:r>
        <w:r w:rsidR="008B3538">
          <w:rPr>
            <w:rFonts w:eastAsiaTheme="minorHAnsi"/>
            <w:kern w:val="0"/>
            <w:szCs w:val="20"/>
          </w:rPr>
          <w:fldChar w:fldCharType="separate"/>
        </w:r>
        <w:r w:rsidR="008B3538" w:rsidRPr="0066062A">
          <w:rPr>
            <w:rFonts w:eastAsiaTheme="minorHAnsi"/>
            <w:noProof/>
            <w:kern w:val="0"/>
            <w:szCs w:val="20"/>
            <w:vertAlign w:val="superscript"/>
          </w:rPr>
          <w:t>3</w:t>
        </w:r>
        <w:r w:rsidR="008B3538">
          <w:rPr>
            <w:rFonts w:eastAsiaTheme="minorHAnsi"/>
            <w:kern w:val="0"/>
            <w:szCs w:val="20"/>
          </w:rPr>
          <w:fldChar w:fldCharType="end"/>
        </w:r>
      </w:hyperlink>
      <w:r w:rsidR="008B5FD4" w:rsidRPr="00215A4C">
        <w:rPr>
          <w:rFonts w:eastAsiaTheme="minorHAnsi"/>
          <w:kern w:val="0"/>
          <w:szCs w:val="20"/>
        </w:rPr>
        <w:t xml:space="preserve"> </w:t>
      </w:r>
      <w:r w:rsidR="008B5FD4" w:rsidRPr="00215A4C">
        <w:rPr>
          <w:rFonts w:eastAsiaTheme="minorHAnsi" w:hint="eastAsia"/>
          <w:kern w:val="0"/>
          <w:szCs w:val="20"/>
        </w:rPr>
        <w:t>개발과정은</w:t>
      </w:r>
      <w:r w:rsidR="008B5FD4" w:rsidRPr="00215A4C">
        <w:rPr>
          <w:rFonts w:eastAsiaTheme="minorHAnsi"/>
          <w:kern w:val="0"/>
          <w:szCs w:val="20"/>
        </w:rPr>
        <w:t xml:space="preserve"> </w:t>
      </w:r>
      <w:r w:rsidR="008B5FD4" w:rsidRPr="00215A4C">
        <w:rPr>
          <w:rFonts w:eastAsiaTheme="minorHAnsi" w:hint="eastAsia"/>
          <w:kern w:val="0"/>
          <w:szCs w:val="20"/>
        </w:rPr>
        <w:t>주로</w:t>
      </w:r>
      <w:r w:rsidR="006B4582" w:rsidRPr="00215A4C">
        <w:rPr>
          <w:rFonts w:eastAsiaTheme="minorHAnsi"/>
          <w:kern w:val="0"/>
          <w:szCs w:val="20"/>
        </w:rPr>
        <w:t xml:space="preserve"> </w:t>
      </w:r>
      <w:r w:rsidR="008B5FD4" w:rsidRPr="00215A4C">
        <w:rPr>
          <w:rFonts w:eastAsiaTheme="minorHAnsi" w:hint="eastAsia"/>
          <w:kern w:val="0"/>
          <w:szCs w:val="20"/>
        </w:rPr>
        <w:t>기존에</w:t>
      </w:r>
      <w:r w:rsidR="008B5FD4" w:rsidRPr="00215A4C">
        <w:rPr>
          <w:rFonts w:eastAsiaTheme="minorHAnsi"/>
          <w:kern w:val="0"/>
          <w:szCs w:val="20"/>
        </w:rPr>
        <w:t xml:space="preserve"> 발표되었던 </w:t>
      </w:r>
      <w:r w:rsidR="006B4582" w:rsidRPr="00215A4C">
        <w:rPr>
          <w:rFonts w:eastAsiaTheme="minorHAnsi" w:hint="eastAsia"/>
          <w:kern w:val="0"/>
          <w:szCs w:val="20"/>
        </w:rPr>
        <w:t>외국의</w:t>
      </w:r>
      <w:r w:rsidR="006B4582" w:rsidRPr="00215A4C">
        <w:rPr>
          <w:rFonts w:eastAsiaTheme="minorHAnsi"/>
          <w:kern w:val="0"/>
          <w:szCs w:val="20"/>
        </w:rPr>
        <w:t xml:space="preserve"> </w:t>
      </w:r>
      <w:r w:rsidR="008B5FD4" w:rsidRPr="00215A4C">
        <w:rPr>
          <w:rFonts w:eastAsiaTheme="minorHAnsi" w:hint="eastAsia"/>
          <w:kern w:val="0"/>
          <w:szCs w:val="20"/>
        </w:rPr>
        <w:t>진료지침</w:t>
      </w:r>
      <w:r w:rsidR="006B4582" w:rsidRPr="00215A4C">
        <w:rPr>
          <w:rFonts w:eastAsiaTheme="minorHAnsi" w:hint="eastAsia"/>
          <w:kern w:val="0"/>
          <w:szCs w:val="20"/>
        </w:rPr>
        <w:t>들을</w:t>
      </w:r>
      <w:r w:rsidR="006B4582" w:rsidRPr="00215A4C">
        <w:rPr>
          <w:rFonts w:eastAsiaTheme="minorHAnsi"/>
          <w:kern w:val="0"/>
          <w:szCs w:val="20"/>
        </w:rPr>
        <w:t xml:space="preserve"> </w:t>
      </w:r>
      <w:r w:rsidR="006B4582" w:rsidRPr="00215A4C">
        <w:rPr>
          <w:rFonts w:eastAsiaTheme="minorHAnsi" w:hint="eastAsia"/>
          <w:kern w:val="0"/>
          <w:szCs w:val="20"/>
        </w:rPr>
        <w:t>정리</w:t>
      </w:r>
      <w:r w:rsidR="006B4582" w:rsidRPr="00215A4C">
        <w:rPr>
          <w:rFonts w:eastAsiaTheme="minorHAnsi"/>
          <w:kern w:val="0"/>
          <w:szCs w:val="20"/>
        </w:rPr>
        <w:t xml:space="preserve">, </w:t>
      </w:r>
      <w:r w:rsidR="006B4582" w:rsidRPr="00215A4C">
        <w:rPr>
          <w:rFonts w:eastAsiaTheme="minorHAnsi" w:hint="eastAsia"/>
          <w:kern w:val="0"/>
          <w:szCs w:val="20"/>
        </w:rPr>
        <w:t>분석</w:t>
      </w:r>
      <w:r w:rsidR="001E285E" w:rsidRPr="00215A4C">
        <w:rPr>
          <w:rFonts w:eastAsiaTheme="minorHAnsi" w:hint="eastAsia"/>
          <w:kern w:val="0"/>
          <w:szCs w:val="20"/>
        </w:rPr>
        <w:t>한</w:t>
      </w:r>
      <w:r w:rsidR="001E285E" w:rsidRPr="00215A4C">
        <w:rPr>
          <w:rFonts w:eastAsiaTheme="minorHAnsi"/>
          <w:kern w:val="0"/>
          <w:szCs w:val="20"/>
        </w:rPr>
        <w:t xml:space="preserve"> </w:t>
      </w:r>
      <w:r w:rsidR="001E285E" w:rsidRPr="00215A4C">
        <w:rPr>
          <w:rFonts w:eastAsiaTheme="minorHAnsi" w:hint="eastAsia"/>
          <w:kern w:val="0"/>
          <w:szCs w:val="20"/>
        </w:rPr>
        <w:t>후</w:t>
      </w:r>
      <w:r w:rsidR="006B4582" w:rsidRPr="00215A4C">
        <w:rPr>
          <w:rFonts w:eastAsiaTheme="minorHAnsi"/>
          <w:kern w:val="0"/>
          <w:szCs w:val="20"/>
        </w:rPr>
        <w:t xml:space="preserve"> 국내의 의료 환경을 고려</w:t>
      </w:r>
      <w:r w:rsidR="001E285E" w:rsidRPr="00215A4C">
        <w:rPr>
          <w:rFonts w:eastAsiaTheme="minorHAnsi" w:hint="eastAsia"/>
          <w:kern w:val="0"/>
          <w:szCs w:val="20"/>
        </w:rPr>
        <w:t>한</w:t>
      </w:r>
      <w:r w:rsidR="006B4582" w:rsidRPr="00215A4C">
        <w:rPr>
          <w:rFonts w:eastAsiaTheme="minorHAnsi"/>
          <w:kern w:val="0"/>
          <w:szCs w:val="20"/>
        </w:rPr>
        <w:t xml:space="preserve"> </w:t>
      </w:r>
      <w:r w:rsidR="008B5FD4" w:rsidRPr="00215A4C">
        <w:rPr>
          <w:rFonts w:eastAsiaTheme="minorHAnsi" w:hint="eastAsia"/>
          <w:kern w:val="0"/>
          <w:szCs w:val="20"/>
        </w:rPr>
        <w:t>수용개작의</w:t>
      </w:r>
      <w:r w:rsidR="008B5FD4" w:rsidRPr="00215A4C">
        <w:rPr>
          <w:rFonts w:eastAsiaTheme="minorHAnsi"/>
          <w:kern w:val="0"/>
          <w:szCs w:val="20"/>
        </w:rPr>
        <w:t xml:space="preserve"> 방식으로 </w:t>
      </w:r>
      <w:r w:rsidR="006B4582" w:rsidRPr="00215A4C">
        <w:rPr>
          <w:rFonts w:eastAsiaTheme="minorHAnsi" w:hint="eastAsia"/>
          <w:kern w:val="0"/>
          <w:szCs w:val="20"/>
        </w:rPr>
        <w:t>개발되었다</w:t>
      </w:r>
      <w:r w:rsidR="006B4582" w:rsidRPr="00215A4C">
        <w:rPr>
          <w:rFonts w:eastAsiaTheme="minorHAnsi"/>
          <w:kern w:val="0"/>
          <w:szCs w:val="20"/>
        </w:rPr>
        <w:t xml:space="preserve">. </w:t>
      </w:r>
      <w:r w:rsidR="008B5FD4" w:rsidRPr="00215A4C">
        <w:rPr>
          <w:rFonts w:eastAsiaTheme="minorHAnsi" w:hint="eastAsia"/>
          <w:kern w:val="0"/>
          <w:szCs w:val="20"/>
        </w:rPr>
        <w:t>당시</w:t>
      </w:r>
      <w:r w:rsidR="008B5FD4" w:rsidRPr="00215A4C">
        <w:rPr>
          <w:rFonts w:eastAsiaTheme="minorHAnsi"/>
          <w:kern w:val="0"/>
          <w:szCs w:val="20"/>
        </w:rPr>
        <w:t xml:space="preserve"> 제작된 지침은 가장 흔한 골격계 통증 중 하나임에도 불구하고 국내에 전무하다시피한 요통에 대한 진단 및 치료방법 전반에 대한 지침을 제시하였다는 데 그 의미가 있다고 할 수 있다. </w:t>
      </w:r>
      <w:r w:rsidR="006B4582" w:rsidRPr="00215A4C">
        <w:rPr>
          <w:rFonts w:eastAsiaTheme="minorHAnsi" w:hint="eastAsia"/>
          <w:kern w:val="0"/>
          <w:szCs w:val="20"/>
        </w:rPr>
        <w:t>그러나</w:t>
      </w:r>
      <w:r w:rsidR="006B4582" w:rsidRPr="00215A4C">
        <w:rPr>
          <w:rFonts w:eastAsiaTheme="minorHAnsi"/>
          <w:kern w:val="0"/>
          <w:szCs w:val="20"/>
        </w:rPr>
        <w:t xml:space="preserve"> </w:t>
      </w:r>
      <w:r w:rsidR="008B5FD4" w:rsidRPr="00215A4C">
        <w:rPr>
          <w:rFonts w:eastAsiaTheme="minorHAnsi" w:hint="eastAsia"/>
          <w:kern w:val="0"/>
          <w:szCs w:val="20"/>
        </w:rPr>
        <w:t>국내</w:t>
      </w:r>
      <w:r w:rsidR="008B5FD4" w:rsidRPr="00215A4C">
        <w:rPr>
          <w:rFonts w:eastAsiaTheme="minorHAnsi"/>
          <w:kern w:val="0"/>
          <w:szCs w:val="20"/>
        </w:rPr>
        <w:t xml:space="preserve"> </w:t>
      </w:r>
      <w:r w:rsidR="008B5FD4" w:rsidRPr="00215A4C">
        <w:rPr>
          <w:rFonts w:eastAsiaTheme="minorHAnsi" w:hint="eastAsia"/>
          <w:kern w:val="0"/>
          <w:szCs w:val="20"/>
        </w:rPr>
        <w:t>의료진을</w:t>
      </w:r>
      <w:r w:rsidR="008B5FD4" w:rsidRPr="00215A4C">
        <w:rPr>
          <w:rFonts w:eastAsiaTheme="minorHAnsi"/>
          <w:kern w:val="0"/>
          <w:szCs w:val="20"/>
        </w:rPr>
        <w:t xml:space="preserve"> </w:t>
      </w:r>
      <w:r w:rsidR="008B5FD4" w:rsidRPr="00215A4C">
        <w:rPr>
          <w:rFonts w:eastAsiaTheme="minorHAnsi" w:hint="eastAsia"/>
          <w:kern w:val="0"/>
          <w:szCs w:val="20"/>
        </w:rPr>
        <w:t>위한</w:t>
      </w:r>
      <w:r w:rsidR="008B5FD4" w:rsidRPr="00215A4C">
        <w:rPr>
          <w:rFonts w:eastAsiaTheme="minorHAnsi"/>
          <w:kern w:val="0"/>
          <w:szCs w:val="20"/>
        </w:rPr>
        <w:t xml:space="preserve"> </w:t>
      </w:r>
      <w:r w:rsidR="008B5FD4" w:rsidRPr="00215A4C">
        <w:rPr>
          <w:rFonts w:eastAsiaTheme="minorHAnsi" w:hint="eastAsia"/>
          <w:kern w:val="0"/>
          <w:szCs w:val="20"/>
        </w:rPr>
        <w:t>지침을</w:t>
      </w:r>
      <w:r w:rsidR="008B5FD4" w:rsidRPr="00215A4C">
        <w:rPr>
          <w:rFonts w:eastAsiaTheme="minorHAnsi"/>
          <w:kern w:val="0"/>
          <w:szCs w:val="20"/>
        </w:rPr>
        <w:t xml:space="preserve"> </w:t>
      </w:r>
      <w:r w:rsidR="008B5FD4" w:rsidRPr="00215A4C">
        <w:rPr>
          <w:rFonts w:eastAsiaTheme="minorHAnsi" w:hint="eastAsia"/>
          <w:kern w:val="0"/>
          <w:szCs w:val="20"/>
        </w:rPr>
        <w:t>개발한다라는</w:t>
      </w:r>
      <w:r w:rsidR="008B5FD4" w:rsidRPr="00215A4C">
        <w:rPr>
          <w:rFonts w:eastAsiaTheme="minorHAnsi"/>
          <w:kern w:val="0"/>
          <w:szCs w:val="20"/>
        </w:rPr>
        <w:t xml:space="preserve"> </w:t>
      </w:r>
      <w:r w:rsidR="008B5FD4" w:rsidRPr="00215A4C">
        <w:rPr>
          <w:rFonts w:eastAsiaTheme="minorHAnsi" w:hint="eastAsia"/>
          <w:kern w:val="0"/>
          <w:szCs w:val="20"/>
        </w:rPr>
        <w:t>명분에도</w:t>
      </w:r>
      <w:r w:rsidR="008B5FD4" w:rsidRPr="00215A4C">
        <w:rPr>
          <w:rFonts w:eastAsiaTheme="minorHAnsi"/>
          <w:kern w:val="0"/>
          <w:szCs w:val="20"/>
        </w:rPr>
        <w:t xml:space="preserve"> </w:t>
      </w:r>
      <w:r w:rsidR="008B5FD4" w:rsidRPr="00215A4C">
        <w:rPr>
          <w:rFonts w:eastAsiaTheme="minorHAnsi" w:hint="eastAsia"/>
          <w:kern w:val="0"/>
          <w:szCs w:val="20"/>
        </w:rPr>
        <w:t>불구하고</w:t>
      </w:r>
      <w:r w:rsidR="008B5FD4" w:rsidRPr="00215A4C">
        <w:rPr>
          <w:rFonts w:eastAsiaTheme="minorHAnsi"/>
          <w:kern w:val="0"/>
          <w:szCs w:val="20"/>
        </w:rPr>
        <w:t xml:space="preserve"> </w:t>
      </w:r>
      <w:r w:rsidR="008B5FD4" w:rsidRPr="00215A4C">
        <w:rPr>
          <w:rFonts w:eastAsiaTheme="minorHAnsi" w:hint="eastAsia"/>
          <w:kern w:val="0"/>
          <w:szCs w:val="20"/>
        </w:rPr>
        <w:t>국내의</w:t>
      </w:r>
      <w:r w:rsidR="006B4582" w:rsidRPr="00215A4C">
        <w:rPr>
          <w:rFonts w:eastAsiaTheme="minorHAnsi"/>
          <w:kern w:val="0"/>
          <w:szCs w:val="20"/>
        </w:rPr>
        <w:t xml:space="preserve"> 자료가 충분하지 못하여 </w:t>
      </w:r>
      <w:r w:rsidR="008B5FD4" w:rsidRPr="00215A4C">
        <w:rPr>
          <w:rFonts w:eastAsiaTheme="minorHAnsi" w:hint="eastAsia"/>
          <w:kern w:val="0"/>
          <w:szCs w:val="20"/>
        </w:rPr>
        <w:t>외국의</w:t>
      </w:r>
      <w:r w:rsidR="008B5FD4" w:rsidRPr="00215A4C">
        <w:rPr>
          <w:rFonts w:eastAsiaTheme="minorHAnsi"/>
          <w:kern w:val="0"/>
          <w:szCs w:val="20"/>
        </w:rPr>
        <w:t xml:space="preserve"> </w:t>
      </w:r>
      <w:r w:rsidR="008B5FD4" w:rsidRPr="00215A4C">
        <w:rPr>
          <w:rFonts w:eastAsiaTheme="minorHAnsi" w:hint="eastAsia"/>
          <w:kern w:val="0"/>
          <w:szCs w:val="20"/>
        </w:rPr>
        <w:t>자료들을</w:t>
      </w:r>
      <w:r w:rsidR="008B5FD4" w:rsidRPr="00215A4C">
        <w:rPr>
          <w:rFonts w:eastAsiaTheme="minorHAnsi"/>
          <w:kern w:val="0"/>
          <w:szCs w:val="20"/>
        </w:rPr>
        <w:t xml:space="preserve"> </w:t>
      </w:r>
      <w:r w:rsidR="008B5FD4" w:rsidRPr="00215A4C">
        <w:rPr>
          <w:rFonts w:eastAsiaTheme="minorHAnsi" w:hint="eastAsia"/>
          <w:kern w:val="0"/>
          <w:szCs w:val="20"/>
        </w:rPr>
        <w:t>주로</w:t>
      </w:r>
      <w:r w:rsidR="008B5FD4" w:rsidRPr="00215A4C">
        <w:rPr>
          <w:rFonts w:eastAsiaTheme="minorHAnsi"/>
          <w:kern w:val="0"/>
          <w:szCs w:val="20"/>
        </w:rPr>
        <w:t xml:space="preserve"> </w:t>
      </w:r>
      <w:r w:rsidR="008B5FD4" w:rsidRPr="00215A4C">
        <w:rPr>
          <w:rFonts w:eastAsiaTheme="minorHAnsi" w:hint="eastAsia"/>
          <w:kern w:val="0"/>
          <w:szCs w:val="20"/>
        </w:rPr>
        <w:t>참고하였다는</w:t>
      </w:r>
      <w:r w:rsidR="008B5FD4" w:rsidRPr="00215A4C">
        <w:rPr>
          <w:rFonts w:eastAsiaTheme="minorHAnsi"/>
          <w:kern w:val="0"/>
          <w:szCs w:val="20"/>
        </w:rPr>
        <w:t xml:space="preserve"> </w:t>
      </w:r>
      <w:r w:rsidR="008B5FD4" w:rsidRPr="00215A4C">
        <w:rPr>
          <w:rFonts w:eastAsiaTheme="minorHAnsi" w:hint="eastAsia"/>
          <w:kern w:val="0"/>
          <w:szCs w:val="20"/>
        </w:rPr>
        <w:t>점</w:t>
      </w:r>
      <w:r w:rsidR="008B5FD4" w:rsidRPr="00215A4C">
        <w:rPr>
          <w:rFonts w:eastAsiaTheme="minorHAnsi"/>
          <w:kern w:val="0"/>
          <w:szCs w:val="20"/>
        </w:rPr>
        <w:t xml:space="preserve">, </w:t>
      </w:r>
      <w:r w:rsidR="008B5FD4" w:rsidRPr="00215A4C">
        <w:rPr>
          <w:rFonts w:eastAsiaTheme="minorHAnsi" w:hint="eastAsia"/>
          <w:kern w:val="0"/>
          <w:szCs w:val="20"/>
        </w:rPr>
        <w:t>무작위</w:t>
      </w:r>
      <w:r w:rsidR="004038ED" w:rsidRPr="00215A4C">
        <w:rPr>
          <w:rFonts w:eastAsiaTheme="minorHAnsi" w:hint="eastAsia"/>
          <w:kern w:val="0"/>
          <w:szCs w:val="20"/>
        </w:rPr>
        <w:t>대조</w:t>
      </w:r>
      <w:r w:rsidR="008B5FD4" w:rsidRPr="00215A4C">
        <w:rPr>
          <w:rFonts w:eastAsiaTheme="minorHAnsi" w:hint="eastAsia"/>
          <w:kern w:val="0"/>
          <w:szCs w:val="20"/>
        </w:rPr>
        <w:t>연구들을</w:t>
      </w:r>
      <w:r w:rsidR="004038ED" w:rsidRPr="00215A4C">
        <w:rPr>
          <w:rFonts w:eastAsiaTheme="minorHAnsi"/>
          <w:kern w:val="0"/>
          <w:szCs w:val="20"/>
        </w:rPr>
        <w:t xml:space="preserve"> 대상으로 </w:t>
      </w:r>
      <w:r w:rsidR="008B5FD4" w:rsidRPr="00215A4C">
        <w:rPr>
          <w:rFonts w:eastAsiaTheme="minorHAnsi" w:hint="eastAsia"/>
          <w:kern w:val="0"/>
          <w:szCs w:val="20"/>
        </w:rPr>
        <w:t>쳬계적</w:t>
      </w:r>
      <w:r w:rsidR="008B5FD4" w:rsidRPr="00215A4C">
        <w:rPr>
          <w:rFonts w:eastAsiaTheme="minorHAnsi"/>
          <w:kern w:val="0"/>
          <w:szCs w:val="20"/>
        </w:rPr>
        <w:t xml:space="preserve"> 고찰을 </w:t>
      </w:r>
      <w:r w:rsidR="004038ED" w:rsidRPr="00215A4C">
        <w:rPr>
          <w:rFonts w:eastAsiaTheme="minorHAnsi" w:hint="eastAsia"/>
          <w:kern w:val="0"/>
          <w:szCs w:val="20"/>
        </w:rPr>
        <w:t>수행하여</w:t>
      </w:r>
      <w:r w:rsidR="004038ED" w:rsidRPr="00215A4C">
        <w:rPr>
          <w:rFonts w:eastAsiaTheme="minorHAnsi"/>
          <w:kern w:val="0"/>
          <w:szCs w:val="20"/>
        </w:rPr>
        <w:t xml:space="preserve"> 개발위원회 고유의 지침안을 </w:t>
      </w:r>
      <w:r w:rsidR="006B4582" w:rsidRPr="00215A4C">
        <w:rPr>
          <w:rFonts w:eastAsiaTheme="minorHAnsi" w:hint="eastAsia"/>
          <w:kern w:val="0"/>
          <w:szCs w:val="20"/>
        </w:rPr>
        <w:t>개발</w:t>
      </w:r>
      <w:r w:rsidR="008B5FD4" w:rsidRPr="00215A4C">
        <w:rPr>
          <w:rFonts w:eastAsiaTheme="minorHAnsi" w:hint="eastAsia"/>
          <w:kern w:val="0"/>
          <w:szCs w:val="20"/>
        </w:rPr>
        <w:t>하지</w:t>
      </w:r>
      <w:r w:rsidR="008B5FD4" w:rsidRPr="00215A4C">
        <w:rPr>
          <w:rFonts w:eastAsiaTheme="minorHAnsi"/>
          <w:kern w:val="0"/>
          <w:szCs w:val="20"/>
        </w:rPr>
        <w:t xml:space="preserve"> </w:t>
      </w:r>
      <w:r w:rsidR="008B5FD4" w:rsidRPr="00215A4C">
        <w:rPr>
          <w:rFonts w:eastAsiaTheme="minorHAnsi" w:hint="eastAsia"/>
          <w:kern w:val="0"/>
          <w:szCs w:val="20"/>
        </w:rPr>
        <w:t>못하고</w:t>
      </w:r>
      <w:r w:rsidR="008B5FD4" w:rsidRPr="00215A4C">
        <w:rPr>
          <w:rFonts w:eastAsiaTheme="minorHAnsi"/>
          <w:kern w:val="0"/>
          <w:szCs w:val="20"/>
        </w:rPr>
        <w:t xml:space="preserve"> </w:t>
      </w:r>
      <w:r w:rsidR="008B5FD4" w:rsidRPr="00215A4C">
        <w:rPr>
          <w:rFonts w:eastAsiaTheme="minorHAnsi" w:hint="eastAsia"/>
          <w:kern w:val="0"/>
          <w:szCs w:val="20"/>
        </w:rPr>
        <w:t>이미</w:t>
      </w:r>
      <w:r w:rsidR="008B5FD4" w:rsidRPr="00215A4C">
        <w:rPr>
          <w:rFonts w:eastAsiaTheme="minorHAnsi"/>
          <w:kern w:val="0"/>
          <w:szCs w:val="20"/>
        </w:rPr>
        <w:t xml:space="preserve"> </w:t>
      </w:r>
      <w:r w:rsidR="008B5FD4" w:rsidRPr="00215A4C">
        <w:rPr>
          <w:rFonts w:eastAsiaTheme="minorHAnsi" w:hint="eastAsia"/>
          <w:kern w:val="0"/>
          <w:szCs w:val="20"/>
        </w:rPr>
        <w:t>발표된</w:t>
      </w:r>
      <w:r w:rsidR="008B5FD4" w:rsidRPr="00215A4C">
        <w:rPr>
          <w:rFonts w:eastAsiaTheme="minorHAnsi"/>
          <w:kern w:val="0"/>
          <w:szCs w:val="20"/>
        </w:rPr>
        <w:t xml:space="preserve"> </w:t>
      </w:r>
      <w:r w:rsidR="008B5FD4" w:rsidRPr="00215A4C">
        <w:rPr>
          <w:rFonts w:eastAsiaTheme="minorHAnsi" w:hint="eastAsia"/>
          <w:kern w:val="0"/>
          <w:szCs w:val="20"/>
        </w:rPr>
        <w:t>지침들을</w:t>
      </w:r>
      <w:r w:rsidR="008B5FD4" w:rsidRPr="00215A4C">
        <w:rPr>
          <w:rFonts w:eastAsiaTheme="minorHAnsi"/>
          <w:kern w:val="0"/>
          <w:szCs w:val="20"/>
        </w:rPr>
        <w:t xml:space="preserve"> </w:t>
      </w:r>
      <w:r w:rsidR="008B5FD4" w:rsidRPr="00215A4C">
        <w:rPr>
          <w:rFonts w:eastAsiaTheme="minorHAnsi" w:hint="eastAsia"/>
          <w:kern w:val="0"/>
          <w:szCs w:val="20"/>
        </w:rPr>
        <w:t>이용한</w:t>
      </w:r>
      <w:r w:rsidR="008B5FD4" w:rsidRPr="00215A4C">
        <w:rPr>
          <w:rFonts w:eastAsiaTheme="minorHAnsi"/>
          <w:kern w:val="0"/>
          <w:szCs w:val="20"/>
        </w:rPr>
        <w:t xml:space="preserve"> </w:t>
      </w:r>
      <w:r w:rsidR="008B5FD4" w:rsidRPr="00215A4C">
        <w:rPr>
          <w:rFonts w:eastAsiaTheme="minorHAnsi" w:hint="eastAsia"/>
          <w:kern w:val="0"/>
          <w:szCs w:val="20"/>
        </w:rPr>
        <w:t>수</w:t>
      </w:r>
      <w:r w:rsidR="00BB77F2" w:rsidRPr="00215A4C">
        <w:rPr>
          <w:rFonts w:eastAsiaTheme="minorHAnsi" w:hint="eastAsia"/>
          <w:kern w:val="0"/>
          <w:szCs w:val="20"/>
        </w:rPr>
        <w:t>용</w:t>
      </w:r>
      <w:r w:rsidR="008B5FD4" w:rsidRPr="00215A4C">
        <w:rPr>
          <w:rFonts w:eastAsiaTheme="minorHAnsi" w:hint="eastAsia"/>
          <w:kern w:val="0"/>
          <w:szCs w:val="20"/>
        </w:rPr>
        <w:t>개작이었다는</w:t>
      </w:r>
      <w:r w:rsidR="008B5FD4" w:rsidRPr="00215A4C">
        <w:rPr>
          <w:rFonts w:eastAsiaTheme="minorHAnsi"/>
          <w:kern w:val="0"/>
          <w:szCs w:val="20"/>
        </w:rPr>
        <w:t xml:space="preserve"> </w:t>
      </w:r>
      <w:r w:rsidR="004038ED" w:rsidRPr="00215A4C">
        <w:rPr>
          <w:rFonts w:eastAsiaTheme="minorHAnsi" w:hint="eastAsia"/>
          <w:kern w:val="0"/>
          <w:szCs w:val="20"/>
        </w:rPr>
        <w:t>점</w:t>
      </w:r>
      <w:r w:rsidR="008B5FD4" w:rsidRPr="00215A4C">
        <w:rPr>
          <w:rFonts w:eastAsiaTheme="minorHAnsi" w:hint="eastAsia"/>
          <w:kern w:val="0"/>
          <w:szCs w:val="20"/>
        </w:rPr>
        <w:t>이</w:t>
      </w:r>
      <w:r w:rsidR="008B5FD4" w:rsidRPr="00215A4C">
        <w:rPr>
          <w:rFonts w:eastAsiaTheme="minorHAnsi"/>
          <w:kern w:val="0"/>
          <w:szCs w:val="20"/>
        </w:rPr>
        <w:t xml:space="preserve"> </w:t>
      </w:r>
      <w:r w:rsidR="008B5FD4" w:rsidRPr="00215A4C">
        <w:rPr>
          <w:rFonts w:eastAsiaTheme="minorHAnsi" w:hint="eastAsia"/>
          <w:kern w:val="0"/>
          <w:szCs w:val="20"/>
        </w:rPr>
        <w:t>한계점이었다</w:t>
      </w:r>
      <w:r w:rsidR="008B5FD4" w:rsidRPr="00215A4C">
        <w:rPr>
          <w:rFonts w:eastAsiaTheme="minorHAnsi"/>
          <w:kern w:val="0"/>
          <w:szCs w:val="20"/>
        </w:rPr>
        <w:t xml:space="preserve">. </w:t>
      </w:r>
      <w:r w:rsidR="00BB77F2" w:rsidRPr="00215A4C">
        <w:rPr>
          <w:rFonts w:eastAsiaTheme="minorHAnsi" w:hint="eastAsia"/>
          <w:kern w:val="0"/>
          <w:szCs w:val="20"/>
        </w:rPr>
        <w:t>또한</w:t>
      </w:r>
      <w:r w:rsidR="00BB77F2" w:rsidRPr="00215A4C">
        <w:rPr>
          <w:rFonts w:eastAsiaTheme="minorHAnsi"/>
          <w:kern w:val="0"/>
          <w:szCs w:val="20"/>
        </w:rPr>
        <w:t xml:space="preserve"> </w:t>
      </w:r>
      <w:r w:rsidR="00BB77F2" w:rsidRPr="00215A4C">
        <w:rPr>
          <w:rFonts w:eastAsiaTheme="minorHAnsi" w:hint="eastAsia"/>
          <w:kern w:val="0"/>
          <w:szCs w:val="20"/>
        </w:rPr>
        <w:t>요통이라는</w:t>
      </w:r>
      <w:r w:rsidR="00BB77F2" w:rsidRPr="00215A4C">
        <w:rPr>
          <w:rFonts w:eastAsiaTheme="minorHAnsi"/>
          <w:kern w:val="0"/>
          <w:szCs w:val="20"/>
        </w:rPr>
        <w:t xml:space="preserve"> </w:t>
      </w:r>
      <w:r w:rsidR="00BB77F2" w:rsidRPr="00215A4C">
        <w:rPr>
          <w:rFonts w:eastAsiaTheme="minorHAnsi" w:hint="eastAsia"/>
          <w:kern w:val="0"/>
          <w:szCs w:val="20"/>
        </w:rPr>
        <w:t>상당히</w:t>
      </w:r>
      <w:r w:rsidR="00BB77F2" w:rsidRPr="00215A4C">
        <w:rPr>
          <w:rFonts w:eastAsiaTheme="minorHAnsi"/>
          <w:kern w:val="0"/>
          <w:szCs w:val="20"/>
        </w:rPr>
        <w:t xml:space="preserve"> </w:t>
      </w:r>
      <w:r w:rsidR="00BB77F2" w:rsidRPr="00215A4C">
        <w:rPr>
          <w:rFonts w:eastAsiaTheme="minorHAnsi" w:hint="eastAsia"/>
          <w:kern w:val="0"/>
          <w:szCs w:val="20"/>
        </w:rPr>
        <w:t>포괄적인</w:t>
      </w:r>
      <w:r w:rsidR="00BB77F2" w:rsidRPr="00215A4C">
        <w:rPr>
          <w:rFonts w:eastAsiaTheme="minorHAnsi"/>
          <w:kern w:val="0"/>
          <w:szCs w:val="20"/>
        </w:rPr>
        <w:t xml:space="preserve"> </w:t>
      </w:r>
      <w:r w:rsidR="00BB77F2" w:rsidRPr="00215A4C">
        <w:rPr>
          <w:rFonts w:eastAsiaTheme="minorHAnsi" w:hint="eastAsia"/>
          <w:kern w:val="0"/>
          <w:szCs w:val="20"/>
        </w:rPr>
        <w:t>증상</w:t>
      </w:r>
      <w:r w:rsidR="007F5F4A" w:rsidRPr="00215A4C">
        <w:rPr>
          <w:rFonts w:eastAsiaTheme="minorHAnsi" w:hint="eastAsia"/>
          <w:kern w:val="0"/>
          <w:szCs w:val="20"/>
        </w:rPr>
        <w:t>을</w:t>
      </w:r>
      <w:r w:rsidR="007F5F4A" w:rsidRPr="00215A4C">
        <w:rPr>
          <w:rFonts w:eastAsiaTheme="minorHAnsi"/>
          <w:kern w:val="0"/>
          <w:szCs w:val="20"/>
        </w:rPr>
        <w:t xml:space="preserve"> </w:t>
      </w:r>
      <w:r w:rsidR="007F5F4A" w:rsidRPr="00215A4C">
        <w:rPr>
          <w:rFonts w:eastAsiaTheme="minorHAnsi" w:hint="eastAsia"/>
          <w:kern w:val="0"/>
          <w:szCs w:val="20"/>
        </w:rPr>
        <w:t>대상으로</w:t>
      </w:r>
      <w:r w:rsidR="00BB77F2" w:rsidRPr="00215A4C">
        <w:rPr>
          <w:rFonts w:eastAsiaTheme="minorHAnsi"/>
          <w:kern w:val="0"/>
          <w:szCs w:val="20"/>
        </w:rPr>
        <w:t xml:space="preserve"> 지침</w:t>
      </w:r>
      <w:r w:rsidR="007F5F4A" w:rsidRPr="00215A4C">
        <w:rPr>
          <w:rFonts w:eastAsiaTheme="minorHAnsi" w:hint="eastAsia"/>
          <w:kern w:val="0"/>
          <w:szCs w:val="20"/>
        </w:rPr>
        <w:t>을</w:t>
      </w:r>
      <w:r w:rsidR="007F5F4A" w:rsidRPr="00215A4C">
        <w:rPr>
          <w:rFonts w:eastAsiaTheme="minorHAnsi"/>
          <w:kern w:val="0"/>
          <w:szCs w:val="20"/>
        </w:rPr>
        <w:t xml:space="preserve"> </w:t>
      </w:r>
      <w:r w:rsidR="007F5F4A" w:rsidRPr="00215A4C">
        <w:rPr>
          <w:rFonts w:eastAsiaTheme="minorHAnsi" w:hint="eastAsia"/>
          <w:kern w:val="0"/>
          <w:szCs w:val="20"/>
        </w:rPr>
        <w:t>제공한</w:t>
      </w:r>
      <w:r w:rsidR="007F5F4A" w:rsidRPr="00215A4C">
        <w:rPr>
          <w:rFonts w:eastAsiaTheme="minorHAnsi"/>
          <w:kern w:val="0"/>
          <w:szCs w:val="20"/>
        </w:rPr>
        <w:t xml:space="preserve"> </w:t>
      </w:r>
      <w:r w:rsidR="007F5F4A" w:rsidRPr="00215A4C">
        <w:rPr>
          <w:rFonts w:eastAsiaTheme="minorHAnsi" w:hint="eastAsia"/>
          <w:kern w:val="0"/>
          <w:szCs w:val="20"/>
        </w:rPr>
        <w:t>대신</w:t>
      </w:r>
      <w:r w:rsidR="007F5F4A" w:rsidRPr="00215A4C">
        <w:rPr>
          <w:rFonts w:eastAsiaTheme="minorHAnsi"/>
          <w:kern w:val="0"/>
          <w:szCs w:val="20"/>
        </w:rPr>
        <w:t xml:space="preserve">, </w:t>
      </w:r>
      <w:r w:rsidR="007F5F4A" w:rsidRPr="00215A4C">
        <w:rPr>
          <w:rFonts w:eastAsiaTheme="minorHAnsi" w:hint="eastAsia"/>
          <w:kern w:val="0"/>
          <w:szCs w:val="20"/>
        </w:rPr>
        <w:t>요통을</w:t>
      </w:r>
      <w:r w:rsidR="007F5F4A" w:rsidRPr="00215A4C">
        <w:rPr>
          <w:rFonts w:eastAsiaTheme="minorHAnsi"/>
          <w:kern w:val="0"/>
          <w:szCs w:val="20"/>
        </w:rPr>
        <w:t xml:space="preserve"> </w:t>
      </w:r>
      <w:r w:rsidR="007F5F4A" w:rsidRPr="00215A4C">
        <w:rPr>
          <w:rFonts w:eastAsiaTheme="minorHAnsi" w:hint="eastAsia"/>
          <w:kern w:val="0"/>
          <w:szCs w:val="20"/>
        </w:rPr>
        <w:t>유발하는</w:t>
      </w:r>
      <w:r w:rsidR="007F5F4A" w:rsidRPr="00215A4C">
        <w:rPr>
          <w:rFonts w:eastAsiaTheme="minorHAnsi"/>
          <w:kern w:val="0"/>
          <w:szCs w:val="20"/>
        </w:rPr>
        <w:t xml:space="preserve"> </w:t>
      </w:r>
      <w:r w:rsidR="007F5F4A" w:rsidRPr="00215A4C">
        <w:rPr>
          <w:rFonts w:eastAsiaTheme="minorHAnsi" w:hint="eastAsia"/>
          <w:kern w:val="0"/>
          <w:szCs w:val="20"/>
        </w:rPr>
        <w:t>주요</w:t>
      </w:r>
      <w:r w:rsidR="007F5F4A" w:rsidRPr="00215A4C">
        <w:rPr>
          <w:rFonts w:eastAsiaTheme="minorHAnsi"/>
          <w:kern w:val="0"/>
          <w:szCs w:val="20"/>
        </w:rPr>
        <w:t xml:space="preserve"> </w:t>
      </w:r>
      <w:r w:rsidR="007F5F4A" w:rsidRPr="00215A4C">
        <w:rPr>
          <w:rFonts w:eastAsiaTheme="minorHAnsi" w:hint="eastAsia"/>
          <w:kern w:val="0"/>
          <w:szCs w:val="20"/>
        </w:rPr>
        <w:t>진단에</w:t>
      </w:r>
      <w:r w:rsidR="007F5F4A" w:rsidRPr="00215A4C">
        <w:rPr>
          <w:rFonts w:eastAsiaTheme="minorHAnsi"/>
          <w:kern w:val="0"/>
          <w:szCs w:val="20"/>
        </w:rPr>
        <w:t xml:space="preserve"> </w:t>
      </w:r>
      <w:r w:rsidR="007F5F4A" w:rsidRPr="00215A4C">
        <w:rPr>
          <w:rFonts w:eastAsiaTheme="minorHAnsi" w:hint="eastAsia"/>
          <w:kern w:val="0"/>
          <w:szCs w:val="20"/>
        </w:rPr>
        <w:t>대한</w:t>
      </w:r>
      <w:r w:rsidR="007F5F4A" w:rsidRPr="00215A4C">
        <w:rPr>
          <w:rFonts w:eastAsiaTheme="minorHAnsi"/>
          <w:kern w:val="0"/>
          <w:szCs w:val="20"/>
        </w:rPr>
        <w:t xml:space="preserve"> </w:t>
      </w:r>
      <w:r w:rsidR="007F5F4A" w:rsidRPr="00215A4C">
        <w:rPr>
          <w:rFonts w:eastAsiaTheme="minorHAnsi" w:hint="eastAsia"/>
          <w:kern w:val="0"/>
          <w:szCs w:val="20"/>
        </w:rPr>
        <w:t>접근이</w:t>
      </w:r>
      <w:r w:rsidR="007F5F4A" w:rsidRPr="00215A4C">
        <w:rPr>
          <w:rFonts w:eastAsiaTheme="minorHAnsi"/>
          <w:kern w:val="0"/>
          <w:szCs w:val="20"/>
        </w:rPr>
        <w:t xml:space="preserve"> </w:t>
      </w:r>
      <w:r w:rsidR="007F5F4A" w:rsidRPr="00215A4C">
        <w:rPr>
          <w:rFonts w:eastAsiaTheme="minorHAnsi" w:hint="eastAsia"/>
          <w:kern w:val="0"/>
          <w:szCs w:val="20"/>
        </w:rPr>
        <w:t>되지</w:t>
      </w:r>
      <w:r w:rsidR="007F5F4A" w:rsidRPr="00215A4C">
        <w:rPr>
          <w:rFonts w:eastAsiaTheme="minorHAnsi"/>
          <w:kern w:val="0"/>
          <w:szCs w:val="20"/>
        </w:rPr>
        <w:t xml:space="preserve"> </w:t>
      </w:r>
      <w:r w:rsidR="007F5F4A" w:rsidRPr="00215A4C">
        <w:rPr>
          <w:rFonts w:eastAsiaTheme="minorHAnsi" w:hint="eastAsia"/>
          <w:kern w:val="0"/>
          <w:szCs w:val="20"/>
        </w:rPr>
        <w:t>않았다는</w:t>
      </w:r>
      <w:r w:rsidR="007F5F4A" w:rsidRPr="00215A4C">
        <w:rPr>
          <w:rFonts w:eastAsiaTheme="minorHAnsi"/>
          <w:kern w:val="0"/>
          <w:szCs w:val="20"/>
        </w:rPr>
        <w:t xml:space="preserve"> </w:t>
      </w:r>
      <w:r w:rsidR="007F5F4A" w:rsidRPr="00215A4C">
        <w:rPr>
          <w:rFonts w:eastAsiaTheme="minorHAnsi" w:hint="eastAsia"/>
          <w:kern w:val="0"/>
          <w:szCs w:val="20"/>
        </w:rPr>
        <w:t>점도</w:t>
      </w:r>
      <w:r w:rsidR="007F5F4A" w:rsidRPr="00215A4C">
        <w:rPr>
          <w:rFonts w:eastAsiaTheme="minorHAnsi"/>
          <w:kern w:val="0"/>
          <w:szCs w:val="20"/>
        </w:rPr>
        <w:t xml:space="preserve"> </w:t>
      </w:r>
      <w:r w:rsidR="007F5F4A" w:rsidRPr="00215A4C">
        <w:rPr>
          <w:rFonts w:eastAsiaTheme="minorHAnsi" w:hint="eastAsia"/>
          <w:kern w:val="0"/>
          <w:szCs w:val="20"/>
        </w:rPr>
        <w:t>간과할</w:t>
      </w:r>
      <w:r w:rsidR="007F5F4A" w:rsidRPr="00215A4C">
        <w:rPr>
          <w:rFonts w:eastAsiaTheme="minorHAnsi"/>
          <w:kern w:val="0"/>
          <w:szCs w:val="20"/>
        </w:rPr>
        <w:t xml:space="preserve"> </w:t>
      </w:r>
      <w:r w:rsidR="007F5F4A" w:rsidRPr="00215A4C">
        <w:rPr>
          <w:rFonts w:eastAsiaTheme="minorHAnsi" w:hint="eastAsia"/>
          <w:kern w:val="0"/>
          <w:szCs w:val="20"/>
        </w:rPr>
        <w:t>수</w:t>
      </w:r>
      <w:r w:rsidR="007F5F4A" w:rsidRPr="00215A4C">
        <w:rPr>
          <w:rFonts w:eastAsiaTheme="minorHAnsi"/>
          <w:kern w:val="0"/>
          <w:szCs w:val="20"/>
        </w:rPr>
        <w:t xml:space="preserve"> </w:t>
      </w:r>
      <w:r w:rsidR="007F5F4A" w:rsidRPr="00215A4C">
        <w:rPr>
          <w:rFonts w:eastAsiaTheme="minorHAnsi" w:hint="eastAsia"/>
          <w:kern w:val="0"/>
          <w:szCs w:val="20"/>
        </w:rPr>
        <w:t>없다</w:t>
      </w:r>
      <w:r w:rsidR="004038ED" w:rsidRPr="00215A4C">
        <w:rPr>
          <w:rFonts w:eastAsiaTheme="minorHAnsi"/>
          <w:kern w:val="0"/>
          <w:szCs w:val="20"/>
        </w:rPr>
        <w:t>.</w:t>
      </w:r>
      <w:r w:rsidR="007F5F4A" w:rsidRPr="00215A4C">
        <w:rPr>
          <w:rFonts w:eastAsiaTheme="minorHAnsi"/>
          <w:kern w:val="0"/>
          <w:szCs w:val="20"/>
        </w:rPr>
        <w:t xml:space="preserve"> 따라서 금번 지침은 요통 및 하지방사통을 유발하는 특정 질환인 요천추추간판탈출증에 대한 비수술적, 보존적인 치료방법에 대한 진료지침을 만들고자 하였으며, </w:t>
      </w:r>
      <w:r w:rsidR="007F5F4A" w:rsidRPr="00215A4C">
        <w:rPr>
          <w:rFonts w:eastAsiaTheme="minorHAnsi" w:hint="eastAsia"/>
          <w:kern w:val="0"/>
          <w:szCs w:val="20"/>
        </w:rPr>
        <w:t>이의</w:t>
      </w:r>
      <w:r w:rsidR="007F5F4A" w:rsidRPr="00215A4C">
        <w:rPr>
          <w:rFonts w:eastAsiaTheme="minorHAnsi"/>
          <w:kern w:val="0"/>
          <w:szCs w:val="20"/>
        </w:rPr>
        <w:t xml:space="preserve"> </w:t>
      </w:r>
      <w:r w:rsidR="007F5F4A" w:rsidRPr="00215A4C">
        <w:rPr>
          <w:rFonts w:eastAsiaTheme="minorHAnsi" w:hint="eastAsia"/>
          <w:kern w:val="0"/>
          <w:szCs w:val="20"/>
        </w:rPr>
        <w:t>방법으로</w:t>
      </w:r>
      <w:r w:rsidR="007F5F4A" w:rsidRPr="00215A4C">
        <w:rPr>
          <w:rFonts w:eastAsiaTheme="minorHAnsi"/>
          <w:kern w:val="0"/>
          <w:szCs w:val="20"/>
        </w:rPr>
        <w:t xml:space="preserve"> </w:t>
      </w:r>
      <w:r w:rsidR="007F5F4A" w:rsidRPr="00215A4C">
        <w:rPr>
          <w:rFonts w:eastAsiaTheme="minorHAnsi" w:hint="eastAsia"/>
          <w:kern w:val="0"/>
          <w:szCs w:val="20"/>
        </w:rPr>
        <w:t>기존</w:t>
      </w:r>
      <w:r w:rsidR="004038ED" w:rsidRPr="00215A4C">
        <w:rPr>
          <w:rFonts w:eastAsiaTheme="minorHAnsi" w:hint="eastAsia"/>
          <w:kern w:val="0"/>
          <w:szCs w:val="20"/>
        </w:rPr>
        <w:t>에</w:t>
      </w:r>
      <w:r w:rsidR="004038ED" w:rsidRPr="00215A4C">
        <w:rPr>
          <w:rFonts w:eastAsiaTheme="minorHAnsi"/>
          <w:kern w:val="0"/>
          <w:szCs w:val="20"/>
        </w:rPr>
        <w:t xml:space="preserve"> </w:t>
      </w:r>
      <w:r w:rsidR="004038ED" w:rsidRPr="00215A4C">
        <w:rPr>
          <w:rFonts w:eastAsiaTheme="minorHAnsi" w:hint="eastAsia"/>
          <w:kern w:val="0"/>
          <w:szCs w:val="20"/>
        </w:rPr>
        <w:t>발표된</w:t>
      </w:r>
      <w:r w:rsidR="007F5F4A" w:rsidRPr="00215A4C">
        <w:rPr>
          <w:rFonts w:eastAsiaTheme="minorHAnsi"/>
          <w:kern w:val="0"/>
          <w:szCs w:val="20"/>
        </w:rPr>
        <w:t xml:space="preserve"> 체계적 고찰이나 진료지침뿐만 아니라 무작위대조연구들을 직접 검색, </w:t>
      </w:r>
      <w:r w:rsidR="007F5F4A" w:rsidRPr="00215A4C">
        <w:rPr>
          <w:rFonts w:eastAsiaTheme="minorHAnsi" w:hint="eastAsia"/>
          <w:kern w:val="0"/>
          <w:szCs w:val="20"/>
        </w:rPr>
        <w:t>고찰하여</w:t>
      </w:r>
      <w:r w:rsidR="007F5F4A" w:rsidRPr="00215A4C">
        <w:rPr>
          <w:rFonts w:eastAsiaTheme="minorHAnsi"/>
          <w:kern w:val="0"/>
          <w:szCs w:val="20"/>
        </w:rPr>
        <w:t xml:space="preserve"> </w:t>
      </w:r>
      <w:r w:rsidR="004038ED" w:rsidRPr="00215A4C">
        <w:rPr>
          <w:rFonts w:eastAsiaTheme="minorHAnsi" w:hint="eastAsia"/>
          <w:kern w:val="0"/>
          <w:szCs w:val="20"/>
        </w:rPr>
        <w:t>자체</w:t>
      </w:r>
      <w:r w:rsidR="004038ED" w:rsidRPr="00215A4C">
        <w:rPr>
          <w:rFonts w:eastAsiaTheme="minorHAnsi"/>
          <w:kern w:val="0"/>
          <w:szCs w:val="20"/>
        </w:rPr>
        <w:t xml:space="preserve"> 분석한 </w:t>
      </w:r>
      <w:r w:rsidR="007F5F4A" w:rsidRPr="00215A4C">
        <w:rPr>
          <w:rFonts w:eastAsiaTheme="minorHAnsi"/>
          <w:kern w:val="0"/>
          <w:szCs w:val="20"/>
        </w:rPr>
        <w:t>de novo 방식</w:t>
      </w:r>
      <w:r w:rsidR="00B717F1" w:rsidRPr="00215A4C">
        <w:rPr>
          <w:rFonts w:eastAsiaTheme="minorHAnsi" w:hint="eastAsia"/>
          <w:kern w:val="0"/>
          <w:szCs w:val="20"/>
        </w:rPr>
        <w:t>으로</w:t>
      </w:r>
      <w:r w:rsidR="007F5F4A" w:rsidRPr="00215A4C">
        <w:rPr>
          <w:rFonts w:eastAsiaTheme="minorHAnsi"/>
          <w:kern w:val="0"/>
          <w:szCs w:val="20"/>
        </w:rPr>
        <w:t xml:space="preserve"> 진료지침을 </w:t>
      </w:r>
      <w:r w:rsidR="004038ED" w:rsidRPr="00215A4C">
        <w:rPr>
          <w:rFonts w:eastAsiaTheme="minorHAnsi" w:hint="eastAsia"/>
          <w:kern w:val="0"/>
          <w:szCs w:val="20"/>
        </w:rPr>
        <w:t>개발</w:t>
      </w:r>
      <w:r w:rsidR="007F5F4A" w:rsidRPr="00215A4C">
        <w:rPr>
          <w:rFonts w:eastAsiaTheme="minorHAnsi" w:hint="eastAsia"/>
          <w:kern w:val="0"/>
          <w:szCs w:val="20"/>
        </w:rPr>
        <w:t>하였다</w:t>
      </w:r>
      <w:r w:rsidR="007F5F4A" w:rsidRPr="00215A4C">
        <w:rPr>
          <w:rFonts w:eastAsiaTheme="minorHAnsi"/>
          <w:kern w:val="0"/>
          <w:szCs w:val="20"/>
        </w:rPr>
        <w:t xml:space="preserve">. </w:t>
      </w:r>
      <w:r w:rsidR="007F5F4A" w:rsidRPr="00215A4C">
        <w:rPr>
          <w:rFonts w:eastAsiaTheme="minorHAnsi" w:hint="eastAsia"/>
          <w:kern w:val="0"/>
          <w:szCs w:val="20"/>
        </w:rPr>
        <w:t>이</w:t>
      </w:r>
      <w:r w:rsidR="007F5F4A" w:rsidRPr="00215A4C">
        <w:rPr>
          <w:rFonts w:eastAsiaTheme="minorHAnsi"/>
          <w:kern w:val="0"/>
          <w:szCs w:val="20"/>
        </w:rPr>
        <w:t xml:space="preserve"> </w:t>
      </w:r>
      <w:r w:rsidR="007F5F4A" w:rsidRPr="00215A4C">
        <w:rPr>
          <w:rFonts w:eastAsiaTheme="minorHAnsi" w:hint="eastAsia"/>
          <w:kern w:val="0"/>
          <w:szCs w:val="20"/>
        </w:rPr>
        <w:t>진료지침은</w:t>
      </w:r>
      <w:r w:rsidR="007F5F4A" w:rsidRPr="00215A4C">
        <w:rPr>
          <w:rFonts w:eastAsiaTheme="minorHAnsi"/>
          <w:kern w:val="0"/>
          <w:szCs w:val="20"/>
        </w:rPr>
        <w:t xml:space="preserve"> </w:t>
      </w:r>
      <w:r w:rsidR="007F5F4A" w:rsidRPr="00215A4C">
        <w:rPr>
          <w:rFonts w:eastAsiaTheme="minorHAnsi" w:hint="eastAsia"/>
          <w:kern w:val="0"/>
          <w:szCs w:val="20"/>
        </w:rPr>
        <w:t>일</w:t>
      </w:r>
      <w:r w:rsidR="006B4582" w:rsidRPr="00215A4C">
        <w:rPr>
          <w:rFonts w:eastAsiaTheme="minorHAnsi" w:hint="eastAsia"/>
          <w:kern w:val="0"/>
          <w:szCs w:val="20"/>
        </w:rPr>
        <w:t>선</w:t>
      </w:r>
      <w:r w:rsidR="006B4582" w:rsidRPr="00215A4C">
        <w:rPr>
          <w:rFonts w:eastAsiaTheme="minorHAnsi"/>
          <w:kern w:val="0"/>
          <w:szCs w:val="20"/>
        </w:rPr>
        <w:t xml:space="preserve"> 임상 현장에서 </w:t>
      </w:r>
      <w:r w:rsidR="007F5F4A" w:rsidRPr="00215A4C">
        <w:rPr>
          <w:rFonts w:eastAsiaTheme="minorHAnsi" w:hint="eastAsia"/>
          <w:kern w:val="0"/>
          <w:szCs w:val="20"/>
        </w:rPr>
        <w:t>요천추추간판탈출증의</w:t>
      </w:r>
      <w:r w:rsidR="007F5F4A" w:rsidRPr="00215A4C">
        <w:rPr>
          <w:rFonts w:eastAsiaTheme="minorHAnsi"/>
          <w:kern w:val="0"/>
          <w:szCs w:val="20"/>
        </w:rPr>
        <w:t xml:space="preserve"> </w:t>
      </w:r>
      <w:r w:rsidR="004038ED" w:rsidRPr="00215A4C">
        <w:rPr>
          <w:rFonts w:eastAsiaTheme="minorHAnsi" w:hint="eastAsia"/>
          <w:kern w:val="0"/>
          <w:szCs w:val="20"/>
        </w:rPr>
        <w:t>비수술적인</w:t>
      </w:r>
      <w:r w:rsidR="007F5F4A" w:rsidRPr="00215A4C">
        <w:rPr>
          <w:rFonts w:eastAsiaTheme="minorHAnsi"/>
          <w:kern w:val="0"/>
          <w:szCs w:val="20"/>
        </w:rPr>
        <w:t xml:space="preserve"> 치료를 담당하고 있는 의료진</w:t>
      </w:r>
      <w:r w:rsidR="00961631" w:rsidRPr="00215A4C">
        <w:rPr>
          <w:rFonts w:eastAsiaTheme="minorHAnsi" w:hint="eastAsia"/>
          <w:kern w:val="0"/>
          <w:szCs w:val="20"/>
        </w:rPr>
        <w:t>이</w:t>
      </w:r>
      <w:r w:rsidR="00961631" w:rsidRPr="00215A4C">
        <w:rPr>
          <w:rFonts w:eastAsiaTheme="minorHAnsi"/>
          <w:kern w:val="0"/>
          <w:szCs w:val="20"/>
        </w:rPr>
        <w:t xml:space="preserve"> 치료방법을 고민하고 </w:t>
      </w:r>
      <w:r w:rsidR="00961631" w:rsidRPr="00215A4C">
        <w:rPr>
          <w:rFonts w:eastAsiaTheme="minorHAnsi" w:hint="eastAsia"/>
          <w:kern w:val="0"/>
          <w:szCs w:val="20"/>
        </w:rPr>
        <w:t>결정하는</w:t>
      </w:r>
      <w:r w:rsidR="00961631" w:rsidRPr="00215A4C">
        <w:rPr>
          <w:rFonts w:eastAsiaTheme="minorHAnsi"/>
          <w:kern w:val="0"/>
          <w:szCs w:val="20"/>
        </w:rPr>
        <w:t xml:space="preserve"> </w:t>
      </w:r>
      <w:r w:rsidR="00961631" w:rsidRPr="00215A4C">
        <w:rPr>
          <w:rFonts w:eastAsiaTheme="minorHAnsi" w:hint="eastAsia"/>
          <w:kern w:val="0"/>
          <w:szCs w:val="20"/>
        </w:rPr>
        <w:t>데</w:t>
      </w:r>
      <w:r w:rsidR="006B4582" w:rsidRPr="00215A4C">
        <w:rPr>
          <w:rFonts w:eastAsiaTheme="minorHAnsi" w:hint="eastAsia"/>
          <w:kern w:val="0"/>
          <w:szCs w:val="20"/>
        </w:rPr>
        <w:t>에</w:t>
      </w:r>
      <w:r w:rsidR="006B4582" w:rsidRPr="00215A4C">
        <w:rPr>
          <w:rFonts w:eastAsiaTheme="minorHAnsi"/>
          <w:kern w:val="0"/>
          <w:szCs w:val="20"/>
        </w:rPr>
        <w:t xml:space="preserve"> </w:t>
      </w:r>
      <w:r w:rsidR="006B4582" w:rsidRPr="00215A4C">
        <w:rPr>
          <w:rFonts w:eastAsiaTheme="minorHAnsi" w:hint="eastAsia"/>
          <w:kern w:val="0"/>
          <w:szCs w:val="20"/>
        </w:rPr>
        <w:t>있어</w:t>
      </w:r>
      <w:r w:rsidR="006B4582" w:rsidRPr="00215A4C">
        <w:rPr>
          <w:rFonts w:eastAsiaTheme="minorHAnsi"/>
          <w:kern w:val="0"/>
          <w:szCs w:val="20"/>
        </w:rPr>
        <w:t xml:space="preserve"> </w:t>
      </w:r>
      <w:r w:rsidR="006B4582" w:rsidRPr="00215A4C">
        <w:rPr>
          <w:rFonts w:eastAsiaTheme="minorHAnsi" w:hint="eastAsia"/>
          <w:kern w:val="0"/>
          <w:szCs w:val="20"/>
        </w:rPr>
        <w:t>많은</w:t>
      </w:r>
      <w:r w:rsidR="006B4582" w:rsidRPr="00215A4C">
        <w:rPr>
          <w:rFonts w:eastAsiaTheme="minorHAnsi"/>
          <w:kern w:val="0"/>
          <w:szCs w:val="20"/>
        </w:rPr>
        <w:t xml:space="preserve"> </w:t>
      </w:r>
      <w:r w:rsidR="006B4582" w:rsidRPr="00215A4C">
        <w:rPr>
          <w:rFonts w:eastAsiaTheme="minorHAnsi" w:hint="eastAsia"/>
          <w:kern w:val="0"/>
          <w:szCs w:val="20"/>
        </w:rPr>
        <w:t>도움이</w:t>
      </w:r>
      <w:r w:rsidR="006B4582" w:rsidRPr="00215A4C">
        <w:rPr>
          <w:rFonts w:eastAsiaTheme="minorHAnsi"/>
          <w:kern w:val="0"/>
          <w:szCs w:val="20"/>
        </w:rPr>
        <w:t xml:space="preserve"> </w:t>
      </w:r>
      <w:r w:rsidR="006B4582" w:rsidRPr="00215A4C">
        <w:rPr>
          <w:rFonts w:eastAsiaTheme="minorHAnsi" w:hint="eastAsia"/>
          <w:kern w:val="0"/>
          <w:szCs w:val="20"/>
        </w:rPr>
        <w:t>되기를</w:t>
      </w:r>
      <w:r w:rsidR="006B4582" w:rsidRPr="00215A4C">
        <w:rPr>
          <w:rFonts w:eastAsiaTheme="minorHAnsi"/>
          <w:kern w:val="0"/>
          <w:szCs w:val="20"/>
        </w:rPr>
        <w:t xml:space="preserve"> </w:t>
      </w:r>
      <w:r w:rsidR="006B4582" w:rsidRPr="00215A4C">
        <w:rPr>
          <w:rFonts w:eastAsiaTheme="minorHAnsi" w:hint="eastAsia"/>
          <w:kern w:val="0"/>
          <w:szCs w:val="20"/>
        </w:rPr>
        <w:t>바라며</w:t>
      </w:r>
      <w:r w:rsidR="006B4582" w:rsidRPr="00215A4C">
        <w:rPr>
          <w:rFonts w:eastAsiaTheme="minorHAnsi"/>
          <w:kern w:val="0"/>
          <w:szCs w:val="20"/>
        </w:rPr>
        <w:t xml:space="preserve"> </w:t>
      </w:r>
      <w:r w:rsidR="006B4582" w:rsidRPr="00215A4C">
        <w:rPr>
          <w:rFonts w:eastAsiaTheme="minorHAnsi" w:hint="eastAsia"/>
          <w:kern w:val="0"/>
          <w:szCs w:val="20"/>
        </w:rPr>
        <w:t>향후</w:t>
      </w:r>
      <w:r w:rsidR="006B4582" w:rsidRPr="00215A4C">
        <w:rPr>
          <w:rFonts w:eastAsiaTheme="minorHAnsi"/>
          <w:kern w:val="0"/>
          <w:szCs w:val="20"/>
        </w:rPr>
        <w:t xml:space="preserve"> </w:t>
      </w:r>
      <w:r w:rsidR="006B4582" w:rsidRPr="00215A4C">
        <w:rPr>
          <w:rFonts w:eastAsiaTheme="minorHAnsi" w:hint="eastAsia"/>
          <w:kern w:val="0"/>
          <w:szCs w:val="20"/>
        </w:rPr>
        <w:t>진료지침을</w:t>
      </w:r>
      <w:r w:rsidR="006B4582" w:rsidRPr="00215A4C">
        <w:rPr>
          <w:rFonts w:eastAsiaTheme="minorHAnsi"/>
          <w:kern w:val="0"/>
          <w:szCs w:val="20"/>
        </w:rPr>
        <w:t xml:space="preserve"> </w:t>
      </w:r>
      <w:r w:rsidR="006B4582" w:rsidRPr="00215A4C">
        <w:rPr>
          <w:rFonts w:eastAsiaTheme="minorHAnsi" w:hint="eastAsia"/>
          <w:kern w:val="0"/>
          <w:szCs w:val="20"/>
        </w:rPr>
        <w:t>지속적으로</w:t>
      </w:r>
      <w:r w:rsidR="006B4582" w:rsidRPr="00215A4C">
        <w:rPr>
          <w:rFonts w:eastAsiaTheme="minorHAnsi"/>
          <w:kern w:val="0"/>
          <w:szCs w:val="20"/>
        </w:rPr>
        <w:t xml:space="preserve"> </w:t>
      </w:r>
      <w:r w:rsidR="006B4582" w:rsidRPr="00215A4C">
        <w:rPr>
          <w:rFonts w:eastAsiaTheme="minorHAnsi" w:hint="eastAsia"/>
          <w:kern w:val="0"/>
          <w:szCs w:val="20"/>
        </w:rPr>
        <w:t>수정</w:t>
      </w:r>
      <w:r w:rsidR="006B4582" w:rsidRPr="00215A4C">
        <w:rPr>
          <w:rFonts w:eastAsiaTheme="minorHAnsi"/>
          <w:kern w:val="0"/>
          <w:szCs w:val="20"/>
        </w:rPr>
        <w:t xml:space="preserve">, </w:t>
      </w:r>
      <w:r w:rsidR="006B4582" w:rsidRPr="00215A4C">
        <w:rPr>
          <w:rFonts w:eastAsiaTheme="minorHAnsi" w:hint="eastAsia"/>
          <w:kern w:val="0"/>
          <w:szCs w:val="20"/>
        </w:rPr>
        <w:t>보완하여</w:t>
      </w:r>
      <w:r w:rsidR="006B4582" w:rsidRPr="00215A4C">
        <w:rPr>
          <w:rFonts w:eastAsiaTheme="minorHAnsi"/>
          <w:kern w:val="0"/>
          <w:szCs w:val="20"/>
        </w:rPr>
        <w:t xml:space="preserve"> </w:t>
      </w:r>
      <w:r w:rsidR="006B4582" w:rsidRPr="00215A4C">
        <w:rPr>
          <w:rFonts w:eastAsiaTheme="minorHAnsi" w:hint="eastAsia"/>
          <w:kern w:val="0"/>
          <w:szCs w:val="20"/>
        </w:rPr>
        <w:lastRenderedPageBreak/>
        <w:t>보다</w:t>
      </w:r>
      <w:r w:rsidR="006B4582" w:rsidRPr="00215A4C">
        <w:rPr>
          <w:rFonts w:eastAsiaTheme="minorHAnsi"/>
          <w:kern w:val="0"/>
          <w:szCs w:val="20"/>
        </w:rPr>
        <w:t xml:space="preserve"> </w:t>
      </w:r>
      <w:r w:rsidR="006B4582" w:rsidRPr="00215A4C">
        <w:rPr>
          <w:rFonts w:eastAsiaTheme="minorHAnsi" w:hint="eastAsia"/>
          <w:kern w:val="0"/>
          <w:szCs w:val="20"/>
        </w:rPr>
        <w:t>우수한</w:t>
      </w:r>
      <w:r w:rsidR="006B4582" w:rsidRPr="00215A4C">
        <w:rPr>
          <w:rFonts w:eastAsiaTheme="minorHAnsi"/>
          <w:kern w:val="0"/>
          <w:szCs w:val="20"/>
        </w:rPr>
        <w:t xml:space="preserve"> </w:t>
      </w:r>
      <w:r w:rsidR="006B4582" w:rsidRPr="00215A4C">
        <w:rPr>
          <w:rFonts w:eastAsiaTheme="minorHAnsi" w:hint="eastAsia"/>
          <w:kern w:val="0"/>
          <w:szCs w:val="20"/>
        </w:rPr>
        <w:t>진료지침</w:t>
      </w:r>
      <w:r w:rsidR="00DB285D">
        <w:rPr>
          <w:rFonts w:eastAsiaTheme="minorHAnsi"/>
          <w:kern w:val="0"/>
          <w:szCs w:val="20"/>
        </w:rPr>
        <w:t>을</w:t>
      </w:r>
      <w:r w:rsidR="00DB285D">
        <w:rPr>
          <w:rFonts w:eastAsiaTheme="minorHAnsi" w:hint="eastAsia"/>
          <w:kern w:val="0"/>
          <w:szCs w:val="20"/>
        </w:rPr>
        <w:t xml:space="preserve"> 지속적으로 개발할 수 있도록 </w:t>
      </w:r>
      <w:r w:rsidR="006B4582" w:rsidRPr="00215A4C">
        <w:rPr>
          <w:rFonts w:eastAsiaTheme="minorHAnsi" w:hint="eastAsia"/>
          <w:kern w:val="0"/>
          <w:szCs w:val="20"/>
        </w:rPr>
        <w:t>노력할</w:t>
      </w:r>
      <w:r w:rsidR="006B4582" w:rsidRPr="00215A4C">
        <w:rPr>
          <w:rFonts w:eastAsiaTheme="minorHAnsi"/>
          <w:kern w:val="0"/>
          <w:szCs w:val="20"/>
        </w:rPr>
        <w:t xml:space="preserve"> </w:t>
      </w:r>
      <w:r w:rsidR="006B4582" w:rsidRPr="00215A4C">
        <w:rPr>
          <w:rFonts w:eastAsiaTheme="minorHAnsi" w:hint="eastAsia"/>
          <w:kern w:val="0"/>
          <w:szCs w:val="20"/>
        </w:rPr>
        <w:t>것이다</w:t>
      </w:r>
      <w:r w:rsidR="006B4582" w:rsidRPr="00215A4C">
        <w:rPr>
          <w:rFonts w:eastAsiaTheme="minorHAnsi"/>
          <w:kern w:val="0"/>
          <w:szCs w:val="20"/>
        </w:rPr>
        <w:t>.</w:t>
      </w:r>
    </w:p>
    <w:p w:rsidR="00980179" w:rsidRPr="00215A4C" w:rsidRDefault="000434CF" w:rsidP="006B4582">
      <w:pPr>
        <w:pStyle w:val="a5"/>
        <w:wordWrap/>
        <w:ind w:firstLineChars="100" w:firstLine="200"/>
        <w:rPr>
          <w:rFonts w:eastAsiaTheme="minorHAnsi"/>
          <w:kern w:val="0"/>
          <w:szCs w:val="20"/>
        </w:rPr>
      </w:pPr>
      <w:r w:rsidRPr="00215A4C">
        <w:rPr>
          <w:rFonts w:eastAsiaTheme="minorHAnsi" w:hint="eastAsia"/>
          <w:kern w:val="0"/>
          <w:szCs w:val="20"/>
        </w:rPr>
        <w:t>이</w:t>
      </w:r>
      <w:r w:rsidRPr="00215A4C">
        <w:rPr>
          <w:rFonts w:eastAsiaTheme="minorHAnsi"/>
          <w:kern w:val="0"/>
          <w:szCs w:val="20"/>
        </w:rPr>
        <w:t xml:space="preserve"> </w:t>
      </w:r>
      <w:r w:rsidR="00980179" w:rsidRPr="00215A4C">
        <w:rPr>
          <w:rFonts w:eastAsiaTheme="minorHAnsi" w:hint="eastAsia"/>
          <w:kern w:val="0"/>
          <w:szCs w:val="20"/>
        </w:rPr>
        <w:t>진료지침은</w:t>
      </w:r>
      <w:r w:rsidR="00980179" w:rsidRPr="00215A4C">
        <w:rPr>
          <w:rFonts w:eastAsiaTheme="minorHAnsi"/>
          <w:kern w:val="0"/>
          <w:szCs w:val="20"/>
        </w:rPr>
        <w:t xml:space="preserve"> </w:t>
      </w:r>
      <w:r w:rsidR="00E3475E" w:rsidRPr="00215A4C">
        <w:rPr>
          <w:rFonts w:eastAsiaTheme="minorHAnsi" w:hint="eastAsia"/>
          <w:kern w:val="0"/>
          <w:szCs w:val="20"/>
        </w:rPr>
        <w:t>진료를</w:t>
      </w:r>
      <w:r w:rsidR="00E3475E" w:rsidRPr="00215A4C">
        <w:rPr>
          <w:rFonts w:eastAsiaTheme="minorHAnsi"/>
          <w:kern w:val="0"/>
          <w:szCs w:val="20"/>
        </w:rPr>
        <w:t xml:space="preserve"> 담당한 의사</w:t>
      </w:r>
      <w:r w:rsidR="00472D2E">
        <w:rPr>
          <w:rFonts w:eastAsiaTheme="minorHAnsi" w:hint="eastAsia"/>
          <w:kern w:val="0"/>
          <w:szCs w:val="20"/>
        </w:rPr>
        <w:t>에게</w:t>
      </w:r>
      <w:r w:rsidR="00E3475E" w:rsidRPr="00215A4C">
        <w:rPr>
          <w:rFonts w:eastAsiaTheme="minorHAnsi"/>
          <w:kern w:val="0"/>
          <w:szCs w:val="20"/>
        </w:rPr>
        <w:t xml:space="preserve"> </w:t>
      </w:r>
      <w:r w:rsidR="004669EF" w:rsidRPr="00215A4C">
        <w:rPr>
          <w:rFonts w:eastAsiaTheme="minorHAnsi" w:hint="eastAsia"/>
          <w:kern w:val="0"/>
          <w:szCs w:val="20"/>
        </w:rPr>
        <w:t>적절하고</w:t>
      </w:r>
      <w:r w:rsidR="004669EF" w:rsidRPr="00215A4C">
        <w:rPr>
          <w:rFonts w:eastAsiaTheme="minorHAnsi"/>
          <w:kern w:val="0"/>
          <w:szCs w:val="20"/>
        </w:rPr>
        <w:t xml:space="preserve"> 합리적인 </w:t>
      </w:r>
      <w:r w:rsidR="00E3475E" w:rsidRPr="00215A4C">
        <w:rPr>
          <w:rFonts w:eastAsiaTheme="minorHAnsi" w:hint="eastAsia"/>
          <w:kern w:val="0"/>
          <w:szCs w:val="20"/>
        </w:rPr>
        <w:t>치료</w:t>
      </w:r>
      <w:r w:rsidR="004669EF" w:rsidRPr="00215A4C">
        <w:rPr>
          <w:rFonts w:eastAsiaTheme="minorHAnsi" w:hint="eastAsia"/>
          <w:kern w:val="0"/>
          <w:szCs w:val="20"/>
        </w:rPr>
        <w:t>방법</w:t>
      </w:r>
      <w:r w:rsidR="00472D2E">
        <w:rPr>
          <w:rFonts w:eastAsiaTheme="minorHAnsi" w:hint="eastAsia"/>
          <w:kern w:val="0"/>
          <w:szCs w:val="20"/>
        </w:rPr>
        <w:t xml:space="preserve">에 대한 지침을 </w:t>
      </w:r>
      <w:bookmarkStart w:id="2" w:name="_Hlk505208119"/>
      <w:r w:rsidR="00472D2E">
        <w:rPr>
          <w:rFonts w:eastAsiaTheme="minorHAnsi" w:hint="eastAsia"/>
          <w:kern w:val="0"/>
          <w:szCs w:val="20"/>
        </w:rPr>
        <w:t>제공하여</w:t>
      </w:r>
      <w:r w:rsidR="00E3475E" w:rsidRPr="00215A4C">
        <w:rPr>
          <w:rFonts w:eastAsiaTheme="minorHAnsi"/>
          <w:kern w:val="0"/>
          <w:szCs w:val="20"/>
        </w:rPr>
        <w:t xml:space="preserve"> </w:t>
      </w:r>
      <w:r w:rsidR="00472D2E" w:rsidRPr="00472D2E">
        <w:rPr>
          <w:rFonts w:eastAsiaTheme="minorHAnsi" w:hint="eastAsia"/>
          <w:kern w:val="0"/>
          <w:szCs w:val="20"/>
        </w:rPr>
        <w:t>환자에게</w:t>
      </w:r>
      <w:r w:rsidR="00472D2E" w:rsidRPr="00472D2E">
        <w:rPr>
          <w:rFonts w:eastAsiaTheme="minorHAnsi"/>
          <w:kern w:val="0"/>
          <w:szCs w:val="20"/>
        </w:rPr>
        <w:t xml:space="preserve"> 보다 적절하고 합리적인 방법으로 </w:t>
      </w:r>
      <w:r w:rsidR="000B4845" w:rsidRPr="00215A4C">
        <w:rPr>
          <w:rFonts w:eastAsiaTheme="minorHAnsi" w:hint="eastAsia"/>
          <w:kern w:val="0"/>
          <w:szCs w:val="20"/>
        </w:rPr>
        <w:t>통증감소</w:t>
      </w:r>
      <w:r w:rsidR="00472D2E">
        <w:rPr>
          <w:rFonts w:eastAsiaTheme="minorHAnsi" w:hint="eastAsia"/>
          <w:kern w:val="0"/>
          <w:szCs w:val="20"/>
        </w:rPr>
        <w:t>와</w:t>
      </w:r>
      <w:r w:rsidR="000B4845" w:rsidRPr="00215A4C">
        <w:rPr>
          <w:rFonts w:eastAsiaTheme="minorHAnsi"/>
          <w:kern w:val="0"/>
          <w:szCs w:val="20"/>
        </w:rPr>
        <w:t xml:space="preserve"> 기능적 향상을 포함한 </w:t>
      </w:r>
      <w:r w:rsidR="0049440B" w:rsidRPr="00215A4C">
        <w:rPr>
          <w:rFonts w:eastAsiaTheme="minorHAnsi" w:hint="eastAsia"/>
          <w:kern w:val="0"/>
          <w:szCs w:val="20"/>
        </w:rPr>
        <w:t>임상적</w:t>
      </w:r>
      <w:r w:rsidR="0049440B" w:rsidRPr="00215A4C">
        <w:rPr>
          <w:rFonts w:eastAsiaTheme="minorHAnsi"/>
          <w:kern w:val="0"/>
          <w:szCs w:val="20"/>
        </w:rPr>
        <w:t xml:space="preserve"> 이익을 가져다 </w:t>
      </w:r>
      <w:r w:rsidR="000B4845" w:rsidRPr="00215A4C">
        <w:rPr>
          <w:rFonts w:eastAsiaTheme="minorHAnsi" w:hint="eastAsia"/>
          <w:kern w:val="0"/>
          <w:szCs w:val="20"/>
        </w:rPr>
        <w:t>주는</w:t>
      </w:r>
      <w:r w:rsidR="000B4845" w:rsidRPr="00215A4C">
        <w:rPr>
          <w:rFonts w:eastAsiaTheme="minorHAnsi"/>
          <w:kern w:val="0"/>
          <w:szCs w:val="20"/>
        </w:rPr>
        <w:t xml:space="preserve"> 데 기여할 것이다. </w:t>
      </w:r>
      <w:bookmarkEnd w:id="2"/>
      <w:r w:rsidR="00E3475E" w:rsidRPr="00215A4C">
        <w:rPr>
          <w:rFonts w:eastAsiaTheme="minorHAnsi" w:hint="eastAsia"/>
          <w:kern w:val="0"/>
          <w:szCs w:val="20"/>
        </w:rPr>
        <w:t>그리하여</w:t>
      </w:r>
      <w:r w:rsidRPr="00215A4C">
        <w:rPr>
          <w:rFonts w:eastAsiaTheme="minorHAnsi"/>
          <w:kern w:val="0"/>
          <w:szCs w:val="20"/>
        </w:rPr>
        <w:t xml:space="preserve"> </w:t>
      </w:r>
      <w:r w:rsidR="00980179" w:rsidRPr="00215A4C">
        <w:rPr>
          <w:rFonts w:eastAsiaTheme="minorHAnsi" w:hint="eastAsia"/>
          <w:kern w:val="0"/>
          <w:szCs w:val="20"/>
        </w:rPr>
        <w:t>불필요</w:t>
      </w:r>
      <w:r w:rsidR="00E3475E" w:rsidRPr="00215A4C">
        <w:rPr>
          <w:rFonts w:eastAsiaTheme="minorHAnsi" w:hint="eastAsia"/>
          <w:kern w:val="0"/>
          <w:szCs w:val="20"/>
        </w:rPr>
        <w:t>하거나</w:t>
      </w:r>
      <w:r w:rsidR="00E3475E" w:rsidRPr="00215A4C">
        <w:rPr>
          <w:rFonts w:eastAsiaTheme="minorHAnsi"/>
          <w:kern w:val="0"/>
          <w:szCs w:val="20"/>
        </w:rPr>
        <w:t xml:space="preserve"> </w:t>
      </w:r>
      <w:r w:rsidR="00E3475E" w:rsidRPr="00215A4C">
        <w:rPr>
          <w:rFonts w:eastAsiaTheme="minorHAnsi" w:hint="eastAsia"/>
          <w:kern w:val="0"/>
          <w:szCs w:val="20"/>
        </w:rPr>
        <w:t>근거없는</w:t>
      </w:r>
      <w:r w:rsidR="00980179" w:rsidRPr="00215A4C">
        <w:rPr>
          <w:rFonts w:eastAsiaTheme="minorHAnsi"/>
          <w:kern w:val="0"/>
          <w:szCs w:val="20"/>
        </w:rPr>
        <w:t xml:space="preserve"> 치료</w:t>
      </w:r>
      <w:r w:rsidRPr="00215A4C">
        <w:rPr>
          <w:rFonts w:eastAsiaTheme="minorHAnsi" w:hint="eastAsia"/>
          <w:kern w:val="0"/>
          <w:szCs w:val="20"/>
        </w:rPr>
        <w:t>로</w:t>
      </w:r>
      <w:r w:rsidRPr="00215A4C">
        <w:rPr>
          <w:rFonts w:eastAsiaTheme="minorHAnsi"/>
          <w:kern w:val="0"/>
          <w:szCs w:val="20"/>
        </w:rPr>
        <w:t xml:space="preserve"> </w:t>
      </w:r>
      <w:r w:rsidRPr="00215A4C">
        <w:rPr>
          <w:rFonts w:eastAsiaTheme="minorHAnsi" w:hint="eastAsia"/>
          <w:kern w:val="0"/>
          <w:szCs w:val="20"/>
        </w:rPr>
        <w:t>진행하</w:t>
      </w:r>
      <w:r w:rsidR="00E3475E" w:rsidRPr="00215A4C">
        <w:rPr>
          <w:rFonts w:eastAsiaTheme="minorHAnsi" w:hint="eastAsia"/>
          <w:kern w:val="0"/>
          <w:szCs w:val="20"/>
        </w:rPr>
        <w:t>거나</w:t>
      </w:r>
      <w:r w:rsidR="00E3475E" w:rsidRPr="00215A4C">
        <w:rPr>
          <w:rFonts w:eastAsiaTheme="minorHAnsi"/>
          <w:kern w:val="0"/>
          <w:szCs w:val="20"/>
        </w:rPr>
        <w:t xml:space="preserve"> 치료가 남용되는 </w:t>
      </w:r>
      <w:r w:rsidRPr="00215A4C">
        <w:rPr>
          <w:rFonts w:eastAsiaTheme="minorHAnsi" w:hint="eastAsia"/>
          <w:kern w:val="0"/>
          <w:szCs w:val="20"/>
        </w:rPr>
        <w:t>경우를</w:t>
      </w:r>
      <w:r w:rsidRPr="00215A4C">
        <w:rPr>
          <w:rFonts w:eastAsiaTheme="minorHAnsi"/>
          <w:kern w:val="0"/>
          <w:szCs w:val="20"/>
        </w:rPr>
        <w:t xml:space="preserve"> </w:t>
      </w:r>
      <w:r w:rsidR="00E3475E" w:rsidRPr="00215A4C">
        <w:rPr>
          <w:rFonts w:eastAsiaTheme="minorHAnsi" w:hint="eastAsia"/>
          <w:kern w:val="0"/>
          <w:szCs w:val="20"/>
        </w:rPr>
        <w:t>최대한</w:t>
      </w:r>
      <w:r w:rsidR="00E3475E" w:rsidRPr="00215A4C">
        <w:rPr>
          <w:rFonts w:eastAsiaTheme="minorHAnsi"/>
          <w:kern w:val="0"/>
          <w:szCs w:val="20"/>
        </w:rPr>
        <w:t xml:space="preserve"> </w:t>
      </w:r>
      <w:r w:rsidR="00E3475E" w:rsidRPr="00215A4C">
        <w:rPr>
          <w:rFonts w:eastAsiaTheme="minorHAnsi" w:hint="eastAsia"/>
          <w:kern w:val="0"/>
          <w:szCs w:val="20"/>
        </w:rPr>
        <w:t>방지하여</w:t>
      </w:r>
      <w:r w:rsidR="0049440B" w:rsidRPr="00215A4C">
        <w:rPr>
          <w:rFonts w:eastAsiaTheme="minorHAnsi"/>
          <w:kern w:val="0"/>
          <w:szCs w:val="20"/>
        </w:rPr>
        <w:t>,</w:t>
      </w:r>
      <w:r w:rsidRPr="00215A4C">
        <w:rPr>
          <w:rFonts w:eastAsiaTheme="minorHAnsi"/>
          <w:kern w:val="0"/>
          <w:szCs w:val="20"/>
        </w:rPr>
        <w:t xml:space="preserve"> </w:t>
      </w:r>
      <w:r w:rsidR="004669EF" w:rsidRPr="00215A4C">
        <w:rPr>
          <w:rFonts w:eastAsiaTheme="minorHAnsi" w:hint="eastAsia"/>
          <w:kern w:val="0"/>
          <w:szCs w:val="20"/>
        </w:rPr>
        <w:t>환자개인의</w:t>
      </w:r>
      <w:r w:rsidR="004669EF" w:rsidRPr="00215A4C">
        <w:rPr>
          <w:rFonts w:eastAsiaTheme="minorHAnsi"/>
          <w:kern w:val="0"/>
          <w:szCs w:val="20"/>
        </w:rPr>
        <w:t xml:space="preserve"> </w:t>
      </w:r>
      <w:r w:rsidR="0049440B" w:rsidRPr="00215A4C">
        <w:rPr>
          <w:rFonts w:eastAsiaTheme="minorHAnsi" w:hint="eastAsia"/>
          <w:kern w:val="0"/>
          <w:szCs w:val="20"/>
        </w:rPr>
        <w:t>과도한</w:t>
      </w:r>
      <w:r w:rsidR="0049440B" w:rsidRPr="00215A4C">
        <w:rPr>
          <w:rFonts w:eastAsiaTheme="minorHAnsi"/>
          <w:kern w:val="0"/>
          <w:szCs w:val="20"/>
        </w:rPr>
        <w:t xml:space="preserve"> </w:t>
      </w:r>
      <w:r w:rsidRPr="00215A4C">
        <w:rPr>
          <w:rFonts w:eastAsiaTheme="minorHAnsi" w:hint="eastAsia"/>
          <w:kern w:val="0"/>
          <w:szCs w:val="20"/>
        </w:rPr>
        <w:t>경제적</w:t>
      </w:r>
      <w:r w:rsidR="0049440B" w:rsidRPr="00215A4C">
        <w:rPr>
          <w:rFonts w:eastAsiaTheme="minorHAnsi"/>
          <w:kern w:val="0"/>
          <w:szCs w:val="20"/>
        </w:rPr>
        <w:t xml:space="preserve"> 부담,</w:t>
      </w:r>
      <w:r w:rsidR="004669EF" w:rsidRPr="00215A4C">
        <w:rPr>
          <w:rFonts w:eastAsiaTheme="minorHAnsi"/>
          <w:kern w:val="0"/>
          <w:szCs w:val="20"/>
        </w:rPr>
        <w:t xml:space="preserve"> 사회직업생활의 손실을 방지하고, 더 나아가 </w:t>
      </w:r>
      <w:r w:rsidR="000B4845" w:rsidRPr="00215A4C">
        <w:rPr>
          <w:rFonts w:eastAsiaTheme="minorHAnsi" w:hint="eastAsia"/>
          <w:kern w:val="0"/>
          <w:szCs w:val="20"/>
        </w:rPr>
        <w:t>사회적</w:t>
      </w:r>
      <w:r w:rsidR="000B4845" w:rsidRPr="00215A4C">
        <w:rPr>
          <w:rFonts w:eastAsiaTheme="minorHAnsi"/>
          <w:kern w:val="0"/>
          <w:szCs w:val="20"/>
        </w:rPr>
        <w:t xml:space="preserve"> </w:t>
      </w:r>
      <w:r w:rsidR="000B4845" w:rsidRPr="00215A4C">
        <w:rPr>
          <w:rFonts w:eastAsiaTheme="minorHAnsi" w:hint="eastAsia"/>
          <w:kern w:val="0"/>
          <w:szCs w:val="20"/>
        </w:rPr>
        <w:t>비용으로서의</w:t>
      </w:r>
      <w:r w:rsidR="000B4845" w:rsidRPr="00215A4C">
        <w:rPr>
          <w:rFonts w:eastAsiaTheme="minorHAnsi"/>
          <w:kern w:val="0"/>
          <w:szCs w:val="20"/>
        </w:rPr>
        <w:t xml:space="preserve"> </w:t>
      </w:r>
      <w:r w:rsidR="000B4845" w:rsidRPr="00215A4C">
        <w:rPr>
          <w:rFonts w:eastAsiaTheme="minorHAnsi" w:hint="eastAsia"/>
          <w:kern w:val="0"/>
          <w:szCs w:val="20"/>
        </w:rPr>
        <w:t>의료비를</w:t>
      </w:r>
      <w:r w:rsidR="000B4845" w:rsidRPr="00215A4C">
        <w:rPr>
          <w:rFonts w:eastAsiaTheme="minorHAnsi"/>
          <w:kern w:val="0"/>
          <w:szCs w:val="20"/>
        </w:rPr>
        <w:t xml:space="preserve"> </w:t>
      </w:r>
      <w:r w:rsidR="00DB285D">
        <w:rPr>
          <w:rFonts w:eastAsiaTheme="minorHAnsi" w:hint="eastAsia"/>
          <w:kern w:val="0"/>
          <w:szCs w:val="20"/>
        </w:rPr>
        <w:t xml:space="preserve">보다 </w:t>
      </w:r>
      <w:r w:rsidR="000B4845" w:rsidRPr="00215A4C">
        <w:rPr>
          <w:rFonts w:eastAsiaTheme="minorHAnsi" w:hint="eastAsia"/>
          <w:kern w:val="0"/>
          <w:szCs w:val="20"/>
        </w:rPr>
        <w:t>효율적으로</w:t>
      </w:r>
      <w:r w:rsidR="000B4845" w:rsidRPr="00215A4C">
        <w:rPr>
          <w:rFonts w:eastAsiaTheme="minorHAnsi"/>
          <w:kern w:val="0"/>
          <w:szCs w:val="20"/>
        </w:rPr>
        <w:t xml:space="preserve"> </w:t>
      </w:r>
      <w:r w:rsidR="000B4845" w:rsidRPr="00215A4C">
        <w:rPr>
          <w:rFonts w:eastAsiaTheme="minorHAnsi" w:hint="eastAsia"/>
          <w:kern w:val="0"/>
          <w:szCs w:val="20"/>
        </w:rPr>
        <w:t>이용하는</w:t>
      </w:r>
      <w:r w:rsidR="000B4845" w:rsidRPr="00215A4C">
        <w:rPr>
          <w:rFonts w:eastAsiaTheme="minorHAnsi"/>
          <w:kern w:val="0"/>
          <w:szCs w:val="20"/>
        </w:rPr>
        <w:t xml:space="preserve"> </w:t>
      </w:r>
      <w:r w:rsidR="000B4845" w:rsidRPr="00215A4C">
        <w:rPr>
          <w:rFonts w:eastAsiaTheme="minorHAnsi" w:hint="eastAsia"/>
          <w:kern w:val="0"/>
          <w:szCs w:val="20"/>
        </w:rPr>
        <w:t>데에도</w:t>
      </w:r>
      <w:r w:rsidR="004669EF" w:rsidRPr="00215A4C">
        <w:rPr>
          <w:rFonts w:eastAsiaTheme="minorHAnsi"/>
          <w:kern w:val="0"/>
          <w:szCs w:val="20"/>
        </w:rPr>
        <w:t xml:space="preserve"> </w:t>
      </w:r>
      <w:r w:rsidR="0049440B" w:rsidRPr="00215A4C">
        <w:rPr>
          <w:rFonts w:eastAsiaTheme="minorHAnsi" w:hint="eastAsia"/>
          <w:kern w:val="0"/>
          <w:szCs w:val="20"/>
        </w:rPr>
        <w:t>도움이</w:t>
      </w:r>
      <w:r w:rsidR="0049440B" w:rsidRPr="00215A4C">
        <w:rPr>
          <w:rFonts w:eastAsiaTheme="minorHAnsi"/>
          <w:kern w:val="0"/>
          <w:szCs w:val="20"/>
        </w:rPr>
        <w:t xml:space="preserve"> 될 것으로 생각한다.  </w:t>
      </w:r>
      <w:r w:rsidRPr="00215A4C">
        <w:rPr>
          <w:rFonts w:eastAsiaTheme="minorHAnsi"/>
          <w:kern w:val="0"/>
          <w:szCs w:val="20"/>
        </w:rPr>
        <w:t xml:space="preserve">   </w:t>
      </w:r>
      <w:r w:rsidR="00980179" w:rsidRPr="00215A4C">
        <w:rPr>
          <w:rFonts w:eastAsiaTheme="minorHAnsi"/>
          <w:kern w:val="0"/>
          <w:szCs w:val="20"/>
        </w:rPr>
        <w:t xml:space="preserve">   </w:t>
      </w:r>
    </w:p>
    <w:p w:rsidR="006B4582" w:rsidRPr="00215A4C" w:rsidRDefault="006B4582" w:rsidP="006B4582">
      <w:pPr>
        <w:pStyle w:val="a5"/>
        <w:wordWrap/>
        <w:rPr>
          <w:rFonts w:eastAsiaTheme="minorHAnsi"/>
          <w:kern w:val="0"/>
          <w:szCs w:val="20"/>
        </w:rPr>
      </w:pPr>
    </w:p>
    <w:p w:rsidR="001C51FF" w:rsidRPr="00215A4C" w:rsidRDefault="001C51FF" w:rsidP="000F3C16">
      <w:pPr>
        <w:pStyle w:val="a5"/>
        <w:wordWrap/>
        <w:rPr>
          <w:rFonts w:eastAsiaTheme="minorHAnsi"/>
          <w:b/>
          <w:kern w:val="0"/>
          <w:sz w:val="24"/>
          <w:szCs w:val="24"/>
        </w:rPr>
      </w:pPr>
    </w:p>
    <w:p w:rsidR="000F3C16" w:rsidRPr="00215A4C" w:rsidRDefault="000F3C16" w:rsidP="000F3C16">
      <w:pPr>
        <w:pStyle w:val="a5"/>
        <w:wordWrap/>
        <w:rPr>
          <w:rFonts w:eastAsiaTheme="minorHAnsi"/>
          <w:b/>
          <w:kern w:val="0"/>
          <w:sz w:val="24"/>
          <w:szCs w:val="24"/>
        </w:rPr>
      </w:pPr>
      <w:r w:rsidRPr="00215A4C">
        <w:rPr>
          <w:rFonts w:eastAsiaTheme="minorHAnsi"/>
          <w:b/>
          <w:kern w:val="0"/>
          <w:sz w:val="24"/>
          <w:szCs w:val="24"/>
        </w:rPr>
        <w:t xml:space="preserve">1. </w:t>
      </w:r>
      <w:r w:rsidRPr="00215A4C">
        <w:rPr>
          <w:rFonts w:eastAsiaTheme="minorHAnsi" w:hint="eastAsia"/>
          <w:b/>
          <w:kern w:val="0"/>
          <w:sz w:val="24"/>
          <w:szCs w:val="24"/>
        </w:rPr>
        <w:t>진료지침의</w:t>
      </w:r>
      <w:r w:rsidRPr="00215A4C">
        <w:rPr>
          <w:rFonts w:eastAsiaTheme="minorHAnsi"/>
          <w:b/>
          <w:kern w:val="0"/>
          <w:sz w:val="24"/>
          <w:szCs w:val="24"/>
        </w:rPr>
        <w:t xml:space="preserve"> </w:t>
      </w:r>
      <w:r w:rsidRPr="00215A4C">
        <w:rPr>
          <w:rFonts w:eastAsiaTheme="minorHAnsi" w:hint="eastAsia"/>
          <w:b/>
          <w:kern w:val="0"/>
          <w:sz w:val="24"/>
          <w:szCs w:val="24"/>
        </w:rPr>
        <w:t>목적</w:t>
      </w:r>
    </w:p>
    <w:p w:rsidR="009462AE" w:rsidRPr="00215A4C" w:rsidRDefault="009462AE" w:rsidP="009462AE">
      <w:pPr>
        <w:pStyle w:val="a5"/>
        <w:wordWrap/>
        <w:ind w:firstLineChars="100" w:firstLine="200"/>
        <w:rPr>
          <w:rFonts w:eastAsiaTheme="minorHAnsi"/>
          <w:kern w:val="0"/>
          <w:szCs w:val="20"/>
        </w:rPr>
      </w:pPr>
      <w:r w:rsidRPr="00215A4C">
        <w:rPr>
          <w:rFonts w:eastAsiaTheme="minorHAnsi" w:hint="eastAsia"/>
          <w:kern w:val="0"/>
          <w:szCs w:val="20"/>
        </w:rPr>
        <w:t>이번</w:t>
      </w:r>
      <w:r w:rsidRPr="00215A4C">
        <w:rPr>
          <w:rFonts w:eastAsiaTheme="minorHAnsi"/>
          <w:kern w:val="0"/>
          <w:szCs w:val="20"/>
        </w:rPr>
        <w:t xml:space="preserve"> 진료지침은 요천추추간판탈출증 환자의 </w:t>
      </w:r>
      <w:r w:rsidR="000F3C16" w:rsidRPr="00215A4C">
        <w:rPr>
          <w:rFonts w:eastAsiaTheme="minorHAnsi" w:hint="eastAsia"/>
          <w:kern w:val="0"/>
          <w:szCs w:val="20"/>
        </w:rPr>
        <w:t>비수술적</w:t>
      </w:r>
      <w:r w:rsidR="000F3C16" w:rsidRPr="00215A4C">
        <w:rPr>
          <w:rFonts w:eastAsiaTheme="minorHAnsi"/>
          <w:kern w:val="0"/>
          <w:szCs w:val="20"/>
        </w:rPr>
        <w:t xml:space="preserve"> </w:t>
      </w:r>
      <w:r w:rsidR="000F3C16" w:rsidRPr="00215A4C">
        <w:rPr>
          <w:rFonts w:eastAsiaTheme="minorHAnsi" w:hint="eastAsia"/>
          <w:kern w:val="0"/>
          <w:szCs w:val="20"/>
        </w:rPr>
        <w:t>치료</w:t>
      </w:r>
      <w:r w:rsidRPr="00215A4C">
        <w:rPr>
          <w:rFonts w:eastAsiaTheme="minorHAnsi" w:hint="eastAsia"/>
          <w:kern w:val="0"/>
          <w:szCs w:val="20"/>
        </w:rPr>
        <w:t>방법에</w:t>
      </w:r>
      <w:r w:rsidRPr="00215A4C">
        <w:rPr>
          <w:rFonts w:eastAsiaTheme="minorHAnsi"/>
          <w:kern w:val="0"/>
          <w:szCs w:val="20"/>
        </w:rPr>
        <w:t xml:space="preserve"> 대해 1</w:t>
      </w:r>
      <w:r w:rsidRPr="00215A4C">
        <w:rPr>
          <w:rFonts w:eastAsiaTheme="minorHAnsi" w:hint="eastAsia"/>
          <w:kern w:val="0"/>
          <w:szCs w:val="20"/>
        </w:rPr>
        <w:t>차</w:t>
      </w:r>
      <w:r w:rsidRPr="00215A4C">
        <w:rPr>
          <w:rFonts w:eastAsiaTheme="minorHAnsi"/>
          <w:kern w:val="0"/>
          <w:szCs w:val="20"/>
        </w:rPr>
        <w:t xml:space="preserve"> 의료기관</w:t>
      </w:r>
      <w:r w:rsidR="0066062A">
        <w:rPr>
          <w:rFonts w:eastAsiaTheme="minorHAnsi" w:hint="eastAsia"/>
          <w:kern w:val="0"/>
          <w:szCs w:val="20"/>
        </w:rPr>
        <w:t xml:space="preserve"> 현장에서 이 환자들의 </w:t>
      </w:r>
      <w:r w:rsidR="00DB285D">
        <w:rPr>
          <w:rFonts w:eastAsiaTheme="minorHAnsi" w:hint="eastAsia"/>
          <w:kern w:val="0"/>
          <w:szCs w:val="20"/>
        </w:rPr>
        <w:t xml:space="preserve">비수술적 </w:t>
      </w:r>
      <w:r w:rsidR="0066062A">
        <w:rPr>
          <w:rFonts w:eastAsiaTheme="minorHAnsi" w:hint="eastAsia"/>
          <w:kern w:val="0"/>
          <w:szCs w:val="20"/>
        </w:rPr>
        <w:t>치료를 담당하는</w:t>
      </w:r>
      <w:r w:rsidRPr="00215A4C">
        <w:rPr>
          <w:rFonts w:eastAsiaTheme="minorHAnsi"/>
          <w:kern w:val="0"/>
          <w:szCs w:val="20"/>
        </w:rPr>
        <w:t xml:space="preserve"> </w:t>
      </w:r>
      <w:r w:rsidR="009B2B7E" w:rsidRPr="00215A4C">
        <w:rPr>
          <w:rFonts w:eastAsiaTheme="minorHAnsi" w:hint="eastAsia"/>
          <w:kern w:val="0"/>
          <w:szCs w:val="20"/>
        </w:rPr>
        <w:t>의사</w:t>
      </w:r>
      <w:r w:rsidRPr="00215A4C">
        <w:rPr>
          <w:rFonts w:eastAsiaTheme="minorHAnsi" w:hint="eastAsia"/>
          <w:kern w:val="0"/>
          <w:szCs w:val="20"/>
        </w:rPr>
        <w:t>의</w:t>
      </w:r>
      <w:r w:rsidRPr="00215A4C">
        <w:rPr>
          <w:rFonts w:eastAsiaTheme="minorHAnsi"/>
          <w:kern w:val="0"/>
          <w:szCs w:val="20"/>
        </w:rPr>
        <w:t xml:space="preserve"> </w:t>
      </w:r>
      <w:r w:rsidRPr="00215A4C">
        <w:rPr>
          <w:rFonts w:eastAsiaTheme="minorHAnsi" w:hint="eastAsia"/>
          <w:kern w:val="0"/>
          <w:szCs w:val="20"/>
        </w:rPr>
        <w:t>의사결정에</w:t>
      </w:r>
      <w:r w:rsidRPr="00215A4C">
        <w:rPr>
          <w:rFonts w:eastAsiaTheme="minorHAnsi"/>
          <w:kern w:val="0"/>
          <w:szCs w:val="20"/>
        </w:rPr>
        <w:t xml:space="preserve"> </w:t>
      </w:r>
      <w:r w:rsidRPr="00215A4C">
        <w:rPr>
          <w:rFonts w:eastAsiaTheme="minorHAnsi" w:hint="eastAsia"/>
          <w:kern w:val="0"/>
          <w:szCs w:val="20"/>
        </w:rPr>
        <w:t>도움을</w:t>
      </w:r>
      <w:r w:rsidRPr="00215A4C">
        <w:rPr>
          <w:rFonts w:eastAsiaTheme="minorHAnsi"/>
          <w:kern w:val="0"/>
          <w:szCs w:val="20"/>
        </w:rPr>
        <w:t xml:space="preserve"> </w:t>
      </w:r>
      <w:r w:rsidRPr="00215A4C">
        <w:rPr>
          <w:rFonts w:eastAsiaTheme="minorHAnsi" w:hint="eastAsia"/>
          <w:kern w:val="0"/>
          <w:szCs w:val="20"/>
        </w:rPr>
        <w:t>주고</w:t>
      </w:r>
      <w:r w:rsidRPr="00215A4C">
        <w:rPr>
          <w:rFonts w:eastAsiaTheme="minorHAnsi"/>
          <w:kern w:val="0"/>
          <w:szCs w:val="20"/>
        </w:rPr>
        <w:t xml:space="preserve">, </w:t>
      </w:r>
      <w:r w:rsidR="00714397" w:rsidRPr="00215A4C">
        <w:rPr>
          <w:rFonts w:eastAsiaTheme="minorHAnsi" w:hint="eastAsia"/>
          <w:kern w:val="0"/>
          <w:szCs w:val="20"/>
        </w:rPr>
        <w:t>대상환자</w:t>
      </w:r>
      <w:r w:rsidR="000F4D3C" w:rsidRPr="00215A4C">
        <w:rPr>
          <w:rFonts w:eastAsiaTheme="minorHAnsi" w:hint="eastAsia"/>
          <w:kern w:val="0"/>
          <w:szCs w:val="20"/>
        </w:rPr>
        <w:t>에</w:t>
      </w:r>
      <w:r w:rsidR="000F4D3C" w:rsidRPr="00215A4C">
        <w:rPr>
          <w:rFonts w:eastAsiaTheme="minorHAnsi"/>
          <w:kern w:val="0"/>
          <w:szCs w:val="20"/>
        </w:rPr>
        <w:t xml:space="preserve"> </w:t>
      </w:r>
      <w:r w:rsidR="000F4D3C" w:rsidRPr="00215A4C">
        <w:rPr>
          <w:rFonts w:eastAsiaTheme="minorHAnsi" w:hint="eastAsia"/>
          <w:kern w:val="0"/>
          <w:szCs w:val="20"/>
        </w:rPr>
        <w:t>대한</w:t>
      </w:r>
      <w:r w:rsidR="00714397" w:rsidRPr="00215A4C">
        <w:rPr>
          <w:rFonts w:eastAsiaTheme="minorHAnsi"/>
          <w:kern w:val="0"/>
          <w:szCs w:val="20"/>
        </w:rPr>
        <w:t xml:space="preserve"> 교육</w:t>
      </w:r>
      <w:r w:rsidR="005C2A8B" w:rsidRPr="00215A4C">
        <w:rPr>
          <w:rFonts w:eastAsiaTheme="minorHAnsi"/>
          <w:kern w:val="0"/>
          <w:szCs w:val="20"/>
        </w:rPr>
        <w:t xml:space="preserve"> 및</w:t>
      </w:r>
      <w:r w:rsidR="00714397" w:rsidRPr="00215A4C">
        <w:rPr>
          <w:rFonts w:eastAsiaTheme="minorHAnsi"/>
          <w:kern w:val="0"/>
          <w:szCs w:val="20"/>
        </w:rPr>
        <w:t xml:space="preserve"> 의사소통</w:t>
      </w:r>
      <w:r w:rsidR="00E12365" w:rsidRPr="00215A4C">
        <w:rPr>
          <w:rFonts w:eastAsiaTheme="minorHAnsi" w:hint="eastAsia"/>
          <w:kern w:val="0"/>
          <w:szCs w:val="20"/>
        </w:rPr>
        <w:t>을</w:t>
      </w:r>
      <w:r w:rsidR="00E12365" w:rsidRPr="00215A4C">
        <w:rPr>
          <w:rFonts w:eastAsiaTheme="minorHAnsi"/>
          <w:kern w:val="0"/>
          <w:szCs w:val="20"/>
        </w:rPr>
        <w:t xml:space="preserve"> </w:t>
      </w:r>
      <w:r w:rsidR="00E12365" w:rsidRPr="00215A4C">
        <w:rPr>
          <w:rFonts w:eastAsiaTheme="minorHAnsi" w:hint="eastAsia"/>
          <w:kern w:val="0"/>
          <w:szCs w:val="20"/>
        </w:rPr>
        <w:t>위한</w:t>
      </w:r>
      <w:r w:rsidR="00714397" w:rsidRPr="00215A4C">
        <w:rPr>
          <w:rFonts w:eastAsiaTheme="minorHAnsi"/>
          <w:kern w:val="0"/>
          <w:szCs w:val="20"/>
        </w:rPr>
        <w:t xml:space="preserve"> 객관적인 자료로서 활용될 수 있도록 하였다. </w:t>
      </w:r>
    </w:p>
    <w:p w:rsidR="001C51FF" w:rsidRPr="00215A4C" w:rsidRDefault="001C51FF" w:rsidP="006B4582">
      <w:pPr>
        <w:pStyle w:val="a5"/>
        <w:wordWrap/>
        <w:rPr>
          <w:rFonts w:eastAsiaTheme="minorHAnsi"/>
          <w:b/>
          <w:kern w:val="0"/>
          <w:sz w:val="24"/>
          <w:szCs w:val="24"/>
        </w:rPr>
      </w:pPr>
    </w:p>
    <w:p w:rsidR="006B4582" w:rsidRPr="00215A4C" w:rsidRDefault="000F3C16" w:rsidP="006B4582">
      <w:pPr>
        <w:pStyle w:val="a5"/>
        <w:wordWrap/>
        <w:rPr>
          <w:rFonts w:eastAsiaTheme="minorHAnsi"/>
          <w:b/>
          <w:kern w:val="0"/>
          <w:sz w:val="24"/>
          <w:szCs w:val="24"/>
        </w:rPr>
      </w:pPr>
      <w:r w:rsidRPr="00215A4C">
        <w:rPr>
          <w:rFonts w:eastAsiaTheme="minorHAnsi"/>
          <w:b/>
          <w:kern w:val="0"/>
          <w:sz w:val="24"/>
          <w:szCs w:val="24"/>
        </w:rPr>
        <w:t>2</w:t>
      </w:r>
      <w:r w:rsidR="006B4582" w:rsidRPr="00215A4C">
        <w:rPr>
          <w:rFonts w:eastAsiaTheme="minorHAnsi"/>
          <w:b/>
          <w:kern w:val="0"/>
          <w:sz w:val="24"/>
          <w:szCs w:val="24"/>
        </w:rPr>
        <w:t xml:space="preserve">. </w:t>
      </w:r>
      <w:r w:rsidR="006B4582" w:rsidRPr="00215A4C">
        <w:rPr>
          <w:rFonts w:eastAsiaTheme="minorHAnsi" w:hint="eastAsia"/>
          <w:b/>
          <w:kern w:val="0"/>
          <w:sz w:val="24"/>
          <w:szCs w:val="24"/>
        </w:rPr>
        <w:t>진료지침의</w:t>
      </w:r>
      <w:r w:rsidR="006B4582" w:rsidRPr="00215A4C">
        <w:rPr>
          <w:rFonts w:eastAsiaTheme="minorHAnsi"/>
          <w:b/>
          <w:kern w:val="0"/>
          <w:sz w:val="24"/>
          <w:szCs w:val="24"/>
        </w:rPr>
        <w:t xml:space="preserve"> </w:t>
      </w:r>
      <w:r w:rsidR="006B4582" w:rsidRPr="00215A4C">
        <w:rPr>
          <w:rFonts w:eastAsiaTheme="minorHAnsi" w:hint="eastAsia"/>
          <w:b/>
          <w:kern w:val="0"/>
          <w:sz w:val="24"/>
          <w:szCs w:val="24"/>
        </w:rPr>
        <w:t>범위</w:t>
      </w:r>
    </w:p>
    <w:p w:rsidR="006B4582" w:rsidRPr="00215A4C" w:rsidRDefault="009462AE" w:rsidP="009462AE">
      <w:pPr>
        <w:wordWrap/>
        <w:ind w:firstLineChars="100" w:firstLine="200"/>
        <w:rPr>
          <w:rFonts w:eastAsiaTheme="minorHAnsi"/>
          <w:szCs w:val="20"/>
        </w:rPr>
      </w:pPr>
      <w:r w:rsidRPr="00215A4C">
        <w:rPr>
          <w:rFonts w:eastAsiaTheme="minorHAnsi" w:hint="eastAsia"/>
          <w:kern w:val="0"/>
          <w:szCs w:val="20"/>
        </w:rPr>
        <w:t>본</w:t>
      </w:r>
      <w:r w:rsidRPr="00215A4C">
        <w:rPr>
          <w:rFonts w:eastAsiaTheme="minorHAnsi"/>
          <w:kern w:val="0"/>
          <w:szCs w:val="20"/>
        </w:rPr>
        <w:t xml:space="preserve"> 진료지침은 </w:t>
      </w:r>
      <w:r w:rsidR="00773364">
        <w:rPr>
          <w:rFonts w:eastAsiaTheme="minorHAnsi" w:hint="eastAsia"/>
          <w:kern w:val="0"/>
          <w:szCs w:val="20"/>
        </w:rPr>
        <w:t xml:space="preserve">임상적으로 </w:t>
      </w:r>
      <w:r w:rsidR="00773364" w:rsidRPr="00773364">
        <w:rPr>
          <w:rFonts w:eastAsiaTheme="minorHAnsi" w:hint="eastAsia"/>
          <w:kern w:val="0"/>
          <w:szCs w:val="20"/>
        </w:rPr>
        <w:t xml:space="preserve">편측 또는 양측 하지의 신경절을 따라 진행되는 신경근성 통증을 호소하여 </w:t>
      </w:r>
      <w:r w:rsidR="00BC7889" w:rsidRPr="00215A4C">
        <w:rPr>
          <w:rFonts w:eastAsiaTheme="minorHAnsi"/>
          <w:kern w:val="0"/>
          <w:szCs w:val="20"/>
        </w:rPr>
        <w:t xml:space="preserve">요천추병변이 의심되는 환자들 중 </w:t>
      </w:r>
      <w:r w:rsidRPr="00215A4C">
        <w:rPr>
          <w:rFonts w:eastAsiaTheme="minorHAnsi" w:hint="eastAsia"/>
          <w:kern w:val="0"/>
          <w:szCs w:val="20"/>
        </w:rPr>
        <w:t>컴퓨터단층촬영</w:t>
      </w:r>
      <w:r w:rsidRPr="00215A4C">
        <w:rPr>
          <w:rFonts w:eastAsiaTheme="minorHAnsi"/>
          <w:kern w:val="0"/>
          <w:szCs w:val="20"/>
        </w:rPr>
        <w:t xml:space="preserve"> 또는 자기공명영상의 영상학적 검사방법을 통하여 요천추추간판탈출증으로 진단된 만 1</w:t>
      </w:r>
      <w:r w:rsidR="005C2A8B" w:rsidRPr="00215A4C">
        <w:rPr>
          <w:rFonts w:eastAsiaTheme="minorHAnsi"/>
          <w:kern w:val="0"/>
          <w:szCs w:val="20"/>
        </w:rPr>
        <w:t>8</w:t>
      </w:r>
      <w:r w:rsidRPr="00215A4C">
        <w:rPr>
          <w:rFonts w:eastAsiaTheme="minorHAnsi" w:hint="eastAsia"/>
          <w:kern w:val="0"/>
          <w:szCs w:val="20"/>
        </w:rPr>
        <w:t>세</w:t>
      </w:r>
      <w:r w:rsidRPr="00215A4C">
        <w:rPr>
          <w:rFonts w:eastAsiaTheme="minorHAnsi"/>
          <w:kern w:val="0"/>
          <w:szCs w:val="20"/>
        </w:rPr>
        <w:t xml:space="preserve"> 이상의 성인환자 중 </w:t>
      </w:r>
      <w:r w:rsidR="000F4D3C" w:rsidRPr="00215A4C">
        <w:rPr>
          <w:rFonts w:eastAsiaTheme="minorHAnsi" w:hint="eastAsia"/>
          <w:kern w:val="0"/>
          <w:szCs w:val="20"/>
        </w:rPr>
        <w:t>과거</w:t>
      </w:r>
      <w:r w:rsidR="000F4D3C" w:rsidRPr="00215A4C">
        <w:rPr>
          <w:rFonts w:eastAsiaTheme="minorHAnsi"/>
          <w:kern w:val="0"/>
          <w:szCs w:val="20"/>
        </w:rPr>
        <w:t xml:space="preserve"> </w:t>
      </w:r>
      <w:r w:rsidRPr="00215A4C">
        <w:rPr>
          <w:rFonts w:eastAsiaTheme="minorHAnsi" w:hint="eastAsia"/>
          <w:kern w:val="0"/>
          <w:szCs w:val="20"/>
        </w:rPr>
        <w:t>수술</w:t>
      </w:r>
      <w:r w:rsidRPr="00215A4C">
        <w:rPr>
          <w:rFonts w:eastAsiaTheme="minorHAnsi"/>
          <w:kern w:val="0"/>
          <w:szCs w:val="20"/>
        </w:rPr>
        <w:t xml:space="preserve"> </w:t>
      </w:r>
      <w:r w:rsidRPr="00215A4C">
        <w:rPr>
          <w:rFonts w:eastAsiaTheme="minorHAnsi" w:hint="eastAsia"/>
          <w:kern w:val="0"/>
          <w:szCs w:val="20"/>
        </w:rPr>
        <w:t>경력이</w:t>
      </w:r>
      <w:r w:rsidRPr="00215A4C">
        <w:rPr>
          <w:rFonts w:eastAsiaTheme="minorHAnsi"/>
          <w:kern w:val="0"/>
          <w:szCs w:val="20"/>
        </w:rPr>
        <w:t xml:space="preserve"> </w:t>
      </w:r>
      <w:r w:rsidRPr="00215A4C">
        <w:rPr>
          <w:rFonts w:eastAsiaTheme="minorHAnsi" w:hint="eastAsia"/>
          <w:kern w:val="0"/>
          <w:szCs w:val="20"/>
        </w:rPr>
        <w:t>없는</w:t>
      </w:r>
      <w:r w:rsidRPr="00215A4C">
        <w:rPr>
          <w:rFonts w:eastAsiaTheme="minorHAnsi"/>
          <w:kern w:val="0"/>
          <w:szCs w:val="20"/>
        </w:rPr>
        <w:t xml:space="preserve"> </w:t>
      </w:r>
      <w:r w:rsidRPr="00215A4C">
        <w:rPr>
          <w:rFonts w:eastAsiaTheme="minorHAnsi" w:hint="eastAsia"/>
          <w:kern w:val="0"/>
          <w:szCs w:val="20"/>
        </w:rPr>
        <w:t>환자</w:t>
      </w:r>
      <w:r w:rsidR="000F4D3C" w:rsidRPr="00215A4C">
        <w:rPr>
          <w:rFonts w:eastAsiaTheme="minorHAnsi" w:hint="eastAsia"/>
          <w:kern w:val="0"/>
          <w:szCs w:val="20"/>
        </w:rPr>
        <w:t>에</w:t>
      </w:r>
      <w:r w:rsidR="000F4D3C" w:rsidRPr="00215A4C">
        <w:rPr>
          <w:rFonts w:eastAsiaTheme="minorHAnsi"/>
          <w:kern w:val="0"/>
          <w:szCs w:val="20"/>
        </w:rPr>
        <w:t xml:space="preserve"> </w:t>
      </w:r>
      <w:r w:rsidR="000F4D3C" w:rsidRPr="00215A4C">
        <w:rPr>
          <w:rFonts w:eastAsiaTheme="minorHAnsi" w:hint="eastAsia"/>
          <w:kern w:val="0"/>
          <w:szCs w:val="20"/>
        </w:rPr>
        <w:t>대한</w:t>
      </w:r>
      <w:r w:rsidRPr="00215A4C">
        <w:rPr>
          <w:rFonts w:eastAsiaTheme="minorHAnsi"/>
          <w:kern w:val="0"/>
          <w:szCs w:val="20"/>
        </w:rPr>
        <w:t xml:space="preserve"> 비수술적인 치료방법</w:t>
      </w:r>
      <w:r w:rsidR="000F4D3C" w:rsidRPr="00215A4C">
        <w:rPr>
          <w:rFonts w:eastAsiaTheme="minorHAnsi" w:hint="eastAsia"/>
          <w:kern w:val="0"/>
          <w:szCs w:val="20"/>
        </w:rPr>
        <w:t>을</w:t>
      </w:r>
      <w:r w:rsidR="000F4D3C" w:rsidRPr="00215A4C">
        <w:rPr>
          <w:rFonts w:eastAsiaTheme="minorHAnsi"/>
          <w:kern w:val="0"/>
          <w:szCs w:val="20"/>
        </w:rPr>
        <w:t xml:space="preserve"> </w:t>
      </w:r>
      <w:r w:rsidR="000F4D3C" w:rsidRPr="00215A4C">
        <w:rPr>
          <w:rFonts w:eastAsiaTheme="minorHAnsi" w:hint="eastAsia"/>
          <w:kern w:val="0"/>
          <w:szCs w:val="20"/>
        </w:rPr>
        <w:t>위한</w:t>
      </w:r>
      <w:r w:rsidRPr="00215A4C">
        <w:rPr>
          <w:rFonts w:eastAsiaTheme="minorHAnsi"/>
          <w:kern w:val="0"/>
          <w:szCs w:val="20"/>
        </w:rPr>
        <w:t xml:space="preserve"> 진</w:t>
      </w:r>
      <w:r w:rsidR="008F1CF5" w:rsidRPr="00215A4C">
        <w:rPr>
          <w:rFonts w:eastAsiaTheme="minorHAnsi" w:hint="eastAsia"/>
          <w:kern w:val="0"/>
          <w:szCs w:val="20"/>
        </w:rPr>
        <w:t>료</w:t>
      </w:r>
      <w:r w:rsidRPr="00215A4C">
        <w:rPr>
          <w:rFonts w:eastAsiaTheme="minorHAnsi" w:hint="eastAsia"/>
          <w:kern w:val="0"/>
          <w:szCs w:val="20"/>
        </w:rPr>
        <w:t>지침으로</w:t>
      </w:r>
      <w:r w:rsidRPr="00215A4C">
        <w:rPr>
          <w:rFonts w:eastAsiaTheme="minorHAnsi"/>
          <w:kern w:val="0"/>
          <w:szCs w:val="20"/>
        </w:rPr>
        <w:t xml:space="preserve"> </w:t>
      </w:r>
      <w:r w:rsidRPr="00215A4C">
        <w:rPr>
          <w:rFonts w:eastAsiaTheme="minorHAnsi" w:hint="eastAsia"/>
          <w:kern w:val="0"/>
          <w:szCs w:val="20"/>
        </w:rPr>
        <w:t>기획되었다</w:t>
      </w:r>
      <w:r w:rsidRPr="00215A4C">
        <w:rPr>
          <w:rFonts w:eastAsiaTheme="minorHAnsi"/>
          <w:kern w:val="0"/>
          <w:szCs w:val="20"/>
        </w:rPr>
        <w:t xml:space="preserve">. </w:t>
      </w:r>
      <w:r w:rsidRPr="00215A4C">
        <w:rPr>
          <w:rFonts w:eastAsiaTheme="minorHAnsi" w:hint="eastAsia"/>
          <w:kern w:val="0"/>
          <w:szCs w:val="20"/>
        </w:rPr>
        <w:t>정의상</w:t>
      </w:r>
      <w:r w:rsidRPr="00215A4C">
        <w:rPr>
          <w:rFonts w:eastAsiaTheme="minorHAnsi"/>
          <w:kern w:val="0"/>
          <w:szCs w:val="20"/>
        </w:rPr>
        <w:t xml:space="preserve"> </w:t>
      </w:r>
      <w:r w:rsidRPr="00215A4C">
        <w:rPr>
          <w:rFonts w:eastAsiaTheme="minorHAnsi" w:hint="eastAsia"/>
          <w:kern w:val="0"/>
          <w:szCs w:val="20"/>
        </w:rPr>
        <w:t>추간판외의</w:t>
      </w:r>
      <w:r w:rsidRPr="00215A4C">
        <w:rPr>
          <w:rFonts w:eastAsiaTheme="minorHAnsi"/>
          <w:kern w:val="0"/>
          <w:szCs w:val="20"/>
        </w:rPr>
        <w:t xml:space="preserve"> </w:t>
      </w:r>
      <w:r w:rsidRPr="00215A4C">
        <w:rPr>
          <w:rFonts w:eastAsiaTheme="minorHAnsi" w:hint="eastAsia"/>
          <w:kern w:val="0"/>
          <w:szCs w:val="20"/>
        </w:rPr>
        <w:t>인대</w:t>
      </w:r>
      <w:r w:rsidRPr="00215A4C">
        <w:rPr>
          <w:rFonts w:eastAsiaTheme="minorHAnsi"/>
          <w:kern w:val="0"/>
          <w:szCs w:val="20"/>
        </w:rPr>
        <w:t xml:space="preserve"> </w:t>
      </w:r>
      <w:r w:rsidRPr="00215A4C">
        <w:rPr>
          <w:rFonts w:eastAsiaTheme="minorHAnsi" w:hint="eastAsia"/>
          <w:kern w:val="0"/>
          <w:szCs w:val="20"/>
        </w:rPr>
        <w:t>골조직의</w:t>
      </w:r>
      <w:r w:rsidRPr="00215A4C">
        <w:rPr>
          <w:rFonts w:eastAsiaTheme="minorHAnsi"/>
          <w:kern w:val="0"/>
          <w:szCs w:val="20"/>
        </w:rPr>
        <w:t xml:space="preserve"> </w:t>
      </w:r>
      <w:r w:rsidRPr="00215A4C">
        <w:rPr>
          <w:rFonts w:eastAsiaTheme="minorHAnsi" w:hint="eastAsia"/>
          <w:kern w:val="0"/>
          <w:szCs w:val="20"/>
        </w:rPr>
        <w:t>비후에</w:t>
      </w:r>
      <w:r w:rsidRPr="00215A4C">
        <w:rPr>
          <w:rFonts w:eastAsiaTheme="minorHAnsi"/>
          <w:kern w:val="0"/>
          <w:szCs w:val="20"/>
        </w:rPr>
        <w:t xml:space="preserve"> </w:t>
      </w:r>
      <w:r w:rsidRPr="00215A4C">
        <w:rPr>
          <w:rFonts w:eastAsiaTheme="minorHAnsi" w:hint="eastAsia"/>
          <w:kern w:val="0"/>
          <w:szCs w:val="20"/>
        </w:rPr>
        <w:t>의한</w:t>
      </w:r>
      <w:r w:rsidRPr="00215A4C">
        <w:rPr>
          <w:rFonts w:eastAsiaTheme="minorHAnsi"/>
          <w:kern w:val="0"/>
          <w:szCs w:val="20"/>
        </w:rPr>
        <w:t xml:space="preserve"> </w:t>
      </w:r>
      <w:r w:rsidRPr="00215A4C">
        <w:rPr>
          <w:rFonts w:eastAsiaTheme="minorHAnsi" w:hint="eastAsia"/>
          <w:kern w:val="0"/>
          <w:szCs w:val="20"/>
        </w:rPr>
        <w:t>협착증</w:t>
      </w:r>
      <w:r w:rsidRPr="00215A4C">
        <w:rPr>
          <w:rFonts w:eastAsiaTheme="minorHAnsi"/>
          <w:kern w:val="0"/>
          <w:szCs w:val="20"/>
        </w:rPr>
        <w:t xml:space="preserve">, </w:t>
      </w:r>
      <w:r w:rsidRPr="00215A4C">
        <w:rPr>
          <w:rFonts w:eastAsiaTheme="minorHAnsi" w:hint="eastAsia"/>
          <w:kern w:val="0"/>
          <w:szCs w:val="20"/>
        </w:rPr>
        <w:t>척추전위증과</w:t>
      </w:r>
      <w:r w:rsidRPr="00215A4C">
        <w:rPr>
          <w:rFonts w:eastAsiaTheme="minorHAnsi"/>
          <w:kern w:val="0"/>
          <w:szCs w:val="20"/>
        </w:rPr>
        <w:t xml:space="preserve"> </w:t>
      </w:r>
      <w:r w:rsidRPr="00215A4C">
        <w:rPr>
          <w:rFonts w:eastAsiaTheme="minorHAnsi" w:hint="eastAsia"/>
          <w:kern w:val="0"/>
          <w:szCs w:val="20"/>
        </w:rPr>
        <w:t>같은</w:t>
      </w:r>
      <w:r w:rsidRPr="00215A4C">
        <w:rPr>
          <w:rFonts w:eastAsiaTheme="minorHAnsi"/>
          <w:kern w:val="0"/>
          <w:szCs w:val="20"/>
        </w:rPr>
        <w:t xml:space="preserve"> </w:t>
      </w:r>
      <w:r w:rsidRPr="00215A4C">
        <w:rPr>
          <w:rFonts w:eastAsiaTheme="minorHAnsi" w:hint="eastAsia"/>
          <w:kern w:val="0"/>
          <w:szCs w:val="20"/>
        </w:rPr>
        <w:t>명확한</w:t>
      </w:r>
      <w:r w:rsidRPr="00215A4C">
        <w:rPr>
          <w:rFonts w:eastAsiaTheme="minorHAnsi"/>
          <w:kern w:val="0"/>
          <w:szCs w:val="20"/>
        </w:rPr>
        <w:t xml:space="preserve"> </w:t>
      </w:r>
      <w:r w:rsidRPr="00215A4C">
        <w:rPr>
          <w:rFonts w:eastAsiaTheme="minorHAnsi" w:hint="eastAsia"/>
          <w:kern w:val="0"/>
          <w:szCs w:val="20"/>
        </w:rPr>
        <w:t>불안정증</w:t>
      </w:r>
      <w:r w:rsidRPr="00215A4C">
        <w:rPr>
          <w:rFonts w:eastAsiaTheme="minorHAnsi"/>
          <w:kern w:val="0"/>
          <w:szCs w:val="20"/>
        </w:rPr>
        <w:t xml:space="preserve">, </w:t>
      </w:r>
      <w:r w:rsidRPr="00215A4C">
        <w:rPr>
          <w:rFonts w:eastAsiaTheme="minorHAnsi" w:hint="eastAsia"/>
          <w:kern w:val="0"/>
          <w:szCs w:val="20"/>
        </w:rPr>
        <w:t>중증도</w:t>
      </w:r>
      <w:r w:rsidRPr="00215A4C">
        <w:rPr>
          <w:rFonts w:eastAsiaTheme="minorHAnsi"/>
          <w:kern w:val="0"/>
          <w:szCs w:val="20"/>
        </w:rPr>
        <w:t xml:space="preserve"> </w:t>
      </w:r>
      <w:r w:rsidRPr="00215A4C">
        <w:rPr>
          <w:rFonts w:eastAsiaTheme="minorHAnsi" w:hint="eastAsia"/>
          <w:kern w:val="0"/>
          <w:szCs w:val="20"/>
        </w:rPr>
        <w:t>이상의</w:t>
      </w:r>
      <w:r w:rsidRPr="00215A4C">
        <w:rPr>
          <w:rFonts w:eastAsiaTheme="minorHAnsi"/>
          <w:kern w:val="0"/>
          <w:szCs w:val="20"/>
        </w:rPr>
        <w:t xml:space="preserve"> </w:t>
      </w:r>
      <w:r w:rsidRPr="00215A4C">
        <w:rPr>
          <w:rFonts w:eastAsiaTheme="minorHAnsi" w:hint="eastAsia"/>
          <w:kern w:val="0"/>
          <w:szCs w:val="20"/>
        </w:rPr>
        <w:t>추간판퇴행증</w:t>
      </w:r>
      <w:r w:rsidRPr="00215A4C">
        <w:rPr>
          <w:rFonts w:eastAsiaTheme="minorHAnsi"/>
          <w:kern w:val="0"/>
          <w:szCs w:val="20"/>
        </w:rPr>
        <w:t xml:space="preserve">, </w:t>
      </w:r>
      <w:r w:rsidR="0066062A">
        <w:rPr>
          <w:rFonts w:eastAsiaTheme="minorHAnsi" w:hint="eastAsia"/>
          <w:kern w:val="0"/>
          <w:szCs w:val="20"/>
        </w:rPr>
        <w:t xml:space="preserve">추간판내장증 및 </w:t>
      </w:r>
      <w:r w:rsidRPr="00215A4C">
        <w:rPr>
          <w:rFonts w:eastAsiaTheme="minorHAnsi" w:hint="eastAsia"/>
          <w:kern w:val="0"/>
          <w:szCs w:val="20"/>
        </w:rPr>
        <w:t>추간판팽윤증</w:t>
      </w:r>
      <w:r w:rsidR="0066062A">
        <w:rPr>
          <w:rFonts w:eastAsiaTheme="minorHAnsi" w:hint="eastAsia"/>
          <w:kern w:val="0"/>
          <w:szCs w:val="20"/>
        </w:rPr>
        <w:t xml:space="preserve"> 등</w:t>
      </w:r>
      <w:r w:rsidRPr="00215A4C">
        <w:rPr>
          <w:rFonts w:eastAsiaTheme="minorHAnsi"/>
          <w:kern w:val="0"/>
          <w:szCs w:val="20"/>
        </w:rPr>
        <w:t xml:space="preserve"> </w:t>
      </w:r>
      <w:r w:rsidRPr="00215A4C">
        <w:rPr>
          <w:rFonts w:eastAsiaTheme="minorHAnsi" w:hint="eastAsia"/>
          <w:kern w:val="0"/>
          <w:szCs w:val="20"/>
        </w:rPr>
        <w:t>추간판탈출증으로</w:t>
      </w:r>
      <w:r w:rsidRPr="00215A4C">
        <w:rPr>
          <w:rFonts w:eastAsiaTheme="minorHAnsi"/>
          <w:kern w:val="0"/>
          <w:szCs w:val="20"/>
        </w:rPr>
        <w:t xml:space="preserve"> </w:t>
      </w:r>
      <w:r w:rsidRPr="00215A4C">
        <w:rPr>
          <w:rFonts w:eastAsiaTheme="minorHAnsi" w:hint="eastAsia"/>
          <w:kern w:val="0"/>
          <w:szCs w:val="20"/>
        </w:rPr>
        <w:t>정의될</w:t>
      </w:r>
      <w:r w:rsidRPr="00215A4C">
        <w:rPr>
          <w:rFonts w:eastAsiaTheme="minorHAnsi"/>
          <w:kern w:val="0"/>
          <w:szCs w:val="20"/>
        </w:rPr>
        <w:t xml:space="preserve"> </w:t>
      </w:r>
      <w:r w:rsidRPr="00215A4C">
        <w:rPr>
          <w:rFonts w:eastAsiaTheme="minorHAnsi" w:hint="eastAsia"/>
          <w:kern w:val="0"/>
          <w:szCs w:val="20"/>
        </w:rPr>
        <w:t>수</w:t>
      </w:r>
      <w:r w:rsidRPr="00215A4C">
        <w:rPr>
          <w:rFonts w:eastAsiaTheme="minorHAnsi"/>
          <w:kern w:val="0"/>
          <w:szCs w:val="20"/>
        </w:rPr>
        <w:t xml:space="preserve"> </w:t>
      </w:r>
      <w:r w:rsidRPr="00215A4C">
        <w:rPr>
          <w:rFonts w:eastAsiaTheme="minorHAnsi" w:hint="eastAsia"/>
          <w:kern w:val="0"/>
          <w:szCs w:val="20"/>
        </w:rPr>
        <w:t>없는</w:t>
      </w:r>
      <w:r w:rsidRPr="00215A4C">
        <w:rPr>
          <w:rFonts w:eastAsiaTheme="minorHAnsi"/>
          <w:kern w:val="0"/>
          <w:szCs w:val="20"/>
        </w:rPr>
        <w:t xml:space="preserve"> </w:t>
      </w:r>
      <w:r w:rsidRPr="00215A4C">
        <w:rPr>
          <w:rFonts w:eastAsiaTheme="minorHAnsi" w:hint="eastAsia"/>
          <w:kern w:val="0"/>
          <w:szCs w:val="20"/>
        </w:rPr>
        <w:t>병변은</w:t>
      </w:r>
      <w:r w:rsidRPr="00215A4C">
        <w:rPr>
          <w:rFonts w:eastAsiaTheme="minorHAnsi"/>
          <w:kern w:val="0"/>
          <w:szCs w:val="20"/>
        </w:rPr>
        <w:t xml:space="preserve"> </w:t>
      </w:r>
      <w:r w:rsidRPr="00215A4C">
        <w:rPr>
          <w:rFonts w:eastAsiaTheme="minorHAnsi" w:hint="eastAsia"/>
          <w:kern w:val="0"/>
          <w:szCs w:val="20"/>
        </w:rPr>
        <w:t>대상에서</w:t>
      </w:r>
      <w:r w:rsidRPr="00215A4C">
        <w:rPr>
          <w:rFonts w:eastAsiaTheme="minorHAnsi"/>
          <w:kern w:val="0"/>
          <w:szCs w:val="20"/>
        </w:rPr>
        <w:t xml:space="preserve"> </w:t>
      </w:r>
      <w:r w:rsidRPr="00215A4C">
        <w:rPr>
          <w:rFonts w:eastAsiaTheme="minorHAnsi" w:hint="eastAsia"/>
          <w:kern w:val="0"/>
          <w:szCs w:val="20"/>
        </w:rPr>
        <w:t>제외하였다</w:t>
      </w:r>
      <w:r w:rsidRPr="00215A4C">
        <w:rPr>
          <w:rFonts w:eastAsiaTheme="minorHAnsi"/>
          <w:kern w:val="0"/>
          <w:szCs w:val="20"/>
        </w:rPr>
        <w:t>.</w:t>
      </w:r>
      <w:hyperlink w:anchor="_ENREF_4" w:tooltip="Fardon, 2014 #121" w:history="1">
        <w:r w:rsidR="008B3538" w:rsidRPr="000F3174">
          <w:rPr>
            <w:rFonts w:eastAsiaTheme="minorHAnsi"/>
            <w:kern w:val="0"/>
            <w:szCs w:val="20"/>
          </w:rPr>
          <w:fldChar w:fldCharType="begin">
            <w:fldData xml:space="preserve">PEVuZE5vdGU+PENpdGU+PEF1dGhvcj5GYXJkb248L0F1dGhvcj48WWVhcj4yMDE0PC9ZZWFyPjxS
ZWNOdW0+MTIxPC9SZWNOdW0+PERpc3BsYXlUZXh0PjxzdHlsZSBmYWNlPSJzdXBlcnNjcmlwdCI+
NDwvc3R5bGU+PC9EaXNwbGF5VGV4dD48cmVjb3JkPjxyZWMtbnVtYmVyPjEyMTwvcmVjLW51bWJl
cj48Zm9yZWlnbi1rZXlzPjxrZXkgYXBwPSJFTiIgZGItaWQ9ImZkMmE5ejBmM2VlcDBkZXg1enF2
ejllMnpzYWU5cmY1ZnBmZSI+MTIxPC9rZXk+PC9mb3JlaWduLWtleXM+PHJlZi10eXBlIG5hbWU9
IkpvdXJuYWwgQXJ0aWNsZSI+MTc8L3JlZi10eXBlPjxjb250cmlidXRvcnM+PGF1dGhvcnM+PGF1
dGhvcj5GYXJkb24sIEQuIEYuPC9hdXRob3I+PGF1dGhvcj5XaWxsaWFtcywgQS4gTC48L2F1dGhv
cj48YXV0aG9yPkRvaHJpbmcsIEUuIEouPC9hdXRob3I+PGF1dGhvcj5NdXJ0YWdoLCBGLiBSLjwv
YXV0aG9yPjxhdXRob3I+R2FicmllbCBSb3RobWFuLCBTLiBMLjwvYXV0aG9yPjxhdXRob3I+U3pl
LCBHLiBLLjwvYXV0aG9yPjwvYXV0aG9ycz48L2NvbnRyaWJ1dG9ycz48YXV0aC1hZGRyZXNzPkRl
cGFydG1lbnQgb2YgT3J0aG9wYWVkaWNzLCBNaWR3ZXN0IE9ydGhvcGFlZGljcyBhdCBSdXNoLCBS
dXNoIFVuaXZlcnNpdHkgTWVkaWNhbCBDZW50ZXIsIFRoaXJkIEZsb29yLCAxNjExIFcuIEhhcnJp
c29uLCBDaGljYWdvLCBJTCA2MDYxMiwgVVNBLiYjeEQ7TWVkaWNhbCBDb2xsZWdlIG9mIFdpc2Nv
bnNpbiwgOTIwMCBXZXN0IFdpc2NvbnNpbiBBdmUuLCBNaWx3YXVrZWUsIFdJIDUzMjI2LCBVU0Eu
JiN4RDtNaWR3ZXN0ZXJuIFVuaXZlcnNpdHkgU2Nob29sIG9mIE1lZGljaW5lLCAxOTM4OSBOIDU5
dGggQXZlLCBHbGVuZGFsZSwgQVogODUzMDgsIFVTQTsgU3BpbmUgSW5zdGl0dXRlIG9mIEFyaXpv
bmEsIDk3MzUgTi4gOTB0aCBQbC4sIFNjb3R0c2RhbGUsIEFaIDg1MjU4LCBVU0EuIEVsZWN0cm9u
aWMgYWRkcmVzczogRWREb2hyaW5nQGdtYWlsLmNvbS4mI3hEO01vZmZpdHQgQ2FuY2VyIENlbnRl
ciBhbmQgUmVzZWFyY2ggSW5zdGl0dXRlLCBVbml2ZXJzaXR5IG9mIFNvdXRoIEZsb3JpZGEgQ29s
bGVnZSBvZiBNZWRpY2luZSwgMzMwMSBVU0YgQWx1bW5pIERyLiwgVGFtcGEsIEZMIDMzNjEyLCBV
U0EuJiN4RDtLZWNrIFNjaG9vbCBvZiBNZWRpY2luZSBvZiB0aGUgVW5pdmVyc2l0eSBvZiBTb3V0
aGVybiBDYWxpZm9ybmlhLCAxOTc1IFpvbmFsIEF2ZS4sIExvcyBBbmdlbGVzLCBDQSA5MDA4OSwg
VVNBLiYjeEQ7RGVwYXJ0bWVudCBvZiBSYWRpb2xvZ3ksIFlhbGUgVW5pdmVyc2l0eSBTY2hvb2wg
b2YgTWVkaWNpbmUsIDIwIFlvcmsgU3QuLCBOZXcgSGF2ZW4sIENUIDA2NTEwLCBVU0EuPC9hdXRo
LWFkZHJlc3M+PHRpdGxlcz48dGl0bGU+THVtYmFyIGRpc2Mgbm9tZW5jbGF0dXJlOiB2ZXJzaW9u
IDIuMDogUmVjb21tZW5kYXRpb25zIG9mIHRoZSBjb21iaW5lZCB0YXNrIGZvcmNlcyBvZiB0aGUg
Tm9ydGggQW1lcmljYW4gU3BpbmUgU29jaWV0eSwgdGhlIEFtZXJpY2FuIFNvY2lldHkgb2YgU3Bp
bmUgUmFkaW9sb2d5IGFuZCB0aGUgQW1lcmljYW4gU29jaWV0eSBvZiBOZXVyb3JhZGlvbG9neTwv
dGl0bGU+PHNlY29uZGFyeS10aXRsZT5TcGluZSBKPC9zZWNvbmRhcnktdGl0bGU+PGFsdC10aXRs
ZT5UaGUgc3BpbmUgam91cm5hbCA6IG9mZmljaWFsIGpvdXJuYWwgb2YgdGhlIE5vcnRoIEFtZXJp
Y2FuIFNwaW5lIFNvY2lldHk8L2FsdC10aXRsZT48L3RpdGxlcz48cGVyaW9kaWNhbD48ZnVsbC10
aXRsZT5TcGluZSBKPC9mdWxsLXRpdGxlPjxhYmJyLTE+VGhlIHNwaW5lIGpvdXJuYWwgOiBvZmZp
Y2lhbCBqb3VybmFsIG9mIHRoZSBOb3J0aCBBbWVyaWNhbiBTcGluZSBTb2NpZXR5PC9hYmJyLTE+
PC9wZXJpb2RpY2FsPjxhbHQtcGVyaW9kaWNhbD48ZnVsbC10aXRsZT5TcGluZSBKPC9mdWxsLXRp
dGxlPjxhYmJyLTE+VGhlIHNwaW5lIGpvdXJuYWwgOiBvZmZpY2lhbCBqb3VybmFsIG9mIHRoZSBO
b3J0aCBBbWVyaWNhbiBTcGluZSBTb2NpZXR5PC9hYmJyLTE+PC9hbHQtcGVyaW9kaWNhbD48cGFn
ZXM+MjUyNS00NTwvcGFnZXM+PHZvbHVtZT4xNDwvdm9sdW1lPjxudW1iZXI+MTE8L251bWJlcj48
ZWRpdGlvbj4yMDE0LzA0LzI5PC9lZGl0aW9uPjxrZXl3b3Jkcz48a2V5d29yZD5Db25zZW5zdXM8
L2tleXdvcmQ+PGtleXdvcmQ+SHVtYW5zPC9rZXl3b3JkPjxrZXl3b3JkPkludGVydmVydGVicmFs
IERpc2MvIHBhdGhvbG9neTwva2V5d29yZD48a2V5d29yZD5MdW1iYXIgVmVydGVicmFlLyBwYXRo
b2xvZ3k8L2tleXdvcmQ+PGtleXdvcmQ+UmFkaW9sb2d5PC9rZXl3b3JkPjxrZXl3b3JkPlNwaW5h
bCBEaXNlYXNlcy9jbGFzc2lmaWNhdGlvbi8gZGlhZ25vc2lzL3BhdGhvbG9neTwva2V5d29yZD48
a2V5d29yZD5UZXJtaW5vbG9neSBhcyBUb3BpYzwva2V5d29yZD48a2V5d29yZD5Vbml0ZWQgU3Rh
dGVzPC9rZXl3b3JkPjwva2V5d29yZHM+PGRhdGVzPjx5ZWFyPjIwMTQ8L3llYXI+PHB1Yi1kYXRl
cz48ZGF0ZT5Ob3YgMDE8L2RhdGU+PC9wdWItZGF0ZXM+PC9kYXRlcz48aXNibj4xODc4LTE2MzIg
KEVsZWN0cm9uaWMpJiN4RDsxNTI5LTk0MzAgKExpbmtpbmcpPC9pc2JuPjxhY2Nlc3Npb24tbnVt
PjI0NzY4NzMyPC9hY2Nlc3Npb24tbnVtPjx1cmxzPjwvdXJscz48ZWxlY3Ryb25pYy1yZXNvdXJj
ZS1udW0+MTAuMTAxNi9qLnNwaW5lZS4yMDE0LjA0LjAyMjwvZWxlY3Ryb25pYy1yZXNvdXJjZS1u
dW0+PHJlbW90ZS1kYXRhYmFzZS1wcm92aWRlcj5OTE08L3JlbW90ZS1kYXRhYmFzZS1wcm92aWRl
cj48bGFuZ3VhZ2U+ZW5nPC9sYW5ndWFnZT48L3JlY29yZD48L0NpdGU+PC9FbmROb3RlPgB=
</w:fldData>
          </w:fldChar>
        </w:r>
        <w:r w:rsidR="008B3538">
          <w:rPr>
            <w:rFonts w:eastAsiaTheme="minorHAnsi"/>
            <w:kern w:val="0"/>
            <w:szCs w:val="20"/>
          </w:rPr>
          <w:instrText xml:space="preserve"> ADDIN EN.CITE </w:instrText>
        </w:r>
        <w:r w:rsidR="008B3538">
          <w:rPr>
            <w:rFonts w:eastAsiaTheme="minorHAnsi"/>
            <w:kern w:val="0"/>
            <w:szCs w:val="20"/>
          </w:rPr>
          <w:fldChar w:fldCharType="begin">
            <w:fldData xml:space="preserve">PEVuZE5vdGU+PENpdGU+PEF1dGhvcj5GYXJkb248L0F1dGhvcj48WWVhcj4yMDE0PC9ZZWFyPjxS
ZWNOdW0+MTIxPC9SZWNOdW0+PERpc3BsYXlUZXh0PjxzdHlsZSBmYWNlPSJzdXBlcnNjcmlwdCI+
NDwvc3R5bGU+PC9EaXNwbGF5VGV4dD48cmVjb3JkPjxyZWMtbnVtYmVyPjEyMTwvcmVjLW51bWJl
cj48Zm9yZWlnbi1rZXlzPjxrZXkgYXBwPSJFTiIgZGItaWQ9ImZkMmE5ejBmM2VlcDBkZXg1enF2
ejllMnpzYWU5cmY1ZnBmZSI+MTIxPC9rZXk+PC9mb3JlaWduLWtleXM+PHJlZi10eXBlIG5hbWU9
IkpvdXJuYWwgQXJ0aWNsZSI+MTc8L3JlZi10eXBlPjxjb250cmlidXRvcnM+PGF1dGhvcnM+PGF1
dGhvcj5GYXJkb24sIEQuIEYuPC9hdXRob3I+PGF1dGhvcj5XaWxsaWFtcywgQS4gTC48L2F1dGhv
cj48YXV0aG9yPkRvaHJpbmcsIEUuIEouPC9hdXRob3I+PGF1dGhvcj5NdXJ0YWdoLCBGLiBSLjwv
YXV0aG9yPjxhdXRob3I+R2FicmllbCBSb3RobWFuLCBTLiBMLjwvYXV0aG9yPjxhdXRob3I+U3pl
LCBHLiBLLjwvYXV0aG9yPjwvYXV0aG9ycz48L2NvbnRyaWJ1dG9ycz48YXV0aC1hZGRyZXNzPkRl
cGFydG1lbnQgb2YgT3J0aG9wYWVkaWNzLCBNaWR3ZXN0IE9ydGhvcGFlZGljcyBhdCBSdXNoLCBS
dXNoIFVuaXZlcnNpdHkgTWVkaWNhbCBDZW50ZXIsIFRoaXJkIEZsb29yLCAxNjExIFcuIEhhcnJp
c29uLCBDaGljYWdvLCBJTCA2MDYxMiwgVVNBLiYjeEQ7TWVkaWNhbCBDb2xsZWdlIG9mIFdpc2Nv
bnNpbiwgOTIwMCBXZXN0IFdpc2NvbnNpbiBBdmUuLCBNaWx3YXVrZWUsIFdJIDUzMjI2LCBVU0Eu
JiN4RDtNaWR3ZXN0ZXJuIFVuaXZlcnNpdHkgU2Nob29sIG9mIE1lZGljaW5lLCAxOTM4OSBOIDU5
dGggQXZlLCBHbGVuZGFsZSwgQVogODUzMDgsIFVTQTsgU3BpbmUgSW5zdGl0dXRlIG9mIEFyaXpv
bmEsIDk3MzUgTi4gOTB0aCBQbC4sIFNjb3R0c2RhbGUsIEFaIDg1MjU4LCBVU0EuIEVsZWN0cm9u
aWMgYWRkcmVzczogRWREb2hyaW5nQGdtYWlsLmNvbS4mI3hEO01vZmZpdHQgQ2FuY2VyIENlbnRl
ciBhbmQgUmVzZWFyY2ggSW5zdGl0dXRlLCBVbml2ZXJzaXR5IG9mIFNvdXRoIEZsb3JpZGEgQ29s
bGVnZSBvZiBNZWRpY2luZSwgMzMwMSBVU0YgQWx1bW5pIERyLiwgVGFtcGEsIEZMIDMzNjEyLCBV
U0EuJiN4RDtLZWNrIFNjaG9vbCBvZiBNZWRpY2luZSBvZiB0aGUgVW5pdmVyc2l0eSBvZiBTb3V0
aGVybiBDYWxpZm9ybmlhLCAxOTc1IFpvbmFsIEF2ZS4sIExvcyBBbmdlbGVzLCBDQSA5MDA4OSwg
VVNBLiYjeEQ7RGVwYXJ0bWVudCBvZiBSYWRpb2xvZ3ksIFlhbGUgVW5pdmVyc2l0eSBTY2hvb2wg
b2YgTWVkaWNpbmUsIDIwIFlvcmsgU3QuLCBOZXcgSGF2ZW4sIENUIDA2NTEwLCBVU0EuPC9hdXRo
LWFkZHJlc3M+PHRpdGxlcz48dGl0bGU+THVtYmFyIGRpc2Mgbm9tZW5jbGF0dXJlOiB2ZXJzaW9u
IDIuMDogUmVjb21tZW5kYXRpb25zIG9mIHRoZSBjb21iaW5lZCB0YXNrIGZvcmNlcyBvZiB0aGUg
Tm9ydGggQW1lcmljYW4gU3BpbmUgU29jaWV0eSwgdGhlIEFtZXJpY2FuIFNvY2lldHkgb2YgU3Bp
bmUgUmFkaW9sb2d5IGFuZCB0aGUgQW1lcmljYW4gU29jaWV0eSBvZiBOZXVyb3JhZGlvbG9neTwv
dGl0bGU+PHNlY29uZGFyeS10aXRsZT5TcGluZSBKPC9zZWNvbmRhcnktdGl0bGU+PGFsdC10aXRs
ZT5UaGUgc3BpbmUgam91cm5hbCA6IG9mZmljaWFsIGpvdXJuYWwgb2YgdGhlIE5vcnRoIEFtZXJp
Y2FuIFNwaW5lIFNvY2lldHk8L2FsdC10aXRsZT48L3RpdGxlcz48cGVyaW9kaWNhbD48ZnVsbC10
aXRsZT5TcGluZSBKPC9mdWxsLXRpdGxlPjxhYmJyLTE+VGhlIHNwaW5lIGpvdXJuYWwgOiBvZmZp
Y2lhbCBqb3VybmFsIG9mIHRoZSBOb3J0aCBBbWVyaWNhbiBTcGluZSBTb2NpZXR5PC9hYmJyLTE+
PC9wZXJpb2RpY2FsPjxhbHQtcGVyaW9kaWNhbD48ZnVsbC10aXRsZT5TcGluZSBKPC9mdWxsLXRp
dGxlPjxhYmJyLTE+VGhlIHNwaW5lIGpvdXJuYWwgOiBvZmZpY2lhbCBqb3VybmFsIG9mIHRoZSBO
b3J0aCBBbWVyaWNhbiBTcGluZSBTb2NpZXR5PC9hYmJyLTE+PC9hbHQtcGVyaW9kaWNhbD48cGFn
ZXM+MjUyNS00NTwvcGFnZXM+PHZvbHVtZT4xNDwvdm9sdW1lPjxudW1iZXI+MTE8L251bWJlcj48
ZWRpdGlvbj4yMDE0LzA0LzI5PC9lZGl0aW9uPjxrZXl3b3Jkcz48a2V5d29yZD5Db25zZW5zdXM8
L2tleXdvcmQ+PGtleXdvcmQ+SHVtYW5zPC9rZXl3b3JkPjxrZXl3b3JkPkludGVydmVydGVicmFs
IERpc2MvIHBhdGhvbG9neTwva2V5d29yZD48a2V5d29yZD5MdW1iYXIgVmVydGVicmFlLyBwYXRo
b2xvZ3k8L2tleXdvcmQ+PGtleXdvcmQ+UmFkaW9sb2d5PC9rZXl3b3JkPjxrZXl3b3JkPlNwaW5h
bCBEaXNlYXNlcy9jbGFzc2lmaWNhdGlvbi8gZGlhZ25vc2lzL3BhdGhvbG9neTwva2V5d29yZD48
a2V5d29yZD5UZXJtaW5vbG9neSBhcyBUb3BpYzwva2V5d29yZD48a2V5d29yZD5Vbml0ZWQgU3Rh
dGVzPC9rZXl3b3JkPjwva2V5d29yZHM+PGRhdGVzPjx5ZWFyPjIwMTQ8L3llYXI+PHB1Yi1kYXRl
cz48ZGF0ZT5Ob3YgMDE8L2RhdGU+PC9wdWItZGF0ZXM+PC9kYXRlcz48aXNibj4xODc4LTE2MzIg
KEVsZWN0cm9uaWMpJiN4RDsxNTI5LTk0MzAgKExpbmtpbmcpPC9pc2JuPjxhY2Nlc3Npb24tbnVt
PjI0NzY4NzMyPC9hY2Nlc3Npb24tbnVtPjx1cmxzPjwvdXJscz48ZWxlY3Ryb25pYy1yZXNvdXJj
ZS1udW0+MTAuMTAxNi9qLnNwaW5lZS4yMDE0LjA0LjAyMjwvZWxlY3Ryb25pYy1yZXNvdXJjZS1u
dW0+PHJlbW90ZS1kYXRhYmFzZS1wcm92aWRlcj5OTE08L3JlbW90ZS1kYXRhYmFzZS1wcm92aWRl
cj48bGFuZ3VhZ2U+ZW5nPC9sYW5ndWFnZT48L3JlY29yZD48L0NpdGU+PC9FbmROb3RlPgB=
</w:fldData>
          </w:fldChar>
        </w:r>
        <w:r w:rsidR="008B3538">
          <w:rPr>
            <w:rFonts w:eastAsiaTheme="minorHAnsi"/>
            <w:kern w:val="0"/>
            <w:szCs w:val="20"/>
          </w:rPr>
          <w:instrText xml:space="preserve"> ADDIN EN.CITE.DATA </w:instrText>
        </w:r>
        <w:r w:rsidR="008B3538">
          <w:rPr>
            <w:rFonts w:eastAsiaTheme="minorHAnsi"/>
            <w:kern w:val="0"/>
            <w:szCs w:val="20"/>
          </w:rPr>
        </w:r>
        <w:r w:rsidR="008B3538">
          <w:rPr>
            <w:rFonts w:eastAsiaTheme="minorHAnsi"/>
            <w:kern w:val="0"/>
            <w:szCs w:val="20"/>
          </w:rPr>
          <w:fldChar w:fldCharType="end"/>
        </w:r>
        <w:r w:rsidR="008B3538" w:rsidRPr="000F3174">
          <w:rPr>
            <w:rFonts w:eastAsiaTheme="minorHAnsi"/>
            <w:kern w:val="0"/>
            <w:szCs w:val="20"/>
          </w:rPr>
        </w:r>
        <w:r w:rsidR="008B3538" w:rsidRPr="000F3174">
          <w:rPr>
            <w:rFonts w:eastAsiaTheme="minorHAnsi"/>
            <w:kern w:val="0"/>
            <w:szCs w:val="20"/>
          </w:rPr>
          <w:fldChar w:fldCharType="separate"/>
        </w:r>
        <w:r w:rsidR="008B3538" w:rsidRPr="0066062A">
          <w:rPr>
            <w:rFonts w:eastAsiaTheme="minorHAnsi"/>
            <w:noProof/>
            <w:kern w:val="0"/>
            <w:szCs w:val="20"/>
            <w:vertAlign w:val="superscript"/>
          </w:rPr>
          <w:t>4</w:t>
        </w:r>
        <w:r w:rsidR="008B3538" w:rsidRPr="000F3174">
          <w:rPr>
            <w:rFonts w:eastAsiaTheme="minorHAnsi"/>
            <w:kern w:val="0"/>
            <w:szCs w:val="20"/>
          </w:rPr>
          <w:fldChar w:fldCharType="end"/>
        </w:r>
      </w:hyperlink>
      <w:hyperlink w:anchor="_ENREF_1" w:tooltip="Fardon, 2014 #1" w:history="1"/>
    </w:p>
    <w:p w:rsidR="009462AE" w:rsidRPr="00215A4C" w:rsidRDefault="009462AE" w:rsidP="006B4582">
      <w:pPr>
        <w:wordWrap/>
        <w:ind w:left="240" w:hangingChars="100" w:hanging="240"/>
        <w:rPr>
          <w:rFonts w:eastAsiaTheme="minorHAnsi"/>
          <w:b/>
          <w:sz w:val="24"/>
          <w:szCs w:val="24"/>
        </w:rPr>
      </w:pPr>
    </w:p>
    <w:p w:rsidR="00486FC8" w:rsidRPr="00215A4C" w:rsidRDefault="00486FC8" w:rsidP="006B4582">
      <w:pPr>
        <w:wordWrap/>
        <w:ind w:left="240" w:hangingChars="100" w:hanging="240"/>
        <w:rPr>
          <w:rFonts w:eastAsiaTheme="minorHAnsi"/>
          <w:b/>
          <w:sz w:val="24"/>
          <w:szCs w:val="24"/>
        </w:rPr>
      </w:pPr>
      <w:r w:rsidRPr="00215A4C">
        <w:rPr>
          <w:rFonts w:eastAsiaTheme="minorHAnsi"/>
          <w:b/>
          <w:sz w:val="24"/>
          <w:szCs w:val="24"/>
        </w:rPr>
        <w:t xml:space="preserve">3. 진료지침의 갱신 </w:t>
      </w:r>
    </w:p>
    <w:p w:rsidR="009462AE" w:rsidRPr="00215A4C" w:rsidRDefault="00486FC8" w:rsidP="00DB285D">
      <w:pPr>
        <w:wordWrap/>
        <w:ind w:leftChars="-100" w:hangingChars="100" w:hanging="200"/>
        <w:rPr>
          <w:rFonts w:eastAsiaTheme="minorHAnsi"/>
          <w:szCs w:val="20"/>
        </w:rPr>
      </w:pPr>
      <w:r w:rsidRPr="00215A4C">
        <w:rPr>
          <w:rFonts w:eastAsiaTheme="minorHAnsi"/>
          <w:szCs w:val="20"/>
        </w:rPr>
        <w:t xml:space="preserve">  </w:t>
      </w:r>
      <w:r w:rsidR="00DB285D">
        <w:rPr>
          <w:rFonts w:eastAsiaTheme="minorHAnsi" w:hint="eastAsia"/>
          <w:szCs w:val="20"/>
        </w:rPr>
        <w:t xml:space="preserve"> </w:t>
      </w:r>
      <w:r w:rsidRPr="00215A4C">
        <w:rPr>
          <w:rFonts w:eastAsiaTheme="minorHAnsi"/>
          <w:szCs w:val="20"/>
        </w:rPr>
        <w:t xml:space="preserve">본 진료지침 발표 후 일선현장의 </w:t>
      </w:r>
      <w:r w:rsidR="0066062A">
        <w:rPr>
          <w:rFonts w:eastAsiaTheme="minorHAnsi" w:hint="eastAsia"/>
          <w:szCs w:val="20"/>
        </w:rPr>
        <w:t>의사들이</w:t>
      </w:r>
      <w:r w:rsidRPr="00215A4C">
        <w:rPr>
          <w:rFonts w:eastAsiaTheme="minorHAnsi"/>
          <w:szCs w:val="20"/>
        </w:rPr>
        <w:t xml:space="preserve"> 이를 참고하여 임상에 적용</w:t>
      </w:r>
      <w:r w:rsidR="00B717F1" w:rsidRPr="00215A4C">
        <w:rPr>
          <w:rFonts w:eastAsiaTheme="minorHAnsi" w:hint="eastAsia"/>
          <w:szCs w:val="20"/>
        </w:rPr>
        <w:t>한</w:t>
      </w:r>
      <w:r w:rsidRPr="00215A4C">
        <w:rPr>
          <w:rFonts w:eastAsiaTheme="minorHAnsi"/>
          <w:szCs w:val="20"/>
        </w:rPr>
        <w:t xml:space="preserve"> 후 제기되는 </w:t>
      </w:r>
      <w:r w:rsidR="00DB285D">
        <w:rPr>
          <w:rFonts w:eastAsiaTheme="minorHAnsi" w:hint="eastAsia"/>
          <w:szCs w:val="20"/>
        </w:rPr>
        <w:t xml:space="preserve">의견을 수렴하고 </w:t>
      </w:r>
      <w:r w:rsidRPr="00215A4C">
        <w:rPr>
          <w:rFonts w:eastAsiaTheme="minorHAnsi"/>
          <w:szCs w:val="20"/>
        </w:rPr>
        <w:t xml:space="preserve">향후 </w:t>
      </w:r>
      <w:r w:rsidR="005F2B97">
        <w:rPr>
          <w:rFonts w:eastAsiaTheme="minorHAnsi" w:hint="eastAsia"/>
          <w:szCs w:val="20"/>
        </w:rPr>
        <w:t xml:space="preserve">발표되는 </w:t>
      </w:r>
      <w:r w:rsidRPr="00215A4C">
        <w:rPr>
          <w:rFonts w:eastAsiaTheme="minorHAnsi"/>
          <w:szCs w:val="20"/>
        </w:rPr>
        <w:t>요천추추간판탈출증의 비수술적 치료에 대</w:t>
      </w:r>
      <w:r w:rsidR="005F2B97">
        <w:rPr>
          <w:rFonts w:eastAsiaTheme="minorHAnsi" w:hint="eastAsia"/>
          <w:szCs w:val="20"/>
        </w:rPr>
        <w:t>한</w:t>
      </w:r>
      <w:r w:rsidRPr="00215A4C">
        <w:rPr>
          <w:rFonts w:eastAsiaTheme="minorHAnsi"/>
          <w:szCs w:val="20"/>
        </w:rPr>
        <w:t xml:space="preserve"> </w:t>
      </w:r>
      <w:r w:rsidR="00DB285D">
        <w:rPr>
          <w:rFonts w:eastAsiaTheme="minorHAnsi" w:hint="eastAsia"/>
          <w:szCs w:val="20"/>
        </w:rPr>
        <w:t xml:space="preserve">새로운 </w:t>
      </w:r>
      <w:r w:rsidRPr="00215A4C">
        <w:rPr>
          <w:rFonts w:eastAsiaTheme="minorHAnsi"/>
          <w:szCs w:val="20"/>
        </w:rPr>
        <w:t>연구결과</w:t>
      </w:r>
      <w:r w:rsidR="00DB285D">
        <w:rPr>
          <w:rFonts w:eastAsiaTheme="minorHAnsi" w:hint="eastAsia"/>
          <w:szCs w:val="20"/>
        </w:rPr>
        <w:t xml:space="preserve">를 반영하여 </w:t>
      </w:r>
      <w:r w:rsidR="000B4845" w:rsidRPr="00215A4C">
        <w:rPr>
          <w:rFonts w:eastAsiaTheme="minorHAnsi"/>
          <w:szCs w:val="20"/>
        </w:rPr>
        <w:t xml:space="preserve">5년간격으로 </w:t>
      </w:r>
      <w:r w:rsidR="00096011" w:rsidRPr="00215A4C">
        <w:rPr>
          <w:rFonts w:eastAsiaTheme="minorHAnsi"/>
          <w:szCs w:val="20"/>
        </w:rPr>
        <w:t xml:space="preserve">진료지침안을 </w:t>
      </w:r>
      <w:r w:rsidR="005F2B97">
        <w:rPr>
          <w:rFonts w:eastAsiaTheme="minorHAnsi" w:hint="eastAsia"/>
          <w:szCs w:val="20"/>
        </w:rPr>
        <w:t xml:space="preserve">개정 </w:t>
      </w:r>
      <w:r w:rsidR="004048BB" w:rsidRPr="00215A4C">
        <w:rPr>
          <w:rFonts w:eastAsiaTheme="minorHAnsi" w:hint="eastAsia"/>
          <w:szCs w:val="20"/>
        </w:rPr>
        <w:t>발</w:t>
      </w:r>
      <w:r w:rsidR="005F2B97">
        <w:rPr>
          <w:rFonts w:eastAsiaTheme="minorHAnsi" w:hint="eastAsia"/>
          <w:szCs w:val="20"/>
        </w:rPr>
        <w:t xml:space="preserve">표할 예정이다. </w:t>
      </w:r>
      <w:r w:rsidR="00DB285D">
        <w:rPr>
          <w:rFonts w:eastAsiaTheme="minorHAnsi" w:hint="eastAsia"/>
          <w:szCs w:val="20"/>
        </w:rPr>
        <w:t xml:space="preserve"> </w:t>
      </w:r>
      <w:r w:rsidR="004048BB" w:rsidRPr="00215A4C">
        <w:rPr>
          <w:rFonts w:eastAsiaTheme="minorHAnsi"/>
          <w:szCs w:val="20"/>
        </w:rPr>
        <w:t xml:space="preserve"> </w:t>
      </w:r>
    </w:p>
    <w:p w:rsidR="00486FC8" w:rsidRPr="00215A4C" w:rsidRDefault="00486FC8" w:rsidP="00486FC8">
      <w:pPr>
        <w:wordWrap/>
        <w:ind w:left="200" w:hangingChars="100" w:hanging="200"/>
        <w:rPr>
          <w:rFonts w:eastAsiaTheme="minorHAnsi"/>
          <w:szCs w:val="20"/>
        </w:rPr>
      </w:pPr>
    </w:p>
    <w:p w:rsidR="00E12365" w:rsidRPr="00215A4C" w:rsidRDefault="00E12365" w:rsidP="00486FC8">
      <w:pPr>
        <w:wordWrap/>
        <w:ind w:left="200" w:hangingChars="100" w:hanging="200"/>
        <w:rPr>
          <w:rFonts w:eastAsiaTheme="minorHAnsi"/>
          <w:szCs w:val="20"/>
        </w:rPr>
      </w:pPr>
    </w:p>
    <w:p w:rsidR="006B4582" w:rsidRPr="00215A4C" w:rsidRDefault="006B4582" w:rsidP="006B4582">
      <w:pPr>
        <w:pStyle w:val="a5"/>
        <w:wordWrap/>
        <w:rPr>
          <w:rFonts w:eastAsiaTheme="minorHAnsi"/>
          <w:kern w:val="0"/>
          <w:szCs w:val="20"/>
        </w:rPr>
      </w:pPr>
    </w:p>
    <w:p w:rsidR="006B4582" w:rsidRPr="00215A4C" w:rsidRDefault="006B4582" w:rsidP="001C51FF">
      <w:pPr>
        <w:pStyle w:val="a5"/>
        <w:wordWrap/>
        <w:jc w:val="center"/>
        <w:rPr>
          <w:rFonts w:eastAsiaTheme="minorHAnsi"/>
          <w:b/>
          <w:kern w:val="0"/>
          <w:sz w:val="32"/>
          <w:szCs w:val="32"/>
        </w:rPr>
      </w:pPr>
      <w:r w:rsidRPr="00215A4C">
        <w:rPr>
          <w:rFonts w:eastAsiaTheme="minorHAnsi" w:hint="eastAsia"/>
          <w:b/>
          <w:kern w:val="0"/>
          <w:sz w:val="32"/>
          <w:szCs w:val="32"/>
        </w:rPr>
        <w:t>진료지침의</w:t>
      </w:r>
      <w:r w:rsidRPr="00215A4C">
        <w:rPr>
          <w:rFonts w:eastAsiaTheme="minorHAnsi"/>
          <w:b/>
          <w:kern w:val="0"/>
          <w:sz w:val="32"/>
          <w:szCs w:val="32"/>
        </w:rPr>
        <w:t xml:space="preserve"> </w:t>
      </w:r>
      <w:r w:rsidRPr="00215A4C">
        <w:rPr>
          <w:rFonts w:eastAsiaTheme="minorHAnsi" w:hint="eastAsia"/>
          <w:b/>
          <w:kern w:val="0"/>
          <w:sz w:val="32"/>
          <w:szCs w:val="32"/>
        </w:rPr>
        <w:t>개발</w:t>
      </w:r>
      <w:r w:rsidRPr="00215A4C">
        <w:rPr>
          <w:rFonts w:eastAsiaTheme="minorHAnsi"/>
          <w:b/>
          <w:kern w:val="0"/>
          <w:sz w:val="32"/>
          <w:szCs w:val="32"/>
        </w:rPr>
        <w:t xml:space="preserve"> </w:t>
      </w:r>
      <w:r w:rsidRPr="00215A4C">
        <w:rPr>
          <w:rFonts w:eastAsiaTheme="minorHAnsi" w:hint="eastAsia"/>
          <w:b/>
          <w:kern w:val="0"/>
          <w:sz w:val="32"/>
          <w:szCs w:val="32"/>
        </w:rPr>
        <w:t>방법</w:t>
      </w:r>
      <w:r w:rsidRPr="00215A4C">
        <w:rPr>
          <w:rFonts w:eastAsiaTheme="minorHAnsi"/>
          <w:b/>
          <w:kern w:val="0"/>
          <w:sz w:val="32"/>
          <w:szCs w:val="32"/>
        </w:rPr>
        <w:t xml:space="preserve"> </w:t>
      </w:r>
      <w:r w:rsidRPr="00215A4C">
        <w:rPr>
          <w:rFonts w:eastAsiaTheme="minorHAnsi" w:hint="eastAsia"/>
          <w:b/>
          <w:kern w:val="0"/>
          <w:sz w:val="32"/>
          <w:szCs w:val="32"/>
        </w:rPr>
        <w:t>및</w:t>
      </w:r>
      <w:r w:rsidRPr="00215A4C">
        <w:rPr>
          <w:rFonts w:eastAsiaTheme="minorHAnsi"/>
          <w:b/>
          <w:kern w:val="0"/>
          <w:sz w:val="32"/>
          <w:szCs w:val="32"/>
        </w:rPr>
        <w:t xml:space="preserve"> </w:t>
      </w:r>
      <w:r w:rsidRPr="00215A4C">
        <w:rPr>
          <w:rFonts w:eastAsiaTheme="minorHAnsi" w:hint="eastAsia"/>
          <w:b/>
          <w:kern w:val="0"/>
          <w:sz w:val="32"/>
          <w:szCs w:val="32"/>
        </w:rPr>
        <w:t>과정</w:t>
      </w:r>
    </w:p>
    <w:p w:rsidR="00520FDA" w:rsidRPr="00215A4C" w:rsidRDefault="00520FDA" w:rsidP="00520FDA">
      <w:pPr>
        <w:pStyle w:val="a5"/>
        <w:wordWrap/>
        <w:rPr>
          <w:rFonts w:eastAsiaTheme="minorHAnsi"/>
          <w:b/>
          <w:kern w:val="0"/>
          <w:sz w:val="24"/>
          <w:szCs w:val="24"/>
        </w:rPr>
      </w:pPr>
    </w:p>
    <w:p w:rsidR="006E5973" w:rsidRPr="000F3174" w:rsidRDefault="006E5973" w:rsidP="006E5973">
      <w:pPr>
        <w:rPr>
          <w:rFonts w:eastAsiaTheme="minorHAnsi"/>
          <w:b/>
          <w:sz w:val="24"/>
          <w:szCs w:val="24"/>
        </w:rPr>
      </w:pPr>
      <w:r w:rsidRPr="000F3174">
        <w:rPr>
          <w:rFonts w:eastAsiaTheme="minorHAnsi"/>
          <w:b/>
          <w:sz w:val="24"/>
          <w:szCs w:val="24"/>
        </w:rPr>
        <w:t>1. 지원 및 독립성</w:t>
      </w:r>
    </w:p>
    <w:p w:rsidR="001C51FF" w:rsidRPr="000F3174" w:rsidRDefault="006E5973" w:rsidP="006E5973">
      <w:pPr>
        <w:ind w:firstLineChars="100" w:firstLine="200"/>
        <w:rPr>
          <w:rFonts w:eastAsiaTheme="minorHAnsi"/>
          <w:szCs w:val="20"/>
        </w:rPr>
      </w:pPr>
      <w:r w:rsidRPr="000F3174">
        <w:rPr>
          <w:rFonts w:eastAsiaTheme="minorHAnsi" w:hint="eastAsia"/>
          <w:szCs w:val="20"/>
        </w:rPr>
        <w:t>본</w:t>
      </w:r>
      <w:r w:rsidRPr="000F3174">
        <w:rPr>
          <w:rFonts w:eastAsiaTheme="minorHAnsi"/>
          <w:szCs w:val="20"/>
        </w:rPr>
        <w:t xml:space="preserve"> 진료지침은 </w:t>
      </w:r>
      <w:r w:rsidRPr="000F3174">
        <w:rPr>
          <w:rFonts w:eastAsiaTheme="minorHAnsi" w:hint="eastAsia"/>
          <w:szCs w:val="20"/>
        </w:rPr>
        <w:t>대한재활의학회로</w:t>
      </w:r>
      <w:r w:rsidRPr="000F3174">
        <w:rPr>
          <w:rFonts w:eastAsiaTheme="minorHAnsi"/>
          <w:szCs w:val="20"/>
        </w:rPr>
        <w:t>부터 재정적 후원을 받</w:t>
      </w:r>
      <w:r w:rsidRPr="000F3174">
        <w:rPr>
          <w:rFonts w:eastAsiaTheme="minorHAnsi" w:hint="eastAsia"/>
          <w:szCs w:val="20"/>
        </w:rPr>
        <w:t>아</w:t>
      </w:r>
      <w:r w:rsidRPr="000F3174">
        <w:rPr>
          <w:rFonts w:eastAsiaTheme="minorHAnsi"/>
          <w:szCs w:val="20"/>
        </w:rPr>
        <w:t xml:space="preserve"> 진행되었다. 단 개발과정에서 대한재활의학회로부터 어떠한 </w:t>
      </w:r>
      <w:r w:rsidR="00974ED1">
        <w:rPr>
          <w:rFonts w:eastAsiaTheme="minorHAnsi" w:hint="eastAsia"/>
          <w:szCs w:val="20"/>
        </w:rPr>
        <w:t xml:space="preserve">이해관계와 관련된 </w:t>
      </w:r>
      <w:r w:rsidRPr="000F3174">
        <w:rPr>
          <w:rFonts w:eastAsiaTheme="minorHAnsi"/>
          <w:szCs w:val="20"/>
        </w:rPr>
        <w:t>영향</w:t>
      </w:r>
      <w:r w:rsidR="00974ED1">
        <w:rPr>
          <w:rFonts w:eastAsiaTheme="minorHAnsi" w:hint="eastAsia"/>
          <w:szCs w:val="20"/>
        </w:rPr>
        <w:t>을</w:t>
      </w:r>
      <w:r w:rsidRPr="000F3174">
        <w:rPr>
          <w:rFonts w:eastAsiaTheme="minorHAnsi"/>
          <w:szCs w:val="20"/>
        </w:rPr>
        <w:t xml:space="preserve"> 받지 않았</w:t>
      </w:r>
      <w:r w:rsidR="00974ED1">
        <w:rPr>
          <w:rFonts w:eastAsiaTheme="minorHAnsi" w:hint="eastAsia"/>
          <w:szCs w:val="20"/>
        </w:rPr>
        <w:t>고</w:t>
      </w:r>
      <w:r w:rsidRPr="000F3174">
        <w:rPr>
          <w:rFonts w:eastAsiaTheme="minorHAnsi"/>
          <w:szCs w:val="20"/>
        </w:rPr>
        <w:t>, 그 외 다른 학회, 기관 및 이익단체로부터 받은 지원</w:t>
      </w:r>
      <w:r w:rsidR="004048BB" w:rsidRPr="000F3174">
        <w:rPr>
          <w:rFonts w:eastAsiaTheme="minorHAnsi"/>
          <w:szCs w:val="20"/>
        </w:rPr>
        <w:t xml:space="preserve"> 및 영향</w:t>
      </w:r>
      <w:r w:rsidRPr="000F3174">
        <w:rPr>
          <w:rFonts w:eastAsiaTheme="minorHAnsi"/>
          <w:szCs w:val="20"/>
        </w:rPr>
        <w:t xml:space="preserve">은 없었다. 본 진료 지침 개발 연구에 참여한 모든 </w:t>
      </w:r>
      <w:r w:rsidR="004048BB" w:rsidRPr="000F3174">
        <w:rPr>
          <w:rFonts w:eastAsiaTheme="minorHAnsi" w:hint="eastAsia"/>
          <w:szCs w:val="20"/>
        </w:rPr>
        <w:t>위원들은</w:t>
      </w:r>
      <w:r w:rsidRPr="000F3174">
        <w:rPr>
          <w:rFonts w:eastAsiaTheme="minorHAnsi"/>
          <w:szCs w:val="20"/>
        </w:rPr>
        <w:t xml:space="preserve"> 이 </w:t>
      </w:r>
      <w:r w:rsidR="004048BB" w:rsidRPr="000F3174">
        <w:rPr>
          <w:rFonts w:eastAsiaTheme="minorHAnsi" w:hint="eastAsia"/>
          <w:szCs w:val="20"/>
        </w:rPr>
        <w:t>개발</w:t>
      </w:r>
      <w:r w:rsidR="004048BB" w:rsidRPr="000F3174">
        <w:rPr>
          <w:rFonts w:eastAsiaTheme="minorHAnsi" w:hint="eastAsia"/>
          <w:szCs w:val="20"/>
        </w:rPr>
        <w:lastRenderedPageBreak/>
        <w:t>과정에</w:t>
      </w:r>
      <w:r w:rsidRPr="000F3174">
        <w:rPr>
          <w:rFonts w:eastAsiaTheme="minorHAnsi"/>
          <w:szCs w:val="20"/>
        </w:rPr>
        <w:t xml:space="preserve"> 참여하는 동안 이와 관련되어 </w:t>
      </w:r>
      <w:r w:rsidR="004048BB" w:rsidRPr="000F3174">
        <w:rPr>
          <w:rFonts w:eastAsiaTheme="minorHAnsi" w:hint="eastAsia"/>
          <w:szCs w:val="20"/>
        </w:rPr>
        <w:t>어떠한</w:t>
      </w:r>
      <w:r w:rsidR="004048BB" w:rsidRPr="000F3174">
        <w:rPr>
          <w:rFonts w:eastAsiaTheme="minorHAnsi"/>
          <w:szCs w:val="20"/>
        </w:rPr>
        <w:t xml:space="preserve"> </w:t>
      </w:r>
      <w:r w:rsidRPr="000F3174">
        <w:rPr>
          <w:rFonts w:eastAsiaTheme="minorHAnsi"/>
          <w:szCs w:val="20"/>
        </w:rPr>
        <w:t>이해 상충 관계(Conflict of interest)</w:t>
      </w:r>
      <w:r w:rsidR="004048BB" w:rsidRPr="000F3174">
        <w:rPr>
          <w:rFonts w:eastAsiaTheme="minorHAnsi" w:hint="eastAsia"/>
          <w:szCs w:val="20"/>
        </w:rPr>
        <w:t>도</w:t>
      </w:r>
      <w:r w:rsidRPr="000F3174">
        <w:rPr>
          <w:rFonts w:eastAsiaTheme="minorHAnsi"/>
          <w:szCs w:val="20"/>
        </w:rPr>
        <w:t xml:space="preserve"> 발생하지 않았다.</w:t>
      </w:r>
    </w:p>
    <w:p w:rsidR="006E5973" w:rsidRPr="000F3174" w:rsidRDefault="006E5973" w:rsidP="000A25E3">
      <w:pPr>
        <w:rPr>
          <w:rFonts w:eastAsiaTheme="minorHAnsi"/>
          <w:b/>
          <w:sz w:val="24"/>
          <w:szCs w:val="24"/>
        </w:rPr>
      </w:pPr>
    </w:p>
    <w:p w:rsidR="006B4582" w:rsidRPr="000F3174" w:rsidRDefault="006E5973" w:rsidP="000A25E3">
      <w:pPr>
        <w:rPr>
          <w:rFonts w:eastAsiaTheme="minorHAnsi"/>
          <w:b/>
          <w:sz w:val="24"/>
          <w:szCs w:val="24"/>
        </w:rPr>
      </w:pPr>
      <w:r w:rsidRPr="000F3174">
        <w:rPr>
          <w:rFonts w:eastAsiaTheme="minorHAnsi"/>
          <w:b/>
          <w:sz w:val="24"/>
          <w:szCs w:val="24"/>
        </w:rPr>
        <w:t>2</w:t>
      </w:r>
      <w:r w:rsidR="001C51FF" w:rsidRPr="000F3174">
        <w:rPr>
          <w:rFonts w:eastAsiaTheme="minorHAnsi"/>
          <w:b/>
          <w:sz w:val="24"/>
          <w:szCs w:val="24"/>
        </w:rPr>
        <w:t>.</w:t>
      </w:r>
      <w:r w:rsidR="005B47E5" w:rsidRPr="000F3174">
        <w:rPr>
          <w:rFonts w:eastAsiaTheme="minorHAnsi"/>
          <w:b/>
          <w:sz w:val="24"/>
          <w:szCs w:val="24"/>
        </w:rPr>
        <w:t xml:space="preserve"> </w:t>
      </w:r>
      <w:r w:rsidR="006B4582" w:rsidRPr="000F3174">
        <w:rPr>
          <w:rFonts w:eastAsiaTheme="minorHAnsi" w:hint="eastAsia"/>
          <w:b/>
          <w:sz w:val="24"/>
          <w:szCs w:val="24"/>
        </w:rPr>
        <w:t>진료지침개발</w:t>
      </w:r>
      <w:r w:rsidR="0002469E" w:rsidRPr="000F3174">
        <w:rPr>
          <w:rFonts w:eastAsiaTheme="minorHAnsi" w:hint="eastAsia"/>
          <w:b/>
          <w:sz w:val="24"/>
          <w:szCs w:val="24"/>
        </w:rPr>
        <w:t>위원회의</w:t>
      </w:r>
      <w:r w:rsidR="006B4582" w:rsidRPr="000F3174">
        <w:rPr>
          <w:rFonts w:eastAsiaTheme="minorHAnsi"/>
          <w:b/>
          <w:sz w:val="24"/>
          <w:szCs w:val="24"/>
        </w:rPr>
        <w:t xml:space="preserve"> 구성</w:t>
      </w:r>
    </w:p>
    <w:p w:rsidR="00584D18" w:rsidRPr="000F3174" w:rsidRDefault="006B4582" w:rsidP="00A926CC">
      <w:pPr>
        <w:rPr>
          <w:rFonts w:eastAsiaTheme="minorHAnsi"/>
        </w:rPr>
      </w:pPr>
      <w:r w:rsidRPr="000F3174">
        <w:rPr>
          <w:rFonts w:eastAsiaTheme="minorHAnsi"/>
        </w:rPr>
        <w:t xml:space="preserve"> 201</w:t>
      </w:r>
      <w:r w:rsidR="00714397" w:rsidRPr="000F3174">
        <w:rPr>
          <w:rFonts w:eastAsiaTheme="minorHAnsi"/>
        </w:rPr>
        <w:t>6</w:t>
      </w:r>
      <w:r w:rsidRPr="000F3174">
        <w:rPr>
          <w:rFonts w:eastAsiaTheme="minorHAnsi" w:hint="eastAsia"/>
        </w:rPr>
        <w:t>년</w:t>
      </w:r>
      <w:r w:rsidRPr="000F3174">
        <w:rPr>
          <w:rFonts w:eastAsiaTheme="minorHAnsi"/>
        </w:rPr>
        <w:t xml:space="preserve"> </w:t>
      </w:r>
      <w:r w:rsidR="007B75B8" w:rsidRPr="000F3174">
        <w:rPr>
          <w:rFonts w:eastAsiaTheme="minorHAnsi"/>
        </w:rPr>
        <w:t>1</w:t>
      </w:r>
      <w:r w:rsidRPr="000F3174">
        <w:rPr>
          <w:rFonts w:eastAsiaTheme="minorHAnsi" w:hint="eastAsia"/>
        </w:rPr>
        <w:t>월에</w:t>
      </w:r>
      <w:r w:rsidRPr="000F3174">
        <w:rPr>
          <w:rFonts w:eastAsiaTheme="minorHAnsi"/>
        </w:rPr>
        <w:t xml:space="preserve"> </w:t>
      </w:r>
      <w:r w:rsidRPr="000F3174">
        <w:rPr>
          <w:rFonts w:eastAsiaTheme="minorHAnsi" w:hint="eastAsia"/>
        </w:rPr>
        <w:t>대한</w:t>
      </w:r>
      <w:r w:rsidR="00714397" w:rsidRPr="000F3174">
        <w:rPr>
          <w:rFonts w:eastAsiaTheme="minorHAnsi" w:hint="eastAsia"/>
        </w:rPr>
        <w:t>재활의학회</w:t>
      </w:r>
      <w:r w:rsidRPr="000F3174">
        <w:rPr>
          <w:rFonts w:eastAsiaTheme="minorHAnsi"/>
        </w:rPr>
        <w:t xml:space="preserve"> 이사회의 추천으로 </w:t>
      </w:r>
      <w:r w:rsidR="00714397" w:rsidRPr="000F3174">
        <w:rPr>
          <w:rFonts w:eastAsiaTheme="minorHAnsi" w:hint="eastAsia"/>
        </w:rPr>
        <w:t>진</w:t>
      </w:r>
      <w:r w:rsidRPr="000F3174">
        <w:rPr>
          <w:rFonts w:eastAsiaTheme="minorHAnsi" w:hint="eastAsia"/>
        </w:rPr>
        <w:t>료지침개발</w:t>
      </w:r>
      <w:r w:rsidR="00EA1088" w:rsidRPr="000F3174">
        <w:rPr>
          <w:rFonts w:eastAsiaTheme="minorHAnsi"/>
        </w:rPr>
        <w:t xml:space="preserve"> 운영</w:t>
      </w:r>
      <w:r w:rsidRPr="000F3174">
        <w:rPr>
          <w:rFonts w:eastAsiaTheme="minorHAnsi" w:hint="eastAsia"/>
        </w:rPr>
        <w:t>위원회가</w:t>
      </w:r>
      <w:r w:rsidRPr="000F3174">
        <w:rPr>
          <w:rFonts w:eastAsiaTheme="minorHAnsi"/>
        </w:rPr>
        <w:t xml:space="preserve"> </w:t>
      </w:r>
      <w:r w:rsidRPr="000F3174">
        <w:rPr>
          <w:rFonts w:eastAsiaTheme="minorHAnsi" w:hint="eastAsia"/>
        </w:rPr>
        <w:t>결성되었고</w:t>
      </w:r>
      <w:r w:rsidR="007C41D6" w:rsidRPr="000F3174">
        <w:rPr>
          <w:rFonts w:eastAsiaTheme="minorHAnsi"/>
        </w:rPr>
        <w:t xml:space="preserve"> 201</w:t>
      </w:r>
      <w:r w:rsidR="00714397" w:rsidRPr="000F3174">
        <w:rPr>
          <w:rFonts w:eastAsiaTheme="minorHAnsi"/>
        </w:rPr>
        <w:t>7</w:t>
      </w:r>
      <w:r w:rsidRPr="000F3174">
        <w:rPr>
          <w:rFonts w:eastAsiaTheme="minorHAnsi" w:hint="eastAsia"/>
        </w:rPr>
        <w:t>년</w:t>
      </w:r>
      <w:r w:rsidR="007B75B8" w:rsidRPr="000F3174">
        <w:rPr>
          <w:rFonts w:eastAsiaTheme="minorHAnsi" w:hint="eastAsia"/>
        </w:rPr>
        <w:t>말</w:t>
      </w:r>
      <w:r w:rsidRPr="000F3174">
        <w:rPr>
          <w:rFonts w:eastAsiaTheme="minorHAnsi" w:hint="eastAsia"/>
        </w:rPr>
        <w:t>까지</w:t>
      </w:r>
      <w:r w:rsidRPr="000F3174">
        <w:rPr>
          <w:rFonts w:eastAsiaTheme="minorHAnsi"/>
        </w:rPr>
        <w:t xml:space="preserve"> 개발을 완료하기로 하였다. </w:t>
      </w:r>
      <w:r w:rsidR="0002469E" w:rsidRPr="000F3174">
        <w:rPr>
          <w:rFonts w:eastAsiaTheme="minorHAnsi"/>
        </w:rPr>
        <w:t>2016</w:t>
      </w:r>
      <w:r w:rsidR="0002469E" w:rsidRPr="000F3174">
        <w:rPr>
          <w:rFonts w:eastAsiaTheme="minorHAnsi" w:hint="eastAsia"/>
        </w:rPr>
        <w:t>년</w:t>
      </w:r>
      <w:r w:rsidR="0002469E" w:rsidRPr="000F3174">
        <w:rPr>
          <w:rFonts w:eastAsiaTheme="minorHAnsi"/>
        </w:rPr>
        <w:t xml:space="preserve"> </w:t>
      </w:r>
      <w:r w:rsidR="0047486E" w:rsidRPr="000F3174">
        <w:rPr>
          <w:rFonts w:eastAsiaTheme="minorHAnsi"/>
        </w:rPr>
        <w:t>2</w:t>
      </w:r>
      <w:r w:rsidR="0002469E" w:rsidRPr="000F3174">
        <w:rPr>
          <w:rFonts w:eastAsiaTheme="minorHAnsi" w:hint="eastAsia"/>
        </w:rPr>
        <w:t>월</w:t>
      </w:r>
      <w:r w:rsidR="0002469E" w:rsidRPr="000F3174">
        <w:rPr>
          <w:rFonts w:eastAsiaTheme="minorHAnsi"/>
        </w:rPr>
        <w:t xml:space="preserve"> </w:t>
      </w:r>
      <w:r w:rsidR="00714397" w:rsidRPr="000F3174">
        <w:rPr>
          <w:rFonts w:eastAsiaTheme="minorHAnsi" w:hint="eastAsia"/>
        </w:rPr>
        <w:t>재활의학회</w:t>
      </w:r>
      <w:r w:rsidR="00714397" w:rsidRPr="000F3174">
        <w:rPr>
          <w:rFonts w:eastAsiaTheme="minorHAnsi"/>
        </w:rPr>
        <w:t xml:space="preserve"> </w:t>
      </w:r>
      <w:r w:rsidR="00714397" w:rsidRPr="000F3174">
        <w:rPr>
          <w:rFonts w:eastAsiaTheme="minorHAnsi" w:hint="eastAsia"/>
        </w:rPr>
        <w:t>정회원</w:t>
      </w:r>
      <w:r w:rsidRPr="000F3174">
        <w:rPr>
          <w:rFonts w:eastAsiaTheme="minorHAnsi"/>
        </w:rPr>
        <w:t xml:space="preserve"> </w:t>
      </w:r>
      <w:r w:rsidR="000B4845" w:rsidRPr="000F3174">
        <w:rPr>
          <w:rFonts w:eastAsiaTheme="minorHAnsi"/>
        </w:rPr>
        <w:t>3</w:t>
      </w:r>
      <w:r w:rsidR="00580CDE" w:rsidRPr="000F3174">
        <w:rPr>
          <w:rFonts w:eastAsiaTheme="minorHAnsi"/>
        </w:rPr>
        <w:t>2</w:t>
      </w:r>
      <w:r w:rsidRPr="000F3174">
        <w:rPr>
          <w:rFonts w:eastAsiaTheme="minorHAnsi" w:hint="eastAsia"/>
        </w:rPr>
        <w:t>명의</w:t>
      </w:r>
      <w:r w:rsidRPr="000F3174">
        <w:rPr>
          <w:rFonts w:eastAsiaTheme="minorHAnsi"/>
        </w:rPr>
        <w:t xml:space="preserve"> </w:t>
      </w:r>
      <w:r w:rsidRPr="000F3174">
        <w:rPr>
          <w:rFonts w:eastAsiaTheme="minorHAnsi" w:hint="eastAsia"/>
        </w:rPr>
        <w:t>위원</w:t>
      </w:r>
      <w:r w:rsidR="00714397" w:rsidRPr="000F3174">
        <w:rPr>
          <w:rFonts w:eastAsiaTheme="minorHAnsi" w:hint="eastAsia"/>
        </w:rPr>
        <w:t>으로</w:t>
      </w:r>
      <w:r w:rsidRPr="000F3174">
        <w:rPr>
          <w:rFonts w:eastAsiaTheme="minorHAnsi"/>
        </w:rPr>
        <w:t xml:space="preserve"> </w:t>
      </w:r>
      <w:r w:rsidR="0002469E" w:rsidRPr="000F3174">
        <w:rPr>
          <w:rFonts w:eastAsiaTheme="minorHAnsi" w:hint="eastAsia"/>
        </w:rPr>
        <w:t>구성된</w:t>
      </w:r>
      <w:r w:rsidR="0002469E" w:rsidRPr="000F3174">
        <w:rPr>
          <w:rFonts w:eastAsiaTheme="minorHAnsi"/>
        </w:rPr>
        <w:t xml:space="preserve"> </w:t>
      </w:r>
      <w:r w:rsidRPr="000F3174">
        <w:rPr>
          <w:rFonts w:eastAsiaTheme="minorHAnsi" w:hint="eastAsia"/>
        </w:rPr>
        <w:t>진료지침개발</w:t>
      </w:r>
      <w:r w:rsidR="007B75B8" w:rsidRPr="000F3174">
        <w:rPr>
          <w:rFonts w:eastAsiaTheme="minorHAnsi" w:hint="eastAsia"/>
        </w:rPr>
        <w:t>위원회가</w:t>
      </w:r>
      <w:r w:rsidRPr="000F3174">
        <w:rPr>
          <w:rFonts w:eastAsiaTheme="minorHAnsi"/>
        </w:rPr>
        <w:t xml:space="preserve"> 결성되었다. </w:t>
      </w:r>
      <w:r w:rsidR="000B4845" w:rsidRPr="000F3174">
        <w:rPr>
          <w:rFonts w:eastAsiaTheme="minorHAnsi" w:hint="eastAsia"/>
        </w:rPr>
        <w:t>위원들의</w:t>
      </w:r>
      <w:r w:rsidR="000B4845" w:rsidRPr="000F3174">
        <w:rPr>
          <w:rFonts w:eastAsiaTheme="minorHAnsi"/>
        </w:rPr>
        <w:t xml:space="preserve"> </w:t>
      </w:r>
      <w:r w:rsidR="000B4845" w:rsidRPr="000F3174">
        <w:rPr>
          <w:rFonts w:eastAsiaTheme="minorHAnsi" w:hint="eastAsia"/>
        </w:rPr>
        <w:t>역할은</w:t>
      </w:r>
      <w:r w:rsidR="000B4845" w:rsidRPr="000F3174">
        <w:rPr>
          <w:rFonts w:eastAsiaTheme="minorHAnsi"/>
        </w:rPr>
        <w:t xml:space="preserve"> </w:t>
      </w:r>
      <w:r w:rsidR="000B4845" w:rsidRPr="000F3174">
        <w:rPr>
          <w:rFonts w:eastAsiaTheme="minorHAnsi" w:hint="eastAsia"/>
        </w:rPr>
        <w:t>핵심질문들을</w:t>
      </w:r>
      <w:r w:rsidR="000B4845" w:rsidRPr="000F3174">
        <w:rPr>
          <w:rFonts w:eastAsiaTheme="minorHAnsi"/>
        </w:rPr>
        <w:t xml:space="preserve"> </w:t>
      </w:r>
      <w:r w:rsidR="000B4845" w:rsidRPr="000F3174">
        <w:rPr>
          <w:rFonts w:eastAsiaTheme="minorHAnsi" w:hint="eastAsia"/>
        </w:rPr>
        <w:t>구성하고</w:t>
      </w:r>
      <w:r w:rsidR="000B4845" w:rsidRPr="000F3174">
        <w:rPr>
          <w:rFonts w:eastAsiaTheme="minorHAnsi"/>
        </w:rPr>
        <w:t xml:space="preserve"> </w:t>
      </w:r>
      <w:r w:rsidR="000B4845" w:rsidRPr="000F3174">
        <w:rPr>
          <w:rFonts w:eastAsiaTheme="minorHAnsi" w:hint="eastAsia"/>
        </w:rPr>
        <w:t>관련</w:t>
      </w:r>
      <w:r w:rsidR="000B4845" w:rsidRPr="000F3174">
        <w:rPr>
          <w:rFonts w:eastAsiaTheme="minorHAnsi"/>
        </w:rPr>
        <w:t xml:space="preserve"> </w:t>
      </w:r>
      <w:r w:rsidR="000B4845" w:rsidRPr="000F3174">
        <w:rPr>
          <w:rFonts w:eastAsiaTheme="minorHAnsi" w:hint="eastAsia"/>
        </w:rPr>
        <w:t>문헌을</w:t>
      </w:r>
      <w:r w:rsidR="000B4845" w:rsidRPr="000F3174">
        <w:rPr>
          <w:rFonts w:eastAsiaTheme="minorHAnsi"/>
        </w:rPr>
        <w:t xml:space="preserve"> </w:t>
      </w:r>
      <w:r w:rsidR="000B4845" w:rsidRPr="000F3174">
        <w:rPr>
          <w:rFonts w:eastAsiaTheme="minorHAnsi" w:hint="eastAsia"/>
        </w:rPr>
        <w:t>검색</w:t>
      </w:r>
      <w:r w:rsidR="000B4845" w:rsidRPr="000F3174">
        <w:rPr>
          <w:rFonts w:eastAsiaTheme="minorHAnsi"/>
        </w:rPr>
        <w:t xml:space="preserve">, </w:t>
      </w:r>
      <w:r w:rsidR="000B4845" w:rsidRPr="000F3174">
        <w:rPr>
          <w:rFonts w:eastAsiaTheme="minorHAnsi" w:hint="eastAsia"/>
        </w:rPr>
        <w:t>선별</w:t>
      </w:r>
      <w:r w:rsidR="000B4845" w:rsidRPr="000F3174">
        <w:rPr>
          <w:rFonts w:eastAsiaTheme="minorHAnsi"/>
        </w:rPr>
        <w:t xml:space="preserve">, </w:t>
      </w:r>
      <w:r w:rsidR="000B4845" w:rsidRPr="000F3174">
        <w:rPr>
          <w:rFonts w:eastAsiaTheme="minorHAnsi" w:hint="eastAsia"/>
        </w:rPr>
        <w:t>고찰</w:t>
      </w:r>
      <w:r w:rsidR="002129B2" w:rsidRPr="000F3174">
        <w:rPr>
          <w:rFonts w:eastAsiaTheme="minorHAnsi" w:hint="eastAsia"/>
        </w:rPr>
        <w:t>한</w:t>
      </w:r>
      <w:r w:rsidR="002129B2" w:rsidRPr="000F3174">
        <w:rPr>
          <w:rFonts w:eastAsiaTheme="minorHAnsi"/>
        </w:rPr>
        <w:t xml:space="preserve"> 후 이를 바탕으로 각 핵심질문에 대한 권고</w:t>
      </w:r>
      <w:r w:rsidR="009B09EA">
        <w:rPr>
          <w:rFonts w:eastAsiaTheme="minorHAnsi" w:hint="eastAsia"/>
        </w:rPr>
        <w:t>안을 최종</w:t>
      </w:r>
      <w:r w:rsidR="002129B2" w:rsidRPr="000F3174">
        <w:rPr>
          <w:rFonts w:eastAsiaTheme="minorHAnsi"/>
        </w:rPr>
        <w:t xml:space="preserve">결정을 하는 것으로, </w:t>
      </w:r>
      <w:r w:rsidR="00714397" w:rsidRPr="000F3174">
        <w:rPr>
          <w:rFonts w:eastAsiaTheme="minorHAnsi" w:hint="eastAsia"/>
        </w:rPr>
        <w:t>요천추추간판탈출증</w:t>
      </w:r>
      <w:r w:rsidR="00714397" w:rsidRPr="000F3174">
        <w:rPr>
          <w:rFonts w:eastAsiaTheme="minorHAnsi"/>
        </w:rPr>
        <w:t xml:space="preserve"> 환자를 주로 진료하는 </w:t>
      </w:r>
      <w:r w:rsidRPr="000F3174">
        <w:rPr>
          <w:rFonts w:eastAsiaTheme="minorHAnsi" w:hint="eastAsia"/>
        </w:rPr>
        <w:t>의</w:t>
      </w:r>
      <w:r w:rsidR="002129B2" w:rsidRPr="000F3174">
        <w:rPr>
          <w:rFonts w:eastAsiaTheme="minorHAnsi" w:hint="eastAsia"/>
        </w:rPr>
        <w:t>사의</w:t>
      </w:r>
      <w:r w:rsidR="002129B2" w:rsidRPr="000F3174">
        <w:rPr>
          <w:rFonts w:eastAsiaTheme="minorHAnsi"/>
        </w:rPr>
        <w:t xml:space="preserve"> </w:t>
      </w:r>
      <w:r w:rsidR="002129B2" w:rsidRPr="000F3174">
        <w:rPr>
          <w:rFonts w:eastAsiaTheme="minorHAnsi" w:hint="eastAsia"/>
        </w:rPr>
        <w:t>특성</w:t>
      </w:r>
      <w:r w:rsidRPr="000F3174">
        <w:rPr>
          <w:rFonts w:eastAsiaTheme="minorHAnsi" w:hint="eastAsia"/>
        </w:rPr>
        <w:t>을</w:t>
      </w:r>
      <w:r w:rsidRPr="000F3174">
        <w:rPr>
          <w:rFonts w:eastAsiaTheme="minorHAnsi"/>
        </w:rPr>
        <w:t xml:space="preserve"> </w:t>
      </w:r>
      <w:r w:rsidRPr="000F3174">
        <w:rPr>
          <w:rFonts w:eastAsiaTheme="minorHAnsi" w:hint="eastAsia"/>
        </w:rPr>
        <w:t>고려하여</w:t>
      </w:r>
      <w:r w:rsidRPr="000F3174">
        <w:rPr>
          <w:rFonts w:eastAsiaTheme="minorHAnsi"/>
        </w:rPr>
        <w:t xml:space="preserve"> </w:t>
      </w:r>
      <w:r w:rsidRPr="000F3174">
        <w:rPr>
          <w:rFonts w:eastAsiaTheme="minorHAnsi" w:hint="eastAsia"/>
        </w:rPr>
        <w:t>대학병원</w:t>
      </w:r>
      <w:r w:rsidR="000B4845" w:rsidRPr="000F3174">
        <w:rPr>
          <w:rFonts w:eastAsiaTheme="minorHAnsi"/>
        </w:rPr>
        <w:t xml:space="preserve"> 소속</w:t>
      </w:r>
      <w:r w:rsidRPr="000F3174">
        <w:rPr>
          <w:rFonts w:eastAsiaTheme="minorHAnsi"/>
        </w:rPr>
        <w:t>의사</w:t>
      </w:r>
      <w:r w:rsidR="009B09EA">
        <w:rPr>
          <w:rFonts w:eastAsiaTheme="minorHAnsi" w:hint="eastAsia"/>
        </w:rPr>
        <w:t>,</w:t>
      </w:r>
      <w:r w:rsidRPr="000F3174">
        <w:rPr>
          <w:rFonts w:eastAsiaTheme="minorHAnsi"/>
        </w:rPr>
        <w:t xml:space="preserve"> 척추전문병원 </w:t>
      </w:r>
      <w:r w:rsidR="000B4845" w:rsidRPr="000F3174">
        <w:rPr>
          <w:rFonts w:eastAsiaTheme="minorHAnsi" w:hint="eastAsia"/>
        </w:rPr>
        <w:t>소속</w:t>
      </w:r>
      <w:r w:rsidRPr="000F3174">
        <w:rPr>
          <w:rFonts w:eastAsiaTheme="minorHAnsi" w:hint="eastAsia"/>
        </w:rPr>
        <w:t>의사</w:t>
      </w:r>
      <w:r w:rsidR="00714397" w:rsidRPr="000F3174">
        <w:rPr>
          <w:rFonts w:eastAsiaTheme="minorHAnsi"/>
        </w:rPr>
        <w:t xml:space="preserve">, </w:t>
      </w:r>
      <w:r w:rsidR="00714397" w:rsidRPr="000F3174">
        <w:rPr>
          <w:rFonts w:eastAsiaTheme="minorHAnsi" w:hint="eastAsia"/>
        </w:rPr>
        <w:t>일차의료기관</w:t>
      </w:r>
      <w:r w:rsidR="000B4845" w:rsidRPr="000F3174">
        <w:rPr>
          <w:rFonts w:eastAsiaTheme="minorHAnsi"/>
        </w:rPr>
        <w:t xml:space="preserve"> 소속</w:t>
      </w:r>
      <w:r w:rsidR="00714397" w:rsidRPr="000F3174">
        <w:rPr>
          <w:rFonts w:eastAsiaTheme="minorHAnsi"/>
        </w:rPr>
        <w:t>의사</w:t>
      </w:r>
      <w:r w:rsidR="000B4845" w:rsidRPr="000F3174">
        <w:rPr>
          <w:rFonts w:eastAsiaTheme="minorHAnsi" w:hint="eastAsia"/>
        </w:rPr>
        <w:t>들을</w:t>
      </w:r>
      <w:r w:rsidR="000B4845" w:rsidRPr="000F3174">
        <w:rPr>
          <w:rFonts w:eastAsiaTheme="minorHAnsi"/>
        </w:rPr>
        <w:t xml:space="preserve"> </w:t>
      </w:r>
      <w:r w:rsidR="003B7D13" w:rsidRPr="000F3174">
        <w:rPr>
          <w:rFonts w:eastAsiaTheme="minorHAnsi" w:hint="eastAsia"/>
        </w:rPr>
        <w:t>포함하여</w:t>
      </w:r>
      <w:r w:rsidR="000B4845" w:rsidRPr="000F3174">
        <w:rPr>
          <w:rFonts w:eastAsiaTheme="minorHAnsi"/>
        </w:rPr>
        <w:t xml:space="preserve"> </w:t>
      </w:r>
      <w:r w:rsidR="000B4845" w:rsidRPr="000F3174">
        <w:rPr>
          <w:rFonts w:eastAsiaTheme="minorHAnsi" w:hint="eastAsia"/>
        </w:rPr>
        <w:t>개발위원회를</w:t>
      </w:r>
      <w:r w:rsidR="000B4845" w:rsidRPr="000F3174">
        <w:rPr>
          <w:rFonts w:eastAsiaTheme="minorHAnsi"/>
        </w:rPr>
        <w:t xml:space="preserve"> </w:t>
      </w:r>
      <w:r w:rsidR="000B4845" w:rsidRPr="000F3174">
        <w:rPr>
          <w:rFonts w:eastAsiaTheme="minorHAnsi" w:hint="eastAsia"/>
        </w:rPr>
        <w:t>구성</w:t>
      </w:r>
      <w:r w:rsidR="00714397" w:rsidRPr="000F3174">
        <w:rPr>
          <w:rFonts w:eastAsiaTheme="minorHAnsi" w:hint="eastAsia"/>
        </w:rPr>
        <w:t>하였다</w:t>
      </w:r>
      <w:r w:rsidR="00714397" w:rsidRPr="000F3174">
        <w:rPr>
          <w:rFonts w:eastAsiaTheme="minorHAnsi"/>
        </w:rPr>
        <w:t>.</w:t>
      </w:r>
      <w:r w:rsidRPr="000F3174">
        <w:rPr>
          <w:rFonts w:eastAsiaTheme="minorHAnsi"/>
        </w:rPr>
        <w:t xml:space="preserve"> </w:t>
      </w:r>
      <w:r w:rsidR="007B75B8" w:rsidRPr="000F3174">
        <w:rPr>
          <w:rFonts w:eastAsiaTheme="minorHAnsi" w:hint="eastAsia"/>
        </w:rPr>
        <w:t>보존적</w:t>
      </w:r>
      <w:r w:rsidR="007B75B8" w:rsidRPr="000F3174">
        <w:rPr>
          <w:rFonts w:eastAsiaTheme="minorHAnsi"/>
        </w:rPr>
        <w:t xml:space="preserve"> </w:t>
      </w:r>
      <w:r w:rsidR="007B75B8" w:rsidRPr="000F3174">
        <w:rPr>
          <w:rFonts w:eastAsiaTheme="minorHAnsi" w:hint="eastAsia"/>
        </w:rPr>
        <w:t>치료방법</w:t>
      </w:r>
      <w:r w:rsidR="00584D18" w:rsidRPr="000F3174">
        <w:rPr>
          <w:rFonts w:eastAsiaTheme="minorHAnsi" w:hint="eastAsia"/>
        </w:rPr>
        <w:t>의</w:t>
      </w:r>
      <w:r w:rsidR="00584D18" w:rsidRPr="000F3174">
        <w:rPr>
          <w:rFonts w:eastAsiaTheme="minorHAnsi"/>
        </w:rPr>
        <w:t xml:space="preserve"> </w:t>
      </w:r>
      <w:r w:rsidR="00B717F1" w:rsidRPr="000F3174">
        <w:rPr>
          <w:rFonts w:eastAsiaTheme="minorHAnsi" w:hint="eastAsia"/>
        </w:rPr>
        <w:t>성</w:t>
      </w:r>
      <w:r w:rsidR="00584D18" w:rsidRPr="000F3174">
        <w:rPr>
          <w:rFonts w:eastAsiaTheme="minorHAnsi" w:hint="eastAsia"/>
        </w:rPr>
        <w:t>격에</w:t>
      </w:r>
      <w:r w:rsidR="00584D18" w:rsidRPr="000F3174">
        <w:rPr>
          <w:rFonts w:eastAsiaTheme="minorHAnsi"/>
        </w:rPr>
        <w:t xml:space="preserve"> </w:t>
      </w:r>
      <w:r w:rsidR="00584D18" w:rsidRPr="000F3174">
        <w:rPr>
          <w:rFonts w:eastAsiaTheme="minorHAnsi" w:hint="eastAsia"/>
        </w:rPr>
        <w:t>따라</w:t>
      </w:r>
      <w:r w:rsidR="007B75B8" w:rsidRPr="000F3174">
        <w:rPr>
          <w:rFonts w:eastAsiaTheme="minorHAnsi"/>
        </w:rPr>
        <w:t xml:space="preserve"> 물리</w:t>
      </w:r>
      <w:r w:rsidR="003154F7">
        <w:rPr>
          <w:rFonts w:eastAsiaTheme="minorHAnsi" w:hint="eastAsia"/>
        </w:rPr>
        <w:t>행동</w:t>
      </w:r>
      <w:r w:rsidR="007B75B8" w:rsidRPr="000F3174">
        <w:rPr>
          <w:rFonts w:eastAsiaTheme="minorHAnsi"/>
        </w:rPr>
        <w:t xml:space="preserve">치료, </w:t>
      </w:r>
      <w:r w:rsidR="007B75B8" w:rsidRPr="000F3174">
        <w:rPr>
          <w:rFonts w:eastAsiaTheme="minorHAnsi" w:hint="eastAsia"/>
        </w:rPr>
        <w:t>약물치료</w:t>
      </w:r>
      <w:r w:rsidR="007B75B8" w:rsidRPr="000F3174">
        <w:rPr>
          <w:rFonts w:eastAsiaTheme="minorHAnsi"/>
        </w:rPr>
        <w:t xml:space="preserve">, </w:t>
      </w:r>
      <w:r w:rsidR="007B75B8" w:rsidRPr="000F3174">
        <w:rPr>
          <w:rFonts w:eastAsiaTheme="minorHAnsi" w:hint="eastAsia"/>
        </w:rPr>
        <w:t>시술치료</w:t>
      </w:r>
      <w:r w:rsidR="007B75B8" w:rsidRPr="000F3174">
        <w:rPr>
          <w:rFonts w:eastAsiaTheme="minorHAnsi"/>
        </w:rPr>
        <w:t xml:space="preserve"> 3</w:t>
      </w:r>
      <w:r w:rsidR="007B75B8" w:rsidRPr="000F3174">
        <w:rPr>
          <w:rFonts w:eastAsiaTheme="minorHAnsi" w:hint="eastAsia"/>
        </w:rPr>
        <w:t>개의</w:t>
      </w:r>
      <w:r w:rsidR="007B75B8" w:rsidRPr="000F3174">
        <w:rPr>
          <w:rFonts w:eastAsiaTheme="minorHAnsi"/>
        </w:rPr>
        <w:t xml:space="preserve"> </w:t>
      </w:r>
      <w:r w:rsidR="007B75B8" w:rsidRPr="000F3174">
        <w:rPr>
          <w:rFonts w:eastAsiaTheme="minorHAnsi" w:hint="eastAsia"/>
        </w:rPr>
        <w:t>부문으로</w:t>
      </w:r>
      <w:r w:rsidR="007B75B8" w:rsidRPr="000F3174">
        <w:rPr>
          <w:rFonts w:eastAsiaTheme="minorHAnsi"/>
        </w:rPr>
        <w:t xml:space="preserve"> </w:t>
      </w:r>
      <w:r w:rsidR="007B75B8" w:rsidRPr="000F3174">
        <w:rPr>
          <w:rFonts w:eastAsiaTheme="minorHAnsi" w:hint="eastAsia"/>
        </w:rPr>
        <w:t>분류하여</w:t>
      </w:r>
      <w:r w:rsidR="00584D18" w:rsidRPr="000F3174">
        <w:rPr>
          <w:rFonts w:eastAsiaTheme="minorHAnsi"/>
        </w:rPr>
        <w:t xml:space="preserve"> 각</w:t>
      </w:r>
      <w:r w:rsidR="0002469E" w:rsidRPr="000F3174">
        <w:rPr>
          <w:rFonts w:eastAsiaTheme="minorHAnsi"/>
        </w:rPr>
        <w:t xml:space="preserve"> 부문</w:t>
      </w:r>
      <w:r w:rsidR="00584D18" w:rsidRPr="000F3174">
        <w:rPr>
          <w:rFonts w:eastAsiaTheme="minorHAnsi" w:hint="eastAsia"/>
        </w:rPr>
        <w:t>별로</w:t>
      </w:r>
      <w:r w:rsidR="00584D18" w:rsidRPr="000F3174">
        <w:rPr>
          <w:rFonts w:eastAsiaTheme="minorHAnsi"/>
        </w:rPr>
        <w:t xml:space="preserve"> </w:t>
      </w:r>
      <w:r w:rsidR="0038297A" w:rsidRPr="000F3174">
        <w:rPr>
          <w:rFonts w:eastAsiaTheme="minorHAnsi" w:hint="eastAsia"/>
        </w:rPr>
        <w:t>책임자를</w:t>
      </w:r>
      <w:r w:rsidR="00584D18" w:rsidRPr="000F3174">
        <w:rPr>
          <w:rFonts w:eastAsiaTheme="minorHAnsi"/>
        </w:rPr>
        <w:t xml:space="preserve"> 선임하고 위원들을 배정하였다. </w:t>
      </w:r>
      <w:r w:rsidR="00584D18" w:rsidRPr="000F3174">
        <w:rPr>
          <w:rFonts w:eastAsiaTheme="minorHAnsi" w:hint="eastAsia"/>
        </w:rPr>
        <w:t>또한</w:t>
      </w:r>
      <w:r w:rsidR="00584D18" w:rsidRPr="000F3174">
        <w:rPr>
          <w:rFonts w:eastAsiaTheme="minorHAnsi"/>
        </w:rPr>
        <w:t xml:space="preserve"> </w:t>
      </w:r>
      <w:r w:rsidR="00584D18" w:rsidRPr="000F3174">
        <w:rPr>
          <w:rFonts w:eastAsiaTheme="minorHAnsi" w:hint="eastAsia"/>
        </w:rPr>
        <w:t>전체</w:t>
      </w:r>
      <w:r w:rsidR="00584D18" w:rsidRPr="000F3174">
        <w:rPr>
          <w:rFonts w:eastAsiaTheme="minorHAnsi"/>
        </w:rPr>
        <w:t xml:space="preserve"> </w:t>
      </w:r>
      <w:r w:rsidR="00584D18" w:rsidRPr="000F3174">
        <w:rPr>
          <w:rFonts w:eastAsiaTheme="minorHAnsi" w:hint="eastAsia"/>
        </w:rPr>
        <w:t>위원회를</w:t>
      </w:r>
      <w:r w:rsidR="00584D18" w:rsidRPr="000F3174">
        <w:rPr>
          <w:rFonts w:eastAsiaTheme="minorHAnsi"/>
        </w:rPr>
        <w:t xml:space="preserve"> </w:t>
      </w:r>
      <w:r w:rsidR="00584D18" w:rsidRPr="000F3174">
        <w:rPr>
          <w:rFonts w:eastAsiaTheme="minorHAnsi" w:hint="eastAsia"/>
        </w:rPr>
        <w:t>이끌</w:t>
      </w:r>
      <w:r w:rsidR="00EA1088" w:rsidRPr="000F3174">
        <w:rPr>
          <w:rFonts w:eastAsiaTheme="minorHAnsi" w:hint="eastAsia"/>
        </w:rPr>
        <w:t>면서</w:t>
      </w:r>
      <w:r w:rsidR="00EA1088" w:rsidRPr="000F3174">
        <w:rPr>
          <w:rFonts w:eastAsiaTheme="minorHAnsi"/>
        </w:rPr>
        <w:t>,</w:t>
      </w:r>
      <w:r w:rsidR="00584D18" w:rsidRPr="000F3174">
        <w:rPr>
          <w:rFonts w:eastAsiaTheme="minorHAnsi"/>
        </w:rPr>
        <w:t xml:space="preserve"> 위원들의 의견을 수렴</w:t>
      </w:r>
      <w:r w:rsidR="003B7D13" w:rsidRPr="000F3174">
        <w:rPr>
          <w:rFonts w:eastAsiaTheme="minorHAnsi"/>
        </w:rPr>
        <w:t>,</w:t>
      </w:r>
      <w:r w:rsidR="00584D18" w:rsidRPr="000F3174">
        <w:rPr>
          <w:rFonts w:eastAsiaTheme="minorHAnsi"/>
        </w:rPr>
        <w:t xml:space="preserve"> 정리하고, </w:t>
      </w:r>
      <w:r w:rsidR="00AD01D0" w:rsidRPr="000F3174">
        <w:rPr>
          <w:rFonts w:eastAsiaTheme="minorHAnsi" w:hint="eastAsia"/>
        </w:rPr>
        <w:t>진료지침</w:t>
      </w:r>
      <w:r w:rsidR="003B7D13" w:rsidRPr="000F3174">
        <w:rPr>
          <w:rFonts w:eastAsiaTheme="minorHAnsi" w:hint="eastAsia"/>
        </w:rPr>
        <w:t>개발의</w:t>
      </w:r>
      <w:r w:rsidR="00AD01D0" w:rsidRPr="000F3174">
        <w:rPr>
          <w:rFonts w:eastAsiaTheme="minorHAnsi"/>
        </w:rPr>
        <w:t xml:space="preserve"> </w:t>
      </w:r>
      <w:r w:rsidR="00584D18" w:rsidRPr="000F3174">
        <w:rPr>
          <w:rFonts w:eastAsiaTheme="minorHAnsi" w:hint="eastAsia"/>
        </w:rPr>
        <w:t>전체</w:t>
      </w:r>
      <w:r w:rsidR="00584D18" w:rsidRPr="000F3174">
        <w:rPr>
          <w:rFonts w:eastAsiaTheme="minorHAnsi"/>
        </w:rPr>
        <w:t xml:space="preserve"> 과정을 </w:t>
      </w:r>
      <w:r w:rsidR="003B7D13" w:rsidRPr="000F3174">
        <w:rPr>
          <w:rFonts w:eastAsiaTheme="minorHAnsi" w:hint="eastAsia"/>
        </w:rPr>
        <w:t>총괄</w:t>
      </w:r>
      <w:r w:rsidR="00584D18" w:rsidRPr="000F3174">
        <w:rPr>
          <w:rFonts w:eastAsiaTheme="minorHAnsi" w:hint="eastAsia"/>
        </w:rPr>
        <w:t>논의하기</w:t>
      </w:r>
      <w:r w:rsidR="00584D18" w:rsidRPr="000F3174">
        <w:rPr>
          <w:rFonts w:eastAsiaTheme="minorHAnsi"/>
        </w:rPr>
        <w:t xml:space="preserve"> </w:t>
      </w:r>
      <w:r w:rsidR="003B7D13" w:rsidRPr="000F3174">
        <w:rPr>
          <w:rFonts w:eastAsiaTheme="minorHAnsi" w:hint="eastAsia"/>
        </w:rPr>
        <w:t>위하여</w:t>
      </w:r>
      <w:r w:rsidR="00584D18" w:rsidRPr="000F3174">
        <w:rPr>
          <w:rFonts w:eastAsiaTheme="minorHAnsi"/>
        </w:rPr>
        <w:t xml:space="preserve"> </w:t>
      </w:r>
      <w:r w:rsidR="0038297A" w:rsidRPr="000F3174">
        <w:rPr>
          <w:rFonts w:eastAsiaTheme="minorHAnsi" w:hint="eastAsia"/>
        </w:rPr>
        <w:t>각</w:t>
      </w:r>
      <w:r w:rsidR="0038297A" w:rsidRPr="000F3174">
        <w:rPr>
          <w:rFonts w:eastAsiaTheme="minorHAnsi"/>
        </w:rPr>
        <w:t xml:space="preserve"> 부분별 책임자와 위원장과 간사</w:t>
      </w:r>
      <w:r w:rsidR="009B09EA">
        <w:rPr>
          <w:rFonts w:eastAsiaTheme="minorHAnsi" w:hint="eastAsia"/>
        </w:rPr>
        <w:t>를 주축으로</w:t>
      </w:r>
      <w:r w:rsidR="0038297A" w:rsidRPr="000F3174">
        <w:rPr>
          <w:rFonts w:eastAsiaTheme="minorHAnsi"/>
        </w:rPr>
        <w:t xml:space="preserve"> </w:t>
      </w:r>
      <w:r w:rsidR="00584D18" w:rsidRPr="000F3174">
        <w:rPr>
          <w:rFonts w:eastAsiaTheme="minorHAnsi" w:hint="eastAsia"/>
        </w:rPr>
        <w:t>총괄위원회를</w:t>
      </w:r>
      <w:r w:rsidR="00584D18" w:rsidRPr="000F3174">
        <w:rPr>
          <w:rFonts w:eastAsiaTheme="minorHAnsi"/>
        </w:rPr>
        <w:t xml:space="preserve"> </w:t>
      </w:r>
      <w:r w:rsidR="00584D18" w:rsidRPr="000F3174">
        <w:rPr>
          <w:rFonts w:eastAsiaTheme="minorHAnsi" w:hint="eastAsia"/>
        </w:rPr>
        <w:t>구성하였다</w:t>
      </w:r>
      <w:r w:rsidR="00584D18" w:rsidRPr="000F3174">
        <w:rPr>
          <w:rFonts w:eastAsiaTheme="minorHAnsi"/>
        </w:rPr>
        <w:t>.</w:t>
      </w:r>
      <w:r w:rsidR="0038297A" w:rsidRPr="000F3174">
        <w:rPr>
          <w:rFonts w:eastAsiaTheme="minorHAnsi"/>
        </w:rPr>
        <w:t xml:space="preserve"> </w:t>
      </w:r>
      <w:r w:rsidR="003B7D13" w:rsidRPr="000F3174">
        <w:rPr>
          <w:rFonts w:eastAsiaTheme="minorHAnsi" w:hint="eastAsia"/>
        </w:rPr>
        <w:t>아울러</w:t>
      </w:r>
      <w:r w:rsidR="003B7D13" w:rsidRPr="000F3174">
        <w:rPr>
          <w:rFonts w:eastAsiaTheme="minorHAnsi"/>
        </w:rPr>
        <w:t xml:space="preserve"> 진료지침 개발과정단계 중 문헌검색, 문헌추출 및 정리, 분석과정에 대한 자문을 얻기 위하여 </w:t>
      </w:r>
      <w:r w:rsidR="003E155C" w:rsidRPr="000F3174">
        <w:rPr>
          <w:rFonts w:eastAsiaTheme="minorHAnsi" w:hint="eastAsia"/>
        </w:rPr>
        <w:t>외부</w:t>
      </w:r>
      <w:r w:rsidR="003E155C" w:rsidRPr="000F3174">
        <w:rPr>
          <w:rFonts w:eastAsiaTheme="minorHAnsi"/>
        </w:rPr>
        <w:t xml:space="preserve"> </w:t>
      </w:r>
      <w:r w:rsidR="003B7D13" w:rsidRPr="000F3174">
        <w:rPr>
          <w:rFonts w:eastAsiaTheme="minorHAnsi" w:hint="eastAsia"/>
        </w:rPr>
        <w:t>전문가</w:t>
      </w:r>
      <w:r w:rsidR="003B7D13" w:rsidRPr="000F3174">
        <w:rPr>
          <w:rFonts w:eastAsiaTheme="minorHAnsi"/>
        </w:rPr>
        <w:t xml:space="preserve"> </w:t>
      </w:r>
      <w:r w:rsidR="003B7D13" w:rsidRPr="000F3174">
        <w:rPr>
          <w:rFonts w:eastAsiaTheme="minorHAnsi" w:hint="eastAsia"/>
        </w:rPr>
        <w:t>위원</w:t>
      </w:r>
      <w:r w:rsidR="009C7E94">
        <w:rPr>
          <w:rFonts w:eastAsiaTheme="minorHAnsi" w:hint="eastAsia"/>
        </w:rPr>
        <w:t>단</w:t>
      </w:r>
      <w:r w:rsidR="003E155C" w:rsidRPr="000F3174">
        <w:rPr>
          <w:rFonts w:eastAsiaTheme="minorHAnsi" w:hint="eastAsia"/>
        </w:rPr>
        <w:t>을</w:t>
      </w:r>
      <w:r w:rsidR="003E155C" w:rsidRPr="000F3174">
        <w:rPr>
          <w:rFonts w:eastAsiaTheme="minorHAnsi"/>
        </w:rPr>
        <w:t xml:space="preserve"> </w:t>
      </w:r>
      <w:r w:rsidR="003E155C" w:rsidRPr="000F3174">
        <w:rPr>
          <w:rFonts w:eastAsiaTheme="minorHAnsi" w:hint="eastAsia"/>
        </w:rPr>
        <w:t>구성</w:t>
      </w:r>
      <w:r w:rsidR="0038297A" w:rsidRPr="000F3174">
        <w:rPr>
          <w:rFonts w:eastAsiaTheme="minorHAnsi" w:hint="eastAsia"/>
        </w:rPr>
        <w:t>하였다</w:t>
      </w:r>
      <w:r w:rsidR="0038297A" w:rsidRPr="000F3174">
        <w:rPr>
          <w:rFonts w:eastAsiaTheme="minorHAnsi"/>
        </w:rPr>
        <w:t>.</w:t>
      </w:r>
      <w:r w:rsidR="00584D18" w:rsidRPr="000F3174">
        <w:rPr>
          <w:rFonts w:eastAsiaTheme="minorHAnsi"/>
        </w:rPr>
        <w:t xml:space="preserve"> </w:t>
      </w:r>
      <w:r w:rsidR="00A926CC" w:rsidRPr="000F3174">
        <w:rPr>
          <w:rFonts w:eastAsiaTheme="minorHAnsi" w:hint="eastAsia"/>
        </w:rPr>
        <w:t>본</w:t>
      </w:r>
      <w:r w:rsidR="00A926CC" w:rsidRPr="000F3174">
        <w:rPr>
          <w:rFonts w:eastAsiaTheme="minorHAnsi"/>
        </w:rPr>
        <w:t xml:space="preserve"> </w:t>
      </w:r>
      <w:r w:rsidR="00B170AB" w:rsidRPr="000F3174">
        <w:rPr>
          <w:rFonts w:eastAsiaTheme="minorHAnsi" w:hint="eastAsia"/>
        </w:rPr>
        <w:t>진료</w:t>
      </w:r>
      <w:r w:rsidR="00A926CC" w:rsidRPr="000F3174">
        <w:rPr>
          <w:rFonts w:eastAsiaTheme="minorHAnsi" w:hint="eastAsia"/>
        </w:rPr>
        <w:t>지침</w:t>
      </w:r>
      <w:r w:rsidR="00B170AB" w:rsidRPr="000F3174">
        <w:rPr>
          <w:rFonts w:eastAsiaTheme="minorHAnsi" w:hint="eastAsia"/>
        </w:rPr>
        <w:t>은</w:t>
      </w:r>
      <w:r w:rsidR="00B170AB" w:rsidRPr="000F3174">
        <w:rPr>
          <w:rFonts w:eastAsiaTheme="minorHAnsi"/>
        </w:rPr>
        <w:t xml:space="preserve"> </w:t>
      </w:r>
      <w:r w:rsidR="00A926CC" w:rsidRPr="000F3174">
        <w:rPr>
          <w:rFonts w:eastAsiaTheme="minorHAnsi"/>
        </w:rPr>
        <w:t>AGREE (The Appraisal of Guidelines for Research &amp; Evaluation)</w:t>
      </w:r>
      <w:r w:rsidR="00B170AB" w:rsidRPr="000F3174">
        <w:rPr>
          <w:rFonts w:eastAsiaTheme="minorHAnsi"/>
        </w:rPr>
        <w:t xml:space="preserve"> II</w:t>
      </w:r>
      <w:r w:rsidR="00A926CC" w:rsidRPr="000F3174">
        <w:rPr>
          <w:rFonts w:eastAsiaTheme="minorHAnsi"/>
        </w:rPr>
        <w:t xml:space="preserve"> </w:t>
      </w:r>
      <w:r w:rsidR="00A926CC" w:rsidRPr="000F3174">
        <w:rPr>
          <w:rFonts w:eastAsiaTheme="minorHAnsi" w:hint="eastAsia"/>
        </w:rPr>
        <w:t>도구</w:t>
      </w:r>
      <w:r w:rsidR="00B170AB" w:rsidRPr="000F3174">
        <w:rPr>
          <w:rFonts w:eastAsiaTheme="minorHAnsi" w:hint="eastAsia"/>
        </w:rPr>
        <w:t>에서</w:t>
      </w:r>
      <w:r w:rsidR="00B170AB" w:rsidRPr="000F3174">
        <w:rPr>
          <w:rFonts w:eastAsiaTheme="minorHAnsi"/>
        </w:rPr>
        <w:t xml:space="preserve"> </w:t>
      </w:r>
      <w:r w:rsidR="00B170AB" w:rsidRPr="000F3174">
        <w:rPr>
          <w:rFonts w:eastAsiaTheme="minorHAnsi" w:hint="eastAsia"/>
        </w:rPr>
        <w:t>제시된</w:t>
      </w:r>
      <w:r w:rsidR="00B170AB" w:rsidRPr="000F3174">
        <w:rPr>
          <w:rFonts w:eastAsiaTheme="minorHAnsi"/>
        </w:rPr>
        <w:t xml:space="preserve"> </w:t>
      </w:r>
      <w:r w:rsidR="00B170AB" w:rsidRPr="000F3174">
        <w:rPr>
          <w:rFonts w:eastAsiaTheme="minorHAnsi" w:hint="eastAsia"/>
        </w:rPr>
        <w:t>평가항목을</w:t>
      </w:r>
      <w:r w:rsidR="00B170AB" w:rsidRPr="000F3174">
        <w:rPr>
          <w:rFonts w:eastAsiaTheme="minorHAnsi"/>
        </w:rPr>
        <w:t xml:space="preserve"> </w:t>
      </w:r>
      <w:r w:rsidR="00B170AB" w:rsidRPr="000F3174">
        <w:rPr>
          <w:rFonts w:eastAsiaTheme="minorHAnsi" w:hint="eastAsia"/>
        </w:rPr>
        <w:t>표준지침으로</w:t>
      </w:r>
      <w:r w:rsidR="00B170AB" w:rsidRPr="000F3174">
        <w:rPr>
          <w:rFonts w:eastAsiaTheme="minorHAnsi"/>
        </w:rPr>
        <w:t xml:space="preserve"> </w:t>
      </w:r>
      <w:r w:rsidR="00B170AB" w:rsidRPr="000F3174">
        <w:rPr>
          <w:rFonts w:eastAsiaTheme="minorHAnsi" w:hint="eastAsia"/>
        </w:rPr>
        <w:t>하여</w:t>
      </w:r>
      <w:r w:rsidR="00B170AB" w:rsidRPr="000F3174">
        <w:rPr>
          <w:rFonts w:eastAsiaTheme="minorHAnsi"/>
        </w:rPr>
        <w:t xml:space="preserve"> </w:t>
      </w:r>
      <w:r w:rsidR="00B170AB" w:rsidRPr="000F3174">
        <w:rPr>
          <w:rFonts w:eastAsiaTheme="minorHAnsi" w:hint="eastAsia"/>
        </w:rPr>
        <w:t>개발하기로</w:t>
      </w:r>
      <w:r w:rsidR="00B170AB" w:rsidRPr="000F3174">
        <w:rPr>
          <w:rFonts w:eastAsiaTheme="minorHAnsi"/>
        </w:rPr>
        <w:t xml:space="preserve"> </w:t>
      </w:r>
      <w:r w:rsidR="00B170AB" w:rsidRPr="000F3174">
        <w:rPr>
          <w:rFonts w:eastAsiaTheme="minorHAnsi" w:hint="eastAsia"/>
        </w:rPr>
        <w:t>하였</w:t>
      </w:r>
      <w:r w:rsidR="00B4188D" w:rsidRPr="000F3174">
        <w:rPr>
          <w:rFonts w:eastAsiaTheme="minorHAnsi" w:hint="eastAsia"/>
        </w:rPr>
        <w:t>는데</w:t>
      </w:r>
      <w:r w:rsidR="00B170AB" w:rsidRPr="000F3174">
        <w:rPr>
          <w:rFonts w:eastAsiaTheme="minorHAnsi"/>
        </w:rPr>
        <w:t xml:space="preserve"> 이는 </w:t>
      </w:r>
      <w:r w:rsidR="00A926CC" w:rsidRPr="000F3174">
        <w:rPr>
          <w:rFonts w:eastAsiaTheme="minorHAnsi"/>
        </w:rPr>
        <w:t xml:space="preserve">AGREE </w:t>
      </w:r>
      <w:r w:rsidR="00B170AB" w:rsidRPr="000F3174">
        <w:rPr>
          <w:rFonts w:eastAsiaTheme="minorHAnsi"/>
        </w:rPr>
        <w:t xml:space="preserve">II </w:t>
      </w:r>
      <w:r w:rsidR="00A926CC" w:rsidRPr="000F3174">
        <w:rPr>
          <w:rFonts w:eastAsiaTheme="minorHAnsi" w:hint="eastAsia"/>
        </w:rPr>
        <w:t>도구</w:t>
      </w:r>
      <w:r w:rsidR="00B170AB" w:rsidRPr="000F3174">
        <w:rPr>
          <w:rFonts w:eastAsiaTheme="minorHAnsi" w:hint="eastAsia"/>
        </w:rPr>
        <w:t>가</w:t>
      </w:r>
      <w:r w:rsidR="00A926CC" w:rsidRPr="000F3174">
        <w:rPr>
          <w:rFonts w:eastAsiaTheme="minorHAnsi"/>
        </w:rPr>
        <w:t xml:space="preserve"> </w:t>
      </w:r>
      <w:r w:rsidR="00A926CC" w:rsidRPr="000F3174">
        <w:rPr>
          <w:rFonts w:eastAsiaTheme="minorHAnsi" w:hint="eastAsia"/>
        </w:rPr>
        <w:t>진료지침</w:t>
      </w:r>
      <w:r w:rsidR="00B170AB" w:rsidRPr="000F3174">
        <w:rPr>
          <w:rFonts w:eastAsiaTheme="minorHAnsi" w:hint="eastAsia"/>
        </w:rPr>
        <w:t>의</w:t>
      </w:r>
      <w:r w:rsidR="00A926CC" w:rsidRPr="000F3174">
        <w:rPr>
          <w:rFonts w:eastAsiaTheme="minorHAnsi"/>
        </w:rPr>
        <w:t xml:space="preserve"> </w:t>
      </w:r>
      <w:r w:rsidR="00A926CC" w:rsidRPr="000F3174">
        <w:rPr>
          <w:rFonts w:eastAsiaTheme="minorHAnsi" w:hint="eastAsia"/>
        </w:rPr>
        <w:t>방법론적인</w:t>
      </w:r>
      <w:r w:rsidR="00A926CC" w:rsidRPr="000F3174">
        <w:rPr>
          <w:rFonts w:eastAsiaTheme="minorHAnsi"/>
        </w:rPr>
        <w:t xml:space="preserve"> </w:t>
      </w:r>
      <w:r w:rsidR="00A926CC" w:rsidRPr="000F3174">
        <w:rPr>
          <w:rFonts w:eastAsiaTheme="minorHAnsi" w:hint="eastAsia"/>
        </w:rPr>
        <w:t>엄격함과</w:t>
      </w:r>
      <w:r w:rsidR="00A926CC" w:rsidRPr="000F3174">
        <w:rPr>
          <w:rFonts w:eastAsiaTheme="minorHAnsi"/>
        </w:rPr>
        <w:t xml:space="preserve"> </w:t>
      </w:r>
      <w:r w:rsidR="00A926CC" w:rsidRPr="000F3174">
        <w:rPr>
          <w:rFonts w:eastAsiaTheme="minorHAnsi" w:hint="eastAsia"/>
        </w:rPr>
        <w:t>투명성을</w:t>
      </w:r>
      <w:r w:rsidR="00A926CC" w:rsidRPr="000F3174">
        <w:rPr>
          <w:rFonts w:eastAsiaTheme="minorHAnsi"/>
        </w:rPr>
        <w:t xml:space="preserve"> </w:t>
      </w:r>
      <w:r w:rsidR="00A926CC" w:rsidRPr="000F3174">
        <w:rPr>
          <w:rFonts w:eastAsiaTheme="minorHAnsi" w:hint="eastAsia"/>
        </w:rPr>
        <w:t>측정하는</w:t>
      </w:r>
      <w:r w:rsidR="00B170AB" w:rsidRPr="000F3174">
        <w:rPr>
          <w:rFonts w:eastAsiaTheme="minorHAnsi"/>
        </w:rPr>
        <w:t xml:space="preserve"> 데 표준화된 도구이기 때문이다.</w:t>
      </w:r>
      <w:hyperlink w:anchor="_ENREF_5" w:tooltip="Brouwers, 2010 #185" w:history="1">
        <w:r w:rsidR="008B3538">
          <w:rPr>
            <w:rFonts w:eastAsiaTheme="minorHAnsi"/>
          </w:rPr>
          <w:fldChar w:fldCharType="begin">
            <w:fldData xml:space="preserve">PEVuZE5vdGU+PENpdGU+PEF1dGhvcj5Ccm91d2VyczwvQXV0aG9yPjxZZWFyPjIwMTA8L1llYXI+
PFJlY051bT4xODU8L1JlY051bT48RGlzcGxheVRleHQ+PHN0eWxlIGZhY2U9InN1cGVyc2NyaXB0
Ij41PC9zdHlsZT48L0Rpc3BsYXlUZXh0PjxyZWNvcmQ+PHJlYy1udW1iZXI+MTg1PC9yZWMtbnVt
YmVyPjxmb3JlaWduLWtleXM+PGtleSBhcHA9IkVOIiBkYi1pZD0iZmQyYTl6MGYzZWVwMGRleDV6
cXZ6OWUyenNhZTlyZjVmcGZlIj4xODU8L2tleT48L2ZvcmVpZ24ta2V5cz48cmVmLXR5cGUgbmFt
ZT0iSm91cm5hbCBBcnRpY2xlIj4xNzwvcmVmLXR5cGU+PGNvbnRyaWJ1dG9ycz48YXV0aG9ycz48
YXV0aG9yPkJyb3V3ZXJzLCBNLiBDLjwvYXV0aG9yPjxhdXRob3I+S2hvLCBNLiBFLjwvYXV0aG9y
PjxhdXRob3I+QnJvd21hbiwgRy4gUC48L2F1dGhvcj48YXV0aG9yPkJ1cmdlcnMsIEouIFMuPC9h
dXRob3I+PGF1dGhvcj5DbHV6ZWF1LCBGLjwvYXV0aG9yPjxhdXRob3I+RmVkZXIsIEcuPC9hdXRo
b3I+PGF1dGhvcj5GZXJ2ZXJzLCBCLjwvYXV0aG9yPjxhdXRob3I+R3JhaGFtLCBJLiBELjwvYXV0
aG9yPjxhdXRob3I+R3JpbXNoYXcsIEouPC9hdXRob3I+PGF1dGhvcj5IYW5uYSwgUy4gRS48L2F1
dGhvcj48YXV0aG9yPkxpdHRsZWpvaG5zLCBQLjwvYXV0aG9yPjxhdXRob3I+TWFrYXJza2ksIEou
PC9hdXRob3I+PGF1dGhvcj5aaXR6ZWxzYmVyZ2VyLCBMLjwvYXV0aG9yPjwvYXV0aG9ycz48L2Nv
bnRyaWJ1dG9ycz48YXV0aC1hZGRyZXNzPk1jTWFzdGVyIFVuaXZlcnNpdHksIEhhbWlsdG9uLCBP
bnQuLCBDYW5hZGEuIG1icm91d2VyQG1jbWFzdGVyLmNhPC9hdXRoLWFkZHJlc3M+PHRpdGxlcz48
dGl0bGU+QUdSRUUgSUk6IGFkdmFuY2luZyBndWlkZWxpbmUgZGV2ZWxvcG1lbnQsIHJlcG9ydGlu
ZyBhbmQgZXZhbHVhdGlvbiBpbiBoZWFsdGggY2FyZTwvdGl0bGU+PHNlY29uZGFyeS10aXRsZT5D
TUFKPC9zZWNvbmRhcnktdGl0bGU+PGFsdC10aXRsZT5DTUFKIDogQ2FuYWRpYW4gTWVkaWNhbCBB
c3NvY2lhdGlvbiBqb3VybmFsID0gam91cm5hbCBkZSBsJmFwb3M7QXNzb2NpYXRpb24gbWVkaWNh
bGUgY2FuYWRpZW5uZTwvYWx0LXRpdGxlPjwvdGl0bGVzPjxwZXJpb2RpY2FsPjxmdWxsLXRpdGxl
PkNNQUo8L2Z1bGwtdGl0bGU+PGFiYnItMT5DTUFKIDogQ2FuYWRpYW4gTWVkaWNhbCBBc3NvY2lh
dGlvbiBqb3VybmFsID0gam91cm5hbCBkZSBsJmFwb3M7QXNzb2NpYXRpb24gbWVkaWNhbGUgY2Fu
YWRpZW5uZTwvYWJici0xPjwvcGVyaW9kaWNhbD48YWx0LXBlcmlvZGljYWw+PGZ1bGwtdGl0bGU+
Q01BSjwvZnVsbC10aXRsZT48YWJici0xPkNNQUogOiBDYW5hZGlhbiBNZWRpY2FsIEFzc29jaWF0
aW9uIGpvdXJuYWwgPSBqb3VybmFsIGRlIGwmYXBvcztBc3NvY2lhdGlvbiBtZWRpY2FsZSBjYW5h
ZGllbm5lPC9hYmJyLTE+PC9hbHQtcGVyaW9kaWNhbD48cGFnZXM+RTgzOS00MjwvcGFnZXM+PHZv
bHVtZT4xODI8L3ZvbHVtZT48bnVtYmVyPjE4PC9udW1iZXI+PGVkaXRpb24+MjAxMC8wNy8wNzwv
ZWRpdGlvbj48a2V5d29yZHM+PGtleXdvcmQ+RGVsaXZlcnkgb2YgSGVhbHRoIENhcmUvIHN0YW5k
YXJkczwva2V5d29yZD48a2V5d29yZD5IdW1hbnM8L2tleXdvcmQ+PGtleXdvcmQ+TWFudWFscyBh
cyBUb3BpYzwva2V5d29yZD48a2V5d29yZD5QcmFjdGljZSBHdWlkZWxpbmVzIGFzIFRvcGljPC9r
ZXl3b3JkPjxrZXl3b3JkPlByb2dyYW0gRGV2ZWxvcG1lbnQvIG1ldGhvZHM8L2tleXdvcmQ+PC9r
ZXl3b3Jkcz48ZGF0ZXM+PHllYXI+MjAxMDwveWVhcj48cHViLWRhdGVzPjxkYXRlPkRlYyAxNDwv
ZGF0ZT48L3B1Yi1kYXRlcz48L2RhdGVzPjxpc2JuPjE0ODgtMjMyOSAoRWxlY3Ryb25pYykmI3hE
OzA4MjAtMzk0NiAoTGlua2luZyk8L2lzYm4+PGFjY2Vzc2lvbi1udW0+MjA2MDMzNDg8L2FjY2Vz
c2lvbi1udW0+PHVybHM+PC91cmxzPjxjdXN0b20yPlBNQzMwMDE1MzA8L2N1c3RvbTI+PGVsZWN0
cm9uaWMtcmVzb3VyY2UtbnVtPjEwLjE1MDMvY21hai4wOTA0NDk8L2VsZWN0cm9uaWMtcmVzb3Vy
Y2UtbnVtPjxyZW1vdGUtZGF0YWJhc2UtcHJvdmlkZXI+TkxNPC9yZW1vdGUtZGF0YWJhc2UtcHJv
dmlkZXI+PGxhbmd1YWdlPmVuZzwvbGFuZ3VhZ2U+PC9yZWNvcmQ+PC9DaXRlPjwvRW5kTm90ZT4A
</w:fldData>
          </w:fldChar>
        </w:r>
        <w:r w:rsidR="008B3538">
          <w:rPr>
            <w:rFonts w:eastAsiaTheme="minorHAnsi"/>
          </w:rPr>
          <w:instrText xml:space="preserve"> ADDIN EN.CITE </w:instrText>
        </w:r>
        <w:r w:rsidR="008B3538">
          <w:rPr>
            <w:rFonts w:eastAsiaTheme="minorHAnsi"/>
          </w:rPr>
          <w:fldChar w:fldCharType="begin">
            <w:fldData xml:space="preserve">PEVuZE5vdGU+PENpdGU+PEF1dGhvcj5Ccm91d2VyczwvQXV0aG9yPjxZZWFyPjIwMTA8L1llYXI+
PFJlY051bT4xODU8L1JlY051bT48RGlzcGxheVRleHQ+PHN0eWxlIGZhY2U9InN1cGVyc2NyaXB0
Ij41PC9zdHlsZT48L0Rpc3BsYXlUZXh0PjxyZWNvcmQ+PHJlYy1udW1iZXI+MTg1PC9yZWMtbnVt
YmVyPjxmb3JlaWduLWtleXM+PGtleSBhcHA9IkVOIiBkYi1pZD0iZmQyYTl6MGYzZWVwMGRleDV6
cXZ6OWUyenNhZTlyZjVmcGZlIj4xODU8L2tleT48L2ZvcmVpZ24ta2V5cz48cmVmLXR5cGUgbmFt
ZT0iSm91cm5hbCBBcnRpY2xlIj4xNzwvcmVmLXR5cGU+PGNvbnRyaWJ1dG9ycz48YXV0aG9ycz48
YXV0aG9yPkJyb3V3ZXJzLCBNLiBDLjwvYXV0aG9yPjxhdXRob3I+S2hvLCBNLiBFLjwvYXV0aG9y
PjxhdXRob3I+QnJvd21hbiwgRy4gUC48L2F1dGhvcj48YXV0aG9yPkJ1cmdlcnMsIEouIFMuPC9h
dXRob3I+PGF1dGhvcj5DbHV6ZWF1LCBGLjwvYXV0aG9yPjxhdXRob3I+RmVkZXIsIEcuPC9hdXRo
b3I+PGF1dGhvcj5GZXJ2ZXJzLCBCLjwvYXV0aG9yPjxhdXRob3I+R3JhaGFtLCBJLiBELjwvYXV0
aG9yPjxhdXRob3I+R3JpbXNoYXcsIEouPC9hdXRob3I+PGF1dGhvcj5IYW5uYSwgUy4gRS48L2F1
dGhvcj48YXV0aG9yPkxpdHRsZWpvaG5zLCBQLjwvYXV0aG9yPjxhdXRob3I+TWFrYXJza2ksIEou
PC9hdXRob3I+PGF1dGhvcj5aaXR6ZWxzYmVyZ2VyLCBMLjwvYXV0aG9yPjwvYXV0aG9ycz48L2Nv
bnRyaWJ1dG9ycz48YXV0aC1hZGRyZXNzPk1jTWFzdGVyIFVuaXZlcnNpdHksIEhhbWlsdG9uLCBP
bnQuLCBDYW5hZGEuIG1icm91d2VyQG1jbWFzdGVyLmNhPC9hdXRoLWFkZHJlc3M+PHRpdGxlcz48
dGl0bGU+QUdSRUUgSUk6IGFkdmFuY2luZyBndWlkZWxpbmUgZGV2ZWxvcG1lbnQsIHJlcG9ydGlu
ZyBhbmQgZXZhbHVhdGlvbiBpbiBoZWFsdGggY2FyZTwvdGl0bGU+PHNlY29uZGFyeS10aXRsZT5D
TUFKPC9zZWNvbmRhcnktdGl0bGU+PGFsdC10aXRsZT5DTUFKIDogQ2FuYWRpYW4gTWVkaWNhbCBB
c3NvY2lhdGlvbiBqb3VybmFsID0gam91cm5hbCBkZSBsJmFwb3M7QXNzb2NpYXRpb24gbWVkaWNh
bGUgY2FuYWRpZW5uZTwvYWx0LXRpdGxlPjwvdGl0bGVzPjxwZXJpb2RpY2FsPjxmdWxsLXRpdGxl
PkNNQUo8L2Z1bGwtdGl0bGU+PGFiYnItMT5DTUFKIDogQ2FuYWRpYW4gTWVkaWNhbCBBc3NvY2lh
dGlvbiBqb3VybmFsID0gam91cm5hbCBkZSBsJmFwb3M7QXNzb2NpYXRpb24gbWVkaWNhbGUgY2Fu
YWRpZW5uZTwvYWJici0xPjwvcGVyaW9kaWNhbD48YWx0LXBlcmlvZGljYWw+PGZ1bGwtdGl0bGU+
Q01BSjwvZnVsbC10aXRsZT48YWJici0xPkNNQUogOiBDYW5hZGlhbiBNZWRpY2FsIEFzc29jaWF0
aW9uIGpvdXJuYWwgPSBqb3VybmFsIGRlIGwmYXBvcztBc3NvY2lhdGlvbiBtZWRpY2FsZSBjYW5h
ZGllbm5lPC9hYmJyLTE+PC9hbHQtcGVyaW9kaWNhbD48cGFnZXM+RTgzOS00MjwvcGFnZXM+PHZv
bHVtZT4xODI8L3ZvbHVtZT48bnVtYmVyPjE4PC9udW1iZXI+PGVkaXRpb24+MjAxMC8wNy8wNzwv
ZWRpdGlvbj48a2V5d29yZHM+PGtleXdvcmQ+RGVsaXZlcnkgb2YgSGVhbHRoIENhcmUvIHN0YW5k
YXJkczwva2V5d29yZD48a2V5d29yZD5IdW1hbnM8L2tleXdvcmQ+PGtleXdvcmQ+TWFudWFscyBh
cyBUb3BpYzwva2V5d29yZD48a2V5d29yZD5QcmFjdGljZSBHdWlkZWxpbmVzIGFzIFRvcGljPC9r
ZXl3b3JkPjxrZXl3b3JkPlByb2dyYW0gRGV2ZWxvcG1lbnQvIG1ldGhvZHM8L2tleXdvcmQ+PC9r
ZXl3b3Jkcz48ZGF0ZXM+PHllYXI+MjAxMDwveWVhcj48cHViLWRhdGVzPjxkYXRlPkRlYyAxNDwv
ZGF0ZT48L3B1Yi1kYXRlcz48L2RhdGVzPjxpc2JuPjE0ODgtMjMyOSAoRWxlY3Ryb25pYykmI3hE
OzA4MjAtMzk0NiAoTGlua2luZyk8L2lzYm4+PGFjY2Vzc2lvbi1udW0+MjA2MDMzNDg8L2FjY2Vz
c2lvbi1udW0+PHVybHM+PC91cmxzPjxjdXN0b20yPlBNQzMwMDE1MzA8L2N1c3RvbTI+PGVsZWN0
cm9uaWMtcmVzb3VyY2UtbnVtPjEwLjE1MDMvY21hai4wOTA0NDk8L2VsZWN0cm9uaWMtcmVzb3Vy
Y2UtbnVtPjxyZW1vdGUtZGF0YWJhc2UtcHJvdmlkZXI+TkxNPC9yZW1vdGUtZGF0YWJhc2UtcHJv
dmlkZXI+PGxhbmd1YWdlPmVuZzwvbGFuZ3VhZ2U+PC9yZWNvcmQ+PC9DaXRlPjwvRW5kTm90ZT4A
</w:fldData>
          </w:fldChar>
        </w:r>
        <w:r w:rsidR="008B3538">
          <w:rPr>
            <w:rFonts w:eastAsiaTheme="minorHAnsi"/>
          </w:rPr>
          <w:instrText xml:space="preserve"> ADDIN EN.CITE.DATA </w:instrText>
        </w:r>
        <w:r w:rsidR="008B3538">
          <w:rPr>
            <w:rFonts w:eastAsiaTheme="minorHAnsi"/>
          </w:rPr>
        </w:r>
        <w:r w:rsidR="008B3538">
          <w:rPr>
            <w:rFonts w:eastAsiaTheme="minorHAnsi"/>
          </w:rPr>
          <w:fldChar w:fldCharType="end"/>
        </w:r>
        <w:r w:rsidR="008B3538">
          <w:rPr>
            <w:rFonts w:eastAsiaTheme="minorHAnsi"/>
          </w:rPr>
        </w:r>
        <w:r w:rsidR="008B3538">
          <w:rPr>
            <w:rFonts w:eastAsiaTheme="minorHAnsi"/>
          </w:rPr>
          <w:fldChar w:fldCharType="separate"/>
        </w:r>
        <w:r w:rsidR="008B3538" w:rsidRPr="00973BCB">
          <w:rPr>
            <w:rFonts w:eastAsiaTheme="minorHAnsi"/>
            <w:noProof/>
            <w:vertAlign w:val="superscript"/>
          </w:rPr>
          <w:t>5</w:t>
        </w:r>
        <w:r w:rsidR="008B3538">
          <w:rPr>
            <w:rFonts w:eastAsiaTheme="minorHAnsi"/>
          </w:rPr>
          <w:fldChar w:fldCharType="end"/>
        </w:r>
      </w:hyperlink>
      <w:r w:rsidR="00B170AB" w:rsidRPr="000F3174">
        <w:rPr>
          <w:rFonts w:eastAsiaTheme="minorHAnsi"/>
        </w:rPr>
        <w:t xml:space="preserve"> </w:t>
      </w:r>
    </w:p>
    <w:p w:rsidR="00520FDA" w:rsidRPr="000F3174" w:rsidRDefault="00520FDA" w:rsidP="000A25E3">
      <w:pPr>
        <w:rPr>
          <w:rFonts w:eastAsiaTheme="minorHAnsi"/>
        </w:rPr>
      </w:pPr>
    </w:p>
    <w:p w:rsidR="001C51FF" w:rsidRPr="000F3174" w:rsidRDefault="001C51FF" w:rsidP="000A25E3">
      <w:pPr>
        <w:rPr>
          <w:rFonts w:eastAsiaTheme="minorHAnsi"/>
          <w:b/>
          <w:sz w:val="24"/>
          <w:szCs w:val="24"/>
        </w:rPr>
      </w:pPr>
    </w:p>
    <w:p w:rsidR="006B4582" w:rsidRPr="000F3174" w:rsidRDefault="006E5973" w:rsidP="000A25E3">
      <w:pPr>
        <w:rPr>
          <w:rFonts w:eastAsiaTheme="minorHAnsi"/>
          <w:b/>
          <w:sz w:val="24"/>
          <w:szCs w:val="24"/>
        </w:rPr>
      </w:pPr>
      <w:r w:rsidRPr="000F3174">
        <w:rPr>
          <w:rFonts w:eastAsiaTheme="minorHAnsi"/>
          <w:b/>
          <w:sz w:val="24"/>
          <w:szCs w:val="24"/>
        </w:rPr>
        <w:t>3</w:t>
      </w:r>
      <w:r w:rsidR="001C51FF" w:rsidRPr="000F3174">
        <w:rPr>
          <w:rFonts w:eastAsiaTheme="minorHAnsi"/>
          <w:b/>
          <w:sz w:val="24"/>
          <w:szCs w:val="24"/>
        </w:rPr>
        <w:t>.</w:t>
      </w:r>
      <w:r w:rsidR="006B4582" w:rsidRPr="000F3174">
        <w:rPr>
          <w:rFonts w:eastAsiaTheme="minorHAnsi"/>
          <w:b/>
          <w:sz w:val="24"/>
          <w:szCs w:val="24"/>
        </w:rPr>
        <w:t xml:space="preserve"> 진료지침의 개발 과정</w:t>
      </w:r>
    </w:p>
    <w:p w:rsidR="003E0AB2" w:rsidRPr="000F3174" w:rsidRDefault="003E0AB2" w:rsidP="000A25E3">
      <w:pPr>
        <w:rPr>
          <w:rFonts w:eastAsiaTheme="minorHAnsi"/>
          <w:b/>
          <w:sz w:val="24"/>
          <w:szCs w:val="24"/>
        </w:rPr>
      </w:pPr>
    </w:p>
    <w:p w:rsidR="00C75E05" w:rsidRPr="000F3174" w:rsidRDefault="001C51FF" w:rsidP="001C51FF">
      <w:pPr>
        <w:ind w:firstLineChars="100" w:firstLine="220"/>
        <w:rPr>
          <w:rFonts w:eastAsiaTheme="minorHAnsi"/>
          <w:b/>
          <w:sz w:val="22"/>
        </w:rPr>
      </w:pPr>
      <w:r w:rsidRPr="000F3174">
        <w:rPr>
          <w:rFonts w:eastAsiaTheme="minorHAnsi"/>
          <w:b/>
          <w:sz w:val="22"/>
        </w:rPr>
        <w:t>1)</w:t>
      </w:r>
      <w:r w:rsidR="00520FDA" w:rsidRPr="000F3174">
        <w:rPr>
          <w:rFonts w:eastAsiaTheme="minorHAnsi"/>
          <w:b/>
          <w:sz w:val="22"/>
        </w:rPr>
        <w:t xml:space="preserve"> </w:t>
      </w:r>
      <w:r w:rsidR="00C75E05" w:rsidRPr="000F3174">
        <w:rPr>
          <w:rFonts w:eastAsiaTheme="minorHAnsi" w:hint="eastAsia"/>
          <w:b/>
          <w:sz w:val="22"/>
        </w:rPr>
        <w:t>핵심질문</w:t>
      </w:r>
      <w:r w:rsidR="00B85F41" w:rsidRPr="000F3174">
        <w:rPr>
          <w:rFonts w:eastAsiaTheme="minorHAnsi"/>
          <w:b/>
          <w:sz w:val="22"/>
        </w:rPr>
        <w:t>(Key questions)</w:t>
      </w:r>
      <w:r w:rsidR="00C75E05" w:rsidRPr="000F3174">
        <w:rPr>
          <w:rFonts w:eastAsiaTheme="minorHAnsi" w:hint="eastAsia"/>
          <w:b/>
          <w:sz w:val="22"/>
        </w:rPr>
        <w:t>구성</w:t>
      </w:r>
      <w:r w:rsidR="00C75E05" w:rsidRPr="000F3174">
        <w:rPr>
          <w:rFonts w:eastAsiaTheme="minorHAnsi"/>
          <w:b/>
          <w:sz w:val="22"/>
        </w:rPr>
        <w:t xml:space="preserve"> </w:t>
      </w:r>
    </w:p>
    <w:p w:rsidR="00E9167D" w:rsidRPr="000F3174" w:rsidRDefault="00C75E05" w:rsidP="00520FDA">
      <w:pPr>
        <w:rPr>
          <w:rFonts w:eastAsiaTheme="minorHAnsi"/>
        </w:rPr>
      </w:pPr>
      <w:r w:rsidRPr="000F3174">
        <w:rPr>
          <w:rFonts w:eastAsiaTheme="minorHAnsi"/>
        </w:rPr>
        <w:t xml:space="preserve">  </w:t>
      </w:r>
      <w:r w:rsidR="00520FDA" w:rsidRPr="000F3174">
        <w:rPr>
          <w:rFonts w:eastAsiaTheme="minorHAnsi" w:hint="eastAsia"/>
        </w:rPr>
        <w:t>진료지침의</w:t>
      </w:r>
      <w:r w:rsidR="00520FDA" w:rsidRPr="000F3174">
        <w:rPr>
          <w:rFonts w:eastAsiaTheme="minorHAnsi"/>
        </w:rPr>
        <w:t xml:space="preserve"> 본격적인 개발에 앞서 2016</w:t>
      </w:r>
      <w:r w:rsidR="00520FDA" w:rsidRPr="000F3174">
        <w:rPr>
          <w:rFonts w:eastAsiaTheme="minorHAnsi" w:hint="eastAsia"/>
        </w:rPr>
        <w:t>년</w:t>
      </w:r>
      <w:r w:rsidR="00520FDA" w:rsidRPr="000F3174">
        <w:rPr>
          <w:rFonts w:eastAsiaTheme="minorHAnsi"/>
        </w:rPr>
        <w:t xml:space="preserve"> 2</w:t>
      </w:r>
      <w:r w:rsidR="00520FDA" w:rsidRPr="000F3174">
        <w:rPr>
          <w:rFonts w:eastAsiaTheme="minorHAnsi" w:hint="eastAsia"/>
        </w:rPr>
        <w:t>월</w:t>
      </w:r>
      <w:r w:rsidR="00520FDA" w:rsidRPr="000F3174">
        <w:rPr>
          <w:rFonts w:eastAsiaTheme="minorHAnsi"/>
        </w:rPr>
        <w:t xml:space="preserve"> 26</w:t>
      </w:r>
      <w:r w:rsidR="00520FDA" w:rsidRPr="000F3174">
        <w:rPr>
          <w:rFonts w:eastAsiaTheme="minorHAnsi" w:hint="eastAsia"/>
        </w:rPr>
        <w:t>일</w:t>
      </w:r>
      <w:r w:rsidR="00520FDA" w:rsidRPr="000F3174">
        <w:rPr>
          <w:rFonts w:eastAsiaTheme="minorHAnsi"/>
        </w:rPr>
        <w:t xml:space="preserve"> </w:t>
      </w:r>
      <w:r w:rsidR="00520FDA" w:rsidRPr="000F3174">
        <w:rPr>
          <w:rFonts w:eastAsiaTheme="minorHAnsi" w:hint="eastAsia"/>
        </w:rPr>
        <w:t>개발방법전문가</w:t>
      </w:r>
      <w:r w:rsidR="0047486E" w:rsidRPr="000F3174">
        <w:rPr>
          <w:rFonts w:eastAsiaTheme="minorHAnsi" w:hint="eastAsia"/>
        </w:rPr>
        <w:t>인</w:t>
      </w:r>
      <w:r w:rsidR="00520FDA" w:rsidRPr="000F3174">
        <w:rPr>
          <w:rFonts w:eastAsiaTheme="minorHAnsi"/>
        </w:rPr>
        <w:t xml:space="preserve"> 이희영, 박동아, </w:t>
      </w:r>
      <w:r w:rsidR="00520FDA" w:rsidRPr="000F3174">
        <w:rPr>
          <w:rFonts w:eastAsiaTheme="minorHAnsi" w:hint="eastAsia"/>
        </w:rPr>
        <w:t>김수영</w:t>
      </w:r>
      <w:r w:rsidR="00520FDA" w:rsidRPr="000F3174">
        <w:rPr>
          <w:rFonts w:eastAsiaTheme="minorHAnsi"/>
        </w:rPr>
        <w:t xml:space="preserve"> </w:t>
      </w:r>
      <w:r w:rsidR="00520FDA" w:rsidRPr="000F3174">
        <w:rPr>
          <w:rFonts w:eastAsiaTheme="minorHAnsi" w:hint="eastAsia"/>
        </w:rPr>
        <w:t>교수</w:t>
      </w:r>
      <w:r w:rsidR="00520FDA" w:rsidRPr="000F3174">
        <w:rPr>
          <w:rFonts w:eastAsiaTheme="minorHAnsi"/>
        </w:rPr>
        <w:t xml:space="preserve"> 3명을 </w:t>
      </w:r>
      <w:r w:rsidR="00520FDA" w:rsidRPr="000F3174">
        <w:rPr>
          <w:rFonts w:eastAsiaTheme="minorHAnsi" w:hint="eastAsia"/>
        </w:rPr>
        <w:t>초빙하여</w:t>
      </w:r>
      <w:r w:rsidR="00520FDA" w:rsidRPr="000F3174">
        <w:rPr>
          <w:rFonts w:eastAsiaTheme="minorHAnsi"/>
        </w:rPr>
        <w:t xml:space="preserve"> </w:t>
      </w:r>
      <w:r w:rsidR="00520FDA" w:rsidRPr="000F3174">
        <w:rPr>
          <w:rFonts w:eastAsiaTheme="minorHAnsi" w:hint="eastAsia"/>
        </w:rPr>
        <w:t>진료지침</w:t>
      </w:r>
      <w:r w:rsidR="00520FDA" w:rsidRPr="000F3174">
        <w:rPr>
          <w:rFonts w:eastAsiaTheme="minorHAnsi"/>
        </w:rPr>
        <w:t xml:space="preserve"> </w:t>
      </w:r>
      <w:r w:rsidR="00520FDA" w:rsidRPr="000F3174">
        <w:rPr>
          <w:rFonts w:eastAsiaTheme="minorHAnsi" w:hint="eastAsia"/>
        </w:rPr>
        <w:t>개발</w:t>
      </w:r>
      <w:r w:rsidR="00520FDA" w:rsidRPr="000F3174">
        <w:rPr>
          <w:rFonts w:eastAsiaTheme="minorHAnsi"/>
        </w:rPr>
        <w:t xml:space="preserve"> </w:t>
      </w:r>
      <w:r w:rsidR="00520FDA" w:rsidRPr="000F3174">
        <w:rPr>
          <w:rFonts w:eastAsiaTheme="minorHAnsi" w:hint="eastAsia"/>
        </w:rPr>
        <w:t>방법</w:t>
      </w:r>
      <w:r w:rsidR="00520FDA" w:rsidRPr="000F3174">
        <w:rPr>
          <w:rFonts w:eastAsiaTheme="minorHAnsi"/>
        </w:rPr>
        <w:t xml:space="preserve"> </w:t>
      </w:r>
      <w:r w:rsidR="00520FDA" w:rsidRPr="000F3174">
        <w:rPr>
          <w:rFonts w:eastAsiaTheme="minorHAnsi" w:hint="eastAsia"/>
        </w:rPr>
        <w:t>전반</w:t>
      </w:r>
      <w:r w:rsidR="000600BF" w:rsidRPr="000F3174">
        <w:rPr>
          <w:rFonts w:eastAsiaTheme="minorHAnsi" w:hint="eastAsia"/>
        </w:rPr>
        <w:t>에</w:t>
      </w:r>
      <w:r w:rsidR="000600BF" w:rsidRPr="000F3174">
        <w:rPr>
          <w:rFonts w:eastAsiaTheme="minorHAnsi"/>
        </w:rPr>
        <w:t xml:space="preserve"> 대한 </w:t>
      </w:r>
      <w:r w:rsidR="00520FDA" w:rsidRPr="000F3174">
        <w:rPr>
          <w:rFonts w:eastAsiaTheme="minorHAnsi" w:hint="eastAsia"/>
        </w:rPr>
        <w:t>교육을</w:t>
      </w:r>
      <w:r w:rsidR="00520FDA" w:rsidRPr="000F3174">
        <w:rPr>
          <w:rFonts w:eastAsiaTheme="minorHAnsi"/>
        </w:rPr>
        <w:t xml:space="preserve"> </w:t>
      </w:r>
      <w:r w:rsidR="00520FDA" w:rsidRPr="000F3174">
        <w:rPr>
          <w:rFonts w:eastAsiaTheme="minorHAnsi" w:hint="eastAsia"/>
        </w:rPr>
        <w:t>진행하였다</w:t>
      </w:r>
      <w:r w:rsidR="00520FDA" w:rsidRPr="000F3174">
        <w:rPr>
          <w:rFonts w:eastAsiaTheme="minorHAnsi"/>
        </w:rPr>
        <w:t>.</w:t>
      </w:r>
      <w:r w:rsidR="003154F7">
        <w:rPr>
          <w:rFonts w:eastAsiaTheme="minorHAnsi"/>
        </w:rPr>
        <w:t xml:space="preserve"> </w:t>
      </w:r>
      <w:r w:rsidR="003154F7">
        <w:rPr>
          <w:rFonts w:eastAsiaTheme="minorHAnsi" w:hint="eastAsia"/>
        </w:rPr>
        <w:t xml:space="preserve">이후 </w:t>
      </w:r>
      <w:r w:rsidR="00520FDA" w:rsidRPr="000F3174">
        <w:rPr>
          <w:rFonts w:eastAsiaTheme="minorHAnsi"/>
        </w:rPr>
        <w:t>2016</w:t>
      </w:r>
      <w:r w:rsidR="00520FDA" w:rsidRPr="000F3174">
        <w:rPr>
          <w:rFonts w:eastAsiaTheme="minorHAnsi" w:hint="eastAsia"/>
        </w:rPr>
        <w:t>년</w:t>
      </w:r>
      <w:r w:rsidR="00520FDA" w:rsidRPr="000F3174">
        <w:rPr>
          <w:rFonts w:eastAsiaTheme="minorHAnsi"/>
        </w:rPr>
        <w:t xml:space="preserve"> 4</w:t>
      </w:r>
      <w:r w:rsidR="00520FDA" w:rsidRPr="000F3174">
        <w:rPr>
          <w:rFonts w:eastAsiaTheme="minorHAnsi" w:hint="eastAsia"/>
        </w:rPr>
        <w:t>월</w:t>
      </w:r>
      <w:r w:rsidR="00520FDA" w:rsidRPr="000F3174">
        <w:rPr>
          <w:rFonts w:eastAsiaTheme="minorHAnsi"/>
        </w:rPr>
        <w:t xml:space="preserve"> 22</w:t>
      </w:r>
      <w:r w:rsidR="00520FDA" w:rsidRPr="000F3174">
        <w:rPr>
          <w:rFonts w:eastAsiaTheme="minorHAnsi" w:hint="eastAsia"/>
        </w:rPr>
        <w:t>일</w:t>
      </w:r>
      <w:r w:rsidR="00520FDA" w:rsidRPr="000F3174">
        <w:rPr>
          <w:rFonts w:eastAsiaTheme="minorHAnsi"/>
        </w:rPr>
        <w:t xml:space="preserve"> </w:t>
      </w:r>
      <w:r w:rsidR="00520FDA" w:rsidRPr="000F3174">
        <w:rPr>
          <w:rFonts w:eastAsiaTheme="minorHAnsi" w:hint="eastAsia"/>
        </w:rPr>
        <w:t>화상회의를</w:t>
      </w:r>
      <w:r w:rsidR="00520FDA" w:rsidRPr="000F3174">
        <w:rPr>
          <w:rFonts w:eastAsiaTheme="minorHAnsi"/>
        </w:rPr>
        <w:t xml:space="preserve"> </w:t>
      </w:r>
      <w:r w:rsidR="00520FDA" w:rsidRPr="000F3174">
        <w:rPr>
          <w:rFonts w:eastAsiaTheme="minorHAnsi" w:hint="eastAsia"/>
        </w:rPr>
        <w:t>통하여</w:t>
      </w:r>
      <w:r w:rsidR="00520FDA" w:rsidRPr="000F3174">
        <w:rPr>
          <w:rFonts w:eastAsiaTheme="minorHAnsi"/>
        </w:rPr>
        <w:t xml:space="preserve"> </w:t>
      </w:r>
      <w:r w:rsidR="00520FDA" w:rsidRPr="000F3174">
        <w:rPr>
          <w:rFonts w:eastAsiaTheme="minorHAnsi" w:hint="eastAsia"/>
        </w:rPr>
        <w:t>각</w:t>
      </w:r>
      <w:r w:rsidR="00520FDA" w:rsidRPr="000F3174">
        <w:rPr>
          <w:rFonts w:eastAsiaTheme="minorHAnsi"/>
        </w:rPr>
        <w:t xml:space="preserve"> </w:t>
      </w:r>
      <w:r w:rsidR="00520FDA" w:rsidRPr="000F3174">
        <w:rPr>
          <w:rFonts w:eastAsiaTheme="minorHAnsi" w:hint="eastAsia"/>
        </w:rPr>
        <w:t>부문별</w:t>
      </w:r>
      <w:r w:rsidR="00520FDA" w:rsidRPr="000F3174">
        <w:rPr>
          <w:rFonts w:eastAsiaTheme="minorHAnsi"/>
        </w:rPr>
        <w:t xml:space="preserve"> </w:t>
      </w:r>
      <w:r w:rsidR="00520FDA" w:rsidRPr="000F3174">
        <w:rPr>
          <w:rFonts w:eastAsiaTheme="minorHAnsi" w:hint="eastAsia"/>
        </w:rPr>
        <w:t>핵심질문에</w:t>
      </w:r>
      <w:r w:rsidR="00520FDA" w:rsidRPr="000F3174">
        <w:rPr>
          <w:rFonts w:eastAsiaTheme="minorHAnsi"/>
        </w:rPr>
        <w:t xml:space="preserve"> </w:t>
      </w:r>
      <w:r w:rsidR="00520FDA" w:rsidRPr="000F3174">
        <w:rPr>
          <w:rFonts w:eastAsiaTheme="minorHAnsi" w:hint="eastAsia"/>
        </w:rPr>
        <w:t>대해</w:t>
      </w:r>
      <w:r w:rsidR="00520FDA" w:rsidRPr="000F3174">
        <w:rPr>
          <w:rFonts w:eastAsiaTheme="minorHAnsi"/>
        </w:rPr>
        <w:t xml:space="preserve"> </w:t>
      </w:r>
      <w:r w:rsidR="00520FDA" w:rsidRPr="000F3174">
        <w:rPr>
          <w:rFonts w:eastAsiaTheme="minorHAnsi" w:hint="eastAsia"/>
        </w:rPr>
        <w:t>논의를</w:t>
      </w:r>
      <w:r w:rsidR="00520FDA" w:rsidRPr="000F3174">
        <w:rPr>
          <w:rFonts w:eastAsiaTheme="minorHAnsi"/>
        </w:rPr>
        <w:t xml:space="preserve"> </w:t>
      </w:r>
      <w:r w:rsidR="00520FDA" w:rsidRPr="000F3174">
        <w:rPr>
          <w:rFonts w:eastAsiaTheme="minorHAnsi" w:hint="eastAsia"/>
        </w:rPr>
        <w:t>시작한</w:t>
      </w:r>
      <w:r w:rsidR="00520FDA" w:rsidRPr="000F3174">
        <w:rPr>
          <w:rFonts w:eastAsiaTheme="minorHAnsi"/>
        </w:rPr>
        <w:t xml:space="preserve"> </w:t>
      </w:r>
      <w:r w:rsidR="00520FDA" w:rsidRPr="000F3174">
        <w:rPr>
          <w:rFonts w:eastAsiaTheme="minorHAnsi" w:hint="eastAsia"/>
        </w:rPr>
        <w:t>이후</w:t>
      </w:r>
      <w:r w:rsidR="00520FDA" w:rsidRPr="000F3174">
        <w:rPr>
          <w:rFonts w:eastAsiaTheme="minorHAnsi"/>
        </w:rPr>
        <w:t xml:space="preserve"> </w:t>
      </w:r>
      <w:r w:rsidR="00520FDA" w:rsidRPr="000F3174">
        <w:rPr>
          <w:rFonts w:eastAsiaTheme="minorHAnsi" w:hint="eastAsia"/>
        </w:rPr>
        <w:t>수차례의</w:t>
      </w:r>
      <w:r w:rsidR="00520FDA" w:rsidRPr="000F3174">
        <w:rPr>
          <w:rFonts w:eastAsiaTheme="minorHAnsi"/>
        </w:rPr>
        <w:t xml:space="preserve"> </w:t>
      </w:r>
      <w:r w:rsidR="00520FDA" w:rsidRPr="000F3174">
        <w:rPr>
          <w:rFonts w:eastAsiaTheme="minorHAnsi" w:hint="eastAsia"/>
        </w:rPr>
        <w:t>팀별논의</w:t>
      </w:r>
      <w:r w:rsidR="00520FDA" w:rsidRPr="000F3174">
        <w:rPr>
          <w:rFonts w:eastAsiaTheme="minorHAnsi"/>
        </w:rPr>
        <w:t xml:space="preserve">, </w:t>
      </w:r>
      <w:r w:rsidR="00520FDA" w:rsidRPr="000F3174">
        <w:rPr>
          <w:rFonts w:eastAsiaTheme="minorHAnsi" w:hint="eastAsia"/>
        </w:rPr>
        <w:t>총괄위원회를</w:t>
      </w:r>
      <w:r w:rsidR="00520FDA" w:rsidRPr="000F3174">
        <w:rPr>
          <w:rFonts w:eastAsiaTheme="minorHAnsi"/>
        </w:rPr>
        <w:t xml:space="preserve"> </w:t>
      </w:r>
      <w:r w:rsidR="00520FDA" w:rsidRPr="000F3174">
        <w:rPr>
          <w:rFonts w:eastAsiaTheme="minorHAnsi" w:hint="eastAsia"/>
        </w:rPr>
        <w:t>통하여</w:t>
      </w:r>
      <w:r w:rsidR="00520FDA" w:rsidRPr="000F3174">
        <w:rPr>
          <w:rFonts w:eastAsiaTheme="minorHAnsi"/>
        </w:rPr>
        <w:t xml:space="preserve"> </w:t>
      </w:r>
      <w:r w:rsidR="00520FDA" w:rsidRPr="000F3174">
        <w:rPr>
          <w:rFonts w:eastAsiaTheme="minorHAnsi" w:hint="eastAsia"/>
        </w:rPr>
        <w:t>각</w:t>
      </w:r>
      <w:r w:rsidR="00520FDA" w:rsidRPr="000F3174">
        <w:rPr>
          <w:rFonts w:eastAsiaTheme="minorHAnsi"/>
        </w:rPr>
        <w:t xml:space="preserve"> </w:t>
      </w:r>
      <w:r w:rsidR="00520FDA" w:rsidRPr="000F3174">
        <w:rPr>
          <w:rFonts w:eastAsiaTheme="minorHAnsi" w:hint="eastAsia"/>
        </w:rPr>
        <w:t>팀별로</w:t>
      </w:r>
      <w:r w:rsidR="00520FDA" w:rsidRPr="000F3174">
        <w:rPr>
          <w:rFonts w:eastAsiaTheme="minorHAnsi"/>
        </w:rPr>
        <w:t xml:space="preserve"> </w:t>
      </w:r>
      <w:r w:rsidR="00520FDA" w:rsidRPr="000F3174">
        <w:rPr>
          <w:rFonts w:eastAsiaTheme="minorHAnsi" w:hint="eastAsia"/>
        </w:rPr>
        <w:t>핵심질문을</w:t>
      </w:r>
      <w:r w:rsidR="00520FDA" w:rsidRPr="000F3174">
        <w:rPr>
          <w:rFonts w:eastAsiaTheme="minorHAnsi"/>
        </w:rPr>
        <w:t xml:space="preserve"> </w:t>
      </w:r>
      <w:r w:rsidR="00520FDA" w:rsidRPr="000F3174">
        <w:rPr>
          <w:rFonts w:eastAsiaTheme="minorHAnsi" w:hint="eastAsia"/>
        </w:rPr>
        <w:t>완성하였</w:t>
      </w:r>
      <w:r w:rsidR="000600BF" w:rsidRPr="000F3174">
        <w:rPr>
          <w:rFonts w:eastAsiaTheme="minorHAnsi" w:hint="eastAsia"/>
        </w:rPr>
        <w:t>다</w:t>
      </w:r>
      <w:r w:rsidR="000600BF" w:rsidRPr="000F3174">
        <w:rPr>
          <w:rFonts w:eastAsiaTheme="minorHAnsi"/>
        </w:rPr>
        <w:t xml:space="preserve">. </w:t>
      </w:r>
      <w:r w:rsidR="000600BF" w:rsidRPr="000F3174">
        <w:rPr>
          <w:rFonts w:eastAsiaTheme="minorHAnsi" w:hint="eastAsia"/>
        </w:rPr>
        <w:t>핵심질문은</w:t>
      </w:r>
      <w:r w:rsidR="000600BF" w:rsidRPr="000F3174">
        <w:rPr>
          <w:rFonts w:eastAsiaTheme="minorHAnsi"/>
        </w:rPr>
        <w:t xml:space="preserve"> PICO </w:t>
      </w:r>
      <w:r w:rsidR="000600BF" w:rsidRPr="000F3174">
        <w:rPr>
          <w:rFonts w:eastAsiaTheme="minorHAnsi" w:hint="eastAsia"/>
        </w:rPr>
        <w:t>원칙에</w:t>
      </w:r>
      <w:r w:rsidR="000600BF" w:rsidRPr="000F3174">
        <w:rPr>
          <w:rFonts w:eastAsiaTheme="minorHAnsi"/>
        </w:rPr>
        <w:t xml:space="preserve"> </w:t>
      </w:r>
      <w:r w:rsidR="000600BF" w:rsidRPr="000F3174">
        <w:rPr>
          <w:rFonts w:eastAsiaTheme="minorHAnsi" w:hint="eastAsia"/>
        </w:rPr>
        <w:t>따라</w:t>
      </w:r>
      <w:r w:rsidR="0047486E" w:rsidRPr="000F3174">
        <w:rPr>
          <w:rFonts w:eastAsiaTheme="minorHAnsi"/>
        </w:rPr>
        <w:t xml:space="preserve"> 각 치료방법에 대해 각각</w:t>
      </w:r>
      <w:r w:rsidR="000600BF" w:rsidRPr="000F3174">
        <w:rPr>
          <w:rFonts w:eastAsiaTheme="minorHAnsi"/>
        </w:rPr>
        <w:t xml:space="preserve"> 구성하였</w:t>
      </w:r>
      <w:r w:rsidR="0047486E" w:rsidRPr="000F3174">
        <w:rPr>
          <w:rFonts w:eastAsiaTheme="minorHAnsi" w:hint="eastAsia"/>
        </w:rPr>
        <w:t>다</w:t>
      </w:r>
      <w:r w:rsidR="00CE3684">
        <w:rPr>
          <w:rFonts w:eastAsiaTheme="minorHAnsi" w:hint="eastAsia"/>
        </w:rPr>
        <w:t>.</w:t>
      </w:r>
      <w:r w:rsidR="000600BF" w:rsidRPr="000F3174">
        <w:rPr>
          <w:rFonts w:eastAsiaTheme="minorHAnsi"/>
        </w:rPr>
        <w:t xml:space="preserve"> </w:t>
      </w:r>
      <w:r w:rsidR="0047486E" w:rsidRPr="000F3174">
        <w:rPr>
          <w:rFonts w:eastAsiaTheme="minorHAnsi"/>
        </w:rPr>
        <w:t>PICO</w:t>
      </w:r>
      <w:r w:rsidR="0047486E" w:rsidRPr="000F3174">
        <w:rPr>
          <w:rFonts w:eastAsiaTheme="minorHAnsi" w:hint="eastAsia"/>
        </w:rPr>
        <w:t>는</w:t>
      </w:r>
      <w:r w:rsidR="0047486E" w:rsidRPr="000F3174">
        <w:rPr>
          <w:rFonts w:eastAsiaTheme="minorHAnsi"/>
        </w:rPr>
        <w:t xml:space="preserve"> </w:t>
      </w:r>
      <w:r w:rsidR="000600BF" w:rsidRPr="000F3174">
        <w:rPr>
          <w:rFonts w:eastAsiaTheme="minorHAnsi"/>
        </w:rPr>
        <w:t>P(patients</w:t>
      </w:r>
      <w:proofErr w:type="gramStart"/>
      <w:r w:rsidR="000600BF" w:rsidRPr="000F3174">
        <w:rPr>
          <w:rFonts w:eastAsiaTheme="minorHAnsi"/>
        </w:rPr>
        <w:t>) :</w:t>
      </w:r>
      <w:proofErr w:type="gramEnd"/>
      <w:r w:rsidR="000600BF" w:rsidRPr="000F3174">
        <w:rPr>
          <w:rFonts w:eastAsiaTheme="minorHAnsi"/>
        </w:rPr>
        <w:t xml:space="preserve"> </w:t>
      </w:r>
      <w:r w:rsidR="000600BF" w:rsidRPr="000F3174">
        <w:rPr>
          <w:rFonts w:eastAsiaTheme="minorHAnsi" w:hint="eastAsia"/>
        </w:rPr>
        <w:t>신경근성통증을</w:t>
      </w:r>
      <w:r w:rsidR="000600BF" w:rsidRPr="000F3174">
        <w:rPr>
          <w:rFonts w:eastAsiaTheme="minorHAnsi"/>
        </w:rPr>
        <w:t xml:space="preserve"> </w:t>
      </w:r>
      <w:r w:rsidR="000600BF" w:rsidRPr="000F3174">
        <w:rPr>
          <w:rFonts w:eastAsiaTheme="minorHAnsi" w:hint="eastAsia"/>
        </w:rPr>
        <w:t>동반한</w:t>
      </w:r>
      <w:r w:rsidR="000600BF" w:rsidRPr="000F3174">
        <w:rPr>
          <w:rFonts w:eastAsiaTheme="minorHAnsi"/>
        </w:rPr>
        <w:t xml:space="preserve"> </w:t>
      </w:r>
      <w:r w:rsidR="000600BF" w:rsidRPr="000F3174">
        <w:rPr>
          <w:rFonts w:eastAsiaTheme="minorHAnsi" w:hint="eastAsia"/>
        </w:rPr>
        <w:t>요천추추간판탈출증</w:t>
      </w:r>
      <w:r w:rsidR="000600BF" w:rsidRPr="000F3174">
        <w:rPr>
          <w:rFonts w:eastAsiaTheme="minorHAnsi"/>
        </w:rPr>
        <w:t xml:space="preserve"> </w:t>
      </w:r>
      <w:r w:rsidR="000600BF" w:rsidRPr="000F3174">
        <w:rPr>
          <w:rFonts w:eastAsiaTheme="minorHAnsi" w:hint="eastAsia"/>
        </w:rPr>
        <w:t>성인환자</w:t>
      </w:r>
      <w:r w:rsidR="000600BF" w:rsidRPr="000F3174">
        <w:rPr>
          <w:rFonts w:eastAsiaTheme="minorHAnsi"/>
        </w:rPr>
        <w:t xml:space="preserve">, I(intervention) : </w:t>
      </w:r>
      <w:r w:rsidR="000600BF" w:rsidRPr="000F3174">
        <w:rPr>
          <w:rFonts w:eastAsiaTheme="minorHAnsi" w:hint="eastAsia"/>
        </w:rPr>
        <w:t>각각의</w:t>
      </w:r>
      <w:r w:rsidR="000600BF" w:rsidRPr="000F3174">
        <w:rPr>
          <w:rFonts w:eastAsiaTheme="minorHAnsi"/>
        </w:rPr>
        <w:t xml:space="preserve"> </w:t>
      </w:r>
      <w:r w:rsidR="003154F7">
        <w:rPr>
          <w:rFonts w:eastAsiaTheme="minorHAnsi" w:hint="eastAsia"/>
        </w:rPr>
        <w:t xml:space="preserve">비수술적 </w:t>
      </w:r>
      <w:r w:rsidR="000600BF" w:rsidRPr="000F3174">
        <w:rPr>
          <w:rFonts w:eastAsiaTheme="minorHAnsi" w:hint="eastAsia"/>
        </w:rPr>
        <w:t>치료방법</w:t>
      </w:r>
      <w:r w:rsidR="000600BF" w:rsidRPr="000F3174">
        <w:rPr>
          <w:rFonts w:eastAsiaTheme="minorHAnsi"/>
        </w:rPr>
        <w:t xml:space="preserve">, C(comparison) : I </w:t>
      </w:r>
      <w:r w:rsidR="000600BF" w:rsidRPr="000F3174">
        <w:rPr>
          <w:rFonts w:eastAsiaTheme="minorHAnsi" w:hint="eastAsia"/>
        </w:rPr>
        <w:t>와</w:t>
      </w:r>
      <w:r w:rsidR="000600BF" w:rsidRPr="000F3174">
        <w:rPr>
          <w:rFonts w:eastAsiaTheme="minorHAnsi"/>
        </w:rPr>
        <w:t xml:space="preserve"> </w:t>
      </w:r>
      <w:r w:rsidR="000600BF" w:rsidRPr="000F3174">
        <w:rPr>
          <w:rFonts w:eastAsiaTheme="minorHAnsi" w:hint="eastAsia"/>
        </w:rPr>
        <w:t>비교되는</w:t>
      </w:r>
      <w:r w:rsidR="000600BF" w:rsidRPr="000F3174">
        <w:rPr>
          <w:rFonts w:eastAsiaTheme="minorHAnsi"/>
        </w:rPr>
        <w:t xml:space="preserve"> </w:t>
      </w:r>
      <w:r w:rsidR="000600BF" w:rsidRPr="000F3174">
        <w:rPr>
          <w:rFonts w:eastAsiaTheme="minorHAnsi" w:hint="eastAsia"/>
        </w:rPr>
        <w:t>치료방법</w:t>
      </w:r>
      <w:r w:rsidR="000600BF" w:rsidRPr="000F3174">
        <w:rPr>
          <w:rFonts w:eastAsiaTheme="minorHAnsi"/>
        </w:rPr>
        <w:t>, O(outcomes) :</w:t>
      </w:r>
      <w:r w:rsidR="0047486E" w:rsidRPr="000F3174">
        <w:rPr>
          <w:rFonts w:eastAsiaTheme="minorHAnsi"/>
        </w:rPr>
        <w:t xml:space="preserve"> </w:t>
      </w:r>
      <w:r w:rsidR="0047486E" w:rsidRPr="000F3174">
        <w:rPr>
          <w:rFonts w:eastAsiaTheme="minorHAnsi" w:hint="eastAsia"/>
        </w:rPr>
        <w:t>임상적</w:t>
      </w:r>
      <w:r w:rsidR="0047486E" w:rsidRPr="000F3174">
        <w:rPr>
          <w:rFonts w:eastAsiaTheme="minorHAnsi"/>
        </w:rPr>
        <w:t xml:space="preserve"> </w:t>
      </w:r>
      <w:r w:rsidR="0047486E" w:rsidRPr="000F3174">
        <w:rPr>
          <w:rFonts w:eastAsiaTheme="minorHAnsi" w:hint="eastAsia"/>
        </w:rPr>
        <w:t>효과</w:t>
      </w:r>
      <w:r w:rsidR="0047486E" w:rsidRPr="000F3174">
        <w:rPr>
          <w:rFonts w:eastAsiaTheme="minorHAnsi"/>
        </w:rPr>
        <w:t>(</w:t>
      </w:r>
      <w:r w:rsidR="000600BF" w:rsidRPr="000F3174">
        <w:rPr>
          <w:rFonts w:eastAsiaTheme="minorHAnsi" w:hint="eastAsia"/>
        </w:rPr>
        <w:t>통증감소</w:t>
      </w:r>
      <w:r w:rsidR="000600BF" w:rsidRPr="000F3174">
        <w:rPr>
          <w:rFonts w:eastAsiaTheme="minorHAnsi"/>
        </w:rPr>
        <w:t xml:space="preserve"> </w:t>
      </w:r>
      <w:r w:rsidR="0047486E" w:rsidRPr="000F3174">
        <w:rPr>
          <w:rFonts w:eastAsiaTheme="minorHAnsi" w:hint="eastAsia"/>
        </w:rPr>
        <w:t>또는</w:t>
      </w:r>
      <w:r w:rsidR="000600BF" w:rsidRPr="000F3174">
        <w:rPr>
          <w:rFonts w:eastAsiaTheme="minorHAnsi"/>
        </w:rPr>
        <w:t xml:space="preserve"> 기능적향상</w:t>
      </w:r>
      <w:r w:rsidR="0047486E" w:rsidRPr="000F3174">
        <w:rPr>
          <w:rFonts w:eastAsiaTheme="minorHAnsi"/>
        </w:rPr>
        <w:t>)이</w:t>
      </w:r>
      <w:r w:rsidR="000600BF" w:rsidRPr="000F3174">
        <w:rPr>
          <w:rFonts w:eastAsiaTheme="minorHAnsi" w:hint="eastAsia"/>
        </w:rPr>
        <w:t>다</w:t>
      </w:r>
      <w:r w:rsidR="000600BF" w:rsidRPr="000F3174">
        <w:rPr>
          <w:rFonts w:eastAsiaTheme="minorHAnsi"/>
        </w:rPr>
        <w:t xml:space="preserve">. </w:t>
      </w:r>
      <w:r w:rsidRPr="000F3174">
        <w:rPr>
          <w:rFonts w:eastAsiaTheme="minorHAnsi" w:hint="eastAsia"/>
        </w:rPr>
        <w:t>대부분의</w:t>
      </w:r>
      <w:r w:rsidRPr="000F3174">
        <w:rPr>
          <w:rFonts w:eastAsiaTheme="minorHAnsi"/>
        </w:rPr>
        <w:t xml:space="preserve"> </w:t>
      </w:r>
      <w:r w:rsidRPr="000F3174">
        <w:rPr>
          <w:rFonts w:eastAsiaTheme="minorHAnsi" w:hint="eastAsia"/>
        </w:rPr>
        <w:t>핵심질문은</w:t>
      </w:r>
      <w:r w:rsidRPr="000F3174">
        <w:rPr>
          <w:rFonts w:eastAsiaTheme="minorHAnsi"/>
        </w:rPr>
        <w:t xml:space="preserve"> </w:t>
      </w:r>
      <w:r w:rsidRPr="000F3174">
        <w:rPr>
          <w:rFonts w:eastAsiaTheme="minorHAnsi" w:hint="eastAsia"/>
        </w:rPr>
        <w:t>비교대상</w:t>
      </w:r>
      <w:r w:rsidRPr="000F3174">
        <w:rPr>
          <w:rFonts w:eastAsiaTheme="minorHAnsi"/>
        </w:rPr>
        <w:t xml:space="preserve">(C)이 </w:t>
      </w:r>
      <w:r w:rsidRPr="000F3174">
        <w:rPr>
          <w:rFonts w:eastAsiaTheme="minorHAnsi" w:hint="eastAsia"/>
        </w:rPr>
        <w:t>없이</w:t>
      </w:r>
      <w:r w:rsidR="004633B0" w:rsidRPr="000F3174">
        <w:rPr>
          <w:rFonts w:eastAsiaTheme="minorHAnsi"/>
        </w:rPr>
        <w:t xml:space="preserve">, </w:t>
      </w:r>
      <w:r w:rsidR="004633B0" w:rsidRPr="000F3174">
        <w:rPr>
          <w:rFonts w:eastAsiaTheme="minorHAnsi" w:hint="eastAsia"/>
        </w:rPr>
        <w:t>특정</w:t>
      </w:r>
      <w:r w:rsidR="004633B0" w:rsidRPr="000F3174">
        <w:rPr>
          <w:rFonts w:eastAsiaTheme="minorHAnsi"/>
        </w:rPr>
        <w:t xml:space="preserve"> </w:t>
      </w:r>
      <w:r w:rsidRPr="000F3174">
        <w:rPr>
          <w:rFonts w:eastAsiaTheme="minorHAnsi" w:hint="eastAsia"/>
        </w:rPr>
        <w:t>치료방법</w:t>
      </w:r>
      <w:r w:rsidRPr="000F3174">
        <w:rPr>
          <w:rFonts w:eastAsiaTheme="minorHAnsi"/>
        </w:rPr>
        <w:t xml:space="preserve">(I)에 대한 임상적 효과를 </w:t>
      </w:r>
      <w:r w:rsidR="003154F7">
        <w:rPr>
          <w:rFonts w:eastAsiaTheme="minorHAnsi" w:hint="eastAsia"/>
        </w:rPr>
        <w:t>평가</w:t>
      </w:r>
      <w:r w:rsidRPr="000F3174">
        <w:rPr>
          <w:rFonts w:eastAsiaTheme="minorHAnsi"/>
        </w:rPr>
        <w:t xml:space="preserve">하는 </w:t>
      </w:r>
      <w:r w:rsidR="004633B0" w:rsidRPr="000F3174">
        <w:rPr>
          <w:rFonts w:eastAsiaTheme="minorHAnsi" w:hint="eastAsia"/>
        </w:rPr>
        <w:t>질문으로</w:t>
      </w:r>
      <w:r w:rsidR="004633B0" w:rsidRPr="000F3174">
        <w:rPr>
          <w:rFonts w:eastAsiaTheme="minorHAnsi"/>
        </w:rPr>
        <w:t xml:space="preserve"> </w:t>
      </w:r>
      <w:r w:rsidR="004633B0" w:rsidRPr="000F3174">
        <w:rPr>
          <w:rFonts w:eastAsiaTheme="minorHAnsi" w:hint="eastAsia"/>
        </w:rPr>
        <w:t>구성되어</w:t>
      </w:r>
      <w:r w:rsidR="004633B0" w:rsidRPr="000F3174">
        <w:rPr>
          <w:rFonts w:eastAsiaTheme="minorHAnsi"/>
        </w:rPr>
        <w:t xml:space="preserve"> </w:t>
      </w:r>
      <w:r w:rsidR="004633B0" w:rsidRPr="000F3174">
        <w:rPr>
          <w:rFonts w:eastAsiaTheme="minorHAnsi" w:hint="eastAsia"/>
        </w:rPr>
        <w:t>있으며</w:t>
      </w:r>
      <w:r w:rsidR="004633B0" w:rsidRPr="000F3174">
        <w:rPr>
          <w:rFonts w:eastAsiaTheme="minorHAnsi"/>
        </w:rPr>
        <w:t xml:space="preserve">, </w:t>
      </w:r>
      <w:r w:rsidR="004633B0" w:rsidRPr="000F3174">
        <w:rPr>
          <w:rFonts w:eastAsiaTheme="minorHAnsi" w:hint="eastAsia"/>
        </w:rPr>
        <w:t>몇몇</w:t>
      </w:r>
      <w:r w:rsidR="004633B0" w:rsidRPr="000F3174">
        <w:rPr>
          <w:rFonts w:eastAsiaTheme="minorHAnsi"/>
        </w:rPr>
        <w:t xml:space="preserve"> 핵심질문은 대상 치료방법의 치료효과를 다른 치료방법의 효과와 비교하는 질문으로 구성하였다. </w:t>
      </w:r>
      <w:r w:rsidR="003154F7">
        <w:rPr>
          <w:rFonts w:eastAsiaTheme="minorHAnsi" w:hint="eastAsia"/>
        </w:rPr>
        <w:t>최종적으로</w:t>
      </w:r>
      <w:r w:rsidR="00E12365" w:rsidRPr="000F3174">
        <w:rPr>
          <w:rFonts w:eastAsiaTheme="minorHAnsi"/>
        </w:rPr>
        <w:t xml:space="preserve"> 물리행동치료부문에서 6개, 약물치료부문에서 5개, 시술치료부문에서 7개, 총 18개의 핵심질문이 완성되었다.   </w:t>
      </w:r>
    </w:p>
    <w:p w:rsidR="0047486E" w:rsidRPr="000F3174" w:rsidRDefault="0047486E" w:rsidP="00520FDA">
      <w:pPr>
        <w:rPr>
          <w:rFonts w:eastAsiaTheme="minorHAnsi"/>
        </w:rPr>
      </w:pPr>
    </w:p>
    <w:p w:rsidR="001251D0" w:rsidRPr="000F3174" w:rsidRDefault="001C51FF" w:rsidP="001C51FF">
      <w:pPr>
        <w:ind w:firstLineChars="100" w:firstLine="220"/>
        <w:rPr>
          <w:rFonts w:eastAsiaTheme="minorHAnsi"/>
          <w:b/>
          <w:sz w:val="22"/>
        </w:rPr>
      </w:pPr>
      <w:r w:rsidRPr="000F3174">
        <w:rPr>
          <w:rFonts w:eastAsiaTheme="minorHAnsi"/>
          <w:b/>
          <w:sz w:val="22"/>
        </w:rPr>
        <w:t xml:space="preserve">2) </w:t>
      </w:r>
      <w:r w:rsidR="001251D0" w:rsidRPr="000F3174">
        <w:rPr>
          <w:rFonts w:eastAsiaTheme="minorHAnsi" w:hint="eastAsia"/>
          <w:b/>
          <w:sz w:val="22"/>
        </w:rPr>
        <w:t>논문검색</w:t>
      </w:r>
    </w:p>
    <w:p w:rsidR="00E9167D" w:rsidRPr="000F3174" w:rsidRDefault="001251D0" w:rsidP="001C51FF">
      <w:pPr>
        <w:ind w:firstLineChars="100" w:firstLine="200"/>
        <w:rPr>
          <w:rFonts w:eastAsiaTheme="minorHAnsi"/>
        </w:rPr>
      </w:pPr>
      <w:r w:rsidRPr="000F3174">
        <w:rPr>
          <w:rFonts w:eastAsiaTheme="minorHAnsi" w:hint="eastAsia"/>
        </w:rPr>
        <w:t>각</w:t>
      </w:r>
      <w:r w:rsidRPr="000F3174">
        <w:rPr>
          <w:rFonts w:eastAsiaTheme="minorHAnsi"/>
        </w:rPr>
        <w:t xml:space="preserve"> </w:t>
      </w:r>
      <w:r w:rsidR="002E73B4">
        <w:rPr>
          <w:rFonts w:eastAsiaTheme="minorHAnsi" w:hint="eastAsia"/>
        </w:rPr>
        <w:t>부문</w:t>
      </w:r>
      <w:r w:rsidRPr="000F3174">
        <w:rPr>
          <w:rFonts w:eastAsiaTheme="minorHAnsi" w:hint="eastAsia"/>
        </w:rPr>
        <w:t>별로</w:t>
      </w:r>
      <w:r w:rsidRPr="000F3174">
        <w:rPr>
          <w:rFonts w:eastAsiaTheme="minorHAnsi"/>
        </w:rPr>
        <w:t xml:space="preserve"> </w:t>
      </w:r>
      <w:r w:rsidRPr="000F3174">
        <w:rPr>
          <w:rFonts w:eastAsiaTheme="minorHAnsi" w:hint="eastAsia"/>
        </w:rPr>
        <w:t>핵심질문이</w:t>
      </w:r>
      <w:r w:rsidRPr="000F3174">
        <w:rPr>
          <w:rFonts w:eastAsiaTheme="minorHAnsi"/>
        </w:rPr>
        <w:t xml:space="preserve"> </w:t>
      </w:r>
      <w:r w:rsidRPr="000F3174">
        <w:rPr>
          <w:rFonts w:eastAsiaTheme="minorHAnsi" w:hint="eastAsia"/>
        </w:rPr>
        <w:t>만들어진</w:t>
      </w:r>
      <w:r w:rsidRPr="000F3174">
        <w:rPr>
          <w:rFonts w:eastAsiaTheme="minorHAnsi"/>
        </w:rPr>
        <w:t xml:space="preserve"> </w:t>
      </w:r>
      <w:r w:rsidRPr="000F3174">
        <w:rPr>
          <w:rFonts w:eastAsiaTheme="minorHAnsi" w:hint="eastAsia"/>
        </w:rPr>
        <w:t>이후</w:t>
      </w:r>
      <w:r w:rsidRPr="000F3174">
        <w:rPr>
          <w:rFonts w:eastAsiaTheme="minorHAnsi"/>
        </w:rPr>
        <w:t xml:space="preserve">, </w:t>
      </w:r>
      <w:r w:rsidR="00520FDA" w:rsidRPr="000F3174">
        <w:rPr>
          <w:rFonts w:eastAsiaTheme="minorHAnsi"/>
        </w:rPr>
        <w:t>201</w:t>
      </w:r>
      <w:r w:rsidRPr="000F3174">
        <w:rPr>
          <w:rFonts w:eastAsiaTheme="minorHAnsi"/>
        </w:rPr>
        <w:t>6</w:t>
      </w:r>
      <w:r w:rsidR="00520FDA" w:rsidRPr="000F3174">
        <w:rPr>
          <w:rFonts w:eastAsiaTheme="minorHAnsi" w:hint="eastAsia"/>
        </w:rPr>
        <w:t>년</w:t>
      </w:r>
      <w:r w:rsidR="00520FDA" w:rsidRPr="000F3174">
        <w:rPr>
          <w:rFonts w:eastAsiaTheme="minorHAnsi"/>
        </w:rPr>
        <w:t xml:space="preserve"> 8</w:t>
      </w:r>
      <w:r w:rsidR="00520FDA" w:rsidRPr="000F3174">
        <w:rPr>
          <w:rFonts w:eastAsiaTheme="minorHAnsi" w:hint="eastAsia"/>
        </w:rPr>
        <w:t>월</w:t>
      </w:r>
      <w:r w:rsidR="00520FDA" w:rsidRPr="000F3174">
        <w:rPr>
          <w:rFonts w:eastAsiaTheme="minorHAnsi"/>
        </w:rPr>
        <w:t xml:space="preserve"> </w:t>
      </w:r>
      <w:r w:rsidR="00520FDA" w:rsidRPr="000F3174">
        <w:rPr>
          <w:rFonts w:eastAsiaTheme="minorHAnsi" w:hint="eastAsia"/>
        </w:rPr>
        <w:t>김현정</w:t>
      </w:r>
      <w:r w:rsidR="00520FDA" w:rsidRPr="000F3174">
        <w:rPr>
          <w:rFonts w:eastAsiaTheme="minorHAnsi"/>
        </w:rPr>
        <w:t xml:space="preserve"> </w:t>
      </w:r>
      <w:r w:rsidR="00520FDA" w:rsidRPr="000F3174">
        <w:rPr>
          <w:rFonts w:eastAsiaTheme="minorHAnsi" w:hint="eastAsia"/>
        </w:rPr>
        <w:t>교수</w:t>
      </w:r>
      <w:r w:rsidR="0047486E" w:rsidRPr="000F3174">
        <w:rPr>
          <w:rFonts w:eastAsiaTheme="minorHAnsi" w:hint="eastAsia"/>
        </w:rPr>
        <w:t>를</w:t>
      </w:r>
      <w:r w:rsidR="00520FDA" w:rsidRPr="000F3174">
        <w:rPr>
          <w:rFonts w:eastAsiaTheme="minorHAnsi"/>
        </w:rPr>
        <w:t xml:space="preserve"> 초</w:t>
      </w:r>
      <w:r w:rsidR="0047486E" w:rsidRPr="000F3174">
        <w:rPr>
          <w:rFonts w:eastAsiaTheme="minorHAnsi" w:hint="eastAsia"/>
        </w:rPr>
        <w:t>빙</w:t>
      </w:r>
      <w:r w:rsidR="00520FDA" w:rsidRPr="000F3174">
        <w:rPr>
          <w:rFonts w:eastAsiaTheme="minorHAnsi" w:hint="eastAsia"/>
        </w:rPr>
        <w:t>하여</w:t>
      </w:r>
      <w:r w:rsidR="00520FDA" w:rsidRPr="000F3174">
        <w:rPr>
          <w:rFonts w:eastAsiaTheme="minorHAnsi"/>
        </w:rPr>
        <w:t xml:space="preserve"> </w:t>
      </w:r>
      <w:r w:rsidR="00520FDA" w:rsidRPr="000F3174">
        <w:rPr>
          <w:rFonts w:eastAsiaTheme="minorHAnsi" w:hint="eastAsia"/>
        </w:rPr>
        <w:t>각</w:t>
      </w:r>
      <w:r w:rsidR="00520FDA" w:rsidRPr="000F3174">
        <w:rPr>
          <w:rFonts w:eastAsiaTheme="minorHAnsi"/>
        </w:rPr>
        <w:t xml:space="preserve"> </w:t>
      </w:r>
      <w:r w:rsidR="00520FDA" w:rsidRPr="000F3174">
        <w:rPr>
          <w:rFonts w:eastAsiaTheme="minorHAnsi" w:hint="eastAsia"/>
        </w:rPr>
        <w:t>핵심질문별로</w:t>
      </w:r>
      <w:r w:rsidR="00520FDA" w:rsidRPr="000F3174">
        <w:rPr>
          <w:rFonts w:eastAsiaTheme="minorHAnsi"/>
        </w:rPr>
        <w:t xml:space="preserve"> </w:t>
      </w:r>
      <w:r w:rsidR="00520FDA" w:rsidRPr="000F3174">
        <w:rPr>
          <w:rFonts w:eastAsiaTheme="minorHAnsi" w:hint="eastAsia"/>
        </w:rPr>
        <w:t>논문검색식</w:t>
      </w:r>
      <w:r w:rsidR="00520FDA" w:rsidRPr="000F3174">
        <w:rPr>
          <w:rFonts w:eastAsiaTheme="minorHAnsi"/>
        </w:rPr>
        <w:t xml:space="preserve"> </w:t>
      </w:r>
      <w:r w:rsidR="00520FDA" w:rsidRPr="000F3174">
        <w:rPr>
          <w:rFonts w:eastAsiaTheme="minorHAnsi" w:hint="eastAsia"/>
        </w:rPr>
        <w:t>구성</w:t>
      </w:r>
      <w:r w:rsidRPr="000F3174">
        <w:rPr>
          <w:rFonts w:eastAsiaTheme="minorHAnsi"/>
        </w:rPr>
        <w:t>,</w:t>
      </w:r>
      <w:r w:rsidR="00520FDA" w:rsidRPr="000F3174">
        <w:rPr>
          <w:rFonts w:eastAsiaTheme="minorHAnsi"/>
        </w:rPr>
        <w:t xml:space="preserve"> 검색 진행</w:t>
      </w:r>
      <w:r w:rsidRPr="000F3174">
        <w:rPr>
          <w:rFonts w:eastAsiaTheme="minorHAnsi"/>
        </w:rPr>
        <w:t xml:space="preserve">. </w:t>
      </w:r>
      <w:r w:rsidR="003E155C" w:rsidRPr="000F3174">
        <w:rPr>
          <w:rFonts w:eastAsiaTheme="minorHAnsi" w:hint="eastAsia"/>
        </w:rPr>
        <w:t>문헌</w:t>
      </w:r>
      <w:r w:rsidRPr="000F3174">
        <w:rPr>
          <w:rFonts w:eastAsiaTheme="minorHAnsi" w:hint="eastAsia"/>
        </w:rPr>
        <w:t>선별</w:t>
      </w:r>
      <w:r w:rsidR="00520FDA" w:rsidRPr="000F3174">
        <w:rPr>
          <w:rFonts w:eastAsiaTheme="minorHAnsi"/>
        </w:rPr>
        <w:t xml:space="preserve"> </w:t>
      </w:r>
      <w:r w:rsidRPr="000F3174">
        <w:rPr>
          <w:rFonts w:eastAsiaTheme="minorHAnsi" w:hint="eastAsia"/>
        </w:rPr>
        <w:t>과정</w:t>
      </w:r>
      <w:r w:rsidR="00520FDA" w:rsidRPr="000F3174">
        <w:rPr>
          <w:rFonts w:eastAsiaTheme="minorHAnsi" w:hint="eastAsia"/>
        </w:rPr>
        <w:t>에</w:t>
      </w:r>
      <w:r w:rsidR="00520FDA" w:rsidRPr="000F3174">
        <w:rPr>
          <w:rFonts w:eastAsiaTheme="minorHAnsi"/>
        </w:rPr>
        <w:t xml:space="preserve"> 대한 </w:t>
      </w:r>
      <w:r w:rsidRPr="000F3174">
        <w:rPr>
          <w:rFonts w:eastAsiaTheme="minorHAnsi" w:hint="eastAsia"/>
        </w:rPr>
        <w:t>교육</w:t>
      </w:r>
      <w:r w:rsidR="00520FDA" w:rsidRPr="000F3174">
        <w:rPr>
          <w:rFonts w:eastAsiaTheme="minorHAnsi" w:hint="eastAsia"/>
        </w:rPr>
        <w:t>워크샵을</w:t>
      </w:r>
      <w:r w:rsidR="00520FDA" w:rsidRPr="000F3174">
        <w:rPr>
          <w:rFonts w:eastAsiaTheme="minorHAnsi"/>
        </w:rPr>
        <w:t xml:space="preserve"> </w:t>
      </w:r>
      <w:r w:rsidR="00520FDA" w:rsidRPr="000F3174">
        <w:rPr>
          <w:rFonts w:eastAsiaTheme="minorHAnsi" w:hint="eastAsia"/>
        </w:rPr>
        <w:t>진행하였다</w:t>
      </w:r>
      <w:r w:rsidR="00520FDA" w:rsidRPr="000F3174">
        <w:rPr>
          <w:rFonts w:eastAsiaTheme="minorHAnsi"/>
        </w:rPr>
        <w:t xml:space="preserve">. </w:t>
      </w:r>
      <w:r w:rsidR="000600BF" w:rsidRPr="000F3174">
        <w:rPr>
          <w:rFonts w:eastAsiaTheme="minorHAnsi" w:hint="eastAsia"/>
        </w:rPr>
        <w:t>이후</w:t>
      </w:r>
      <w:r w:rsidR="000600BF" w:rsidRPr="000F3174">
        <w:rPr>
          <w:rFonts w:eastAsiaTheme="minorHAnsi"/>
        </w:rPr>
        <w:t xml:space="preserve"> 각 </w:t>
      </w:r>
      <w:r w:rsidR="00466420">
        <w:rPr>
          <w:rFonts w:eastAsiaTheme="minorHAnsi" w:hint="eastAsia"/>
        </w:rPr>
        <w:t>부문</w:t>
      </w:r>
      <w:r w:rsidR="000600BF" w:rsidRPr="000F3174">
        <w:rPr>
          <w:rFonts w:eastAsiaTheme="minorHAnsi"/>
        </w:rPr>
        <w:t xml:space="preserve">별로 </w:t>
      </w:r>
      <w:r w:rsidRPr="000F3174">
        <w:rPr>
          <w:rFonts w:eastAsiaTheme="minorHAnsi" w:hint="eastAsia"/>
        </w:rPr>
        <w:lastRenderedPageBreak/>
        <w:t>국외검색</w:t>
      </w:r>
      <w:r w:rsidR="00A16824" w:rsidRPr="000F3174">
        <w:rPr>
          <w:rFonts w:eastAsiaTheme="minorHAnsi"/>
        </w:rPr>
        <w:t xml:space="preserve"> </w:t>
      </w:r>
      <w:r w:rsidRPr="000F3174">
        <w:rPr>
          <w:rFonts w:eastAsiaTheme="minorHAnsi" w:hint="eastAsia"/>
        </w:rPr>
        <w:t>데이터베이스로는</w:t>
      </w:r>
      <w:r w:rsidRPr="000F3174">
        <w:rPr>
          <w:rFonts w:eastAsiaTheme="minorHAnsi"/>
        </w:rPr>
        <w:t xml:space="preserve"> </w:t>
      </w:r>
      <w:r w:rsidR="000600BF" w:rsidRPr="000F3174">
        <w:rPr>
          <w:rFonts w:eastAsiaTheme="minorHAnsi"/>
        </w:rPr>
        <w:t>Medline, Embase, Cochrane,</w:t>
      </w:r>
      <w:r w:rsidRPr="000F3174">
        <w:rPr>
          <w:rFonts w:eastAsiaTheme="minorHAnsi"/>
        </w:rPr>
        <w:t xml:space="preserve"> </w:t>
      </w:r>
      <w:r w:rsidRPr="000F3174">
        <w:rPr>
          <w:rFonts w:eastAsiaTheme="minorHAnsi" w:hint="eastAsia"/>
        </w:rPr>
        <w:t>국내검색</w:t>
      </w:r>
      <w:r w:rsidR="00A16824" w:rsidRPr="000F3174">
        <w:rPr>
          <w:rFonts w:eastAsiaTheme="minorHAnsi"/>
        </w:rPr>
        <w:t xml:space="preserve"> </w:t>
      </w:r>
      <w:r w:rsidRPr="000F3174">
        <w:rPr>
          <w:rFonts w:eastAsiaTheme="minorHAnsi" w:hint="eastAsia"/>
        </w:rPr>
        <w:t>데이터베이스로는</w:t>
      </w:r>
      <w:r w:rsidRPr="000F3174">
        <w:rPr>
          <w:rFonts w:eastAsiaTheme="minorHAnsi"/>
        </w:rPr>
        <w:t xml:space="preserve"> </w:t>
      </w:r>
      <w:r w:rsidR="00CB0054">
        <w:rPr>
          <w:rFonts w:eastAsiaTheme="minorHAnsi"/>
        </w:rPr>
        <w:t>K</w:t>
      </w:r>
      <w:r w:rsidR="000600BF" w:rsidRPr="000F3174">
        <w:rPr>
          <w:rFonts w:eastAsiaTheme="minorHAnsi"/>
        </w:rPr>
        <w:t>oreamed</w:t>
      </w:r>
      <w:r w:rsidRPr="000F3174">
        <w:rPr>
          <w:rFonts w:eastAsiaTheme="minorHAnsi" w:hint="eastAsia"/>
        </w:rPr>
        <w:t>를</w:t>
      </w:r>
      <w:r w:rsidRPr="000F3174">
        <w:rPr>
          <w:rFonts w:eastAsiaTheme="minorHAnsi"/>
        </w:rPr>
        <w:t xml:space="preserve"> </w:t>
      </w:r>
      <w:r w:rsidRPr="000F3174">
        <w:rPr>
          <w:rFonts w:eastAsiaTheme="minorHAnsi" w:hint="eastAsia"/>
        </w:rPr>
        <w:t>선정</w:t>
      </w:r>
      <w:r w:rsidR="00760B96" w:rsidRPr="000F3174">
        <w:rPr>
          <w:rFonts w:eastAsiaTheme="minorHAnsi" w:hint="eastAsia"/>
        </w:rPr>
        <w:t>하여</w:t>
      </w:r>
      <w:r w:rsidR="00110815" w:rsidRPr="000F3174">
        <w:rPr>
          <w:rFonts w:eastAsiaTheme="minorHAnsi"/>
        </w:rPr>
        <w:t xml:space="preserve">, </w:t>
      </w:r>
      <w:r w:rsidR="00110815" w:rsidRPr="000F3174">
        <w:rPr>
          <w:rFonts w:eastAsiaTheme="minorHAnsi" w:hint="eastAsia"/>
        </w:rPr>
        <w:t>각각의</w:t>
      </w:r>
      <w:r w:rsidR="00110815" w:rsidRPr="000F3174">
        <w:rPr>
          <w:rFonts w:eastAsiaTheme="minorHAnsi"/>
        </w:rPr>
        <w:t xml:space="preserve"> </w:t>
      </w:r>
      <w:r w:rsidR="00110815" w:rsidRPr="000F3174">
        <w:rPr>
          <w:rFonts w:eastAsiaTheme="minorHAnsi" w:hint="eastAsia"/>
        </w:rPr>
        <w:t>핵심질문에</w:t>
      </w:r>
      <w:r w:rsidR="00110815" w:rsidRPr="000F3174">
        <w:rPr>
          <w:rFonts w:eastAsiaTheme="minorHAnsi"/>
        </w:rPr>
        <w:t xml:space="preserve"> </w:t>
      </w:r>
      <w:r w:rsidR="00110815" w:rsidRPr="000F3174">
        <w:rPr>
          <w:rFonts w:eastAsiaTheme="minorHAnsi" w:hint="eastAsia"/>
        </w:rPr>
        <w:t>대해</w:t>
      </w:r>
      <w:r w:rsidR="00760B96" w:rsidRPr="000F3174">
        <w:rPr>
          <w:rFonts w:eastAsiaTheme="minorHAnsi"/>
        </w:rPr>
        <w:t xml:space="preserve"> </w:t>
      </w:r>
      <w:r w:rsidR="0047486E" w:rsidRPr="000F3174">
        <w:rPr>
          <w:rFonts w:eastAsiaTheme="minorHAnsi" w:hint="eastAsia"/>
        </w:rPr>
        <w:t>상기</w:t>
      </w:r>
      <w:r w:rsidR="00110815" w:rsidRPr="000F3174">
        <w:rPr>
          <w:rFonts w:eastAsiaTheme="minorHAnsi"/>
        </w:rPr>
        <w:t xml:space="preserve"> 데이터베이스별로</w:t>
      </w:r>
      <w:r w:rsidR="000600BF" w:rsidRPr="000F3174">
        <w:rPr>
          <w:rFonts w:eastAsiaTheme="minorHAnsi"/>
        </w:rPr>
        <w:t xml:space="preserve"> 고유의 검색식을 만</w:t>
      </w:r>
      <w:r w:rsidR="00760B96" w:rsidRPr="000F3174">
        <w:rPr>
          <w:rFonts w:eastAsiaTheme="minorHAnsi" w:hint="eastAsia"/>
        </w:rPr>
        <w:t>든</w:t>
      </w:r>
      <w:r w:rsidR="00760B96" w:rsidRPr="000F3174">
        <w:rPr>
          <w:rFonts w:eastAsiaTheme="minorHAnsi"/>
        </w:rPr>
        <w:t xml:space="preserve"> </w:t>
      </w:r>
      <w:r w:rsidR="00760B96" w:rsidRPr="000F3174">
        <w:rPr>
          <w:rFonts w:eastAsiaTheme="minorHAnsi" w:hint="eastAsia"/>
        </w:rPr>
        <w:t>후</w:t>
      </w:r>
      <w:r w:rsidR="000600BF" w:rsidRPr="000F3174">
        <w:rPr>
          <w:rFonts w:eastAsiaTheme="minorHAnsi"/>
        </w:rPr>
        <w:t xml:space="preserve"> </w:t>
      </w:r>
      <w:r w:rsidR="00110815" w:rsidRPr="000F3174">
        <w:rPr>
          <w:rFonts w:eastAsiaTheme="minorHAnsi" w:hint="eastAsia"/>
        </w:rPr>
        <w:t>이를</w:t>
      </w:r>
      <w:r w:rsidR="00110815" w:rsidRPr="000F3174">
        <w:rPr>
          <w:rFonts w:eastAsiaTheme="minorHAnsi"/>
        </w:rPr>
        <w:t xml:space="preserve"> 이용하여 </w:t>
      </w:r>
      <w:r w:rsidR="000600BF" w:rsidRPr="000F3174">
        <w:rPr>
          <w:rFonts w:eastAsiaTheme="minorHAnsi" w:hint="eastAsia"/>
        </w:rPr>
        <w:t>논문검색과정을</w:t>
      </w:r>
      <w:r w:rsidR="000600BF" w:rsidRPr="000F3174">
        <w:rPr>
          <w:rFonts w:eastAsiaTheme="minorHAnsi"/>
        </w:rPr>
        <w:t xml:space="preserve"> </w:t>
      </w:r>
      <w:r w:rsidR="000600BF" w:rsidRPr="000F3174">
        <w:rPr>
          <w:rFonts w:eastAsiaTheme="minorHAnsi" w:hint="eastAsia"/>
        </w:rPr>
        <w:t>시작하였다</w:t>
      </w:r>
      <w:r w:rsidR="000600BF" w:rsidRPr="000F3174">
        <w:rPr>
          <w:rFonts w:eastAsiaTheme="minorHAnsi"/>
        </w:rPr>
        <w:t>.</w:t>
      </w:r>
      <w:r w:rsidR="00D001F3">
        <w:rPr>
          <w:rFonts w:eastAsiaTheme="minorHAnsi"/>
        </w:rPr>
        <w:t xml:space="preserve"> (각</w:t>
      </w:r>
      <w:r w:rsidR="00CE3684">
        <w:rPr>
          <w:rFonts w:eastAsiaTheme="minorHAnsi" w:hint="eastAsia"/>
        </w:rPr>
        <w:t>각의</w:t>
      </w:r>
      <w:r w:rsidR="00D001F3">
        <w:rPr>
          <w:rFonts w:eastAsiaTheme="minorHAnsi" w:hint="eastAsia"/>
        </w:rPr>
        <w:t xml:space="preserve"> 검색식은 </w:t>
      </w:r>
      <w:r w:rsidR="00D001F3">
        <w:rPr>
          <w:rFonts w:eastAsiaTheme="minorHAnsi"/>
        </w:rPr>
        <w:t>APPENDIX 1</w:t>
      </w:r>
      <w:r w:rsidR="00D001F3">
        <w:rPr>
          <w:rFonts w:eastAsiaTheme="minorHAnsi" w:hint="eastAsia"/>
        </w:rPr>
        <w:t>에 제시되어 있</w:t>
      </w:r>
      <w:r w:rsidR="00CE3684">
        <w:rPr>
          <w:rFonts w:eastAsiaTheme="minorHAnsi" w:hint="eastAsia"/>
        </w:rPr>
        <w:t>음</w:t>
      </w:r>
      <w:r w:rsidR="00D001F3">
        <w:rPr>
          <w:rFonts w:eastAsiaTheme="minorHAnsi" w:hint="eastAsia"/>
        </w:rPr>
        <w:t>.</w:t>
      </w:r>
      <w:r w:rsidR="00D001F3">
        <w:rPr>
          <w:rFonts w:eastAsiaTheme="minorHAnsi"/>
        </w:rPr>
        <w:t>)</w:t>
      </w:r>
      <w:r w:rsidR="000600BF" w:rsidRPr="000F3174">
        <w:rPr>
          <w:rFonts w:eastAsiaTheme="minorHAnsi"/>
        </w:rPr>
        <w:t xml:space="preserve"> </w:t>
      </w:r>
      <w:r w:rsidR="00B71C00" w:rsidRPr="000F3174">
        <w:rPr>
          <w:rFonts w:eastAsiaTheme="minorHAnsi" w:hint="eastAsia"/>
        </w:rPr>
        <w:t>각</w:t>
      </w:r>
      <w:r w:rsidR="00B71C00" w:rsidRPr="000F3174">
        <w:rPr>
          <w:rFonts w:eastAsiaTheme="minorHAnsi"/>
        </w:rPr>
        <w:t xml:space="preserve"> </w:t>
      </w:r>
      <w:r w:rsidR="00110815" w:rsidRPr="000F3174">
        <w:rPr>
          <w:rFonts w:eastAsiaTheme="minorHAnsi" w:hint="eastAsia"/>
        </w:rPr>
        <w:t>핵심질문당</w:t>
      </w:r>
      <w:r w:rsidR="00110815" w:rsidRPr="000F3174">
        <w:rPr>
          <w:rFonts w:eastAsiaTheme="minorHAnsi"/>
        </w:rPr>
        <w:t xml:space="preserve"> </w:t>
      </w:r>
      <w:r w:rsidR="00B71C00" w:rsidRPr="000F3174">
        <w:rPr>
          <w:rFonts w:eastAsiaTheme="minorHAnsi" w:hint="eastAsia"/>
        </w:rPr>
        <w:t>데이터</w:t>
      </w:r>
      <w:r w:rsidR="00110815" w:rsidRPr="000F3174">
        <w:rPr>
          <w:rFonts w:eastAsiaTheme="minorHAnsi" w:hint="eastAsia"/>
        </w:rPr>
        <w:t>베이스별로</w:t>
      </w:r>
      <w:r w:rsidR="00110815" w:rsidRPr="000F3174">
        <w:rPr>
          <w:rFonts w:eastAsiaTheme="minorHAnsi"/>
        </w:rPr>
        <w:t xml:space="preserve"> 검색된 논문들을 하나의 엔드노트 화일에 모은 이후 필터기능을 사용하여 중복되는 논문들을 걸러 제외하여 논문들을 수집하였다. 이렇게 </w:t>
      </w:r>
      <w:r w:rsidRPr="000F3174">
        <w:rPr>
          <w:rFonts w:eastAsiaTheme="minorHAnsi" w:hint="eastAsia"/>
        </w:rPr>
        <w:t>검색된</w:t>
      </w:r>
      <w:r w:rsidRPr="000F3174">
        <w:rPr>
          <w:rFonts w:eastAsiaTheme="minorHAnsi"/>
        </w:rPr>
        <w:t xml:space="preserve"> 논문들의 제목과 초록을 보고 핵심질문의 조건을 만족하는 논문을 1</w:t>
      </w:r>
      <w:r w:rsidRPr="000F3174">
        <w:rPr>
          <w:rFonts w:eastAsiaTheme="minorHAnsi" w:hint="eastAsia"/>
        </w:rPr>
        <w:t>차적으로</w:t>
      </w:r>
      <w:r w:rsidRPr="000F3174">
        <w:rPr>
          <w:rFonts w:eastAsiaTheme="minorHAnsi"/>
        </w:rPr>
        <w:t xml:space="preserve"> </w:t>
      </w:r>
      <w:r w:rsidRPr="000F3174">
        <w:rPr>
          <w:rFonts w:eastAsiaTheme="minorHAnsi" w:hint="eastAsia"/>
        </w:rPr>
        <w:t>선별하였으며</w:t>
      </w:r>
      <w:r w:rsidRPr="000F3174">
        <w:rPr>
          <w:rFonts w:eastAsiaTheme="minorHAnsi"/>
        </w:rPr>
        <w:t xml:space="preserve">, </w:t>
      </w:r>
      <w:r w:rsidRPr="000F3174">
        <w:rPr>
          <w:rFonts w:eastAsiaTheme="minorHAnsi" w:hint="eastAsia"/>
        </w:rPr>
        <w:t>이</w:t>
      </w:r>
      <w:r w:rsidRPr="000F3174">
        <w:rPr>
          <w:rFonts w:eastAsiaTheme="minorHAnsi"/>
        </w:rPr>
        <w:t xml:space="preserve"> </w:t>
      </w:r>
      <w:r w:rsidRPr="000F3174">
        <w:rPr>
          <w:rFonts w:eastAsiaTheme="minorHAnsi" w:hint="eastAsia"/>
        </w:rPr>
        <w:t>과정에서</w:t>
      </w:r>
      <w:r w:rsidRPr="000F3174">
        <w:rPr>
          <w:rFonts w:eastAsiaTheme="minorHAnsi"/>
        </w:rPr>
        <w:t xml:space="preserve"> </w:t>
      </w:r>
      <w:r w:rsidRPr="000F3174">
        <w:rPr>
          <w:rFonts w:eastAsiaTheme="minorHAnsi" w:hint="eastAsia"/>
        </w:rPr>
        <w:t>영어와</w:t>
      </w:r>
      <w:r w:rsidRPr="000F3174">
        <w:rPr>
          <w:rFonts w:eastAsiaTheme="minorHAnsi"/>
        </w:rPr>
        <w:t xml:space="preserve"> </w:t>
      </w:r>
      <w:r w:rsidRPr="000F3174">
        <w:rPr>
          <w:rFonts w:eastAsiaTheme="minorHAnsi" w:hint="eastAsia"/>
        </w:rPr>
        <w:t>국어</w:t>
      </w:r>
      <w:r w:rsidR="00B71C00" w:rsidRPr="000F3174">
        <w:rPr>
          <w:rFonts w:eastAsiaTheme="minorHAnsi"/>
        </w:rPr>
        <w:t xml:space="preserve"> 이외의 언어로</w:t>
      </w:r>
      <w:r w:rsidRPr="000F3174">
        <w:rPr>
          <w:rFonts w:eastAsiaTheme="minorHAnsi"/>
        </w:rPr>
        <w:t xml:space="preserve"> 쓰여진 논문</w:t>
      </w:r>
      <w:r w:rsidR="00110815" w:rsidRPr="000F3174">
        <w:rPr>
          <w:rFonts w:eastAsiaTheme="minorHAnsi"/>
        </w:rPr>
        <w:t xml:space="preserve">, </w:t>
      </w:r>
      <w:r w:rsidR="00110815" w:rsidRPr="000F3174">
        <w:rPr>
          <w:rFonts w:eastAsiaTheme="minorHAnsi" w:hint="eastAsia"/>
        </w:rPr>
        <w:t>증례보고</w:t>
      </w:r>
      <w:r w:rsidR="00110815" w:rsidRPr="000F3174">
        <w:rPr>
          <w:rFonts w:eastAsiaTheme="minorHAnsi"/>
        </w:rPr>
        <w:t xml:space="preserve">, </w:t>
      </w:r>
      <w:r w:rsidR="00110815" w:rsidRPr="000F3174">
        <w:rPr>
          <w:rFonts w:eastAsiaTheme="minorHAnsi" w:hint="eastAsia"/>
        </w:rPr>
        <w:t>기술적</w:t>
      </w:r>
      <w:r w:rsidR="00110815" w:rsidRPr="000F3174">
        <w:rPr>
          <w:rFonts w:eastAsiaTheme="minorHAnsi"/>
        </w:rPr>
        <w:t xml:space="preserve"> </w:t>
      </w:r>
      <w:r w:rsidR="00110815" w:rsidRPr="000F3174">
        <w:rPr>
          <w:rFonts w:eastAsiaTheme="minorHAnsi" w:hint="eastAsia"/>
        </w:rPr>
        <w:t>보고</w:t>
      </w:r>
      <w:r w:rsidR="00110815" w:rsidRPr="000F3174">
        <w:rPr>
          <w:rFonts w:eastAsiaTheme="minorHAnsi"/>
        </w:rPr>
        <w:t>(technical note)</w:t>
      </w:r>
      <w:r w:rsidR="0047486E" w:rsidRPr="000F3174">
        <w:rPr>
          <w:rFonts w:eastAsiaTheme="minorHAnsi" w:hint="eastAsia"/>
        </w:rPr>
        <w:t>들은</w:t>
      </w:r>
      <w:r w:rsidR="00B71C00" w:rsidRPr="000F3174">
        <w:rPr>
          <w:rFonts w:eastAsiaTheme="minorHAnsi"/>
        </w:rPr>
        <w:t xml:space="preserve"> 제외하였고,</w:t>
      </w:r>
      <w:r w:rsidRPr="000F3174">
        <w:rPr>
          <w:rFonts w:eastAsiaTheme="minorHAnsi"/>
        </w:rPr>
        <w:t xml:space="preserve"> </w:t>
      </w:r>
      <w:r w:rsidR="00B71C00" w:rsidRPr="000F3174">
        <w:rPr>
          <w:rFonts w:eastAsiaTheme="minorHAnsi" w:hint="eastAsia"/>
        </w:rPr>
        <w:t>환자를</w:t>
      </w:r>
      <w:r w:rsidR="00B71C00" w:rsidRPr="000F3174">
        <w:rPr>
          <w:rFonts w:eastAsiaTheme="minorHAnsi"/>
        </w:rPr>
        <w:t xml:space="preserve"> 대상으로 시행한 임상연구만을 선별하였으며, </w:t>
      </w:r>
      <w:r w:rsidR="00E9167D" w:rsidRPr="000F3174">
        <w:rPr>
          <w:rFonts w:eastAsiaTheme="minorHAnsi" w:hint="eastAsia"/>
        </w:rPr>
        <w:t>학회발표초록집에</w:t>
      </w:r>
      <w:r w:rsidR="00E9167D" w:rsidRPr="000F3174">
        <w:rPr>
          <w:rFonts w:eastAsiaTheme="minorHAnsi"/>
        </w:rPr>
        <w:t xml:space="preserve"> 수록되어 초록형태로만 </w:t>
      </w:r>
      <w:r w:rsidR="00110815" w:rsidRPr="000F3174">
        <w:rPr>
          <w:rFonts w:eastAsiaTheme="minorHAnsi" w:hint="eastAsia"/>
        </w:rPr>
        <w:t>존재하는</w:t>
      </w:r>
      <w:r w:rsidR="00E9167D" w:rsidRPr="000F3174">
        <w:rPr>
          <w:rFonts w:eastAsiaTheme="minorHAnsi"/>
        </w:rPr>
        <w:t xml:space="preserve"> 논문은 제외하였다</w:t>
      </w:r>
      <w:r w:rsidR="00760B96" w:rsidRPr="000F3174">
        <w:rPr>
          <w:rFonts w:eastAsiaTheme="minorHAnsi"/>
        </w:rPr>
        <w:t>. 1</w:t>
      </w:r>
      <w:r w:rsidR="00760B96" w:rsidRPr="000F3174">
        <w:rPr>
          <w:rFonts w:eastAsiaTheme="minorHAnsi" w:hint="eastAsia"/>
        </w:rPr>
        <w:t>차적으로</w:t>
      </w:r>
      <w:r w:rsidR="00760B96" w:rsidRPr="000F3174">
        <w:rPr>
          <w:rFonts w:eastAsiaTheme="minorHAnsi"/>
        </w:rPr>
        <w:t xml:space="preserve"> </w:t>
      </w:r>
      <w:r w:rsidR="00760B96" w:rsidRPr="000F3174">
        <w:rPr>
          <w:rFonts w:eastAsiaTheme="minorHAnsi" w:hint="eastAsia"/>
        </w:rPr>
        <w:t>선별된</w:t>
      </w:r>
      <w:r w:rsidR="00760B96" w:rsidRPr="000F3174">
        <w:rPr>
          <w:rFonts w:eastAsiaTheme="minorHAnsi"/>
        </w:rPr>
        <w:t xml:space="preserve"> </w:t>
      </w:r>
      <w:r w:rsidR="00760B96" w:rsidRPr="000F3174">
        <w:rPr>
          <w:rFonts w:eastAsiaTheme="minorHAnsi" w:hint="eastAsia"/>
        </w:rPr>
        <w:t>논문들</w:t>
      </w:r>
      <w:r w:rsidR="0047486E" w:rsidRPr="000F3174">
        <w:rPr>
          <w:rFonts w:eastAsiaTheme="minorHAnsi" w:hint="eastAsia"/>
        </w:rPr>
        <w:t>의</w:t>
      </w:r>
      <w:r w:rsidR="00760B96" w:rsidRPr="000F3174">
        <w:rPr>
          <w:rFonts w:eastAsiaTheme="minorHAnsi"/>
        </w:rPr>
        <w:t xml:space="preserve"> 본문을 찾아</w:t>
      </w:r>
      <w:r w:rsidR="0047486E" w:rsidRPr="000F3174">
        <w:rPr>
          <w:rFonts w:eastAsiaTheme="minorHAnsi"/>
        </w:rPr>
        <w:t xml:space="preserve"> 검토</w:t>
      </w:r>
      <w:r w:rsidR="00760B96" w:rsidRPr="000F3174">
        <w:rPr>
          <w:rFonts w:eastAsiaTheme="minorHAnsi" w:hint="eastAsia"/>
        </w:rPr>
        <w:t>하여</w:t>
      </w:r>
      <w:r w:rsidR="00B71C00" w:rsidRPr="000F3174">
        <w:rPr>
          <w:rFonts w:eastAsiaTheme="minorHAnsi"/>
        </w:rPr>
        <w:t xml:space="preserve">, </w:t>
      </w:r>
      <w:r w:rsidR="0047486E" w:rsidRPr="000F3174">
        <w:rPr>
          <w:rFonts w:eastAsiaTheme="minorHAnsi" w:hint="eastAsia"/>
        </w:rPr>
        <w:t>다시</w:t>
      </w:r>
      <w:r w:rsidR="0047486E" w:rsidRPr="000F3174">
        <w:rPr>
          <w:rFonts w:eastAsiaTheme="minorHAnsi"/>
        </w:rPr>
        <w:t xml:space="preserve"> </w:t>
      </w:r>
      <w:r w:rsidR="00B71C00" w:rsidRPr="000F3174">
        <w:rPr>
          <w:rFonts w:eastAsiaTheme="minorHAnsi" w:hint="eastAsia"/>
        </w:rPr>
        <w:t>핵</w:t>
      </w:r>
      <w:r w:rsidR="00110815" w:rsidRPr="000F3174">
        <w:rPr>
          <w:rFonts w:eastAsiaTheme="minorHAnsi" w:hint="eastAsia"/>
        </w:rPr>
        <w:t>심</w:t>
      </w:r>
      <w:r w:rsidR="00B71C00" w:rsidRPr="000F3174">
        <w:rPr>
          <w:rFonts w:eastAsiaTheme="minorHAnsi" w:hint="eastAsia"/>
        </w:rPr>
        <w:t>질문에</w:t>
      </w:r>
      <w:r w:rsidR="00B71C00" w:rsidRPr="000F3174">
        <w:rPr>
          <w:rFonts w:eastAsiaTheme="minorHAnsi"/>
        </w:rPr>
        <w:t xml:space="preserve"> </w:t>
      </w:r>
      <w:r w:rsidR="00B71C00" w:rsidRPr="000F3174">
        <w:rPr>
          <w:rFonts w:eastAsiaTheme="minorHAnsi" w:hint="eastAsia"/>
        </w:rPr>
        <w:t>부합하지</w:t>
      </w:r>
      <w:r w:rsidR="00B71C00" w:rsidRPr="000F3174">
        <w:rPr>
          <w:rFonts w:eastAsiaTheme="minorHAnsi"/>
        </w:rPr>
        <w:t xml:space="preserve"> </w:t>
      </w:r>
      <w:r w:rsidR="00B71C00" w:rsidRPr="000F3174">
        <w:rPr>
          <w:rFonts w:eastAsiaTheme="minorHAnsi" w:hint="eastAsia"/>
        </w:rPr>
        <w:t>않은</w:t>
      </w:r>
      <w:r w:rsidR="00B71C00" w:rsidRPr="000F3174">
        <w:rPr>
          <w:rFonts w:eastAsiaTheme="minorHAnsi"/>
        </w:rPr>
        <w:t xml:space="preserve"> </w:t>
      </w:r>
      <w:r w:rsidR="00B71C00" w:rsidRPr="000F3174">
        <w:rPr>
          <w:rFonts w:eastAsiaTheme="minorHAnsi" w:hint="eastAsia"/>
        </w:rPr>
        <w:t>논문들을</w:t>
      </w:r>
      <w:r w:rsidR="00B71C00" w:rsidRPr="000F3174">
        <w:rPr>
          <w:rFonts w:eastAsiaTheme="minorHAnsi"/>
        </w:rPr>
        <w:t xml:space="preserve"> </w:t>
      </w:r>
      <w:r w:rsidR="00B71C00" w:rsidRPr="000F3174">
        <w:rPr>
          <w:rFonts w:eastAsiaTheme="minorHAnsi" w:hint="eastAsia"/>
        </w:rPr>
        <w:t>제외</w:t>
      </w:r>
      <w:r w:rsidR="0047486E" w:rsidRPr="000F3174">
        <w:rPr>
          <w:rFonts w:eastAsiaTheme="minorHAnsi" w:hint="eastAsia"/>
        </w:rPr>
        <w:t>하는</w:t>
      </w:r>
      <w:r w:rsidR="0047486E" w:rsidRPr="000F3174">
        <w:rPr>
          <w:rFonts w:eastAsiaTheme="minorHAnsi"/>
        </w:rPr>
        <w:t xml:space="preserve"> </w:t>
      </w:r>
      <w:r w:rsidR="0047486E" w:rsidRPr="000F3174">
        <w:rPr>
          <w:rFonts w:eastAsiaTheme="minorHAnsi" w:hint="eastAsia"/>
        </w:rPr>
        <w:t>과정을</w:t>
      </w:r>
      <w:r w:rsidR="0047486E" w:rsidRPr="000F3174">
        <w:rPr>
          <w:rFonts w:eastAsiaTheme="minorHAnsi"/>
        </w:rPr>
        <w:t xml:space="preserve"> </w:t>
      </w:r>
      <w:r w:rsidR="0047486E" w:rsidRPr="000F3174">
        <w:rPr>
          <w:rFonts w:eastAsiaTheme="minorHAnsi" w:hint="eastAsia"/>
        </w:rPr>
        <w:t>거친</w:t>
      </w:r>
      <w:r w:rsidR="0047486E" w:rsidRPr="000F3174">
        <w:rPr>
          <w:rFonts w:eastAsiaTheme="minorHAnsi"/>
        </w:rPr>
        <w:t xml:space="preserve"> </w:t>
      </w:r>
      <w:r w:rsidR="0047486E" w:rsidRPr="000F3174">
        <w:rPr>
          <w:rFonts w:eastAsiaTheme="minorHAnsi" w:hint="eastAsia"/>
        </w:rPr>
        <w:t>이후</w:t>
      </w:r>
      <w:r w:rsidR="0047486E" w:rsidRPr="000F3174">
        <w:rPr>
          <w:rFonts w:eastAsiaTheme="minorHAnsi"/>
        </w:rPr>
        <w:t xml:space="preserve">, </w:t>
      </w:r>
      <w:r w:rsidR="0047486E" w:rsidRPr="000F3174">
        <w:rPr>
          <w:rFonts w:eastAsiaTheme="minorHAnsi" w:hint="eastAsia"/>
        </w:rPr>
        <w:t>남은</w:t>
      </w:r>
      <w:r w:rsidR="0047486E" w:rsidRPr="000F3174">
        <w:rPr>
          <w:rFonts w:eastAsiaTheme="minorHAnsi"/>
        </w:rPr>
        <w:t xml:space="preserve"> </w:t>
      </w:r>
      <w:r w:rsidR="0047486E" w:rsidRPr="000F3174">
        <w:rPr>
          <w:rFonts w:eastAsiaTheme="minorHAnsi" w:hint="eastAsia"/>
        </w:rPr>
        <w:t>논문</w:t>
      </w:r>
      <w:r w:rsidR="00B71C00" w:rsidRPr="000F3174">
        <w:rPr>
          <w:rFonts w:eastAsiaTheme="minorHAnsi" w:hint="eastAsia"/>
        </w:rPr>
        <w:t>들을</w:t>
      </w:r>
      <w:r w:rsidR="00B71C00" w:rsidRPr="000F3174">
        <w:rPr>
          <w:rFonts w:eastAsiaTheme="minorHAnsi"/>
        </w:rPr>
        <w:t xml:space="preserve"> </w:t>
      </w:r>
      <w:r w:rsidR="00B71C00" w:rsidRPr="000F3174">
        <w:rPr>
          <w:rFonts w:eastAsiaTheme="minorHAnsi" w:hint="eastAsia"/>
        </w:rPr>
        <w:t>최종적으로</w:t>
      </w:r>
      <w:r w:rsidR="00B71C00" w:rsidRPr="000F3174">
        <w:rPr>
          <w:rFonts w:eastAsiaTheme="minorHAnsi"/>
        </w:rPr>
        <w:t xml:space="preserve"> </w:t>
      </w:r>
      <w:r w:rsidR="00B71C00" w:rsidRPr="000F3174">
        <w:rPr>
          <w:rFonts w:eastAsiaTheme="minorHAnsi" w:hint="eastAsia"/>
        </w:rPr>
        <w:t>선</w:t>
      </w:r>
      <w:r w:rsidR="0047486E" w:rsidRPr="000F3174">
        <w:rPr>
          <w:rFonts w:eastAsiaTheme="minorHAnsi" w:hint="eastAsia"/>
        </w:rPr>
        <w:t>택</w:t>
      </w:r>
      <w:r w:rsidR="00B71C00" w:rsidRPr="000F3174">
        <w:rPr>
          <w:rFonts w:eastAsiaTheme="minorHAnsi" w:hint="eastAsia"/>
        </w:rPr>
        <w:t>하였다</w:t>
      </w:r>
      <w:r w:rsidR="00B71C00" w:rsidRPr="000F3174">
        <w:rPr>
          <w:rFonts w:eastAsiaTheme="minorHAnsi"/>
        </w:rPr>
        <w:t xml:space="preserve">. </w:t>
      </w:r>
      <w:r w:rsidR="00B71C00" w:rsidRPr="000F3174">
        <w:rPr>
          <w:rFonts w:eastAsiaTheme="minorHAnsi" w:hint="eastAsia"/>
        </w:rPr>
        <w:t>이</w:t>
      </w:r>
      <w:r w:rsidR="00B71C00" w:rsidRPr="000F3174">
        <w:rPr>
          <w:rFonts w:eastAsiaTheme="minorHAnsi"/>
        </w:rPr>
        <w:t xml:space="preserve"> 과정에서 한 핵심질문에 대해 최소 2</w:t>
      </w:r>
      <w:r w:rsidR="00B71C00" w:rsidRPr="000F3174">
        <w:rPr>
          <w:rFonts w:eastAsiaTheme="minorHAnsi" w:hint="eastAsia"/>
        </w:rPr>
        <w:t>명의</w:t>
      </w:r>
      <w:r w:rsidR="00B71C00" w:rsidRPr="000F3174">
        <w:rPr>
          <w:rFonts w:eastAsiaTheme="minorHAnsi"/>
        </w:rPr>
        <w:t xml:space="preserve"> 위원이 </w:t>
      </w:r>
      <w:r w:rsidR="00110815" w:rsidRPr="000F3174">
        <w:rPr>
          <w:rFonts w:eastAsiaTheme="minorHAnsi" w:hint="eastAsia"/>
        </w:rPr>
        <w:t>검색</w:t>
      </w:r>
      <w:r w:rsidR="00110815" w:rsidRPr="000F3174">
        <w:rPr>
          <w:rFonts w:eastAsiaTheme="minorHAnsi"/>
        </w:rPr>
        <w:t xml:space="preserve"> 및 </w:t>
      </w:r>
      <w:r w:rsidR="00B71C00" w:rsidRPr="000F3174">
        <w:rPr>
          <w:rFonts w:eastAsiaTheme="minorHAnsi" w:hint="eastAsia"/>
        </w:rPr>
        <w:t>선별과정에</w:t>
      </w:r>
      <w:r w:rsidR="00B71C00" w:rsidRPr="000F3174">
        <w:rPr>
          <w:rFonts w:eastAsiaTheme="minorHAnsi"/>
        </w:rPr>
        <w:t xml:space="preserve"> </w:t>
      </w:r>
      <w:r w:rsidR="00B71C00" w:rsidRPr="000F3174">
        <w:rPr>
          <w:rFonts w:eastAsiaTheme="minorHAnsi" w:hint="eastAsia"/>
        </w:rPr>
        <w:t>참여하여</w:t>
      </w:r>
      <w:r w:rsidR="00B71C00" w:rsidRPr="000F3174">
        <w:rPr>
          <w:rFonts w:eastAsiaTheme="minorHAnsi"/>
        </w:rPr>
        <w:t xml:space="preserve"> </w:t>
      </w:r>
      <w:r w:rsidR="00110815" w:rsidRPr="000F3174">
        <w:rPr>
          <w:rFonts w:eastAsiaTheme="minorHAnsi" w:hint="eastAsia"/>
        </w:rPr>
        <w:t>서로</w:t>
      </w:r>
      <w:r w:rsidR="00110815" w:rsidRPr="000F3174">
        <w:rPr>
          <w:rFonts w:eastAsiaTheme="minorHAnsi"/>
        </w:rPr>
        <w:t xml:space="preserve"> </w:t>
      </w:r>
      <w:r w:rsidR="00B71C00" w:rsidRPr="000F3174">
        <w:rPr>
          <w:rFonts w:eastAsiaTheme="minorHAnsi" w:hint="eastAsia"/>
        </w:rPr>
        <w:t>논의</w:t>
      </w:r>
      <w:r w:rsidR="00B71C00" w:rsidRPr="000F3174">
        <w:rPr>
          <w:rFonts w:eastAsiaTheme="minorHAnsi"/>
        </w:rPr>
        <w:t xml:space="preserve"> </w:t>
      </w:r>
      <w:r w:rsidR="00B71C00" w:rsidRPr="000F3174">
        <w:rPr>
          <w:rFonts w:eastAsiaTheme="minorHAnsi" w:hint="eastAsia"/>
        </w:rPr>
        <w:t>및</w:t>
      </w:r>
      <w:r w:rsidR="00B71C00" w:rsidRPr="000F3174">
        <w:rPr>
          <w:rFonts w:eastAsiaTheme="minorHAnsi"/>
        </w:rPr>
        <w:t xml:space="preserve"> </w:t>
      </w:r>
      <w:r w:rsidR="00B71C00" w:rsidRPr="000F3174">
        <w:rPr>
          <w:rFonts w:eastAsiaTheme="minorHAnsi" w:hint="eastAsia"/>
        </w:rPr>
        <w:t>합의</w:t>
      </w:r>
      <w:r w:rsidR="00110815" w:rsidRPr="000F3174">
        <w:rPr>
          <w:rFonts w:eastAsiaTheme="minorHAnsi"/>
        </w:rPr>
        <w:t xml:space="preserve"> </w:t>
      </w:r>
      <w:r w:rsidR="00B71C00" w:rsidRPr="000F3174">
        <w:rPr>
          <w:rFonts w:eastAsiaTheme="minorHAnsi" w:hint="eastAsia"/>
        </w:rPr>
        <w:t>과정을</w:t>
      </w:r>
      <w:r w:rsidR="00110815" w:rsidRPr="000F3174">
        <w:rPr>
          <w:rFonts w:eastAsiaTheme="minorHAnsi"/>
        </w:rPr>
        <w:t xml:space="preserve"> 거쳐 대상 논문을 최종선정하였다. </w:t>
      </w:r>
      <w:r w:rsidR="00D001F3">
        <w:rPr>
          <w:rFonts w:eastAsiaTheme="minorHAnsi"/>
        </w:rPr>
        <w:t>(</w:t>
      </w:r>
      <w:r w:rsidR="00CE3684">
        <w:rPr>
          <w:rFonts w:eastAsiaTheme="minorHAnsi" w:hint="eastAsia"/>
        </w:rPr>
        <w:t xml:space="preserve">각 핵심질문에 대한 논문선별과정은 </w:t>
      </w:r>
      <w:r w:rsidR="00D001F3">
        <w:rPr>
          <w:rFonts w:eastAsiaTheme="minorHAnsi"/>
        </w:rPr>
        <w:t>APPENDIX 2</w:t>
      </w:r>
      <w:r w:rsidR="00CE3684">
        <w:rPr>
          <w:rFonts w:eastAsiaTheme="minorHAnsi" w:hint="eastAsia"/>
        </w:rPr>
        <w:t>에 제시되어 있음</w:t>
      </w:r>
      <w:r w:rsidR="00D001F3">
        <w:rPr>
          <w:rFonts w:eastAsiaTheme="minorHAnsi"/>
        </w:rPr>
        <w:t>)</w:t>
      </w:r>
      <w:r w:rsidR="00D001F3" w:rsidRPr="000F3174">
        <w:rPr>
          <w:rFonts w:eastAsiaTheme="minorHAnsi"/>
        </w:rPr>
        <w:t xml:space="preserve">  </w:t>
      </w:r>
      <w:r w:rsidR="00B71C00" w:rsidRPr="000F3174">
        <w:rPr>
          <w:rFonts w:eastAsiaTheme="minorHAnsi"/>
        </w:rPr>
        <w:t xml:space="preserve"> </w:t>
      </w:r>
      <w:r w:rsidR="00E9167D" w:rsidRPr="000F3174">
        <w:rPr>
          <w:rFonts w:eastAsiaTheme="minorHAnsi"/>
        </w:rPr>
        <w:t xml:space="preserve"> </w:t>
      </w:r>
    </w:p>
    <w:p w:rsidR="00E9167D" w:rsidRPr="000F3174" w:rsidRDefault="00E9167D" w:rsidP="00520FDA">
      <w:pPr>
        <w:rPr>
          <w:rFonts w:eastAsiaTheme="minorHAnsi"/>
        </w:rPr>
      </w:pPr>
    </w:p>
    <w:p w:rsidR="00520FDA" w:rsidRPr="000F3174" w:rsidRDefault="001C51FF" w:rsidP="001C51FF">
      <w:pPr>
        <w:ind w:firstLineChars="100" w:firstLine="220"/>
        <w:rPr>
          <w:rFonts w:eastAsiaTheme="minorHAnsi"/>
          <w:b/>
          <w:sz w:val="22"/>
        </w:rPr>
      </w:pPr>
      <w:r w:rsidRPr="000F3174">
        <w:rPr>
          <w:rFonts w:eastAsiaTheme="minorHAnsi"/>
          <w:b/>
          <w:sz w:val="22"/>
        </w:rPr>
        <w:t>3)</w:t>
      </w:r>
      <w:r w:rsidR="002C371C" w:rsidRPr="000F3174">
        <w:rPr>
          <w:rFonts w:eastAsiaTheme="minorHAnsi"/>
          <w:b/>
          <w:sz w:val="22"/>
        </w:rPr>
        <w:t xml:space="preserve"> </w:t>
      </w:r>
      <w:r w:rsidR="002C371C" w:rsidRPr="000F3174">
        <w:rPr>
          <w:rFonts w:eastAsiaTheme="minorHAnsi" w:hint="eastAsia"/>
          <w:b/>
          <w:sz w:val="22"/>
        </w:rPr>
        <w:t>증거표</w:t>
      </w:r>
      <w:r w:rsidR="002C371C" w:rsidRPr="000F3174">
        <w:rPr>
          <w:rFonts w:eastAsiaTheme="minorHAnsi"/>
          <w:b/>
          <w:sz w:val="22"/>
        </w:rPr>
        <w:t>(</w:t>
      </w:r>
      <w:r w:rsidR="00B85F41" w:rsidRPr="000F3174">
        <w:rPr>
          <w:rFonts w:eastAsiaTheme="minorHAnsi"/>
          <w:b/>
          <w:sz w:val="22"/>
        </w:rPr>
        <w:t>E</w:t>
      </w:r>
      <w:r w:rsidR="002C371C" w:rsidRPr="000F3174">
        <w:rPr>
          <w:rFonts w:eastAsiaTheme="minorHAnsi"/>
          <w:b/>
          <w:sz w:val="22"/>
        </w:rPr>
        <w:t>vidence table) 제작</w:t>
      </w:r>
    </w:p>
    <w:p w:rsidR="002C371C" w:rsidRPr="000F3174" w:rsidRDefault="002C371C" w:rsidP="000A25E3">
      <w:pPr>
        <w:rPr>
          <w:rFonts w:eastAsiaTheme="minorHAnsi"/>
        </w:rPr>
      </w:pPr>
      <w:r w:rsidRPr="000F3174">
        <w:rPr>
          <w:rFonts w:eastAsiaTheme="minorHAnsi" w:hint="eastAsia"/>
        </w:rPr>
        <w:t>최종적으로</w:t>
      </w:r>
      <w:r w:rsidRPr="000F3174">
        <w:rPr>
          <w:rFonts w:eastAsiaTheme="minorHAnsi"/>
        </w:rPr>
        <w:t xml:space="preserve"> </w:t>
      </w:r>
      <w:r w:rsidRPr="000F3174">
        <w:rPr>
          <w:rFonts w:eastAsiaTheme="minorHAnsi" w:hint="eastAsia"/>
        </w:rPr>
        <w:t>선정된</w:t>
      </w:r>
      <w:r w:rsidRPr="000F3174">
        <w:rPr>
          <w:rFonts w:eastAsiaTheme="minorHAnsi"/>
        </w:rPr>
        <w:t xml:space="preserve"> </w:t>
      </w:r>
      <w:r w:rsidRPr="000F3174">
        <w:rPr>
          <w:rFonts w:eastAsiaTheme="minorHAnsi" w:hint="eastAsia"/>
        </w:rPr>
        <w:t>관련논문을</w:t>
      </w:r>
      <w:r w:rsidRPr="000F3174">
        <w:rPr>
          <w:rFonts w:eastAsiaTheme="minorHAnsi"/>
        </w:rPr>
        <w:t xml:space="preserve"> </w:t>
      </w:r>
      <w:r w:rsidRPr="000F3174">
        <w:rPr>
          <w:rFonts w:eastAsiaTheme="minorHAnsi" w:hint="eastAsia"/>
        </w:rPr>
        <w:t>대상으로</w:t>
      </w:r>
      <w:r w:rsidRPr="000F3174">
        <w:rPr>
          <w:rFonts w:eastAsiaTheme="minorHAnsi"/>
        </w:rPr>
        <w:t xml:space="preserve"> </w:t>
      </w:r>
      <w:r w:rsidRPr="000F3174">
        <w:rPr>
          <w:rFonts w:eastAsiaTheme="minorHAnsi" w:hint="eastAsia"/>
        </w:rPr>
        <w:t>증거표를</w:t>
      </w:r>
      <w:r w:rsidRPr="000F3174">
        <w:rPr>
          <w:rFonts w:eastAsiaTheme="minorHAnsi"/>
        </w:rPr>
        <w:t xml:space="preserve"> </w:t>
      </w:r>
      <w:r w:rsidRPr="000F3174">
        <w:rPr>
          <w:rFonts w:eastAsiaTheme="minorHAnsi" w:hint="eastAsia"/>
        </w:rPr>
        <w:t>제작하였다</w:t>
      </w:r>
      <w:r w:rsidR="00CE3684">
        <w:rPr>
          <w:rFonts w:eastAsiaTheme="minorHAnsi" w:hint="eastAsia"/>
        </w:rPr>
        <w:t>.</w:t>
      </w:r>
      <w:r w:rsidRPr="000F3174">
        <w:rPr>
          <w:rFonts w:eastAsiaTheme="minorHAnsi"/>
        </w:rPr>
        <w:t xml:space="preserve"> </w:t>
      </w:r>
      <w:r w:rsidRPr="000F3174">
        <w:rPr>
          <w:rFonts w:eastAsiaTheme="minorHAnsi" w:hint="eastAsia"/>
        </w:rPr>
        <w:t>증거표는</w:t>
      </w:r>
      <w:r w:rsidRPr="000F3174">
        <w:rPr>
          <w:rFonts w:eastAsiaTheme="minorHAnsi"/>
        </w:rPr>
        <w:t xml:space="preserve"> </w:t>
      </w:r>
      <w:r w:rsidRPr="000F3174">
        <w:rPr>
          <w:rFonts w:eastAsiaTheme="minorHAnsi" w:hint="eastAsia"/>
        </w:rPr>
        <w:t>저자</w:t>
      </w:r>
      <w:r w:rsidRPr="000F3174">
        <w:rPr>
          <w:rFonts w:eastAsiaTheme="minorHAnsi"/>
        </w:rPr>
        <w:t xml:space="preserve">, </w:t>
      </w:r>
      <w:r w:rsidRPr="000F3174">
        <w:rPr>
          <w:rFonts w:eastAsiaTheme="minorHAnsi" w:hint="eastAsia"/>
        </w:rPr>
        <w:t>연구</w:t>
      </w:r>
      <w:r w:rsidR="00466420">
        <w:rPr>
          <w:rFonts w:eastAsiaTheme="minorHAnsi" w:hint="eastAsia"/>
        </w:rPr>
        <w:t>형태</w:t>
      </w:r>
      <w:r w:rsidRPr="000F3174">
        <w:rPr>
          <w:rFonts w:eastAsiaTheme="minorHAnsi"/>
        </w:rPr>
        <w:t xml:space="preserve">, </w:t>
      </w:r>
      <w:r w:rsidRPr="000F3174">
        <w:rPr>
          <w:rFonts w:eastAsiaTheme="minorHAnsi" w:hint="eastAsia"/>
        </w:rPr>
        <w:t>대상환자수</w:t>
      </w:r>
      <w:r w:rsidRPr="000F3174">
        <w:rPr>
          <w:rFonts w:eastAsiaTheme="minorHAnsi"/>
        </w:rPr>
        <w:t xml:space="preserve">, </w:t>
      </w:r>
      <w:r w:rsidRPr="000F3174">
        <w:rPr>
          <w:rFonts w:eastAsiaTheme="minorHAnsi" w:hint="eastAsia"/>
        </w:rPr>
        <w:t>치료방법</w:t>
      </w:r>
      <w:r w:rsidRPr="000F3174">
        <w:rPr>
          <w:rFonts w:eastAsiaTheme="minorHAnsi"/>
        </w:rPr>
        <w:t>, (</w:t>
      </w:r>
      <w:r w:rsidRPr="000F3174">
        <w:rPr>
          <w:rFonts w:eastAsiaTheme="minorHAnsi" w:hint="eastAsia"/>
        </w:rPr>
        <w:t>있는</w:t>
      </w:r>
      <w:r w:rsidRPr="000F3174">
        <w:rPr>
          <w:rFonts w:eastAsiaTheme="minorHAnsi"/>
        </w:rPr>
        <w:t xml:space="preserve"> </w:t>
      </w:r>
      <w:r w:rsidRPr="000F3174">
        <w:rPr>
          <w:rFonts w:eastAsiaTheme="minorHAnsi" w:hint="eastAsia"/>
        </w:rPr>
        <w:t>경우</w:t>
      </w:r>
      <w:r w:rsidRPr="000F3174">
        <w:rPr>
          <w:rFonts w:eastAsiaTheme="minorHAnsi"/>
        </w:rPr>
        <w:t xml:space="preserve">) </w:t>
      </w:r>
      <w:r w:rsidRPr="000F3174">
        <w:rPr>
          <w:rFonts w:eastAsiaTheme="minorHAnsi" w:hint="eastAsia"/>
        </w:rPr>
        <w:t>비교치료방법</w:t>
      </w:r>
      <w:r w:rsidRPr="000F3174">
        <w:rPr>
          <w:rFonts w:eastAsiaTheme="minorHAnsi"/>
        </w:rPr>
        <w:t xml:space="preserve">, </w:t>
      </w:r>
      <w:r w:rsidRPr="000F3174">
        <w:rPr>
          <w:rFonts w:eastAsiaTheme="minorHAnsi" w:hint="eastAsia"/>
        </w:rPr>
        <w:t>임상적</w:t>
      </w:r>
      <w:r w:rsidRPr="000F3174">
        <w:rPr>
          <w:rFonts w:eastAsiaTheme="minorHAnsi"/>
        </w:rPr>
        <w:t xml:space="preserve"> </w:t>
      </w:r>
      <w:r w:rsidRPr="000F3174">
        <w:rPr>
          <w:rFonts w:eastAsiaTheme="minorHAnsi" w:hint="eastAsia"/>
        </w:rPr>
        <w:t>효과</w:t>
      </w:r>
      <w:r w:rsidRPr="000F3174">
        <w:rPr>
          <w:rFonts w:eastAsiaTheme="minorHAnsi"/>
        </w:rPr>
        <w:t xml:space="preserve"> </w:t>
      </w:r>
      <w:r w:rsidRPr="000F3174">
        <w:rPr>
          <w:rFonts w:eastAsiaTheme="minorHAnsi" w:hint="eastAsia"/>
        </w:rPr>
        <w:t>평가방법</w:t>
      </w:r>
      <w:r w:rsidRPr="000F3174">
        <w:rPr>
          <w:rFonts w:eastAsiaTheme="minorHAnsi"/>
        </w:rPr>
        <w:t xml:space="preserve">, </w:t>
      </w:r>
      <w:r w:rsidRPr="000F3174">
        <w:rPr>
          <w:rFonts w:eastAsiaTheme="minorHAnsi" w:hint="eastAsia"/>
        </w:rPr>
        <w:t>추적관찰기간</w:t>
      </w:r>
      <w:r w:rsidRPr="000F3174">
        <w:rPr>
          <w:rFonts w:eastAsiaTheme="minorHAnsi"/>
        </w:rPr>
        <w:t xml:space="preserve">, </w:t>
      </w:r>
      <w:r w:rsidRPr="000F3174">
        <w:rPr>
          <w:rFonts w:eastAsiaTheme="minorHAnsi" w:hint="eastAsia"/>
        </w:rPr>
        <w:t>임상결과로</w:t>
      </w:r>
      <w:r w:rsidRPr="000F3174">
        <w:rPr>
          <w:rFonts w:eastAsiaTheme="minorHAnsi"/>
        </w:rPr>
        <w:t xml:space="preserve"> </w:t>
      </w:r>
      <w:r w:rsidRPr="000F3174">
        <w:rPr>
          <w:rFonts w:eastAsiaTheme="minorHAnsi" w:hint="eastAsia"/>
        </w:rPr>
        <w:t>구성되어</w:t>
      </w:r>
      <w:r w:rsidRPr="000F3174">
        <w:rPr>
          <w:rFonts w:eastAsiaTheme="minorHAnsi"/>
        </w:rPr>
        <w:t xml:space="preserve"> </w:t>
      </w:r>
      <w:r w:rsidRPr="000F3174">
        <w:rPr>
          <w:rFonts w:eastAsiaTheme="minorHAnsi" w:hint="eastAsia"/>
        </w:rPr>
        <w:t>논문전반을</w:t>
      </w:r>
      <w:r w:rsidRPr="000F3174">
        <w:rPr>
          <w:rFonts w:eastAsiaTheme="minorHAnsi"/>
        </w:rPr>
        <w:t xml:space="preserve"> </w:t>
      </w:r>
      <w:r w:rsidRPr="000F3174">
        <w:rPr>
          <w:rFonts w:eastAsiaTheme="minorHAnsi" w:hint="eastAsia"/>
        </w:rPr>
        <w:t>간략하지만</w:t>
      </w:r>
      <w:r w:rsidRPr="000F3174">
        <w:rPr>
          <w:rFonts w:eastAsiaTheme="minorHAnsi"/>
        </w:rPr>
        <w:t xml:space="preserve"> </w:t>
      </w:r>
      <w:r w:rsidRPr="000F3174">
        <w:rPr>
          <w:rFonts w:eastAsiaTheme="minorHAnsi" w:hint="eastAsia"/>
        </w:rPr>
        <w:t>일목요연하게</w:t>
      </w:r>
      <w:r w:rsidRPr="000F3174">
        <w:rPr>
          <w:rFonts w:eastAsiaTheme="minorHAnsi"/>
        </w:rPr>
        <w:t xml:space="preserve"> </w:t>
      </w:r>
      <w:r w:rsidRPr="000F3174">
        <w:rPr>
          <w:rFonts w:eastAsiaTheme="minorHAnsi" w:hint="eastAsia"/>
        </w:rPr>
        <w:t>파악할</w:t>
      </w:r>
      <w:r w:rsidRPr="000F3174">
        <w:rPr>
          <w:rFonts w:eastAsiaTheme="minorHAnsi"/>
        </w:rPr>
        <w:t xml:space="preserve"> </w:t>
      </w:r>
      <w:r w:rsidRPr="000F3174">
        <w:rPr>
          <w:rFonts w:eastAsiaTheme="minorHAnsi" w:hint="eastAsia"/>
        </w:rPr>
        <w:t>수</w:t>
      </w:r>
      <w:r w:rsidRPr="000F3174">
        <w:rPr>
          <w:rFonts w:eastAsiaTheme="minorHAnsi"/>
        </w:rPr>
        <w:t xml:space="preserve"> </w:t>
      </w:r>
      <w:r w:rsidRPr="000F3174">
        <w:rPr>
          <w:rFonts w:eastAsiaTheme="minorHAnsi" w:hint="eastAsia"/>
        </w:rPr>
        <w:t>있도록</w:t>
      </w:r>
      <w:r w:rsidRPr="000F3174">
        <w:rPr>
          <w:rFonts w:eastAsiaTheme="minorHAnsi"/>
        </w:rPr>
        <w:t xml:space="preserve"> </w:t>
      </w:r>
      <w:r w:rsidRPr="000F3174">
        <w:rPr>
          <w:rFonts w:eastAsiaTheme="minorHAnsi" w:hint="eastAsia"/>
        </w:rPr>
        <w:t>제작되었다</w:t>
      </w:r>
      <w:r w:rsidRPr="000F3174">
        <w:rPr>
          <w:rFonts w:eastAsiaTheme="minorHAnsi"/>
        </w:rPr>
        <w:t xml:space="preserve">. </w:t>
      </w:r>
      <w:bookmarkStart w:id="3" w:name="_Hlk503736954"/>
      <w:r w:rsidR="00D001F3">
        <w:rPr>
          <w:rFonts w:eastAsiaTheme="minorHAnsi"/>
        </w:rPr>
        <w:t>(APPENDIX 3)</w:t>
      </w:r>
      <w:r w:rsidRPr="000F3174">
        <w:rPr>
          <w:rFonts w:eastAsiaTheme="minorHAnsi"/>
        </w:rPr>
        <w:t xml:space="preserve">  </w:t>
      </w:r>
      <w:bookmarkEnd w:id="3"/>
    </w:p>
    <w:p w:rsidR="00A16824" w:rsidRPr="000F3174" w:rsidRDefault="00A16824" w:rsidP="000A25E3">
      <w:pPr>
        <w:rPr>
          <w:rFonts w:eastAsiaTheme="minorHAnsi"/>
        </w:rPr>
      </w:pPr>
    </w:p>
    <w:p w:rsidR="00A041BF" w:rsidRPr="000F3174" w:rsidRDefault="001C51FF" w:rsidP="007F7754">
      <w:pPr>
        <w:ind w:firstLineChars="100" w:firstLine="220"/>
        <w:rPr>
          <w:rFonts w:eastAsiaTheme="minorHAnsi"/>
        </w:rPr>
      </w:pPr>
      <w:r w:rsidRPr="000F3174">
        <w:rPr>
          <w:rFonts w:eastAsiaTheme="minorHAnsi"/>
          <w:b/>
          <w:sz w:val="22"/>
        </w:rPr>
        <w:t>4)</w:t>
      </w:r>
      <w:r w:rsidR="00A16824" w:rsidRPr="000F3174">
        <w:rPr>
          <w:rFonts w:eastAsiaTheme="minorHAnsi"/>
          <w:b/>
          <w:sz w:val="22"/>
        </w:rPr>
        <w:t xml:space="preserve"> </w:t>
      </w:r>
      <w:r w:rsidR="00A16824" w:rsidRPr="000F3174">
        <w:rPr>
          <w:rFonts w:eastAsiaTheme="minorHAnsi" w:hint="eastAsia"/>
          <w:b/>
          <w:sz w:val="22"/>
        </w:rPr>
        <w:t>증거수준</w:t>
      </w:r>
      <w:r w:rsidRPr="000F3174">
        <w:rPr>
          <w:rFonts w:eastAsiaTheme="minorHAnsi"/>
          <w:b/>
          <w:sz w:val="22"/>
        </w:rPr>
        <w:t>(</w:t>
      </w:r>
      <w:r w:rsidR="00B85F41" w:rsidRPr="000F3174">
        <w:rPr>
          <w:rFonts w:eastAsiaTheme="minorHAnsi"/>
          <w:b/>
          <w:sz w:val="22"/>
        </w:rPr>
        <w:t>L</w:t>
      </w:r>
      <w:r w:rsidRPr="000F3174">
        <w:rPr>
          <w:rFonts w:eastAsiaTheme="minorHAnsi"/>
          <w:b/>
          <w:sz w:val="22"/>
        </w:rPr>
        <w:t>evel of evidence)</w:t>
      </w:r>
      <w:r w:rsidR="00A16824" w:rsidRPr="000F3174">
        <w:rPr>
          <w:rFonts w:eastAsiaTheme="minorHAnsi"/>
          <w:b/>
          <w:sz w:val="22"/>
        </w:rPr>
        <w:t xml:space="preserve">, </w:t>
      </w:r>
      <w:r w:rsidR="00A16824" w:rsidRPr="000F3174">
        <w:rPr>
          <w:rFonts w:eastAsiaTheme="minorHAnsi" w:hint="eastAsia"/>
          <w:b/>
          <w:sz w:val="22"/>
        </w:rPr>
        <w:t>권고강도</w:t>
      </w:r>
      <w:r w:rsidRPr="000F3174">
        <w:rPr>
          <w:rFonts w:eastAsiaTheme="minorHAnsi"/>
          <w:b/>
          <w:sz w:val="22"/>
        </w:rPr>
        <w:t>(</w:t>
      </w:r>
      <w:r w:rsidR="00B85F41" w:rsidRPr="000F3174">
        <w:rPr>
          <w:rFonts w:eastAsiaTheme="minorHAnsi"/>
          <w:b/>
          <w:sz w:val="22"/>
        </w:rPr>
        <w:t>S</w:t>
      </w:r>
      <w:r w:rsidRPr="000F3174">
        <w:rPr>
          <w:rFonts w:eastAsiaTheme="minorHAnsi"/>
          <w:b/>
          <w:sz w:val="22"/>
        </w:rPr>
        <w:t>trength of recommendation)</w:t>
      </w:r>
      <w:r w:rsidR="00A16824" w:rsidRPr="000F3174">
        <w:rPr>
          <w:rFonts w:eastAsiaTheme="minorHAnsi"/>
          <w:b/>
          <w:sz w:val="22"/>
        </w:rPr>
        <w:t xml:space="preserve"> 결정 </w:t>
      </w:r>
    </w:p>
    <w:p w:rsidR="00CE3684" w:rsidRDefault="00877647" w:rsidP="00877647">
      <w:pPr>
        <w:ind w:firstLineChars="100" w:firstLine="200"/>
        <w:rPr>
          <w:rFonts w:eastAsiaTheme="minorHAnsi"/>
        </w:rPr>
      </w:pPr>
      <w:r w:rsidRPr="000F3174">
        <w:rPr>
          <w:rFonts w:eastAsiaTheme="minorHAnsi" w:hint="eastAsia"/>
        </w:rPr>
        <w:t>각</w:t>
      </w:r>
      <w:r w:rsidRPr="000F3174">
        <w:rPr>
          <w:rFonts w:eastAsiaTheme="minorHAnsi"/>
        </w:rPr>
        <w:t xml:space="preserve"> </w:t>
      </w:r>
      <w:r w:rsidRPr="000F3174">
        <w:rPr>
          <w:rFonts w:eastAsiaTheme="minorHAnsi" w:hint="eastAsia"/>
        </w:rPr>
        <w:t>핵심질문에</w:t>
      </w:r>
      <w:r w:rsidRPr="000F3174">
        <w:rPr>
          <w:rFonts w:eastAsiaTheme="minorHAnsi"/>
        </w:rPr>
        <w:t xml:space="preserve"> </w:t>
      </w:r>
      <w:r w:rsidRPr="000F3174">
        <w:rPr>
          <w:rFonts w:eastAsiaTheme="minorHAnsi" w:hint="eastAsia"/>
        </w:rPr>
        <w:t>대해</w:t>
      </w:r>
      <w:r w:rsidRPr="000F3174">
        <w:rPr>
          <w:rFonts w:eastAsiaTheme="minorHAnsi"/>
        </w:rPr>
        <w:t xml:space="preserve"> </w:t>
      </w:r>
      <w:r w:rsidRPr="000F3174">
        <w:rPr>
          <w:rFonts w:eastAsiaTheme="minorHAnsi" w:hint="eastAsia"/>
        </w:rPr>
        <w:t>선정된</w:t>
      </w:r>
      <w:r w:rsidRPr="000F3174">
        <w:rPr>
          <w:rFonts w:eastAsiaTheme="minorHAnsi"/>
        </w:rPr>
        <w:t xml:space="preserve"> </w:t>
      </w:r>
      <w:r w:rsidRPr="000F3174">
        <w:rPr>
          <w:rFonts w:eastAsiaTheme="minorHAnsi" w:hint="eastAsia"/>
        </w:rPr>
        <w:t>논문들을</w:t>
      </w:r>
      <w:r w:rsidRPr="000F3174">
        <w:rPr>
          <w:rFonts w:eastAsiaTheme="minorHAnsi"/>
        </w:rPr>
        <w:t xml:space="preserve"> </w:t>
      </w:r>
      <w:r w:rsidRPr="000F3174">
        <w:rPr>
          <w:rFonts w:eastAsiaTheme="minorHAnsi" w:hint="eastAsia"/>
        </w:rPr>
        <w:t>분석하여</w:t>
      </w:r>
      <w:r w:rsidRPr="000F3174">
        <w:rPr>
          <w:rFonts w:eastAsiaTheme="minorHAnsi"/>
        </w:rPr>
        <w:t xml:space="preserve"> </w:t>
      </w:r>
      <w:r w:rsidR="00CE3684">
        <w:rPr>
          <w:rFonts w:eastAsiaTheme="minorHAnsi" w:hint="eastAsia"/>
        </w:rPr>
        <w:t xml:space="preserve">각 핵심질문에 대한 </w:t>
      </w:r>
      <w:r w:rsidRPr="000F3174">
        <w:rPr>
          <w:rFonts w:eastAsiaTheme="minorHAnsi" w:hint="eastAsia"/>
        </w:rPr>
        <w:t>증거수준</w:t>
      </w:r>
      <w:r w:rsidR="00CE3684">
        <w:rPr>
          <w:rFonts w:eastAsiaTheme="minorHAnsi" w:hint="eastAsia"/>
        </w:rPr>
        <w:t>과</w:t>
      </w:r>
      <w:r w:rsidRPr="000F3174">
        <w:rPr>
          <w:rFonts w:eastAsiaTheme="minorHAnsi"/>
        </w:rPr>
        <w:t xml:space="preserve"> </w:t>
      </w:r>
      <w:r w:rsidRPr="000F3174">
        <w:rPr>
          <w:rFonts w:eastAsiaTheme="minorHAnsi" w:hint="eastAsia"/>
        </w:rPr>
        <w:t>권고강도를</w:t>
      </w:r>
      <w:r w:rsidRPr="000F3174">
        <w:rPr>
          <w:rFonts w:eastAsiaTheme="minorHAnsi"/>
        </w:rPr>
        <w:t xml:space="preserve"> </w:t>
      </w:r>
      <w:r w:rsidRPr="000F3174">
        <w:rPr>
          <w:rFonts w:eastAsiaTheme="minorHAnsi" w:hint="eastAsia"/>
        </w:rPr>
        <w:t>결정하였다</w:t>
      </w:r>
      <w:r w:rsidRPr="000F3174">
        <w:rPr>
          <w:rFonts w:eastAsiaTheme="minorHAnsi"/>
        </w:rPr>
        <w:t xml:space="preserve">. </w:t>
      </w:r>
      <w:r w:rsidRPr="000F3174">
        <w:rPr>
          <w:rFonts w:eastAsiaTheme="minorHAnsi" w:hint="eastAsia"/>
        </w:rPr>
        <w:t>이</w:t>
      </w:r>
      <w:r w:rsidRPr="000F3174">
        <w:rPr>
          <w:rFonts w:eastAsiaTheme="minorHAnsi"/>
        </w:rPr>
        <w:t xml:space="preserve"> </w:t>
      </w:r>
      <w:r w:rsidRPr="000F3174">
        <w:rPr>
          <w:rFonts w:eastAsiaTheme="minorHAnsi" w:hint="eastAsia"/>
        </w:rPr>
        <w:t>과정에서</w:t>
      </w:r>
      <w:r w:rsidR="00CE3684">
        <w:rPr>
          <w:rFonts w:eastAsiaTheme="minorHAnsi" w:hint="eastAsia"/>
        </w:rPr>
        <w:t xml:space="preserve"> </w:t>
      </w:r>
      <w:r w:rsidRPr="000F3174">
        <w:rPr>
          <w:rFonts w:eastAsiaTheme="minorHAnsi"/>
        </w:rPr>
        <w:t>2017</w:t>
      </w:r>
      <w:r w:rsidRPr="000F3174">
        <w:rPr>
          <w:rFonts w:eastAsiaTheme="minorHAnsi" w:hint="eastAsia"/>
        </w:rPr>
        <w:t>년</w:t>
      </w:r>
      <w:r w:rsidRPr="000F3174">
        <w:rPr>
          <w:rFonts w:eastAsiaTheme="minorHAnsi"/>
        </w:rPr>
        <w:t xml:space="preserve"> 5</w:t>
      </w:r>
      <w:r w:rsidRPr="000F3174">
        <w:rPr>
          <w:rFonts w:eastAsiaTheme="minorHAnsi" w:hint="eastAsia"/>
        </w:rPr>
        <w:t>월</w:t>
      </w:r>
      <w:r w:rsidRPr="000F3174">
        <w:rPr>
          <w:rFonts w:eastAsiaTheme="minorHAnsi"/>
        </w:rPr>
        <w:t xml:space="preserve"> 9</w:t>
      </w:r>
      <w:r w:rsidRPr="000F3174">
        <w:rPr>
          <w:rFonts w:eastAsiaTheme="minorHAnsi" w:hint="eastAsia"/>
        </w:rPr>
        <w:t>일</w:t>
      </w:r>
      <w:r w:rsidRPr="000F3174">
        <w:rPr>
          <w:rFonts w:eastAsiaTheme="minorHAnsi"/>
        </w:rPr>
        <w:t xml:space="preserve"> </w:t>
      </w:r>
      <w:r w:rsidR="00971D84">
        <w:rPr>
          <w:rFonts w:eastAsiaTheme="minorHAnsi" w:hint="eastAsia"/>
        </w:rPr>
        <w:t>외부전문가</w:t>
      </w:r>
      <w:r w:rsidR="003E155C" w:rsidRPr="000F3174">
        <w:rPr>
          <w:rFonts w:eastAsiaTheme="minorHAnsi" w:hint="eastAsia"/>
        </w:rPr>
        <w:t>를</w:t>
      </w:r>
      <w:r w:rsidRPr="000F3174">
        <w:rPr>
          <w:rFonts w:eastAsiaTheme="minorHAnsi"/>
        </w:rPr>
        <w:t xml:space="preserve"> 초빙하여 증거수준과 권고강도</w:t>
      </w:r>
      <w:r w:rsidR="0047486E" w:rsidRPr="000F3174">
        <w:rPr>
          <w:rFonts w:eastAsiaTheme="minorHAnsi" w:hint="eastAsia"/>
        </w:rPr>
        <w:t>를</w:t>
      </w:r>
      <w:r w:rsidRPr="000F3174">
        <w:rPr>
          <w:rFonts w:eastAsiaTheme="minorHAnsi"/>
        </w:rPr>
        <w:t xml:space="preserve"> 결정</w:t>
      </w:r>
      <w:r w:rsidR="0047486E" w:rsidRPr="000F3174">
        <w:rPr>
          <w:rFonts w:eastAsiaTheme="minorHAnsi" w:hint="eastAsia"/>
        </w:rPr>
        <w:t>하는</w:t>
      </w:r>
      <w:r w:rsidR="0047486E" w:rsidRPr="000F3174">
        <w:rPr>
          <w:rFonts w:eastAsiaTheme="minorHAnsi"/>
        </w:rPr>
        <w:t xml:space="preserve"> </w:t>
      </w:r>
      <w:r w:rsidRPr="000F3174">
        <w:rPr>
          <w:rFonts w:eastAsiaTheme="minorHAnsi" w:hint="eastAsia"/>
        </w:rPr>
        <w:t>과정에</w:t>
      </w:r>
      <w:r w:rsidRPr="000F3174">
        <w:rPr>
          <w:rFonts w:eastAsiaTheme="minorHAnsi"/>
        </w:rPr>
        <w:t xml:space="preserve"> </w:t>
      </w:r>
      <w:r w:rsidRPr="000F3174">
        <w:rPr>
          <w:rFonts w:eastAsiaTheme="minorHAnsi" w:hint="eastAsia"/>
        </w:rPr>
        <w:t>대한</w:t>
      </w:r>
      <w:r w:rsidRPr="000F3174">
        <w:rPr>
          <w:rFonts w:eastAsiaTheme="minorHAnsi"/>
        </w:rPr>
        <w:t xml:space="preserve"> </w:t>
      </w:r>
      <w:r w:rsidRPr="000F3174">
        <w:rPr>
          <w:rFonts w:eastAsiaTheme="minorHAnsi" w:hint="eastAsia"/>
        </w:rPr>
        <w:t>교육워크숍을</w:t>
      </w:r>
      <w:r w:rsidRPr="000F3174">
        <w:rPr>
          <w:rFonts w:eastAsiaTheme="minorHAnsi"/>
        </w:rPr>
        <w:t xml:space="preserve"> </w:t>
      </w:r>
      <w:r w:rsidRPr="000F3174">
        <w:rPr>
          <w:rFonts w:eastAsiaTheme="minorHAnsi" w:hint="eastAsia"/>
        </w:rPr>
        <w:t>시행하여</w:t>
      </w:r>
      <w:r w:rsidRPr="000F3174">
        <w:rPr>
          <w:rFonts w:eastAsiaTheme="minorHAnsi"/>
        </w:rPr>
        <w:t xml:space="preserve">, </w:t>
      </w:r>
      <w:r w:rsidRPr="000F3174">
        <w:rPr>
          <w:rFonts w:eastAsiaTheme="minorHAnsi" w:hint="eastAsia"/>
        </w:rPr>
        <w:t>결정방법에</w:t>
      </w:r>
      <w:r w:rsidRPr="000F3174">
        <w:rPr>
          <w:rFonts w:eastAsiaTheme="minorHAnsi"/>
        </w:rPr>
        <w:t xml:space="preserve"> </w:t>
      </w:r>
      <w:r w:rsidRPr="000F3174">
        <w:rPr>
          <w:rFonts w:eastAsiaTheme="minorHAnsi" w:hint="eastAsia"/>
        </w:rPr>
        <w:t>대한</w:t>
      </w:r>
      <w:r w:rsidRPr="000F3174">
        <w:rPr>
          <w:rFonts w:eastAsiaTheme="minorHAnsi"/>
        </w:rPr>
        <w:t xml:space="preserve"> </w:t>
      </w:r>
      <w:r w:rsidRPr="000F3174">
        <w:rPr>
          <w:rFonts w:eastAsiaTheme="minorHAnsi" w:hint="eastAsia"/>
        </w:rPr>
        <w:t>이해</w:t>
      </w:r>
      <w:r w:rsidR="0047486E" w:rsidRPr="000F3174">
        <w:rPr>
          <w:rFonts w:eastAsiaTheme="minorHAnsi" w:hint="eastAsia"/>
        </w:rPr>
        <w:t>도</w:t>
      </w:r>
      <w:r w:rsidRPr="000F3174">
        <w:rPr>
          <w:rFonts w:eastAsiaTheme="minorHAnsi" w:hint="eastAsia"/>
        </w:rPr>
        <w:t>를</w:t>
      </w:r>
      <w:r w:rsidRPr="000F3174">
        <w:rPr>
          <w:rFonts w:eastAsiaTheme="minorHAnsi"/>
        </w:rPr>
        <w:t xml:space="preserve"> </w:t>
      </w:r>
      <w:r w:rsidRPr="000F3174">
        <w:rPr>
          <w:rFonts w:eastAsiaTheme="minorHAnsi" w:hint="eastAsia"/>
        </w:rPr>
        <w:t>높이고</w:t>
      </w:r>
      <w:r w:rsidRPr="000F3174">
        <w:rPr>
          <w:rFonts w:eastAsiaTheme="minorHAnsi"/>
        </w:rPr>
        <w:t xml:space="preserve">, </w:t>
      </w:r>
      <w:r w:rsidRPr="000F3174">
        <w:rPr>
          <w:rFonts w:eastAsiaTheme="minorHAnsi" w:hint="eastAsia"/>
        </w:rPr>
        <w:t>판단기준에</w:t>
      </w:r>
      <w:r w:rsidRPr="000F3174">
        <w:rPr>
          <w:rFonts w:eastAsiaTheme="minorHAnsi"/>
        </w:rPr>
        <w:t xml:space="preserve"> </w:t>
      </w:r>
      <w:r w:rsidRPr="000F3174">
        <w:rPr>
          <w:rFonts w:eastAsiaTheme="minorHAnsi" w:hint="eastAsia"/>
        </w:rPr>
        <w:t>대한</w:t>
      </w:r>
      <w:r w:rsidRPr="000F3174">
        <w:rPr>
          <w:rFonts w:eastAsiaTheme="minorHAnsi"/>
        </w:rPr>
        <w:t xml:space="preserve"> </w:t>
      </w:r>
      <w:r w:rsidRPr="000F3174">
        <w:rPr>
          <w:rFonts w:eastAsiaTheme="minorHAnsi" w:hint="eastAsia"/>
        </w:rPr>
        <w:t>합의를</w:t>
      </w:r>
      <w:r w:rsidRPr="000F3174">
        <w:rPr>
          <w:rFonts w:eastAsiaTheme="minorHAnsi"/>
        </w:rPr>
        <w:t xml:space="preserve"> </w:t>
      </w:r>
      <w:r w:rsidRPr="000F3174">
        <w:rPr>
          <w:rFonts w:eastAsiaTheme="minorHAnsi" w:hint="eastAsia"/>
        </w:rPr>
        <w:t>이루고자</w:t>
      </w:r>
      <w:r w:rsidRPr="000F3174">
        <w:rPr>
          <w:rFonts w:eastAsiaTheme="minorHAnsi"/>
        </w:rPr>
        <w:t xml:space="preserve"> </w:t>
      </w:r>
      <w:r w:rsidRPr="000F3174">
        <w:rPr>
          <w:rFonts w:eastAsiaTheme="minorHAnsi" w:hint="eastAsia"/>
        </w:rPr>
        <w:t>하였다</w:t>
      </w:r>
      <w:r w:rsidRPr="000F3174">
        <w:rPr>
          <w:rFonts w:eastAsiaTheme="minorHAnsi"/>
        </w:rPr>
        <w:t xml:space="preserve">. </w:t>
      </w:r>
      <w:r w:rsidRPr="000F3174">
        <w:rPr>
          <w:rFonts w:eastAsiaTheme="minorHAnsi" w:hint="eastAsia"/>
        </w:rPr>
        <w:t>본</w:t>
      </w:r>
      <w:r w:rsidRPr="000F3174">
        <w:rPr>
          <w:rFonts w:eastAsiaTheme="minorHAnsi"/>
        </w:rPr>
        <w:t xml:space="preserve"> </w:t>
      </w:r>
      <w:r w:rsidRPr="000F3174">
        <w:rPr>
          <w:rFonts w:eastAsiaTheme="minorHAnsi" w:hint="eastAsia"/>
        </w:rPr>
        <w:t>진료치침</w:t>
      </w:r>
      <w:r w:rsidR="003E155C" w:rsidRPr="000F3174">
        <w:rPr>
          <w:rFonts w:eastAsiaTheme="minorHAnsi" w:hint="eastAsia"/>
        </w:rPr>
        <w:t>의</w:t>
      </w:r>
      <w:r w:rsidRPr="000F3174">
        <w:rPr>
          <w:rFonts w:eastAsiaTheme="minorHAnsi"/>
        </w:rPr>
        <w:t xml:space="preserve"> 평가방법으로 </w:t>
      </w:r>
      <w:r w:rsidR="003E155C" w:rsidRPr="000F3174">
        <w:rPr>
          <w:rFonts w:eastAsiaTheme="minorHAnsi"/>
        </w:rPr>
        <w:t xml:space="preserve">Grading of Recommendations Assessment, Development and Evaluation (GRADE) </w:t>
      </w:r>
      <w:r w:rsidRPr="000F3174">
        <w:rPr>
          <w:rFonts w:eastAsiaTheme="minorHAnsi" w:hint="eastAsia"/>
        </w:rPr>
        <w:t>방식을</w:t>
      </w:r>
      <w:r w:rsidRPr="000F3174">
        <w:rPr>
          <w:rFonts w:eastAsiaTheme="minorHAnsi"/>
        </w:rPr>
        <w:t xml:space="preserve"> </w:t>
      </w:r>
      <w:r w:rsidRPr="000F3174">
        <w:rPr>
          <w:rFonts w:eastAsiaTheme="minorHAnsi" w:hint="eastAsia"/>
        </w:rPr>
        <w:t>선택하였</w:t>
      </w:r>
      <w:r w:rsidR="003E155C" w:rsidRPr="000F3174">
        <w:rPr>
          <w:rFonts w:eastAsiaTheme="minorHAnsi" w:hint="eastAsia"/>
        </w:rPr>
        <w:t>다</w:t>
      </w:r>
      <w:r w:rsidR="003E155C" w:rsidRPr="000F3174">
        <w:rPr>
          <w:rFonts w:eastAsiaTheme="minorHAnsi"/>
        </w:rPr>
        <w:t>.</w:t>
      </w:r>
      <w:r w:rsidR="00CE3684">
        <w:rPr>
          <w:rFonts w:eastAsiaTheme="minorHAnsi"/>
        </w:rPr>
        <w:fldChar w:fldCharType="begin">
          <w:fldData xml:space="preserve">PEVuZE5vdGU+PENpdGU+PEF1dGhvcj5HdXlhdHQ8L0F1dGhvcj48WWVhcj4yMDA4PC9ZZWFyPjxS
ZWNOdW0+MTI2PC9SZWNOdW0+PERpc3BsYXlUZXh0PjxzdHlsZSBmYWNlPSJzdXBlcnNjcmlwdCI+
Niw3PC9zdHlsZT48L0Rpc3BsYXlUZXh0PjxyZWNvcmQ+PHJlYy1udW1iZXI+MTI2PC9yZWMtbnVt
YmVyPjxmb3JlaWduLWtleXM+PGtleSBhcHA9IkVOIiBkYi1pZD0iZmQyYTl6MGYzZWVwMGRleDV6
cXZ6OWUyenNhZTlyZjVmcGZlIj4xMjY8L2tleT48L2ZvcmVpZ24ta2V5cz48cmVmLXR5cGUgbmFt
ZT0iSm91cm5hbCBBcnRpY2xlIj4xNzwvcmVmLXR5cGU+PGNvbnRyaWJ1dG9ycz48YXV0aG9ycz48
YXV0aG9yPkd1eWF0dCwgRy4gSC48L2F1dGhvcj48YXV0aG9yPk94bWFuLCBBLiBELjwvYXV0aG9y
PjxhdXRob3I+S3VueiwgUi48L2F1dGhvcj48YXV0aG9yPlZpc3QsIEcuIEUuPC9hdXRob3I+PGF1
dGhvcj5GYWxjay1ZdHRlciwgWS48L2F1dGhvcj48YXV0aG9yPlNjaHVuZW1hbm4sIEguIEouPC9h
dXRob3I+PC9hdXRob3JzPjwvY29udHJpYnV0b3JzPjxhdXRoLWFkZHJlc3M+RGVwYXJ0bWVudCBv
ZiBDbGluaWNhbCBFcGlkZW1pb2xvZ3kgYW5kIEJpb3N0YXRpc3RpY3MsIE1jTWFzdGVyIFVuaXZl
cnNpdHksIEhhbWlsdG9uLCBPTiwgQ2FuYWRhIEw4TiAzWjUuIGd1eWF0dEBtY21hc3Rlci5jYTwv
YXV0aC1hZGRyZXNzPjx0aXRsZXM+PHRpdGxlPldoYXQgaXMgJnF1b3Q7cXVhbGl0eSBvZiBldmlk
ZW5jZSZxdW90OyBhbmQgd2h5IGlzIGl0IGltcG9ydGFudCB0byBjbGluaWNpYW5zPzwvdGl0bGU+
PHNlY29uZGFyeS10aXRsZT5CTUo8L3NlY29uZGFyeS10aXRsZT48YWx0LXRpdGxlPkJNSiAoQ2xp
bmljYWwgcmVzZWFyY2ggZWQuKTwvYWx0LXRpdGxlPjwvdGl0bGVzPjxwZXJpb2RpY2FsPjxmdWxs
LXRpdGxlPkJNSjwvZnVsbC10aXRsZT48YWJici0xPkJNSiAoQ2xpbmljYWwgcmVzZWFyY2ggZWQu
KTwvYWJici0xPjwvcGVyaW9kaWNhbD48YWx0LXBlcmlvZGljYWw+PGZ1bGwtdGl0bGU+Qk1KPC9m
dWxsLXRpdGxlPjxhYmJyLTE+Qk1KIChDbGluaWNhbCByZXNlYXJjaCBlZC4pPC9hYmJyLTE+PC9h
bHQtcGVyaW9kaWNhbD48cGFnZXM+OTk1LTg8L3BhZ2VzPjx2b2x1bWU+MzM2PC92b2x1bWU+PG51
bWJlcj43NjUxPC9udW1iZXI+PGVkaXRpb24+MjAwOC8wNS8wNjwvZWRpdGlvbj48a2V5d29yZHM+
PGtleXdvcmQ+RXZpZGVuY2UtQmFzZWQgTWVkaWNpbmU8L2tleXdvcmQ+PGtleXdvcmQ+T3V0Y29t
ZSBBc3Nlc3NtZW50IChIZWFsdGggQ2FyZSk8L2tleXdvcmQ+PGtleXdvcmQ+UHJhY3RpY2UgR3Vp
ZGVsaW5lcyBhcyBUb3BpYy8gc3RhbmRhcmRzPC9rZXl3b3JkPjxrZXl3b3JkPlB1YmxpY2F0aW9u
IEJpYXM8L2tleXdvcmQ+PGtleXdvcmQ+UXVhbGl0eSBBc3N1cmFuY2UsIEhlYWx0aCBDYXJlPC9r
ZXl3b3JkPjxrZXl3b3JkPlF1YWxpdHkgSW5kaWNhdG9ycywgSGVhbHRoIENhcmU8L2tleXdvcmQ+
PGtleXdvcmQ+UmVwcm9kdWNpYmlsaXR5IG9mIFJlc3VsdHM8L2tleXdvcmQ+PGtleXdvcmQ+UmVz
ZWFyY2ggRGVzaWduL3N0YW5kYXJkczwva2V5d29yZD48L2tleXdvcmRzPjxkYXRlcz48eWVhcj4y
MDA4PC95ZWFyPjxwdWItZGF0ZXM+PGRhdGU+TWF5IDAzPC9kYXRlPjwvcHViLWRhdGVzPjwvZGF0
ZXM+PGlzYm4+MTc1Ni0xODMzIChFbGVjdHJvbmljKSYjeEQ7MDk1OS01MzVYIChMaW5raW5nKTwv
aXNibj48YWNjZXNzaW9uLW51bT4xODQ1NjYzMTwvYWNjZXNzaW9uLW51bT48dXJscz48L3VybHM+
PGN1c3RvbTI+UE1DMjM2NDgwNDwvY3VzdG9tMj48ZWxlY3Ryb25pYy1yZXNvdXJjZS1udW0+MTAu
MTEzNi9ibWouMzk0OTAuNTUxMDE5LkJFPC9lbGVjdHJvbmljLXJlc291cmNlLW51bT48cmVtb3Rl
LWRhdGFiYXNlLXByb3ZpZGVyPk5MTTwvcmVtb3RlLWRhdGFiYXNlLXByb3ZpZGVyPjxsYW5ndWFn
ZT5lbmc8L2xhbmd1YWdlPjwvcmVjb3JkPjwvQ2l0ZT48Q2l0ZT48QXV0aG9yPkd1eWF0dDwvQXV0
aG9yPjxZZWFyPjIwMDg8L1llYXI+PFJlY051bT4xMjU8L1JlY051bT48cmVjb3JkPjxyZWMtbnVt
YmVyPjEyNTwvcmVjLW51bWJlcj48Zm9yZWlnbi1rZXlzPjxrZXkgYXBwPSJFTiIgZGItaWQ9ImZk
MmE5ejBmM2VlcDBkZXg1enF2ejllMnpzYWU5cmY1ZnBmZSI+MTI1PC9rZXk+PC9mb3JlaWduLWtl
eXM+PHJlZi10eXBlIG5hbWU9IkpvdXJuYWwgQXJ0aWNsZSI+MTc8L3JlZi10eXBlPjxjb250cmli
dXRvcnM+PGF1dGhvcnM+PGF1dGhvcj5HdXlhdHQsIEcuIEguPC9hdXRob3I+PGF1dGhvcj5PeG1h
biwgQS4gRC48L2F1dGhvcj48YXV0aG9yPlZpc3QsIEcuIEUuPC9hdXRob3I+PGF1dGhvcj5LdW56
LCBSLjwvYXV0aG9yPjxhdXRob3I+RmFsY2stWXR0ZXIsIFkuPC9hdXRob3I+PGF1dGhvcj5BbG9u
c28tQ29lbGxvLCBQLjwvYXV0aG9yPjxhdXRob3I+U2NodW5lbWFubiwgSC4gSi48L2F1dGhvcj48
L2F1dGhvcnM+PC9jb250cmlidXRvcnM+PGF1dGgtYWRkcmVzcz5EZXBhcnRtZW50IG9mIENsaW5p
Y2FsIEVwaWRlbWlvbG9neSBhbmQgQmlvc3RhdGlzdGljcywgTWNNYXN0ZXIgVW5pdmVyc2l0eSwg
SGFtaWx0b24sIE9OLCBDYW5hZGEgTDhOIDNaNS4gZ3V5YXR0QG1jbWFzdGVyLmNhPC9hdXRoLWFk
ZHJlc3M+PHRpdGxlcz48dGl0bGU+R1JBREU6IGFuIGVtZXJnaW5nIGNvbnNlbnN1cyBvbiByYXRp
bmcgcXVhbGl0eSBvZiBldmlkZW5jZSBhbmQgc3RyZW5ndGggb2YgcmVjb21tZW5kYXRpb25zPC90
aXRsZT48c2Vjb25kYXJ5LXRpdGxlPkJNSjwvc2Vjb25kYXJ5LXRpdGxlPjxhbHQtdGl0bGU+Qk1K
IChDbGluaWNhbCByZXNlYXJjaCBlZC4pPC9hbHQtdGl0bGU+PC90aXRsZXM+PHBlcmlvZGljYWw+
PGZ1bGwtdGl0bGU+Qk1KPC9mdWxsLXRpdGxlPjxhYmJyLTE+Qk1KIChDbGluaWNhbCByZXNlYXJj
aCBlZC4pPC9hYmJyLTE+PC9wZXJpb2RpY2FsPjxhbHQtcGVyaW9kaWNhbD48ZnVsbC10aXRsZT5C
TUo8L2Z1bGwtdGl0bGU+PGFiYnItMT5CTUogKENsaW5pY2FsIHJlc2VhcmNoIGVkLik8L2FiYnIt
MT48L2FsdC1wZXJpb2RpY2FsPjxwYWdlcz45MjQtNjwvcGFnZXM+PHZvbHVtZT4zMzY8L3ZvbHVt
ZT48bnVtYmVyPjc2NTA8L251bWJlcj48ZWRpdGlvbj4yMDA4LzA0LzI2PC9lZGl0aW9uPjxrZXl3
b3Jkcz48a2V5d29yZD5Db25zZW5zdXM8L2tleXdvcmQ+PGtleXdvcmQ+RGVjaXNpb24gTWFraW5n
PC9rZXl3b3JkPjxrZXl3b3JkPkV2aWRlbmNlLUJhc2VkIE1lZGljaW5lL3N0YW5kYXJkczwva2V5
d29yZD48a2V5d29yZD5QcmFjdGljZSBHdWlkZWxpbmVzIGFzIFRvcGljLyBzdGFuZGFyZHM8L2tl
eXdvcmQ+PGtleXdvcmQ+UXVhbGl0eSBJbmRpY2F0b3JzLCBIZWFsdGggQ2FyZTwva2V5d29yZD48
L2tleXdvcmRzPjxkYXRlcz48eWVhcj4yMDA4PC95ZWFyPjxwdWItZGF0ZXM+PGRhdGU+QXByIDI2
PC9kYXRlPjwvcHViLWRhdGVzPjwvZGF0ZXM+PGlzYm4+MTc1Ni0xODMzIChFbGVjdHJvbmljKSYj
eEQ7MDk1OS01MzVYIChMaW5raW5nKTwvaXNibj48YWNjZXNzaW9uLW51bT4xODQzNjk0ODwvYWNj
ZXNzaW9uLW51bT48dXJscz48L3VybHM+PGN1c3RvbTI+UE1DMjMzNTI2MTwvY3VzdG9tMj48ZWxl
Y3Ryb25pYy1yZXNvdXJjZS1udW0+MTAuMTEzNi9ibWouMzk0ODkuNDcwMzQ3LkFEPC9lbGVjdHJv
bmljLXJlc291cmNlLW51bT48cmVtb3RlLWRhdGFiYXNlLXByb3ZpZGVyPk5MTTwvcmVtb3RlLWRh
dGFiYXNlLXByb3ZpZGVyPjxsYW5ndWFnZT5lbmc8L2xhbmd1YWdlPjwvcmVjb3JkPjwvQ2l0ZT48
L0VuZE5vdGU+AG==
</w:fldData>
        </w:fldChar>
      </w:r>
      <w:r w:rsidR="00CE3684">
        <w:rPr>
          <w:rFonts w:eastAsiaTheme="minorHAnsi"/>
        </w:rPr>
        <w:instrText xml:space="preserve"> ADDIN EN.CITE </w:instrText>
      </w:r>
      <w:r w:rsidR="00CE3684">
        <w:rPr>
          <w:rFonts w:eastAsiaTheme="minorHAnsi"/>
        </w:rPr>
        <w:fldChar w:fldCharType="begin">
          <w:fldData xml:space="preserve">PEVuZE5vdGU+PENpdGU+PEF1dGhvcj5HdXlhdHQ8L0F1dGhvcj48WWVhcj4yMDA4PC9ZZWFyPjxS
ZWNOdW0+MTI2PC9SZWNOdW0+PERpc3BsYXlUZXh0PjxzdHlsZSBmYWNlPSJzdXBlcnNjcmlwdCI+
Niw3PC9zdHlsZT48L0Rpc3BsYXlUZXh0PjxyZWNvcmQ+PHJlYy1udW1iZXI+MTI2PC9yZWMtbnVt
YmVyPjxmb3JlaWduLWtleXM+PGtleSBhcHA9IkVOIiBkYi1pZD0iZmQyYTl6MGYzZWVwMGRleDV6
cXZ6OWUyenNhZTlyZjVmcGZlIj4xMjY8L2tleT48L2ZvcmVpZ24ta2V5cz48cmVmLXR5cGUgbmFt
ZT0iSm91cm5hbCBBcnRpY2xlIj4xNzwvcmVmLXR5cGU+PGNvbnRyaWJ1dG9ycz48YXV0aG9ycz48
YXV0aG9yPkd1eWF0dCwgRy4gSC48L2F1dGhvcj48YXV0aG9yPk94bWFuLCBBLiBELjwvYXV0aG9y
PjxhdXRob3I+S3VueiwgUi48L2F1dGhvcj48YXV0aG9yPlZpc3QsIEcuIEUuPC9hdXRob3I+PGF1
dGhvcj5GYWxjay1ZdHRlciwgWS48L2F1dGhvcj48YXV0aG9yPlNjaHVuZW1hbm4sIEguIEouPC9h
dXRob3I+PC9hdXRob3JzPjwvY29udHJpYnV0b3JzPjxhdXRoLWFkZHJlc3M+RGVwYXJ0bWVudCBv
ZiBDbGluaWNhbCBFcGlkZW1pb2xvZ3kgYW5kIEJpb3N0YXRpc3RpY3MsIE1jTWFzdGVyIFVuaXZl
cnNpdHksIEhhbWlsdG9uLCBPTiwgQ2FuYWRhIEw4TiAzWjUuIGd1eWF0dEBtY21hc3Rlci5jYTwv
YXV0aC1hZGRyZXNzPjx0aXRsZXM+PHRpdGxlPldoYXQgaXMgJnF1b3Q7cXVhbGl0eSBvZiBldmlk
ZW5jZSZxdW90OyBhbmQgd2h5IGlzIGl0IGltcG9ydGFudCB0byBjbGluaWNpYW5zPzwvdGl0bGU+
PHNlY29uZGFyeS10aXRsZT5CTUo8L3NlY29uZGFyeS10aXRsZT48YWx0LXRpdGxlPkJNSiAoQ2xp
bmljYWwgcmVzZWFyY2ggZWQuKTwvYWx0LXRpdGxlPjwvdGl0bGVzPjxwZXJpb2RpY2FsPjxmdWxs
LXRpdGxlPkJNSjwvZnVsbC10aXRsZT48YWJici0xPkJNSiAoQ2xpbmljYWwgcmVzZWFyY2ggZWQu
KTwvYWJici0xPjwvcGVyaW9kaWNhbD48YWx0LXBlcmlvZGljYWw+PGZ1bGwtdGl0bGU+Qk1KPC9m
dWxsLXRpdGxlPjxhYmJyLTE+Qk1KIChDbGluaWNhbCByZXNlYXJjaCBlZC4pPC9hYmJyLTE+PC9h
bHQtcGVyaW9kaWNhbD48cGFnZXM+OTk1LTg8L3BhZ2VzPjx2b2x1bWU+MzM2PC92b2x1bWU+PG51
bWJlcj43NjUxPC9udW1iZXI+PGVkaXRpb24+MjAwOC8wNS8wNjwvZWRpdGlvbj48a2V5d29yZHM+
PGtleXdvcmQ+RXZpZGVuY2UtQmFzZWQgTWVkaWNpbmU8L2tleXdvcmQ+PGtleXdvcmQ+T3V0Y29t
ZSBBc3Nlc3NtZW50IChIZWFsdGggQ2FyZSk8L2tleXdvcmQ+PGtleXdvcmQ+UHJhY3RpY2UgR3Vp
ZGVsaW5lcyBhcyBUb3BpYy8gc3RhbmRhcmRzPC9rZXl3b3JkPjxrZXl3b3JkPlB1YmxpY2F0aW9u
IEJpYXM8L2tleXdvcmQ+PGtleXdvcmQ+UXVhbGl0eSBBc3N1cmFuY2UsIEhlYWx0aCBDYXJlPC9r
ZXl3b3JkPjxrZXl3b3JkPlF1YWxpdHkgSW5kaWNhdG9ycywgSGVhbHRoIENhcmU8L2tleXdvcmQ+
PGtleXdvcmQ+UmVwcm9kdWNpYmlsaXR5IG9mIFJlc3VsdHM8L2tleXdvcmQ+PGtleXdvcmQ+UmVz
ZWFyY2ggRGVzaWduL3N0YW5kYXJkczwva2V5d29yZD48L2tleXdvcmRzPjxkYXRlcz48eWVhcj4y
MDA4PC95ZWFyPjxwdWItZGF0ZXM+PGRhdGU+TWF5IDAzPC9kYXRlPjwvcHViLWRhdGVzPjwvZGF0
ZXM+PGlzYm4+MTc1Ni0xODMzIChFbGVjdHJvbmljKSYjeEQ7MDk1OS01MzVYIChMaW5raW5nKTwv
aXNibj48YWNjZXNzaW9uLW51bT4xODQ1NjYzMTwvYWNjZXNzaW9uLW51bT48dXJscz48L3VybHM+
PGN1c3RvbTI+UE1DMjM2NDgwNDwvY3VzdG9tMj48ZWxlY3Ryb25pYy1yZXNvdXJjZS1udW0+MTAu
MTEzNi9ibWouMzk0OTAuNTUxMDE5LkJFPC9lbGVjdHJvbmljLXJlc291cmNlLW51bT48cmVtb3Rl
LWRhdGFiYXNlLXByb3ZpZGVyPk5MTTwvcmVtb3RlLWRhdGFiYXNlLXByb3ZpZGVyPjxsYW5ndWFn
ZT5lbmc8L2xhbmd1YWdlPjwvcmVjb3JkPjwvQ2l0ZT48Q2l0ZT48QXV0aG9yPkd1eWF0dDwvQXV0
aG9yPjxZZWFyPjIwMDg8L1llYXI+PFJlY051bT4xMjU8L1JlY051bT48cmVjb3JkPjxyZWMtbnVt
YmVyPjEyNTwvcmVjLW51bWJlcj48Zm9yZWlnbi1rZXlzPjxrZXkgYXBwPSJFTiIgZGItaWQ9ImZk
MmE5ejBmM2VlcDBkZXg1enF2ejllMnpzYWU5cmY1ZnBmZSI+MTI1PC9rZXk+PC9mb3JlaWduLWtl
eXM+PHJlZi10eXBlIG5hbWU9IkpvdXJuYWwgQXJ0aWNsZSI+MTc8L3JlZi10eXBlPjxjb250cmli
dXRvcnM+PGF1dGhvcnM+PGF1dGhvcj5HdXlhdHQsIEcuIEguPC9hdXRob3I+PGF1dGhvcj5PeG1h
biwgQS4gRC48L2F1dGhvcj48YXV0aG9yPlZpc3QsIEcuIEUuPC9hdXRob3I+PGF1dGhvcj5LdW56
LCBSLjwvYXV0aG9yPjxhdXRob3I+RmFsY2stWXR0ZXIsIFkuPC9hdXRob3I+PGF1dGhvcj5BbG9u
c28tQ29lbGxvLCBQLjwvYXV0aG9yPjxhdXRob3I+U2NodW5lbWFubiwgSC4gSi48L2F1dGhvcj48
L2F1dGhvcnM+PC9jb250cmlidXRvcnM+PGF1dGgtYWRkcmVzcz5EZXBhcnRtZW50IG9mIENsaW5p
Y2FsIEVwaWRlbWlvbG9neSBhbmQgQmlvc3RhdGlzdGljcywgTWNNYXN0ZXIgVW5pdmVyc2l0eSwg
SGFtaWx0b24sIE9OLCBDYW5hZGEgTDhOIDNaNS4gZ3V5YXR0QG1jbWFzdGVyLmNhPC9hdXRoLWFk
ZHJlc3M+PHRpdGxlcz48dGl0bGU+R1JBREU6IGFuIGVtZXJnaW5nIGNvbnNlbnN1cyBvbiByYXRp
bmcgcXVhbGl0eSBvZiBldmlkZW5jZSBhbmQgc3RyZW5ndGggb2YgcmVjb21tZW5kYXRpb25zPC90
aXRsZT48c2Vjb25kYXJ5LXRpdGxlPkJNSjwvc2Vjb25kYXJ5LXRpdGxlPjxhbHQtdGl0bGU+Qk1K
IChDbGluaWNhbCByZXNlYXJjaCBlZC4pPC9hbHQtdGl0bGU+PC90aXRsZXM+PHBlcmlvZGljYWw+
PGZ1bGwtdGl0bGU+Qk1KPC9mdWxsLXRpdGxlPjxhYmJyLTE+Qk1KIChDbGluaWNhbCByZXNlYXJj
aCBlZC4pPC9hYmJyLTE+PC9wZXJpb2RpY2FsPjxhbHQtcGVyaW9kaWNhbD48ZnVsbC10aXRsZT5C
TUo8L2Z1bGwtdGl0bGU+PGFiYnItMT5CTUogKENsaW5pY2FsIHJlc2VhcmNoIGVkLik8L2FiYnIt
MT48L2FsdC1wZXJpb2RpY2FsPjxwYWdlcz45MjQtNjwvcGFnZXM+PHZvbHVtZT4zMzY8L3ZvbHVt
ZT48bnVtYmVyPjc2NTA8L251bWJlcj48ZWRpdGlvbj4yMDA4LzA0LzI2PC9lZGl0aW9uPjxrZXl3
b3Jkcz48a2V5d29yZD5Db25zZW5zdXM8L2tleXdvcmQ+PGtleXdvcmQ+RGVjaXNpb24gTWFraW5n
PC9rZXl3b3JkPjxrZXl3b3JkPkV2aWRlbmNlLUJhc2VkIE1lZGljaW5lL3N0YW5kYXJkczwva2V5
d29yZD48a2V5d29yZD5QcmFjdGljZSBHdWlkZWxpbmVzIGFzIFRvcGljLyBzdGFuZGFyZHM8L2tl
eXdvcmQ+PGtleXdvcmQ+UXVhbGl0eSBJbmRpY2F0b3JzLCBIZWFsdGggQ2FyZTwva2V5d29yZD48
L2tleXdvcmRzPjxkYXRlcz48eWVhcj4yMDA4PC95ZWFyPjxwdWItZGF0ZXM+PGRhdGU+QXByIDI2
PC9kYXRlPjwvcHViLWRhdGVzPjwvZGF0ZXM+PGlzYm4+MTc1Ni0xODMzIChFbGVjdHJvbmljKSYj
eEQ7MDk1OS01MzVYIChMaW5raW5nKTwvaXNibj48YWNjZXNzaW9uLW51bT4xODQzNjk0ODwvYWNj
ZXNzaW9uLW51bT48dXJscz48L3VybHM+PGN1c3RvbTI+UE1DMjMzNTI2MTwvY3VzdG9tMj48ZWxl
Y3Ryb25pYy1yZXNvdXJjZS1udW0+MTAuMTEzNi9ibWouMzk0ODkuNDcwMzQ3LkFEPC9lbGVjdHJv
bmljLXJlc291cmNlLW51bT48cmVtb3RlLWRhdGFiYXNlLXByb3ZpZGVyPk5MTTwvcmVtb3RlLWRh
dGFiYXNlLXByb3ZpZGVyPjxsYW5ndWFnZT5lbmc8L2xhbmd1YWdlPjwvcmVjb3JkPjwvQ2l0ZT48
L0VuZE5vdGU+AG==
</w:fldData>
        </w:fldChar>
      </w:r>
      <w:r w:rsidR="00CE3684">
        <w:rPr>
          <w:rFonts w:eastAsiaTheme="minorHAnsi"/>
        </w:rPr>
        <w:instrText xml:space="preserve"> ADDIN EN.CITE.DATA </w:instrText>
      </w:r>
      <w:r w:rsidR="00CE3684">
        <w:rPr>
          <w:rFonts w:eastAsiaTheme="minorHAnsi"/>
        </w:rPr>
      </w:r>
      <w:r w:rsidR="00CE3684">
        <w:rPr>
          <w:rFonts w:eastAsiaTheme="minorHAnsi"/>
        </w:rPr>
        <w:fldChar w:fldCharType="end"/>
      </w:r>
      <w:r w:rsidR="00CE3684">
        <w:rPr>
          <w:rFonts w:eastAsiaTheme="minorHAnsi"/>
        </w:rPr>
      </w:r>
      <w:r w:rsidR="00CE3684">
        <w:rPr>
          <w:rFonts w:eastAsiaTheme="minorHAnsi"/>
        </w:rPr>
        <w:fldChar w:fldCharType="separate"/>
      </w:r>
      <w:hyperlink w:anchor="_ENREF_6" w:tooltip="Guyatt, 2008 #126" w:history="1">
        <w:r w:rsidR="008B3538" w:rsidRPr="00CE3684">
          <w:rPr>
            <w:rFonts w:eastAsiaTheme="minorHAnsi"/>
            <w:noProof/>
            <w:vertAlign w:val="superscript"/>
          </w:rPr>
          <w:t>6</w:t>
        </w:r>
      </w:hyperlink>
      <w:r w:rsidR="00CE3684" w:rsidRPr="00CE3684">
        <w:rPr>
          <w:rFonts w:eastAsiaTheme="minorHAnsi"/>
          <w:noProof/>
          <w:vertAlign w:val="superscript"/>
        </w:rPr>
        <w:t>,</w:t>
      </w:r>
      <w:hyperlink w:anchor="_ENREF_7" w:tooltip="Guyatt, 2008 #125" w:history="1">
        <w:r w:rsidR="008B3538" w:rsidRPr="00CE3684">
          <w:rPr>
            <w:rFonts w:eastAsiaTheme="minorHAnsi"/>
            <w:noProof/>
            <w:vertAlign w:val="superscript"/>
          </w:rPr>
          <w:t>7</w:t>
        </w:r>
      </w:hyperlink>
      <w:r w:rsidR="00CE3684">
        <w:rPr>
          <w:rFonts w:eastAsiaTheme="minorHAnsi"/>
        </w:rPr>
        <w:fldChar w:fldCharType="end"/>
      </w:r>
      <w:r w:rsidRPr="000F3174">
        <w:rPr>
          <w:rFonts w:eastAsiaTheme="minorHAnsi"/>
        </w:rPr>
        <w:t xml:space="preserve"> 최종선정논문들 중 </w:t>
      </w:r>
      <w:r w:rsidR="00ED7FB6">
        <w:rPr>
          <w:rFonts w:eastAsiaTheme="minorHAnsi"/>
        </w:rPr>
        <w:t>무작위대조</w:t>
      </w:r>
      <w:r w:rsidRPr="000F3174">
        <w:rPr>
          <w:rFonts w:eastAsiaTheme="minorHAnsi"/>
        </w:rPr>
        <w:t>연구</w:t>
      </w:r>
      <w:r w:rsidR="0047486E" w:rsidRPr="000F3174">
        <w:rPr>
          <w:rFonts w:eastAsiaTheme="minorHAnsi" w:hint="eastAsia"/>
        </w:rPr>
        <w:t>들을</w:t>
      </w:r>
      <w:r w:rsidRPr="000F3174">
        <w:rPr>
          <w:rFonts w:eastAsiaTheme="minorHAnsi"/>
        </w:rPr>
        <w:t xml:space="preserve"> 우선적으로 선택하여 비뚤림정도를 </w:t>
      </w:r>
      <w:r w:rsidR="003E155C" w:rsidRPr="000F3174">
        <w:rPr>
          <w:rFonts w:eastAsiaTheme="minorHAnsi"/>
        </w:rPr>
        <w:t xml:space="preserve">ROB(Risk of bias) 방식으로 </w:t>
      </w:r>
      <w:r w:rsidRPr="000F3174">
        <w:rPr>
          <w:rFonts w:eastAsiaTheme="minorHAnsi" w:hint="eastAsia"/>
        </w:rPr>
        <w:t>평가한</w:t>
      </w:r>
      <w:r w:rsidRPr="000F3174">
        <w:rPr>
          <w:rFonts w:eastAsiaTheme="minorHAnsi"/>
        </w:rPr>
        <w:t xml:space="preserve"> </w:t>
      </w:r>
      <w:r w:rsidRPr="000F3174">
        <w:rPr>
          <w:rFonts w:eastAsiaTheme="minorHAnsi" w:hint="eastAsia"/>
        </w:rPr>
        <w:t>후</w:t>
      </w:r>
      <w:r w:rsidRPr="000F3174">
        <w:rPr>
          <w:rFonts w:eastAsiaTheme="minorHAnsi"/>
        </w:rPr>
        <w:t xml:space="preserve">, </w:t>
      </w:r>
      <w:r w:rsidRPr="000F3174">
        <w:rPr>
          <w:rFonts w:eastAsiaTheme="minorHAnsi" w:hint="eastAsia"/>
        </w:rPr>
        <w:t>여기에</w:t>
      </w:r>
      <w:r w:rsidRPr="000F3174">
        <w:rPr>
          <w:rFonts w:eastAsiaTheme="minorHAnsi"/>
        </w:rPr>
        <w:t xml:space="preserve"> 일관성, 직접성, 정확성, 출판</w:t>
      </w:r>
      <w:r w:rsidRPr="000F3174">
        <w:rPr>
          <w:rFonts w:eastAsiaTheme="minorHAnsi" w:hint="eastAsia"/>
        </w:rPr>
        <w:t>편향을</w:t>
      </w:r>
      <w:r w:rsidRPr="000F3174">
        <w:rPr>
          <w:rFonts w:eastAsiaTheme="minorHAnsi"/>
        </w:rPr>
        <w:t xml:space="preserve"> </w:t>
      </w:r>
      <w:r w:rsidRPr="000F3174">
        <w:rPr>
          <w:rFonts w:eastAsiaTheme="minorHAnsi" w:hint="eastAsia"/>
        </w:rPr>
        <w:t>함께</w:t>
      </w:r>
      <w:r w:rsidRPr="000F3174">
        <w:rPr>
          <w:rFonts w:eastAsiaTheme="minorHAnsi"/>
        </w:rPr>
        <w:t xml:space="preserve"> </w:t>
      </w:r>
      <w:r w:rsidRPr="000F3174">
        <w:rPr>
          <w:rFonts w:eastAsiaTheme="minorHAnsi" w:hint="eastAsia"/>
        </w:rPr>
        <w:t>고려하여</w:t>
      </w:r>
      <w:r w:rsidRPr="000F3174">
        <w:rPr>
          <w:rFonts w:eastAsiaTheme="minorHAnsi"/>
        </w:rPr>
        <w:t xml:space="preserve"> </w:t>
      </w:r>
      <w:r w:rsidRPr="000F3174">
        <w:rPr>
          <w:rFonts w:eastAsiaTheme="minorHAnsi" w:hint="eastAsia"/>
        </w:rPr>
        <w:t>증거수준정도를</w:t>
      </w:r>
      <w:r w:rsidRPr="000F3174">
        <w:rPr>
          <w:rFonts w:eastAsiaTheme="minorHAnsi"/>
        </w:rPr>
        <w:t xml:space="preserve"> </w:t>
      </w:r>
      <w:r w:rsidRPr="000F3174">
        <w:rPr>
          <w:rFonts w:eastAsiaTheme="minorHAnsi" w:hint="eastAsia"/>
        </w:rPr>
        <w:t>높음</w:t>
      </w:r>
      <w:r w:rsidR="00943B5F" w:rsidRPr="000F3174">
        <w:rPr>
          <w:rFonts w:eastAsiaTheme="minorHAnsi"/>
        </w:rPr>
        <w:t>(high)</w:t>
      </w:r>
      <w:r w:rsidRPr="000F3174">
        <w:rPr>
          <w:rFonts w:eastAsiaTheme="minorHAnsi"/>
        </w:rPr>
        <w:t>, 중간</w:t>
      </w:r>
      <w:r w:rsidR="00943B5F" w:rsidRPr="000F3174">
        <w:rPr>
          <w:rFonts w:eastAsiaTheme="minorHAnsi"/>
        </w:rPr>
        <w:t>(moderate)</w:t>
      </w:r>
      <w:r w:rsidRPr="000F3174">
        <w:rPr>
          <w:rFonts w:eastAsiaTheme="minorHAnsi"/>
        </w:rPr>
        <w:t>, 낮음</w:t>
      </w:r>
      <w:r w:rsidR="00943B5F" w:rsidRPr="000F3174">
        <w:rPr>
          <w:rFonts w:eastAsiaTheme="minorHAnsi"/>
        </w:rPr>
        <w:t>(low)</w:t>
      </w:r>
      <w:r w:rsidR="00D001F3">
        <w:rPr>
          <w:rFonts w:eastAsiaTheme="minorHAnsi"/>
        </w:rPr>
        <w:t xml:space="preserve">, </w:t>
      </w:r>
      <w:r w:rsidRPr="000F3174">
        <w:rPr>
          <w:rFonts w:eastAsiaTheme="minorHAnsi"/>
        </w:rPr>
        <w:t>매우</w:t>
      </w:r>
      <w:r w:rsidR="00D001F3">
        <w:rPr>
          <w:rFonts w:eastAsiaTheme="minorHAnsi" w:hint="eastAsia"/>
        </w:rPr>
        <w:t xml:space="preserve"> </w:t>
      </w:r>
      <w:r w:rsidRPr="000F3174">
        <w:rPr>
          <w:rFonts w:eastAsiaTheme="minorHAnsi"/>
        </w:rPr>
        <w:t>낮음</w:t>
      </w:r>
      <w:r w:rsidR="00943B5F" w:rsidRPr="000F3174">
        <w:rPr>
          <w:rFonts w:eastAsiaTheme="minorHAnsi"/>
        </w:rPr>
        <w:t>(very low)</w:t>
      </w:r>
      <w:r w:rsidRPr="000F3174">
        <w:rPr>
          <w:rFonts w:eastAsiaTheme="minorHAnsi"/>
        </w:rPr>
        <w:t xml:space="preserve"> 단계 중 하나로 지정하였다. </w:t>
      </w:r>
      <w:r w:rsidRPr="000F3174">
        <w:rPr>
          <w:rFonts w:eastAsiaTheme="minorHAnsi" w:hint="eastAsia"/>
        </w:rPr>
        <w:t>단</w:t>
      </w:r>
      <w:r w:rsidRPr="000F3174">
        <w:rPr>
          <w:rFonts w:eastAsiaTheme="minorHAnsi"/>
        </w:rPr>
        <w:t xml:space="preserve"> </w:t>
      </w:r>
      <w:r w:rsidRPr="000F3174">
        <w:rPr>
          <w:rFonts w:eastAsiaTheme="minorHAnsi" w:hint="eastAsia"/>
        </w:rPr>
        <w:t>최근에</w:t>
      </w:r>
      <w:r w:rsidRPr="000F3174">
        <w:rPr>
          <w:rFonts w:eastAsiaTheme="minorHAnsi"/>
        </w:rPr>
        <w:t xml:space="preserve"> </w:t>
      </w:r>
      <w:r w:rsidRPr="000F3174">
        <w:rPr>
          <w:rFonts w:eastAsiaTheme="minorHAnsi" w:hint="eastAsia"/>
        </w:rPr>
        <w:t>발간된</w:t>
      </w:r>
      <w:r w:rsidRPr="000F3174">
        <w:rPr>
          <w:rFonts w:eastAsiaTheme="minorHAnsi"/>
        </w:rPr>
        <w:t xml:space="preserve"> </w:t>
      </w:r>
      <w:r w:rsidRPr="000F3174">
        <w:rPr>
          <w:rFonts w:eastAsiaTheme="minorHAnsi" w:hint="eastAsia"/>
        </w:rPr>
        <w:t>체계적</w:t>
      </w:r>
      <w:r w:rsidRPr="000F3174">
        <w:rPr>
          <w:rFonts w:eastAsiaTheme="minorHAnsi"/>
        </w:rPr>
        <w:t xml:space="preserve"> </w:t>
      </w:r>
      <w:r w:rsidRPr="000F3174">
        <w:rPr>
          <w:rFonts w:eastAsiaTheme="minorHAnsi" w:hint="eastAsia"/>
        </w:rPr>
        <w:t>고찰</w:t>
      </w:r>
      <w:r w:rsidRPr="000F3174">
        <w:rPr>
          <w:rFonts w:eastAsiaTheme="minorHAnsi"/>
        </w:rPr>
        <w:t xml:space="preserve"> </w:t>
      </w:r>
      <w:r w:rsidRPr="000F3174">
        <w:rPr>
          <w:rFonts w:eastAsiaTheme="minorHAnsi" w:hint="eastAsia"/>
        </w:rPr>
        <w:t>문헌이</w:t>
      </w:r>
      <w:r w:rsidRPr="000F3174">
        <w:rPr>
          <w:rFonts w:eastAsiaTheme="minorHAnsi"/>
        </w:rPr>
        <w:t xml:space="preserve"> </w:t>
      </w:r>
      <w:r w:rsidRPr="000F3174">
        <w:rPr>
          <w:rFonts w:eastAsiaTheme="minorHAnsi" w:hint="eastAsia"/>
        </w:rPr>
        <w:t>존재하고</w:t>
      </w:r>
      <w:r w:rsidRPr="000F3174">
        <w:rPr>
          <w:rFonts w:eastAsiaTheme="minorHAnsi"/>
        </w:rPr>
        <w:t xml:space="preserve">, 이 문헌이 최근까지 발간된 </w:t>
      </w:r>
      <w:r w:rsidR="00ED7FB6">
        <w:rPr>
          <w:rFonts w:eastAsiaTheme="minorHAnsi"/>
        </w:rPr>
        <w:t>무작위대조</w:t>
      </w:r>
      <w:r w:rsidRPr="000F3174">
        <w:rPr>
          <w:rFonts w:eastAsiaTheme="minorHAnsi"/>
        </w:rPr>
        <w:t xml:space="preserve">연구들을 포괄하면서 고찰분석내용이 충실하다고 판단된 경우에는 체계적 고찰 문헌을 </w:t>
      </w:r>
      <w:r w:rsidR="003E155C" w:rsidRPr="000F3174">
        <w:rPr>
          <w:rFonts w:eastAsiaTheme="minorHAnsi" w:hint="eastAsia"/>
        </w:rPr>
        <w:t>선택하여</w:t>
      </w:r>
      <w:r w:rsidR="003E155C" w:rsidRPr="000F3174">
        <w:rPr>
          <w:rFonts w:eastAsiaTheme="minorHAnsi"/>
        </w:rPr>
        <w:t xml:space="preserve"> </w:t>
      </w:r>
      <w:r w:rsidR="003E155C" w:rsidRPr="000F3174">
        <w:rPr>
          <w:rFonts w:eastAsiaTheme="minorHAnsi" w:hint="eastAsia"/>
        </w:rPr>
        <w:t>비뚤림정</w:t>
      </w:r>
      <w:r w:rsidR="00453F43" w:rsidRPr="000F3174">
        <w:rPr>
          <w:rFonts w:eastAsiaTheme="minorHAnsi" w:hint="eastAsia"/>
        </w:rPr>
        <w:t>도를</w:t>
      </w:r>
      <w:r w:rsidR="00453F43" w:rsidRPr="000F3174">
        <w:rPr>
          <w:rFonts w:eastAsiaTheme="minorHAnsi"/>
        </w:rPr>
        <w:t xml:space="preserve"> </w:t>
      </w:r>
      <w:r w:rsidR="003E155C" w:rsidRPr="000F3174">
        <w:rPr>
          <w:rFonts w:eastAsiaTheme="minorHAnsi"/>
        </w:rPr>
        <w:t>AMSTAR</w:t>
      </w:r>
      <w:r w:rsidR="00453F43" w:rsidRPr="000F3174">
        <w:rPr>
          <w:rFonts w:eastAsiaTheme="minorHAnsi"/>
        </w:rPr>
        <w:t>(Assessment of multiple systematic review)</w:t>
      </w:r>
      <w:r w:rsidR="003E155C" w:rsidRPr="000F3174">
        <w:rPr>
          <w:rFonts w:eastAsiaTheme="minorHAnsi" w:hint="eastAsia"/>
        </w:rPr>
        <w:t>방식</w:t>
      </w:r>
      <w:r w:rsidR="003E155C" w:rsidRPr="000F3174">
        <w:rPr>
          <w:rFonts w:eastAsiaTheme="minorHAnsi"/>
        </w:rPr>
        <w:t xml:space="preserve">으로 </w:t>
      </w:r>
      <w:r w:rsidRPr="000F3174">
        <w:rPr>
          <w:rFonts w:eastAsiaTheme="minorHAnsi" w:hint="eastAsia"/>
        </w:rPr>
        <w:t>평가하여</w:t>
      </w:r>
      <w:r w:rsidRPr="000F3174">
        <w:rPr>
          <w:rFonts w:eastAsiaTheme="minorHAnsi"/>
        </w:rPr>
        <w:t xml:space="preserve"> </w:t>
      </w:r>
      <w:r w:rsidRPr="000F3174">
        <w:rPr>
          <w:rFonts w:eastAsiaTheme="minorHAnsi" w:hint="eastAsia"/>
        </w:rPr>
        <w:t>증거수준과</w:t>
      </w:r>
      <w:r w:rsidRPr="000F3174">
        <w:rPr>
          <w:rFonts w:eastAsiaTheme="minorHAnsi"/>
        </w:rPr>
        <w:t xml:space="preserve"> </w:t>
      </w:r>
      <w:r w:rsidRPr="000F3174">
        <w:rPr>
          <w:rFonts w:eastAsiaTheme="minorHAnsi" w:hint="eastAsia"/>
        </w:rPr>
        <w:t>권고강도를</w:t>
      </w:r>
      <w:r w:rsidRPr="000F3174">
        <w:rPr>
          <w:rFonts w:eastAsiaTheme="minorHAnsi"/>
        </w:rPr>
        <w:t xml:space="preserve"> </w:t>
      </w:r>
      <w:r w:rsidRPr="000F3174">
        <w:rPr>
          <w:rFonts w:eastAsiaTheme="minorHAnsi" w:hint="eastAsia"/>
        </w:rPr>
        <w:t>결정하였다</w:t>
      </w:r>
      <w:r w:rsidRPr="000F3174">
        <w:rPr>
          <w:rFonts w:eastAsiaTheme="minorHAnsi"/>
        </w:rPr>
        <w:t xml:space="preserve">. </w:t>
      </w:r>
      <w:r w:rsidR="009F576A" w:rsidRPr="000F3174">
        <w:rPr>
          <w:rFonts w:eastAsiaTheme="minorHAnsi" w:hint="eastAsia"/>
        </w:rPr>
        <w:t>체</w:t>
      </w:r>
      <w:r w:rsidRPr="000F3174">
        <w:rPr>
          <w:rFonts w:eastAsiaTheme="minorHAnsi" w:hint="eastAsia"/>
        </w:rPr>
        <w:t>계적</w:t>
      </w:r>
      <w:r w:rsidRPr="000F3174">
        <w:rPr>
          <w:rFonts w:eastAsiaTheme="minorHAnsi"/>
        </w:rPr>
        <w:t xml:space="preserve"> </w:t>
      </w:r>
      <w:r w:rsidRPr="000F3174">
        <w:rPr>
          <w:rFonts w:eastAsiaTheme="minorHAnsi" w:hint="eastAsia"/>
        </w:rPr>
        <w:t>고찰과</w:t>
      </w:r>
      <w:r w:rsidRPr="000F3174">
        <w:rPr>
          <w:rFonts w:eastAsiaTheme="minorHAnsi"/>
        </w:rPr>
        <w:t xml:space="preserve"> </w:t>
      </w:r>
      <w:r w:rsidR="00ED7FB6">
        <w:rPr>
          <w:rFonts w:eastAsiaTheme="minorHAnsi" w:hint="eastAsia"/>
        </w:rPr>
        <w:t>무작위대조</w:t>
      </w:r>
      <w:r w:rsidRPr="000F3174">
        <w:rPr>
          <w:rFonts w:eastAsiaTheme="minorHAnsi" w:hint="eastAsia"/>
        </w:rPr>
        <w:t>연구가</w:t>
      </w:r>
      <w:r w:rsidRPr="000F3174">
        <w:rPr>
          <w:rFonts w:eastAsiaTheme="minorHAnsi"/>
        </w:rPr>
        <w:t xml:space="preserve"> </w:t>
      </w:r>
      <w:r w:rsidRPr="000F3174">
        <w:rPr>
          <w:rFonts w:eastAsiaTheme="minorHAnsi" w:hint="eastAsia"/>
        </w:rPr>
        <w:t>모두</w:t>
      </w:r>
      <w:r w:rsidRPr="000F3174">
        <w:rPr>
          <w:rFonts w:eastAsiaTheme="minorHAnsi"/>
        </w:rPr>
        <w:t xml:space="preserve"> </w:t>
      </w:r>
      <w:r w:rsidRPr="000F3174">
        <w:rPr>
          <w:rFonts w:eastAsiaTheme="minorHAnsi" w:hint="eastAsia"/>
        </w:rPr>
        <w:t>부재한</w:t>
      </w:r>
      <w:r w:rsidRPr="000F3174">
        <w:rPr>
          <w:rFonts w:eastAsiaTheme="minorHAnsi"/>
        </w:rPr>
        <w:t xml:space="preserve"> </w:t>
      </w:r>
      <w:r w:rsidRPr="000F3174">
        <w:rPr>
          <w:rFonts w:eastAsiaTheme="minorHAnsi" w:hint="eastAsia"/>
        </w:rPr>
        <w:t>경우에는</w:t>
      </w:r>
      <w:r w:rsidRPr="000F3174">
        <w:rPr>
          <w:rFonts w:eastAsiaTheme="minorHAnsi"/>
        </w:rPr>
        <w:t xml:space="preserve">, </w:t>
      </w:r>
      <w:r w:rsidR="00453F43" w:rsidRPr="000F3174">
        <w:rPr>
          <w:rFonts w:eastAsiaTheme="minorHAnsi" w:hint="eastAsia"/>
        </w:rPr>
        <w:t>비무작위연구들을</w:t>
      </w:r>
      <w:r w:rsidR="00453F43" w:rsidRPr="000F3174">
        <w:rPr>
          <w:rFonts w:eastAsiaTheme="minorHAnsi"/>
        </w:rPr>
        <w:t xml:space="preserve"> </w:t>
      </w:r>
      <w:r w:rsidRPr="000F3174">
        <w:rPr>
          <w:rFonts w:eastAsiaTheme="minorHAnsi" w:hint="eastAsia"/>
        </w:rPr>
        <w:t>선정하여</w:t>
      </w:r>
      <w:r w:rsidRPr="000F3174">
        <w:rPr>
          <w:rFonts w:eastAsiaTheme="minorHAnsi"/>
        </w:rPr>
        <w:t xml:space="preserve"> </w:t>
      </w:r>
      <w:r w:rsidR="00453F43" w:rsidRPr="000F3174">
        <w:rPr>
          <w:rFonts w:eastAsiaTheme="minorHAnsi" w:hint="eastAsia"/>
        </w:rPr>
        <w:t>비뚤림정도를</w:t>
      </w:r>
      <w:r w:rsidR="00453F43" w:rsidRPr="000F3174">
        <w:rPr>
          <w:rFonts w:eastAsiaTheme="minorHAnsi"/>
        </w:rPr>
        <w:t xml:space="preserve"> R</w:t>
      </w:r>
      <w:r w:rsidRPr="000F3174">
        <w:rPr>
          <w:rFonts w:eastAsiaTheme="minorHAnsi"/>
        </w:rPr>
        <w:t>OBAN</w:t>
      </w:r>
      <w:r w:rsidR="00453F43" w:rsidRPr="000F3174">
        <w:rPr>
          <w:rFonts w:eastAsiaTheme="minorHAnsi"/>
        </w:rPr>
        <w:t>(Risk of bias assessment tool for non-randomized study)</w:t>
      </w:r>
      <w:r w:rsidRPr="000F3174">
        <w:rPr>
          <w:rFonts w:eastAsiaTheme="minorHAnsi" w:hint="eastAsia"/>
        </w:rPr>
        <w:t>방식으로</w:t>
      </w:r>
      <w:r w:rsidRPr="000F3174">
        <w:rPr>
          <w:rFonts w:eastAsiaTheme="minorHAnsi"/>
        </w:rPr>
        <w:t xml:space="preserve"> </w:t>
      </w:r>
      <w:r w:rsidRPr="000F3174">
        <w:rPr>
          <w:rFonts w:eastAsiaTheme="minorHAnsi" w:hint="eastAsia"/>
        </w:rPr>
        <w:t>평가한</w:t>
      </w:r>
      <w:r w:rsidRPr="000F3174">
        <w:rPr>
          <w:rFonts w:eastAsiaTheme="minorHAnsi"/>
        </w:rPr>
        <w:t xml:space="preserve"> </w:t>
      </w:r>
      <w:r w:rsidRPr="000F3174">
        <w:rPr>
          <w:rFonts w:eastAsiaTheme="minorHAnsi" w:hint="eastAsia"/>
        </w:rPr>
        <w:t>이후</w:t>
      </w:r>
      <w:r w:rsidRPr="000F3174">
        <w:rPr>
          <w:rFonts w:eastAsiaTheme="minorHAnsi"/>
        </w:rPr>
        <w:t xml:space="preserve">, </w:t>
      </w:r>
      <w:r w:rsidRPr="000F3174">
        <w:rPr>
          <w:rFonts w:eastAsiaTheme="minorHAnsi" w:hint="eastAsia"/>
        </w:rPr>
        <w:t>여기에</w:t>
      </w:r>
      <w:r w:rsidRPr="000F3174">
        <w:rPr>
          <w:rFonts w:eastAsiaTheme="minorHAnsi"/>
        </w:rPr>
        <w:t xml:space="preserve"> 일관성, 직접성, 정확성, 출판</w:t>
      </w:r>
      <w:r w:rsidRPr="000F3174">
        <w:rPr>
          <w:rFonts w:eastAsiaTheme="minorHAnsi" w:hint="eastAsia"/>
        </w:rPr>
        <w:t>편향을</w:t>
      </w:r>
      <w:r w:rsidRPr="000F3174">
        <w:rPr>
          <w:rFonts w:eastAsiaTheme="minorHAnsi"/>
        </w:rPr>
        <w:t xml:space="preserve"> </w:t>
      </w:r>
      <w:r w:rsidRPr="000F3174">
        <w:rPr>
          <w:rFonts w:eastAsiaTheme="minorHAnsi" w:hint="eastAsia"/>
        </w:rPr>
        <w:t>함께</w:t>
      </w:r>
      <w:r w:rsidRPr="000F3174">
        <w:rPr>
          <w:rFonts w:eastAsiaTheme="minorHAnsi"/>
        </w:rPr>
        <w:t xml:space="preserve"> </w:t>
      </w:r>
      <w:r w:rsidRPr="000F3174">
        <w:rPr>
          <w:rFonts w:eastAsiaTheme="minorHAnsi" w:hint="eastAsia"/>
        </w:rPr>
        <w:t>고려하여</w:t>
      </w:r>
      <w:r w:rsidRPr="000F3174">
        <w:rPr>
          <w:rFonts w:eastAsiaTheme="minorHAnsi"/>
        </w:rPr>
        <w:t xml:space="preserve"> </w:t>
      </w:r>
      <w:r w:rsidRPr="000F3174">
        <w:rPr>
          <w:rFonts w:eastAsiaTheme="minorHAnsi" w:hint="eastAsia"/>
        </w:rPr>
        <w:t>증거수준정도를</w:t>
      </w:r>
      <w:r w:rsidRPr="000F3174">
        <w:rPr>
          <w:rFonts w:eastAsiaTheme="minorHAnsi"/>
        </w:rPr>
        <w:t xml:space="preserve"> </w:t>
      </w:r>
      <w:r w:rsidRPr="000F3174">
        <w:rPr>
          <w:rFonts w:eastAsiaTheme="minorHAnsi" w:hint="eastAsia"/>
        </w:rPr>
        <w:t>높음</w:t>
      </w:r>
      <w:r w:rsidRPr="000F3174">
        <w:rPr>
          <w:rFonts w:eastAsiaTheme="minorHAnsi"/>
        </w:rPr>
        <w:t xml:space="preserve">, 중간, 낮음, 매우낮음 단계 중 하나로 지정하였다. </w:t>
      </w:r>
    </w:p>
    <w:p w:rsidR="00877647" w:rsidRPr="000F3174" w:rsidRDefault="00877647" w:rsidP="00877647">
      <w:pPr>
        <w:ind w:firstLineChars="100" w:firstLine="200"/>
        <w:rPr>
          <w:rFonts w:eastAsiaTheme="minorHAnsi"/>
        </w:rPr>
      </w:pPr>
      <w:r w:rsidRPr="000F3174">
        <w:rPr>
          <w:rFonts w:eastAsiaTheme="minorHAnsi" w:hint="eastAsia"/>
        </w:rPr>
        <w:t>증거수준</w:t>
      </w:r>
      <w:r w:rsidRPr="000F3174">
        <w:rPr>
          <w:rFonts w:eastAsiaTheme="minorHAnsi"/>
        </w:rPr>
        <w:t xml:space="preserve">을 결정한 이후 권고의 방향과 강도를 결정하였다. </w:t>
      </w:r>
      <w:r w:rsidRPr="000F3174">
        <w:rPr>
          <w:rFonts w:eastAsiaTheme="minorHAnsi" w:hint="eastAsia"/>
        </w:rPr>
        <w:t>권고의</w:t>
      </w:r>
      <w:r w:rsidRPr="000F3174">
        <w:rPr>
          <w:rFonts w:eastAsiaTheme="minorHAnsi"/>
        </w:rPr>
        <w:t xml:space="preserve"> </w:t>
      </w:r>
      <w:r w:rsidRPr="000F3174">
        <w:rPr>
          <w:rFonts w:eastAsiaTheme="minorHAnsi" w:hint="eastAsia"/>
        </w:rPr>
        <w:t>방향은</w:t>
      </w:r>
      <w:r w:rsidRPr="000F3174">
        <w:rPr>
          <w:rFonts w:eastAsiaTheme="minorHAnsi"/>
        </w:rPr>
        <w:t xml:space="preserve"> </w:t>
      </w:r>
      <w:r w:rsidRPr="000F3174">
        <w:rPr>
          <w:rFonts w:eastAsiaTheme="minorHAnsi" w:hint="eastAsia"/>
        </w:rPr>
        <w:t>참고논문</w:t>
      </w:r>
      <w:r w:rsidRPr="000F3174">
        <w:rPr>
          <w:rFonts w:eastAsiaTheme="minorHAnsi"/>
        </w:rPr>
        <w:t>에서 나타난 치료방법의 임상적 효과 여부를 토대로 “</w:t>
      </w:r>
      <w:r w:rsidRPr="000F3174">
        <w:rPr>
          <w:rFonts w:eastAsiaTheme="minorHAnsi" w:hint="eastAsia"/>
        </w:rPr>
        <w:t>한다</w:t>
      </w:r>
      <w:r w:rsidRPr="000F3174">
        <w:rPr>
          <w:rFonts w:eastAsiaTheme="minorHAnsi"/>
        </w:rPr>
        <w:t xml:space="preserve">” </w:t>
      </w:r>
      <w:r w:rsidRPr="000F3174">
        <w:rPr>
          <w:rFonts w:eastAsiaTheme="minorHAnsi" w:hint="eastAsia"/>
        </w:rPr>
        <w:t>또는</w:t>
      </w:r>
      <w:r w:rsidRPr="000F3174">
        <w:rPr>
          <w:rFonts w:eastAsiaTheme="minorHAnsi"/>
        </w:rPr>
        <w:t xml:space="preserve"> “</w:t>
      </w:r>
      <w:r w:rsidRPr="000F3174">
        <w:rPr>
          <w:rFonts w:eastAsiaTheme="minorHAnsi" w:hint="eastAsia"/>
        </w:rPr>
        <w:t>안한다</w:t>
      </w:r>
      <w:r w:rsidRPr="000F3174">
        <w:rPr>
          <w:rFonts w:eastAsiaTheme="minorHAnsi"/>
        </w:rPr>
        <w:t xml:space="preserve">” </w:t>
      </w:r>
      <w:r w:rsidRPr="000F3174">
        <w:rPr>
          <w:rFonts w:eastAsiaTheme="minorHAnsi" w:hint="eastAsia"/>
        </w:rPr>
        <w:t>중</w:t>
      </w:r>
      <w:r w:rsidR="0047486E" w:rsidRPr="000F3174">
        <w:rPr>
          <w:rFonts w:eastAsiaTheme="minorHAnsi"/>
        </w:rPr>
        <w:t xml:space="preserve"> 하나를</w:t>
      </w:r>
      <w:r w:rsidRPr="000F3174">
        <w:rPr>
          <w:rFonts w:eastAsiaTheme="minorHAnsi"/>
        </w:rPr>
        <w:t xml:space="preserve"> </w:t>
      </w:r>
      <w:r w:rsidR="0047486E" w:rsidRPr="000F3174">
        <w:rPr>
          <w:rFonts w:eastAsiaTheme="minorHAnsi" w:hint="eastAsia"/>
        </w:rPr>
        <w:t>선택</w:t>
      </w:r>
      <w:r w:rsidRPr="000F3174">
        <w:rPr>
          <w:rFonts w:eastAsiaTheme="minorHAnsi" w:hint="eastAsia"/>
        </w:rPr>
        <w:t>하였고</w:t>
      </w:r>
      <w:r w:rsidRPr="000F3174">
        <w:rPr>
          <w:rFonts w:eastAsiaTheme="minorHAnsi"/>
        </w:rPr>
        <w:t xml:space="preserve">, </w:t>
      </w:r>
      <w:r w:rsidRPr="000F3174">
        <w:rPr>
          <w:rFonts w:eastAsiaTheme="minorHAnsi" w:hint="eastAsia"/>
        </w:rPr>
        <w:t>권고강도는</w:t>
      </w:r>
      <w:r w:rsidRPr="000F3174">
        <w:rPr>
          <w:rFonts w:eastAsiaTheme="minorHAnsi"/>
        </w:rPr>
        <w:t xml:space="preserve"> </w:t>
      </w:r>
      <w:r w:rsidR="00453F43" w:rsidRPr="000F3174">
        <w:rPr>
          <w:rFonts w:eastAsiaTheme="minorHAnsi"/>
        </w:rPr>
        <w:t xml:space="preserve">앞서 결정된 </w:t>
      </w:r>
      <w:r w:rsidRPr="000F3174">
        <w:rPr>
          <w:rFonts w:eastAsiaTheme="minorHAnsi" w:hint="eastAsia"/>
        </w:rPr>
        <w:t>증거수준</w:t>
      </w:r>
      <w:r w:rsidRPr="000F3174">
        <w:rPr>
          <w:rFonts w:eastAsiaTheme="minorHAnsi"/>
        </w:rPr>
        <w:t xml:space="preserve">(추정치의 </w:t>
      </w:r>
      <w:r w:rsidRPr="000F3174">
        <w:rPr>
          <w:rFonts w:eastAsiaTheme="minorHAnsi" w:hint="eastAsia"/>
        </w:rPr>
        <w:t>확실성</w:t>
      </w:r>
      <w:r w:rsidRPr="000F3174">
        <w:rPr>
          <w:rFonts w:eastAsiaTheme="minorHAnsi"/>
        </w:rPr>
        <w:t xml:space="preserve">) </w:t>
      </w:r>
      <w:r w:rsidRPr="000F3174">
        <w:rPr>
          <w:rFonts w:eastAsiaTheme="minorHAnsi" w:hint="eastAsia"/>
        </w:rPr>
        <w:t>정도와</w:t>
      </w:r>
      <w:r w:rsidRPr="000F3174">
        <w:rPr>
          <w:rFonts w:eastAsiaTheme="minorHAnsi"/>
        </w:rPr>
        <w:t xml:space="preserve"> 함께 </w:t>
      </w:r>
      <w:r w:rsidR="00453F43" w:rsidRPr="000F3174">
        <w:rPr>
          <w:rFonts w:eastAsiaTheme="minorHAnsi" w:hint="eastAsia"/>
        </w:rPr>
        <w:t>각</w:t>
      </w:r>
      <w:r w:rsidR="00453F43" w:rsidRPr="000F3174">
        <w:rPr>
          <w:rFonts w:eastAsiaTheme="minorHAnsi"/>
        </w:rPr>
        <w:t xml:space="preserve"> 치료의 </w:t>
      </w:r>
      <w:r w:rsidRPr="000F3174">
        <w:rPr>
          <w:rFonts w:eastAsiaTheme="minorHAnsi" w:hint="eastAsia"/>
        </w:rPr>
        <w:t>이득과</w:t>
      </w:r>
      <w:r w:rsidRPr="000F3174">
        <w:rPr>
          <w:rFonts w:eastAsiaTheme="minorHAnsi"/>
        </w:rPr>
        <w:t xml:space="preserve"> </w:t>
      </w:r>
      <w:r w:rsidRPr="000F3174">
        <w:rPr>
          <w:rFonts w:eastAsiaTheme="minorHAnsi" w:hint="eastAsia"/>
        </w:rPr>
        <w:t>위해</w:t>
      </w:r>
      <w:r w:rsidRPr="000F3174">
        <w:rPr>
          <w:rFonts w:eastAsiaTheme="minorHAnsi"/>
        </w:rPr>
        <w:t xml:space="preserve">, </w:t>
      </w:r>
      <w:r w:rsidRPr="000F3174">
        <w:rPr>
          <w:rFonts w:eastAsiaTheme="minorHAnsi" w:hint="eastAsia"/>
        </w:rPr>
        <w:t>비용</w:t>
      </w:r>
      <w:r w:rsidRPr="000F3174">
        <w:rPr>
          <w:rFonts w:eastAsiaTheme="minorHAnsi"/>
        </w:rPr>
        <w:t xml:space="preserve"> </w:t>
      </w:r>
      <w:r w:rsidRPr="000F3174">
        <w:rPr>
          <w:rFonts w:eastAsiaTheme="minorHAnsi" w:hint="eastAsia"/>
        </w:rPr>
        <w:t>자원</w:t>
      </w:r>
      <w:r w:rsidRPr="000F3174">
        <w:rPr>
          <w:rFonts w:eastAsiaTheme="minorHAnsi"/>
        </w:rPr>
        <w:t xml:space="preserve"> </w:t>
      </w:r>
      <w:r w:rsidRPr="000F3174">
        <w:rPr>
          <w:rFonts w:eastAsiaTheme="minorHAnsi" w:hint="eastAsia"/>
        </w:rPr>
        <w:t>배분</w:t>
      </w:r>
      <w:r w:rsidRPr="000F3174">
        <w:rPr>
          <w:rFonts w:eastAsiaTheme="minorHAnsi"/>
        </w:rPr>
        <w:t xml:space="preserve">, </w:t>
      </w:r>
      <w:r w:rsidRPr="000F3174">
        <w:rPr>
          <w:rFonts w:eastAsiaTheme="minorHAnsi" w:hint="eastAsia"/>
        </w:rPr>
        <w:t>가치와</w:t>
      </w:r>
      <w:r w:rsidRPr="000F3174">
        <w:rPr>
          <w:rFonts w:eastAsiaTheme="minorHAnsi"/>
        </w:rPr>
        <w:t xml:space="preserve"> </w:t>
      </w:r>
      <w:r w:rsidRPr="000F3174">
        <w:rPr>
          <w:rFonts w:eastAsiaTheme="minorHAnsi" w:hint="eastAsia"/>
        </w:rPr>
        <w:t>선호</w:t>
      </w:r>
      <w:r w:rsidRPr="000F3174">
        <w:rPr>
          <w:rFonts w:eastAsiaTheme="minorHAnsi"/>
        </w:rPr>
        <w:t xml:space="preserve">, </w:t>
      </w:r>
      <w:r w:rsidRPr="000F3174">
        <w:rPr>
          <w:rFonts w:eastAsiaTheme="minorHAnsi" w:hint="eastAsia"/>
        </w:rPr>
        <w:t>수용성</w:t>
      </w:r>
      <w:r w:rsidRPr="000F3174">
        <w:rPr>
          <w:rFonts w:eastAsiaTheme="minorHAnsi"/>
        </w:rPr>
        <w:t xml:space="preserve">/적용성을 </w:t>
      </w:r>
      <w:r w:rsidR="00453F43" w:rsidRPr="000F3174">
        <w:rPr>
          <w:rFonts w:eastAsiaTheme="minorHAnsi" w:hint="eastAsia"/>
        </w:rPr>
        <w:t>포괄적으로</w:t>
      </w:r>
      <w:r w:rsidRPr="000F3174">
        <w:rPr>
          <w:rFonts w:eastAsiaTheme="minorHAnsi"/>
        </w:rPr>
        <w:t xml:space="preserve"> 고려하여 “</w:t>
      </w:r>
      <w:r w:rsidRPr="000F3174">
        <w:rPr>
          <w:rFonts w:eastAsiaTheme="minorHAnsi" w:hint="eastAsia"/>
        </w:rPr>
        <w:t>약함</w:t>
      </w:r>
      <w:r w:rsidRPr="000F3174">
        <w:rPr>
          <w:rFonts w:eastAsiaTheme="minorHAnsi"/>
        </w:rPr>
        <w:t xml:space="preserve">” </w:t>
      </w:r>
      <w:r w:rsidRPr="000F3174">
        <w:rPr>
          <w:rFonts w:eastAsiaTheme="minorHAnsi" w:hint="eastAsia"/>
        </w:rPr>
        <w:t>과</w:t>
      </w:r>
      <w:r w:rsidRPr="000F3174">
        <w:rPr>
          <w:rFonts w:eastAsiaTheme="minorHAnsi"/>
        </w:rPr>
        <w:t xml:space="preserve"> “</w:t>
      </w:r>
      <w:r w:rsidRPr="000F3174">
        <w:rPr>
          <w:rFonts w:eastAsiaTheme="minorHAnsi" w:hint="eastAsia"/>
        </w:rPr>
        <w:t>강함</w:t>
      </w:r>
      <w:r w:rsidRPr="000F3174">
        <w:rPr>
          <w:rFonts w:eastAsiaTheme="minorHAnsi"/>
        </w:rPr>
        <w:t xml:space="preserve">” </w:t>
      </w:r>
      <w:r w:rsidRPr="000F3174">
        <w:rPr>
          <w:rFonts w:eastAsiaTheme="minorHAnsi" w:hint="eastAsia"/>
        </w:rPr>
        <w:t>중에서</w:t>
      </w:r>
      <w:r w:rsidRPr="000F3174">
        <w:rPr>
          <w:rFonts w:eastAsiaTheme="minorHAnsi"/>
        </w:rPr>
        <w:t xml:space="preserve"> 결정하였다. 이 모든 과정은 한 핵심질문에 대해 최소 2</w:t>
      </w:r>
      <w:r w:rsidRPr="000F3174">
        <w:rPr>
          <w:rFonts w:eastAsiaTheme="minorHAnsi" w:hint="eastAsia"/>
        </w:rPr>
        <w:t>명의</w:t>
      </w:r>
      <w:r w:rsidRPr="000F3174">
        <w:rPr>
          <w:rFonts w:eastAsiaTheme="minorHAnsi"/>
        </w:rPr>
        <w:t xml:space="preserve"> </w:t>
      </w:r>
      <w:r w:rsidRPr="000F3174">
        <w:rPr>
          <w:rFonts w:eastAsiaTheme="minorHAnsi" w:hint="eastAsia"/>
        </w:rPr>
        <w:t>위원이</w:t>
      </w:r>
      <w:r w:rsidRPr="000F3174">
        <w:rPr>
          <w:rFonts w:eastAsiaTheme="minorHAnsi"/>
        </w:rPr>
        <w:t xml:space="preserve"> </w:t>
      </w:r>
      <w:r w:rsidRPr="000F3174">
        <w:rPr>
          <w:rFonts w:eastAsiaTheme="minorHAnsi" w:hint="eastAsia"/>
        </w:rPr>
        <w:t>참여하여</w:t>
      </w:r>
      <w:r w:rsidRPr="000F3174">
        <w:rPr>
          <w:rFonts w:eastAsiaTheme="minorHAnsi"/>
        </w:rPr>
        <w:t xml:space="preserve"> </w:t>
      </w:r>
      <w:r w:rsidRPr="000F3174">
        <w:rPr>
          <w:rFonts w:eastAsiaTheme="minorHAnsi" w:hint="eastAsia"/>
        </w:rPr>
        <w:t>서로</w:t>
      </w:r>
      <w:r w:rsidRPr="000F3174">
        <w:rPr>
          <w:rFonts w:eastAsiaTheme="minorHAnsi"/>
        </w:rPr>
        <w:t xml:space="preserve"> </w:t>
      </w:r>
      <w:r w:rsidRPr="000F3174">
        <w:rPr>
          <w:rFonts w:eastAsiaTheme="minorHAnsi" w:hint="eastAsia"/>
        </w:rPr>
        <w:t>논의</w:t>
      </w:r>
      <w:r w:rsidRPr="000F3174">
        <w:rPr>
          <w:rFonts w:eastAsiaTheme="minorHAnsi"/>
        </w:rPr>
        <w:t xml:space="preserve"> </w:t>
      </w:r>
      <w:r w:rsidRPr="000F3174">
        <w:rPr>
          <w:rFonts w:eastAsiaTheme="minorHAnsi" w:hint="eastAsia"/>
        </w:rPr>
        <w:t>및</w:t>
      </w:r>
      <w:r w:rsidRPr="000F3174">
        <w:rPr>
          <w:rFonts w:eastAsiaTheme="minorHAnsi"/>
        </w:rPr>
        <w:t xml:space="preserve"> </w:t>
      </w:r>
      <w:r w:rsidRPr="000F3174">
        <w:rPr>
          <w:rFonts w:eastAsiaTheme="minorHAnsi" w:hint="eastAsia"/>
        </w:rPr>
        <w:t>합의</w:t>
      </w:r>
      <w:r w:rsidRPr="000F3174">
        <w:rPr>
          <w:rFonts w:eastAsiaTheme="minorHAnsi"/>
        </w:rPr>
        <w:t xml:space="preserve"> </w:t>
      </w:r>
      <w:r w:rsidRPr="000F3174">
        <w:rPr>
          <w:rFonts w:eastAsiaTheme="minorHAnsi" w:hint="eastAsia"/>
        </w:rPr>
        <w:t>과정을</w:t>
      </w:r>
      <w:r w:rsidRPr="000F3174">
        <w:rPr>
          <w:rFonts w:eastAsiaTheme="minorHAnsi"/>
        </w:rPr>
        <w:t xml:space="preserve"> </w:t>
      </w:r>
      <w:r w:rsidRPr="000F3174">
        <w:rPr>
          <w:rFonts w:eastAsiaTheme="minorHAnsi" w:hint="eastAsia"/>
        </w:rPr>
        <w:t>거쳐</w:t>
      </w:r>
      <w:r w:rsidRPr="000F3174">
        <w:rPr>
          <w:rFonts w:eastAsiaTheme="minorHAnsi"/>
        </w:rPr>
        <w:t xml:space="preserve"> </w:t>
      </w:r>
      <w:r w:rsidRPr="000F3174">
        <w:rPr>
          <w:rFonts w:eastAsiaTheme="minorHAnsi" w:hint="eastAsia"/>
        </w:rPr>
        <w:t>결정하</w:t>
      </w:r>
      <w:r w:rsidRPr="000F3174">
        <w:rPr>
          <w:rFonts w:eastAsiaTheme="minorHAnsi" w:hint="eastAsia"/>
        </w:rPr>
        <w:lastRenderedPageBreak/>
        <w:t>였</w:t>
      </w:r>
      <w:r w:rsidR="00CE3684">
        <w:rPr>
          <w:rFonts w:eastAsiaTheme="minorHAnsi" w:hint="eastAsia"/>
        </w:rPr>
        <w:t xml:space="preserve">다. </w:t>
      </w:r>
    </w:p>
    <w:p w:rsidR="00FC3A31" w:rsidRPr="000F3174" w:rsidRDefault="00E1590B" w:rsidP="00877647">
      <w:pPr>
        <w:ind w:firstLineChars="100" w:firstLine="200"/>
        <w:rPr>
          <w:rFonts w:eastAsiaTheme="minorHAnsi"/>
        </w:rPr>
      </w:pPr>
      <w:r w:rsidRPr="000F3174">
        <w:rPr>
          <w:rFonts w:eastAsiaTheme="minorHAnsi"/>
        </w:rPr>
        <w:t>2017년 6</w:t>
      </w:r>
      <w:r w:rsidRPr="000F3174">
        <w:rPr>
          <w:rFonts w:eastAsiaTheme="minorHAnsi" w:hint="eastAsia"/>
        </w:rPr>
        <w:t>월</w:t>
      </w:r>
      <w:r w:rsidRPr="000F3174">
        <w:rPr>
          <w:rFonts w:eastAsiaTheme="minorHAnsi"/>
        </w:rPr>
        <w:t xml:space="preserve"> 25</w:t>
      </w:r>
      <w:r w:rsidRPr="000F3174">
        <w:rPr>
          <w:rFonts w:eastAsiaTheme="minorHAnsi" w:hint="eastAsia"/>
        </w:rPr>
        <w:t>일에는</w:t>
      </w:r>
      <w:r w:rsidRPr="000F3174">
        <w:rPr>
          <w:rFonts w:eastAsiaTheme="minorHAnsi"/>
        </w:rPr>
        <w:t xml:space="preserve"> </w:t>
      </w:r>
      <w:r w:rsidR="00971D84">
        <w:rPr>
          <w:rFonts w:eastAsiaTheme="minorHAnsi" w:hint="eastAsia"/>
        </w:rPr>
        <w:t>외부전문가</w:t>
      </w:r>
      <w:r w:rsidR="0047486E" w:rsidRPr="000F3174">
        <w:rPr>
          <w:rFonts w:eastAsiaTheme="minorHAnsi"/>
        </w:rPr>
        <w:t xml:space="preserve">를 </w:t>
      </w:r>
      <w:r w:rsidRPr="000F3174">
        <w:rPr>
          <w:rFonts w:eastAsiaTheme="minorHAnsi" w:hint="eastAsia"/>
        </w:rPr>
        <w:t>초빙하여</w:t>
      </w:r>
      <w:r w:rsidRPr="000F3174">
        <w:rPr>
          <w:rFonts w:eastAsiaTheme="minorHAnsi"/>
        </w:rPr>
        <w:t xml:space="preserve"> </w:t>
      </w:r>
      <w:r w:rsidR="00DD79AD" w:rsidRPr="000F3174">
        <w:rPr>
          <w:rFonts w:eastAsiaTheme="minorHAnsi" w:hint="eastAsia"/>
        </w:rPr>
        <w:t>현재까지</w:t>
      </w:r>
      <w:r w:rsidR="00DD79AD" w:rsidRPr="000F3174">
        <w:rPr>
          <w:rFonts w:eastAsiaTheme="minorHAnsi"/>
        </w:rPr>
        <w:t xml:space="preserve"> 결정된 </w:t>
      </w:r>
      <w:r w:rsidRPr="000F3174">
        <w:rPr>
          <w:rFonts w:eastAsiaTheme="minorHAnsi" w:hint="eastAsia"/>
        </w:rPr>
        <w:t>증거수준</w:t>
      </w:r>
      <w:r w:rsidRPr="000F3174">
        <w:rPr>
          <w:rFonts w:eastAsiaTheme="minorHAnsi"/>
        </w:rPr>
        <w:t xml:space="preserve"> </w:t>
      </w:r>
      <w:r w:rsidRPr="000F3174">
        <w:rPr>
          <w:rFonts w:eastAsiaTheme="minorHAnsi" w:hint="eastAsia"/>
        </w:rPr>
        <w:t>및</w:t>
      </w:r>
      <w:r w:rsidRPr="000F3174">
        <w:rPr>
          <w:rFonts w:eastAsiaTheme="minorHAnsi"/>
        </w:rPr>
        <w:t xml:space="preserve"> </w:t>
      </w:r>
      <w:r w:rsidRPr="000F3174">
        <w:rPr>
          <w:rFonts w:eastAsiaTheme="minorHAnsi" w:hint="eastAsia"/>
        </w:rPr>
        <w:t>권고강도에</w:t>
      </w:r>
      <w:r w:rsidRPr="000F3174">
        <w:rPr>
          <w:rFonts w:eastAsiaTheme="minorHAnsi"/>
        </w:rPr>
        <w:t xml:space="preserve"> </w:t>
      </w:r>
      <w:r w:rsidRPr="000F3174">
        <w:rPr>
          <w:rFonts w:eastAsiaTheme="minorHAnsi" w:hint="eastAsia"/>
        </w:rPr>
        <w:t>대</w:t>
      </w:r>
      <w:r w:rsidR="00DD79AD" w:rsidRPr="000F3174">
        <w:rPr>
          <w:rFonts w:eastAsiaTheme="minorHAnsi" w:hint="eastAsia"/>
        </w:rPr>
        <w:t>한</w:t>
      </w:r>
      <w:r w:rsidRPr="000F3174">
        <w:rPr>
          <w:rFonts w:eastAsiaTheme="minorHAnsi"/>
        </w:rPr>
        <w:t xml:space="preserve"> 위원회</w:t>
      </w:r>
      <w:r w:rsidR="00CE3684">
        <w:rPr>
          <w:rFonts w:eastAsiaTheme="minorHAnsi" w:hint="eastAsia"/>
        </w:rPr>
        <w:t xml:space="preserve"> 내부의</w:t>
      </w:r>
      <w:r w:rsidR="00DD79AD" w:rsidRPr="000F3174">
        <w:rPr>
          <w:rFonts w:eastAsiaTheme="minorHAnsi"/>
        </w:rPr>
        <w:t xml:space="preserve"> </w:t>
      </w:r>
      <w:r w:rsidR="00DD79AD" w:rsidRPr="000F3174">
        <w:rPr>
          <w:rFonts w:eastAsiaTheme="minorHAnsi" w:hint="eastAsia"/>
        </w:rPr>
        <w:t>최종</w:t>
      </w:r>
      <w:r w:rsidRPr="000F3174">
        <w:rPr>
          <w:rFonts w:eastAsiaTheme="minorHAnsi" w:hint="eastAsia"/>
        </w:rPr>
        <w:t>합의</w:t>
      </w:r>
      <w:r w:rsidR="00CE3684">
        <w:rPr>
          <w:rFonts w:eastAsiaTheme="minorHAnsi" w:hint="eastAsia"/>
        </w:rPr>
        <w:t>과정과,</w:t>
      </w:r>
      <w:r w:rsidR="00DD79AD" w:rsidRPr="000F3174">
        <w:rPr>
          <w:rFonts w:eastAsiaTheme="minorHAnsi"/>
        </w:rPr>
        <w:t xml:space="preserve"> </w:t>
      </w:r>
      <w:r w:rsidR="00CE3684">
        <w:rPr>
          <w:rFonts w:eastAsiaTheme="minorHAnsi" w:hint="eastAsia"/>
        </w:rPr>
        <w:t>학회</w:t>
      </w:r>
      <w:r w:rsidRPr="000F3174">
        <w:rPr>
          <w:rFonts w:eastAsiaTheme="minorHAnsi" w:hint="eastAsia"/>
        </w:rPr>
        <w:t>내외부자문위원의</w:t>
      </w:r>
      <w:r w:rsidR="00DD79AD" w:rsidRPr="000F3174">
        <w:rPr>
          <w:rFonts w:eastAsiaTheme="minorHAnsi"/>
        </w:rPr>
        <w:t xml:space="preserve"> </w:t>
      </w:r>
      <w:r w:rsidR="00CE3684">
        <w:rPr>
          <w:rFonts w:eastAsiaTheme="minorHAnsi" w:hint="eastAsia"/>
        </w:rPr>
        <w:t>의견수렴방법</w:t>
      </w:r>
      <w:r w:rsidR="00DD79AD" w:rsidRPr="000F3174">
        <w:rPr>
          <w:rFonts w:eastAsiaTheme="minorHAnsi"/>
        </w:rPr>
        <w:t>에</w:t>
      </w:r>
      <w:r w:rsidRPr="000F3174">
        <w:rPr>
          <w:rFonts w:eastAsiaTheme="minorHAnsi"/>
        </w:rPr>
        <w:t xml:space="preserve"> 대한 교육워크샵을 </w:t>
      </w:r>
      <w:r w:rsidRPr="000F3174">
        <w:rPr>
          <w:rFonts w:eastAsiaTheme="minorHAnsi" w:hint="eastAsia"/>
        </w:rPr>
        <w:t>진행하였다</w:t>
      </w:r>
      <w:r w:rsidRPr="000F3174">
        <w:rPr>
          <w:rFonts w:eastAsiaTheme="minorHAnsi"/>
        </w:rPr>
        <w:t xml:space="preserve">. </w:t>
      </w:r>
      <w:r w:rsidRPr="000F3174">
        <w:rPr>
          <w:rFonts w:eastAsiaTheme="minorHAnsi" w:hint="eastAsia"/>
        </w:rPr>
        <w:t>이후</w:t>
      </w:r>
      <w:r w:rsidRPr="000F3174">
        <w:rPr>
          <w:rFonts w:eastAsiaTheme="minorHAnsi"/>
        </w:rPr>
        <w:t xml:space="preserve"> </w:t>
      </w:r>
      <w:r w:rsidR="00921968" w:rsidRPr="000F3174">
        <w:rPr>
          <w:rFonts w:eastAsiaTheme="minorHAnsi" w:hint="eastAsia"/>
        </w:rPr>
        <w:t>모든</w:t>
      </w:r>
      <w:r w:rsidR="00921968" w:rsidRPr="000F3174">
        <w:rPr>
          <w:rFonts w:eastAsiaTheme="minorHAnsi"/>
        </w:rPr>
        <w:t xml:space="preserve"> 핵심질문에 대해 결정된 증거수준과 권고강도를 3</w:t>
      </w:r>
      <w:r w:rsidR="00DD79AD" w:rsidRPr="000F3174">
        <w:rPr>
          <w:rFonts w:eastAsiaTheme="minorHAnsi"/>
        </w:rPr>
        <w:t>2</w:t>
      </w:r>
      <w:r w:rsidR="00921968" w:rsidRPr="000F3174">
        <w:rPr>
          <w:rFonts w:eastAsiaTheme="minorHAnsi" w:hint="eastAsia"/>
        </w:rPr>
        <w:t>명의</w:t>
      </w:r>
      <w:r w:rsidR="00921968" w:rsidRPr="000F3174">
        <w:rPr>
          <w:rFonts w:eastAsiaTheme="minorHAnsi"/>
        </w:rPr>
        <w:t xml:space="preserve"> </w:t>
      </w:r>
      <w:r w:rsidR="00921968" w:rsidRPr="000F3174">
        <w:rPr>
          <w:rFonts w:eastAsiaTheme="minorHAnsi" w:hint="eastAsia"/>
        </w:rPr>
        <w:t>진료지침전체위원들에게</w:t>
      </w:r>
      <w:r w:rsidR="00921968" w:rsidRPr="000F3174">
        <w:rPr>
          <w:rFonts w:eastAsiaTheme="minorHAnsi"/>
        </w:rPr>
        <w:t xml:space="preserve"> </w:t>
      </w:r>
      <w:r w:rsidR="00921968" w:rsidRPr="000F3174">
        <w:rPr>
          <w:rFonts w:eastAsiaTheme="minorHAnsi" w:hint="eastAsia"/>
        </w:rPr>
        <w:t>이메일을</w:t>
      </w:r>
      <w:r w:rsidR="00921968" w:rsidRPr="000F3174">
        <w:rPr>
          <w:rFonts w:eastAsiaTheme="minorHAnsi"/>
        </w:rPr>
        <w:t xml:space="preserve"> </w:t>
      </w:r>
      <w:r w:rsidR="00921968" w:rsidRPr="000F3174">
        <w:rPr>
          <w:rFonts w:eastAsiaTheme="minorHAnsi" w:hint="eastAsia"/>
        </w:rPr>
        <w:t>통하여</w:t>
      </w:r>
      <w:r w:rsidR="00921968" w:rsidRPr="000F3174">
        <w:rPr>
          <w:rFonts w:eastAsiaTheme="minorHAnsi"/>
        </w:rPr>
        <w:t xml:space="preserve"> </w:t>
      </w:r>
      <w:r w:rsidR="00921968" w:rsidRPr="000F3174">
        <w:rPr>
          <w:rFonts w:eastAsiaTheme="minorHAnsi" w:hint="eastAsia"/>
        </w:rPr>
        <w:t>배포한</w:t>
      </w:r>
      <w:r w:rsidR="00921968" w:rsidRPr="000F3174">
        <w:rPr>
          <w:rFonts w:eastAsiaTheme="minorHAnsi"/>
        </w:rPr>
        <w:t xml:space="preserve"> </w:t>
      </w:r>
      <w:r w:rsidR="00921968" w:rsidRPr="000F3174">
        <w:rPr>
          <w:rFonts w:eastAsiaTheme="minorHAnsi" w:hint="eastAsia"/>
        </w:rPr>
        <w:t>후</w:t>
      </w:r>
      <w:r w:rsidR="00921968" w:rsidRPr="000F3174">
        <w:rPr>
          <w:rFonts w:eastAsiaTheme="minorHAnsi"/>
        </w:rPr>
        <w:t xml:space="preserve"> </w:t>
      </w:r>
      <w:r w:rsidR="00921968" w:rsidRPr="000F3174">
        <w:rPr>
          <w:rFonts w:eastAsiaTheme="minorHAnsi" w:hint="eastAsia"/>
        </w:rPr>
        <w:t>델파이</w:t>
      </w:r>
      <w:r w:rsidR="00921968" w:rsidRPr="000F3174">
        <w:rPr>
          <w:rFonts w:eastAsiaTheme="minorHAnsi"/>
        </w:rPr>
        <w:t xml:space="preserve"> </w:t>
      </w:r>
      <w:r w:rsidR="00921968" w:rsidRPr="000F3174">
        <w:rPr>
          <w:rFonts w:eastAsiaTheme="minorHAnsi" w:hint="eastAsia"/>
        </w:rPr>
        <w:t>설문조사방법을</w:t>
      </w:r>
      <w:r w:rsidR="00921968" w:rsidRPr="000F3174">
        <w:rPr>
          <w:rFonts w:eastAsiaTheme="minorHAnsi"/>
        </w:rPr>
        <w:t xml:space="preserve"> </w:t>
      </w:r>
      <w:r w:rsidR="00921968" w:rsidRPr="000F3174">
        <w:rPr>
          <w:rFonts w:eastAsiaTheme="minorHAnsi" w:hint="eastAsia"/>
        </w:rPr>
        <w:t>이용하여</w:t>
      </w:r>
      <w:r w:rsidR="00921968" w:rsidRPr="000F3174">
        <w:rPr>
          <w:rFonts w:eastAsiaTheme="minorHAnsi"/>
        </w:rPr>
        <w:t xml:space="preserve"> </w:t>
      </w:r>
      <w:r w:rsidR="00921968" w:rsidRPr="000F3174">
        <w:rPr>
          <w:rFonts w:eastAsiaTheme="minorHAnsi" w:hint="eastAsia"/>
        </w:rPr>
        <w:t>수용여부를</w:t>
      </w:r>
      <w:r w:rsidR="00921968" w:rsidRPr="000F3174">
        <w:rPr>
          <w:rFonts w:eastAsiaTheme="minorHAnsi"/>
        </w:rPr>
        <w:t xml:space="preserve"> </w:t>
      </w:r>
      <w:r w:rsidR="00921968" w:rsidRPr="000F3174">
        <w:rPr>
          <w:rFonts w:eastAsiaTheme="minorHAnsi" w:hint="eastAsia"/>
        </w:rPr>
        <w:t>조사하였다</w:t>
      </w:r>
      <w:r w:rsidR="00921968" w:rsidRPr="000F3174">
        <w:rPr>
          <w:rFonts w:eastAsiaTheme="minorHAnsi"/>
        </w:rPr>
        <w:t xml:space="preserve">. </w:t>
      </w:r>
      <w:r w:rsidR="00921968" w:rsidRPr="000F3174">
        <w:rPr>
          <w:rFonts w:eastAsiaTheme="minorHAnsi" w:hint="eastAsia"/>
        </w:rPr>
        <w:t>전체</w:t>
      </w:r>
      <w:r w:rsidR="00921968" w:rsidRPr="000F3174">
        <w:rPr>
          <w:rFonts w:eastAsiaTheme="minorHAnsi"/>
        </w:rPr>
        <w:t xml:space="preserve"> </w:t>
      </w:r>
      <w:r w:rsidR="00921968" w:rsidRPr="000F3174">
        <w:rPr>
          <w:rFonts w:eastAsiaTheme="minorHAnsi" w:hint="eastAsia"/>
        </w:rPr>
        <w:t>위원의</w:t>
      </w:r>
      <w:r w:rsidR="00921968" w:rsidRPr="000F3174">
        <w:rPr>
          <w:rFonts w:eastAsiaTheme="minorHAnsi"/>
        </w:rPr>
        <w:t xml:space="preserve"> </w:t>
      </w:r>
      <w:r w:rsidR="00921968" w:rsidRPr="000F3174">
        <w:rPr>
          <w:rFonts w:eastAsiaTheme="minorHAnsi" w:hint="eastAsia"/>
        </w:rPr>
        <w:t>최소</w:t>
      </w:r>
      <w:r w:rsidR="00921968" w:rsidRPr="000F3174">
        <w:rPr>
          <w:rFonts w:eastAsiaTheme="minorHAnsi"/>
        </w:rPr>
        <w:t xml:space="preserve"> 75% 의 수용 동의가 이루어진 항목</w:t>
      </w:r>
      <w:r w:rsidR="007170AC">
        <w:rPr>
          <w:rFonts w:eastAsiaTheme="minorHAnsi" w:hint="eastAsia"/>
        </w:rPr>
        <w:t>을</w:t>
      </w:r>
      <w:r w:rsidR="00921968" w:rsidRPr="000F3174">
        <w:rPr>
          <w:rFonts w:eastAsiaTheme="minorHAnsi"/>
        </w:rPr>
        <w:t xml:space="preserve"> 최종합의에 이른 것으로 간주하</w:t>
      </w:r>
      <w:r w:rsidR="007170AC">
        <w:rPr>
          <w:rFonts w:eastAsiaTheme="minorHAnsi" w:hint="eastAsia"/>
        </w:rPr>
        <w:t>였으며</w:t>
      </w:r>
      <w:r w:rsidR="00921968" w:rsidRPr="000F3174">
        <w:rPr>
          <w:rFonts w:eastAsiaTheme="minorHAnsi"/>
        </w:rPr>
        <w:t>, 75% 미만의 동의를 받은 항목</w:t>
      </w:r>
      <w:r w:rsidR="007170AC">
        <w:rPr>
          <w:rFonts w:eastAsiaTheme="minorHAnsi" w:hint="eastAsia"/>
        </w:rPr>
        <w:t>에 대해서는</w:t>
      </w:r>
      <w:r w:rsidR="00921968" w:rsidRPr="000F3174">
        <w:rPr>
          <w:rFonts w:eastAsiaTheme="minorHAnsi"/>
        </w:rPr>
        <w:t xml:space="preserve"> 델파이 설문조사를 반복하여 75% 이상의 동의가 이루</w:t>
      </w:r>
      <w:r w:rsidR="0047486E" w:rsidRPr="000F3174">
        <w:rPr>
          <w:rFonts w:eastAsiaTheme="minorHAnsi" w:hint="eastAsia"/>
        </w:rPr>
        <w:t>어</w:t>
      </w:r>
      <w:r w:rsidR="00921968" w:rsidRPr="000F3174">
        <w:rPr>
          <w:rFonts w:eastAsiaTheme="minorHAnsi"/>
        </w:rPr>
        <w:t xml:space="preserve">졌을 때 비로소 최종합의에 이른 것으로 </w:t>
      </w:r>
      <w:r w:rsidR="0047486E" w:rsidRPr="000F3174">
        <w:rPr>
          <w:rFonts w:eastAsiaTheme="minorHAnsi" w:hint="eastAsia"/>
        </w:rPr>
        <w:t>간주하였다</w:t>
      </w:r>
      <w:r w:rsidR="0047486E" w:rsidRPr="000F3174">
        <w:rPr>
          <w:rFonts w:eastAsiaTheme="minorHAnsi"/>
        </w:rPr>
        <w:t>.</w:t>
      </w:r>
      <w:r w:rsidRPr="000F3174">
        <w:rPr>
          <w:rFonts w:eastAsiaTheme="minorHAnsi"/>
        </w:rPr>
        <w:t xml:space="preserve"> 세</w:t>
      </w:r>
      <w:r w:rsidR="00921968" w:rsidRPr="000F3174">
        <w:rPr>
          <w:rFonts w:eastAsiaTheme="minorHAnsi"/>
        </w:rPr>
        <w:t xml:space="preserve">차례의 델파이 라운드 후에도 75% 이상의 동의가 이루어지지 않은 핵심질문은 </w:t>
      </w:r>
      <w:r w:rsidR="0047486E" w:rsidRPr="000F3174">
        <w:rPr>
          <w:rFonts w:eastAsiaTheme="minorHAnsi" w:hint="eastAsia"/>
        </w:rPr>
        <w:t>최종적인</w:t>
      </w:r>
      <w:r w:rsidR="0047486E" w:rsidRPr="000F3174">
        <w:rPr>
          <w:rFonts w:eastAsiaTheme="minorHAnsi"/>
        </w:rPr>
        <w:t xml:space="preserve"> </w:t>
      </w:r>
      <w:r w:rsidR="00921968" w:rsidRPr="000F3174">
        <w:rPr>
          <w:rFonts w:eastAsiaTheme="minorHAnsi"/>
        </w:rPr>
        <w:t>진료지침에서 제외</w:t>
      </w:r>
      <w:r w:rsidRPr="000F3174">
        <w:rPr>
          <w:rFonts w:eastAsiaTheme="minorHAnsi" w:hint="eastAsia"/>
        </w:rPr>
        <w:t>하기로</w:t>
      </w:r>
      <w:r w:rsidRPr="000F3174">
        <w:rPr>
          <w:rFonts w:eastAsiaTheme="minorHAnsi"/>
        </w:rPr>
        <w:t xml:space="preserve"> </w:t>
      </w:r>
      <w:r w:rsidRPr="000F3174">
        <w:rPr>
          <w:rFonts w:eastAsiaTheme="minorHAnsi" w:hint="eastAsia"/>
        </w:rPr>
        <w:t>하였다</w:t>
      </w:r>
      <w:r w:rsidRPr="000F3174">
        <w:rPr>
          <w:rFonts w:eastAsiaTheme="minorHAnsi"/>
        </w:rPr>
        <w:t xml:space="preserve">. </w:t>
      </w:r>
      <w:r w:rsidR="00E12365" w:rsidRPr="000F3174">
        <w:rPr>
          <w:rFonts w:eastAsiaTheme="minorHAnsi"/>
        </w:rPr>
        <w:t>1차</w:t>
      </w:r>
      <w:r w:rsidR="00AB5A55">
        <w:rPr>
          <w:rFonts w:eastAsiaTheme="minorHAnsi" w:hint="eastAsia"/>
        </w:rPr>
        <w:t xml:space="preserve"> 라운드 </w:t>
      </w:r>
      <w:r w:rsidR="00E12365" w:rsidRPr="000F3174">
        <w:rPr>
          <w:rFonts w:eastAsiaTheme="minorHAnsi" w:hint="eastAsia"/>
        </w:rPr>
        <w:t>결과</w:t>
      </w:r>
      <w:r w:rsidR="00E12365" w:rsidRPr="000F3174">
        <w:rPr>
          <w:rFonts w:eastAsiaTheme="minorHAnsi"/>
        </w:rPr>
        <w:t xml:space="preserve"> </w:t>
      </w:r>
      <w:r w:rsidR="00FC3A31" w:rsidRPr="000F3174">
        <w:rPr>
          <w:rFonts w:eastAsiaTheme="minorHAnsi" w:hint="eastAsia"/>
        </w:rPr>
        <w:t>핵심질문</w:t>
      </w:r>
      <w:r w:rsidR="00FC3A31" w:rsidRPr="000F3174">
        <w:rPr>
          <w:rFonts w:eastAsiaTheme="minorHAnsi"/>
        </w:rPr>
        <w:t xml:space="preserve"> 18개</w:t>
      </w:r>
      <w:r w:rsidR="001541C1">
        <w:rPr>
          <w:rFonts w:eastAsiaTheme="minorHAnsi" w:hint="eastAsia"/>
        </w:rPr>
        <w:t xml:space="preserve"> </w:t>
      </w:r>
      <w:r w:rsidR="00FC3A31" w:rsidRPr="000F3174">
        <w:rPr>
          <w:rFonts w:eastAsiaTheme="minorHAnsi"/>
        </w:rPr>
        <w:t xml:space="preserve">항목 </w:t>
      </w:r>
      <w:r w:rsidR="00FC3A31" w:rsidRPr="000F3174">
        <w:rPr>
          <w:rFonts w:eastAsiaTheme="minorHAnsi" w:hint="eastAsia"/>
        </w:rPr>
        <w:t>중</w:t>
      </w:r>
      <w:r w:rsidR="00FC3A31" w:rsidRPr="000F3174">
        <w:rPr>
          <w:rFonts w:eastAsiaTheme="minorHAnsi"/>
        </w:rPr>
        <w:t xml:space="preserve"> 2개의 </w:t>
      </w:r>
      <w:r w:rsidR="00FC3A31" w:rsidRPr="000F3174">
        <w:rPr>
          <w:rFonts w:eastAsiaTheme="minorHAnsi" w:hint="eastAsia"/>
        </w:rPr>
        <w:t>항목</w:t>
      </w:r>
      <w:r w:rsidR="00FC3A31" w:rsidRPr="000F3174">
        <w:rPr>
          <w:rFonts w:eastAsiaTheme="minorHAnsi"/>
        </w:rPr>
        <w:t xml:space="preserve">(항전간제와 </w:t>
      </w:r>
      <w:r w:rsidR="00FC3A31" w:rsidRPr="000F3174">
        <w:rPr>
          <w:rFonts w:eastAsiaTheme="minorHAnsi" w:hint="eastAsia"/>
        </w:rPr>
        <w:t>후근신경절</w:t>
      </w:r>
      <w:r w:rsidR="00FC3A31" w:rsidRPr="000F3174">
        <w:rPr>
          <w:rFonts w:eastAsiaTheme="minorHAnsi"/>
        </w:rPr>
        <w:t xml:space="preserve"> </w:t>
      </w:r>
      <w:r w:rsidR="00FC3A31" w:rsidRPr="000F3174">
        <w:rPr>
          <w:rFonts w:eastAsiaTheme="minorHAnsi" w:hint="eastAsia"/>
        </w:rPr>
        <w:t>박동성</w:t>
      </w:r>
      <w:r w:rsidR="00FC3A31" w:rsidRPr="000F3174">
        <w:rPr>
          <w:rFonts w:eastAsiaTheme="minorHAnsi"/>
        </w:rPr>
        <w:t xml:space="preserve"> </w:t>
      </w:r>
      <w:r w:rsidR="00FC3A31" w:rsidRPr="000F3174">
        <w:rPr>
          <w:rFonts w:eastAsiaTheme="minorHAnsi" w:hint="eastAsia"/>
        </w:rPr>
        <w:t>고주파치료</w:t>
      </w:r>
      <w:r w:rsidR="00FC3A31" w:rsidRPr="000F3174">
        <w:rPr>
          <w:rFonts w:eastAsiaTheme="minorHAnsi"/>
        </w:rPr>
        <w:t xml:space="preserve">)에서 75% </w:t>
      </w:r>
      <w:r w:rsidR="00FC3A31" w:rsidRPr="000F3174">
        <w:rPr>
          <w:rFonts w:eastAsiaTheme="minorHAnsi" w:hint="eastAsia"/>
        </w:rPr>
        <w:t>미만의</w:t>
      </w:r>
      <w:r w:rsidR="00FC3A31" w:rsidRPr="000F3174">
        <w:rPr>
          <w:rFonts w:eastAsiaTheme="minorHAnsi"/>
        </w:rPr>
        <w:t xml:space="preserve"> </w:t>
      </w:r>
      <w:r w:rsidR="00FC3A31" w:rsidRPr="000F3174">
        <w:rPr>
          <w:rFonts w:eastAsiaTheme="minorHAnsi" w:hint="eastAsia"/>
        </w:rPr>
        <w:t>동의를</w:t>
      </w:r>
      <w:r w:rsidR="00FC3A31" w:rsidRPr="000F3174">
        <w:rPr>
          <w:rFonts w:eastAsiaTheme="minorHAnsi"/>
        </w:rPr>
        <w:t xml:space="preserve"> </w:t>
      </w:r>
      <w:r w:rsidR="00FC3A31" w:rsidRPr="000F3174">
        <w:rPr>
          <w:rFonts w:eastAsiaTheme="minorHAnsi" w:hint="eastAsia"/>
        </w:rPr>
        <w:t>얻어</w:t>
      </w:r>
      <w:r w:rsidR="00FC3A31" w:rsidRPr="000F3174">
        <w:rPr>
          <w:rFonts w:eastAsiaTheme="minorHAnsi"/>
        </w:rPr>
        <w:t xml:space="preserve">, </w:t>
      </w:r>
      <w:r w:rsidR="00FC3A31" w:rsidRPr="000F3174">
        <w:rPr>
          <w:rFonts w:eastAsiaTheme="minorHAnsi" w:hint="eastAsia"/>
        </w:rPr>
        <w:t>이</w:t>
      </w:r>
      <w:r w:rsidR="00FC3A31" w:rsidRPr="000F3174">
        <w:rPr>
          <w:rFonts w:eastAsiaTheme="minorHAnsi"/>
        </w:rPr>
        <w:t xml:space="preserve"> </w:t>
      </w:r>
      <w:r w:rsidR="00FC3A31" w:rsidRPr="000F3174">
        <w:rPr>
          <w:rFonts w:eastAsiaTheme="minorHAnsi" w:hint="eastAsia"/>
        </w:rPr>
        <w:t>두</w:t>
      </w:r>
      <w:r w:rsidR="00FC3A31" w:rsidRPr="000F3174">
        <w:rPr>
          <w:rFonts w:eastAsiaTheme="minorHAnsi"/>
        </w:rPr>
        <w:t xml:space="preserve"> </w:t>
      </w:r>
      <w:r w:rsidR="00FC3A31" w:rsidRPr="000F3174">
        <w:rPr>
          <w:rFonts w:eastAsiaTheme="minorHAnsi" w:hint="eastAsia"/>
        </w:rPr>
        <w:t>항목에</w:t>
      </w:r>
      <w:r w:rsidR="00FC3A31" w:rsidRPr="000F3174">
        <w:rPr>
          <w:rFonts w:eastAsiaTheme="minorHAnsi"/>
        </w:rPr>
        <w:t xml:space="preserve"> </w:t>
      </w:r>
      <w:r w:rsidR="00FC3A31" w:rsidRPr="000F3174">
        <w:rPr>
          <w:rFonts w:eastAsiaTheme="minorHAnsi" w:hint="eastAsia"/>
        </w:rPr>
        <w:t>대해</w:t>
      </w:r>
      <w:r w:rsidR="00FC3A31" w:rsidRPr="000F3174">
        <w:rPr>
          <w:rFonts w:eastAsiaTheme="minorHAnsi"/>
        </w:rPr>
        <w:t xml:space="preserve"> 2차 </w:t>
      </w:r>
      <w:r w:rsidR="00FC3A31" w:rsidRPr="000F3174">
        <w:rPr>
          <w:rFonts w:eastAsiaTheme="minorHAnsi" w:hint="eastAsia"/>
        </w:rPr>
        <w:t>라운드를</w:t>
      </w:r>
      <w:r w:rsidR="00FC3A31" w:rsidRPr="000F3174">
        <w:rPr>
          <w:rFonts w:eastAsiaTheme="minorHAnsi"/>
        </w:rPr>
        <w:t xml:space="preserve"> </w:t>
      </w:r>
      <w:r w:rsidR="00FC3A31" w:rsidRPr="000F3174">
        <w:rPr>
          <w:rFonts w:eastAsiaTheme="minorHAnsi" w:hint="eastAsia"/>
        </w:rPr>
        <w:t>시행하였다</w:t>
      </w:r>
      <w:r w:rsidR="00FC3A31" w:rsidRPr="000F3174">
        <w:rPr>
          <w:rFonts w:eastAsiaTheme="minorHAnsi"/>
        </w:rPr>
        <w:t xml:space="preserve">. 2차 </w:t>
      </w:r>
      <w:r w:rsidR="00FC3A31" w:rsidRPr="000F3174">
        <w:rPr>
          <w:rFonts w:eastAsiaTheme="minorHAnsi" w:hint="eastAsia"/>
        </w:rPr>
        <w:t>라운드에서는</w:t>
      </w:r>
      <w:r w:rsidR="00FC3A31" w:rsidRPr="000F3174">
        <w:rPr>
          <w:rFonts w:eastAsiaTheme="minorHAnsi"/>
        </w:rPr>
        <w:t xml:space="preserve"> </w:t>
      </w:r>
      <w:r w:rsidR="00FC3A31" w:rsidRPr="000F3174">
        <w:rPr>
          <w:rFonts w:eastAsiaTheme="minorHAnsi" w:hint="eastAsia"/>
        </w:rPr>
        <w:t>두</w:t>
      </w:r>
      <w:r w:rsidR="00FC3A31" w:rsidRPr="000F3174">
        <w:rPr>
          <w:rFonts w:eastAsiaTheme="minorHAnsi"/>
        </w:rPr>
        <w:t xml:space="preserve"> </w:t>
      </w:r>
      <w:r w:rsidR="00FC3A31" w:rsidRPr="000F3174">
        <w:rPr>
          <w:rFonts w:eastAsiaTheme="minorHAnsi" w:hint="eastAsia"/>
        </w:rPr>
        <w:t>항목</w:t>
      </w:r>
      <w:r w:rsidR="00FC3A31" w:rsidRPr="000F3174">
        <w:rPr>
          <w:rFonts w:eastAsiaTheme="minorHAnsi"/>
        </w:rPr>
        <w:t xml:space="preserve"> </w:t>
      </w:r>
      <w:r w:rsidR="00FC3A31" w:rsidRPr="000F3174">
        <w:rPr>
          <w:rFonts w:eastAsiaTheme="minorHAnsi" w:hint="eastAsia"/>
        </w:rPr>
        <w:t>모두</w:t>
      </w:r>
      <w:r w:rsidR="00FC3A31" w:rsidRPr="000F3174">
        <w:rPr>
          <w:rFonts w:eastAsiaTheme="minorHAnsi"/>
        </w:rPr>
        <w:t xml:space="preserve"> 75% </w:t>
      </w:r>
      <w:r w:rsidR="00FC3A31" w:rsidRPr="000F3174">
        <w:rPr>
          <w:rFonts w:eastAsiaTheme="minorHAnsi" w:hint="eastAsia"/>
        </w:rPr>
        <w:t>이상의</w:t>
      </w:r>
      <w:r w:rsidR="00FC3A31" w:rsidRPr="000F3174">
        <w:rPr>
          <w:rFonts w:eastAsiaTheme="minorHAnsi"/>
        </w:rPr>
        <w:t xml:space="preserve"> </w:t>
      </w:r>
      <w:r w:rsidR="00FC3A31" w:rsidRPr="000F3174">
        <w:rPr>
          <w:rFonts w:eastAsiaTheme="minorHAnsi" w:hint="eastAsia"/>
        </w:rPr>
        <w:t>동의를</w:t>
      </w:r>
      <w:r w:rsidR="00FC3A31" w:rsidRPr="000F3174">
        <w:rPr>
          <w:rFonts w:eastAsiaTheme="minorHAnsi"/>
        </w:rPr>
        <w:t xml:space="preserve"> </w:t>
      </w:r>
      <w:r w:rsidR="00FC3A31" w:rsidRPr="000F3174">
        <w:rPr>
          <w:rFonts w:eastAsiaTheme="minorHAnsi" w:hint="eastAsia"/>
        </w:rPr>
        <w:t>획득하여</w:t>
      </w:r>
      <w:r w:rsidR="00FC3A31" w:rsidRPr="000F3174">
        <w:rPr>
          <w:rFonts w:eastAsiaTheme="minorHAnsi"/>
        </w:rPr>
        <w:t xml:space="preserve"> </w:t>
      </w:r>
      <w:r w:rsidR="00FC3A31" w:rsidRPr="000F3174">
        <w:rPr>
          <w:rFonts w:eastAsiaTheme="minorHAnsi" w:hint="eastAsia"/>
        </w:rPr>
        <w:t>모든</w:t>
      </w:r>
      <w:r w:rsidR="00FC3A31" w:rsidRPr="000F3174">
        <w:rPr>
          <w:rFonts w:eastAsiaTheme="minorHAnsi"/>
        </w:rPr>
        <w:t xml:space="preserve"> </w:t>
      </w:r>
      <w:r w:rsidR="00FC3A31" w:rsidRPr="000F3174">
        <w:rPr>
          <w:rFonts w:eastAsiaTheme="minorHAnsi" w:hint="eastAsia"/>
        </w:rPr>
        <w:t>항목</w:t>
      </w:r>
      <w:r w:rsidR="001541C1">
        <w:rPr>
          <w:rFonts w:eastAsiaTheme="minorHAnsi" w:hint="eastAsia"/>
        </w:rPr>
        <w:t>에 대해</w:t>
      </w:r>
      <w:r w:rsidR="00FC3A31" w:rsidRPr="000F3174">
        <w:rPr>
          <w:rFonts w:eastAsiaTheme="minorHAnsi"/>
        </w:rPr>
        <w:t xml:space="preserve"> </w:t>
      </w:r>
      <w:r w:rsidR="00FC3A31" w:rsidRPr="000F3174">
        <w:rPr>
          <w:rFonts w:eastAsiaTheme="minorHAnsi" w:hint="eastAsia"/>
        </w:rPr>
        <w:t>수용동의가</w:t>
      </w:r>
      <w:r w:rsidR="00FC3A31" w:rsidRPr="000F3174">
        <w:rPr>
          <w:rFonts w:eastAsiaTheme="minorHAnsi"/>
        </w:rPr>
        <w:t xml:space="preserve"> </w:t>
      </w:r>
      <w:r w:rsidR="00FC3A31" w:rsidRPr="000F3174">
        <w:rPr>
          <w:rFonts w:eastAsiaTheme="minorHAnsi" w:hint="eastAsia"/>
        </w:rPr>
        <w:t>이루어지게</w:t>
      </w:r>
      <w:r w:rsidR="00FC3A31" w:rsidRPr="000F3174">
        <w:rPr>
          <w:rFonts w:eastAsiaTheme="minorHAnsi"/>
        </w:rPr>
        <w:t xml:space="preserve"> </w:t>
      </w:r>
      <w:r w:rsidR="00FC3A31" w:rsidRPr="000F3174">
        <w:rPr>
          <w:rFonts w:eastAsiaTheme="minorHAnsi" w:hint="eastAsia"/>
        </w:rPr>
        <w:t>되었다</w:t>
      </w:r>
      <w:r w:rsidR="00FC3A31" w:rsidRPr="000F3174">
        <w:rPr>
          <w:rFonts w:eastAsiaTheme="minorHAnsi"/>
        </w:rPr>
        <w:t>.</w:t>
      </w:r>
    </w:p>
    <w:p w:rsidR="00E1590B" w:rsidRPr="000F3174" w:rsidRDefault="00FC3A31" w:rsidP="0058242F">
      <w:pPr>
        <w:ind w:firstLineChars="100" w:firstLine="200"/>
        <w:rPr>
          <w:rFonts w:eastAsiaTheme="minorHAnsi"/>
        </w:rPr>
      </w:pPr>
      <w:r w:rsidRPr="000F3174">
        <w:rPr>
          <w:rFonts w:eastAsiaTheme="minorHAnsi"/>
        </w:rPr>
        <w:t xml:space="preserve">  </w:t>
      </w:r>
    </w:p>
    <w:p w:rsidR="00E1590B" w:rsidRPr="000F3174" w:rsidRDefault="00E1590B" w:rsidP="00E1590B">
      <w:pPr>
        <w:rPr>
          <w:rFonts w:eastAsiaTheme="minorHAnsi"/>
          <w:b/>
          <w:sz w:val="22"/>
        </w:rPr>
      </w:pPr>
      <w:r w:rsidRPr="000F3174">
        <w:rPr>
          <w:rFonts w:eastAsiaTheme="minorHAnsi"/>
          <w:b/>
          <w:sz w:val="22"/>
        </w:rPr>
        <w:t xml:space="preserve">5) </w:t>
      </w:r>
      <w:r w:rsidRPr="000F3174">
        <w:rPr>
          <w:rFonts w:eastAsiaTheme="minorHAnsi" w:hint="eastAsia"/>
          <w:b/>
          <w:sz w:val="22"/>
        </w:rPr>
        <w:t>내외부자문위원</w:t>
      </w:r>
      <w:r w:rsidRPr="000F3174">
        <w:rPr>
          <w:rFonts w:eastAsiaTheme="minorHAnsi"/>
          <w:b/>
          <w:sz w:val="22"/>
        </w:rPr>
        <w:t xml:space="preserve"> </w:t>
      </w:r>
      <w:r w:rsidRPr="000F3174">
        <w:rPr>
          <w:rFonts w:eastAsiaTheme="minorHAnsi" w:hint="eastAsia"/>
          <w:b/>
          <w:sz w:val="22"/>
        </w:rPr>
        <w:t>검토</w:t>
      </w:r>
      <w:r w:rsidR="00261FA9" w:rsidRPr="000F3174">
        <w:rPr>
          <w:rFonts w:eastAsiaTheme="minorHAnsi"/>
          <w:b/>
          <w:sz w:val="22"/>
        </w:rPr>
        <w:t xml:space="preserve"> 과정 </w:t>
      </w:r>
      <w:r w:rsidRPr="000F3174">
        <w:rPr>
          <w:rFonts w:eastAsiaTheme="minorHAnsi"/>
          <w:b/>
          <w:sz w:val="22"/>
        </w:rPr>
        <w:t xml:space="preserve"> </w:t>
      </w:r>
    </w:p>
    <w:p w:rsidR="003463F3" w:rsidRPr="000F3174" w:rsidRDefault="00E1590B" w:rsidP="00921968">
      <w:pPr>
        <w:ind w:firstLineChars="100" w:firstLine="200"/>
        <w:rPr>
          <w:rFonts w:eastAsiaTheme="minorHAnsi"/>
        </w:rPr>
      </w:pPr>
      <w:r w:rsidRPr="000F3174">
        <w:rPr>
          <w:rFonts w:eastAsiaTheme="minorHAnsi" w:hint="eastAsia"/>
        </w:rPr>
        <w:t>위원회내</w:t>
      </w:r>
      <w:r w:rsidR="004F318D">
        <w:rPr>
          <w:rFonts w:eastAsiaTheme="minorHAnsi" w:hint="eastAsia"/>
        </w:rPr>
        <w:t>에서</w:t>
      </w:r>
      <w:r w:rsidRPr="000F3174">
        <w:rPr>
          <w:rFonts w:eastAsiaTheme="minorHAnsi"/>
        </w:rPr>
        <w:t xml:space="preserve"> 결정된 </w:t>
      </w:r>
      <w:r w:rsidR="0058242F" w:rsidRPr="000F3174">
        <w:rPr>
          <w:rFonts w:eastAsiaTheme="minorHAnsi"/>
        </w:rPr>
        <w:t xml:space="preserve">핵심질문들에 대한 </w:t>
      </w:r>
      <w:r w:rsidR="0058242F">
        <w:rPr>
          <w:rFonts w:eastAsiaTheme="minorHAnsi" w:hint="eastAsia"/>
        </w:rPr>
        <w:t xml:space="preserve">증거수준, 권고강도에 대해 </w:t>
      </w:r>
      <w:r w:rsidR="00DD79AD" w:rsidRPr="000F3174">
        <w:rPr>
          <w:rFonts w:eastAsiaTheme="minorHAnsi" w:hint="eastAsia"/>
        </w:rPr>
        <w:t>학회</w:t>
      </w:r>
      <w:r w:rsidRPr="000F3174">
        <w:rPr>
          <w:rFonts w:eastAsiaTheme="minorHAnsi" w:hint="eastAsia"/>
        </w:rPr>
        <w:t>내</w:t>
      </w:r>
      <w:r w:rsidRPr="000F3174">
        <w:rPr>
          <w:rFonts w:eastAsiaTheme="minorHAnsi"/>
        </w:rPr>
        <w:t xml:space="preserve">외부자문위원의 </w:t>
      </w:r>
      <w:r w:rsidR="0058242F">
        <w:rPr>
          <w:rFonts w:eastAsiaTheme="minorHAnsi" w:hint="eastAsia"/>
        </w:rPr>
        <w:t>의견수렴과정을 거치기 위하여 내외부자문위원을 위촉하였다.</w:t>
      </w:r>
      <w:r w:rsidRPr="000F3174">
        <w:rPr>
          <w:rFonts w:eastAsiaTheme="minorHAnsi"/>
        </w:rPr>
        <w:t xml:space="preserve"> </w:t>
      </w:r>
      <w:r w:rsidRPr="000F3174">
        <w:rPr>
          <w:rFonts w:eastAsiaTheme="minorHAnsi" w:hint="eastAsia"/>
        </w:rPr>
        <w:t>내부위원은</w:t>
      </w:r>
      <w:r w:rsidRPr="000F3174">
        <w:rPr>
          <w:rFonts w:eastAsiaTheme="minorHAnsi"/>
        </w:rPr>
        <w:t xml:space="preserve"> 총괄위원회의 추천과 결의 이후 대한재활의학회 </w:t>
      </w:r>
      <w:r w:rsidR="00D26136">
        <w:rPr>
          <w:rFonts w:eastAsiaTheme="minorHAnsi" w:hint="eastAsia"/>
        </w:rPr>
        <w:t>정회원 중</w:t>
      </w:r>
      <w:r w:rsidRPr="000F3174">
        <w:rPr>
          <w:rFonts w:eastAsiaTheme="minorHAnsi"/>
        </w:rPr>
        <w:t xml:space="preserve"> 진료지침위원회에 참여하지 않은 인사들을 중심으로 10</w:t>
      </w:r>
      <w:r w:rsidRPr="000F3174">
        <w:rPr>
          <w:rFonts w:eastAsiaTheme="minorHAnsi" w:hint="eastAsia"/>
        </w:rPr>
        <w:t>인을</w:t>
      </w:r>
      <w:r w:rsidRPr="000F3174">
        <w:rPr>
          <w:rFonts w:eastAsiaTheme="minorHAnsi"/>
        </w:rPr>
        <w:t xml:space="preserve"> </w:t>
      </w:r>
      <w:r w:rsidRPr="000F3174">
        <w:rPr>
          <w:rFonts w:eastAsiaTheme="minorHAnsi" w:hint="eastAsia"/>
        </w:rPr>
        <w:t>선정하고</w:t>
      </w:r>
      <w:r w:rsidRPr="000F3174">
        <w:rPr>
          <w:rFonts w:eastAsiaTheme="minorHAnsi"/>
        </w:rPr>
        <w:t xml:space="preserve">, </w:t>
      </w:r>
      <w:r w:rsidRPr="000F3174">
        <w:rPr>
          <w:rFonts w:eastAsiaTheme="minorHAnsi" w:hint="eastAsia"/>
        </w:rPr>
        <w:t>외부위원은</w:t>
      </w:r>
      <w:r w:rsidRPr="000F3174">
        <w:rPr>
          <w:rFonts w:eastAsiaTheme="minorHAnsi"/>
        </w:rPr>
        <w:t xml:space="preserve"> </w:t>
      </w:r>
      <w:r w:rsidRPr="000F3174">
        <w:rPr>
          <w:rFonts w:eastAsiaTheme="minorHAnsi" w:hint="eastAsia"/>
        </w:rPr>
        <w:t>요천추추간판탈출증</w:t>
      </w:r>
      <w:r w:rsidRPr="000F3174">
        <w:rPr>
          <w:rFonts w:eastAsiaTheme="minorHAnsi"/>
        </w:rPr>
        <w:t xml:space="preserve"> </w:t>
      </w:r>
      <w:r w:rsidRPr="000F3174">
        <w:rPr>
          <w:rFonts w:eastAsiaTheme="minorHAnsi" w:hint="eastAsia"/>
        </w:rPr>
        <w:t>환자진료와</w:t>
      </w:r>
      <w:r w:rsidRPr="000F3174">
        <w:rPr>
          <w:rFonts w:eastAsiaTheme="minorHAnsi"/>
        </w:rPr>
        <w:t xml:space="preserve"> </w:t>
      </w:r>
      <w:r w:rsidRPr="000F3174">
        <w:rPr>
          <w:rFonts w:eastAsiaTheme="minorHAnsi" w:hint="eastAsia"/>
        </w:rPr>
        <w:t>관</w:t>
      </w:r>
      <w:r w:rsidR="00DD79AD" w:rsidRPr="000F3174">
        <w:rPr>
          <w:rFonts w:eastAsiaTheme="minorHAnsi" w:hint="eastAsia"/>
        </w:rPr>
        <w:t>련</w:t>
      </w:r>
      <w:r w:rsidRPr="000F3174">
        <w:rPr>
          <w:rFonts w:eastAsiaTheme="minorHAnsi" w:hint="eastAsia"/>
        </w:rPr>
        <w:t>있는</w:t>
      </w:r>
      <w:r w:rsidRPr="000F3174">
        <w:rPr>
          <w:rFonts w:eastAsiaTheme="minorHAnsi"/>
        </w:rPr>
        <w:t xml:space="preserve"> </w:t>
      </w:r>
      <w:r w:rsidRPr="000F3174">
        <w:rPr>
          <w:rFonts w:eastAsiaTheme="minorHAnsi" w:hint="eastAsia"/>
        </w:rPr>
        <w:t>외부</w:t>
      </w:r>
      <w:r w:rsidRPr="000F3174">
        <w:rPr>
          <w:rFonts w:eastAsiaTheme="minorHAnsi"/>
        </w:rPr>
        <w:t xml:space="preserve"> </w:t>
      </w:r>
      <w:r w:rsidRPr="000F3174">
        <w:rPr>
          <w:rFonts w:eastAsiaTheme="minorHAnsi" w:hint="eastAsia"/>
        </w:rPr>
        <w:t>학회</w:t>
      </w:r>
      <w:r w:rsidRPr="000F3174">
        <w:rPr>
          <w:rFonts w:eastAsiaTheme="minorHAnsi"/>
        </w:rPr>
        <w:t xml:space="preserve">(가정의학과, </w:t>
      </w:r>
      <w:r w:rsidRPr="000F3174">
        <w:rPr>
          <w:rFonts w:eastAsiaTheme="minorHAnsi" w:hint="eastAsia"/>
        </w:rPr>
        <w:t>마취통증의학과</w:t>
      </w:r>
      <w:r w:rsidRPr="000F3174">
        <w:rPr>
          <w:rFonts w:eastAsiaTheme="minorHAnsi"/>
        </w:rPr>
        <w:t xml:space="preserve">, </w:t>
      </w:r>
      <w:r w:rsidRPr="000F3174">
        <w:rPr>
          <w:rFonts w:eastAsiaTheme="minorHAnsi" w:hint="eastAsia"/>
        </w:rPr>
        <w:t>신경외과</w:t>
      </w:r>
      <w:r w:rsidR="00CB56F4" w:rsidRPr="000F3174">
        <w:rPr>
          <w:rFonts w:eastAsiaTheme="minorHAnsi"/>
        </w:rPr>
        <w:t xml:space="preserve">, </w:t>
      </w:r>
      <w:r w:rsidR="00CB56F4" w:rsidRPr="000F3174">
        <w:rPr>
          <w:rFonts w:eastAsiaTheme="minorHAnsi" w:hint="eastAsia"/>
        </w:rPr>
        <w:t>정형외과</w:t>
      </w:r>
      <w:r w:rsidRPr="000F3174">
        <w:rPr>
          <w:rFonts w:eastAsiaTheme="minorHAnsi"/>
        </w:rPr>
        <w:t xml:space="preserve">) </w:t>
      </w:r>
      <w:r w:rsidR="00CB56F4" w:rsidRPr="000F3174">
        <w:rPr>
          <w:rFonts w:eastAsiaTheme="minorHAnsi" w:hint="eastAsia"/>
        </w:rPr>
        <w:t>로부터</w:t>
      </w:r>
      <w:r w:rsidR="00CB56F4" w:rsidRPr="000F3174">
        <w:rPr>
          <w:rFonts w:eastAsiaTheme="minorHAnsi"/>
        </w:rPr>
        <w:t xml:space="preserve"> 각각 1인을 추천받아 </w:t>
      </w:r>
      <w:r w:rsidR="006618A4">
        <w:rPr>
          <w:rFonts w:eastAsiaTheme="minorHAnsi" w:hint="eastAsia"/>
        </w:rPr>
        <w:t>총</w:t>
      </w:r>
      <w:r w:rsidR="00667D8B">
        <w:rPr>
          <w:rFonts w:eastAsiaTheme="minorHAnsi" w:hint="eastAsia"/>
        </w:rPr>
        <w:t xml:space="preserve"> </w:t>
      </w:r>
      <w:r w:rsidR="00CB56F4" w:rsidRPr="000F3174">
        <w:rPr>
          <w:rFonts w:eastAsiaTheme="minorHAnsi"/>
        </w:rPr>
        <w:t xml:space="preserve">14명의 자문위원단을 구성하기로 하였다. 그러나 정형외과학회에서는 자문위원을 추천하기 어려운 학회내부의 사정으로 인하여 부득이하게 총 13명의 위원으로 구성된 </w:t>
      </w:r>
      <w:r w:rsidRPr="000F3174">
        <w:rPr>
          <w:rFonts w:eastAsiaTheme="minorHAnsi" w:hint="eastAsia"/>
        </w:rPr>
        <w:t>자문위원단을</w:t>
      </w:r>
      <w:r w:rsidRPr="000F3174">
        <w:rPr>
          <w:rFonts w:eastAsiaTheme="minorHAnsi"/>
        </w:rPr>
        <w:t xml:space="preserve"> </w:t>
      </w:r>
      <w:r w:rsidRPr="000F3174">
        <w:rPr>
          <w:rFonts w:eastAsiaTheme="minorHAnsi" w:hint="eastAsia"/>
        </w:rPr>
        <w:t>구성하였다</w:t>
      </w:r>
      <w:r w:rsidRPr="000F3174">
        <w:rPr>
          <w:rFonts w:eastAsiaTheme="minorHAnsi"/>
        </w:rPr>
        <w:t xml:space="preserve">. </w:t>
      </w:r>
      <w:r w:rsidR="006618A4">
        <w:rPr>
          <w:rFonts w:eastAsiaTheme="minorHAnsi" w:hint="eastAsia"/>
        </w:rPr>
        <w:t xml:space="preserve">각 자문위원들에게 전체 핵심질문에 대한 증거수준, 권고강도를 </w:t>
      </w:r>
      <w:r w:rsidR="006618A4" w:rsidRPr="000F3174">
        <w:rPr>
          <w:rFonts w:eastAsiaTheme="minorHAnsi" w:hint="eastAsia"/>
        </w:rPr>
        <w:t>이메일을</w:t>
      </w:r>
      <w:r w:rsidR="006618A4" w:rsidRPr="000F3174">
        <w:rPr>
          <w:rFonts w:eastAsiaTheme="minorHAnsi"/>
        </w:rPr>
        <w:t xml:space="preserve"> </w:t>
      </w:r>
      <w:r w:rsidR="006618A4" w:rsidRPr="000F3174">
        <w:rPr>
          <w:rFonts w:eastAsiaTheme="minorHAnsi" w:hint="eastAsia"/>
        </w:rPr>
        <w:t>통하여</w:t>
      </w:r>
      <w:r w:rsidR="006618A4" w:rsidRPr="000F3174">
        <w:rPr>
          <w:rFonts w:eastAsiaTheme="minorHAnsi"/>
        </w:rPr>
        <w:t xml:space="preserve"> </w:t>
      </w:r>
      <w:r w:rsidR="006618A4" w:rsidRPr="000F3174">
        <w:rPr>
          <w:rFonts w:eastAsiaTheme="minorHAnsi" w:hint="eastAsia"/>
        </w:rPr>
        <w:t>배포한</w:t>
      </w:r>
      <w:r w:rsidR="006618A4" w:rsidRPr="000F3174">
        <w:rPr>
          <w:rFonts w:eastAsiaTheme="minorHAnsi"/>
        </w:rPr>
        <w:t xml:space="preserve"> </w:t>
      </w:r>
      <w:r w:rsidR="006618A4" w:rsidRPr="000F3174">
        <w:rPr>
          <w:rFonts w:eastAsiaTheme="minorHAnsi" w:hint="eastAsia"/>
        </w:rPr>
        <w:t>후</w:t>
      </w:r>
      <w:r w:rsidR="006618A4" w:rsidRPr="000F3174">
        <w:rPr>
          <w:rFonts w:eastAsiaTheme="minorHAnsi"/>
        </w:rPr>
        <w:t xml:space="preserve"> </w:t>
      </w:r>
      <w:r w:rsidR="006618A4" w:rsidRPr="000F3174">
        <w:rPr>
          <w:rFonts w:eastAsiaTheme="minorHAnsi" w:hint="eastAsia"/>
        </w:rPr>
        <w:t>델파이</w:t>
      </w:r>
      <w:r w:rsidR="006618A4" w:rsidRPr="000F3174">
        <w:rPr>
          <w:rFonts w:eastAsiaTheme="minorHAnsi"/>
        </w:rPr>
        <w:t xml:space="preserve"> </w:t>
      </w:r>
      <w:r w:rsidR="006618A4" w:rsidRPr="000F3174">
        <w:rPr>
          <w:rFonts w:eastAsiaTheme="minorHAnsi" w:hint="eastAsia"/>
        </w:rPr>
        <w:t>설문조사방법을</w:t>
      </w:r>
      <w:r w:rsidR="006618A4" w:rsidRPr="000F3174">
        <w:rPr>
          <w:rFonts w:eastAsiaTheme="minorHAnsi"/>
        </w:rPr>
        <w:t xml:space="preserve"> </w:t>
      </w:r>
      <w:r w:rsidR="006618A4" w:rsidRPr="000F3174">
        <w:rPr>
          <w:rFonts w:eastAsiaTheme="minorHAnsi" w:hint="eastAsia"/>
        </w:rPr>
        <w:t>이용하</w:t>
      </w:r>
      <w:r w:rsidR="006618A4">
        <w:rPr>
          <w:rFonts w:eastAsiaTheme="minorHAnsi" w:hint="eastAsia"/>
        </w:rPr>
        <w:t xml:space="preserve">여 </w:t>
      </w:r>
      <w:r w:rsidR="006618A4" w:rsidRPr="000F3174">
        <w:rPr>
          <w:rFonts w:eastAsiaTheme="minorHAnsi"/>
        </w:rPr>
        <w:t>동의</w:t>
      </w:r>
      <w:r w:rsidR="006618A4">
        <w:rPr>
          <w:rFonts w:eastAsiaTheme="minorHAnsi" w:hint="eastAsia"/>
        </w:rPr>
        <w:t xml:space="preserve">의 </w:t>
      </w:r>
      <w:r w:rsidR="006618A4" w:rsidRPr="000F3174">
        <w:rPr>
          <w:rFonts w:eastAsiaTheme="minorHAnsi"/>
        </w:rPr>
        <w:t>수준</w:t>
      </w:r>
      <w:r w:rsidR="006618A4">
        <w:rPr>
          <w:rFonts w:eastAsiaTheme="minorHAnsi" w:hint="eastAsia"/>
        </w:rPr>
        <w:t>을 제시</w:t>
      </w:r>
      <w:r w:rsidR="006618A4" w:rsidRPr="000F3174">
        <w:rPr>
          <w:rFonts w:eastAsiaTheme="minorHAnsi"/>
        </w:rPr>
        <w:t>하도록 하였</w:t>
      </w:r>
      <w:r w:rsidR="006618A4">
        <w:rPr>
          <w:rFonts w:eastAsiaTheme="minorHAnsi" w:hint="eastAsia"/>
        </w:rPr>
        <w:t>다.</w:t>
      </w:r>
      <w:r w:rsidR="006618A4">
        <w:rPr>
          <w:rFonts w:eastAsiaTheme="minorHAnsi"/>
        </w:rPr>
        <w:t xml:space="preserve"> </w:t>
      </w:r>
      <w:r w:rsidR="00A239D1" w:rsidRPr="000F3174">
        <w:rPr>
          <w:rFonts w:eastAsiaTheme="minorHAnsi"/>
        </w:rPr>
        <w:t>동의</w:t>
      </w:r>
      <w:r w:rsidR="006618A4">
        <w:rPr>
          <w:rFonts w:eastAsiaTheme="minorHAnsi" w:hint="eastAsia"/>
        </w:rPr>
        <w:t>수준은</w:t>
      </w:r>
      <w:r w:rsidR="0058242F">
        <w:rPr>
          <w:rFonts w:eastAsiaTheme="minorHAnsi" w:hint="eastAsia"/>
        </w:rPr>
        <w:t xml:space="preserve"> </w:t>
      </w:r>
      <w:r w:rsidR="0058242F" w:rsidRPr="000F3174">
        <w:rPr>
          <w:rFonts w:eastAsiaTheme="minorHAnsi"/>
        </w:rPr>
        <w:t>가장 강한 동의 9점부터 가장 약한 동의 1점까지</w:t>
      </w:r>
      <w:r w:rsidR="00A239D1" w:rsidRPr="000F3174">
        <w:rPr>
          <w:rFonts w:eastAsiaTheme="minorHAnsi"/>
        </w:rPr>
        <w:t xml:space="preserve">로 분류하여, </w:t>
      </w:r>
      <w:r w:rsidR="0058242F">
        <w:rPr>
          <w:rFonts w:eastAsiaTheme="minorHAnsi" w:hint="eastAsia"/>
        </w:rPr>
        <w:t xml:space="preserve">각 위원들로 하여금 </w:t>
      </w:r>
      <w:r w:rsidR="00A239D1" w:rsidRPr="000F3174">
        <w:rPr>
          <w:rFonts w:eastAsiaTheme="minorHAnsi"/>
        </w:rPr>
        <w:t>동의</w:t>
      </w:r>
      <w:r w:rsidR="006618A4">
        <w:rPr>
          <w:rFonts w:eastAsiaTheme="minorHAnsi" w:hint="eastAsia"/>
        </w:rPr>
        <w:t xml:space="preserve">하는 정도를 </w:t>
      </w:r>
      <w:r w:rsidR="006618A4">
        <w:rPr>
          <w:rFonts w:eastAsiaTheme="minorHAnsi"/>
        </w:rPr>
        <w:t>1</w:t>
      </w:r>
      <w:r w:rsidR="006618A4">
        <w:rPr>
          <w:rFonts w:eastAsiaTheme="minorHAnsi" w:hint="eastAsia"/>
        </w:rPr>
        <w:t xml:space="preserve">에서 </w:t>
      </w:r>
      <w:r w:rsidR="006618A4">
        <w:rPr>
          <w:rFonts w:eastAsiaTheme="minorHAnsi"/>
        </w:rPr>
        <w:t>9</w:t>
      </w:r>
      <w:r w:rsidR="006618A4">
        <w:rPr>
          <w:rFonts w:eastAsiaTheme="minorHAnsi" w:hint="eastAsia"/>
        </w:rPr>
        <w:t xml:space="preserve">까지 자연수 중에서 선택하여 </w:t>
      </w:r>
      <w:r w:rsidR="0058242F">
        <w:rPr>
          <w:rFonts w:eastAsiaTheme="minorHAnsi" w:hint="eastAsia"/>
        </w:rPr>
        <w:t>제시</w:t>
      </w:r>
      <w:r w:rsidR="00A239D1" w:rsidRPr="000F3174">
        <w:rPr>
          <w:rFonts w:eastAsiaTheme="minorHAnsi"/>
        </w:rPr>
        <w:t>하도록 하였으며, 6점이상</w:t>
      </w:r>
      <w:r w:rsidR="0058242F">
        <w:rPr>
          <w:rFonts w:eastAsiaTheme="minorHAnsi" w:hint="eastAsia"/>
        </w:rPr>
        <w:t>인 경우</w:t>
      </w:r>
      <w:r w:rsidR="00A239D1" w:rsidRPr="000F3174">
        <w:rPr>
          <w:rFonts w:eastAsiaTheme="minorHAnsi"/>
        </w:rPr>
        <w:t xml:space="preserve"> 동의를 </w:t>
      </w:r>
      <w:r w:rsidR="006618A4">
        <w:rPr>
          <w:rFonts w:eastAsiaTheme="minorHAnsi" w:hint="eastAsia"/>
        </w:rPr>
        <w:t xml:space="preserve">한 </w:t>
      </w:r>
      <w:r w:rsidR="00A239D1" w:rsidRPr="000F3174">
        <w:rPr>
          <w:rFonts w:eastAsiaTheme="minorHAnsi"/>
        </w:rPr>
        <w:t>것으로 간주하</w:t>
      </w:r>
      <w:r w:rsidR="0058242F">
        <w:rPr>
          <w:rFonts w:eastAsiaTheme="minorHAnsi" w:hint="eastAsia"/>
        </w:rPr>
        <w:t>였</w:t>
      </w:r>
      <w:r w:rsidR="00A239D1" w:rsidRPr="000F3174">
        <w:rPr>
          <w:rFonts w:eastAsiaTheme="minorHAnsi"/>
        </w:rPr>
        <w:t>다</w:t>
      </w:r>
      <w:r w:rsidR="006618A4">
        <w:rPr>
          <w:rFonts w:eastAsiaTheme="minorHAnsi" w:hint="eastAsia"/>
        </w:rPr>
        <w:t>.</w:t>
      </w:r>
      <w:r w:rsidR="0058242F">
        <w:rPr>
          <w:rFonts w:eastAsiaTheme="minorHAnsi" w:hint="eastAsia"/>
        </w:rPr>
        <w:t xml:space="preserve"> 전체위원의 </w:t>
      </w:r>
      <w:r w:rsidR="00F531F2" w:rsidRPr="000F3174">
        <w:rPr>
          <w:rFonts w:eastAsiaTheme="minorHAnsi"/>
        </w:rPr>
        <w:t>6</w:t>
      </w:r>
      <w:r w:rsidR="00CB56F4" w:rsidRPr="000F3174">
        <w:rPr>
          <w:rFonts w:eastAsiaTheme="minorHAnsi"/>
        </w:rPr>
        <w:t>5</w:t>
      </w:r>
      <w:r w:rsidR="00A239D1" w:rsidRPr="000F3174">
        <w:rPr>
          <w:rFonts w:eastAsiaTheme="minorHAnsi"/>
        </w:rPr>
        <w:t xml:space="preserve">% </w:t>
      </w:r>
      <w:r w:rsidR="00A239D1" w:rsidRPr="000F3174">
        <w:rPr>
          <w:rFonts w:eastAsiaTheme="minorHAnsi" w:hint="eastAsia"/>
        </w:rPr>
        <w:t>이상</w:t>
      </w:r>
      <w:r w:rsidR="0058242F">
        <w:rPr>
          <w:rFonts w:eastAsiaTheme="minorHAnsi" w:hint="eastAsia"/>
        </w:rPr>
        <w:t>에서</w:t>
      </w:r>
      <w:r w:rsidR="00A239D1" w:rsidRPr="000F3174">
        <w:rPr>
          <w:rFonts w:eastAsiaTheme="minorHAnsi"/>
        </w:rPr>
        <w:t xml:space="preserve"> </w:t>
      </w:r>
      <w:r w:rsidR="006618A4">
        <w:rPr>
          <w:rFonts w:eastAsiaTheme="minorHAnsi"/>
        </w:rPr>
        <w:t>6</w:t>
      </w:r>
      <w:r w:rsidR="006618A4">
        <w:rPr>
          <w:rFonts w:eastAsiaTheme="minorHAnsi" w:hint="eastAsia"/>
        </w:rPr>
        <w:t xml:space="preserve">점 이상의 </w:t>
      </w:r>
      <w:r w:rsidR="00A239D1" w:rsidRPr="000F3174">
        <w:rPr>
          <w:rFonts w:eastAsiaTheme="minorHAnsi" w:hint="eastAsia"/>
        </w:rPr>
        <w:t>동의를</w:t>
      </w:r>
      <w:r w:rsidR="00A239D1" w:rsidRPr="000F3174">
        <w:rPr>
          <w:rFonts w:eastAsiaTheme="minorHAnsi"/>
        </w:rPr>
        <w:t xml:space="preserve"> </w:t>
      </w:r>
      <w:r w:rsidR="0058242F">
        <w:rPr>
          <w:rFonts w:eastAsiaTheme="minorHAnsi" w:hint="eastAsia"/>
        </w:rPr>
        <w:t>얻은</w:t>
      </w:r>
      <w:r w:rsidR="00CB56F4" w:rsidRPr="000F3174">
        <w:rPr>
          <w:rFonts w:eastAsiaTheme="minorHAnsi"/>
        </w:rPr>
        <w:t xml:space="preserve"> 경우를 최종합의에 이른 것으로 간주하</w:t>
      </w:r>
      <w:r w:rsidR="006618A4">
        <w:rPr>
          <w:rFonts w:eastAsiaTheme="minorHAnsi" w:hint="eastAsia"/>
        </w:rPr>
        <w:t xml:space="preserve">였고, </w:t>
      </w:r>
      <w:r w:rsidR="006618A4">
        <w:rPr>
          <w:rFonts w:eastAsiaTheme="minorHAnsi"/>
        </w:rPr>
        <w:t>6</w:t>
      </w:r>
      <w:r w:rsidR="006618A4" w:rsidRPr="000F3174">
        <w:rPr>
          <w:rFonts w:eastAsiaTheme="minorHAnsi"/>
        </w:rPr>
        <w:t>5% 미만의 동의를 받은 항목</w:t>
      </w:r>
      <w:r w:rsidR="006618A4">
        <w:rPr>
          <w:rFonts w:eastAsiaTheme="minorHAnsi" w:hint="eastAsia"/>
        </w:rPr>
        <w:t>에 대해서는</w:t>
      </w:r>
      <w:r w:rsidR="006618A4" w:rsidRPr="000F3174">
        <w:rPr>
          <w:rFonts w:eastAsiaTheme="minorHAnsi"/>
        </w:rPr>
        <w:t xml:space="preserve"> 델파이 설문조사를 반복하여 </w:t>
      </w:r>
      <w:r w:rsidR="006618A4">
        <w:rPr>
          <w:rFonts w:eastAsiaTheme="minorHAnsi"/>
        </w:rPr>
        <w:t>6</w:t>
      </w:r>
      <w:r w:rsidR="006618A4" w:rsidRPr="000F3174">
        <w:rPr>
          <w:rFonts w:eastAsiaTheme="minorHAnsi"/>
        </w:rPr>
        <w:t>5% 이상의 동의가 이루</w:t>
      </w:r>
      <w:r w:rsidR="006618A4" w:rsidRPr="000F3174">
        <w:rPr>
          <w:rFonts w:eastAsiaTheme="minorHAnsi" w:hint="eastAsia"/>
        </w:rPr>
        <w:t>어</w:t>
      </w:r>
      <w:r w:rsidR="006618A4" w:rsidRPr="000F3174">
        <w:rPr>
          <w:rFonts w:eastAsiaTheme="minorHAnsi"/>
        </w:rPr>
        <w:t xml:space="preserve">졌을 때 비로소 최종합의에 이른 것으로 </w:t>
      </w:r>
      <w:r w:rsidR="006618A4" w:rsidRPr="000F3174">
        <w:rPr>
          <w:rFonts w:eastAsiaTheme="minorHAnsi" w:hint="eastAsia"/>
        </w:rPr>
        <w:t>간주하였다</w:t>
      </w:r>
      <w:r w:rsidR="006618A4" w:rsidRPr="000F3174">
        <w:rPr>
          <w:rFonts w:eastAsiaTheme="minorHAnsi"/>
        </w:rPr>
        <w:t xml:space="preserve">. 세차례의 델파이 라운드 후에도 </w:t>
      </w:r>
      <w:r w:rsidR="006618A4">
        <w:rPr>
          <w:rFonts w:eastAsiaTheme="minorHAnsi"/>
        </w:rPr>
        <w:t>6</w:t>
      </w:r>
      <w:r w:rsidR="006618A4" w:rsidRPr="000F3174">
        <w:rPr>
          <w:rFonts w:eastAsiaTheme="minorHAnsi"/>
        </w:rPr>
        <w:t xml:space="preserve">5% 이상의 동의가 이루어지지 않은 핵심질문은 </w:t>
      </w:r>
      <w:r w:rsidR="006618A4" w:rsidRPr="000F3174">
        <w:rPr>
          <w:rFonts w:eastAsiaTheme="minorHAnsi" w:hint="eastAsia"/>
        </w:rPr>
        <w:t>최종적인</w:t>
      </w:r>
      <w:r w:rsidR="006618A4" w:rsidRPr="000F3174">
        <w:rPr>
          <w:rFonts w:eastAsiaTheme="minorHAnsi"/>
        </w:rPr>
        <w:t xml:space="preserve"> 진료지침에서 제외</w:t>
      </w:r>
      <w:r w:rsidR="006618A4" w:rsidRPr="000F3174">
        <w:rPr>
          <w:rFonts w:eastAsiaTheme="minorHAnsi" w:hint="eastAsia"/>
        </w:rPr>
        <w:t>하기로</w:t>
      </w:r>
      <w:r w:rsidR="006618A4" w:rsidRPr="000F3174">
        <w:rPr>
          <w:rFonts w:eastAsiaTheme="minorHAnsi"/>
        </w:rPr>
        <w:t xml:space="preserve"> </w:t>
      </w:r>
      <w:r w:rsidR="006618A4" w:rsidRPr="000F3174">
        <w:rPr>
          <w:rFonts w:eastAsiaTheme="minorHAnsi" w:hint="eastAsia"/>
        </w:rPr>
        <w:t>하였다</w:t>
      </w:r>
      <w:r w:rsidR="006618A4" w:rsidRPr="000F3174">
        <w:rPr>
          <w:rFonts w:eastAsiaTheme="minorHAnsi"/>
        </w:rPr>
        <w:t xml:space="preserve">. </w:t>
      </w:r>
      <w:r w:rsidR="00FC3A31" w:rsidRPr="000F3174">
        <w:rPr>
          <w:rFonts w:eastAsiaTheme="minorHAnsi"/>
        </w:rPr>
        <w:t xml:space="preserve">1차 </w:t>
      </w:r>
      <w:r w:rsidR="00AB5A55">
        <w:rPr>
          <w:rFonts w:eastAsiaTheme="minorHAnsi" w:hint="eastAsia"/>
        </w:rPr>
        <w:t xml:space="preserve">라운드 </w:t>
      </w:r>
      <w:r w:rsidR="00FC3A31" w:rsidRPr="000F3174">
        <w:rPr>
          <w:rFonts w:eastAsiaTheme="minorHAnsi"/>
        </w:rPr>
        <w:t xml:space="preserve">결과 4개의 항목(전기치료, 전신전스테로이드 투여, 경막외주사치료에서의 스테로이드투여, 경막외신경성형술 관련항목)에서 65%이상의 동의를 얻지 못하여, </w:t>
      </w:r>
      <w:r w:rsidR="00AB5A55">
        <w:rPr>
          <w:rFonts w:eastAsiaTheme="minorHAnsi" w:hint="eastAsia"/>
        </w:rPr>
        <w:t>이</w:t>
      </w:r>
      <w:r w:rsidR="00FC3A31" w:rsidRPr="000F3174">
        <w:rPr>
          <w:rFonts w:eastAsiaTheme="minorHAnsi"/>
        </w:rPr>
        <w:t xml:space="preserve"> 4개의 항목에 대해서 2차 라운드를 시행하였다. 2차 라운드 결과 4개의 항목 모두에서 65% 이상의 동의를 획득하여 최종적으로 모든 항목에서 </w:t>
      </w:r>
      <w:r w:rsidR="00175A0C">
        <w:rPr>
          <w:rFonts w:eastAsiaTheme="minorHAnsi" w:hint="eastAsia"/>
        </w:rPr>
        <w:t>최종 합의</w:t>
      </w:r>
      <w:r w:rsidR="00FC3A31" w:rsidRPr="000F3174">
        <w:rPr>
          <w:rFonts w:eastAsiaTheme="minorHAnsi"/>
        </w:rPr>
        <w:t xml:space="preserve">가 이루어지게 되었다.    </w:t>
      </w:r>
      <w:r w:rsidR="00CB56F4" w:rsidRPr="000F3174">
        <w:rPr>
          <w:rFonts w:eastAsiaTheme="minorHAnsi"/>
        </w:rPr>
        <w:t xml:space="preserve"> </w:t>
      </w:r>
      <w:r w:rsidR="00A239D1" w:rsidRPr="000F3174">
        <w:rPr>
          <w:rFonts w:eastAsiaTheme="minorHAnsi"/>
        </w:rPr>
        <w:t xml:space="preserve"> </w:t>
      </w:r>
    </w:p>
    <w:p w:rsidR="0058242F" w:rsidRPr="000F3174" w:rsidRDefault="0058242F" w:rsidP="00921968">
      <w:pPr>
        <w:ind w:firstLineChars="100" w:firstLine="200"/>
        <w:rPr>
          <w:rFonts w:eastAsiaTheme="minorHAnsi"/>
        </w:rPr>
      </w:pPr>
    </w:p>
    <w:p w:rsidR="009E343C" w:rsidRPr="000F3174" w:rsidRDefault="009E343C" w:rsidP="009E343C">
      <w:pPr>
        <w:rPr>
          <w:rFonts w:eastAsiaTheme="minorHAnsi"/>
          <w:b/>
          <w:sz w:val="22"/>
        </w:rPr>
      </w:pPr>
      <w:r w:rsidRPr="000F3174">
        <w:rPr>
          <w:rFonts w:eastAsiaTheme="minorHAnsi"/>
          <w:b/>
          <w:sz w:val="22"/>
        </w:rPr>
        <w:t xml:space="preserve">6) </w:t>
      </w:r>
      <w:r w:rsidRPr="000F3174">
        <w:rPr>
          <w:rFonts w:eastAsiaTheme="minorHAnsi" w:hint="eastAsia"/>
          <w:b/>
          <w:sz w:val="22"/>
        </w:rPr>
        <w:t>학회</w:t>
      </w:r>
      <w:r w:rsidRPr="000F3174">
        <w:rPr>
          <w:rFonts w:eastAsiaTheme="minorHAnsi"/>
          <w:b/>
          <w:sz w:val="22"/>
        </w:rPr>
        <w:t xml:space="preserve"> 의견 청취 </w:t>
      </w:r>
    </w:p>
    <w:p w:rsidR="009E343C" w:rsidRDefault="009E343C" w:rsidP="009E343C">
      <w:pPr>
        <w:rPr>
          <w:rFonts w:eastAsiaTheme="minorHAnsi"/>
          <w:szCs w:val="20"/>
        </w:rPr>
      </w:pPr>
      <w:r w:rsidRPr="000F3174">
        <w:rPr>
          <w:rFonts w:eastAsiaTheme="minorHAnsi"/>
          <w:sz w:val="22"/>
        </w:rPr>
        <w:t xml:space="preserve"> </w:t>
      </w:r>
      <w:r w:rsidRPr="000F3174">
        <w:rPr>
          <w:rFonts w:eastAsiaTheme="minorHAnsi"/>
          <w:szCs w:val="20"/>
        </w:rPr>
        <w:t xml:space="preserve">2017년 10월 </w:t>
      </w:r>
      <w:r w:rsidR="00DD79AD" w:rsidRPr="000F3174">
        <w:rPr>
          <w:rFonts w:eastAsiaTheme="minorHAnsi"/>
          <w:szCs w:val="20"/>
        </w:rPr>
        <w:t xml:space="preserve">25일 </w:t>
      </w:r>
      <w:r w:rsidRPr="000F3174">
        <w:rPr>
          <w:rFonts w:eastAsiaTheme="minorHAnsi" w:hint="eastAsia"/>
          <w:szCs w:val="20"/>
        </w:rPr>
        <w:t>대한재활의학회</w:t>
      </w:r>
      <w:r w:rsidRPr="000F3174">
        <w:rPr>
          <w:rFonts w:eastAsiaTheme="minorHAnsi"/>
          <w:szCs w:val="20"/>
        </w:rPr>
        <w:t xml:space="preserve"> </w:t>
      </w:r>
      <w:r w:rsidRPr="000F3174">
        <w:rPr>
          <w:rFonts w:eastAsiaTheme="minorHAnsi" w:hint="eastAsia"/>
          <w:szCs w:val="20"/>
        </w:rPr>
        <w:t>추계학술대회의</w:t>
      </w:r>
      <w:r w:rsidRPr="000F3174">
        <w:rPr>
          <w:rFonts w:eastAsiaTheme="minorHAnsi"/>
          <w:szCs w:val="20"/>
        </w:rPr>
        <w:t xml:space="preserve"> board symposium에서 </w:t>
      </w:r>
      <w:r w:rsidRPr="000F3174">
        <w:rPr>
          <w:rFonts w:eastAsiaTheme="minorHAnsi" w:hint="eastAsia"/>
          <w:szCs w:val="20"/>
        </w:rPr>
        <w:t>임상진료지침</w:t>
      </w:r>
      <w:r w:rsidRPr="000F3174">
        <w:rPr>
          <w:rFonts w:eastAsiaTheme="minorHAnsi"/>
          <w:szCs w:val="20"/>
        </w:rPr>
        <w:t xml:space="preserve"> 제작 과정과 </w:t>
      </w:r>
      <w:r w:rsidR="0058242F">
        <w:rPr>
          <w:rFonts w:eastAsiaTheme="minorHAnsi" w:hint="eastAsia"/>
          <w:szCs w:val="20"/>
        </w:rPr>
        <w:t xml:space="preserve">최종결과를 </w:t>
      </w:r>
      <w:r w:rsidRPr="000F3174">
        <w:rPr>
          <w:rFonts w:eastAsiaTheme="minorHAnsi" w:hint="eastAsia"/>
          <w:szCs w:val="20"/>
        </w:rPr>
        <w:t>학회회원들을</w:t>
      </w:r>
      <w:r w:rsidRPr="000F3174">
        <w:rPr>
          <w:rFonts w:eastAsiaTheme="minorHAnsi"/>
          <w:szCs w:val="20"/>
        </w:rPr>
        <w:t xml:space="preserve"> </w:t>
      </w:r>
      <w:r w:rsidRPr="000F3174">
        <w:rPr>
          <w:rFonts w:eastAsiaTheme="minorHAnsi" w:hint="eastAsia"/>
          <w:szCs w:val="20"/>
        </w:rPr>
        <w:t>대상으로</w:t>
      </w:r>
      <w:r w:rsidRPr="000F3174">
        <w:rPr>
          <w:rFonts w:eastAsiaTheme="minorHAnsi"/>
          <w:szCs w:val="20"/>
        </w:rPr>
        <w:t xml:space="preserve"> </w:t>
      </w:r>
      <w:r w:rsidRPr="000F3174">
        <w:rPr>
          <w:rFonts w:eastAsiaTheme="minorHAnsi" w:hint="eastAsia"/>
          <w:szCs w:val="20"/>
        </w:rPr>
        <w:t>발표한</w:t>
      </w:r>
      <w:r w:rsidRPr="000F3174">
        <w:rPr>
          <w:rFonts w:eastAsiaTheme="minorHAnsi"/>
          <w:szCs w:val="20"/>
        </w:rPr>
        <w:t xml:space="preserve"> </w:t>
      </w:r>
      <w:r w:rsidRPr="000F3174">
        <w:rPr>
          <w:rFonts w:eastAsiaTheme="minorHAnsi" w:hint="eastAsia"/>
          <w:szCs w:val="20"/>
        </w:rPr>
        <w:t>후</w:t>
      </w:r>
      <w:r w:rsidRPr="000F3174">
        <w:rPr>
          <w:rFonts w:eastAsiaTheme="minorHAnsi"/>
          <w:szCs w:val="20"/>
        </w:rPr>
        <w:t xml:space="preserve"> </w:t>
      </w:r>
      <w:r w:rsidRPr="000F3174">
        <w:rPr>
          <w:rFonts w:eastAsiaTheme="minorHAnsi" w:hint="eastAsia"/>
          <w:szCs w:val="20"/>
        </w:rPr>
        <w:t>토론을</w:t>
      </w:r>
      <w:r w:rsidRPr="000F3174">
        <w:rPr>
          <w:rFonts w:eastAsiaTheme="minorHAnsi"/>
          <w:szCs w:val="20"/>
        </w:rPr>
        <w:t xml:space="preserve"> </w:t>
      </w:r>
      <w:r w:rsidRPr="000F3174">
        <w:rPr>
          <w:rFonts w:eastAsiaTheme="minorHAnsi" w:hint="eastAsia"/>
          <w:szCs w:val="20"/>
        </w:rPr>
        <w:t>통하여</w:t>
      </w:r>
      <w:r w:rsidRPr="000F3174">
        <w:rPr>
          <w:rFonts w:eastAsiaTheme="minorHAnsi"/>
          <w:szCs w:val="20"/>
        </w:rPr>
        <w:t xml:space="preserve"> </w:t>
      </w:r>
      <w:r w:rsidRPr="000F3174">
        <w:rPr>
          <w:rFonts w:eastAsiaTheme="minorHAnsi" w:hint="eastAsia"/>
          <w:szCs w:val="20"/>
        </w:rPr>
        <w:t>다양한</w:t>
      </w:r>
      <w:r w:rsidRPr="000F3174">
        <w:rPr>
          <w:rFonts w:eastAsiaTheme="minorHAnsi"/>
          <w:szCs w:val="20"/>
        </w:rPr>
        <w:t xml:space="preserve"> </w:t>
      </w:r>
      <w:r w:rsidRPr="000F3174">
        <w:rPr>
          <w:rFonts w:eastAsiaTheme="minorHAnsi" w:hint="eastAsia"/>
          <w:szCs w:val="20"/>
        </w:rPr>
        <w:t>의견을</w:t>
      </w:r>
      <w:r w:rsidRPr="000F3174">
        <w:rPr>
          <w:rFonts w:eastAsiaTheme="minorHAnsi"/>
          <w:szCs w:val="20"/>
        </w:rPr>
        <w:t xml:space="preserve"> </w:t>
      </w:r>
      <w:r w:rsidRPr="000F3174">
        <w:rPr>
          <w:rFonts w:eastAsiaTheme="minorHAnsi" w:hint="eastAsia"/>
          <w:szCs w:val="20"/>
        </w:rPr>
        <w:t>교환하였다</w:t>
      </w:r>
      <w:r w:rsidRPr="000F3174">
        <w:rPr>
          <w:rFonts w:eastAsiaTheme="minorHAnsi"/>
          <w:szCs w:val="20"/>
        </w:rPr>
        <w:t>.</w:t>
      </w:r>
    </w:p>
    <w:p w:rsidR="0058242F" w:rsidRPr="000F3174" w:rsidRDefault="0058242F" w:rsidP="009E343C">
      <w:pPr>
        <w:rPr>
          <w:rFonts w:eastAsiaTheme="minorHAnsi"/>
          <w:szCs w:val="20"/>
        </w:rPr>
      </w:pPr>
    </w:p>
    <w:p w:rsidR="00FB6D91" w:rsidRPr="000F3174" w:rsidRDefault="00FB6D91" w:rsidP="00FB6D91">
      <w:pPr>
        <w:rPr>
          <w:rFonts w:eastAsiaTheme="minorHAnsi"/>
          <w:b/>
          <w:sz w:val="22"/>
        </w:rPr>
      </w:pPr>
      <w:r w:rsidRPr="000F3174">
        <w:rPr>
          <w:rFonts w:eastAsiaTheme="minorHAnsi"/>
          <w:b/>
          <w:sz w:val="22"/>
        </w:rPr>
        <w:lastRenderedPageBreak/>
        <w:t xml:space="preserve">7) </w:t>
      </w:r>
      <w:r w:rsidRPr="000F3174">
        <w:rPr>
          <w:rFonts w:eastAsiaTheme="minorHAnsi" w:hint="eastAsia"/>
          <w:b/>
          <w:sz w:val="22"/>
        </w:rPr>
        <w:t>배포</w:t>
      </w:r>
      <w:r w:rsidRPr="000F3174">
        <w:rPr>
          <w:rFonts w:eastAsiaTheme="minorHAnsi"/>
          <w:b/>
          <w:sz w:val="22"/>
        </w:rPr>
        <w:t xml:space="preserve"> 및 실행 </w:t>
      </w:r>
      <w:r w:rsidR="00537030" w:rsidRPr="000F3174">
        <w:rPr>
          <w:rFonts w:eastAsiaTheme="minorHAnsi" w:hint="eastAsia"/>
          <w:b/>
          <w:sz w:val="22"/>
        </w:rPr>
        <w:t>계획</w:t>
      </w:r>
    </w:p>
    <w:p w:rsidR="00FB6D91" w:rsidRDefault="00FB6D91" w:rsidP="00DD79AD">
      <w:pPr>
        <w:ind w:firstLineChars="100" w:firstLine="200"/>
        <w:rPr>
          <w:rFonts w:eastAsiaTheme="minorHAnsi"/>
          <w:szCs w:val="20"/>
        </w:rPr>
      </w:pPr>
      <w:r w:rsidRPr="000F3174">
        <w:rPr>
          <w:rFonts w:eastAsiaTheme="minorHAnsi" w:hint="eastAsia"/>
          <w:szCs w:val="20"/>
        </w:rPr>
        <w:t>본</w:t>
      </w:r>
      <w:r w:rsidRPr="000F3174">
        <w:rPr>
          <w:rFonts w:eastAsiaTheme="minorHAnsi"/>
          <w:szCs w:val="20"/>
        </w:rPr>
        <w:t xml:space="preserve"> 진료지침은 작성 이후 대한재활의학회 홈페이지, 임상통증학회 홈페이지에 게시하여 요천추추간판탈출증의 진료를 담당하는 의사</w:t>
      </w:r>
      <w:r w:rsidR="00667D8B">
        <w:rPr>
          <w:rFonts w:eastAsiaTheme="minorHAnsi" w:hint="eastAsia"/>
          <w:szCs w:val="20"/>
        </w:rPr>
        <w:t>로 하여금 참고자료</w:t>
      </w:r>
      <w:r w:rsidRPr="000F3174">
        <w:rPr>
          <w:rFonts w:eastAsiaTheme="minorHAnsi"/>
          <w:szCs w:val="20"/>
        </w:rPr>
        <w:t xml:space="preserve">로 이용될 수 있게 할 것이며, 이후 요약 정리된 소책자로 제작하여 대한재활의학회 회원을 대상으로 배포할 예정이다. </w:t>
      </w:r>
    </w:p>
    <w:p w:rsidR="00667D8B" w:rsidRPr="000F3174" w:rsidRDefault="00667D8B" w:rsidP="00DD79AD">
      <w:pPr>
        <w:ind w:firstLineChars="100" w:firstLine="200"/>
        <w:rPr>
          <w:rFonts w:eastAsiaTheme="minorHAnsi"/>
          <w:szCs w:val="20"/>
        </w:rPr>
      </w:pPr>
    </w:p>
    <w:p w:rsidR="00FB6D91" w:rsidRPr="000F3174" w:rsidRDefault="00FB6D91" w:rsidP="00FB6D91">
      <w:pPr>
        <w:ind w:firstLineChars="200" w:firstLine="400"/>
        <w:rPr>
          <w:rFonts w:eastAsiaTheme="minorHAnsi"/>
          <w:szCs w:val="20"/>
        </w:rPr>
      </w:pPr>
    </w:p>
    <w:p w:rsidR="00FB6D91" w:rsidRPr="00215A4C" w:rsidRDefault="00FB6D91" w:rsidP="00FB6D91">
      <w:pPr>
        <w:pStyle w:val="a5"/>
        <w:wordWrap/>
        <w:jc w:val="center"/>
        <w:rPr>
          <w:rFonts w:eastAsiaTheme="minorHAnsi"/>
          <w:b/>
          <w:sz w:val="32"/>
          <w:szCs w:val="32"/>
        </w:rPr>
      </w:pPr>
      <w:proofErr w:type="gramStart"/>
      <w:r w:rsidRPr="00215A4C">
        <w:rPr>
          <w:rFonts w:eastAsiaTheme="minorHAnsi" w:hint="eastAsia"/>
          <w:b/>
          <w:sz w:val="32"/>
          <w:szCs w:val="32"/>
        </w:rPr>
        <w:t>본</w:t>
      </w:r>
      <w:r w:rsidRPr="00215A4C">
        <w:rPr>
          <w:rFonts w:eastAsiaTheme="minorHAnsi"/>
          <w:b/>
          <w:sz w:val="32"/>
          <w:szCs w:val="32"/>
        </w:rPr>
        <w:t xml:space="preserve">  </w:t>
      </w:r>
      <w:r w:rsidRPr="00215A4C">
        <w:rPr>
          <w:rFonts w:eastAsiaTheme="minorHAnsi" w:hint="eastAsia"/>
          <w:b/>
          <w:sz w:val="32"/>
          <w:szCs w:val="32"/>
        </w:rPr>
        <w:t>론</w:t>
      </w:r>
      <w:proofErr w:type="gramEnd"/>
    </w:p>
    <w:p w:rsidR="00FB6D91" w:rsidRPr="00215A4C" w:rsidRDefault="00FB6D91" w:rsidP="00296E22">
      <w:pPr>
        <w:pStyle w:val="a5"/>
        <w:wordWrap/>
        <w:jc w:val="center"/>
        <w:rPr>
          <w:rFonts w:eastAsiaTheme="minorHAnsi"/>
          <w:b/>
          <w:kern w:val="0"/>
          <w:sz w:val="32"/>
          <w:szCs w:val="32"/>
        </w:rPr>
      </w:pPr>
    </w:p>
    <w:p w:rsidR="00296E22" w:rsidRPr="00215A4C" w:rsidRDefault="00296E22" w:rsidP="00296E22">
      <w:pPr>
        <w:pStyle w:val="a5"/>
        <w:wordWrap/>
        <w:jc w:val="center"/>
        <w:rPr>
          <w:rFonts w:eastAsiaTheme="minorHAnsi"/>
          <w:b/>
          <w:kern w:val="0"/>
          <w:sz w:val="32"/>
          <w:szCs w:val="32"/>
        </w:rPr>
      </w:pPr>
      <w:proofErr w:type="gramStart"/>
      <w:r w:rsidRPr="00215A4C">
        <w:rPr>
          <w:rFonts w:eastAsiaTheme="minorHAnsi" w:hint="eastAsia"/>
          <w:b/>
          <w:kern w:val="0"/>
          <w:sz w:val="32"/>
          <w:szCs w:val="32"/>
        </w:rPr>
        <w:t>진료지침</w:t>
      </w:r>
      <w:r w:rsidRPr="00215A4C">
        <w:rPr>
          <w:rFonts w:eastAsiaTheme="minorHAnsi"/>
          <w:b/>
          <w:kern w:val="0"/>
          <w:sz w:val="32"/>
          <w:szCs w:val="32"/>
        </w:rPr>
        <w:t xml:space="preserve"> :</w:t>
      </w:r>
      <w:proofErr w:type="gramEnd"/>
      <w:r w:rsidRPr="00215A4C">
        <w:rPr>
          <w:rFonts w:eastAsiaTheme="minorHAnsi"/>
          <w:b/>
          <w:kern w:val="0"/>
          <w:sz w:val="32"/>
          <w:szCs w:val="32"/>
        </w:rPr>
        <w:t xml:space="preserve"> </w:t>
      </w:r>
      <w:r w:rsidRPr="00215A4C">
        <w:rPr>
          <w:rFonts w:eastAsiaTheme="minorHAnsi" w:hint="eastAsia"/>
          <w:b/>
          <w:kern w:val="0"/>
          <w:sz w:val="32"/>
          <w:szCs w:val="32"/>
        </w:rPr>
        <w:t>증거수준</w:t>
      </w:r>
      <w:r w:rsidRPr="00215A4C">
        <w:rPr>
          <w:rFonts w:eastAsiaTheme="minorHAnsi"/>
          <w:b/>
          <w:kern w:val="0"/>
          <w:sz w:val="32"/>
          <w:szCs w:val="32"/>
        </w:rPr>
        <w:t xml:space="preserve"> 및 권고안 </w:t>
      </w:r>
    </w:p>
    <w:p w:rsidR="00296E22" w:rsidRDefault="00296E22" w:rsidP="00296E22">
      <w:pPr>
        <w:pStyle w:val="a5"/>
        <w:wordWrap/>
        <w:rPr>
          <w:rFonts w:eastAsiaTheme="minorHAnsi"/>
          <w:szCs w:val="20"/>
        </w:rPr>
      </w:pPr>
    </w:p>
    <w:p w:rsidR="00D56103" w:rsidRPr="00215A4C" w:rsidRDefault="00D56103" w:rsidP="00296E22">
      <w:pPr>
        <w:pStyle w:val="a5"/>
        <w:wordWrap/>
        <w:rPr>
          <w:rFonts w:eastAsiaTheme="minorHAnsi"/>
          <w:szCs w:val="20"/>
        </w:rPr>
      </w:pPr>
    </w:p>
    <w:p w:rsidR="00F248D3" w:rsidRPr="00215A4C" w:rsidRDefault="00DC63D2" w:rsidP="00F248D3">
      <w:pPr>
        <w:pStyle w:val="a5"/>
        <w:wordWrap/>
        <w:rPr>
          <w:rFonts w:eastAsiaTheme="minorHAnsi"/>
          <w:b/>
          <w:sz w:val="24"/>
          <w:szCs w:val="24"/>
        </w:rPr>
      </w:pPr>
      <w:r w:rsidRPr="00215A4C">
        <w:rPr>
          <w:rFonts w:eastAsiaTheme="minorHAnsi"/>
          <w:b/>
          <w:sz w:val="24"/>
          <w:szCs w:val="24"/>
        </w:rPr>
        <w:t>A</w:t>
      </w:r>
      <w:r w:rsidR="00F248D3" w:rsidRPr="00215A4C">
        <w:rPr>
          <w:rFonts w:eastAsiaTheme="minorHAnsi"/>
          <w:b/>
          <w:sz w:val="24"/>
          <w:szCs w:val="24"/>
        </w:rPr>
        <w:t xml:space="preserve">. 물리치료 및 행동치료 </w:t>
      </w:r>
    </w:p>
    <w:p w:rsidR="00DC63D2" w:rsidRPr="00215A4C" w:rsidRDefault="00DC63D2" w:rsidP="00F248D3">
      <w:pPr>
        <w:pStyle w:val="a5"/>
        <w:wordWrap/>
        <w:rPr>
          <w:rFonts w:eastAsiaTheme="minorHAnsi"/>
          <w:b/>
          <w:sz w:val="24"/>
          <w:szCs w:val="24"/>
        </w:rPr>
      </w:pPr>
    </w:p>
    <w:p w:rsidR="00DC63D2" w:rsidRPr="00215A4C" w:rsidRDefault="00DC63D2" w:rsidP="00DC63D2">
      <w:pPr>
        <w:pStyle w:val="a5"/>
        <w:wordWrap/>
        <w:rPr>
          <w:rFonts w:eastAsiaTheme="minorHAnsi"/>
          <w:sz w:val="24"/>
          <w:szCs w:val="24"/>
        </w:rPr>
      </w:pPr>
      <w:r w:rsidRPr="00215A4C">
        <w:rPr>
          <w:rFonts w:eastAsiaTheme="minorHAnsi"/>
          <w:b/>
          <w:sz w:val="24"/>
          <w:szCs w:val="24"/>
        </w:rPr>
        <w:t xml:space="preserve">1. </w:t>
      </w:r>
      <w:r w:rsidRPr="00215A4C">
        <w:rPr>
          <w:rFonts w:eastAsiaTheme="minorHAnsi" w:hint="eastAsia"/>
          <w:sz w:val="24"/>
          <w:szCs w:val="24"/>
        </w:rPr>
        <w:t>신경근성</w:t>
      </w:r>
      <w:r w:rsidRPr="00215A4C">
        <w:rPr>
          <w:rFonts w:eastAsiaTheme="minorHAnsi"/>
          <w:sz w:val="24"/>
          <w:szCs w:val="24"/>
        </w:rPr>
        <w:t xml:space="preserve"> </w:t>
      </w:r>
      <w:r w:rsidRPr="00215A4C">
        <w:rPr>
          <w:rFonts w:eastAsiaTheme="minorHAnsi" w:hint="eastAsia"/>
          <w:sz w:val="24"/>
          <w:szCs w:val="24"/>
        </w:rPr>
        <w:t>통증을</w:t>
      </w:r>
      <w:r w:rsidRPr="00215A4C">
        <w:rPr>
          <w:rFonts w:eastAsiaTheme="minorHAnsi"/>
          <w:sz w:val="24"/>
          <w:szCs w:val="24"/>
        </w:rPr>
        <w:t xml:space="preserve"> </w:t>
      </w:r>
      <w:r w:rsidRPr="00215A4C">
        <w:rPr>
          <w:rFonts w:eastAsiaTheme="minorHAnsi" w:hint="eastAsia"/>
          <w:sz w:val="24"/>
          <w:szCs w:val="24"/>
        </w:rPr>
        <w:t>동반한</w:t>
      </w:r>
      <w:r w:rsidRPr="00215A4C">
        <w:rPr>
          <w:rFonts w:eastAsiaTheme="minorHAnsi"/>
          <w:sz w:val="24"/>
          <w:szCs w:val="24"/>
        </w:rPr>
        <w:t xml:space="preserve"> </w:t>
      </w:r>
      <w:r w:rsidRPr="00215A4C">
        <w:rPr>
          <w:rFonts w:eastAsiaTheme="minorHAnsi" w:hint="eastAsia"/>
          <w:sz w:val="24"/>
          <w:szCs w:val="24"/>
        </w:rPr>
        <w:t>추간판</w:t>
      </w:r>
      <w:r w:rsidRPr="00215A4C">
        <w:rPr>
          <w:rFonts w:eastAsiaTheme="minorHAnsi"/>
          <w:sz w:val="24"/>
          <w:szCs w:val="24"/>
        </w:rPr>
        <w:t xml:space="preserve"> </w:t>
      </w:r>
      <w:r w:rsidRPr="00215A4C">
        <w:rPr>
          <w:rFonts w:eastAsiaTheme="minorHAnsi" w:hint="eastAsia"/>
          <w:sz w:val="24"/>
          <w:szCs w:val="24"/>
        </w:rPr>
        <w:t>탈출증</w:t>
      </w:r>
      <w:r w:rsidRPr="00215A4C">
        <w:rPr>
          <w:rFonts w:eastAsiaTheme="minorHAnsi"/>
          <w:sz w:val="24"/>
          <w:szCs w:val="24"/>
        </w:rPr>
        <w:t xml:space="preserve"> </w:t>
      </w:r>
      <w:r w:rsidRPr="00215A4C">
        <w:rPr>
          <w:rFonts w:eastAsiaTheme="minorHAnsi" w:hint="eastAsia"/>
          <w:sz w:val="24"/>
          <w:szCs w:val="24"/>
        </w:rPr>
        <w:t>환자에서</w:t>
      </w:r>
      <w:r w:rsidRPr="00215A4C">
        <w:rPr>
          <w:rFonts w:eastAsiaTheme="minorHAnsi"/>
          <w:sz w:val="24"/>
          <w:szCs w:val="24"/>
        </w:rPr>
        <w:t xml:space="preserve"> </w:t>
      </w:r>
      <w:r w:rsidRPr="00215A4C">
        <w:rPr>
          <w:rFonts w:eastAsiaTheme="minorHAnsi" w:hint="eastAsia"/>
          <w:sz w:val="24"/>
          <w:szCs w:val="24"/>
        </w:rPr>
        <w:t>침상안정은</w:t>
      </w:r>
      <w:r w:rsidRPr="00215A4C">
        <w:rPr>
          <w:rFonts w:eastAsiaTheme="minorHAnsi"/>
          <w:sz w:val="24"/>
          <w:szCs w:val="24"/>
        </w:rPr>
        <w:t xml:space="preserve"> </w:t>
      </w:r>
      <w:r w:rsidRPr="00215A4C">
        <w:rPr>
          <w:rFonts w:eastAsiaTheme="minorHAnsi" w:hint="eastAsia"/>
          <w:sz w:val="24"/>
          <w:szCs w:val="24"/>
        </w:rPr>
        <w:t>일상생활을</w:t>
      </w:r>
      <w:r w:rsidRPr="00215A4C">
        <w:rPr>
          <w:rFonts w:eastAsiaTheme="minorHAnsi"/>
          <w:sz w:val="24"/>
          <w:szCs w:val="24"/>
        </w:rPr>
        <w:t xml:space="preserve"> </w:t>
      </w:r>
      <w:r w:rsidRPr="00215A4C">
        <w:rPr>
          <w:rFonts w:eastAsiaTheme="minorHAnsi" w:hint="eastAsia"/>
          <w:sz w:val="24"/>
          <w:szCs w:val="24"/>
        </w:rPr>
        <w:t>제한하지</w:t>
      </w:r>
      <w:r w:rsidRPr="00215A4C">
        <w:rPr>
          <w:rFonts w:eastAsiaTheme="minorHAnsi"/>
          <w:sz w:val="24"/>
          <w:szCs w:val="24"/>
        </w:rPr>
        <w:t xml:space="preserve"> </w:t>
      </w:r>
      <w:r w:rsidRPr="00215A4C">
        <w:rPr>
          <w:rFonts w:eastAsiaTheme="minorHAnsi" w:hint="eastAsia"/>
          <w:sz w:val="24"/>
          <w:szCs w:val="24"/>
        </w:rPr>
        <w:t>않는</w:t>
      </w:r>
      <w:r w:rsidRPr="00215A4C">
        <w:rPr>
          <w:rFonts w:eastAsiaTheme="minorHAnsi"/>
          <w:sz w:val="24"/>
          <w:szCs w:val="24"/>
        </w:rPr>
        <w:t xml:space="preserve"> </w:t>
      </w:r>
      <w:r w:rsidRPr="00215A4C">
        <w:rPr>
          <w:rFonts w:eastAsiaTheme="minorHAnsi" w:hint="eastAsia"/>
          <w:sz w:val="24"/>
          <w:szCs w:val="24"/>
        </w:rPr>
        <w:t>것에</w:t>
      </w:r>
      <w:r w:rsidRPr="00215A4C">
        <w:rPr>
          <w:rFonts w:eastAsiaTheme="minorHAnsi"/>
          <w:sz w:val="24"/>
          <w:szCs w:val="24"/>
        </w:rPr>
        <w:t xml:space="preserve"> </w:t>
      </w:r>
      <w:r w:rsidRPr="00215A4C">
        <w:rPr>
          <w:rFonts w:eastAsiaTheme="minorHAnsi" w:hint="eastAsia"/>
          <w:sz w:val="24"/>
          <w:szCs w:val="24"/>
        </w:rPr>
        <w:t>비하여</w:t>
      </w:r>
      <w:r w:rsidRPr="00215A4C">
        <w:rPr>
          <w:rFonts w:eastAsiaTheme="minorHAnsi"/>
          <w:sz w:val="24"/>
          <w:szCs w:val="24"/>
        </w:rPr>
        <w:t xml:space="preserve"> </w:t>
      </w:r>
      <w:r w:rsidRPr="00215A4C">
        <w:rPr>
          <w:rFonts w:eastAsiaTheme="minorHAnsi" w:hint="eastAsia"/>
          <w:sz w:val="24"/>
          <w:szCs w:val="24"/>
        </w:rPr>
        <w:t>우월한</w:t>
      </w:r>
      <w:r w:rsidRPr="00215A4C">
        <w:rPr>
          <w:rFonts w:eastAsiaTheme="minorHAnsi"/>
          <w:sz w:val="24"/>
          <w:szCs w:val="24"/>
        </w:rPr>
        <w:t xml:space="preserve"> </w:t>
      </w:r>
      <w:r w:rsidRPr="00215A4C">
        <w:rPr>
          <w:rFonts w:eastAsiaTheme="minorHAnsi" w:hint="eastAsia"/>
          <w:sz w:val="24"/>
          <w:szCs w:val="24"/>
        </w:rPr>
        <w:t>임상적</w:t>
      </w:r>
      <w:r w:rsidRPr="00215A4C">
        <w:rPr>
          <w:rFonts w:eastAsiaTheme="minorHAnsi"/>
          <w:sz w:val="24"/>
          <w:szCs w:val="24"/>
        </w:rPr>
        <w:t xml:space="preserve"> </w:t>
      </w:r>
      <w:r w:rsidRPr="00215A4C">
        <w:rPr>
          <w:rFonts w:eastAsiaTheme="minorHAnsi" w:hint="eastAsia"/>
          <w:sz w:val="24"/>
          <w:szCs w:val="24"/>
        </w:rPr>
        <w:t>효과</w:t>
      </w:r>
      <w:r w:rsidRPr="00215A4C">
        <w:rPr>
          <w:rFonts w:eastAsiaTheme="minorHAnsi"/>
          <w:sz w:val="24"/>
          <w:szCs w:val="24"/>
        </w:rPr>
        <w:t xml:space="preserve">(통증조절 </w:t>
      </w:r>
      <w:r w:rsidRPr="00215A4C">
        <w:rPr>
          <w:rFonts w:eastAsiaTheme="minorHAnsi" w:hint="eastAsia"/>
          <w:sz w:val="24"/>
          <w:szCs w:val="24"/>
        </w:rPr>
        <w:t>또는</w:t>
      </w:r>
      <w:r w:rsidRPr="00215A4C">
        <w:rPr>
          <w:rFonts w:eastAsiaTheme="minorHAnsi"/>
          <w:sz w:val="24"/>
          <w:szCs w:val="24"/>
        </w:rPr>
        <w:t xml:space="preserve"> </w:t>
      </w:r>
      <w:r w:rsidRPr="00215A4C">
        <w:rPr>
          <w:rFonts w:eastAsiaTheme="minorHAnsi" w:hint="eastAsia"/>
          <w:sz w:val="24"/>
          <w:szCs w:val="24"/>
        </w:rPr>
        <w:t>기능적향상</w:t>
      </w:r>
      <w:r w:rsidRPr="00215A4C">
        <w:rPr>
          <w:rFonts w:eastAsiaTheme="minorHAnsi"/>
          <w:sz w:val="24"/>
          <w:szCs w:val="24"/>
        </w:rPr>
        <w:t xml:space="preserve">)가 </w:t>
      </w:r>
      <w:r w:rsidRPr="00215A4C">
        <w:rPr>
          <w:rFonts w:eastAsiaTheme="minorHAnsi" w:hint="eastAsia"/>
          <w:sz w:val="24"/>
          <w:szCs w:val="24"/>
        </w:rPr>
        <w:t>없으므로</w:t>
      </w:r>
      <w:r w:rsidRPr="00215A4C">
        <w:rPr>
          <w:rFonts w:eastAsiaTheme="minorHAnsi"/>
          <w:sz w:val="24"/>
          <w:szCs w:val="24"/>
        </w:rPr>
        <w:t xml:space="preserve"> </w:t>
      </w:r>
      <w:r w:rsidRPr="00215A4C">
        <w:rPr>
          <w:rFonts w:eastAsiaTheme="minorHAnsi" w:hint="eastAsia"/>
          <w:sz w:val="24"/>
          <w:szCs w:val="24"/>
        </w:rPr>
        <w:t>권고</w:t>
      </w:r>
      <w:r w:rsidR="00194210" w:rsidRPr="00215A4C">
        <w:rPr>
          <w:rFonts w:eastAsiaTheme="minorHAnsi" w:hint="eastAsia"/>
          <w:sz w:val="24"/>
          <w:szCs w:val="24"/>
        </w:rPr>
        <w:t>하</w:t>
      </w:r>
      <w:r w:rsidRPr="00215A4C">
        <w:rPr>
          <w:rFonts w:eastAsiaTheme="minorHAnsi" w:hint="eastAsia"/>
          <w:sz w:val="24"/>
          <w:szCs w:val="24"/>
        </w:rPr>
        <w:t>지</w:t>
      </w:r>
      <w:r w:rsidRPr="00215A4C">
        <w:rPr>
          <w:rFonts w:eastAsiaTheme="minorHAnsi"/>
          <w:sz w:val="24"/>
          <w:szCs w:val="24"/>
        </w:rPr>
        <w:t xml:space="preserve"> 않는다  </w:t>
      </w:r>
    </w:p>
    <w:p w:rsidR="00DC63D2" w:rsidRPr="00215A4C" w:rsidRDefault="00DC63D2" w:rsidP="00DC63D2">
      <w:pPr>
        <w:pStyle w:val="a5"/>
        <w:wordWrap/>
        <w:rPr>
          <w:rFonts w:eastAsiaTheme="minorHAnsi"/>
          <w:sz w:val="24"/>
          <w:szCs w:val="24"/>
        </w:rPr>
      </w:pPr>
      <w:r w:rsidRPr="00215A4C">
        <w:rPr>
          <w:rFonts w:eastAsiaTheme="minorHAnsi"/>
          <w:sz w:val="24"/>
          <w:szCs w:val="24"/>
        </w:rPr>
        <w:t xml:space="preserve">(증거수준 </w:t>
      </w:r>
      <w:r w:rsidR="002208D2" w:rsidRPr="00215A4C">
        <w:rPr>
          <w:rFonts w:eastAsiaTheme="minorHAnsi" w:hint="eastAsia"/>
          <w:sz w:val="24"/>
          <w:szCs w:val="24"/>
        </w:rPr>
        <w:t>낮음</w:t>
      </w:r>
      <w:r w:rsidRPr="00215A4C">
        <w:rPr>
          <w:rFonts w:eastAsiaTheme="minorHAnsi"/>
          <w:sz w:val="24"/>
          <w:szCs w:val="24"/>
        </w:rPr>
        <w:t xml:space="preserve"> (</w:t>
      </w:r>
      <w:r w:rsidR="002208D2" w:rsidRPr="00215A4C">
        <w:rPr>
          <w:rFonts w:eastAsiaTheme="minorHAnsi"/>
          <w:sz w:val="24"/>
          <w:szCs w:val="24"/>
        </w:rPr>
        <w:t>Low</w:t>
      </w:r>
      <w:r w:rsidRPr="00215A4C">
        <w:rPr>
          <w:rFonts w:eastAsiaTheme="minorHAnsi"/>
          <w:sz w:val="24"/>
          <w:szCs w:val="24"/>
        </w:rPr>
        <w:t xml:space="preserve">), </w:t>
      </w:r>
      <w:r w:rsidRPr="00215A4C">
        <w:rPr>
          <w:rFonts w:eastAsiaTheme="minorHAnsi" w:hint="eastAsia"/>
          <w:sz w:val="24"/>
          <w:szCs w:val="24"/>
        </w:rPr>
        <w:t>권고강도</w:t>
      </w:r>
      <w:r w:rsidRPr="00215A4C">
        <w:rPr>
          <w:rFonts w:eastAsiaTheme="minorHAnsi"/>
          <w:sz w:val="24"/>
          <w:szCs w:val="24"/>
        </w:rPr>
        <w:t xml:space="preserve"> </w:t>
      </w:r>
      <w:r w:rsidRPr="00215A4C">
        <w:rPr>
          <w:rFonts w:eastAsiaTheme="minorHAnsi" w:hint="eastAsia"/>
          <w:sz w:val="24"/>
          <w:szCs w:val="24"/>
        </w:rPr>
        <w:t>약</w:t>
      </w:r>
      <w:r w:rsidRPr="00215A4C">
        <w:rPr>
          <w:rFonts w:eastAsiaTheme="minorHAnsi"/>
          <w:sz w:val="24"/>
          <w:szCs w:val="24"/>
        </w:rPr>
        <w:t xml:space="preserve"> (Weak))</w:t>
      </w:r>
    </w:p>
    <w:p w:rsidR="0057388D" w:rsidRPr="00215A4C" w:rsidRDefault="0057388D" w:rsidP="00DC63D2">
      <w:pPr>
        <w:pStyle w:val="a5"/>
        <w:wordWrap/>
        <w:rPr>
          <w:rFonts w:eastAsiaTheme="minorHAnsi"/>
          <w:sz w:val="24"/>
          <w:szCs w:val="24"/>
        </w:rPr>
      </w:pPr>
    </w:p>
    <w:p w:rsidR="008C2F8A" w:rsidRPr="00F851C0" w:rsidRDefault="008C2F8A" w:rsidP="00F851C0">
      <w:pPr>
        <w:pStyle w:val="a5"/>
        <w:wordWrap/>
        <w:ind w:firstLineChars="100" w:firstLine="200"/>
        <w:rPr>
          <w:rFonts w:eastAsiaTheme="minorHAnsi"/>
          <w:szCs w:val="24"/>
        </w:rPr>
      </w:pPr>
      <w:r w:rsidRPr="00215A4C">
        <w:rPr>
          <w:rFonts w:eastAsiaTheme="minorHAnsi" w:hint="eastAsia"/>
          <w:szCs w:val="24"/>
        </w:rPr>
        <w:t>침상안정의</w:t>
      </w:r>
      <w:r w:rsidRPr="00215A4C">
        <w:rPr>
          <w:rFonts w:eastAsiaTheme="minorHAnsi"/>
          <w:szCs w:val="24"/>
        </w:rPr>
        <w:t xml:space="preserve"> </w:t>
      </w:r>
      <w:r w:rsidRPr="00215A4C">
        <w:rPr>
          <w:rFonts w:eastAsiaTheme="minorHAnsi" w:hint="eastAsia"/>
          <w:szCs w:val="24"/>
        </w:rPr>
        <w:t>경우</w:t>
      </w:r>
      <w:r w:rsidRPr="00215A4C">
        <w:rPr>
          <w:rFonts w:eastAsiaTheme="minorHAnsi"/>
          <w:szCs w:val="24"/>
        </w:rPr>
        <w:t xml:space="preserve"> </w:t>
      </w:r>
      <w:r w:rsidR="00B26D73">
        <w:rPr>
          <w:rFonts w:eastAsiaTheme="minorHAnsi" w:hint="eastAsia"/>
          <w:szCs w:val="24"/>
        </w:rPr>
        <w:t xml:space="preserve">오래전부터 </w:t>
      </w:r>
      <w:r w:rsidRPr="00215A4C">
        <w:rPr>
          <w:rFonts w:eastAsiaTheme="minorHAnsi" w:hint="eastAsia"/>
          <w:szCs w:val="24"/>
        </w:rPr>
        <w:t>신경근성</w:t>
      </w:r>
      <w:r w:rsidRPr="00215A4C">
        <w:rPr>
          <w:rFonts w:eastAsiaTheme="minorHAnsi"/>
          <w:szCs w:val="24"/>
        </w:rPr>
        <w:t xml:space="preserve"> </w:t>
      </w:r>
      <w:r w:rsidRPr="00215A4C">
        <w:rPr>
          <w:rFonts w:eastAsiaTheme="minorHAnsi" w:hint="eastAsia"/>
          <w:szCs w:val="24"/>
        </w:rPr>
        <w:t>통증을</w:t>
      </w:r>
      <w:r w:rsidRPr="00215A4C">
        <w:rPr>
          <w:rFonts w:eastAsiaTheme="minorHAnsi"/>
          <w:szCs w:val="24"/>
        </w:rPr>
        <w:t xml:space="preserve"> </w:t>
      </w:r>
      <w:r w:rsidRPr="00215A4C">
        <w:rPr>
          <w:rFonts w:eastAsiaTheme="minorHAnsi" w:hint="eastAsia"/>
          <w:szCs w:val="24"/>
        </w:rPr>
        <w:t>동반한</w:t>
      </w:r>
      <w:r w:rsidRPr="00215A4C">
        <w:rPr>
          <w:rFonts w:eastAsiaTheme="minorHAnsi"/>
          <w:szCs w:val="24"/>
        </w:rPr>
        <w:t xml:space="preserve"> </w:t>
      </w:r>
      <w:r w:rsidRPr="00215A4C">
        <w:rPr>
          <w:rFonts w:eastAsiaTheme="minorHAnsi" w:hint="eastAsia"/>
          <w:szCs w:val="24"/>
        </w:rPr>
        <w:t>추간판</w:t>
      </w:r>
      <w:r w:rsidRPr="00215A4C">
        <w:rPr>
          <w:rFonts w:eastAsiaTheme="minorHAnsi"/>
          <w:szCs w:val="24"/>
        </w:rPr>
        <w:t xml:space="preserve"> </w:t>
      </w:r>
      <w:r w:rsidRPr="00215A4C">
        <w:rPr>
          <w:rFonts w:eastAsiaTheme="minorHAnsi" w:hint="eastAsia"/>
          <w:szCs w:val="24"/>
        </w:rPr>
        <w:t>탈출증</w:t>
      </w:r>
      <w:r w:rsidR="00B26D73">
        <w:rPr>
          <w:rFonts w:eastAsiaTheme="minorHAnsi" w:hint="eastAsia"/>
          <w:szCs w:val="24"/>
        </w:rPr>
        <w:t xml:space="preserve"> 환자에서</w:t>
      </w:r>
      <w:r w:rsidRPr="00215A4C">
        <w:rPr>
          <w:rFonts w:eastAsiaTheme="minorHAnsi"/>
          <w:szCs w:val="24"/>
        </w:rPr>
        <w:t xml:space="preserve"> </w:t>
      </w:r>
      <w:r w:rsidRPr="00215A4C">
        <w:rPr>
          <w:rFonts w:eastAsiaTheme="minorHAnsi" w:hint="eastAsia"/>
          <w:szCs w:val="24"/>
        </w:rPr>
        <w:t>물리치료</w:t>
      </w:r>
      <w:r w:rsidRPr="00215A4C">
        <w:rPr>
          <w:rFonts w:eastAsiaTheme="minorHAnsi"/>
          <w:szCs w:val="24"/>
        </w:rPr>
        <w:t xml:space="preserve"> </w:t>
      </w:r>
      <w:r w:rsidRPr="00215A4C">
        <w:rPr>
          <w:rFonts w:eastAsiaTheme="minorHAnsi" w:hint="eastAsia"/>
          <w:szCs w:val="24"/>
        </w:rPr>
        <w:t>및</w:t>
      </w:r>
      <w:r w:rsidRPr="00215A4C">
        <w:rPr>
          <w:rFonts w:eastAsiaTheme="minorHAnsi"/>
          <w:szCs w:val="24"/>
        </w:rPr>
        <w:t xml:space="preserve"> </w:t>
      </w:r>
      <w:r w:rsidRPr="00215A4C">
        <w:rPr>
          <w:rFonts w:eastAsiaTheme="minorHAnsi" w:hint="eastAsia"/>
          <w:szCs w:val="24"/>
        </w:rPr>
        <w:t>약물치료</w:t>
      </w:r>
      <w:r w:rsidR="00B26D73">
        <w:rPr>
          <w:rFonts w:eastAsiaTheme="minorHAnsi" w:hint="eastAsia"/>
          <w:szCs w:val="24"/>
        </w:rPr>
        <w:t>와</w:t>
      </w:r>
      <w:r w:rsidRPr="00215A4C">
        <w:rPr>
          <w:rFonts w:eastAsiaTheme="minorHAnsi"/>
          <w:szCs w:val="24"/>
        </w:rPr>
        <w:t xml:space="preserve">  </w:t>
      </w:r>
      <w:r w:rsidR="00B26D73">
        <w:rPr>
          <w:rFonts w:eastAsiaTheme="minorHAnsi" w:hint="eastAsia"/>
          <w:szCs w:val="24"/>
        </w:rPr>
        <w:t>더불어 가장 흔하고 쉽게</w:t>
      </w:r>
      <w:r w:rsidRPr="00215A4C">
        <w:rPr>
          <w:rFonts w:eastAsiaTheme="minorHAnsi"/>
          <w:szCs w:val="24"/>
        </w:rPr>
        <w:t xml:space="preserve"> 사용되어 </w:t>
      </w:r>
      <w:r w:rsidR="00B26D73">
        <w:rPr>
          <w:rFonts w:eastAsiaTheme="minorHAnsi" w:hint="eastAsia"/>
          <w:szCs w:val="24"/>
        </w:rPr>
        <w:t>왔었던 방법이다.</w:t>
      </w:r>
      <w:hyperlink w:anchor="_ENREF_8" w:tooltip="Weber, 1993 #172" w:history="1">
        <w:r w:rsidR="008B3538">
          <w:rPr>
            <w:rFonts w:eastAsiaTheme="minorHAnsi"/>
            <w:szCs w:val="24"/>
          </w:rPr>
          <w:fldChar w:fldCharType="begin"/>
        </w:r>
        <w:r w:rsidR="008B3538">
          <w:rPr>
            <w:rFonts w:eastAsiaTheme="minorHAnsi"/>
            <w:szCs w:val="24"/>
          </w:rPr>
          <w:instrText xml:space="preserve"> ADDIN EN.CITE &lt;EndNote&gt;&lt;Cite&gt;&lt;Author&gt;Weber&lt;/Author&gt;&lt;Year&gt;1993&lt;/Year&gt;&lt;RecNum&gt;172&lt;/RecNum&gt;&lt;DisplayText&gt;&lt;style face="superscript"&gt;8&lt;/style&gt;&lt;/DisplayText&gt;&lt;record&gt;&lt;rec-number&gt;172&lt;/rec-number&gt;&lt;foreign-keys&gt;&lt;key app="EN" db-id="fd2a9z0f3eep0dex5zqvz9e2zsae9rf5fpfe"&gt;172&lt;/key&gt;&lt;/foreign-keys&gt;&lt;ref-type name="Journal Article"&gt;17&lt;/ref-type&gt;&lt;contributors&gt;&lt;authors&gt;&lt;author&gt;Weber, H.&lt;/author&gt;&lt;author&gt;Holme, I.&lt;/author&gt;&lt;author&gt;Amlie, E.&lt;/author&gt;&lt;/authors&gt;&lt;/contributors&gt;&lt;auth-address&gt;Neurological Department, Ullevaal Hospital, Oslo, Norway.&lt;/auth-address&gt;&lt;titles&gt;&lt;title&gt;The natural course of acute sciatica with nerve root symptoms in a double-blind placebo-controlled trial evaluating the effect of piroxicam&lt;/title&gt;&lt;secondary-title&gt;Spine (Phila Pa 1976)&lt;/secondary-title&gt;&lt;/titles&gt;&lt;periodical&gt;&lt;full-title&gt;Spine (Phila Pa 1976)&lt;/full-title&gt;&lt;/periodical&gt;&lt;pages&gt;1433-8&lt;/pages&gt;&lt;volume&gt;18&lt;/volume&gt;&lt;number&gt;11&lt;/number&gt;&lt;edition&gt;1993/09/01&lt;/edition&gt;&lt;keywords&gt;&lt;keyword&gt;Adult&lt;/keyword&gt;&lt;keyword&gt;Aged&lt;/keyword&gt;&lt;keyword&gt;Double-Blind Method&lt;/keyword&gt;&lt;keyword&gt;Female&lt;/keyword&gt;&lt;keyword&gt;Humans&lt;/keyword&gt;&lt;keyword&gt;Low Back Pain/ drug therapy/epidemiology&lt;/keyword&gt;&lt;keyword&gt;Male&lt;/keyword&gt;&lt;keyword&gt;Middle Aged&lt;/keyword&gt;&lt;keyword&gt;Nerve Compression Syndromes/ drug therapy/epidemiology&lt;/keyword&gt;&lt;keyword&gt;Pain Measurement&lt;/keyword&gt;&lt;keyword&gt;Piroxicam/ therapeutic use&lt;/keyword&gt;&lt;keyword&gt;Sciatica/ drug therapy/epidemiology&lt;/keyword&gt;&lt;keyword&gt;Spinal Nerve Roots&lt;/keyword&gt;&lt;/keywords&gt;&lt;dates&gt;&lt;year&gt;1993&lt;/year&gt;&lt;pub-dates&gt;&lt;date&gt;Sep 1&lt;/date&gt;&lt;/pub-dates&gt;&lt;/dates&gt;&lt;isbn&gt;0362-2436 (Print)&amp;#xD;0362-2436 (Linking)&lt;/isbn&gt;&lt;accession-num&gt;8235813&lt;/accession-num&gt;&lt;urls&gt;&lt;/urls&gt;&lt;remote-database-provider&gt;NLM&lt;/remote-database-provider&gt;&lt;language&gt;eng&lt;/language&gt;&lt;/record&gt;&lt;/Cite&gt;&lt;/EndNote&gt;</w:instrText>
        </w:r>
        <w:r w:rsidR="008B3538">
          <w:rPr>
            <w:rFonts w:eastAsiaTheme="minorHAnsi"/>
            <w:szCs w:val="24"/>
          </w:rPr>
          <w:fldChar w:fldCharType="separate"/>
        </w:r>
        <w:r w:rsidR="008B3538" w:rsidRPr="00CE3684">
          <w:rPr>
            <w:rFonts w:eastAsiaTheme="minorHAnsi"/>
            <w:noProof/>
            <w:szCs w:val="24"/>
            <w:vertAlign w:val="superscript"/>
          </w:rPr>
          <w:t>8</w:t>
        </w:r>
        <w:r w:rsidR="008B3538">
          <w:rPr>
            <w:rFonts w:eastAsiaTheme="minorHAnsi"/>
            <w:szCs w:val="24"/>
          </w:rPr>
          <w:fldChar w:fldCharType="end"/>
        </w:r>
      </w:hyperlink>
      <w:r w:rsidRPr="00215A4C">
        <w:rPr>
          <w:rFonts w:eastAsiaTheme="minorHAnsi"/>
          <w:szCs w:val="24"/>
        </w:rPr>
        <w:t xml:space="preserve"> </w:t>
      </w:r>
      <w:r w:rsidR="00B26D73">
        <w:rPr>
          <w:rFonts w:eastAsiaTheme="minorHAnsi" w:hint="eastAsia"/>
          <w:szCs w:val="24"/>
        </w:rPr>
        <w:t xml:space="preserve">최종적으로 침상안정에 대한 연구로는 </w:t>
      </w:r>
      <w:r w:rsidRPr="00215A4C">
        <w:rPr>
          <w:rFonts w:eastAsiaTheme="minorHAnsi"/>
          <w:szCs w:val="20"/>
        </w:rPr>
        <w:t>무작위</w:t>
      </w:r>
      <w:r w:rsidR="0057313E">
        <w:rPr>
          <w:rFonts w:eastAsiaTheme="minorHAnsi" w:hint="eastAsia"/>
          <w:szCs w:val="20"/>
        </w:rPr>
        <w:t>대조</w:t>
      </w:r>
      <w:r w:rsidRPr="00215A4C">
        <w:rPr>
          <w:rFonts w:eastAsiaTheme="minorHAnsi"/>
          <w:szCs w:val="20"/>
        </w:rPr>
        <w:t>연구 2</w:t>
      </w:r>
      <w:r w:rsidRPr="00215A4C">
        <w:rPr>
          <w:rFonts w:eastAsiaTheme="minorHAnsi" w:hint="eastAsia"/>
          <w:szCs w:val="20"/>
        </w:rPr>
        <w:t>편</w:t>
      </w:r>
      <w:r w:rsidR="00B26D73">
        <w:rPr>
          <w:rFonts w:eastAsiaTheme="minorHAnsi" w:hint="eastAsia"/>
          <w:szCs w:val="20"/>
        </w:rPr>
        <w:t>이</w:t>
      </w:r>
      <w:r w:rsidRPr="00215A4C">
        <w:rPr>
          <w:rFonts w:eastAsiaTheme="minorHAnsi"/>
          <w:szCs w:val="20"/>
        </w:rPr>
        <w:t xml:space="preserve"> 선정되었다  </w:t>
      </w:r>
    </w:p>
    <w:p w:rsidR="008C2F8A" w:rsidRPr="00215A4C" w:rsidRDefault="008C2F8A" w:rsidP="00F851C0">
      <w:pPr>
        <w:pStyle w:val="a5"/>
        <w:wordWrap/>
        <w:ind w:firstLineChars="100" w:firstLine="200"/>
        <w:rPr>
          <w:rFonts w:eastAsiaTheme="minorHAnsi"/>
          <w:szCs w:val="24"/>
        </w:rPr>
      </w:pPr>
      <w:r w:rsidRPr="00215A4C">
        <w:rPr>
          <w:rFonts w:eastAsiaTheme="minorHAnsi"/>
          <w:szCs w:val="24"/>
        </w:rPr>
        <w:t>2</w:t>
      </w:r>
      <w:r w:rsidRPr="00215A4C">
        <w:rPr>
          <w:rFonts w:eastAsiaTheme="minorHAnsi" w:hint="eastAsia"/>
          <w:szCs w:val="24"/>
        </w:rPr>
        <w:t>편의</w:t>
      </w:r>
      <w:r w:rsidRPr="00215A4C">
        <w:rPr>
          <w:rFonts w:eastAsiaTheme="minorHAnsi"/>
          <w:szCs w:val="24"/>
        </w:rPr>
        <w:t xml:space="preserve"> 연구 모두에서 실험군에서는 약 2</w:t>
      </w:r>
      <w:r w:rsidRPr="00215A4C">
        <w:rPr>
          <w:rFonts w:eastAsiaTheme="minorHAnsi" w:hint="eastAsia"/>
          <w:szCs w:val="24"/>
        </w:rPr>
        <w:t>주간</w:t>
      </w:r>
      <w:r w:rsidRPr="00215A4C">
        <w:rPr>
          <w:rFonts w:eastAsiaTheme="minorHAnsi"/>
          <w:szCs w:val="24"/>
        </w:rPr>
        <w:t xml:space="preserve"> </w:t>
      </w:r>
      <w:r w:rsidRPr="00215A4C">
        <w:rPr>
          <w:rFonts w:eastAsiaTheme="minorHAnsi" w:hint="eastAsia"/>
          <w:szCs w:val="24"/>
        </w:rPr>
        <w:t>가정</w:t>
      </w:r>
      <w:r w:rsidRPr="00215A4C">
        <w:rPr>
          <w:rFonts w:eastAsiaTheme="minorHAnsi"/>
          <w:szCs w:val="24"/>
        </w:rPr>
        <w:t xml:space="preserve"> </w:t>
      </w:r>
      <w:r w:rsidRPr="00215A4C">
        <w:rPr>
          <w:rFonts w:eastAsiaTheme="minorHAnsi" w:hint="eastAsia"/>
          <w:szCs w:val="24"/>
        </w:rPr>
        <w:t>또는</w:t>
      </w:r>
      <w:r w:rsidRPr="00215A4C">
        <w:rPr>
          <w:rFonts w:eastAsiaTheme="minorHAnsi"/>
          <w:szCs w:val="24"/>
        </w:rPr>
        <w:t xml:space="preserve"> </w:t>
      </w:r>
      <w:r w:rsidRPr="00215A4C">
        <w:rPr>
          <w:rFonts w:eastAsiaTheme="minorHAnsi" w:hint="eastAsia"/>
          <w:szCs w:val="24"/>
        </w:rPr>
        <w:t>병원에서</w:t>
      </w:r>
      <w:r w:rsidRPr="00215A4C">
        <w:rPr>
          <w:rFonts w:eastAsiaTheme="minorHAnsi"/>
          <w:szCs w:val="24"/>
        </w:rPr>
        <w:t xml:space="preserve"> </w:t>
      </w:r>
      <w:r w:rsidRPr="00215A4C">
        <w:rPr>
          <w:rFonts w:eastAsiaTheme="minorHAnsi" w:hint="eastAsia"/>
          <w:szCs w:val="24"/>
        </w:rPr>
        <w:t>침상</w:t>
      </w:r>
      <w:r w:rsidRPr="00215A4C">
        <w:rPr>
          <w:rFonts w:eastAsiaTheme="minorHAnsi"/>
          <w:szCs w:val="24"/>
        </w:rPr>
        <w:t xml:space="preserve"> </w:t>
      </w:r>
      <w:r w:rsidRPr="00215A4C">
        <w:rPr>
          <w:rFonts w:eastAsiaTheme="minorHAnsi" w:hint="eastAsia"/>
          <w:szCs w:val="24"/>
        </w:rPr>
        <w:t>안정을</w:t>
      </w:r>
      <w:r w:rsidRPr="00215A4C">
        <w:rPr>
          <w:rFonts w:eastAsiaTheme="minorHAnsi"/>
          <w:szCs w:val="24"/>
        </w:rPr>
        <w:t xml:space="preserve"> </w:t>
      </w:r>
      <w:r w:rsidRPr="00215A4C">
        <w:rPr>
          <w:rFonts w:eastAsiaTheme="minorHAnsi" w:hint="eastAsia"/>
          <w:szCs w:val="24"/>
        </w:rPr>
        <w:t>시행하도록</w:t>
      </w:r>
      <w:r w:rsidRPr="00215A4C">
        <w:rPr>
          <w:rFonts w:eastAsiaTheme="minorHAnsi"/>
          <w:szCs w:val="24"/>
        </w:rPr>
        <w:t xml:space="preserve"> </w:t>
      </w:r>
      <w:r w:rsidRPr="00215A4C">
        <w:rPr>
          <w:rFonts w:eastAsiaTheme="minorHAnsi" w:hint="eastAsia"/>
          <w:szCs w:val="24"/>
        </w:rPr>
        <w:t>하였으며</w:t>
      </w:r>
      <w:r w:rsidRPr="00215A4C">
        <w:rPr>
          <w:rFonts w:eastAsiaTheme="minorHAnsi"/>
          <w:szCs w:val="24"/>
        </w:rPr>
        <w:t xml:space="preserve">, </w:t>
      </w:r>
      <w:r w:rsidRPr="00215A4C">
        <w:rPr>
          <w:rFonts w:eastAsiaTheme="minorHAnsi" w:hint="eastAsia"/>
          <w:szCs w:val="24"/>
        </w:rPr>
        <w:t>대상군에서는</w:t>
      </w:r>
      <w:r w:rsidRPr="00215A4C">
        <w:rPr>
          <w:rFonts w:eastAsiaTheme="minorHAnsi"/>
          <w:szCs w:val="24"/>
        </w:rPr>
        <w:t xml:space="preserve"> </w:t>
      </w:r>
      <w:r w:rsidRPr="00215A4C">
        <w:rPr>
          <w:rFonts w:eastAsiaTheme="minorHAnsi" w:hint="eastAsia"/>
          <w:szCs w:val="24"/>
        </w:rPr>
        <w:t>활동의</w:t>
      </w:r>
      <w:r w:rsidRPr="00215A4C">
        <w:rPr>
          <w:rFonts w:eastAsiaTheme="minorHAnsi"/>
          <w:szCs w:val="24"/>
        </w:rPr>
        <w:t xml:space="preserve"> </w:t>
      </w:r>
      <w:r w:rsidRPr="00215A4C">
        <w:rPr>
          <w:rFonts w:eastAsiaTheme="minorHAnsi" w:hint="eastAsia"/>
          <w:szCs w:val="24"/>
        </w:rPr>
        <w:t>특별한</w:t>
      </w:r>
      <w:r w:rsidRPr="00215A4C">
        <w:rPr>
          <w:rFonts w:eastAsiaTheme="minorHAnsi"/>
          <w:szCs w:val="24"/>
        </w:rPr>
        <w:t xml:space="preserve"> </w:t>
      </w:r>
      <w:r w:rsidRPr="00215A4C">
        <w:rPr>
          <w:rFonts w:eastAsiaTheme="minorHAnsi" w:hint="eastAsia"/>
          <w:szCs w:val="24"/>
        </w:rPr>
        <w:t>제한을</w:t>
      </w:r>
      <w:r w:rsidRPr="00215A4C">
        <w:rPr>
          <w:rFonts w:eastAsiaTheme="minorHAnsi"/>
          <w:szCs w:val="24"/>
        </w:rPr>
        <w:t xml:space="preserve"> </w:t>
      </w:r>
      <w:r w:rsidRPr="00215A4C">
        <w:rPr>
          <w:rFonts w:eastAsiaTheme="minorHAnsi" w:hint="eastAsia"/>
          <w:szCs w:val="24"/>
        </w:rPr>
        <w:t>두지</w:t>
      </w:r>
      <w:r w:rsidRPr="00215A4C">
        <w:rPr>
          <w:rFonts w:eastAsiaTheme="minorHAnsi"/>
          <w:szCs w:val="24"/>
        </w:rPr>
        <w:t xml:space="preserve"> </w:t>
      </w:r>
      <w:r w:rsidRPr="00215A4C">
        <w:rPr>
          <w:rFonts w:eastAsiaTheme="minorHAnsi" w:hint="eastAsia"/>
          <w:szCs w:val="24"/>
        </w:rPr>
        <w:t>않고</w:t>
      </w:r>
      <w:r w:rsidRPr="00215A4C">
        <w:rPr>
          <w:rFonts w:eastAsiaTheme="minorHAnsi"/>
          <w:szCs w:val="24"/>
        </w:rPr>
        <w:t xml:space="preserve"> </w:t>
      </w:r>
      <w:r w:rsidRPr="00215A4C">
        <w:rPr>
          <w:rFonts w:eastAsiaTheme="minorHAnsi" w:hint="eastAsia"/>
          <w:szCs w:val="24"/>
        </w:rPr>
        <w:t>통증의</w:t>
      </w:r>
      <w:r w:rsidRPr="00215A4C">
        <w:rPr>
          <w:rFonts w:eastAsiaTheme="minorHAnsi"/>
          <w:szCs w:val="24"/>
        </w:rPr>
        <w:t xml:space="preserve"> </w:t>
      </w:r>
      <w:r w:rsidRPr="00215A4C">
        <w:rPr>
          <w:rFonts w:eastAsiaTheme="minorHAnsi" w:hint="eastAsia"/>
          <w:szCs w:val="24"/>
        </w:rPr>
        <w:t>허용범위</w:t>
      </w:r>
      <w:r w:rsidRPr="00215A4C">
        <w:rPr>
          <w:rFonts w:eastAsiaTheme="minorHAnsi"/>
          <w:szCs w:val="24"/>
        </w:rPr>
        <w:t xml:space="preserve"> </w:t>
      </w:r>
      <w:r w:rsidRPr="00215A4C">
        <w:rPr>
          <w:rFonts w:eastAsiaTheme="minorHAnsi" w:hint="eastAsia"/>
          <w:szCs w:val="24"/>
        </w:rPr>
        <w:t>내에서</w:t>
      </w:r>
      <w:r w:rsidRPr="00215A4C">
        <w:rPr>
          <w:rFonts w:eastAsiaTheme="minorHAnsi"/>
          <w:szCs w:val="24"/>
        </w:rPr>
        <w:t xml:space="preserve"> </w:t>
      </w:r>
      <w:r w:rsidRPr="00215A4C">
        <w:rPr>
          <w:rFonts w:eastAsiaTheme="minorHAnsi" w:hint="eastAsia"/>
          <w:szCs w:val="24"/>
        </w:rPr>
        <w:t>집안</w:t>
      </w:r>
      <w:r w:rsidRPr="00215A4C">
        <w:rPr>
          <w:rFonts w:eastAsiaTheme="minorHAnsi"/>
          <w:szCs w:val="24"/>
        </w:rPr>
        <w:t xml:space="preserve"> </w:t>
      </w:r>
      <w:r w:rsidRPr="00215A4C">
        <w:rPr>
          <w:rFonts w:eastAsiaTheme="minorHAnsi" w:hint="eastAsia"/>
          <w:szCs w:val="24"/>
        </w:rPr>
        <w:t>일을</w:t>
      </w:r>
      <w:r w:rsidRPr="00215A4C">
        <w:rPr>
          <w:rFonts w:eastAsiaTheme="minorHAnsi"/>
          <w:szCs w:val="24"/>
        </w:rPr>
        <w:t xml:space="preserve"> </w:t>
      </w:r>
      <w:r w:rsidRPr="00215A4C">
        <w:rPr>
          <w:rFonts w:eastAsiaTheme="minorHAnsi" w:hint="eastAsia"/>
          <w:szCs w:val="24"/>
        </w:rPr>
        <w:t>하도록</w:t>
      </w:r>
      <w:r w:rsidRPr="00215A4C">
        <w:rPr>
          <w:rFonts w:eastAsiaTheme="minorHAnsi"/>
          <w:szCs w:val="24"/>
        </w:rPr>
        <w:t xml:space="preserve"> </w:t>
      </w:r>
      <w:r w:rsidRPr="00215A4C">
        <w:rPr>
          <w:rFonts w:eastAsiaTheme="minorHAnsi" w:hint="eastAsia"/>
          <w:szCs w:val="24"/>
        </w:rPr>
        <w:t>하거나</w:t>
      </w:r>
      <w:r w:rsidRPr="00215A4C">
        <w:rPr>
          <w:rFonts w:eastAsiaTheme="minorHAnsi"/>
          <w:szCs w:val="24"/>
        </w:rPr>
        <w:t xml:space="preserve"> </w:t>
      </w:r>
      <w:r w:rsidRPr="00215A4C">
        <w:rPr>
          <w:rFonts w:eastAsiaTheme="minorHAnsi" w:hint="eastAsia"/>
          <w:szCs w:val="24"/>
        </w:rPr>
        <w:t>직장에</w:t>
      </w:r>
      <w:r w:rsidRPr="00215A4C">
        <w:rPr>
          <w:rFonts w:eastAsiaTheme="minorHAnsi"/>
          <w:szCs w:val="24"/>
        </w:rPr>
        <w:t xml:space="preserve"> </w:t>
      </w:r>
      <w:r w:rsidRPr="00215A4C">
        <w:rPr>
          <w:rFonts w:eastAsiaTheme="minorHAnsi" w:hint="eastAsia"/>
          <w:szCs w:val="24"/>
        </w:rPr>
        <w:t>다닐</w:t>
      </w:r>
      <w:r w:rsidRPr="00215A4C">
        <w:rPr>
          <w:rFonts w:eastAsiaTheme="minorHAnsi"/>
          <w:szCs w:val="24"/>
        </w:rPr>
        <w:t xml:space="preserve"> </w:t>
      </w:r>
      <w:r w:rsidRPr="00215A4C">
        <w:rPr>
          <w:rFonts w:eastAsiaTheme="minorHAnsi" w:hint="eastAsia"/>
          <w:szCs w:val="24"/>
        </w:rPr>
        <w:t>수</w:t>
      </w:r>
      <w:r w:rsidRPr="00215A4C">
        <w:rPr>
          <w:rFonts w:eastAsiaTheme="minorHAnsi"/>
          <w:szCs w:val="24"/>
        </w:rPr>
        <w:t xml:space="preserve"> </w:t>
      </w:r>
      <w:r w:rsidRPr="00215A4C">
        <w:rPr>
          <w:rFonts w:eastAsiaTheme="minorHAnsi" w:hint="eastAsia"/>
          <w:szCs w:val="24"/>
        </w:rPr>
        <w:t>있도록</w:t>
      </w:r>
      <w:r w:rsidRPr="00215A4C">
        <w:rPr>
          <w:rFonts w:eastAsiaTheme="minorHAnsi"/>
          <w:szCs w:val="24"/>
        </w:rPr>
        <w:t xml:space="preserve"> </w:t>
      </w:r>
      <w:r w:rsidRPr="00215A4C">
        <w:rPr>
          <w:rFonts w:eastAsiaTheme="minorHAnsi" w:hint="eastAsia"/>
          <w:szCs w:val="24"/>
        </w:rPr>
        <w:t>하였다</w:t>
      </w:r>
      <w:r w:rsidRPr="00215A4C">
        <w:rPr>
          <w:rFonts w:eastAsiaTheme="minorHAnsi"/>
          <w:szCs w:val="24"/>
        </w:rPr>
        <w:t xml:space="preserve">. </w:t>
      </w:r>
      <w:r w:rsidRPr="00215A4C">
        <w:rPr>
          <w:rFonts w:eastAsiaTheme="minorHAnsi" w:hint="eastAsia"/>
          <w:szCs w:val="24"/>
        </w:rPr>
        <w:t>그</w:t>
      </w:r>
      <w:r w:rsidRPr="00215A4C">
        <w:rPr>
          <w:rFonts w:eastAsiaTheme="minorHAnsi"/>
          <w:szCs w:val="24"/>
        </w:rPr>
        <w:t xml:space="preserve"> </w:t>
      </w:r>
      <w:r w:rsidRPr="00215A4C">
        <w:rPr>
          <w:rFonts w:eastAsiaTheme="minorHAnsi" w:hint="eastAsia"/>
          <w:szCs w:val="24"/>
        </w:rPr>
        <w:t>결과</w:t>
      </w:r>
      <w:r w:rsidRPr="00215A4C">
        <w:rPr>
          <w:rFonts w:eastAsiaTheme="minorHAnsi"/>
          <w:szCs w:val="24"/>
        </w:rPr>
        <w:t xml:space="preserve"> </w:t>
      </w:r>
      <w:r w:rsidRPr="00215A4C">
        <w:rPr>
          <w:rFonts w:eastAsiaTheme="minorHAnsi" w:hint="eastAsia"/>
          <w:szCs w:val="24"/>
        </w:rPr>
        <w:t>실험군은</w:t>
      </w:r>
      <w:r w:rsidRPr="00215A4C">
        <w:rPr>
          <w:rFonts w:eastAsiaTheme="minorHAnsi"/>
          <w:szCs w:val="24"/>
        </w:rPr>
        <w:t xml:space="preserve"> </w:t>
      </w:r>
      <w:r w:rsidRPr="00215A4C">
        <w:rPr>
          <w:rFonts w:eastAsiaTheme="minorHAnsi" w:hint="eastAsia"/>
          <w:szCs w:val="24"/>
        </w:rPr>
        <w:t>대조군에</w:t>
      </w:r>
      <w:r w:rsidRPr="00215A4C">
        <w:rPr>
          <w:rFonts w:eastAsiaTheme="minorHAnsi"/>
          <w:szCs w:val="24"/>
        </w:rPr>
        <w:t xml:space="preserve"> </w:t>
      </w:r>
      <w:r w:rsidRPr="00215A4C">
        <w:rPr>
          <w:rFonts w:eastAsiaTheme="minorHAnsi" w:hint="eastAsia"/>
          <w:szCs w:val="24"/>
        </w:rPr>
        <w:t>비하여</w:t>
      </w:r>
      <w:r w:rsidRPr="00215A4C">
        <w:rPr>
          <w:rFonts w:eastAsiaTheme="minorHAnsi"/>
          <w:szCs w:val="24"/>
        </w:rPr>
        <w:t xml:space="preserve"> </w:t>
      </w:r>
      <w:r w:rsidRPr="00215A4C">
        <w:rPr>
          <w:rFonts w:eastAsiaTheme="minorHAnsi" w:hint="eastAsia"/>
          <w:szCs w:val="24"/>
        </w:rPr>
        <w:t>의미있는</w:t>
      </w:r>
      <w:r w:rsidRPr="00215A4C">
        <w:rPr>
          <w:rFonts w:eastAsiaTheme="minorHAnsi"/>
          <w:szCs w:val="24"/>
        </w:rPr>
        <w:t xml:space="preserve"> </w:t>
      </w:r>
      <w:r w:rsidRPr="00215A4C">
        <w:rPr>
          <w:rFonts w:eastAsiaTheme="minorHAnsi" w:hint="eastAsia"/>
          <w:szCs w:val="24"/>
        </w:rPr>
        <w:t>임상적인</w:t>
      </w:r>
      <w:r w:rsidRPr="00215A4C">
        <w:rPr>
          <w:rFonts w:eastAsiaTheme="minorHAnsi"/>
          <w:szCs w:val="24"/>
        </w:rPr>
        <w:t xml:space="preserve"> </w:t>
      </w:r>
      <w:r w:rsidRPr="00215A4C">
        <w:rPr>
          <w:rFonts w:eastAsiaTheme="minorHAnsi" w:hint="eastAsia"/>
          <w:szCs w:val="24"/>
        </w:rPr>
        <w:t>효과가</w:t>
      </w:r>
      <w:r w:rsidRPr="00215A4C">
        <w:rPr>
          <w:rFonts w:eastAsiaTheme="minorHAnsi"/>
          <w:szCs w:val="24"/>
        </w:rPr>
        <w:t xml:space="preserve"> </w:t>
      </w:r>
      <w:r w:rsidRPr="00215A4C">
        <w:rPr>
          <w:rFonts w:eastAsiaTheme="minorHAnsi" w:hint="eastAsia"/>
          <w:szCs w:val="24"/>
        </w:rPr>
        <w:t>없었으며</w:t>
      </w:r>
      <w:r w:rsidRPr="00215A4C">
        <w:rPr>
          <w:rFonts w:eastAsiaTheme="minorHAnsi"/>
          <w:szCs w:val="24"/>
        </w:rPr>
        <w:t>,</w:t>
      </w:r>
      <w:r w:rsidRPr="000F3174">
        <w:rPr>
          <w:rFonts w:eastAsiaTheme="minorHAnsi"/>
          <w:szCs w:val="24"/>
        </w:rPr>
        <w:fldChar w:fldCharType="begin">
          <w:fldData xml:space="preserve">PEVuZE5vdGU+PENpdGU+PEF1dGhvcj5Ib2ZzdGVlPC9BdXRob3I+PFllYXI+MjAwMzwvWWVhcj48
UmVjTnVtPjExNzwvUmVjTnVtPjxEaXNwbGF5VGV4dD48c3R5bGUgZmFjZT0ic3VwZXJzY3JpcHQi
PjksMTA8L3N0eWxlPjwvRGlzcGxheVRleHQ+PHJlY29yZD48cmVjLW51bWJlcj4xMTc8L3JlYy1u
dW1iZXI+PGZvcmVpZ24ta2V5cz48a2V5IGFwcD0iRU4iIGRiLWlkPSJmZDJhOXowZjNlZXAwZGV4
NXpxdno5ZTJ6c2FlOXJmNWZwZmUiPjExNzwva2V5PjwvZm9yZWlnbi1rZXlzPjxyZWYtdHlwZSBu
YW1lPSJKb3VybmFsIEFydGljbGUiPjE3PC9yZWYtdHlwZT48Y29udHJpYnV0b3JzPjxhdXRob3Jz
PjxhdXRob3I+SG9mc3RlZSwgRC4gSi48L2F1dGhvcj48YXV0aG9yPkdpanRlbmJlZWssIEouIEou
IE0uPC9hdXRob3I+PGF1dGhvcj5Ib29nbGFuZCwgUC4gSC48L2F1dGhvcj48YXV0aG9yPlZhbiBI
b3V3ZWxpbmdlbiwgSi4gQy48L2F1dGhvcj48YXV0aG9yPktsb2V0LCBBLjwvYXV0aG9yPjxhdXRo
b3I+TG90dGVycywgRi48L2F1dGhvcj48YXV0aG9yPlRhbnMsIEouIFRoIEouPC9hdXRob3I+PC9h
dXRob3JzPjwvY29udHJpYnV0b3JzPjxhdXRoLWFkZHJlc3M+Si5UaC5KLiBUYW5zLCBNZWRpc2No
IENlbnRydW0gSGFhZ2xhbmRlbiwgbG9jYXRpZSBXZXN0ZWluZGUsIDI1MDEgQ0sgRGVuIEhhYWcs
IE5ldGhlcmxhbmRzPC9hdXRoLWFkZHJlc3M+PHRpdGxlcz48dGl0bGU+QmVkIHJlc3QgYW5kIHBo
eXNpb3RoZXJhcHkgYXJlIG9mIG5vIGFkZGVkIHZhbHVlIGluIHRoZSBtYW5hZ2VtZW50IG9mIGFj
dXRlIGx1bWJvc2FjcmFsIHJhZGljdWxhciBwYWluOiBBIHJhbmRvbWlzZWQgY2xpbmljYWwgc3R1
ZHk8L3RpdGxlPjxzZWNvbmRhcnktdGl0bGU+TmVkZXJsYW5kcyBUaWpkc2NocmlmdCB2b29yIEdl
bmVlc2t1bmRlPC9zZWNvbmRhcnktdGl0bGU+PC90aXRsZXM+PHBlcmlvZGljYWw+PGZ1bGwtdGl0
bGU+TmVkZXJsYW5kcyBUaWpkc2NocmlmdCB2b29yIEdlbmVlc2t1bmRlPC9mdWxsLXRpdGxlPjwv
cGVyaW9kaWNhbD48cGFnZXM+MjQ5LTI1NDwvcGFnZXM+PHZvbHVtZT4xNDc8L3ZvbHVtZT48bnVt
YmVyPjY8L251bWJlcj48a2V5d29yZHM+PGtleXdvcmQ+YWR1bHQ8L2tleXdvcmQ+PGtleXdvcmQ+
YXJ0aWNsZTwva2V5d29yZD48a2V5d29yZD5iZWQgcmVzdDwva2V5d29yZD48a2V5d29yZD5jbGlu
aWNhbCBmZWF0dXJlPC9rZXl3b3JkPjxrZXl3b3JkPmNsaW5pY2FsIHRyaWFsPC9rZXl3b3JkPjxr
ZXl3b3JkPmNvbXBhcmF0aXZlIHN0dWR5PC9rZXl3b3JkPjxrZXl3b3JkPmNvbnNlcnZhdGl2ZSB0
cmVhdG1lbnQ8L2tleXdvcmQ+PGtleXdvcmQ+Y29udHJvbGxlZCBzdHVkeTwva2V5d29yZD48a2V5
d29yZD5kYWlseSBsaWZlIGFjdGl2aXR5PC9rZXl3b3JkPjxrZXl3b3JkPmRpc2Vhc2Ugc2V2ZXJp
dHk8L2tleXdvcmQ+PGtleXdvcmQ+ZmVtYWxlPC9rZXl3b3JkPjxrZXl3b3JkPmZvbGxvdyB1cDwv
a2V5d29yZD48a2V5d29yZD5odW1hbjwva2V5d29yZD48a2V5d29yZD5pc2NoaWFsZ2lhPC9rZXl3
b3JkPjxrZXl3b3JkPm1ham9yIGNsaW5pY2FsIHN0dWR5PC9rZXl3b3JkPjxrZXl3b3JkPm1hbGU8
L2tleXdvcmQ+PGtleXdvcmQ+cGFpbiBhc3Nlc3NtZW50PC9rZXl3b3JkPjxrZXl3b3JkPnBoeXNp
b3RoZXJhcHk8L2tleXdvcmQ+PGtleXdvcmQ+cmFuZG9taXplZCBjb250cm9sbGVkIHRyaWFsPC9r
ZXl3b3JkPjxrZXl3b3JkPnJhdGluZyBzY2FsZTwva2V5d29yZD48a2V5d29yZD50cmVhdG1lbnQg
b3V0Y29tZTwva2V5d29yZD48a2V5d29yZD52aXN1YWwgYW5hbG9nIHNjYWxlPC9rZXl3b3JkPjwv
a2V5d29yZHM+PGRhdGVzPjx5ZWFyPjIwMDM8L3llYXI+PC9kYXRlcz48aXNibj4wMDI4LTIxNjI8
L2lzYm4+PHVybHM+PHJlbGF0ZWQtdXJscz48dXJsPmh0dHA6Ly93d3cuZW1iYXNlLmNvbS9zZWFy
Y2gvcmVzdWx0cz9zdWJhY3Rpb249dmlld3JlY29yZCZhbXA7ZnJvbT1leHBvcnQmYW1wO2lkPUwz
NjE5MzQ4MDwvdXJsPjwvcmVsYXRlZC11cmxzPjwvdXJscz48cmVtb3RlLWRhdGFiYXNlLW5hbWU+
RW1iYXNlPC9yZW1vdGUtZGF0YWJhc2UtbmFtZT48L3JlY29yZD48L0NpdGU+PENpdGU+PEF1dGhv
cj5Wcm9vbWVuPC9BdXRob3I+PFllYXI+MTk5OTwvWWVhcj48UmVjTnVtPjE3MTwvUmVjTnVtPjxy
ZWNvcmQ+PHJlYy1udW1iZXI+MTcxPC9yZWMtbnVtYmVyPjxmb3JlaWduLWtleXM+PGtleSBhcHA9
IkVOIiBkYi1pZD0iZmQyYTl6MGYzZWVwMGRleDV6cXZ6OWUyenNhZTlyZjVmcGZlIj4xNzE8L2tl
eT48L2ZvcmVpZ24ta2V5cz48cmVmLXR5cGUgbmFtZT0iSm91cm5hbCBBcnRpY2xlIj4xNzwvcmVm
LXR5cGU+PGNvbnRyaWJ1dG9ycz48YXV0aG9ycz48YXV0aG9yPlZyb29tZW4sIFAuIEMuPC9hdXRo
b3I+PGF1dGhvcj5kZSBLcm9tLCBNLiBDLjwvYXV0aG9yPjxhdXRob3I+V2lsbWluaywgSi4gVC48
L2F1dGhvcj48YXV0aG9yPktlc3RlciwgQS4gRC48L2F1dGhvcj48YXV0aG9yPktub3R0bmVydXMs
IEouIEEuPC9hdXRob3I+PC9hdXRob3JzPjwvY29udHJpYnV0b3JzPjxhdXRoLWFkZHJlc3M+RGVw
YXJ0bWVudCBvZiBOZXVyb2xvZ3ksIE1hYXN0cmljaHQgVW5pdmVyc2l0eSBIb3NwaXRhbCwgVGhl
IE5ldGhlcmxhbmRzLiBwdnJAc25ldS5hem0ubmw8L2F1dGgtYWRkcmVzcz48dGl0bGVzPjx0aXRs
ZT5MYWNrIG9mIGVmZmVjdGl2ZW5lc3Mgb2YgYmVkIHJlc3QgZm9yIHNjaWF0aWN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0MTgtMjM8L3BhZ2VzPjx2b2x1bWU+MzQwPC92b2x1bWU+PG51bWJlcj42
PC9udW1iZXI+PGVkaXRpb24+MTk5OS8wMi8xMTwvZWRpdGlvbj48a2V5d29yZHM+PGtleXdvcmQ+
QWJzZW50ZWVpc208L2tleXdvcmQ+PGtleXdvcmQ+QWR1bHQ8L2tleXdvcmQ+PGtleXdvcmQ+QW5h
bGdlc2ljcy90aGVyYXBldXRpYyB1c2U8L2tleXdvcmQ+PGtleXdvcmQ+QmVkIFJlc3Q8L2tleXdv
cmQ+PGtleXdvcmQ+RGlza2VjdG9teTwva2V5d29yZD48a2V5d29yZD5GZW1hbGU8L2tleXdvcmQ+
PGtleXdvcmQ+SHVtYW5zPC9rZXl3b3JkPjxrZXl3b3JkPk1hbGU8L2tleXdvcmQ+PGtleXdvcmQ+
TWlkZGxlIEFnZWQ8L2tleXdvcmQ+PGtleXdvcmQ+T3V0Y29tZSBBc3Nlc3NtZW50IChIZWFsdGgg
Q2FyZSk8L2tleXdvcmQ+PGtleXdvcmQ+UGFpbiBNZWFzdXJlbWVudDwva2V5d29yZD48a2V5d29y
ZD5QYXRpZW50IFNhdGlzZmFjdGlvbjwva2V5d29yZD48a2V5d29yZD5TY2lhdGljYS9kcnVnIHRo
ZXJhcHkvIHRoZXJhcHk8L2tleXdvcmQ+PGtleXdvcmQ+U2luZ2xlLUJsaW5kIE1ldGhvZDwva2V5
d29yZD48L2tleXdvcmRzPjxkYXRlcz48eWVhcj4xOTk5PC95ZWFyPjxwdWItZGF0ZXM+PGRhdGU+
RmViIDExPC9kYXRlPjwvcHViLWRhdGVzPjwvZGF0ZXM+PGlzYm4+MDAyOC00NzkzIChQcmludCkm
I3hEOzAwMjgtNDc5MyAoTGlua2luZyk8L2lzYm4+PGFjY2Vzc2lvbi1udW0+OTk3MTg2NTwvYWNj
ZXNzaW9uLW51bT48dXJscz48L3VybHM+PGVsZWN0cm9uaWMtcmVzb3VyY2UtbnVtPjEwLjEwNTYv
bmVqbTE5OTkwMjExMzQwMDYwMjwvZWxlY3Ryb25pYy1yZXNvdXJjZS1udW0+PHJlbW90ZS1kYXRh
YmFzZS1wcm92aWRlcj5OTE08L3JlbW90ZS1kYXRhYmFzZS1wcm92aWRlcj48bGFuZ3VhZ2U+ZW5n
PC9sYW5ndWFnZT48L3JlY29yZD48L0NpdGU+PC9FbmROb3RlPgB=
</w:fldData>
        </w:fldChar>
      </w:r>
      <w:r w:rsidR="00CE3684">
        <w:rPr>
          <w:rFonts w:eastAsiaTheme="minorHAnsi"/>
          <w:szCs w:val="24"/>
        </w:rPr>
        <w:instrText xml:space="preserve"> ADDIN EN.CITE </w:instrText>
      </w:r>
      <w:r w:rsidR="00CE3684">
        <w:rPr>
          <w:rFonts w:eastAsiaTheme="minorHAnsi"/>
          <w:szCs w:val="24"/>
        </w:rPr>
        <w:fldChar w:fldCharType="begin">
          <w:fldData xml:space="preserve">PEVuZE5vdGU+PENpdGU+PEF1dGhvcj5Ib2ZzdGVlPC9BdXRob3I+PFllYXI+MjAwMzwvWWVhcj48
UmVjTnVtPjExNzwvUmVjTnVtPjxEaXNwbGF5VGV4dD48c3R5bGUgZmFjZT0ic3VwZXJzY3JpcHQi
PjksMTA8L3N0eWxlPjwvRGlzcGxheVRleHQ+PHJlY29yZD48cmVjLW51bWJlcj4xMTc8L3JlYy1u
dW1iZXI+PGZvcmVpZ24ta2V5cz48a2V5IGFwcD0iRU4iIGRiLWlkPSJmZDJhOXowZjNlZXAwZGV4
NXpxdno5ZTJ6c2FlOXJmNWZwZmUiPjExNzwva2V5PjwvZm9yZWlnbi1rZXlzPjxyZWYtdHlwZSBu
YW1lPSJKb3VybmFsIEFydGljbGUiPjE3PC9yZWYtdHlwZT48Y29udHJpYnV0b3JzPjxhdXRob3Jz
PjxhdXRob3I+SG9mc3RlZSwgRC4gSi48L2F1dGhvcj48YXV0aG9yPkdpanRlbmJlZWssIEouIEou
IE0uPC9hdXRob3I+PGF1dGhvcj5Ib29nbGFuZCwgUC4gSC48L2F1dGhvcj48YXV0aG9yPlZhbiBI
b3V3ZWxpbmdlbiwgSi4gQy48L2F1dGhvcj48YXV0aG9yPktsb2V0LCBBLjwvYXV0aG9yPjxhdXRo
b3I+TG90dGVycywgRi48L2F1dGhvcj48YXV0aG9yPlRhbnMsIEouIFRoIEouPC9hdXRob3I+PC9h
dXRob3JzPjwvY29udHJpYnV0b3JzPjxhdXRoLWFkZHJlc3M+Si5UaC5KLiBUYW5zLCBNZWRpc2No
IENlbnRydW0gSGFhZ2xhbmRlbiwgbG9jYXRpZSBXZXN0ZWluZGUsIDI1MDEgQ0sgRGVuIEhhYWcs
IE5ldGhlcmxhbmRzPC9hdXRoLWFkZHJlc3M+PHRpdGxlcz48dGl0bGU+QmVkIHJlc3QgYW5kIHBo
eXNpb3RoZXJhcHkgYXJlIG9mIG5vIGFkZGVkIHZhbHVlIGluIHRoZSBtYW5hZ2VtZW50IG9mIGFj
dXRlIGx1bWJvc2FjcmFsIHJhZGljdWxhciBwYWluOiBBIHJhbmRvbWlzZWQgY2xpbmljYWwgc3R1
ZHk8L3RpdGxlPjxzZWNvbmRhcnktdGl0bGU+TmVkZXJsYW5kcyBUaWpkc2NocmlmdCB2b29yIEdl
bmVlc2t1bmRlPC9zZWNvbmRhcnktdGl0bGU+PC90aXRsZXM+PHBlcmlvZGljYWw+PGZ1bGwtdGl0
bGU+TmVkZXJsYW5kcyBUaWpkc2NocmlmdCB2b29yIEdlbmVlc2t1bmRlPC9mdWxsLXRpdGxlPjwv
cGVyaW9kaWNhbD48cGFnZXM+MjQ5LTI1NDwvcGFnZXM+PHZvbHVtZT4xNDc8L3ZvbHVtZT48bnVt
YmVyPjY8L251bWJlcj48a2V5d29yZHM+PGtleXdvcmQ+YWR1bHQ8L2tleXdvcmQ+PGtleXdvcmQ+
YXJ0aWNsZTwva2V5d29yZD48a2V5d29yZD5iZWQgcmVzdDwva2V5d29yZD48a2V5d29yZD5jbGlu
aWNhbCBmZWF0dXJlPC9rZXl3b3JkPjxrZXl3b3JkPmNsaW5pY2FsIHRyaWFsPC9rZXl3b3JkPjxr
ZXl3b3JkPmNvbXBhcmF0aXZlIHN0dWR5PC9rZXl3b3JkPjxrZXl3b3JkPmNvbnNlcnZhdGl2ZSB0
cmVhdG1lbnQ8L2tleXdvcmQ+PGtleXdvcmQ+Y29udHJvbGxlZCBzdHVkeTwva2V5d29yZD48a2V5
d29yZD5kYWlseSBsaWZlIGFjdGl2aXR5PC9rZXl3b3JkPjxrZXl3b3JkPmRpc2Vhc2Ugc2V2ZXJp
dHk8L2tleXdvcmQ+PGtleXdvcmQ+ZmVtYWxlPC9rZXl3b3JkPjxrZXl3b3JkPmZvbGxvdyB1cDwv
a2V5d29yZD48a2V5d29yZD5odW1hbjwva2V5d29yZD48a2V5d29yZD5pc2NoaWFsZ2lhPC9rZXl3
b3JkPjxrZXl3b3JkPm1ham9yIGNsaW5pY2FsIHN0dWR5PC9rZXl3b3JkPjxrZXl3b3JkPm1hbGU8
L2tleXdvcmQ+PGtleXdvcmQ+cGFpbiBhc3Nlc3NtZW50PC9rZXl3b3JkPjxrZXl3b3JkPnBoeXNp
b3RoZXJhcHk8L2tleXdvcmQ+PGtleXdvcmQ+cmFuZG9taXplZCBjb250cm9sbGVkIHRyaWFsPC9r
ZXl3b3JkPjxrZXl3b3JkPnJhdGluZyBzY2FsZTwva2V5d29yZD48a2V5d29yZD50cmVhdG1lbnQg
b3V0Y29tZTwva2V5d29yZD48a2V5d29yZD52aXN1YWwgYW5hbG9nIHNjYWxlPC9rZXl3b3JkPjwv
a2V5d29yZHM+PGRhdGVzPjx5ZWFyPjIwMDM8L3llYXI+PC9kYXRlcz48aXNibj4wMDI4LTIxNjI8
L2lzYm4+PHVybHM+PHJlbGF0ZWQtdXJscz48dXJsPmh0dHA6Ly93d3cuZW1iYXNlLmNvbS9zZWFy
Y2gvcmVzdWx0cz9zdWJhY3Rpb249dmlld3JlY29yZCZhbXA7ZnJvbT1leHBvcnQmYW1wO2lkPUwz
NjE5MzQ4MDwvdXJsPjwvcmVsYXRlZC11cmxzPjwvdXJscz48cmVtb3RlLWRhdGFiYXNlLW5hbWU+
RW1iYXNlPC9yZW1vdGUtZGF0YWJhc2UtbmFtZT48L3JlY29yZD48L0NpdGU+PENpdGU+PEF1dGhv
cj5Wcm9vbWVuPC9BdXRob3I+PFllYXI+MTk5OTwvWWVhcj48UmVjTnVtPjE3MTwvUmVjTnVtPjxy
ZWNvcmQ+PHJlYy1udW1iZXI+MTcxPC9yZWMtbnVtYmVyPjxmb3JlaWduLWtleXM+PGtleSBhcHA9
IkVOIiBkYi1pZD0iZmQyYTl6MGYzZWVwMGRleDV6cXZ6OWUyenNhZTlyZjVmcGZlIj4xNzE8L2tl
eT48L2ZvcmVpZ24ta2V5cz48cmVmLXR5cGUgbmFtZT0iSm91cm5hbCBBcnRpY2xlIj4xNzwvcmVm
LXR5cGU+PGNvbnRyaWJ1dG9ycz48YXV0aG9ycz48YXV0aG9yPlZyb29tZW4sIFAuIEMuPC9hdXRo
b3I+PGF1dGhvcj5kZSBLcm9tLCBNLiBDLjwvYXV0aG9yPjxhdXRob3I+V2lsbWluaywgSi4gVC48
L2F1dGhvcj48YXV0aG9yPktlc3RlciwgQS4gRC48L2F1dGhvcj48YXV0aG9yPktub3R0bmVydXMs
IEouIEEuPC9hdXRob3I+PC9hdXRob3JzPjwvY29udHJpYnV0b3JzPjxhdXRoLWFkZHJlc3M+RGVw
YXJ0bWVudCBvZiBOZXVyb2xvZ3ksIE1hYXN0cmljaHQgVW5pdmVyc2l0eSBIb3NwaXRhbCwgVGhl
IE5ldGhlcmxhbmRzLiBwdnJAc25ldS5hem0ubmw8L2F1dGgtYWRkcmVzcz48dGl0bGVzPjx0aXRs
ZT5MYWNrIG9mIGVmZmVjdGl2ZW5lc3Mgb2YgYmVkIHJlc3QgZm9yIHNjaWF0aWN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0MTgtMjM8L3BhZ2VzPjx2b2x1bWU+MzQwPC92b2x1bWU+PG51bWJlcj42
PC9udW1iZXI+PGVkaXRpb24+MTk5OS8wMi8xMTwvZWRpdGlvbj48a2V5d29yZHM+PGtleXdvcmQ+
QWJzZW50ZWVpc208L2tleXdvcmQ+PGtleXdvcmQ+QWR1bHQ8L2tleXdvcmQ+PGtleXdvcmQ+QW5h
bGdlc2ljcy90aGVyYXBldXRpYyB1c2U8L2tleXdvcmQ+PGtleXdvcmQ+QmVkIFJlc3Q8L2tleXdv
cmQ+PGtleXdvcmQ+RGlza2VjdG9teTwva2V5d29yZD48a2V5d29yZD5GZW1hbGU8L2tleXdvcmQ+
PGtleXdvcmQ+SHVtYW5zPC9rZXl3b3JkPjxrZXl3b3JkPk1hbGU8L2tleXdvcmQ+PGtleXdvcmQ+
TWlkZGxlIEFnZWQ8L2tleXdvcmQ+PGtleXdvcmQ+T3V0Y29tZSBBc3Nlc3NtZW50IChIZWFsdGgg
Q2FyZSk8L2tleXdvcmQ+PGtleXdvcmQ+UGFpbiBNZWFzdXJlbWVudDwva2V5d29yZD48a2V5d29y
ZD5QYXRpZW50IFNhdGlzZmFjdGlvbjwva2V5d29yZD48a2V5d29yZD5TY2lhdGljYS9kcnVnIHRo
ZXJhcHkvIHRoZXJhcHk8L2tleXdvcmQ+PGtleXdvcmQ+U2luZ2xlLUJsaW5kIE1ldGhvZDwva2V5
d29yZD48L2tleXdvcmRzPjxkYXRlcz48eWVhcj4xOTk5PC95ZWFyPjxwdWItZGF0ZXM+PGRhdGU+
RmViIDExPC9kYXRlPjwvcHViLWRhdGVzPjwvZGF0ZXM+PGlzYm4+MDAyOC00NzkzIChQcmludCkm
I3hEOzAwMjgtNDc5MyAoTGlua2luZyk8L2lzYm4+PGFjY2Vzc2lvbi1udW0+OTk3MTg2NTwvYWNj
ZXNzaW9uLW51bT48dXJscz48L3VybHM+PGVsZWN0cm9uaWMtcmVzb3VyY2UtbnVtPjEwLjEwNTYv
bmVqbTE5OTkwMjExMzQwMDYwMjwvZWxlY3Ryb25pYy1yZXNvdXJjZS1udW0+PHJlbW90ZS1kYXRh
YmFzZS1wcm92aWRlcj5OTE08L3JlbW90ZS1kYXRhYmFzZS1wcm92aWRlcj48bGFuZ3VhZ2U+ZW5n
PC9sYW5ndWFnZT48L3JlY29yZD48L0NpdGU+PC9FbmROb3RlPgB=
</w:fldData>
        </w:fldChar>
      </w:r>
      <w:r w:rsidR="00CE3684">
        <w:rPr>
          <w:rFonts w:eastAsiaTheme="minorHAnsi"/>
          <w:szCs w:val="24"/>
        </w:rPr>
        <w:instrText xml:space="preserve"> ADDIN EN.CITE.DATA </w:instrText>
      </w:r>
      <w:r w:rsidR="00CE3684">
        <w:rPr>
          <w:rFonts w:eastAsiaTheme="minorHAnsi"/>
          <w:szCs w:val="24"/>
        </w:rPr>
      </w:r>
      <w:r w:rsidR="00CE3684">
        <w:rPr>
          <w:rFonts w:eastAsiaTheme="minorHAnsi"/>
          <w:szCs w:val="24"/>
        </w:rPr>
        <w:fldChar w:fldCharType="end"/>
      </w:r>
      <w:r w:rsidRPr="000F3174">
        <w:rPr>
          <w:rFonts w:eastAsiaTheme="minorHAnsi"/>
          <w:szCs w:val="24"/>
        </w:rPr>
      </w:r>
      <w:r w:rsidRPr="000F3174">
        <w:rPr>
          <w:rFonts w:eastAsiaTheme="minorHAnsi"/>
          <w:szCs w:val="24"/>
        </w:rPr>
        <w:fldChar w:fldCharType="separate"/>
      </w:r>
      <w:hyperlink w:anchor="_ENREF_9" w:tooltip="Hofstee, 2003 #117" w:history="1">
        <w:r w:rsidR="008B3538" w:rsidRPr="00CE3684">
          <w:rPr>
            <w:rFonts w:eastAsiaTheme="minorHAnsi"/>
            <w:noProof/>
            <w:szCs w:val="24"/>
            <w:vertAlign w:val="superscript"/>
          </w:rPr>
          <w:t>9</w:t>
        </w:r>
      </w:hyperlink>
      <w:r w:rsidR="00CE3684" w:rsidRPr="00CE3684">
        <w:rPr>
          <w:rFonts w:eastAsiaTheme="minorHAnsi"/>
          <w:noProof/>
          <w:szCs w:val="24"/>
          <w:vertAlign w:val="superscript"/>
        </w:rPr>
        <w:t>,</w:t>
      </w:r>
      <w:hyperlink w:anchor="_ENREF_10" w:tooltip="Vroomen, 1999 #171" w:history="1">
        <w:r w:rsidR="008B3538" w:rsidRPr="00CE3684">
          <w:rPr>
            <w:rFonts w:eastAsiaTheme="minorHAnsi"/>
            <w:noProof/>
            <w:szCs w:val="24"/>
            <w:vertAlign w:val="superscript"/>
          </w:rPr>
          <w:t>10</w:t>
        </w:r>
      </w:hyperlink>
      <w:r w:rsidRPr="000F3174">
        <w:rPr>
          <w:rFonts w:eastAsiaTheme="minorHAnsi"/>
          <w:szCs w:val="24"/>
        </w:rPr>
        <w:fldChar w:fldCharType="end"/>
      </w:r>
      <w:r w:rsidRPr="00215A4C">
        <w:rPr>
          <w:rFonts w:eastAsiaTheme="minorHAnsi"/>
          <w:szCs w:val="24"/>
        </w:rPr>
        <w:t xml:space="preserve"> 오히려 한 연구에서는 통계적</w:t>
      </w:r>
      <w:r w:rsidR="00F851C0">
        <w:rPr>
          <w:rFonts w:eastAsiaTheme="minorHAnsi" w:hint="eastAsia"/>
          <w:szCs w:val="24"/>
        </w:rPr>
        <w:t>으로 유의한 정도는 아니었으나</w:t>
      </w:r>
      <w:r w:rsidRPr="00215A4C">
        <w:rPr>
          <w:rFonts w:eastAsiaTheme="minorHAnsi"/>
          <w:szCs w:val="24"/>
        </w:rPr>
        <w:t xml:space="preserve"> 대조군에 비하여 임상적 호전정도가 더 낮은 경향을 보</w:t>
      </w:r>
      <w:r w:rsidR="00F851C0">
        <w:rPr>
          <w:rFonts w:eastAsiaTheme="minorHAnsi" w:hint="eastAsia"/>
          <w:szCs w:val="24"/>
        </w:rPr>
        <w:t>이기도 하였</w:t>
      </w:r>
      <w:r w:rsidRPr="00215A4C">
        <w:rPr>
          <w:rFonts w:eastAsiaTheme="minorHAnsi"/>
          <w:szCs w:val="24"/>
        </w:rPr>
        <w:t>다</w:t>
      </w:r>
      <w:r w:rsidR="0057313E">
        <w:rPr>
          <w:rFonts w:eastAsiaTheme="minorHAnsi" w:hint="eastAsia"/>
          <w:szCs w:val="24"/>
        </w:rPr>
        <w:t>.</w:t>
      </w:r>
      <w:hyperlink w:anchor="_ENREF_9" w:tooltip="Hofstee, 2003 #117" w:history="1">
        <w:r w:rsidR="008B3538" w:rsidRPr="000F3174">
          <w:rPr>
            <w:rFonts w:eastAsiaTheme="minorHAnsi"/>
            <w:szCs w:val="24"/>
          </w:rPr>
          <w:fldChar w:fldCharType="begin">
            <w:fldData xml:space="preserve">PEVuZE5vdGU+PENpdGU+PEF1dGhvcj5Ib2ZzdGVlPC9BdXRob3I+PFllYXI+MjAwMzwvWWVhcj48
UmVjTnVtPjExNzwvUmVjTnVtPjxEaXNwbGF5VGV4dD48c3R5bGUgZmFjZT0ic3VwZXJzY3JpcHQi
Pjk8L3N0eWxlPjwvRGlzcGxheVRleHQ+PHJlY29yZD48cmVjLW51bWJlcj4xMTc8L3JlYy1udW1i
ZXI+PGZvcmVpZ24ta2V5cz48a2V5IGFwcD0iRU4iIGRiLWlkPSJmZDJhOXowZjNlZXAwZGV4NXpx
dno5ZTJ6c2FlOXJmNWZwZmUiPjExNzwva2V5PjwvZm9yZWlnbi1rZXlzPjxyZWYtdHlwZSBuYW1l
PSJKb3VybmFsIEFydGljbGUiPjE3PC9yZWYtdHlwZT48Y29udHJpYnV0b3JzPjxhdXRob3JzPjxh
dXRob3I+SG9mc3RlZSwgRC4gSi48L2F1dGhvcj48YXV0aG9yPkdpanRlbmJlZWssIEouIEouIE0u
PC9hdXRob3I+PGF1dGhvcj5Ib29nbGFuZCwgUC4gSC48L2F1dGhvcj48YXV0aG9yPlZhbiBIb3V3
ZWxpbmdlbiwgSi4gQy48L2F1dGhvcj48YXV0aG9yPktsb2V0LCBBLjwvYXV0aG9yPjxhdXRob3I+
TG90dGVycywgRi48L2F1dGhvcj48YXV0aG9yPlRhbnMsIEouIFRoIEouPC9hdXRob3I+PC9hdXRo
b3JzPjwvY29udHJpYnV0b3JzPjxhdXRoLWFkZHJlc3M+Si5UaC5KLiBUYW5zLCBNZWRpc2NoIENl
bnRydW0gSGFhZ2xhbmRlbiwgbG9jYXRpZSBXZXN0ZWluZGUsIDI1MDEgQ0sgRGVuIEhhYWcsIE5l
dGhlcmxhbmRzPC9hdXRoLWFkZHJlc3M+PHRpdGxlcz48dGl0bGU+QmVkIHJlc3QgYW5kIHBoeXNp
b3RoZXJhcHkgYXJlIG9mIG5vIGFkZGVkIHZhbHVlIGluIHRoZSBtYW5hZ2VtZW50IG9mIGFjdXRl
IGx1bWJvc2FjcmFsIHJhZGljdWxhciBwYWluOiBBIHJhbmRvbWlzZWQgY2xpbmljYWwgc3R1ZHk8
L3RpdGxlPjxzZWNvbmRhcnktdGl0bGU+TmVkZXJsYW5kcyBUaWpkc2NocmlmdCB2b29yIEdlbmVl
c2t1bmRlPC9zZWNvbmRhcnktdGl0bGU+PC90aXRsZXM+PHBlcmlvZGljYWw+PGZ1bGwtdGl0bGU+
TmVkZXJsYW5kcyBUaWpkc2NocmlmdCB2b29yIEdlbmVlc2t1bmRlPC9mdWxsLXRpdGxlPjwvcGVy
aW9kaWNhbD48cGFnZXM+MjQ5LTI1NDwvcGFnZXM+PHZvbHVtZT4xNDc8L3ZvbHVtZT48bnVtYmVy
PjY8L251bWJlcj48a2V5d29yZHM+PGtleXdvcmQ+YWR1bHQ8L2tleXdvcmQ+PGtleXdvcmQ+YXJ0
aWNsZTwva2V5d29yZD48a2V5d29yZD5iZWQgcmVzdDwva2V5d29yZD48a2V5d29yZD5jbGluaWNh
bCBmZWF0dXJlPC9rZXl3b3JkPjxrZXl3b3JkPmNsaW5pY2FsIHRyaWFsPC9rZXl3b3JkPjxrZXl3
b3JkPmNvbXBhcmF0aXZlIHN0dWR5PC9rZXl3b3JkPjxrZXl3b3JkPmNvbnNlcnZhdGl2ZSB0cmVh
dG1lbnQ8L2tleXdvcmQ+PGtleXdvcmQ+Y29udHJvbGxlZCBzdHVkeTwva2V5d29yZD48a2V5d29y
ZD5kYWlseSBsaWZlIGFjdGl2aXR5PC9rZXl3b3JkPjxrZXl3b3JkPmRpc2Vhc2Ugc2V2ZXJpdHk8
L2tleXdvcmQ+PGtleXdvcmQ+ZmVtYWxlPC9rZXl3b3JkPjxrZXl3b3JkPmZvbGxvdyB1cDwva2V5
d29yZD48a2V5d29yZD5odW1hbjwva2V5d29yZD48a2V5d29yZD5pc2NoaWFsZ2lhPC9rZXl3b3Jk
PjxrZXl3b3JkPm1ham9yIGNsaW5pY2FsIHN0dWR5PC9rZXl3b3JkPjxrZXl3b3JkPm1hbGU8L2tl
eXdvcmQ+PGtleXdvcmQ+cGFpbiBhc3Nlc3NtZW50PC9rZXl3b3JkPjxrZXl3b3JkPnBoeXNpb3Ro
ZXJhcHk8L2tleXdvcmQ+PGtleXdvcmQ+cmFuZG9taXplZCBjb250cm9sbGVkIHRyaWFsPC9rZXl3
b3JkPjxrZXl3b3JkPnJhdGluZyBzY2FsZTwva2V5d29yZD48a2V5d29yZD50cmVhdG1lbnQgb3V0
Y29tZTwva2V5d29yZD48a2V5d29yZD52aXN1YWwgYW5hbG9nIHNjYWxlPC9rZXl3b3JkPjwva2V5
d29yZHM+PGRhdGVzPjx5ZWFyPjIwMDM8L3llYXI+PC9kYXRlcz48aXNibj4wMDI4LTIxNjI8L2lz
Ym4+PHVybHM+PHJlbGF0ZWQtdXJscz48dXJsPmh0dHA6Ly93d3cuZW1iYXNlLmNvbS9zZWFyY2gv
cmVzdWx0cz9zdWJhY3Rpb249dmlld3JlY29yZCZhbXA7ZnJvbT1leHBvcnQmYW1wO2lkPUwzNjE5
MzQ4MDwvdXJsPjwvcmVsYXRlZC11cmxzPjwvdXJscz48cmVtb3RlLWRhdGFiYXNlLW5hbWU+RW1i
YXNlPC9yZW1vdGUtZGF0YWJhc2UtbmFtZT48L3JlY29yZD48L0NpdGU+PC9FbmROb3RlPn==
</w:fldData>
          </w:fldChar>
        </w:r>
        <w:r w:rsidR="008B3538">
          <w:rPr>
            <w:rFonts w:eastAsiaTheme="minorHAnsi"/>
            <w:szCs w:val="24"/>
          </w:rPr>
          <w:instrText xml:space="preserve"> ADDIN EN.CITE </w:instrText>
        </w:r>
        <w:r w:rsidR="008B3538">
          <w:rPr>
            <w:rFonts w:eastAsiaTheme="minorHAnsi"/>
            <w:szCs w:val="24"/>
          </w:rPr>
          <w:fldChar w:fldCharType="begin">
            <w:fldData xml:space="preserve">PEVuZE5vdGU+PENpdGU+PEF1dGhvcj5Ib2ZzdGVlPC9BdXRob3I+PFllYXI+MjAwMzwvWWVhcj48
UmVjTnVtPjExNzwvUmVjTnVtPjxEaXNwbGF5VGV4dD48c3R5bGUgZmFjZT0ic3VwZXJzY3JpcHQi
Pjk8L3N0eWxlPjwvRGlzcGxheVRleHQ+PHJlY29yZD48cmVjLW51bWJlcj4xMTc8L3JlYy1udW1i
ZXI+PGZvcmVpZ24ta2V5cz48a2V5IGFwcD0iRU4iIGRiLWlkPSJmZDJhOXowZjNlZXAwZGV4NXpx
dno5ZTJ6c2FlOXJmNWZwZmUiPjExNzwva2V5PjwvZm9yZWlnbi1rZXlzPjxyZWYtdHlwZSBuYW1l
PSJKb3VybmFsIEFydGljbGUiPjE3PC9yZWYtdHlwZT48Y29udHJpYnV0b3JzPjxhdXRob3JzPjxh
dXRob3I+SG9mc3RlZSwgRC4gSi48L2F1dGhvcj48YXV0aG9yPkdpanRlbmJlZWssIEouIEouIE0u
PC9hdXRob3I+PGF1dGhvcj5Ib29nbGFuZCwgUC4gSC48L2F1dGhvcj48YXV0aG9yPlZhbiBIb3V3
ZWxpbmdlbiwgSi4gQy48L2F1dGhvcj48YXV0aG9yPktsb2V0LCBBLjwvYXV0aG9yPjxhdXRob3I+
TG90dGVycywgRi48L2F1dGhvcj48YXV0aG9yPlRhbnMsIEouIFRoIEouPC9hdXRob3I+PC9hdXRo
b3JzPjwvY29udHJpYnV0b3JzPjxhdXRoLWFkZHJlc3M+Si5UaC5KLiBUYW5zLCBNZWRpc2NoIENl
bnRydW0gSGFhZ2xhbmRlbiwgbG9jYXRpZSBXZXN0ZWluZGUsIDI1MDEgQ0sgRGVuIEhhYWcsIE5l
dGhlcmxhbmRzPC9hdXRoLWFkZHJlc3M+PHRpdGxlcz48dGl0bGU+QmVkIHJlc3QgYW5kIHBoeXNp
b3RoZXJhcHkgYXJlIG9mIG5vIGFkZGVkIHZhbHVlIGluIHRoZSBtYW5hZ2VtZW50IG9mIGFjdXRl
IGx1bWJvc2FjcmFsIHJhZGljdWxhciBwYWluOiBBIHJhbmRvbWlzZWQgY2xpbmljYWwgc3R1ZHk8
L3RpdGxlPjxzZWNvbmRhcnktdGl0bGU+TmVkZXJsYW5kcyBUaWpkc2NocmlmdCB2b29yIEdlbmVl
c2t1bmRlPC9zZWNvbmRhcnktdGl0bGU+PC90aXRsZXM+PHBlcmlvZGljYWw+PGZ1bGwtdGl0bGU+
TmVkZXJsYW5kcyBUaWpkc2NocmlmdCB2b29yIEdlbmVlc2t1bmRlPC9mdWxsLXRpdGxlPjwvcGVy
aW9kaWNhbD48cGFnZXM+MjQ5LTI1NDwvcGFnZXM+PHZvbHVtZT4xNDc8L3ZvbHVtZT48bnVtYmVy
PjY8L251bWJlcj48a2V5d29yZHM+PGtleXdvcmQ+YWR1bHQ8L2tleXdvcmQ+PGtleXdvcmQ+YXJ0
aWNsZTwva2V5d29yZD48a2V5d29yZD5iZWQgcmVzdDwva2V5d29yZD48a2V5d29yZD5jbGluaWNh
bCBmZWF0dXJlPC9rZXl3b3JkPjxrZXl3b3JkPmNsaW5pY2FsIHRyaWFsPC9rZXl3b3JkPjxrZXl3
b3JkPmNvbXBhcmF0aXZlIHN0dWR5PC9rZXl3b3JkPjxrZXl3b3JkPmNvbnNlcnZhdGl2ZSB0cmVh
dG1lbnQ8L2tleXdvcmQ+PGtleXdvcmQ+Y29udHJvbGxlZCBzdHVkeTwva2V5d29yZD48a2V5d29y
ZD5kYWlseSBsaWZlIGFjdGl2aXR5PC9rZXl3b3JkPjxrZXl3b3JkPmRpc2Vhc2Ugc2V2ZXJpdHk8
L2tleXdvcmQ+PGtleXdvcmQ+ZmVtYWxlPC9rZXl3b3JkPjxrZXl3b3JkPmZvbGxvdyB1cDwva2V5
d29yZD48a2V5d29yZD5odW1hbjwva2V5d29yZD48a2V5d29yZD5pc2NoaWFsZ2lhPC9rZXl3b3Jk
PjxrZXl3b3JkPm1ham9yIGNsaW5pY2FsIHN0dWR5PC9rZXl3b3JkPjxrZXl3b3JkPm1hbGU8L2tl
eXdvcmQ+PGtleXdvcmQ+cGFpbiBhc3Nlc3NtZW50PC9rZXl3b3JkPjxrZXl3b3JkPnBoeXNpb3Ro
ZXJhcHk8L2tleXdvcmQ+PGtleXdvcmQ+cmFuZG9taXplZCBjb250cm9sbGVkIHRyaWFsPC9rZXl3
b3JkPjxrZXl3b3JkPnJhdGluZyBzY2FsZTwva2V5d29yZD48a2V5d29yZD50cmVhdG1lbnQgb3V0
Y29tZTwva2V5d29yZD48a2V5d29yZD52aXN1YWwgYW5hbG9nIHNjYWxlPC9rZXl3b3JkPjwva2V5
d29yZHM+PGRhdGVzPjx5ZWFyPjIwMDM8L3llYXI+PC9kYXRlcz48aXNibj4wMDI4LTIxNjI8L2lz
Ym4+PHVybHM+PHJlbGF0ZWQtdXJscz48dXJsPmh0dHA6Ly93d3cuZW1iYXNlLmNvbS9zZWFyY2gv
cmVzdWx0cz9zdWJhY3Rpb249dmlld3JlY29yZCZhbXA7ZnJvbT1leHBvcnQmYW1wO2lkPUwzNjE5
MzQ4MDwvdXJsPjwvcmVsYXRlZC11cmxzPjwvdXJscz48cmVtb3RlLWRhdGFiYXNlLW5hbWU+RW1i
YXNlPC9yZW1vdGUtZGF0YWJhc2UtbmFtZT48L3JlY29yZD48L0NpdGU+PC9FbmROb3RlPn==
</w:fldData>
          </w:fldChar>
        </w:r>
        <w:r w:rsidR="008B3538">
          <w:rPr>
            <w:rFonts w:eastAsiaTheme="minorHAnsi"/>
            <w:szCs w:val="24"/>
          </w:rPr>
          <w:instrText xml:space="preserve"> ADDIN EN.CITE.DATA </w:instrText>
        </w:r>
        <w:r w:rsidR="008B3538">
          <w:rPr>
            <w:rFonts w:eastAsiaTheme="minorHAnsi"/>
            <w:szCs w:val="24"/>
          </w:rPr>
        </w:r>
        <w:r w:rsidR="008B3538">
          <w:rPr>
            <w:rFonts w:eastAsiaTheme="minorHAnsi"/>
            <w:szCs w:val="24"/>
          </w:rPr>
          <w:fldChar w:fldCharType="end"/>
        </w:r>
        <w:r w:rsidR="008B3538" w:rsidRPr="000F3174">
          <w:rPr>
            <w:rFonts w:eastAsiaTheme="minorHAnsi"/>
            <w:szCs w:val="24"/>
          </w:rPr>
        </w:r>
        <w:r w:rsidR="008B3538" w:rsidRPr="000F3174">
          <w:rPr>
            <w:rFonts w:eastAsiaTheme="minorHAnsi"/>
            <w:szCs w:val="24"/>
          </w:rPr>
          <w:fldChar w:fldCharType="separate"/>
        </w:r>
        <w:r w:rsidR="008B3538" w:rsidRPr="00CE3684">
          <w:rPr>
            <w:rFonts w:eastAsiaTheme="minorHAnsi"/>
            <w:noProof/>
            <w:szCs w:val="24"/>
            <w:vertAlign w:val="superscript"/>
          </w:rPr>
          <w:t>9</w:t>
        </w:r>
        <w:r w:rsidR="008B3538" w:rsidRPr="000F3174">
          <w:rPr>
            <w:rFonts w:eastAsiaTheme="minorHAnsi"/>
            <w:szCs w:val="24"/>
          </w:rPr>
          <w:fldChar w:fldCharType="end"/>
        </w:r>
      </w:hyperlink>
      <w:r w:rsidRPr="00215A4C">
        <w:rPr>
          <w:rFonts w:eastAsiaTheme="minorHAnsi"/>
          <w:szCs w:val="24"/>
        </w:rPr>
        <w:t xml:space="preserve"> </w:t>
      </w:r>
      <w:r w:rsidRPr="00215A4C">
        <w:rPr>
          <w:rFonts w:eastAsiaTheme="minorHAnsi" w:hint="eastAsia"/>
          <w:szCs w:val="24"/>
        </w:rPr>
        <w:t>연구방법상</w:t>
      </w:r>
      <w:r w:rsidRPr="00215A4C">
        <w:rPr>
          <w:rFonts w:eastAsiaTheme="minorHAnsi"/>
          <w:szCs w:val="24"/>
        </w:rPr>
        <w:t xml:space="preserve"> </w:t>
      </w:r>
      <w:r w:rsidRPr="00215A4C">
        <w:rPr>
          <w:rFonts w:eastAsiaTheme="minorHAnsi" w:hint="eastAsia"/>
          <w:szCs w:val="24"/>
        </w:rPr>
        <w:t>비뚤림</w:t>
      </w:r>
      <w:r w:rsidRPr="00215A4C">
        <w:rPr>
          <w:rFonts w:eastAsiaTheme="minorHAnsi"/>
          <w:szCs w:val="24"/>
        </w:rPr>
        <w:t xml:space="preserve"> </w:t>
      </w:r>
      <w:r w:rsidRPr="00215A4C">
        <w:rPr>
          <w:rFonts w:eastAsiaTheme="minorHAnsi" w:hint="eastAsia"/>
          <w:szCs w:val="24"/>
        </w:rPr>
        <w:t>위험이</w:t>
      </w:r>
      <w:r w:rsidRPr="00215A4C">
        <w:rPr>
          <w:rFonts w:eastAsiaTheme="minorHAnsi"/>
          <w:szCs w:val="24"/>
        </w:rPr>
        <w:t xml:space="preserve"> </w:t>
      </w:r>
      <w:r w:rsidRPr="00215A4C">
        <w:rPr>
          <w:rFonts w:eastAsiaTheme="minorHAnsi" w:hint="eastAsia"/>
          <w:szCs w:val="24"/>
        </w:rPr>
        <w:t>높고</w:t>
      </w:r>
      <w:r w:rsidRPr="00215A4C">
        <w:rPr>
          <w:rFonts w:eastAsiaTheme="minorHAnsi"/>
          <w:szCs w:val="24"/>
        </w:rPr>
        <w:t xml:space="preserve">, </w:t>
      </w:r>
      <w:r w:rsidRPr="00215A4C">
        <w:rPr>
          <w:rFonts w:eastAsiaTheme="minorHAnsi" w:hint="eastAsia"/>
          <w:szCs w:val="24"/>
        </w:rPr>
        <w:t>연구대상자의</w:t>
      </w:r>
      <w:r w:rsidRPr="00215A4C">
        <w:rPr>
          <w:rFonts w:eastAsiaTheme="minorHAnsi"/>
          <w:szCs w:val="24"/>
        </w:rPr>
        <w:t xml:space="preserve"> </w:t>
      </w:r>
      <w:r w:rsidRPr="00215A4C">
        <w:rPr>
          <w:rFonts w:eastAsiaTheme="minorHAnsi" w:hint="eastAsia"/>
          <w:szCs w:val="24"/>
        </w:rPr>
        <w:t>수가</w:t>
      </w:r>
      <w:r w:rsidRPr="00215A4C">
        <w:rPr>
          <w:rFonts w:eastAsiaTheme="minorHAnsi"/>
          <w:szCs w:val="24"/>
        </w:rPr>
        <w:t xml:space="preserve"> </w:t>
      </w:r>
      <w:r w:rsidR="0057313E">
        <w:rPr>
          <w:rFonts w:eastAsiaTheme="minorHAnsi" w:hint="eastAsia"/>
          <w:szCs w:val="24"/>
        </w:rPr>
        <w:t>작아</w:t>
      </w:r>
      <w:r w:rsidRPr="00215A4C">
        <w:rPr>
          <w:rFonts w:eastAsiaTheme="minorHAnsi"/>
          <w:szCs w:val="24"/>
        </w:rPr>
        <w:t xml:space="preserve"> </w:t>
      </w:r>
      <w:r w:rsidRPr="00215A4C">
        <w:rPr>
          <w:rFonts w:eastAsiaTheme="minorHAnsi" w:hint="eastAsia"/>
          <w:szCs w:val="24"/>
        </w:rPr>
        <w:t>정확성이</w:t>
      </w:r>
      <w:r w:rsidRPr="00215A4C">
        <w:rPr>
          <w:rFonts w:eastAsiaTheme="minorHAnsi"/>
          <w:szCs w:val="24"/>
        </w:rPr>
        <w:t xml:space="preserve"> </w:t>
      </w:r>
      <w:r w:rsidRPr="00215A4C">
        <w:rPr>
          <w:rFonts w:eastAsiaTheme="minorHAnsi" w:hint="eastAsia"/>
          <w:szCs w:val="24"/>
        </w:rPr>
        <w:t>낮</w:t>
      </w:r>
      <w:r w:rsidR="0057313E">
        <w:rPr>
          <w:rFonts w:eastAsiaTheme="minorHAnsi" w:hint="eastAsia"/>
          <w:szCs w:val="24"/>
        </w:rPr>
        <w:t>은 것으로 판단되어,</w:t>
      </w:r>
      <w:r w:rsidRPr="00215A4C">
        <w:rPr>
          <w:rFonts w:eastAsiaTheme="minorHAnsi"/>
          <w:szCs w:val="24"/>
        </w:rPr>
        <w:t xml:space="preserve"> </w:t>
      </w:r>
      <w:r w:rsidRPr="00215A4C">
        <w:rPr>
          <w:rFonts w:eastAsiaTheme="minorHAnsi" w:hint="eastAsia"/>
          <w:szCs w:val="24"/>
        </w:rPr>
        <w:t>최종적인</w:t>
      </w:r>
      <w:r w:rsidRPr="00215A4C">
        <w:rPr>
          <w:rFonts w:eastAsiaTheme="minorHAnsi"/>
          <w:szCs w:val="24"/>
        </w:rPr>
        <w:t xml:space="preserve"> </w:t>
      </w:r>
      <w:r w:rsidRPr="00215A4C">
        <w:rPr>
          <w:rFonts w:eastAsiaTheme="minorHAnsi" w:hint="eastAsia"/>
          <w:szCs w:val="24"/>
        </w:rPr>
        <w:t>증거수준은</w:t>
      </w:r>
      <w:r w:rsidRPr="00215A4C">
        <w:rPr>
          <w:rFonts w:eastAsiaTheme="minorHAnsi"/>
          <w:szCs w:val="24"/>
        </w:rPr>
        <w:t xml:space="preserve"> </w:t>
      </w:r>
      <w:r w:rsidRPr="00215A4C">
        <w:rPr>
          <w:rFonts w:eastAsiaTheme="minorHAnsi" w:hint="eastAsia"/>
          <w:szCs w:val="24"/>
        </w:rPr>
        <w:t>낮음으로</w:t>
      </w:r>
      <w:r w:rsidRPr="00215A4C">
        <w:rPr>
          <w:rFonts w:eastAsiaTheme="minorHAnsi"/>
          <w:szCs w:val="24"/>
        </w:rPr>
        <w:t xml:space="preserve"> </w:t>
      </w:r>
      <w:r w:rsidRPr="00215A4C">
        <w:rPr>
          <w:rFonts w:eastAsiaTheme="minorHAnsi" w:hint="eastAsia"/>
          <w:szCs w:val="24"/>
        </w:rPr>
        <w:t>평가되었다</w:t>
      </w:r>
      <w:r w:rsidRPr="00215A4C">
        <w:rPr>
          <w:rFonts w:eastAsiaTheme="minorHAnsi"/>
          <w:szCs w:val="24"/>
        </w:rPr>
        <w:t xml:space="preserve">. </w:t>
      </w:r>
      <w:r w:rsidRPr="00215A4C">
        <w:rPr>
          <w:rFonts w:eastAsiaTheme="minorHAnsi" w:hint="eastAsia"/>
          <w:szCs w:val="24"/>
        </w:rPr>
        <w:t>침상안정은</w:t>
      </w:r>
      <w:r w:rsidRPr="00215A4C">
        <w:rPr>
          <w:rFonts w:eastAsiaTheme="minorHAnsi"/>
          <w:szCs w:val="24"/>
        </w:rPr>
        <w:t xml:space="preserve"> 적용성이 높고 별도의 비용이 들지 않으나, 활동제한이 임상적 경과에도 도움이 되지 못할뿐더러, 조기재활 및 일상</w:t>
      </w:r>
      <w:r w:rsidR="0057313E">
        <w:rPr>
          <w:rFonts w:eastAsiaTheme="minorHAnsi" w:hint="eastAsia"/>
          <w:szCs w:val="24"/>
        </w:rPr>
        <w:t xml:space="preserve"> 또는</w:t>
      </w:r>
      <w:r w:rsidRPr="00215A4C">
        <w:rPr>
          <w:rFonts w:eastAsiaTheme="minorHAnsi"/>
          <w:szCs w:val="24"/>
        </w:rPr>
        <w:t xml:space="preserve"> 직장생활로의 복귀를 </w:t>
      </w:r>
      <w:r w:rsidR="0057313E">
        <w:rPr>
          <w:rFonts w:eastAsiaTheme="minorHAnsi" w:hint="eastAsia"/>
          <w:szCs w:val="24"/>
        </w:rPr>
        <w:t>지연시키고,</w:t>
      </w:r>
      <w:r w:rsidRPr="00215A4C">
        <w:rPr>
          <w:rFonts w:eastAsiaTheme="minorHAnsi"/>
          <w:szCs w:val="24"/>
        </w:rPr>
        <w:t xml:space="preserve"> </w:t>
      </w:r>
      <w:r w:rsidR="00F851C0">
        <w:rPr>
          <w:rFonts w:eastAsiaTheme="minorHAnsi" w:hint="eastAsia"/>
          <w:szCs w:val="24"/>
        </w:rPr>
        <w:t xml:space="preserve">환자나 의료진의 선호도도 낮아, </w:t>
      </w:r>
      <w:r w:rsidRPr="00215A4C">
        <w:rPr>
          <w:rFonts w:eastAsiaTheme="minorHAnsi"/>
          <w:szCs w:val="24"/>
        </w:rPr>
        <w:t>권고</w:t>
      </w:r>
      <w:r w:rsidR="00F851C0">
        <w:rPr>
          <w:rFonts w:eastAsiaTheme="minorHAnsi" w:hint="eastAsia"/>
          <w:szCs w:val="24"/>
        </w:rPr>
        <w:t>하</w:t>
      </w:r>
      <w:r w:rsidRPr="00215A4C">
        <w:rPr>
          <w:rFonts w:eastAsiaTheme="minorHAnsi"/>
          <w:szCs w:val="24"/>
        </w:rPr>
        <w:t xml:space="preserve">지 않는 것으로 </w:t>
      </w:r>
      <w:r w:rsidR="00F851C0">
        <w:rPr>
          <w:rFonts w:eastAsiaTheme="minorHAnsi" w:hint="eastAsia"/>
          <w:szCs w:val="24"/>
        </w:rPr>
        <w:t>결정하였다.</w:t>
      </w:r>
      <w:r w:rsidRPr="00215A4C">
        <w:rPr>
          <w:rFonts w:eastAsiaTheme="minorHAnsi"/>
          <w:szCs w:val="24"/>
        </w:rPr>
        <w:t xml:space="preserve"> 단 연구의 증거수준이 낮아 권고하지 않음에 대한 강도는 </w:t>
      </w:r>
      <w:r w:rsidR="00C444D1">
        <w:rPr>
          <w:rFonts w:eastAsiaTheme="minorHAnsi" w:hint="eastAsia"/>
          <w:szCs w:val="24"/>
        </w:rPr>
        <w:t>약함으로</w:t>
      </w:r>
      <w:r w:rsidRPr="00215A4C">
        <w:rPr>
          <w:rFonts w:eastAsiaTheme="minorHAnsi"/>
          <w:szCs w:val="24"/>
        </w:rPr>
        <w:t xml:space="preserve"> 결정되었다</w:t>
      </w:r>
      <w:r w:rsidR="00F851C0">
        <w:rPr>
          <w:rFonts w:eastAsiaTheme="minorHAnsi" w:hint="eastAsia"/>
          <w:szCs w:val="24"/>
        </w:rPr>
        <w:t>.</w:t>
      </w:r>
      <w:r w:rsidRPr="00215A4C">
        <w:rPr>
          <w:rFonts w:eastAsiaTheme="minorHAnsi"/>
          <w:szCs w:val="24"/>
        </w:rPr>
        <w:t xml:space="preserve"> 단 급성기 통증에서 약 2-3</w:t>
      </w:r>
      <w:r w:rsidRPr="00215A4C">
        <w:rPr>
          <w:rFonts w:eastAsiaTheme="minorHAnsi" w:hint="eastAsia"/>
          <w:szCs w:val="24"/>
        </w:rPr>
        <w:t>일</w:t>
      </w:r>
      <w:r w:rsidRPr="00215A4C">
        <w:rPr>
          <w:rFonts w:eastAsiaTheme="minorHAnsi"/>
          <w:szCs w:val="24"/>
        </w:rPr>
        <w:t xml:space="preserve"> </w:t>
      </w:r>
      <w:r w:rsidRPr="00215A4C">
        <w:rPr>
          <w:rFonts w:eastAsiaTheme="minorHAnsi" w:hint="eastAsia"/>
          <w:szCs w:val="24"/>
        </w:rPr>
        <w:t>이내의</w:t>
      </w:r>
      <w:r w:rsidRPr="00215A4C">
        <w:rPr>
          <w:rFonts w:eastAsiaTheme="minorHAnsi"/>
          <w:szCs w:val="24"/>
        </w:rPr>
        <w:t xml:space="preserve"> </w:t>
      </w:r>
      <w:r w:rsidRPr="00215A4C">
        <w:rPr>
          <w:rFonts w:eastAsiaTheme="minorHAnsi" w:hint="eastAsia"/>
          <w:szCs w:val="24"/>
        </w:rPr>
        <w:t>단기적인</w:t>
      </w:r>
      <w:r w:rsidRPr="00215A4C">
        <w:rPr>
          <w:rFonts w:eastAsiaTheme="minorHAnsi"/>
          <w:szCs w:val="24"/>
        </w:rPr>
        <w:t xml:space="preserve"> </w:t>
      </w:r>
      <w:r w:rsidRPr="00215A4C">
        <w:rPr>
          <w:rFonts w:eastAsiaTheme="minorHAnsi" w:hint="eastAsia"/>
          <w:szCs w:val="24"/>
        </w:rPr>
        <w:t>침상안정이</w:t>
      </w:r>
      <w:r w:rsidRPr="00215A4C">
        <w:rPr>
          <w:rFonts w:eastAsiaTheme="minorHAnsi"/>
          <w:szCs w:val="24"/>
        </w:rPr>
        <w:t xml:space="preserve"> </w:t>
      </w:r>
      <w:r w:rsidRPr="00215A4C">
        <w:rPr>
          <w:rFonts w:eastAsiaTheme="minorHAnsi" w:hint="eastAsia"/>
          <w:szCs w:val="24"/>
        </w:rPr>
        <w:t>통증의</w:t>
      </w:r>
      <w:r w:rsidRPr="00215A4C">
        <w:rPr>
          <w:rFonts w:eastAsiaTheme="minorHAnsi"/>
          <w:szCs w:val="24"/>
        </w:rPr>
        <w:t xml:space="preserve"> </w:t>
      </w:r>
      <w:r w:rsidRPr="00215A4C">
        <w:rPr>
          <w:rFonts w:eastAsiaTheme="minorHAnsi" w:hint="eastAsia"/>
          <w:szCs w:val="24"/>
        </w:rPr>
        <w:t>완화에</w:t>
      </w:r>
      <w:r w:rsidRPr="00215A4C">
        <w:rPr>
          <w:rFonts w:eastAsiaTheme="minorHAnsi"/>
          <w:szCs w:val="24"/>
        </w:rPr>
        <w:t xml:space="preserve"> </w:t>
      </w:r>
      <w:r w:rsidRPr="00215A4C">
        <w:rPr>
          <w:rFonts w:eastAsiaTheme="minorHAnsi" w:hint="eastAsia"/>
          <w:szCs w:val="24"/>
        </w:rPr>
        <w:t>도움이</w:t>
      </w:r>
      <w:r w:rsidRPr="00215A4C">
        <w:rPr>
          <w:rFonts w:eastAsiaTheme="minorHAnsi"/>
          <w:szCs w:val="24"/>
        </w:rPr>
        <w:t xml:space="preserve"> </w:t>
      </w:r>
      <w:r w:rsidRPr="00215A4C">
        <w:rPr>
          <w:rFonts w:eastAsiaTheme="minorHAnsi" w:hint="eastAsia"/>
          <w:szCs w:val="24"/>
        </w:rPr>
        <w:t>된다는</w:t>
      </w:r>
      <w:r w:rsidRPr="00215A4C">
        <w:rPr>
          <w:rFonts w:eastAsiaTheme="minorHAnsi"/>
          <w:szCs w:val="24"/>
        </w:rPr>
        <w:t xml:space="preserve"> </w:t>
      </w:r>
      <w:r w:rsidRPr="00215A4C">
        <w:rPr>
          <w:rFonts w:eastAsiaTheme="minorHAnsi" w:hint="eastAsia"/>
          <w:szCs w:val="24"/>
        </w:rPr>
        <w:t>의견도</w:t>
      </w:r>
      <w:r w:rsidRPr="00215A4C">
        <w:rPr>
          <w:rFonts w:eastAsiaTheme="minorHAnsi"/>
          <w:szCs w:val="24"/>
        </w:rPr>
        <w:t xml:space="preserve"> </w:t>
      </w:r>
      <w:r w:rsidRPr="00215A4C">
        <w:rPr>
          <w:rFonts w:eastAsiaTheme="minorHAnsi" w:hint="eastAsia"/>
          <w:szCs w:val="24"/>
        </w:rPr>
        <w:t>있으므로</w:t>
      </w:r>
      <w:r w:rsidRPr="00215A4C">
        <w:rPr>
          <w:rFonts w:eastAsiaTheme="minorHAnsi"/>
          <w:szCs w:val="24"/>
        </w:rPr>
        <w:t xml:space="preserve"> </w:t>
      </w:r>
      <w:r w:rsidRPr="00215A4C">
        <w:rPr>
          <w:rFonts w:eastAsiaTheme="minorHAnsi" w:hint="eastAsia"/>
          <w:szCs w:val="24"/>
        </w:rPr>
        <w:t>침상안정의</w:t>
      </w:r>
      <w:r w:rsidRPr="00215A4C">
        <w:rPr>
          <w:rFonts w:eastAsiaTheme="minorHAnsi"/>
          <w:szCs w:val="24"/>
        </w:rPr>
        <w:t xml:space="preserve"> </w:t>
      </w:r>
      <w:r w:rsidRPr="00215A4C">
        <w:rPr>
          <w:rFonts w:eastAsiaTheme="minorHAnsi" w:hint="eastAsia"/>
          <w:szCs w:val="24"/>
        </w:rPr>
        <w:t>기간에</w:t>
      </w:r>
      <w:r w:rsidRPr="00215A4C">
        <w:rPr>
          <w:rFonts w:eastAsiaTheme="minorHAnsi"/>
          <w:szCs w:val="24"/>
        </w:rPr>
        <w:t xml:space="preserve"> </w:t>
      </w:r>
      <w:r w:rsidRPr="00215A4C">
        <w:rPr>
          <w:rFonts w:eastAsiaTheme="minorHAnsi" w:hint="eastAsia"/>
          <w:szCs w:val="24"/>
        </w:rPr>
        <w:t>따른</w:t>
      </w:r>
      <w:r w:rsidRPr="00215A4C">
        <w:rPr>
          <w:rFonts w:eastAsiaTheme="minorHAnsi"/>
          <w:szCs w:val="24"/>
        </w:rPr>
        <w:t xml:space="preserve"> </w:t>
      </w:r>
      <w:r w:rsidRPr="00215A4C">
        <w:rPr>
          <w:rFonts w:eastAsiaTheme="minorHAnsi" w:hint="eastAsia"/>
          <w:szCs w:val="24"/>
        </w:rPr>
        <w:t>후속</w:t>
      </w:r>
      <w:r w:rsidRPr="00215A4C">
        <w:rPr>
          <w:rFonts w:eastAsiaTheme="minorHAnsi"/>
          <w:szCs w:val="24"/>
        </w:rPr>
        <w:t xml:space="preserve"> </w:t>
      </w:r>
      <w:r w:rsidRPr="00215A4C">
        <w:rPr>
          <w:rFonts w:eastAsiaTheme="minorHAnsi" w:hint="eastAsia"/>
          <w:szCs w:val="24"/>
        </w:rPr>
        <w:t>연구가</w:t>
      </w:r>
      <w:r w:rsidRPr="00215A4C">
        <w:rPr>
          <w:rFonts w:eastAsiaTheme="minorHAnsi"/>
          <w:szCs w:val="24"/>
        </w:rPr>
        <w:t xml:space="preserve"> </w:t>
      </w:r>
      <w:r w:rsidRPr="00215A4C">
        <w:rPr>
          <w:rFonts w:eastAsiaTheme="minorHAnsi" w:hint="eastAsia"/>
          <w:szCs w:val="24"/>
        </w:rPr>
        <w:t>필요할</w:t>
      </w:r>
      <w:r w:rsidRPr="00215A4C">
        <w:rPr>
          <w:rFonts w:eastAsiaTheme="minorHAnsi"/>
          <w:szCs w:val="24"/>
        </w:rPr>
        <w:t xml:space="preserve"> </w:t>
      </w:r>
      <w:r w:rsidRPr="00215A4C">
        <w:rPr>
          <w:rFonts w:eastAsiaTheme="minorHAnsi" w:hint="eastAsia"/>
          <w:szCs w:val="24"/>
        </w:rPr>
        <w:t>것으로</w:t>
      </w:r>
      <w:r w:rsidRPr="00215A4C">
        <w:rPr>
          <w:rFonts w:eastAsiaTheme="minorHAnsi"/>
          <w:szCs w:val="24"/>
        </w:rPr>
        <w:t xml:space="preserve"> </w:t>
      </w:r>
      <w:r w:rsidRPr="00215A4C">
        <w:rPr>
          <w:rFonts w:eastAsiaTheme="minorHAnsi" w:hint="eastAsia"/>
          <w:szCs w:val="24"/>
        </w:rPr>
        <w:t>사료된다</w:t>
      </w:r>
      <w:r w:rsidRPr="00215A4C">
        <w:rPr>
          <w:rFonts w:eastAsiaTheme="minorHAnsi"/>
          <w:szCs w:val="24"/>
        </w:rPr>
        <w:t>.</w:t>
      </w:r>
    </w:p>
    <w:p w:rsidR="002E1C5C" w:rsidRPr="00215A4C" w:rsidRDefault="002E1C5C" w:rsidP="00F248D3">
      <w:pPr>
        <w:pStyle w:val="a5"/>
        <w:wordWrap/>
        <w:rPr>
          <w:rFonts w:eastAsiaTheme="minorHAnsi"/>
          <w:szCs w:val="20"/>
        </w:rPr>
      </w:pPr>
    </w:p>
    <w:p w:rsidR="009F4ACF" w:rsidRPr="00215A4C" w:rsidRDefault="009F4ACF" w:rsidP="000F3174">
      <w:pPr>
        <w:pStyle w:val="a5"/>
        <w:wordWrap/>
        <w:rPr>
          <w:rFonts w:eastAsiaTheme="minorHAnsi"/>
          <w:sz w:val="24"/>
          <w:szCs w:val="24"/>
        </w:rPr>
      </w:pPr>
    </w:p>
    <w:p w:rsidR="009F4ACF" w:rsidRPr="00215A4C" w:rsidRDefault="009F4ACF" w:rsidP="000F3174">
      <w:pPr>
        <w:pStyle w:val="a5"/>
        <w:wordWrap/>
        <w:rPr>
          <w:rFonts w:eastAsiaTheme="minorHAnsi"/>
          <w:sz w:val="24"/>
          <w:szCs w:val="24"/>
        </w:rPr>
      </w:pPr>
      <w:r w:rsidRPr="00215A4C">
        <w:rPr>
          <w:rFonts w:eastAsiaTheme="minorHAnsi"/>
          <w:sz w:val="24"/>
          <w:szCs w:val="24"/>
        </w:rPr>
        <w:lastRenderedPageBreak/>
        <w:t xml:space="preserve">2. </w:t>
      </w:r>
      <w:r w:rsidRPr="00215A4C">
        <w:rPr>
          <w:rFonts w:eastAsiaTheme="minorHAnsi" w:hint="eastAsia"/>
          <w:sz w:val="24"/>
          <w:szCs w:val="24"/>
        </w:rPr>
        <w:t>신경근성</w:t>
      </w:r>
      <w:r w:rsidRPr="00215A4C">
        <w:rPr>
          <w:rFonts w:eastAsiaTheme="minorHAnsi"/>
          <w:sz w:val="24"/>
          <w:szCs w:val="24"/>
        </w:rPr>
        <w:t xml:space="preserve"> 통증을 동반한 추간판 탈출증 환자에서 </w:t>
      </w:r>
      <w:r w:rsidRPr="00215A4C">
        <w:rPr>
          <w:rFonts w:eastAsiaTheme="minorHAnsi" w:hint="eastAsia"/>
          <w:sz w:val="24"/>
          <w:szCs w:val="24"/>
        </w:rPr>
        <w:t>온열치료는</w:t>
      </w:r>
      <w:r w:rsidRPr="00215A4C">
        <w:rPr>
          <w:rFonts w:eastAsiaTheme="minorHAnsi"/>
          <w:sz w:val="24"/>
          <w:szCs w:val="24"/>
        </w:rPr>
        <w:t xml:space="preserve"> 임상적 효과(통증조절 또는 기능적향상)가 있으므로 </w:t>
      </w:r>
      <w:r w:rsidRPr="00215A4C">
        <w:rPr>
          <w:rFonts w:eastAsiaTheme="minorHAnsi" w:hint="eastAsia"/>
          <w:sz w:val="24"/>
          <w:szCs w:val="24"/>
        </w:rPr>
        <w:t>권고할</w:t>
      </w:r>
      <w:r w:rsidRPr="00215A4C">
        <w:rPr>
          <w:rFonts w:eastAsiaTheme="minorHAnsi"/>
          <w:sz w:val="24"/>
          <w:szCs w:val="24"/>
        </w:rPr>
        <w:t xml:space="preserve"> 수 있다 </w:t>
      </w:r>
    </w:p>
    <w:p w:rsidR="002E1C5C" w:rsidRDefault="009F4ACF" w:rsidP="000F3174">
      <w:pPr>
        <w:pStyle w:val="a5"/>
        <w:wordWrap/>
        <w:rPr>
          <w:rFonts w:eastAsiaTheme="minorHAnsi"/>
          <w:sz w:val="24"/>
          <w:szCs w:val="24"/>
        </w:rPr>
      </w:pPr>
      <w:r w:rsidRPr="00215A4C">
        <w:rPr>
          <w:rFonts w:eastAsiaTheme="minorHAnsi"/>
          <w:sz w:val="24"/>
          <w:szCs w:val="24"/>
        </w:rPr>
        <w:t xml:space="preserve">(증거수준 </w:t>
      </w:r>
      <w:r w:rsidR="002208D2" w:rsidRPr="00215A4C">
        <w:rPr>
          <w:rFonts w:eastAsiaTheme="minorHAnsi" w:hint="eastAsia"/>
          <w:sz w:val="24"/>
          <w:szCs w:val="24"/>
        </w:rPr>
        <w:t>매우</w:t>
      </w:r>
      <w:r w:rsidR="002208D2" w:rsidRPr="00215A4C">
        <w:rPr>
          <w:rFonts w:eastAsiaTheme="minorHAnsi"/>
          <w:sz w:val="24"/>
          <w:szCs w:val="24"/>
        </w:rPr>
        <w:t xml:space="preserve"> </w:t>
      </w:r>
      <w:r w:rsidR="002208D2" w:rsidRPr="00215A4C">
        <w:rPr>
          <w:rFonts w:eastAsiaTheme="minorHAnsi" w:hint="eastAsia"/>
          <w:sz w:val="24"/>
          <w:szCs w:val="24"/>
        </w:rPr>
        <w:t>낮음</w:t>
      </w:r>
      <w:r w:rsidRPr="00215A4C">
        <w:rPr>
          <w:rFonts w:eastAsiaTheme="minorHAnsi"/>
          <w:sz w:val="24"/>
          <w:szCs w:val="24"/>
        </w:rPr>
        <w:t xml:space="preserve"> (</w:t>
      </w:r>
      <w:r w:rsidR="002208D2" w:rsidRPr="00215A4C">
        <w:rPr>
          <w:rFonts w:eastAsiaTheme="minorHAnsi"/>
          <w:sz w:val="24"/>
          <w:szCs w:val="24"/>
        </w:rPr>
        <w:t>Very low</w:t>
      </w:r>
      <w:r w:rsidRPr="00215A4C">
        <w:rPr>
          <w:rFonts w:eastAsiaTheme="minorHAnsi"/>
          <w:sz w:val="24"/>
          <w:szCs w:val="24"/>
        </w:rPr>
        <w:t>), 권고강도 약 (Weak))</w:t>
      </w:r>
    </w:p>
    <w:p w:rsidR="00372E33" w:rsidRPr="00215A4C" w:rsidRDefault="00372E33" w:rsidP="000F3174">
      <w:pPr>
        <w:pStyle w:val="a5"/>
        <w:wordWrap/>
        <w:rPr>
          <w:rFonts w:eastAsiaTheme="minorHAnsi"/>
          <w:sz w:val="24"/>
          <w:szCs w:val="24"/>
        </w:rPr>
      </w:pPr>
    </w:p>
    <w:p w:rsidR="00E819EE" w:rsidRPr="00215A4C" w:rsidRDefault="00E819EE" w:rsidP="00B26D73">
      <w:pPr>
        <w:pStyle w:val="a5"/>
        <w:wordWrap/>
        <w:ind w:firstLineChars="100" w:firstLine="200"/>
        <w:rPr>
          <w:rFonts w:eastAsiaTheme="minorHAnsi"/>
          <w:szCs w:val="20"/>
        </w:rPr>
      </w:pPr>
      <w:r w:rsidRPr="00215A4C">
        <w:rPr>
          <w:rFonts w:eastAsiaTheme="minorHAnsi" w:hint="eastAsia"/>
          <w:szCs w:val="20"/>
        </w:rPr>
        <w:t>온열치료는</w:t>
      </w:r>
      <w:r w:rsidRPr="00215A4C">
        <w:rPr>
          <w:rFonts w:eastAsiaTheme="minorHAnsi"/>
          <w:szCs w:val="20"/>
        </w:rPr>
        <w:t xml:space="preserve"> 통증 및 기능의 호전을 목적으로 임상현장에서 가장 </w:t>
      </w:r>
      <w:r w:rsidR="00B26D73">
        <w:rPr>
          <w:rFonts w:eastAsiaTheme="minorHAnsi" w:hint="eastAsia"/>
          <w:szCs w:val="20"/>
        </w:rPr>
        <w:t xml:space="preserve">쉽고도 </w:t>
      </w:r>
      <w:r w:rsidRPr="00215A4C">
        <w:rPr>
          <w:rFonts w:eastAsiaTheme="minorHAnsi"/>
          <w:szCs w:val="20"/>
        </w:rPr>
        <w:t>흔하게 사용되고 있는 치료법이다.</w:t>
      </w:r>
      <w:hyperlink w:anchor="_ENREF_11" w:tooltip="Awad, 2006 #178" w:history="1">
        <w:r w:rsidR="008B3538">
          <w:rPr>
            <w:rFonts w:eastAsiaTheme="minorHAnsi"/>
            <w:szCs w:val="20"/>
          </w:rPr>
          <w:fldChar w:fldCharType="begin"/>
        </w:r>
        <w:r w:rsidR="008B3538">
          <w:rPr>
            <w:rFonts w:eastAsiaTheme="minorHAnsi"/>
            <w:szCs w:val="20"/>
          </w:rPr>
          <w:instrText xml:space="preserve"> ADDIN EN.CITE &lt;EndNote&gt;&lt;Cite&gt;&lt;Author&gt;Awad&lt;/Author&gt;&lt;Year&gt;2006&lt;/Year&gt;&lt;RecNum&gt;178&lt;/RecNum&gt;&lt;DisplayText&gt;&lt;style face="superscript"&gt;11&lt;/style&gt;&lt;/DisplayText&gt;&lt;record&gt;&lt;rec-number&gt;178&lt;/rec-number&gt;&lt;foreign-keys&gt;&lt;key app="EN" db-id="fd2a9z0f3eep0dex5zqvz9e2zsae9rf5fpfe"&gt;178&lt;/key&gt;&lt;/foreign-keys&gt;&lt;ref-type name="Journal Article"&gt;17&lt;/ref-type&gt;&lt;contributors&gt;&lt;authors&gt;&lt;author&gt;Awad, J. N.&lt;/author&gt;&lt;author&gt;Moskovich, R.&lt;/author&gt;&lt;/authors&gt;&lt;/contributors&gt;&lt;auth-address&gt;New York University-Hospital for Joint Diseases, New York, NY 10003, USA.&lt;/auth-address&gt;&lt;titles&gt;&lt;title&gt;Lumbar disc herniations: surgical versus nonsurgical treatment&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ical Orthopaedics and Related Research&lt;/full-title&gt;&lt;/alt-periodical&gt;&lt;pages&gt;183-97&lt;/pages&gt;&lt;volume&gt;443&lt;/volume&gt;&lt;edition&gt;2006/02/08&lt;/edition&gt;&lt;keywords&gt;&lt;keyword&gt;Anti-Inflammatory Agents, Non-Steroidal/*therapeutic use&lt;/keyword&gt;&lt;keyword&gt;*Decision Making&lt;/keyword&gt;&lt;keyword&gt;Diskectomy/*methods&lt;/keyword&gt;&lt;keyword&gt;Humans&lt;/keyword&gt;&lt;keyword&gt;Intervertebral Disc Displacement/*therapy&lt;/keyword&gt;&lt;keyword&gt;*Lumbar Vertebrae&lt;/keyword&gt;&lt;keyword&gt;Manipulation, Spinal/*methods&lt;/keyword&gt;&lt;/keywords&gt;&lt;dates&gt;&lt;year&gt;2006&lt;/year&gt;&lt;pub-dates&gt;&lt;date&gt;Feb&lt;/date&gt;&lt;/pub-dates&gt;&lt;/dates&gt;&lt;isbn&gt;0009-921X (Print)&amp;#xD;0009-921x&lt;/isbn&gt;&lt;accession-num&gt;16462442&lt;/accession-num&gt;&lt;urls&gt;&lt;/urls&gt;&lt;electronic-resource-num&gt;10.1097/01.blo.0000198724.54891.3a&lt;/electronic-resource-num&gt;&lt;remote-database-provider&gt;NLM&lt;/remote-database-provider&gt;&lt;language&gt;eng&lt;/language&gt;&lt;/record&gt;&lt;/Cite&gt;&lt;/EndNote&gt;</w:instrText>
        </w:r>
        <w:r w:rsidR="008B3538">
          <w:rPr>
            <w:rFonts w:eastAsiaTheme="minorHAnsi"/>
            <w:szCs w:val="20"/>
          </w:rPr>
          <w:fldChar w:fldCharType="separate"/>
        </w:r>
        <w:r w:rsidR="008B3538" w:rsidRPr="00CE3684">
          <w:rPr>
            <w:rFonts w:eastAsiaTheme="minorHAnsi"/>
            <w:noProof/>
            <w:szCs w:val="20"/>
            <w:vertAlign w:val="superscript"/>
          </w:rPr>
          <w:t>11</w:t>
        </w:r>
        <w:r w:rsidR="008B3538">
          <w:rPr>
            <w:rFonts w:eastAsiaTheme="minorHAnsi"/>
            <w:szCs w:val="20"/>
          </w:rPr>
          <w:fldChar w:fldCharType="end"/>
        </w:r>
      </w:hyperlink>
      <w:r w:rsidRPr="00215A4C">
        <w:rPr>
          <w:rFonts w:eastAsiaTheme="minorHAnsi"/>
          <w:szCs w:val="20"/>
        </w:rPr>
        <w:t xml:space="preserve"> </w:t>
      </w:r>
      <w:r w:rsidR="002476DB">
        <w:rPr>
          <w:rFonts w:eastAsiaTheme="minorHAnsi" w:hint="eastAsia"/>
          <w:szCs w:val="20"/>
        </w:rPr>
        <w:t xml:space="preserve">최종적으로 </w:t>
      </w:r>
      <w:r w:rsidRPr="00215A4C">
        <w:rPr>
          <w:rFonts w:eastAsiaTheme="minorHAnsi"/>
          <w:szCs w:val="20"/>
        </w:rPr>
        <w:t>무작위대조연구</w:t>
      </w:r>
      <w:r w:rsidRPr="00215A4C">
        <w:rPr>
          <w:rFonts w:eastAsiaTheme="minorHAnsi"/>
          <w:color w:val="000000" w:themeColor="text1"/>
          <w:szCs w:val="20"/>
        </w:rPr>
        <w:t xml:space="preserve"> 1편</w:t>
      </w:r>
      <w:r w:rsidR="002476DB">
        <w:rPr>
          <w:rFonts w:eastAsiaTheme="minorHAnsi" w:hint="eastAsia"/>
          <w:color w:val="000000" w:themeColor="text1"/>
          <w:szCs w:val="20"/>
        </w:rPr>
        <w:t>이</w:t>
      </w:r>
      <w:r w:rsidRPr="00215A4C">
        <w:rPr>
          <w:rFonts w:eastAsiaTheme="minorHAnsi"/>
          <w:color w:val="000000" w:themeColor="text1"/>
          <w:szCs w:val="20"/>
        </w:rPr>
        <w:t xml:space="preserve"> </w:t>
      </w:r>
      <w:r w:rsidRPr="00215A4C">
        <w:rPr>
          <w:rFonts w:eastAsiaTheme="minorHAnsi" w:hint="eastAsia"/>
          <w:color w:val="000000" w:themeColor="text1"/>
          <w:szCs w:val="20"/>
        </w:rPr>
        <w:t>선정되었다</w:t>
      </w:r>
      <w:r w:rsidRPr="00215A4C">
        <w:rPr>
          <w:rFonts w:eastAsiaTheme="minorHAnsi"/>
          <w:color w:val="000000" w:themeColor="text1"/>
          <w:szCs w:val="20"/>
        </w:rPr>
        <w:t>.</w:t>
      </w:r>
      <w:hyperlink w:anchor="_ENREF_12" w:tooltip="Unlu, 2008 #94" w:history="1">
        <w:r w:rsidR="008B3538" w:rsidRPr="000F3174">
          <w:rPr>
            <w:rFonts w:eastAsiaTheme="minorHAnsi"/>
            <w:color w:val="000000" w:themeColor="text1"/>
            <w:szCs w:val="20"/>
          </w:rPr>
          <w:fldChar w:fldCharType="begin">
            <w:fldData xml:space="preserve">PEVuZE5vdGU+PENpdGU+PEF1dGhvcj5Vbmx1PC9BdXRob3I+PFllYXI+MjAwODwvWWVhcj48UmVj
TnVtPjk0PC9SZWNOdW0+PERpc3BsYXlUZXh0PjxzdHlsZSBmYWNlPSJzdXBlcnNjcmlwdCI+MTI8
L3N0eWxlPjwvRGlzcGxheVRleHQ+PHJlY29yZD48cmVjLW51bWJlcj45NDwvcmVjLW51bWJlcj48
Zm9yZWlnbi1rZXlzPjxrZXkgYXBwPSJFTiIgZGItaWQ9ImZkMmE5ejBmM2VlcDBkZXg1enF2ejll
MnpzYWU5cmY1ZnBmZSI+OTQ8L2tleT48L2ZvcmVpZ24ta2V5cz48cmVmLXR5cGUgbmFtZT0iSm91
cm5hbCBBcnRpY2xlIj4xNzwvcmVmLXR5cGU+PGNvbnRyaWJ1dG9ycz48YXV0aG9ycz48YXV0aG9y
PlVubHUsIFouPC9hdXRob3I+PGF1dGhvcj5UYXNjaSwgUy48L2F1dGhvcj48YXV0aG9yPlRhcmhh
biwgUy48L2F1dGhvcj48YXV0aG9yPlBhYnVzY3UsIFkuPC9hdXRob3I+PGF1dGhvcj5Jc2xhaywg
Uy48L2F1dGhvcj48L2F1dGhvcnM+PC9jb250cmlidXRvcnM+PGF1dGgtYWRkcmVzcz5EZXBhcnRt
ZW50IG9mIFBoeXNpY2FsIE1lZGljaW5lIGFuZCBSZWhhYmlsaXRhdGlvbiwgTWVkaWNhbCBGYWN1
bHR5LCBDZWxhbCBCYXlhciBVbml2ZXJzaXR5LCBNYW5pc2EsIFR1cmtleS4gemVsaWhhdW5sdUB5
YWhvby5jb208L2F1dGgtYWRkcmVzcz48dGl0bGVzPjx0aXRsZT5Db21wYXJpc29uIG9mIDMgcGh5
c2ljYWwgdGhlcmFweSBtb2RhbGl0aWVzIGZvciBhY3V0ZSBwYWluIGluIGx1bWJhciBkaXNjIGhl
cm5pYXRpb24gbWVhc3VyZWQgYnkgY2xpbmljYWwgZXZhbHVhdGlvbiBhbmQgbWFnbmV0aWMgcmVz
b25hbmNlIGltYWdpbmc8L3RpdGxlPjxzZWNvbmRhcnktdGl0bGU+SiBNYW5pcHVsYXRpdmUgUGh5
c2lvbCBUaGVyPC9zZWNvbmRhcnktdGl0bGU+PGFsdC10aXRsZT5Kb3VybmFsIG9mIG1hbmlwdWxh
dGl2ZSBhbmQgcGh5c2lvbG9naWNhbCB0aGVyYXBldXRpY3M8L2FsdC10aXRsZT48L3RpdGxlcz48
cGVyaW9kaWNhbD48ZnVsbC10aXRsZT5KIE1hbmlwdWxhdGl2ZSBQaHlzaW9sIFRoZXI8L2Z1bGwt
dGl0bGU+PGFiYnItMT5Kb3VybmFsIG9mIG1hbmlwdWxhdGl2ZSBhbmQgcGh5c2lvbG9naWNhbCB0
aGVyYXBldXRpY3M8L2FiYnItMT48L3BlcmlvZGljYWw+PGFsdC1wZXJpb2RpY2FsPjxmdWxsLXRp
dGxlPkogTWFuaXB1bGF0aXZlIFBoeXNpb2wgVGhlcjwvZnVsbC10aXRsZT48YWJici0xPkpvdXJu
YWwgb2YgbWFuaXB1bGF0aXZlIGFuZCBwaHlzaW9sb2dpY2FsIHRoZXJhcGV1dGljczwvYWJici0x
PjwvYWx0LXBlcmlvZGljYWw+PHBhZ2VzPjE5MS04PC9wYWdlcz48dm9sdW1lPjMxPC92b2x1bWU+
PG51bWJlcj4zPC9udW1iZXI+PGVkaXRpb24+MjAwOC8wNC8wOTwvZWRpdGlvbj48a2V5d29yZHM+
PGtleXdvcmQ+QWN1dGUgRGlzZWFzZTwva2V5d29yZD48a2V5d29yZD5BZHVsdDwva2V5d29yZD48
a2V5d29yZD5GZW1hbGU8L2tleXdvcmQ+PGtleXdvcmQ+Rm9sbG93LVVwIFN0dWRpZXM8L2tleXdv
cmQ+PGtleXdvcmQ+SHVtYW5zPC9rZXl3b3JkPjxrZXl3b3JkPkludGVydmVydGVicmFsIERpc2Mg
RGlzcGxhY2VtZW50L2NvbXBsaWNhdGlvbnMvIGRpYWdub3Npcy8gdGhlcmFweTwva2V5d29yZD48
a2V5d29yZD5Mb3cgQmFjayBQYWluL2V0aW9sb2d5LyB0aGVyYXB5PC9rZXl3b3JkPjxrZXl3b3Jk
Pkxvdy1MZXZlbCBMaWdodCBUaGVyYXB5LyBtZXRob2RzPC9rZXl3b3JkPjxrZXl3b3JkPkx1bWJh
ciBWZXJ0ZWJyYWUvcGF0aG9sb2d5LyBwaHlzaW9wYXRob2xvZ3k8L2tleXdvcmQ+PGtleXdvcmQ+
TWFnbmV0aWMgUmVzb25hbmNlIEltYWdpbmc8L2tleXdvcmQ+PGtleXdvcmQ+TWFsZTwva2V5d29y
ZD48a2V5d29yZD5NaWRkbGUgQWdlZDwva2V5d29yZD48a2V5d29yZD5QYWluIE1lYXN1cmVtZW50
PC9rZXl3b3JkPjxrZXl3b3JkPlBoeXNpY2FsIEV4YW1pbmF0aW9uPC9rZXl3b3JkPjxrZXl3b3Jk
PlF1YWxpdHkgb2YgTGlmZTwva2V5d29yZD48a2V5d29yZD5TZXZlcml0eSBvZiBJbGxuZXNzIElu
ZGV4PC9rZXl3b3JkPjxrZXl3b3JkPlRyYWN0aW9uLyBtZXRob2RzPC9rZXl3b3JkPjxrZXl3b3Jk
PlRyZWF0bWVudCBPdXRjb21lPC9rZXl3b3JkPjxrZXl3b3JkPlVsdHJhc29uaWMgVGhlcmFweS8g
bWV0aG9kczwva2V5d29yZD48L2tleXdvcmRzPjxkYXRlcz48eWVhcj4yMDA4PC95ZWFyPjxwdWIt
ZGF0ZXM+PGRhdGU+TWFyPC9kYXRlPjwvcHViLWRhdGVzPjwvZGF0ZXM+PGlzYm4+MTUzMi02NTg2
IChFbGVjdHJvbmljKSYjeEQ7MDE2MS00NzU0IChMaW5raW5nKTwvaXNibj48YWNjZXNzaW9uLW51
bT4xODM5NDQ5NTwvYWNjZXNzaW9uLW51bT48dXJscz48L3VybHM+PGVsZWN0cm9uaWMtcmVzb3Vy
Y2UtbnVtPjEwLjEwMTYvai5qbXB0LjIwMDguMDIuMDAxPC9lbGVjdHJvbmljLXJlc291cmNlLW51
bT48cmVtb3RlLWRhdGFiYXNlLXByb3ZpZGVyPk5MTTwvcmVtb3RlLWRhdGFiYXNlLXByb3ZpZGVy
PjxsYW5ndWFnZT5lbmc8L2xhbmd1YWdlPjwvcmVjb3JkPjwvQ2l0ZT48L0VuZE5vdGU+
</w:fldData>
          </w:fldChar>
        </w:r>
        <w:r w:rsidR="008B3538">
          <w:rPr>
            <w:rFonts w:eastAsiaTheme="minorHAnsi"/>
            <w:color w:val="000000" w:themeColor="text1"/>
            <w:szCs w:val="20"/>
          </w:rPr>
          <w:instrText xml:space="preserve"> ADDIN EN.CITE </w:instrText>
        </w:r>
        <w:r w:rsidR="008B3538">
          <w:rPr>
            <w:rFonts w:eastAsiaTheme="minorHAnsi"/>
            <w:color w:val="000000" w:themeColor="text1"/>
            <w:szCs w:val="20"/>
          </w:rPr>
          <w:fldChar w:fldCharType="begin">
            <w:fldData xml:space="preserve">PEVuZE5vdGU+PENpdGU+PEF1dGhvcj5Vbmx1PC9BdXRob3I+PFllYXI+MjAwODwvWWVhcj48UmVj
TnVtPjk0PC9SZWNOdW0+PERpc3BsYXlUZXh0PjxzdHlsZSBmYWNlPSJzdXBlcnNjcmlwdCI+MTI8
L3N0eWxlPjwvRGlzcGxheVRleHQ+PHJlY29yZD48cmVjLW51bWJlcj45NDwvcmVjLW51bWJlcj48
Zm9yZWlnbi1rZXlzPjxrZXkgYXBwPSJFTiIgZGItaWQ9ImZkMmE5ejBmM2VlcDBkZXg1enF2ejll
MnpzYWU5cmY1ZnBmZSI+OTQ8L2tleT48L2ZvcmVpZ24ta2V5cz48cmVmLXR5cGUgbmFtZT0iSm91
cm5hbCBBcnRpY2xlIj4xNzwvcmVmLXR5cGU+PGNvbnRyaWJ1dG9ycz48YXV0aG9ycz48YXV0aG9y
PlVubHUsIFouPC9hdXRob3I+PGF1dGhvcj5UYXNjaSwgUy48L2F1dGhvcj48YXV0aG9yPlRhcmhh
biwgUy48L2F1dGhvcj48YXV0aG9yPlBhYnVzY3UsIFkuPC9hdXRob3I+PGF1dGhvcj5Jc2xhaywg
Uy48L2F1dGhvcj48L2F1dGhvcnM+PC9jb250cmlidXRvcnM+PGF1dGgtYWRkcmVzcz5EZXBhcnRt
ZW50IG9mIFBoeXNpY2FsIE1lZGljaW5lIGFuZCBSZWhhYmlsaXRhdGlvbiwgTWVkaWNhbCBGYWN1
bHR5LCBDZWxhbCBCYXlhciBVbml2ZXJzaXR5LCBNYW5pc2EsIFR1cmtleS4gemVsaWhhdW5sdUB5
YWhvby5jb208L2F1dGgtYWRkcmVzcz48dGl0bGVzPjx0aXRsZT5Db21wYXJpc29uIG9mIDMgcGh5
c2ljYWwgdGhlcmFweSBtb2RhbGl0aWVzIGZvciBhY3V0ZSBwYWluIGluIGx1bWJhciBkaXNjIGhl
cm5pYXRpb24gbWVhc3VyZWQgYnkgY2xpbmljYWwgZXZhbHVhdGlvbiBhbmQgbWFnbmV0aWMgcmVz
b25hbmNlIGltYWdpbmc8L3RpdGxlPjxzZWNvbmRhcnktdGl0bGU+SiBNYW5pcHVsYXRpdmUgUGh5
c2lvbCBUaGVyPC9zZWNvbmRhcnktdGl0bGU+PGFsdC10aXRsZT5Kb3VybmFsIG9mIG1hbmlwdWxh
dGl2ZSBhbmQgcGh5c2lvbG9naWNhbCB0aGVyYXBldXRpY3M8L2FsdC10aXRsZT48L3RpdGxlcz48
cGVyaW9kaWNhbD48ZnVsbC10aXRsZT5KIE1hbmlwdWxhdGl2ZSBQaHlzaW9sIFRoZXI8L2Z1bGwt
dGl0bGU+PGFiYnItMT5Kb3VybmFsIG9mIG1hbmlwdWxhdGl2ZSBhbmQgcGh5c2lvbG9naWNhbCB0
aGVyYXBldXRpY3M8L2FiYnItMT48L3BlcmlvZGljYWw+PGFsdC1wZXJpb2RpY2FsPjxmdWxsLXRp
dGxlPkogTWFuaXB1bGF0aXZlIFBoeXNpb2wgVGhlcjwvZnVsbC10aXRsZT48YWJici0xPkpvdXJu
YWwgb2YgbWFuaXB1bGF0aXZlIGFuZCBwaHlzaW9sb2dpY2FsIHRoZXJhcGV1dGljczwvYWJici0x
PjwvYWx0LXBlcmlvZGljYWw+PHBhZ2VzPjE5MS04PC9wYWdlcz48dm9sdW1lPjMxPC92b2x1bWU+
PG51bWJlcj4zPC9udW1iZXI+PGVkaXRpb24+MjAwOC8wNC8wOTwvZWRpdGlvbj48a2V5d29yZHM+
PGtleXdvcmQ+QWN1dGUgRGlzZWFzZTwva2V5d29yZD48a2V5d29yZD5BZHVsdDwva2V5d29yZD48
a2V5d29yZD5GZW1hbGU8L2tleXdvcmQ+PGtleXdvcmQ+Rm9sbG93LVVwIFN0dWRpZXM8L2tleXdv
cmQ+PGtleXdvcmQ+SHVtYW5zPC9rZXl3b3JkPjxrZXl3b3JkPkludGVydmVydGVicmFsIERpc2Mg
RGlzcGxhY2VtZW50L2NvbXBsaWNhdGlvbnMvIGRpYWdub3Npcy8gdGhlcmFweTwva2V5d29yZD48
a2V5d29yZD5Mb3cgQmFjayBQYWluL2V0aW9sb2d5LyB0aGVyYXB5PC9rZXl3b3JkPjxrZXl3b3Jk
Pkxvdy1MZXZlbCBMaWdodCBUaGVyYXB5LyBtZXRob2RzPC9rZXl3b3JkPjxrZXl3b3JkPkx1bWJh
ciBWZXJ0ZWJyYWUvcGF0aG9sb2d5LyBwaHlzaW9wYXRob2xvZ3k8L2tleXdvcmQ+PGtleXdvcmQ+
TWFnbmV0aWMgUmVzb25hbmNlIEltYWdpbmc8L2tleXdvcmQ+PGtleXdvcmQ+TWFsZTwva2V5d29y
ZD48a2V5d29yZD5NaWRkbGUgQWdlZDwva2V5d29yZD48a2V5d29yZD5QYWluIE1lYXN1cmVtZW50
PC9rZXl3b3JkPjxrZXl3b3JkPlBoeXNpY2FsIEV4YW1pbmF0aW9uPC9rZXl3b3JkPjxrZXl3b3Jk
PlF1YWxpdHkgb2YgTGlmZTwva2V5d29yZD48a2V5d29yZD5TZXZlcml0eSBvZiBJbGxuZXNzIElu
ZGV4PC9rZXl3b3JkPjxrZXl3b3JkPlRyYWN0aW9uLyBtZXRob2RzPC9rZXl3b3JkPjxrZXl3b3Jk
PlRyZWF0bWVudCBPdXRjb21lPC9rZXl3b3JkPjxrZXl3b3JkPlVsdHJhc29uaWMgVGhlcmFweS8g
bWV0aG9kczwva2V5d29yZD48L2tleXdvcmRzPjxkYXRlcz48eWVhcj4yMDA4PC95ZWFyPjxwdWIt
ZGF0ZXM+PGRhdGU+TWFyPC9kYXRlPjwvcHViLWRhdGVzPjwvZGF0ZXM+PGlzYm4+MTUzMi02NTg2
IChFbGVjdHJvbmljKSYjeEQ7MDE2MS00NzU0IChMaW5raW5nKTwvaXNibj48YWNjZXNzaW9uLW51
bT4xODM5NDQ5NTwvYWNjZXNzaW9uLW51bT48dXJscz48L3VybHM+PGVsZWN0cm9uaWMtcmVzb3Vy
Y2UtbnVtPjEwLjEwMTYvai5qbXB0LjIwMDguMDIuMDAxPC9lbGVjdHJvbmljLXJlc291cmNlLW51
bT48cmVtb3RlLWRhdGFiYXNlLXByb3ZpZGVyPk5MTTwvcmVtb3RlLWRhdGFiYXNlLXByb3ZpZGVy
PjxsYW5ndWFnZT5lbmc8L2xhbmd1YWdlPjwvcmVjb3JkPjwvQ2l0ZT48L0VuZE5vdGU+
</w:fldData>
          </w:fldChar>
        </w:r>
        <w:r w:rsidR="008B3538">
          <w:rPr>
            <w:rFonts w:eastAsiaTheme="minorHAnsi"/>
            <w:color w:val="000000" w:themeColor="text1"/>
            <w:szCs w:val="20"/>
          </w:rPr>
          <w:instrText xml:space="preserve"> ADDIN EN.CITE.DATA </w:instrText>
        </w:r>
        <w:r w:rsidR="008B3538">
          <w:rPr>
            <w:rFonts w:eastAsiaTheme="minorHAnsi"/>
            <w:color w:val="000000" w:themeColor="text1"/>
            <w:szCs w:val="20"/>
          </w:rPr>
        </w:r>
        <w:r w:rsidR="008B3538">
          <w:rPr>
            <w:rFonts w:eastAsiaTheme="minorHAnsi"/>
            <w:color w:val="000000" w:themeColor="text1"/>
            <w:szCs w:val="20"/>
          </w:rPr>
          <w:fldChar w:fldCharType="end"/>
        </w:r>
        <w:r w:rsidR="008B3538" w:rsidRPr="000F3174">
          <w:rPr>
            <w:rFonts w:eastAsiaTheme="minorHAnsi"/>
            <w:color w:val="000000" w:themeColor="text1"/>
            <w:szCs w:val="20"/>
          </w:rPr>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12</w:t>
        </w:r>
        <w:r w:rsidR="008B3538" w:rsidRPr="000F3174">
          <w:rPr>
            <w:rFonts w:eastAsiaTheme="minorHAnsi"/>
            <w:color w:val="000000" w:themeColor="text1"/>
            <w:szCs w:val="20"/>
          </w:rPr>
          <w:fldChar w:fldCharType="end"/>
        </w:r>
      </w:hyperlink>
      <w:r w:rsidRPr="00215A4C">
        <w:rPr>
          <w:rFonts w:eastAsiaTheme="minorHAnsi"/>
          <w:color w:val="000000" w:themeColor="text1"/>
          <w:szCs w:val="20"/>
        </w:rPr>
        <w:t xml:space="preserve"> </w:t>
      </w:r>
      <w:r w:rsidRPr="00215A4C">
        <w:rPr>
          <w:rFonts w:eastAsiaTheme="minorHAnsi" w:hint="eastAsia"/>
          <w:szCs w:val="20"/>
        </w:rPr>
        <w:t>급성</w:t>
      </w:r>
      <w:r w:rsidRPr="00215A4C">
        <w:rPr>
          <w:rFonts w:eastAsiaTheme="minorHAnsi"/>
          <w:szCs w:val="20"/>
        </w:rPr>
        <w:t xml:space="preserve"> </w:t>
      </w:r>
      <w:r w:rsidRPr="00215A4C">
        <w:rPr>
          <w:rFonts w:eastAsiaTheme="minorHAnsi" w:hint="eastAsia"/>
          <w:szCs w:val="20"/>
        </w:rPr>
        <w:t>추간판</w:t>
      </w:r>
      <w:r w:rsidRPr="00215A4C">
        <w:rPr>
          <w:rFonts w:eastAsiaTheme="minorHAnsi"/>
          <w:szCs w:val="20"/>
        </w:rPr>
        <w:t xml:space="preserve"> </w:t>
      </w:r>
      <w:r w:rsidRPr="00215A4C">
        <w:rPr>
          <w:rFonts w:eastAsiaTheme="minorHAnsi" w:hint="eastAsia"/>
          <w:szCs w:val="20"/>
        </w:rPr>
        <w:t>탈출증</w:t>
      </w:r>
      <w:r w:rsidRPr="00215A4C">
        <w:rPr>
          <w:rFonts w:eastAsiaTheme="minorHAnsi"/>
          <w:szCs w:val="20"/>
        </w:rPr>
        <w:t xml:space="preserve"> </w:t>
      </w:r>
      <w:r w:rsidRPr="00215A4C">
        <w:rPr>
          <w:rFonts w:eastAsiaTheme="minorHAnsi" w:hint="eastAsia"/>
          <w:szCs w:val="20"/>
        </w:rPr>
        <w:t>환자</w:t>
      </w:r>
      <w:r w:rsidRPr="00215A4C">
        <w:rPr>
          <w:rFonts w:eastAsiaTheme="minorHAnsi"/>
          <w:szCs w:val="20"/>
        </w:rPr>
        <w:t xml:space="preserve"> 60명을 </w:t>
      </w:r>
      <w:r w:rsidRPr="00215A4C">
        <w:rPr>
          <w:rFonts w:eastAsiaTheme="minorHAnsi" w:hint="eastAsia"/>
          <w:szCs w:val="20"/>
        </w:rPr>
        <w:t>견인치료</w:t>
      </w:r>
      <w:r w:rsidRPr="00215A4C">
        <w:rPr>
          <w:rFonts w:eastAsiaTheme="minorHAnsi"/>
          <w:szCs w:val="20"/>
        </w:rPr>
        <w:t xml:space="preserve">, </w:t>
      </w:r>
      <w:r w:rsidRPr="00215A4C">
        <w:rPr>
          <w:rFonts w:eastAsiaTheme="minorHAnsi" w:hint="eastAsia"/>
          <w:szCs w:val="20"/>
        </w:rPr>
        <w:t>초음파</w:t>
      </w:r>
      <w:r w:rsidRPr="00215A4C">
        <w:rPr>
          <w:rFonts w:eastAsiaTheme="minorHAnsi"/>
          <w:szCs w:val="20"/>
        </w:rPr>
        <w:t xml:space="preserve">, </w:t>
      </w:r>
      <w:r w:rsidRPr="00215A4C">
        <w:rPr>
          <w:rFonts w:eastAsiaTheme="minorHAnsi" w:hint="eastAsia"/>
          <w:szCs w:val="20"/>
        </w:rPr>
        <w:t>저출력레이저의</w:t>
      </w:r>
      <w:r w:rsidRPr="00215A4C">
        <w:rPr>
          <w:rFonts w:eastAsiaTheme="minorHAnsi"/>
          <w:szCs w:val="20"/>
        </w:rPr>
        <w:t xml:space="preserve"> </w:t>
      </w:r>
      <w:r w:rsidRPr="00215A4C">
        <w:rPr>
          <w:rFonts w:eastAsiaTheme="minorHAnsi" w:hint="eastAsia"/>
          <w:szCs w:val="20"/>
        </w:rPr>
        <w:t>세</w:t>
      </w:r>
      <w:r w:rsidRPr="00215A4C">
        <w:rPr>
          <w:rFonts w:eastAsiaTheme="minorHAnsi"/>
          <w:szCs w:val="20"/>
        </w:rPr>
        <w:t xml:space="preserve"> </w:t>
      </w:r>
      <w:r w:rsidRPr="00215A4C">
        <w:rPr>
          <w:rFonts w:eastAsiaTheme="minorHAnsi" w:hint="eastAsia"/>
          <w:szCs w:val="20"/>
        </w:rPr>
        <w:t>집단으로</w:t>
      </w:r>
      <w:r w:rsidRPr="00215A4C">
        <w:rPr>
          <w:rFonts w:eastAsiaTheme="minorHAnsi"/>
          <w:szCs w:val="20"/>
        </w:rPr>
        <w:t xml:space="preserve"> </w:t>
      </w:r>
      <w:r w:rsidRPr="00215A4C">
        <w:rPr>
          <w:rFonts w:eastAsiaTheme="minorHAnsi" w:hint="eastAsia"/>
          <w:szCs w:val="20"/>
        </w:rPr>
        <w:t>각각</w:t>
      </w:r>
      <w:r w:rsidRPr="00215A4C">
        <w:rPr>
          <w:rFonts w:eastAsiaTheme="minorHAnsi"/>
          <w:szCs w:val="20"/>
        </w:rPr>
        <w:t xml:space="preserve"> 20명씩 </w:t>
      </w:r>
      <w:r w:rsidRPr="00215A4C">
        <w:rPr>
          <w:rFonts w:eastAsiaTheme="minorHAnsi" w:hint="eastAsia"/>
          <w:szCs w:val="20"/>
        </w:rPr>
        <w:t>나누어</w:t>
      </w:r>
      <w:r w:rsidRPr="00215A4C">
        <w:rPr>
          <w:rFonts w:eastAsiaTheme="minorHAnsi"/>
          <w:szCs w:val="20"/>
        </w:rPr>
        <w:t xml:space="preserve"> 3주동안 15회의 </w:t>
      </w:r>
      <w:r w:rsidRPr="00215A4C">
        <w:rPr>
          <w:rFonts w:eastAsiaTheme="minorHAnsi" w:hint="eastAsia"/>
          <w:szCs w:val="20"/>
        </w:rPr>
        <w:t>치료를</w:t>
      </w:r>
      <w:r w:rsidRPr="00215A4C">
        <w:rPr>
          <w:rFonts w:eastAsiaTheme="minorHAnsi"/>
          <w:szCs w:val="20"/>
        </w:rPr>
        <w:t xml:space="preserve"> </w:t>
      </w:r>
      <w:r w:rsidRPr="00215A4C">
        <w:rPr>
          <w:rFonts w:eastAsiaTheme="minorHAnsi" w:hint="eastAsia"/>
          <w:szCs w:val="20"/>
        </w:rPr>
        <w:t>시행한</w:t>
      </w:r>
      <w:r w:rsidRPr="00215A4C">
        <w:rPr>
          <w:rFonts w:eastAsiaTheme="minorHAnsi"/>
          <w:szCs w:val="20"/>
        </w:rPr>
        <w:t xml:space="preserve"> </w:t>
      </w:r>
      <w:r w:rsidRPr="00215A4C">
        <w:rPr>
          <w:rFonts w:eastAsiaTheme="minorHAnsi" w:hint="eastAsia"/>
          <w:szCs w:val="20"/>
        </w:rPr>
        <w:t>결과</w:t>
      </w:r>
      <w:r w:rsidRPr="00215A4C">
        <w:rPr>
          <w:rFonts w:eastAsiaTheme="minorHAnsi"/>
          <w:szCs w:val="20"/>
        </w:rPr>
        <w:t xml:space="preserve">, </w:t>
      </w:r>
      <w:r w:rsidRPr="00215A4C">
        <w:rPr>
          <w:rFonts w:eastAsiaTheme="minorHAnsi" w:hint="eastAsia"/>
          <w:szCs w:val="20"/>
        </w:rPr>
        <w:t>치료</w:t>
      </w:r>
      <w:r w:rsidR="0057313E">
        <w:rPr>
          <w:rFonts w:eastAsiaTheme="minorHAnsi" w:hint="eastAsia"/>
          <w:szCs w:val="20"/>
        </w:rPr>
        <w:t xml:space="preserve"> </w:t>
      </w:r>
      <w:r w:rsidRPr="00215A4C">
        <w:rPr>
          <w:rFonts w:eastAsiaTheme="minorHAnsi" w:hint="eastAsia"/>
          <w:szCs w:val="20"/>
        </w:rPr>
        <w:t>직후</w:t>
      </w:r>
      <w:r w:rsidRPr="00215A4C">
        <w:rPr>
          <w:rFonts w:eastAsiaTheme="minorHAnsi"/>
          <w:szCs w:val="20"/>
        </w:rPr>
        <w:t>, 1달</w:t>
      </w:r>
      <w:r w:rsidR="002476DB">
        <w:rPr>
          <w:rFonts w:eastAsiaTheme="minorHAnsi" w:hint="eastAsia"/>
          <w:szCs w:val="20"/>
        </w:rPr>
        <w:t xml:space="preserve"> </w:t>
      </w:r>
      <w:r w:rsidRPr="00215A4C">
        <w:rPr>
          <w:rFonts w:eastAsiaTheme="minorHAnsi"/>
          <w:szCs w:val="20"/>
        </w:rPr>
        <w:t>후, 3달</w:t>
      </w:r>
      <w:r w:rsidR="002476DB">
        <w:rPr>
          <w:rFonts w:eastAsiaTheme="minorHAnsi" w:hint="eastAsia"/>
          <w:szCs w:val="20"/>
        </w:rPr>
        <w:t xml:space="preserve"> </w:t>
      </w:r>
      <w:r w:rsidRPr="00215A4C">
        <w:rPr>
          <w:rFonts w:eastAsiaTheme="minorHAnsi"/>
          <w:szCs w:val="20"/>
        </w:rPr>
        <w:t xml:space="preserve">후 </w:t>
      </w:r>
      <w:r w:rsidR="002476DB">
        <w:rPr>
          <w:rFonts w:eastAsiaTheme="minorHAnsi" w:hint="eastAsia"/>
          <w:szCs w:val="20"/>
        </w:rPr>
        <w:t>모든 집단에서</w:t>
      </w:r>
      <w:r w:rsidRPr="00215A4C">
        <w:rPr>
          <w:rFonts w:eastAsiaTheme="minorHAnsi"/>
          <w:szCs w:val="20"/>
        </w:rPr>
        <w:t xml:space="preserve"> </w:t>
      </w:r>
      <w:r w:rsidRPr="00215A4C">
        <w:rPr>
          <w:rFonts w:eastAsiaTheme="minorHAnsi" w:hint="eastAsia"/>
          <w:szCs w:val="20"/>
        </w:rPr>
        <w:t>통증</w:t>
      </w:r>
      <w:r w:rsidRPr="00215A4C">
        <w:rPr>
          <w:rFonts w:eastAsiaTheme="minorHAnsi"/>
          <w:szCs w:val="20"/>
        </w:rPr>
        <w:t xml:space="preserve"> </w:t>
      </w:r>
      <w:r w:rsidRPr="00215A4C">
        <w:rPr>
          <w:rFonts w:eastAsiaTheme="minorHAnsi" w:hint="eastAsia"/>
          <w:szCs w:val="20"/>
        </w:rPr>
        <w:t>및</w:t>
      </w:r>
      <w:r w:rsidRPr="00215A4C">
        <w:rPr>
          <w:rFonts w:eastAsiaTheme="minorHAnsi"/>
          <w:szCs w:val="20"/>
        </w:rPr>
        <w:t xml:space="preserve"> </w:t>
      </w:r>
      <w:r w:rsidRPr="00215A4C">
        <w:rPr>
          <w:rFonts w:eastAsiaTheme="minorHAnsi" w:hint="eastAsia"/>
          <w:szCs w:val="20"/>
        </w:rPr>
        <w:t>장애점수</w:t>
      </w:r>
      <w:r w:rsidRPr="00215A4C">
        <w:rPr>
          <w:rFonts w:eastAsiaTheme="minorHAnsi"/>
          <w:szCs w:val="20"/>
        </w:rPr>
        <w:t xml:space="preserve"> (Roland Disability Questionnaire, Modified Oswestry Disatility Questionnaire)</w:t>
      </w:r>
      <w:r w:rsidR="002476DB">
        <w:rPr>
          <w:rFonts w:eastAsiaTheme="minorHAnsi" w:hint="eastAsia"/>
          <w:szCs w:val="20"/>
        </w:rPr>
        <w:t>의</w:t>
      </w:r>
      <w:r w:rsidRPr="00215A4C">
        <w:rPr>
          <w:rFonts w:eastAsiaTheme="minorHAnsi"/>
          <w:szCs w:val="20"/>
        </w:rPr>
        <w:t xml:space="preserve"> </w:t>
      </w:r>
      <w:r w:rsidRPr="00215A4C">
        <w:rPr>
          <w:rFonts w:eastAsiaTheme="minorHAnsi" w:hint="eastAsia"/>
          <w:szCs w:val="20"/>
        </w:rPr>
        <w:t>유의한</w:t>
      </w:r>
      <w:r w:rsidRPr="00215A4C">
        <w:rPr>
          <w:rFonts w:eastAsiaTheme="minorHAnsi"/>
          <w:szCs w:val="20"/>
        </w:rPr>
        <w:t xml:space="preserve"> </w:t>
      </w:r>
      <w:r w:rsidRPr="00215A4C">
        <w:rPr>
          <w:rFonts w:eastAsiaTheme="minorHAnsi" w:hint="eastAsia"/>
          <w:szCs w:val="20"/>
        </w:rPr>
        <w:t>호전이</w:t>
      </w:r>
      <w:r w:rsidRPr="00215A4C">
        <w:rPr>
          <w:rFonts w:eastAsiaTheme="minorHAnsi"/>
          <w:szCs w:val="20"/>
        </w:rPr>
        <w:t xml:space="preserve"> </w:t>
      </w:r>
      <w:r w:rsidRPr="00215A4C">
        <w:rPr>
          <w:rFonts w:eastAsiaTheme="minorHAnsi" w:hint="eastAsia"/>
          <w:szCs w:val="20"/>
        </w:rPr>
        <w:t>관찰되었으</w:t>
      </w:r>
      <w:r w:rsidR="002476DB">
        <w:rPr>
          <w:rFonts w:eastAsiaTheme="minorHAnsi" w:hint="eastAsia"/>
          <w:szCs w:val="20"/>
        </w:rPr>
        <w:t>나</w:t>
      </w:r>
      <w:r w:rsidRPr="00215A4C">
        <w:rPr>
          <w:rFonts w:eastAsiaTheme="minorHAnsi"/>
          <w:szCs w:val="20"/>
        </w:rPr>
        <w:t xml:space="preserve"> </w:t>
      </w:r>
      <w:r w:rsidRPr="00215A4C">
        <w:rPr>
          <w:rFonts w:eastAsiaTheme="minorHAnsi" w:hint="eastAsia"/>
          <w:szCs w:val="20"/>
        </w:rPr>
        <w:t>치료군</w:t>
      </w:r>
      <w:r w:rsidRPr="00215A4C">
        <w:rPr>
          <w:rFonts w:eastAsiaTheme="minorHAnsi"/>
          <w:szCs w:val="20"/>
        </w:rPr>
        <w:t xml:space="preserve"> </w:t>
      </w:r>
      <w:r w:rsidRPr="00215A4C">
        <w:rPr>
          <w:rFonts w:eastAsiaTheme="minorHAnsi" w:hint="eastAsia"/>
          <w:szCs w:val="20"/>
        </w:rPr>
        <w:t>간의</w:t>
      </w:r>
      <w:r w:rsidRPr="00215A4C">
        <w:rPr>
          <w:rFonts w:eastAsiaTheme="minorHAnsi"/>
          <w:szCs w:val="20"/>
        </w:rPr>
        <w:t xml:space="preserve"> </w:t>
      </w:r>
      <w:r w:rsidR="002476DB">
        <w:rPr>
          <w:rFonts w:eastAsiaTheme="minorHAnsi" w:hint="eastAsia"/>
          <w:szCs w:val="20"/>
        </w:rPr>
        <w:t xml:space="preserve">통계적으로 </w:t>
      </w:r>
      <w:r w:rsidRPr="00215A4C">
        <w:rPr>
          <w:rFonts w:eastAsiaTheme="minorHAnsi" w:hint="eastAsia"/>
          <w:szCs w:val="20"/>
        </w:rPr>
        <w:t>유의한</w:t>
      </w:r>
      <w:r w:rsidRPr="00215A4C">
        <w:rPr>
          <w:rFonts w:eastAsiaTheme="minorHAnsi"/>
          <w:szCs w:val="20"/>
        </w:rPr>
        <w:t xml:space="preserve"> </w:t>
      </w:r>
      <w:r w:rsidRPr="00215A4C">
        <w:rPr>
          <w:rFonts w:eastAsiaTheme="minorHAnsi" w:hint="eastAsia"/>
          <w:szCs w:val="20"/>
        </w:rPr>
        <w:t>차이는</w:t>
      </w:r>
      <w:r w:rsidRPr="00215A4C">
        <w:rPr>
          <w:rFonts w:eastAsiaTheme="minorHAnsi"/>
          <w:szCs w:val="20"/>
        </w:rPr>
        <w:t xml:space="preserve"> </w:t>
      </w:r>
      <w:r w:rsidRPr="00215A4C">
        <w:rPr>
          <w:rFonts w:eastAsiaTheme="minorHAnsi" w:hint="eastAsia"/>
          <w:szCs w:val="20"/>
        </w:rPr>
        <w:t>관찰되지</w:t>
      </w:r>
      <w:r w:rsidRPr="00215A4C">
        <w:rPr>
          <w:rFonts w:eastAsiaTheme="minorHAnsi"/>
          <w:szCs w:val="20"/>
        </w:rPr>
        <w:t xml:space="preserve"> </w:t>
      </w:r>
      <w:r w:rsidRPr="00215A4C">
        <w:rPr>
          <w:rFonts w:eastAsiaTheme="minorHAnsi" w:hint="eastAsia"/>
          <w:szCs w:val="20"/>
        </w:rPr>
        <w:t>않았다</w:t>
      </w:r>
      <w:hyperlink w:anchor="_ENREF_5" w:tooltip="Unlu, 2008 #9" w:history="1"/>
      <w:r w:rsidRPr="00215A4C">
        <w:rPr>
          <w:rFonts w:eastAsiaTheme="minorHAnsi"/>
          <w:szCs w:val="20"/>
        </w:rPr>
        <w:t xml:space="preserve">. </w:t>
      </w:r>
    </w:p>
    <w:p w:rsidR="00E819EE" w:rsidRPr="00215A4C" w:rsidRDefault="00E819EE" w:rsidP="00E819EE">
      <w:pPr>
        <w:pStyle w:val="a5"/>
        <w:wordWrap/>
        <w:ind w:firstLineChars="100" w:firstLine="200"/>
        <w:rPr>
          <w:rFonts w:eastAsiaTheme="minorHAnsi"/>
          <w:szCs w:val="20"/>
        </w:rPr>
      </w:pPr>
      <w:r w:rsidRPr="00215A4C">
        <w:rPr>
          <w:rFonts w:eastAsiaTheme="minorHAnsi" w:hint="eastAsia"/>
          <w:szCs w:val="20"/>
        </w:rPr>
        <w:t>연구방법상의</w:t>
      </w:r>
      <w:r w:rsidRPr="00215A4C">
        <w:rPr>
          <w:rFonts w:eastAsiaTheme="minorHAnsi"/>
          <w:szCs w:val="20"/>
        </w:rPr>
        <w:t xml:space="preserve"> 비뚤림위험이 높고, 연구</w:t>
      </w:r>
      <w:r w:rsidR="002476DB">
        <w:rPr>
          <w:rFonts w:eastAsiaTheme="minorHAnsi" w:hint="eastAsia"/>
          <w:szCs w:val="20"/>
        </w:rPr>
        <w:t xml:space="preserve"> 대상수가 적어 정확도가 낮고, 온열치료와 가성치료 또는 다른 치료방법과 직접적으로 비교한 것이 아니라 온열치료 두가지 방법과 견인치료를 비교한 연구방법으로 직접성이 떨어진다고 간주하여 </w:t>
      </w:r>
      <w:r w:rsidRPr="00215A4C">
        <w:rPr>
          <w:rFonts w:eastAsiaTheme="minorHAnsi"/>
          <w:szCs w:val="20"/>
        </w:rPr>
        <w:t>증거수준은 매우 낮</w:t>
      </w:r>
      <w:r w:rsidR="002476DB">
        <w:rPr>
          <w:rFonts w:eastAsiaTheme="minorHAnsi" w:hint="eastAsia"/>
          <w:szCs w:val="20"/>
        </w:rPr>
        <w:t>음으로</w:t>
      </w:r>
      <w:r w:rsidRPr="00215A4C">
        <w:rPr>
          <w:rFonts w:eastAsiaTheme="minorHAnsi"/>
          <w:szCs w:val="20"/>
        </w:rPr>
        <w:t xml:space="preserve"> 평가되었다. </w:t>
      </w:r>
      <w:r w:rsidR="002476DB">
        <w:rPr>
          <w:rFonts w:eastAsiaTheme="minorHAnsi" w:hint="eastAsia"/>
          <w:szCs w:val="20"/>
        </w:rPr>
        <w:t xml:space="preserve">그러나 </w:t>
      </w:r>
      <w:r w:rsidRPr="00215A4C">
        <w:rPr>
          <w:rFonts w:eastAsiaTheme="minorHAnsi"/>
          <w:szCs w:val="20"/>
        </w:rPr>
        <w:t xml:space="preserve">온열치료는 치료에 의한 위해에 비하여 이득이 높고, 환자와 의료진의 선호도가 높으며, 일선진료현장에서 쉽게 </w:t>
      </w:r>
      <w:r w:rsidR="002476DB">
        <w:rPr>
          <w:rFonts w:eastAsiaTheme="minorHAnsi" w:hint="eastAsia"/>
          <w:szCs w:val="20"/>
        </w:rPr>
        <w:t>적</w:t>
      </w:r>
      <w:r w:rsidRPr="00215A4C">
        <w:rPr>
          <w:rFonts w:eastAsiaTheme="minorHAnsi"/>
          <w:szCs w:val="20"/>
        </w:rPr>
        <w:t>용가능하여 수용성이 높은 장점이 있어 권고할 수 있으나</w:t>
      </w:r>
      <w:r w:rsidR="002476DB">
        <w:rPr>
          <w:rFonts w:eastAsiaTheme="minorHAnsi" w:hint="eastAsia"/>
          <w:szCs w:val="20"/>
        </w:rPr>
        <w:t>,</w:t>
      </w:r>
      <w:r w:rsidRPr="00215A4C">
        <w:rPr>
          <w:rFonts w:eastAsiaTheme="minorHAnsi"/>
          <w:szCs w:val="20"/>
        </w:rPr>
        <w:t xml:space="preserve"> 연구</w:t>
      </w:r>
      <w:r w:rsidR="0057313E">
        <w:rPr>
          <w:rFonts w:eastAsiaTheme="minorHAnsi" w:hint="eastAsia"/>
          <w:szCs w:val="20"/>
        </w:rPr>
        <w:t xml:space="preserve"> </w:t>
      </w:r>
      <w:r w:rsidRPr="00215A4C">
        <w:rPr>
          <w:rFonts w:eastAsiaTheme="minorHAnsi"/>
          <w:szCs w:val="20"/>
        </w:rPr>
        <w:t>수가 매우 적고 증거수준이 매우 낮아 권고 강도는 약</w:t>
      </w:r>
      <w:r w:rsidR="00C444D1">
        <w:rPr>
          <w:rFonts w:eastAsiaTheme="minorHAnsi" w:hint="eastAsia"/>
          <w:szCs w:val="20"/>
        </w:rPr>
        <w:t>함</w:t>
      </w:r>
      <w:r w:rsidRPr="00215A4C">
        <w:rPr>
          <w:rFonts w:eastAsiaTheme="minorHAnsi"/>
          <w:szCs w:val="20"/>
        </w:rPr>
        <w:t xml:space="preserve">으로 결정되었다. </w:t>
      </w:r>
    </w:p>
    <w:p w:rsidR="001D6ED7" w:rsidRPr="00215A4C" w:rsidRDefault="001D6ED7" w:rsidP="00F248D3">
      <w:pPr>
        <w:pStyle w:val="a5"/>
        <w:wordWrap/>
        <w:rPr>
          <w:rFonts w:eastAsiaTheme="minorHAnsi"/>
          <w:szCs w:val="20"/>
        </w:rPr>
      </w:pPr>
    </w:p>
    <w:p w:rsidR="001575D3" w:rsidRPr="00215A4C" w:rsidRDefault="001575D3" w:rsidP="00F248D3">
      <w:pPr>
        <w:pStyle w:val="a5"/>
        <w:wordWrap/>
        <w:rPr>
          <w:rFonts w:eastAsiaTheme="minorHAnsi"/>
          <w:szCs w:val="20"/>
        </w:rPr>
      </w:pPr>
    </w:p>
    <w:p w:rsidR="00855276" w:rsidRPr="000F3174" w:rsidRDefault="00855276" w:rsidP="00855276">
      <w:pPr>
        <w:pStyle w:val="a5"/>
        <w:wordWrap/>
        <w:rPr>
          <w:rFonts w:eastAsiaTheme="minorHAnsi"/>
          <w:sz w:val="24"/>
          <w:szCs w:val="24"/>
        </w:rPr>
      </w:pPr>
      <w:r w:rsidRPr="000F3174">
        <w:rPr>
          <w:rFonts w:eastAsiaTheme="minorHAnsi"/>
          <w:sz w:val="24"/>
          <w:szCs w:val="24"/>
        </w:rPr>
        <w:t xml:space="preserve">3. </w:t>
      </w:r>
      <w:r w:rsidRPr="000F3174">
        <w:rPr>
          <w:rFonts w:eastAsiaTheme="minorHAnsi" w:hint="eastAsia"/>
          <w:sz w:val="24"/>
          <w:szCs w:val="24"/>
        </w:rPr>
        <w:t>신경근성</w:t>
      </w:r>
      <w:r w:rsidRPr="000F3174">
        <w:rPr>
          <w:rFonts w:eastAsiaTheme="minorHAnsi"/>
          <w:sz w:val="24"/>
          <w:szCs w:val="24"/>
        </w:rPr>
        <w:t xml:space="preserve"> 통증을 동반한 추간판 탈출증 환자에서 </w:t>
      </w:r>
      <w:r w:rsidRPr="000F3174">
        <w:rPr>
          <w:rFonts w:eastAsiaTheme="minorHAnsi" w:hint="eastAsia"/>
          <w:sz w:val="24"/>
          <w:szCs w:val="24"/>
        </w:rPr>
        <w:t>전기치료의</w:t>
      </w:r>
      <w:r w:rsidRPr="000F3174">
        <w:rPr>
          <w:rFonts w:eastAsiaTheme="minorHAnsi"/>
          <w:sz w:val="24"/>
          <w:szCs w:val="24"/>
        </w:rPr>
        <w:t xml:space="preserve"> 임상적 효과(통증조절 또는 기능적향상)는 </w:t>
      </w:r>
      <w:r w:rsidRPr="000F3174">
        <w:rPr>
          <w:rFonts w:eastAsiaTheme="minorHAnsi" w:hint="eastAsia"/>
          <w:sz w:val="24"/>
          <w:szCs w:val="24"/>
        </w:rPr>
        <w:t>증거수준이</w:t>
      </w:r>
      <w:r w:rsidRPr="000F3174">
        <w:rPr>
          <w:rFonts w:eastAsiaTheme="minorHAnsi"/>
          <w:sz w:val="24"/>
          <w:szCs w:val="24"/>
        </w:rPr>
        <w:t xml:space="preserve"> 매우 낮아 아직 결론내기 어렵다 </w:t>
      </w:r>
    </w:p>
    <w:p w:rsidR="002E1C5C" w:rsidRPr="000F3174" w:rsidRDefault="00855276" w:rsidP="00855276">
      <w:pPr>
        <w:pStyle w:val="a5"/>
        <w:wordWrap/>
        <w:rPr>
          <w:rFonts w:eastAsiaTheme="minorHAnsi"/>
          <w:sz w:val="24"/>
          <w:szCs w:val="24"/>
        </w:rPr>
      </w:pPr>
      <w:r w:rsidRPr="000F3174">
        <w:rPr>
          <w:rFonts w:eastAsiaTheme="minorHAnsi"/>
          <w:sz w:val="24"/>
          <w:szCs w:val="24"/>
        </w:rPr>
        <w:t>(증거수준 매우 낮음 (Very low), 권고안 Inconclusive)</w:t>
      </w:r>
    </w:p>
    <w:p w:rsidR="00F248D3" w:rsidRPr="00215A4C" w:rsidRDefault="00F248D3" w:rsidP="00F248D3">
      <w:pPr>
        <w:pStyle w:val="a5"/>
        <w:wordWrap/>
        <w:rPr>
          <w:rFonts w:eastAsiaTheme="minorHAnsi"/>
          <w:sz w:val="24"/>
          <w:szCs w:val="24"/>
        </w:rPr>
      </w:pPr>
    </w:p>
    <w:p w:rsidR="009A585E" w:rsidRPr="00215A4C" w:rsidRDefault="00081321" w:rsidP="00A50CA3">
      <w:pPr>
        <w:pStyle w:val="a5"/>
        <w:wordWrap/>
        <w:ind w:firstLineChars="100" w:firstLine="200"/>
        <w:rPr>
          <w:rFonts w:eastAsiaTheme="minorHAnsi"/>
          <w:color w:val="000000" w:themeColor="text1"/>
          <w:szCs w:val="20"/>
        </w:rPr>
      </w:pPr>
      <w:r>
        <w:rPr>
          <w:rFonts w:eastAsiaTheme="minorHAnsi" w:hint="eastAsia"/>
          <w:szCs w:val="20"/>
        </w:rPr>
        <w:t xml:space="preserve">전기치료는 </w:t>
      </w:r>
      <w:r w:rsidR="009A585E" w:rsidRPr="00215A4C">
        <w:rPr>
          <w:rFonts w:eastAsiaTheme="minorHAnsi"/>
          <w:szCs w:val="20"/>
        </w:rPr>
        <w:t>중추신경계</w:t>
      </w:r>
      <w:r>
        <w:rPr>
          <w:rFonts w:eastAsiaTheme="minorHAnsi" w:hint="eastAsia"/>
          <w:szCs w:val="20"/>
        </w:rPr>
        <w:t>내에서</w:t>
      </w:r>
      <w:r w:rsidR="009A585E" w:rsidRPr="00215A4C">
        <w:rPr>
          <w:rFonts w:eastAsiaTheme="minorHAnsi"/>
          <w:szCs w:val="20"/>
        </w:rPr>
        <w:t xml:space="preserve"> 내인성 아편유사물질</w:t>
      </w:r>
      <w:r>
        <w:rPr>
          <w:rFonts w:eastAsiaTheme="minorHAnsi" w:hint="eastAsia"/>
          <w:szCs w:val="20"/>
        </w:rPr>
        <w:t>을</w:t>
      </w:r>
      <w:r w:rsidR="009A585E" w:rsidRPr="00215A4C">
        <w:rPr>
          <w:rFonts w:eastAsiaTheme="minorHAnsi"/>
          <w:szCs w:val="20"/>
        </w:rPr>
        <w:t xml:space="preserve"> </w:t>
      </w:r>
      <w:r>
        <w:rPr>
          <w:rFonts w:eastAsiaTheme="minorHAnsi" w:hint="eastAsia"/>
          <w:szCs w:val="20"/>
        </w:rPr>
        <w:t>분비하거나,</w:t>
      </w:r>
      <w:r w:rsidR="009A585E" w:rsidRPr="00215A4C">
        <w:rPr>
          <w:rFonts w:eastAsiaTheme="minorHAnsi"/>
          <w:szCs w:val="20"/>
        </w:rPr>
        <w:t xml:space="preserve"> 감각신경을 자극</w:t>
      </w:r>
      <w:r>
        <w:rPr>
          <w:rFonts w:eastAsiaTheme="minorHAnsi" w:hint="eastAsia"/>
          <w:szCs w:val="20"/>
        </w:rPr>
        <w:t>하여</w:t>
      </w:r>
      <w:r w:rsidR="009A585E" w:rsidRPr="00215A4C">
        <w:rPr>
          <w:rFonts w:eastAsiaTheme="minorHAnsi"/>
          <w:szCs w:val="20"/>
        </w:rPr>
        <w:t xml:space="preserve"> </w:t>
      </w:r>
      <w:r>
        <w:rPr>
          <w:rFonts w:eastAsiaTheme="minorHAnsi" w:hint="eastAsia"/>
          <w:szCs w:val="20"/>
        </w:rPr>
        <w:t xml:space="preserve">통증이 전달되는 </w:t>
      </w:r>
      <w:r w:rsidR="009A585E" w:rsidRPr="00215A4C">
        <w:rPr>
          <w:rFonts w:eastAsiaTheme="minorHAnsi"/>
          <w:szCs w:val="20"/>
        </w:rPr>
        <w:t>관문</w:t>
      </w:r>
      <w:r>
        <w:rPr>
          <w:rFonts w:eastAsiaTheme="minorHAnsi" w:hint="eastAsia"/>
          <w:szCs w:val="20"/>
        </w:rPr>
        <w:t xml:space="preserve">을 </w:t>
      </w:r>
      <w:r w:rsidR="009A585E" w:rsidRPr="00215A4C">
        <w:rPr>
          <w:rFonts w:eastAsiaTheme="minorHAnsi"/>
          <w:szCs w:val="20"/>
        </w:rPr>
        <w:t>조절</w:t>
      </w:r>
      <w:r>
        <w:rPr>
          <w:rFonts w:eastAsiaTheme="minorHAnsi" w:hint="eastAsia"/>
          <w:szCs w:val="20"/>
        </w:rPr>
        <w:t xml:space="preserve">하거나, </w:t>
      </w:r>
      <w:r w:rsidR="009A585E" w:rsidRPr="00215A4C">
        <w:rPr>
          <w:rFonts w:eastAsiaTheme="minorHAnsi"/>
          <w:szCs w:val="20"/>
        </w:rPr>
        <w:t xml:space="preserve">말초신경에서 </w:t>
      </w:r>
      <w:r>
        <w:rPr>
          <w:rFonts w:eastAsiaTheme="minorHAnsi" w:hint="eastAsia"/>
          <w:szCs w:val="20"/>
        </w:rPr>
        <w:t xml:space="preserve">통증자극의 </w:t>
      </w:r>
      <w:r w:rsidR="009A585E" w:rsidRPr="00215A4C">
        <w:rPr>
          <w:rFonts w:eastAsiaTheme="minorHAnsi"/>
          <w:szCs w:val="20"/>
        </w:rPr>
        <w:t>전도</w:t>
      </w:r>
      <w:r>
        <w:rPr>
          <w:rFonts w:eastAsiaTheme="minorHAnsi" w:hint="eastAsia"/>
          <w:szCs w:val="20"/>
        </w:rPr>
        <w:t>를</w:t>
      </w:r>
      <w:r w:rsidR="009A585E" w:rsidRPr="00215A4C">
        <w:rPr>
          <w:rFonts w:eastAsiaTheme="minorHAnsi"/>
          <w:szCs w:val="20"/>
        </w:rPr>
        <w:t xml:space="preserve"> 차단</w:t>
      </w:r>
      <w:r>
        <w:rPr>
          <w:rFonts w:eastAsiaTheme="minorHAnsi" w:hint="eastAsia"/>
          <w:szCs w:val="20"/>
        </w:rPr>
        <w:t>하고</w:t>
      </w:r>
      <w:r w:rsidR="009A585E" w:rsidRPr="00215A4C">
        <w:rPr>
          <w:rFonts w:eastAsiaTheme="minorHAnsi"/>
          <w:szCs w:val="20"/>
        </w:rPr>
        <w:t xml:space="preserve"> 통증 역치</w:t>
      </w:r>
      <w:r w:rsidR="00A50CA3">
        <w:rPr>
          <w:rFonts w:eastAsiaTheme="minorHAnsi" w:hint="eastAsia"/>
          <w:szCs w:val="20"/>
        </w:rPr>
        <w:t>를</w:t>
      </w:r>
      <w:r w:rsidR="009A585E" w:rsidRPr="00215A4C">
        <w:rPr>
          <w:rFonts w:eastAsiaTheme="minorHAnsi"/>
          <w:szCs w:val="20"/>
        </w:rPr>
        <w:t xml:space="preserve"> </w:t>
      </w:r>
      <w:r w:rsidR="00A50CA3">
        <w:rPr>
          <w:rFonts w:eastAsiaTheme="minorHAnsi" w:hint="eastAsia"/>
          <w:szCs w:val="20"/>
        </w:rPr>
        <w:t>상승시켜 통증을 조절한다</w:t>
      </w:r>
      <w:r w:rsidR="009A585E" w:rsidRPr="00215A4C">
        <w:rPr>
          <w:rFonts w:eastAsiaTheme="minorHAnsi"/>
          <w:szCs w:val="20"/>
        </w:rPr>
        <w:t>.</w:t>
      </w:r>
      <w:hyperlink w:anchor="_ENREF_13" w:tooltip="Vance, 2014 #179" w:history="1">
        <w:r w:rsidR="008B3538">
          <w:rPr>
            <w:rFonts w:eastAsiaTheme="minorHAnsi"/>
            <w:szCs w:val="20"/>
          </w:rPr>
          <w:fldChar w:fldCharType="begin"/>
        </w:r>
        <w:r w:rsidR="008B3538">
          <w:rPr>
            <w:rFonts w:eastAsiaTheme="minorHAnsi"/>
            <w:szCs w:val="20"/>
          </w:rPr>
          <w:instrText xml:space="preserve"> ADDIN EN.CITE &lt;EndNote&gt;&lt;Cite&gt;&lt;Author&gt;Vance&lt;/Author&gt;&lt;Year&gt;2014&lt;/Year&gt;&lt;RecNum&gt;179&lt;/RecNum&gt;&lt;DisplayText&gt;&lt;style face="superscript"&gt;13&lt;/style&gt;&lt;/DisplayText&gt;&lt;record&gt;&lt;rec-number&gt;179&lt;/rec-number&gt;&lt;foreign-keys&gt;&lt;key app="EN" db-id="fd2a9z0f3eep0dex5zqvz9e2zsae9rf5fpfe"&gt;179&lt;/key&gt;&lt;/foreign-keys&gt;&lt;ref-type name="Journal Article"&gt;17&lt;/ref-type&gt;&lt;contributors&gt;&lt;authors&gt;&lt;author&gt;Vance, C. G.&lt;/author&gt;&lt;author&gt;Dailey, D. L.&lt;/author&gt;&lt;author&gt;Rakel, B. A.&lt;/author&gt;&lt;author&gt;Sluka, K. A.&lt;/author&gt;&lt;/authors&gt;&lt;/contributors&gt;&lt;auth-address&gt;The University of Iowa Physical Therapy &amp;amp; Rehabilitation Science Department, IA, USA.&lt;/auth-address&gt;&lt;titles&gt;&lt;title&gt;Using TENS for pain control: the state of the evidence&lt;/title&gt;&lt;secondary-title&gt;Pain Manag&lt;/secondary-title&gt;&lt;alt-title&gt;Pain management&lt;/alt-title&gt;&lt;/titles&gt;&lt;periodical&gt;&lt;full-title&gt;Pain Manag&lt;/full-title&gt;&lt;abbr-1&gt;Pain management&lt;/abbr-1&gt;&lt;/periodical&gt;&lt;alt-periodical&gt;&lt;full-title&gt;Pain Manag&lt;/full-title&gt;&lt;abbr-1&gt;Pain management&lt;/abbr-1&gt;&lt;/alt-periodical&gt;&lt;pages&gt;197-209&lt;/pages&gt;&lt;volume&gt;4&lt;/volume&gt;&lt;number&gt;3&lt;/number&gt;&lt;edition&gt;2014/06/24&lt;/edition&gt;&lt;keywords&gt;&lt;keyword&gt;Chronic Pain/*therapy&lt;/keyword&gt;&lt;keyword&gt;Evidence-Based Medicine&lt;/keyword&gt;&lt;keyword&gt;Humans&lt;/keyword&gt;&lt;keyword&gt;Pain Management/*methods&lt;/keyword&gt;&lt;keyword&gt;Transcutaneous Electric Nerve Stimulation/*methods&lt;/keyword&gt;&lt;/keywords&gt;&lt;dates&gt;&lt;year&gt;2014&lt;/year&gt;&lt;pub-dates&gt;&lt;date&gt;May&lt;/date&gt;&lt;/pub-dates&gt;&lt;/dates&gt;&lt;isbn&gt;1758-1869&lt;/isbn&gt;&lt;accession-num&gt;24953072&lt;/accession-num&gt;&lt;urls&gt;&lt;/urls&gt;&lt;custom2&gt;PMC4186747&lt;/custom2&gt;&lt;custom6&gt;NIHMS620660&lt;/custom6&gt;&lt;electronic-resource-num&gt;10.2217/pmt.14.13&lt;/electronic-resource-num&gt;&lt;remote-database-provider&gt;NLM&lt;/remote-database-provider&gt;&lt;language&gt;eng&lt;/language&gt;&lt;/record&gt;&lt;/Cite&gt;&lt;/EndNote&gt;</w:instrText>
        </w:r>
        <w:r w:rsidR="008B3538">
          <w:rPr>
            <w:rFonts w:eastAsiaTheme="minorHAnsi"/>
            <w:szCs w:val="20"/>
          </w:rPr>
          <w:fldChar w:fldCharType="separate"/>
        </w:r>
        <w:r w:rsidR="008B3538" w:rsidRPr="00CE3684">
          <w:rPr>
            <w:rFonts w:eastAsiaTheme="minorHAnsi"/>
            <w:noProof/>
            <w:szCs w:val="20"/>
            <w:vertAlign w:val="superscript"/>
          </w:rPr>
          <w:t>13</w:t>
        </w:r>
        <w:r w:rsidR="008B3538">
          <w:rPr>
            <w:rFonts w:eastAsiaTheme="minorHAnsi"/>
            <w:szCs w:val="20"/>
          </w:rPr>
          <w:fldChar w:fldCharType="end"/>
        </w:r>
      </w:hyperlink>
      <w:r w:rsidR="009A585E" w:rsidRPr="00215A4C">
        <w:rPr>
          <w:rFonts w:eastAsiaTheme="minorHAnsi"/>
          <w:szCs w:val="20"/>
        </w:rPr>
        <w:t xml:space="preserve"> 전기치</w:t>
      </w:r>
      <w:r w:rsidR="00FA2EE9">
        <w:rPr>
          <w:rFonts w:eastAsiaTheme="minorHAnsi" w:hint="eastAsia"/>
          <w:szCs w:val="20"/>
        </w:rPr>
        <w:t>료 항목에서는</w:t>
      </w:r>
      <w:r w:rsidR="009A585E" w:rsidRPr="00215A4C">
        <w:rPr>
          <w:rFonts w:eastAsiaTheme="minorHAnsi"/>
          <w:szCs w:val="20"/>
        </w:rPr>
        <w:t xml:space="preserve"> </w:t>
      </w:r>
      <w:r w:rsidR="009A585E" w:rsidRPr="00215A4C">
        <w:rPr>
          <w:rFonts w:eastAsiaTheme="minorHAnsi"/>
          <w:color w:val="000000" w:themeColor="text1"/>
          <w:szCs w:val="20"/>
        </w:rPr>
        <w:t xml:space="preserve">1편의 </w:t>
      </w:r>
      <w:r w:rsidR="00ED7FB6">
        <w:rPr>
          <w:rFonts w:eastAsiaTheme="minorHAnsi"/>
          <w:color w:val="000000" w:themeColor="text1"/>
          <w:szCs w:val="20"/>
        </w:rPr>
        <w:t>무작위대조</w:t>
      </w:r>
      <w:r w:rsidR="009A585E" w:rsidRPr="00215A4C">
        <w:rPr>
          <w:rFonts w:eastAsiaTheme="minorHAnsi"/>
          <w:color w:val="000000" w:themeColor="text1"/>
          <w:szCs w:val="20"/>
        </w:rPr>
        <w:t xml:space="preserve">연구가 최종적으로 선정되었다. </w:t>
      </w:r>
      <w:r w:rsidR="00A50CA3">
        <w:rPr>
          <w:rFonts w:eastAsiaTheme="minorHAnsi" w:hint="eastAsia"/>
          <w:color w:val="000000" w:themeColor="text1"/>
          <w:szCs w:val="20"/>
        </w:rPr>
        <w:t>이 연구는</w:t>
      </w:r>
      <w:r w:rsidR="009A585E" w:rsidRPr="00215A4C">
        <w:rPr>
          <w:rFonts w:eastAsiaTheme="minorHAnsi"/>
          <w:color w:val="000000" w:themeColor="text1"/>
          <w:szCs w:val="20"/>
        </w:rPr>
        <w:t xml:space="preserve"> 총 44명</w:t>
      </w:r>
      <w:r w:rsidR="00A50CA3">
        <w:rPr>
          <w:rFonts w:eastAsiaTheme="minorHAnsi" w:hint="eastAsia"/>
          <w:color w:val="000000" w:themeColor="text1"/>
          <w:szCs w:val="20"/>
        </w:rPr>
        <w:t>의 환자를</w:t>
      </w:r>
      <w:r w:rsidR="009A585E" w:rsidRPr="00215A4C">
        <w:rPr>
          <w:rFonts w:eastAsiaTheme="minorHAnsi"/>
          <w:color w:val="000000" w:themeColor="text1"/>
          <w:szCs w:val="20"/>
        </w:rPr>
        <w:t xml:space="preserve"> 대상으로 경피적전기신경자극치료(Transcutaneous electrical nerve stimulation; TENS)와 척추축성감압치료(Vertebral axial decompression therapy)</w:t>
      </w:r>
      <w:r w:rsidR="00A50CA3">
        <w:rPr>
          <w:rFonts w:eastAsiaTheme="minorHAnsi" w:hint="eastAsia"/>
          <w:color w:val="000000" w:themeColor="text1"/>
          <w:szCs w:val="20"/>
        </w:rPr>
        <w:t xml:space="preserve">의 통증감소효과를 </w:t>
      </w:r>
      <w:r w:rsidR="00FA2EE9">
        <w:rPr>
          <w:rFonts w:eastAsiaTheme="minorHAnsi" w:hint="eastAsia"/>
          <w:color w:val="000000" w:themeColor="text1"/>
          <w:szCs w:val="20"/>
        </w:rPr>
        <w:t xml:space="preserve">서로 </w:t>
      </w:r>
      <w:r w:rsidR="009A585E" w:rsidRPr="00215A4C">
        <w:rPr>
          <w:rFonts w:eastAsiaTheme="minorHAnsi"/>
          <w:color w:val="000000" w:themeColor="text1"/>
          <w:szCs w:val="20"/>
        </w:rPr>
        <w:t>비교</w:t>
      </w:r>
      <w:r w:rsidR="00A50CA3">
        <w:rPr>
          <w:rFonts w:eastAsiaTheme="minorHAnsi" w:hint="eastAsia"/>
          <w:color w:val="000000" w:themeColor="text1"/>
          <w:szCs w:val="20"/>
        </w:rPr>
        <w:t xml:space="preserve">하였다. </w:t>
      </w:r>
      <w:r w:rsidR="009A585E" w:rsidRPr="00215A4C">
        <w:rPr>
          <w:rFonts w:eastAsiaTheme="minorHAnsi"/>
          <w:color w:val="000000" w:themeColor="text1"/>
          <w:szCs w:val="20"/>
        </w:rPr>
        <w:t>치료 6개월 후 척추축성감압치료</w:t>
      </w:r>
      <w:r w:rsidR="00A50CA3">
        <w:rPr>
          <w:rFonts w:eastAsiaTheme="minorHAnsi" w:hint="eastAsia"/>
          <w:color w:val="000000" w:themeColor="text1"/>
          <w:szCs w:val="20"/>
        </w:rPr>
        <w:t>를 받은</w:t>
      </w:r>
      <w:r w:rsidR="009A585E" w:rsidRPr="00215A4C">
        <w:rPr>
          <w:rFonts w:eastAsiaTheme="minorHAnsi"/>
          <w:color w:val="000000" w:themeColor="text1"/>
          <w:szCs w:val="20"/>
        </w:rPr>
        <w:t xml:space="preserve"> </w:t>
      </w:r>
      <w:r w:rsidR="00A50CA3">
        <w:rPr>
          <w:rFonts w:eastAsiaTheme="minorHAnsi" w:hint="eastAsia"/>
          <w:color w:val="000000" w:themeColor="text1"/>
          <w:szCs w:val="20"/>
        </w:rPr>
        <w:t xml:space="preserve">환자의 </w:t>
      </w:r>
      <w:r w:rsidR="009A585E" w:rsidRPr="00215A4C">
        <w:rPr>
          <w:rFonts w:eastAsiaTheme="minorHAnsi"/>
          <w:color w:val="000000" w:themeColor="text1"/>
          <w:szCs w:val="20"/>
        </w:rPr>
        <w:t>68.4% 에서 의미있는 통증 감소(</w:t>
      </w:r>
      <w:r w:rsidR="00A50CA3">
        <w:rPr>
          <w:rFonts w:eastAsiaTheme="minorHAnsi" w:hint="eastAsia"/>
          <w:color w:val="000000" w:themeColor="text1"/>
          <w:szCs w:val="20"/>
        </w:rPr>
        <w:t>시상상사척도 50</w:t>
      </w:r>
      <w:r w:rsidR="009A585E" w:rsidRPr="00215A4C">
        <w:rPr>
          <w:rFonts w:eastAsiaTheme="minorHAnsi"/>
          <w:color w:val="000000" w:themeColor="text1"/>
          <w:szCs w:val="20"/>
        </w:rPr>
        <w:t>%</w:t>
      </w:r>
      <w:r w:rsidR="00A50CA3">
        <w:rPr>
          <w:rFonts w:eastAsiaTheme="minorHAnsi" w:hint="eastAsia"/>
          <w:color w:val="000000" w:themeColor="text1"/>
          <w:szCs w:val="20"/>
        </w:rPr>
        <w:t xml:space="preserve"> 이상의 감소)를 보인 데 반하여</w:t>
      </w:r>
      <w:r w:rsidR="009A585E" w:rsidRPr="00215A4C">
        <w:rPr>
          <w:rFonts w:eastAsiaTheme="minorHAnsi"/>
          <w:color w:val="000000" w:themeColor="text1"/>
          <w:szCs w:val="20"/>
        </w:rPr>
        <w:t xml:space="preserve">, </w:t>
      </w:r>
      <w:r w:rsidR="009A585E" w:rsidRPr="00215A4C">
        <w:rPr>
          <w:rFonts w:eastAsiaTheme="minorHAnsi" w:hint="eastAsia"/>
          <w:color w:val="000000" w:themeColor="text1"/>
          <w:szCs w:val="20"/>
        </w:rPr>
        <w:t>경피적전기신경자극치료</w:t>
      </w:r>
      <w:r w:rsidR="00A50CA3">
        <w:rPr>
          <w:rFonts w:eastAsiaTheme="minorHAnsi" w:hint="eastAsia"/>
          <w:color w:val="000000" w:themeColor="text1"/>
          <w:szCs w:val="20"/>
        </w:rPr>
        <w:t>를 받은 환자</w:t>
      </w:r>
      <w:r w:rsidR="009A585E" w:rsidRPr="00215A4C">
        <w:rPr>
          <w:rFonts w:eastAsiaTheme="minorHAnsi" w:hint="eastAsia"/>
          <w:color w:val="000000" w:themeColor="text1"/>
          <w:szCs w:val="20"/>
        </w:rPr>
        <w:t>에서</w:t>
      </w:r>
      <w:r w:rsidR="00A50CA3">
        <w:rPr>
          <w:rFonts w:eastAsiaTheme="minorHAnsi" w:hint="eastAsia"/>
          <w:color w:val="000000" w:themeColor="text1"/>
          <w:szCs w:val="20"/>
        </w:rPr>
        <w:t>는</w:t>
      </w:r>
      <w:r w:rsidR="009A585E" w:rsidRPr="00215A4C">
        <w:rPr>
          <w:rFonts w:eastAsiaTheme="minorHAnsi"/>
          <w:color w:val="000000" w:themeColor="text1"/>
          <w:szCs w:val="20"/>
        </w:rPr>
        <w:t xml:space="preserve"> </w:t>
      </w:r>
      <w:r w:rsidR="009A585E" w:rsidRPr="00215A4C">
        <w:rPr>
          <w:rFonts w:eastAsiaTheme="minorHAnsi" w:hint="eastAsia"/>
          <w:color w:val="000000" w:themeColor="text1"/>
          <w:szCs w:val="20"/>
        </w:rPr>
        <w:t>의미있는</w:t>
      </w:r>
      <w:r w:rsidR="009A585E" w:rsidRPr="00215A4C">
        <w:rPr>
          <w:rFonts w:eastAsiaTheme="minorHAnsi"/>
          <w:color w:val="000000" w:themeColor="text1"/>
          <w:szCs w:val="20"/>
        </w:rPr>
        <w:t xml:space="preserve"> </w:t>
      </w:r>
      <w:r w:rsidR="009A585E" w:rsidRPr="00215A4C">
        <w:rPr>
          <w:rFonts w:eastAsiaTheme="minorHAnsi" w:hint="eastAsia"/>
          <w:color w:val="000000" w:themeColor="text1"/>
          <w:szCs w:val="20"/>
        </w:rPr>
        <w:t>통증</w:t>
      </w:r>
      <w:r w:rsidR="009A585E" w:rsidRPr="00215A4C">
        <w:rPr>
          <w:rFonts w:eastAsiaTheme="minorHAnsi"/>
          <w:color w:val="000000" w:themeColor="text1"/>
          <w:szCs w:val="20"/>
        </w:rPr>
        <w:t xml:space="preserve"> </w:t>
      </w:r>
      <w:r w:rsidR="009A585E" w:rsidRPr="00215A4C">
        <w:rPr>
          <w:rFonts w:eastAsiaTheme="minorHAnsi" w:hint="eastAsia"/>
          <w:color w:val="000000" w:themeColor="text1"/>
          <w:szCs w:val="20"/>
        </w:rPr>
        <w:t>감소</w:t>
      </w:r>
      <w:r w:rsidR="009A585E" w:rsidRPr="00215A4C">
        <w:rPr>
          <w:rFonts w:eastAsiaTheme="minorHAnsi"/>
          <w:color w:val="000000" w:themeColor="text1"/>
          <w:szCs w:val="20"/>
        </w:rPr>
        <w:t xml:space="preserve">를 </w:t>
      </w:r>
      <w:r w:rsidR="00A50CA3">
        <w:rPr>
          <w:rFonts w:eastAsiaTheme="minorHAnsi" w:hint="eastAsia"/>
          <w:color w:val="000000" w:themeColor="text1"/>
          <w:szCs w:val="20"/>
        </w:rPr>
        <w:t>보인 환자가 관찰되지 않았다</w:t>
      </w:r>
      <w:r w:rsidR="009A585E" w:rsidRPr="00215A4C">
        <w:rPr>
          <w:rFonts w:eastAsiaTheme="minorHAnsi"/>
          <w:color w:val="000000" w:themeColor="text1"/>
          <w:szCs w:val="20"/>
        </w:rPr>
        <w:t>.</w:t>
      </w:r>
      <w:hyperlink w:anchor="_ENREF_14" w:tooltip="Sherry, 2001 #112" w:history="1">
        <w:r w:rsidR="008B3538" w:rsidRPr="000F3174">
          <w:rPr>
            <w:rFonts w:eastAsiaTheme="minorHAnsi"/>
            <w:color w:val="000000" w:themeColor="text1"/>
            <w:szCs w:val="20"/>
          </w:rPr>
          <w:fldChar w:fldCharType="begin">
            <w:fldData xml:space="preserve">PEVuZE5vdGU+PENpdGU+PEF1dGhvcj5TaGVycnk8L0F1dGhvcj48WWVhcj4yMDAxPC9ZZWFyPjxS
ZWNOdW0+MTEyPC9SZWNOdW0+PERpc3BsYXlUZXh0PjxzdHlsZSBmYWNlPSJzdXBlcnNjcmlwdCI+
MTQ8L3N0eWxlPjwvRGlzcGxheVRleHQ+PHJlY29yZD48cmVjLW51bWJlcj4xMTI8L3JlYy1udW1i
ZXI+PGZvcmVpZ24ta2V5cz48a2V5IGFwcD0iRU4iIGRiLWlkPSJmZDJhOXowZjNlZXAwZGV4NXpx
dno5ZTJ6c2FlOXJmNWZwZmUiPjExMjwva2V5PjwvZm9yZWlnbi1rZXlzPjxyZWYtdHlwZSBuYW1l
PSJKb3VybmFsIEFydGljbGUiPjE3PC9yZWYtdHlwZT48Y29udHJpYnV0b3JzPjxhdXRob3JzPjxh
dXRob3I+U2hlcnJ5LCBFLjwvYXV0aG9yPjxhdXRob3I+S2l0Y2hlbmVyLCBQLjwvYXV0aG9yPjxh
dXRob3I+U21hcnQsIFIuPC9hdXRob3I+PC9hdXRob3JzPjwvY29udHJpYnV0b3JzPjxhdXRoLWFk
ZHJlc3M+U3lkbmV5IFVuaXZlcnNpdHksIE5TVywgQXVzdHJhbGlhLjwvYXV0aC1hZGRyZXNzPjx0
aXRsZXM+PHRpdGxlPkEgcHJvc3BlY3RpdmUgcmFuZG9taXplZCBjb250cm9sbGVkIHN0dWR5IG9m
IFZBWC1EIGFuZCBURU5TIGZvciB0aGUgdHJlYXRtZW50IG9mIGNocm9uaWMgbG93IGJhY2sgcGFp
bjwvdGl0bGU+PHNlY29uZGFyeS10aXRsZT5OZXVyb2wgUmVzPC9zZWNvbmRhcnktdGl0bGU+PGFs
dC10aXRsZT5OZXVyb2xvZ2ljYWwgcmVzZWFyY2g8L2FsdC10aXRsZT48L3RpdGxlcz48cGVyaW9k
aWNhbD48ZnVsbC10aXRsZT5OZXVyb2wgUmVzPC9mdWxsLXRpdGxlPjxhYmJyLTE+TmV1cm9sb2dp
Y2FsIHJlc2VhcmNoPC9hYmJyLTE+PC9wZXJpb2RpY2FsPjxhbHQtcGVyaW9kaWNhbD48ZnVsbC10
aXRsZT5OZXVyb2wgUmVzPC9mdWxsLXRpdGxlPjxhYmJyLTE+TmV1cm9sb2dpY2FsIHJlc2VhcmNo
PC9hYmJyLTE+PC9hbHQtcGVyaW9kaWNhbD48cGFnZXM+NzgwLTQ8L3BhZ2VzPjx2b2x1bWU+MjM8
L3ZvbHVtZT48bnVtYmVyPjc8L251bWJlcj48ZWRpdGlvbj4yMDAxLzEwLzMwPC9lZGl0aW9uPjxr
ZXl3b3Jkcz48a2V5d29yZD5BZHVsdDwva2V5d29yZD48a2V5d29yZD5DaHJvbmljIERpc2Vhc2U8
L2tleXdvcmQ+PGtleXdvcmQ+RmVtYWxlPC9rZXl3b3JkPjxrZXl3b3JkPkh1bWFuczwva2V5d29y
ZD48a2V5d29yZD5JbnRlcnZlcnRlYnJhbCBEaXNjL2luanVyaWVzL3BhdGhvbG9neS9waHlzaW9w
YXRob2xvZ3k8L2tleXdvcmQ+PGtleXdvcmQ+SW50ZXJ2ZXJ0ZWJyYWwgRGlzYyBEaXNwbGFjZW1l
bnQvY29tcGxpY2F0aW9ucy9waHlzaW9wYXRob2xvZ3kvIHRoZXJhcHk8L2tleXdvcmQ+PGtleXdv
cmQ+TG93IEJhY2sgUGFpbi9ldGlvbG9neS9waHlzaW9wYXRob2xvZ3kvIHRoZXJhcHk8L2tleXdv
cmQ+PGtleXdvcmQ+THVtYmFyIFZlcnRlYnJhZS9pbmp1cmllcy9wYXRob2xvZ3kvcGh5c2lvcGF0
aG9sb2d5PC9rZXl3b3JkPjxrZXl3b3JkPk1hbGU8L2tleXdvcmQ+PGtleXdvcmQ+TWlkZGxlIEFn
ZWQ8L2tleXdvcmQ+PGtleXdvcmQ+UGFpbiBNZWFzdXJlbWVudDwva2V5d29yZD48a2V5d29yZD5Q
bGFjZWJvIEVmZmVjdDwva2V5d29yZD48a2V5d29yZD5Qcm9zcGVjdGl2ZSBTdHVkaWVzPC9rZXl3
b3JkPjxrZXl3b3JkPlJlY292ZXJ5IG9mIEZ1bmN0aW9uLyBwaHlzaW9sb2d5PC9rZXl3b3JkPjxr
ZXl3b3JkPlRyYWN0aW9uLyBtZXRob2RzLyBzdGF0aXN0aWNzICZhbXA7IG51bWVyaWNhbCBkYXRh
L3RyZW5kczwva2V5d29yZD48a2V5d29yZD5UcmFuc2N1dGFuZW91cyBFbGVjdHJpYyBOZXJ2ZSBT
dGltdWxhdGlvbi8gc3RhbmRhcmRzPC9rZXl3b3JkPjxrZXl3b3JkPlRyZWF0bWVudCBPdXRjb21l
PC9rZXl3b3JkPjwva2V5d29yZHM+PGRhdGVzPjx5ZWFyPjIwMDE8L3llYXI+PHB1Yi1kYXRlcz48
ZGF0ZT5PY3Q8L2RhdGU+PC9wdWItZGF0ZXM+PC9kYXRlcz48aXNibj4wMTYxLTY0MTIgKFByaW50
KSYjeEQ7MDE2MS02NDEyIChMaW5raW5nKTwvaXNibj48YWNjZXNzaW9uLW51bT4xMTY4MDUyMjwv
YWNjZXNzaW9uLW51bT48dXJscz48L3VybHM+PGVsZWN0cm9uaWMtcmVzb3VyY2UtbnVtPjEwLjEx
NzkvMDE2MTY0MTAxMTAxMTk5MTgwPC9lbGVjdHJvbmljLXJlc291cmNlLW51bT48cmVtb3RlLWRh
dGFiYXNlLXByb3ZpZGVyPk5MTTwvcmVtb3RlLWRhdGFiYXNlLXByb3ZpZGVyPjxsYW5ndWFnZT5l
bmc8L2xhbmd1YWdlPjwvcmVjb3JkPjwvQ2l0ZT48L0VuZE5vdGU+AG==
</w:fldData>
          </w:fldChar>
        </w:r>
        <w:r w:rsidR="008B3538">
          <w:rPr>
            <w:rFonts w:eastAsiaTheme="minorHAnsi"/>
            <w:color w:val="000000" w:themeColor="text1"/>
            <w:szCs w:val="20"/>
          </w:rPr>
          <w:instrText xml:space="preserve"> ADDIN EN.CITE </w:instrText>
        </w:r>
        <w:r w:rsidR="008B3538">
          <w:rPr>
            <w:rFonts w:eastAsiaTheme="minorHAnsi"/>
            <w:color w:val="000000" w:themeColor="text1"/>
            <w:szCs w:val="20"/>
          </w:rPr>
          <w:fldChar w:fldCharType="begin">
            <w:fldData xml:space="preserve">PEVuZE5vdGU+PENpdGU+PEF1dGhvcj5TaGVycnk8L0F1dGhvcj48WWVhcj4yMDAxPC9ZZWFyPjxS
ZWNOdW0+MTEyPC9SZWNOdW0+PERpc3BsYXlUZXh0PjxzdHlsZSBmYWNlPSJzdXBlcnNjcmlwdCI+
MTQ8L3N0eWxlPjwvRGlzcGxheVRleHQ+PHJlY29yZD48cmVjLW51bWJlcj4xMTI8L3JlYy1udW1i
ZXI+PGZvcmVpZ24ta2V5cz48a2V5IGFwcD0iRU4iIGRiLWlkPSJmZDJhOXowZjNlZXAwZGV4NXpx
dno5ZTJ6c2FlOXJmNWZwZmUiPjExMjwva2V5PjwvZm9yZWlnbi1rZXlzPjxyZWYtdHlwZSBuYW1l
PSJKb3VybmFsIEFydGljbGUiPjE3PC9yZWYtdHlwZT48Y29udHJpYnV0b3JzPjxhdXRob3JzPjxh
dXRob3I+U2hlcnJ5LCBFLjwvYXV0aG9yPjxhdXRob3I+S2l0Y2hlbmVyLCBQLjwvYXV0aG9yPjxh
dXRob3I+U21hcnQsIFIuPC9hdXRob3I+PC9hdXRob3JzPjwvY29udHJpYnV0b3JzPjxhdXRoLWFk
ZHJlc3M+U3lkbmV5IFVuaXZlcnNpdHksIE5TVywgQXVzdHJhbGlhLjwvYXV0aC1hZGRyZXNzPjx0
aXRsZXM+PHRpdGxlPkEgcHJvc3BlY3RpdmUgcmFuZG9taXplZCBjb250cm9sbGVkIHN0dWR5IG9m
IFZBWC1EIGFuZCBURU5TIGZvciB0aGUgdHJlYXRtZW50IG9mIGNocm9uaWMgbG93IGJhY2sgcGFp
bjwvdGl0bGU+PHNlY29uZGFyeS10aXRsZT5OZXVyb2wgUmVzPC9zZWNvbmRhcnktdGl0bGU+PGFs
dC10aXRsZT5OZXVyb2xvZ2ljYWwgcmVzZWFyY2g8L2FsdC10aXRsZT48L3RpdGxlcz48cGVyaW9k
aWNhbD48ZnVsbC10aXRsZT5OZXVyb2wgUmVzPC9mdWxsLXRpdGxlPjxhYmJyLTE+TmV1cm9sb2dp
Y2FsIHJlc2VhcmNoPC9hYmJyLTE+PC9wZXJpb2RpY2FsPjxhbHQtcGVyaW9kaWNhbD48ZnVsbC10
aXRsZT5OZXVyb2wgUmVzPC9mdWxsLXRpdGxlPjxhYmJyLTE+TmV1cm9sb2dpY2FsIHJlc2VhcmNo
PC9hYmJyLTE+PC9hbHQtcGVyaW9kaWNhbD48cGFnZXM+NzgwLTQ8L3BhZ2VzPjx2b2x1bWU+MjM8
L3ZvbHVtZT48bnVtYmVyPjc8L251bWJlcj48ZWRpdGlvbj4yMDAxLzEwLzMwPC9lZGl0aW9uPjxr
ZXl3b3Jkcz48a2V5d29yZD5BZHVsdDwva2V5d29yZD48a2V5d29yZD5DaHJvbmljIERpc2Vhc2U8
L2tleXdvcmQ+PGtleXdvcmQ+RmVtYWxlPC9rZXl3b3JkPjxrZXl3b3JkPkh1bWFuczwva2V5d29y
ZD48a2V5d29yZD5JbnRlcnZlcnRlYnJhbCBEaXNjL2luanVyaWVzL3BhdGhvbG9neS9waHlzaW9w
YXRob2xvZ3k8L2tleXdvcmQ+PGtleXdvcmQ+SW50ZXJ2ZXJ0ZWJyYWwgRGlzYyBEaXNwbGFjZW1l
bnQvY29tcGxpY2F0aW9ucy9waHlzaW9wYXRob2xvZ3kvIHRoZXJhcHk8L2tleXdvcmQ+PGtleXdv
cmQ+TG93IEJhY2sgUGFpbi9ldGlvbG9neS9waHlzaW9wYXRob2xvZ3kvIHRoZXJhcHk8L2tleXdv
cmQ+PGtleXdvcmQ+THVtYmFyIFZlcnRlYnJhZS9pbmp1cmllcy9wYXRob2xvZ3kvcGh5c2lvcGF0
aG9sb2d5PC9rZXl3b3JkPjxrZXl3b3JkPk1hbGU8L2tleXdvcmQ+PGtleXdvcmQ+TWlkZGxlIEFn
ZWQ8L2tleXdvcmQ+PGtleXdvcmQ+UGFpbiBNZWFzdXJlbWVudDwva2V5d29yZD48a2V5d29yZD5Q
bGFjZWJvIEVmZmVjdDwva2V5d29yZD48a2V5d29yZD5Qcm9zcGVjdGl2ZSBTdHVkaWVzPC9rZXl3
b3JkPjxrZXl3b3JkPlJlY292ZXJ5IG9mIEZ1bmN0aW9uLyBwaHlzaW9sb2d5PC9rZXl3b3JkPjxr
ZXl3b3JkPlRyYWN0aW9uLyBtZXRob2RzLyBzdGF0aXN0aWNzICZhbXA7IG51bWVyaWNhbCBkYXRh
L3RyZW5kczwva2V5d29yZD48a2V5d29yZD5UcmFuc2N1dGFuZW91cyBFbGVjdHJpYyBOZXJ2ZSBT
dGltdWxhdGlvbi8gc3RhbmRhcmRzPC9rZXl3b3JkPjxrZXl3b3JkPlRyZWF0bWVudCBPdXRjb21l
PC9rZXl3b3JkPjwva2V5d29yZHM+PGRhdGVzPjx5ZWFyPjIwMDE8L3llYXI+PHB1Yi1kYXRlcz48
ZGF0ZT5PY3Q8L2RhdGU+PC9wdWItZGF0ZXM+PC9kYXRlcz48aXNibj4wMTYxLTY0MTIgKFByaW50
KSYjeEQ7MDE2MS02NDEyIChMaW5raW5nKTwvaXNibj48YWNjZXNzaW9uLW51bT4xMTY4MDUyMjwv
YWNjZXNzaW9uLW51bT48dXJscz48L3VybHM+PGVsZWN0cm9uaWMtcmVzb3VyY2UtbnVtPjEwLjEx
NzkvMDE2MTY0MTAxMTAxMTk5MTgwPC9lbGVjdHJvbmljLXJlc291cmNlLW51bT48cmVtb3RlLWRh
dGFiYXNlLXByb3ZpZGVyPk5MTTwvcmVtb3RlLWRhdGFiYXNlLXByb3ZpZGVyPjxsYW5ndWFnZT5l
bmc8L2xhbmd1YWdlPjwvcmVjb3JkPjwvQ2l0ZT48L0VuZE5vdGU+AG==
</w:fldData>
          </w:fldChar>
        </w:r>
        <w:r w:rsidR="008B3538">
          <w:rPr>
            <w:rFonts w:eastAsiaTheme="minorHAnsi"/>
            <w:color w:val="000000" w:themeColor="text1"/>
            <w:szCs w:val="20"/>
          </w:rPr>
          <w:instrText xml:space="preserve"> ADDIN EN.CITE.DATA </w:instrText>
        </w:r>
        <w:r w:rsidR="008B3538">
          <w:rPr>
            <w:rFonts w:eastAsiaTheme="minorHAnsi"/>
            <w:color w:val="000000" w:themeColor="text1"/>
            <w:szCs w:val="20"/>
          </w:rPr>
        </w:r>
        <w:r w:rsidR="008B3538">
          <w:rPr>
            <w:rFonts w:eastAsiaTheme="minorHAnsi"/>
            <w:color w:val="000000" w:themeColor="text1"/>
            <w:szCs w:val="20"/>
          </w:rPr>
          <w:fldChar w:fldCharType="end"/>
        </w:r>
        <w:r w:rsidR="008B3538" w:rsidRPr="000F3174">
          <w:rPr>
            <w:rFonts w:eastAsiaTheme="minorHAnsi"/>
            <w:color w:val="000000" w:themeColor="text1"/>
            <w:szCs w:val="20"/>
          </w:rPr>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14</w:t>
        </w:r>
        <w:r w:rsidR="008B3538" w:rsidRPr="000F3174">
          <w:rPr>
            <w:rFonts w:eastAsiaTheme="minorHAnsi"/>
            <w:color w:val="000000" w:themeColor="text1"/>
            <w:szCs w:val="20"/>
          </w:rPr>
          <w:fldChar w:fldCharType="end"/>
        </w:r>
      </w:hyperlink>
      <w:r w:rsidR="009A585E" w:rsidRPr="00215A4C">
        <w:rPr>
          <w:rFonts w:eastAsiaTheme="minorHAnsi"/>
          <w:color w:val="000000" w:themeColor="text1"/>
          <w:szCs w:val="20"/>
        </w:rPr>
        <w:t xml:space="preserve"> </w:t>
      </w:r>
    </w:p>
    <w:p w:rsidR="009A585E" w:rsidRPr="00215A4C" w:rsidRDefault="009A585E" w:rsidP="000F3174">
      <w:pPr>
        <w:pStyle w:val="a5"/>
        <w:wordWrap/>
        <w:ind w:firstLineChars="100" w:firstLine="200"/>
        <w:rPr>
          <w:rFonts w:eastAsiaTheme="minorHAnsi"/>
          <w:szCs w:val="20"/>
        </w:rPr>
      </w:pPr>
      <w:r w:rsidRPr="00215A4C">
        <w:rPr>
          <w:rFonts w:eastAsiaTheme="minorHAnsi"/>
          <w:szCs w:val="20"/>
        </w:rPr>
        <w:t>연구방법상</w:t>
      </w:r>
      <w:r w:rsidR="00A50CA3">
        <w:rPr>
          <w:rFonts w:eastAsiaTheme="minorHAnsi" w:hint="eastAsia"/>
          <w:szCs w:val="20"/>
        </w:rPr>
        <w:t>에서</w:t>
      </w:r>
      <w:r w:rsidRPr="00215A4C">
        <w:rPr>
          <w:rFonts w:eastAsiaTheme="minorHAnsi"/>
          <w:szCs w:val="20"/>
        </w:rPr>
        <w:t xml:space="preserve"> </w:t>
      </w:r>
      <w:r w:rsidRPr="00215A4C">
        <w:rPr>
          <w:rFonts w:eastAsiaTheme="minorHAnsi" w:hint="eastAsia"/>
          <w:color w:val="000000" w:themeColor="text1"/>
          <w:szCs w:val="20"/>
        </w:rPr>
        <w:t>비뚤림위험도</w:t>
      </w:r>
      <w:r w:rsidR="00A50CA3">
        <w:rPr>
          <w:rFonts w:eastAsiaTheme="minorHAnsi" w:hint="eastAsia"/>
          <w:color w:val="000000" w:themeColor="text1"/>
          <w:szCs w:val="20"/>
        </w:rPr>
        <w:t>가 매우 높으며</w:t>
      </w:r>
      <w:r w:rsidRPr="00215A4C">
        <w:rPr>
          <w:rFonts w:eastAsiaTheme="minorHAnsi"/>
          <w:color w:val="000000" w:themeColor="text1"/>
          <w:szCs w:val="20"/>
        </w:rPr>
        <w:t xml:space="preserve">, </w:t>
      </w:r>
      <w:r w:rsidR="00A50CA3">
        <w:rPr>
          <w:rFonts w:eastAsiaTheme="minorHAnsi" w:hint="eastAsia"/>
          <w:color w:val="000000" w:themeColor="text1"/>
          <w:szCs w:val="20"/>
        </w:rPr>
        <w:t xml:space="preserve">연구대상수가 적어 </w:t>
      </w:r>
      <w:r w:rsidRPr="00215A4C">
        <w:rPr>
          <w:rFonts w:eastAsiaTheme="minorHAnsi" w:hint="eastAsia"/>
          <w:color w:val="000000" w:themeColor="text1"/>
          <w:szCs w:val="20"/>
        </w:rPr>
        <w:t>정확성</w:t>
      </w:r>
      <w:r w:rsidR="00A50CA3">
        <w:rPr>
          <w:rFonts w:eastAsiaTheme="minorHAnsi" w:hint="eastAsia"/>
          <w:color w:val="000000" w:themeColor="text1"/>
          <w:szCs w:val="20"/>
        </w:rPr>
        <w:t xml:space="preserve">이 낮아 </w:t>
      </w:r>
      <w:r w:rsidRPr="00215A4C">
        <w:rPr>
          <w:rFonts w:eastAsiaTheme="minorHAnsi" w:hint="eastAsia"/>
          <w:color w:val="000000" w:themeColor="text1"/>
          <w:szCs w:val="20"/>
        </w:rPr>
        <w:t>증거수준은</w:t>
      </w:r>
      <w:r w:rsidRPr="00215A4C">
        <w:rPr>
          <w:rFonts w:eastAsiaTheme="minorHAnsi"/>
          <w:color w:val="000000" w:themeColor="text1"/>
          <w:szCs w:val="20"/>
        </w:rPr>
        <w:t xml:space="preserve"> </w:t>
      </w:r>
      <w:r w:rsidRPr="00215A4C">
        <w:rPr>
          <w:rFonts w:eastAsiaTheme="minorHAnsi" w:hint="eastAsia"/>
          <w:color w:val="000000" w:themeColor="text1"/>
          <w:szCs w:val="20"/>
        </w:rPr>
        <w:t>매우</w:t>
      </w:r>
      <w:r w:rsidRPr="00215A4C">
        <w:rPr>
          <w:rFonts w:eastAsiaTheme="minorHAnsi"/>
          <w:color w:val="000000" w:themeColor="text1"/>
          <w:szCs w:val="20"/>
        </w:rPr>
        <w:t xml:space="preserve"> </w:t>
      </w:r>
      <w:r w:rsidRPr="00215A4C">
        <w:rPr>
          <w:rFonts w:eastAsiaTheme="minorHAnsi" w:hint="eastAsia"/>
          <w:color w:val="000000" w:themeColor="text1"/>
          <w:szCs w:val="20"/>
        </w:rPr>
        <w:t>낮은</w:t>
      </w:r>
      <w:r w:rsidRPr="00215A4C">
        <w:rPr>
          <w:rFonts w:eastAsiaTheme="minorHAnsi"/>
          <w:color w:val="000000" w:themeColor="text1"/>
          <w:szCs w:val="20"/>
        </w:rPr>
        <w:t xml:space="preserve"> </w:t>
      </w:r>
      <w:r w:rsidRPr="00215A4C">
        <w:rPr>
          <w:rFonts w:eastAsiaTheme="minorHAnsi" w:hint="eastAsia"/>
          <w:color w:val="000000" w:themeColor="text1"/>
          <w:szCs w:val="20"/>
        </w:rPr>
        <w:t>것으로</w:t>
      </w:r>
      <w:r w:rsidRPr="00215A4C">
        <w:rPr>
          <w:rFonts w:eastAsiaTheme="minorHAnsi"/>
          <w:color w:val="000000" w:themeColor="text1"/>
          <w:szCs w:val="20"/>
        </w:rPr>
        <w:t xml:space="preserve"> </w:t>
      </w:r>
      <w:r w:rsidRPr="00215A4C">
        <w:rPr>
          <w:rFonts w:eastAsiaTheme="minorHAnsi" w:hint="eastAsia"/>
          <w:color w:val="000000" w:themeColor="text1"/>
          <w:szCs w:val="20"/>
        </w:rPr>
        <w:t>평가</w:t>
      </w:r>
      <w:r w:rsidR="00A50CA3">
        <w:rPr>
          <w:rFonts w:eastAsiaTheme="minorHAnsi" w:hint="eastAsia"/>
          <w:color w:val="000000" w:themeColor="text1"/>
          <w:szCs w:val="20"/>
        </w:rPr>
        <w:t>되</w:t>
      </w:r>
      <w:r w:rsidRPr="00215A4C">
        <w:rPr>
          <w:rFonts w:eastAsiaTheme="minorHAnsi" w:hint="eastAsia"/>
          <w:color w:val="000000" w:themeColor="text1"/>
          <w:szCs w:val="20"/>
        </w:rPr>
        <w:t>었다</w:t>
      </w:r>
      <w:r w:rsidRPr="00215A4C">
        <w:rPr>
          <w:rFonts w:eastAsiaTheme="minorHAnsi"/>
          <w:color w:val="000000" w:themeColor="text1"/>
          <w:szCs w:val="20"/>
        </w:rPr>
        <w:t>.</w:t>
      </w:r>
      <w:r w:rsidRPr="00215A4C">
        <w:rPr>
          <w:rFonts w:eastAsiaTheme="minorHAnsi"/>
          <w:szCs w:val="20"/>
        </w:rPr>
        <w:t xml:space="preserve"> 전기</w:t>
      </w:r>
      <w:r w:rsidRPr="00215A4C">
        <w:rPr>
          <w:rFonts w:eastAsiaTheme="minorHAnsi" w:hint="eastAsia"/>
          <w:szCs w:val="20"/>
        </w:rPr>
        <w:t>치료는</w:t>
      </w:r>
      <w:r w:rsidRPr="00215A4C">
        <w:rPr>
          <w:rFonts w:eastAsiaTheme="minorHAnsi"/>
          <w:szCs w:val="20"/>
        </w:rPr>
        <w:t xml:space="preserve"> 치료로 인한 이득에 비해 위해가 낮고, 환자 및 의료진의 선호도가 높으며, 일선현장에서 쉽게 이용할 수 있어 접근성, 수용성이 뛰어나다.  </w:t>
      </w:r>
      <w:r w:rsidR="00FA2EE9">
        <w:rPr>
          <w:rFonts w:eastAsiaTheme="minorHAnsi" w:hint="eastAsia"/>
          <w:szCs w:val="20"/>
        </w:rPr>
        <w:t xml:space="preserve">그러나 </w:t>
      </w:r>
      <w:r w:rsidRPr="00215A4C">
        <w:rPr>
          <w:rFonts w:eastAsiaTheme="minorHAnsi"/>
          <w:szCs w:val="20"/>
        </w:rPr>
        <w:t>연구결과</w:t>
      </w:r>
      <w:r w:rsidR="00A50CA3">
        <w:rPr>
          <w:rFonts w:eastAsiaTheme="minorHAnsi" w:hint="eastAsia"/>
          <w:szCs w:val="20"/>
        </w:rPr>
        <w:t>에서</w:t>
      </w:r>
      <w:r w:rsidRPr="00215A4C">
        <w:rPr>
          <w:rFonts w:eastAsiaTheme="minorHAnsi"/>
          <w:szCs w:val="20"/>
        </w:rPr>
        <w:t xml:space="preserve"> </w:t>
      </w:r>
      <w:r w:rsidR="00A50CA3">
        <w:rPr>
          <w:rFonts w:eastAsiaTheme="minorHAnsi" w:hint="eastAsia"/>
          <w:szCs w:val="20"/>
        </w:rPr>
        <w:t xml:space="preserve">전기치료의 유용한 </w:t>
      </w:r>
      <w:r w:rsidRPr="00215A4C">
        <w:rPr>
          <w:rFonts w:eastAsiaTheme="minorHAnsi"/>
          <w:szCs w:val="20"/>
        </w:rPr>
        <w:t xml:space="preserve">효과가 </w:t>
      </w:r>
      <w:r w:rsidR="00A50CA3">
        <w:rPr>
          <w:rFonts w:eastAsiaTheme="minorHAnsi" w:hint="eastAsia"/>
          <w:szCs w:val="20"/>
        </w:rPr>
        <w:t>관찰되지 않았으며</w:t>
      </w:r>
      <w:r w:rsidRPr="00215A4C">
        <w:rPr>
          <w:rFonts w:eastAsiaTheme="minorHAnsi"/>
          <w:szCs w:val="20"/>
        </w:rPr>
        <w:t xml:space="preserve">, 연구의 </w:t>
      </w:r>
      <w:r w:rsidR="00A50CA3">
        <w:rPr>
          <w:rFonts w:eastAsiaTheme="minorHAnsi" w:hint="eastAsia"/>
          <w:szCs w:val="20"/>
        </w:rPr>
        <w:t xml:space="preserve">질 및 </w:t>
      </w:r>
      <w:r w:rsidRPr="00215A4C">
        <w:rPr>
          <w:rFonts w:eastAsiaTheme="minorHAnsi"/>
          <w:szCs w:val="20"/>
        </w:rPr>
        <w:t xml:space="preserve">근거수준이 매우 낮아 </w:t>
      </w:r>
      <w:r w:rsidRPr="00215A4C">
        <w:rPr>
          <w:rFonts w:eastAsiaTheme="minorHAnsi" w:hint="eastAsia"/>
          <w:color w:val="000000" w:themeColor="text1"/>
          <w:szCs w:val="20"/>
        </w:rPr>
        <w:t>최종적인</w:t>
      </w:r>
      <w:r w:rsidRPr="00215A4C">
        <w:rPr>
          <w:rFonts w:eastAsiaTheme="minorHAnsi"/>
          <w:color w:val="000000" w:themeColor="text1"/>
          <w:szCs w:val="20"/>
        </w:rPr>
        <w:t xml:space="preserve"> </w:t>
      </w:r>
      <w:r w:rsidRPr="00215A4C">
        <w:rPr>
          <w:rFonts w:eastAsiaTheme="minorHAnsi" w:hint="eastAsia"/>
          <w:color w:val="000000" w:themeColor="text1"/>
          <w:szCs w:val="20"/>
        </w:rPr>
        <w:t>권고안은</w:t>
      </w:r>
      <w:r w:rsidRPr="00215A4C">
        <w:rPr>
          <w:rFonts w:eastAsiaTheme="minorHAnsi"/>
          <w:color w:val="000000" w:themeColor="text1"/>
          <w:szCs w:val="20"/>
        </w:rPr>
        <w:t xml:space="preserve"> </w:t>
      </w:r>
      <w:r w:rsidRPr="00215A4C">
        <w:rPr>
          <w:rFonts w:eastAsiaTheme="minorHAnsi" w:hint="eastAsia"/>
          <w:color w:val="000000" w:themeColor="text1"/>
          <w:szCs w:val="20"/>
        </w:rPr>
        <w:t>결론짓기</w:t>
      </w:r>
      <w:r w:rsidRPr="00215A4C">
        <w:rPr>
          <w:rFonts w:eastAsiaTheme="minorHAnsi"/>
          <w:color w:val="000000" w:themeColor="text1"/>
          <w:szCs w:val="20"/>
        </w:rPr>
        <w:t xml:space="preserve"> </w:t>
      </w:r>
      <w:r w:rsidRPr="00215A4C">
        <w:rPr>
          <w:rFonts w:eastAsiaTheme="minorHAnsi" w:hint="eastAsia"/>
          <w:color w:val="000000" w:themeColor="text1"/>
          <w:szCs w:val="20"/>
        </w:rPr>
        <w:t>어려움</w:t>
      </w:r>
      <w:r w:rsidRPr="00215A4C">
        <w:rPr>
          <w:rFonts w:eastAsiaTheme="minorHAnsi"/>
          <w:color w:val="000000" w:themeColor="text1"/>
          <w:szCs w:val="20"/>
        </w:rPr>
        <w:t xml:space="preserve">(inconclusive)으로 </w:t>
      </w:r>
      <w:r w:rsidRPr="00215A4C">
        <w:rPr>
          <w:rFonts w:eastAsiaTheme="minorHAnsi" w:hint="eastAsia"/>
          <w:color w:val="000000" w:themeColor="text1"/>
          <w:szCs w:val="20"/>
        </w:rPr>
        <w:t>결정하였다</w:t>
      </w:r>
      <w:r w:rsidRPr="00215A4C">
        <w:rPr>
          <w:rFonts w:eastAsiaTheme="minorHAnsi"/>
          <w:color w:val="000000" w:themeColor="text1"/>
          <w:szCs w:val="20"/>
        </w:rPr>
        <w:t>.</w:t>
      </w:r>
    </w:p>
    <w:p w:rsidR="00F248D3" w:rsidRDefault="00F248D3" w:rsidP="00F248D3">
      <w:pPr>
        <w:pStyle w:val="a5"/>
        <w:wordWrap/>
        <w:rPr>
          <w:rFonts w:eastAsiaTheme="minorHAnsi"/>
          <w:szCs w:val="20"/>
        </w:rPr>
      </w:pPr>
    </w:p>
    <w:p w:rsidR="00372E33" w:rsidRPr="00215A4C" w:rsidRDefault="00372E33" w:rsidP="00F248D3">
      <w:pPr>
        <w:pStyle w:val="a5"/>
        <w:wordWrap/>
        <w:rPr>
          <w:rFonts w:eastAsiaTheme="minorHAnsi"/>
          <w:szCs w:val="20"/>
        </w:rPr>
      </w:pPr>
    </w:p>
    <w:p w:rsidR="00D267C0" w:rsidRPr="00215A4C" w:rsidRDefault="00D267C0" w:rsidP="00D267C0">
      <w:pPr>
        <w:pStyle w:val="a5"/>
        <w:wordWrap/>
        <w:rPr>
          <w:rFonts w:eastAsiaTheme="minorHAnsi"/>
          <w:sz w:val="24"/>
          <w:szCs w:val="24"/>
        </w:rPr>
      </w:pPr>
      <w:r w:rsidRPr="00215A4C">
        <w:rPr>
          <w:rFonts w:eastAsiaTheme="minorHAnsi"/>
          <w:sz w:val="24"/>
          <w:szCs w:val="24"/>
        </w:rPr>
        <w:lastRenderedPageBreak/>
        <w:t xml:space="preserve">4. 신경근성 통증을 동반한 추간판 탈출증 환자에서 </w:t>
      </w:r>
      <w:r w:rsidRPr="00215A4C">
        <w:rPr>
          <w:rFonts w:eastAsiaTheme="minorHAnsi" w:hint="eastAsia"/>
          <w:sz w:val="24"/>
          <w:szCs w:val="24"/>
        </w:rPr>
        <w:t>도수치료는</w:t>
      </w:r>
      <w:r w:rsidRPr="00215A4C">
        <w:rPr>
          <w:rFonts w:eastAsiaTheme="minorHAnsi"/>
          <w:sz w:val="24"/>
          <w:szCs w:val="24"/>
        </w:rPr>
        <w:t xml:space="preserve"> 임상적 효과(통증조절 또는 기능적향상)가 있으므로 </w:t>
      </w:r>
      <w:r w:rsidRPr="00215A4C">
        <w:rPr>
          <w:rFonts w:eastAsiaTheme="minorHAnsi" w:hint="eastAsia"/>
          <w:sz w:val="24"/>
          <w:szCs w:val="24"/>
        </w:rPr>
        <w:t>권고할</w:t>
      </w:r>
      <w:r w:rsidRPr="00215A4C">
        <w:rPr>
          <w:rFonts w:eastAsiaTheme="minorHAnsi"/>
          <w:sz w:val="24"/>
          <w:szCs w:val="24"/>
        </w:rPr>
        <w:t xml:space="preserve"> 수 있다 </w:t>
      </w:r>
    </w:p>
    <w:p w:rsidR="00D267C0" w:rsidRPr="00215A4C" w:rsidRDefault="00D267C0" w:rsidP="00D267C0">
      <w:pPr>
        <w:pStyle w:val="a5"/>
        <w:wordWrap/>
        <w:rPr>
          <w:rFonts w:eastAsiaTheme="minorHAnsi"/>
          <w:sz w:val="24"/>
          <w:szCs w:val="24"/>
        </w:rPr>
      </w:pPr>
      <w:r w:rsidRPr="00215A4C">
        <w:rPr>
          <w:rFonts w:eastAsiaTheme="minorHAnsi"/>
          <w:sz w:val="24"/>
          <w:szCs w:val="24"/>
        </w:rPr>
        <w:t xml:space="preserve">(증거수준 </w:t>
      </w:r>
      <w:r w:rsidRPr="00215A4C">
        <w:rPr>
          <w:rFonts w:eastAsiaTheme="minorHAnsi" w:hint="eastAsia"/>
          <w:sz w:val="24"/>
          <w:szCs w:val="24"/>
        </w:rPr>
        <w:t>매우</w:t>
      </w:r>
      <w:r w:rsidRPr="00215A4C">
        <w:rPr>
          <w:rFonts w:eastAsiaTheme="minorHAnsi"/>
          <w:sz w:val="24"/>
          <w:szCs w:val="24"/>
        </w:rPr>
        <w:t xml:space="preserve"> </w:t>
      </w:r>
      <w:r w:rsidRPr="00215A4C">
        <w:rPr>
          <w:rFonts w:eastAsiaTheme="minorHAnsi" w:hint="eastAsia"/>
          <w:sz w:val="24"/>
          <w:szCs w:val="24"/>
        </w:rPr>
        <w:t>낮음</w:t>
      </w:r>
      <w:r w:rsidRPr="00215A4C">
        <w:rPr>
          <w:rFonts w:eastAsiaTheme="minorHAnsi"/>
          <w:sz w:val="24"/>
          <w:szCs w:val="24"/>
        </w:rPr>
        <w:t xml:space="preserve"> (Very low), </w:t>
      </w:r>
      <w:r w:rsidRPr="00215A4C">
        <w:rPr>
          <w:rFonts w:eastAsiaTheme="minorHAnsi" w:hint="eastAsia"/>
          <w:sz w:val="24"/>
          <w:szCs w:val="24"/>
        </w:rPr>
        <w:t>권고강도</w:t>
      </w:r>
      <w:r w:rsidRPr="00215A4C">
        <w:rPr>
          <w:rFonts w:eastAsiaTheme="minorHAnsi"/>
          <w:sz w:val="24"/>
          <w:szCs w:val="24"/>
        </w:rPr>
        <w:t xml:space="preserve"> </w:t>
      </w:r>
      <w:r w:rsidRPr="00215A4C">
        <w:rPr>
          <w:rFonts w:eastAsiaTheme="minorHAnsi" w:hint="eastAsia"/>
          <w:sz w:val="24"/>
          <w:szCs w:val="24"/>
        </w:rPr>
        <w:t>약</w:t>
      </w:r>
      <w:r w:rsidRPr="00215A4C">
        <w:rPr>
          <w:rFonts w:eastAsiaTheme="minorHAnsi"/>
          <w:sz w:val="24"/>
          <w:szCs w:val="24"/>
        </w:rPr>
        <w:t xml:space="preserve"> (Weak))</w:t>
      </w:r>
    </w:p>
    <w:p w:rsidR="00D42B8A" w:rsidRPr="00215A4C" w:rsidRDefault="00D42B8A" w:rsidP="00D267C0">
      <w:pPr>
        <w:pStyle w:val="a5"/>
        <w:wordWrap/>
        <w:rPr>
          <w:rFonts w:eastAsiaTheme="minorHAnsi"/>
          <w:sz w:val="24"/>
          <w:szCs w:val="24"/>
        </w:rPr>
      </w:pPr>
    </w:p>
    <w:p w:rsidR="00D42B8A" w:rsidRPr="00215A4C" w:rsidRDefault="00D42B8A" w:rsidP="00D42B8A">
      <w:pPr>
        <w:pStyle w:val="a5"/>
        <w:wordWrap/>
        <w:ind w:firstLineChars="100" w:firstLine="200"/>
        <w:rPr>
          <w:rFonts w:eastAsiaTheme="minorHAnsi"/>
          <w:szCs w:val="20"/>
        </w:rPr>
      </w:pPr>
      <w:r w:rsidRPr="00215A4C">
        <w:rPr>
          <w:rFonts w:eastAsiaTheme="minorHAnsi" w:hint="eastAsia"/>
          <w:szCs w:val="20"/>
        </w:rPr>
        <w:t>도수치료는</w:t>
      </w:r>
      <w:r w:rsidRPr="00215A4C">
        <w:rPr>
          <w:rFonts w:eastAsiaTheme="minorHAnsi"/>
          <w:szCs w:val="20"/>
        </w:rPr>
        <w:t xml:space="preserve"> 수기와 지시를 이용하여 환자의 신체에 수동적, 기계적 힘을 가하는 치료</w:t>
      </w:r>
      <w:r w:rsidR="00C44EA8">
        <w:rPr>
          <w:rFonts w:eastAsiaTheme="minorHAnsi" w:hint="eastAsia"/>
          <w:szCs w:val="20"/>
        </w:rPr>
        <w:t>방법으로</w:t>
      </w:r>
      <w:r w:rsidRPr="00215A4C">
        <w:rPr>
          <w:rFonts w:eastAsiaTheme="minorHAnsi"/>
          <w:szCs w:val="20"/>
        </w:rPr>
        <w:t xml:space="preserve">, 척추운동범위의 회복, 척추주변연부조직 및 후관절의 대칭성 회복을 목적으로 하고 있다. 급, 만성의 경부통, 요통, 척추측만증, </w:t>
      </w:r>
      <w:r w:rsidR="00010EFF">
        <w:rPr>
          <w:rFonts w:eastAsiaTheme="minorHAnsi" w:hint="eastAsia"/>
          <w:szCs w:val="20"/>
        </w:rPr>
        <w:t>척</w:t>
      </w:r>
      <w:r w:rsidRPr="00215A4C">
        <w:rPr>
          <w:rFonts w:eastAsiaTheme="minorHAnsi"/>
          <w:szCs w:val="20"/>
        </w:rPr>
        <w:t>추관절 증후군, 이상근 증후군, 천장관절 증후군 등 비교적 다양한 근골격계 통증에 적용되고 있으나 아직 기전 및 치료 효과에 논란이 없지 않으며, 적응증 및 방법에 다양한 의견이 존재한다.</w:t>
      </w:r>
      <w:r w:rsidR="002F4A5F">
        <w:rPr>
          <w:rFonts w:eastAsiaTheme="minorHAnsi"/>
          <w:szCs w:val="20"/>
        </w:rPr>
        <w:fldChar w:fldCharType="begin">
          <w:fldData xml:space="preserve">PEVuZE5vdGU+PENpdGU+PEF1dGhvcj5KYXlzb248L0F1dGhvcj48WWVhcj4xOTgxPC9ZZWFyPjxS
ZWNOdW0+MTgwPC9SZWNOdW0+PERpc3BsYXlUZXh0PjxzdHlsZSBmYWNlPSJzdXBlcnNjcmlwdCI+
MTUsMTY8L3N0eWxlPjwvRGlzcGxheVRleHQ+PHJlY29yZD48cmVjLW51bWJlcj4xODA8L3JlYy1u
dW1iZXI+PGZvcmVpZ24ta2V5cz48a2V5IGFwcD0iRU4iIGRiLWlkPSJmZDJhOXowZjNlZXAwZGV4
NXpxdno5ZTJ6c2FlOXJmNWZwZmUiPjE4MDwva2V5PjwvZm9yZWlnbi1rZXlzPjxyZWYtdHlwZSBu
YW1lPSJKb3VybmFsIEFydGljbGUiPjE3PC9yZWYtdHlwZT48Y29udHJpYnV0b3JzPjxhdXRob3Jz
PjxhdXRob3I+SmF5c29uLCBNLiBJLjwvYXV0aG9yPjxhdXRob3I+U2ltcy1XaWxsaWFtcywgSC48
L2F1dGhvcj48YXV0aG9yPllvdW5nLCBTLjwvYXV0aG9yPjxhdXRob3I+QmFkZGVsZXksIEguPC9h
dXRob3I+PGF1dGhvcj5Db2xsaW5zLCBFLjwvYXV0aG9yPjwvYXV0aG9ycz48L2NvbnRyaWJ1dG9y
cz48dGl0bGVzPjx0aXRsZT5Nb2JpbGl6YXRpb24gYW5kIG1hbmlwdWxhdGlvbiBmb3IgbG93LWJh
Y2sgcGFpbjwvdGl0bGU+PHNlY29uZGFyeS10aXRsZT5TcGluZSAoUGhpbGEgUGEgMTk3Nik8L3Nl
Y29uZGFyeS10aXRsZT48YWx0LXRpdGxlPlNwaW5lPC9hbHQtdGl0bGU+PC90aXRsZXM+PHBlcmlv
ZGljYWw+PGZ1bGwtdGl0bGU+U3BpbmUgKFBoaWxhIFBhIDE5NzYpPC9mdWxsLXRpdGxlPjwvcGVy
aW9kaWNhbD48YWx0LXBlcmlvZGljYWw+PGZ1bGwtdGl0bGU+U3BpbmU8L2Z1bGwtdGl0bGU+PC9h
bHQtcGVyaW9kaWNhbD48cGFnZXM+NDA5LTE2PC9wYWdlcz48dm9sdW1lPjY8L3ZvbHVtZT48bnVt
YmVyPjQ8L251bWJlcj48ZWRpdGlvbj4xOTgxLzA3LzAxPC9lZGl0aW9uPjxrZXl3b3Jkcz48a2V5
d29yZD5BZHVsdDwva2V5d29yZD48a2V5d29yZD5BZ2VkPC9rZXl3b3JkPjxrZXl3b3JkPkJhY2sg
UGFpbi8qdGhlcmFweTwva2V5d29yZD48a2V5d29yZD5DbGluaWNhbCBUcmlhbHMgYXMgVG9waWM8
L2tleXdvcmQ+PGtleXdvcmQ+Rm9sbG93LVVwIFN0dWRpZXM8L2tleXdvcmQ+PGtleXdvcmQ+SHVt
YW5zPC9rZXl3b3JkPjxrZXl3b3JkPipNYW5pcHVsYXRpb24sIE9ydGhvcGVkaWM8L2tleXdvcmQ+
PGtleXdvcmQ+TWlkZGxlIEFnZWQ8L2tleXdvcmQ+PGtleXdvcmQ+TW92ZW1lbnQ8L2tleXdvcmQ+
PGtleXdvcmQ+UHJvZ25vc2lzPC9rZXl3b3JkPjxrZXl3b3JkPlJhbmRvbSBBbGxvY2F0aW9uPC9r
ZXl3b3JkPjxrZXl3b3JkPlNwaW5lL3BoeXNpb2xvZ3k8L2tleXdvcmQ+PC9rZXl3b3Jkcz48ZGF0
ZXM+PHllYXI+MTk4MTwveWVhcj48cHViLWRhdGVzPjxkYXRlPkp1bC1BdWc8L2RhdGU+PC9wdWIt
ZGF0ZXM+PC9kYXRlcz48aXNibj4wMzYyLTI0MzYgKFByaW50KSYjeEQ7MDM2Mi0yNDM2PC9pc2Ju
PjxhY2Nlc3Npb24tbnVtPjY0NTY1NTc8L2FjY2Vzc2lvbi1udW0+PHVybHM+PC91cmxzPjxyZW1v
dGUtZGF0YWJhc2UtcHJvdmlkZXI+TkxNPC9yZW1vdGUtZGF0YWJhc2UtcHJvdmlkZXI+PGxhbmd1
YWdlPmVuZzwvbGFuZ3VhZ2U+PC9yZWNvcmQ+PC9DaXRlPjxDaXRlPjxBdXRob3I+U2hla2VsbGU8
L0F1dGhvcj48WWVhcj4xOTk0PC9ZZWFyPjxSZWNOdW0+MTgxPC9SZWNOdW0+PHJlY29yZD48cmVj
LW51bWJlcj4xODE8L3JlYy1udW1iZXI+PGZvcmVpZ24ta2V5cz48a2V5IGFwcD0iRU4iIGRiLWlk
PSJmZDJhOXowZjNlZXAwZGV4NXpxdno5ZTJ6c2FlOXJmNWZwZmUiPjE4MTwva2V5PjwvZm9yZWln
bi1rZXlzPjxyZWYtdHlwZSBuYW1lPSJKb3VybmFsIEFydGljbGUiPjE3PC9yZWYtdHlwZT48Y29u
dHJpYnV0b3JzPjxhdXRob3JzPjxhdXRob3I+U2hla2VsbGUsIFAuIEcuPC9hdXRob3I+PC9hdXRo
b3JzPjwvY29udHJpYnV0b3JzPjxhdXRoLWFkZHJlc3M+V2VzdCBMb3MgQW5nZWxlcyBWQU1DLCBD
YWxpZm9ybmlhLjwvYXV0aC1hZGRyZXNzPjx0aXRsZXM+PHRpdGxlPlNwaW5hbCBtYW5pcHVsYXRp
b248L3RpdGxlPjxzZWNvbmRhcnktdGl0bGU+U3BpbmUgKFBoaWxhIFBhIDE5NzYpPC9zZWNvbmRh
cnktdGl0bGU+PGFsdC10aXRsZT5TcGluZTwvYWx0LXRpdGxlPjwvdGl0bGVzPjxwZXJpb2RpY2Fs
PjxmdWxsLXRpdGxlPlNwaW5lIChQaGlsYSBQYSAxOTc2KTwvZnVsbC10aXRsZT48L3BlcmlvZGlj
YWw+PGFsdC1wZXJpb2RpY2FsPjxmdWxsLXRpdGxlPlNwaW5lPC9mdWxsLXRpdGxlPjwvYWx0LXBl
cmlvZGljYWw+PHBhZ2VzPjg1OC02MTwvcGFnZXM+PHZvbHVtZT4xOTwvdm9sdW1lPjxudW1iZXI+
NzwvbnVtYmVyPjxlZGl0aW9uPjE5OTQvMDQvMDE8L2VkaXRpb24+PGtleXdvcmRzPjxrZXl3b3Jk
PkJpb21lY2hhbmljYWwgUGhlbm9tZW5hPC9rZXl3b3JkPjxrZXl3b3JkPipDaGlyb3ByYWN0aWM8
L2tleXdvcmQ+PGtleXdvcmQ+SHVtYW5zPC9rZXl3b3JkPjxrZXl3b3JkPkxvdyBCYWNrIFBhaW4v
KnRoZXJhcHk8L2tleXdvcmQ+PGtleXdvcmQ+Kk1hbmlwdWxhdGlvbiwgT3J0aG9wZWRpYzwva2V5
d29yZD48a2V5d29yZD5QaHlzaWNhbCBUaGVyYXB5IE1vZGFsaXRpZXMvbWV0aG9kczwva2V5d29y
ZD48a2V5d29yZD4qU3BpbmU8L2tleXdvcmQ+PC9rZXl3b3Jkcz48ZGF0ZXM+PHllYXI+MTk5NDwv
eWVhcj48cHViLWRhdGVzPjxkYXRlPkFwciAxPC9kYXRlPjwvcHViLWRhdGVzPjwvZGF0ZXM+PGlz
Ym4+MDM2Mi0yNDM2IChQcmludCkmI3hEOzAzNjItMjQzNjwvaXNibj48YWNjZXNzaW9uLW51bT44
MjAyODExPC9hY2Nlc3Npb24tbnVtPjx1cmxzPjwvdXJscz48cmVtb3RlLWRhdGFiYXNlLXByb3Zp
ZGVyPk5MTTwvcmVtb3RlLWRhdGFiYXNlLXByb3ZpZGVyPjxsYW5ndWFnZT5lbmc8L2xhbmd1YWdl
PjwvcmVjb3JkPjwvQ2l0ZT48L0VuZE5vdGU+AG==
</w:fldData>
        </w:fldChar>
      </w:r>
      <w:r w:rsidR="00CE3684">
        <w:rPr>
          <w:rFonts w:eastAsiaTheme="minorHAnsi"/>
          <w:szCs w:val="20"/>
        </w:rPr>
        <w:instrText xml:space="preserve"> ADDIN EN.CITE </w:instrText>
      </w:r>
      <w:r w:rsidR="00CE3684">
        <w:rPr>
          <w:rFonts w:eastAsiaTheme="minorHAnsi"/>
          <w:szCs w:val="20"/>
        </w:rPr>
        <w:fldChar w:fldCharType="begin">
          <w:fldData xml:space="preserve">PEVuZE5vdGU+PENpdGU+PEF1dGhvcj5KYXlzb248L0F1dGhvcj48WWVhcj4xOTgxPC9ZZWFyPjxS
ZWNOdW0+MTgwPC9SZWNOdW0+PERpc3BsYXlUZXh0PjxzdHlsZSBmYWNlPSJzdXBlcnNjcmlwdCI+
MTUsMTY8L3N0eWxlPjwvRGlzcGxheVRleHQ+PHJlY29yZD48cmVjLW51bWJlcj4xODA8L3JlYy1u
dW1iZXI+PGZvcmVpZ24ta2V5cz48a2V5IGFwcD0iRU4iIGRiLWlkPSJmZDJhOXowZjNlZXAwZGV4
NXpxdno5ZTJ6c2FlOXJmNWZwZmUiPjE4MDwva2V5PjwvZm9yZWlnbi1rZXlzPjxyZWYtdHlwZSBu
YW1lPSJKb3VybmFsIEFydGljbGUiPjE3PC9yZWYtdHlwZT48Y29udHJpYnV0b3JzPjxhdXRob3Jz
PjxhdXRob3I+SmF5c29uLCBNLiBJLjwvYXV0aG9yPjxhdXRob3I+U2ltcy1XaWxsaWFtcywgSC48
L2F1dGhvcj48YXV0aG9yPllvdW5nLCBTLjwvYXV0aG9yPjxhdXRob3I+QmFkZGVsZXksIEguPC9h
dXRob3I+PGF1dGhvcj5Db2xsaW5zLCBFLjwvYXV0aG9yPjwvYXV0aG9ycz48L2NvbnRyaWJ1dG9y
cz48dGl0bGVzPjx0aXRsZT5Nb2JpbGl6YXRpb24gYW5kIG1hbmlwdWxhdGlvbiBmb3IgbG93LWJh
Y2sgcGFpbjwvdGl0bGU+PHNlY29uZGFyeS10aXRsZT5TcGluZSAoUGhpbGEgUGEgMTk3Nik8L3Nl
Y29uZGFyeS10aXRsZT48YWx0LXRpdGxlPlNwaW5lPC9hbHQtdGl0bGU+PC90aXRsZXM+PHBlcmlv
ZGljYWw+PGZ1bGwtdGl0bGU+U3BpbmUgKFBoaWxhIFBhIDE5NzYpPC9mdWxsLXRpdGxlPjwvcGVy
aW9kaWNhbD48YWx0LXBlcmlvZGljYWw+PGZ1bGwtdGl0bGU+U3BpbmU8L2Z1bGwtdGl0bGU+PC9h
bHQtcGVyaW9kaWNhbD48cGFnZXM+NDA5LTE2PC9wYWdlcz48dm9sdW1lPjY8L3ZvbHVtZT48bnVt
YmVyPjQ8L251bWJlcj48ZWRpdGlvbj4xOTgxLzA3LzAxPC9lZGl0aW9uPjxrZXl3b3Jkcz48a2V5
d29yZD5BZHVsdDwva2V5d29yZD48a2V5d29yZD5BZ2VkPC9rZXl3b3JkPjxrZXl3b3JkPkJhY2sg
UGFpbi8qdGhlcmFweTwva2V5d29yZD48a2V5d29yZD5DbGluaWNhbCBUcmlhbHMgYXMgVG9waWM8
L2tleXdvcmQ+PGtleXdvcmQ+Rm9sbG93LVVwIFN0dWRpZXM8L2tleXdvcmQ+PGtleXdvcmQ+SHVt
YW5zPC9rZXl3b3JkPjxrZXl3b3JkPipNYW5pcHVsYXRpb24sIE9ydGhvcGVkaWM8L2tleXdvcmQ+
PGtleXdvcmQ+TWlkZGxlIEFnZWQ8L2tleXdvcmQ+PGtleXdvcmQ+TW92ZW1lbnQ8L2tleXdvcmQ+
PGtleXdvcmQ+UHJvZ25vc2lzPC9rZXl3b3JkPjxrZXl3b3JkPlJhbmRvbSBBbGxvY2F0aW9uPC9r
ZXl3b3JkPjxrZXl3b3JkPlNwaW5lL3BoeXNpb2xvZ3k8L2tleXdvcmQ+PC9rZXl3b3Jkcz48ZGF0
ZXM+PHllYXI+MTk4MTwveWVhcj48cHViLWRhdGVzPjxkYXRlPkp1bC1BdWc8L2RhdGU+PC9wdWIt
ZGF0ZXM+PC9kYXRlcz48aXNibj4wMzYyLTI0MzYgKFByaW50KSYjeEQ7MDM2Mi0yNDM2PC9pc2Ju
PjxhY2Nlc3Npb24tbnVtPjY0NTY1NTc8L2FjY2Vzc2lvbi1udW0+PHVybHM+PC91cmxzPjxyZW1v
dGUtZGF0YWJhc2UtcHJvdmlkZXI+TkxNPC9yZW1vdGUtZGF0YWJhc2UtcHJvdmlkZXI+PGxhbmd1
YWdlPmVuZzwvbGFuZ3VhZ2U+PC9yZWNvcmQ+PC9DaXRlPjxDaXRlPjxBdXRob3I+U2hla2VsbGU8
L0F1dGhvcj48WWVhcj4xOTk0PC9ZZWFyPjxSZWNOdW0+MTgxPC9SZWNOdW0+PHJlY29yZD48cmVj
LW51bWJlcj4xODE8L3JlYy1udW1iZXI+PGZvcmVpZ24ta2V5cz48a2V5IGFwcD0iRU4iIGRiLWlk
PSJmZDJhOXowZjNlZXAwZGV4NXpxdno5ZTJ6c2FlOXJmNWZwZmUiPjE4MTwva2V5PjwvZm9yZWln
bi1rZXlzPjxyZWYtdHlwZSBuYW1lPSJKb3VybmFsIEFydGljbGUiPjE3PC9yZWYtdHlwZT48Y29u
dHJpYnV0b3JzPjxhdXRob3JzPjxhdXRob3I+U2hla2VsbGUsIFAuIEcuPC9hdXRob3I+PC9hdXRo
b3JzPjwvY29udHJpYnV0b3JzPjxhdXRoLWFkZHJlc3M+V2VzdCBMb3MgQW5nZWxlcyBWQU1DLCBD
YWxpZm9ybmlhLjwvYXV0aC1hZGRyZXNzPjx0aXRsZXM+PHRpdGxlPlNwaW5hbCBtYW5pcHVsYXRp
b248L3RpdGxlPjxzZWNvbmRhcnktdGl0bGU+U3BpbmUgKFBoaWxhIFBhIDE5NzYpPC9zZWNvbmRh
cnktdGl0bGU+PGFsdC10aXRsZT5TcGluZTwvYWx0LXRpdGxlPjwvdGl0bGVzPjxwZXJpb2RpY2Fs
PjxmdWxsLXRpdGxlPlNwaW5lIChQaGlsYSBQYSAxOTc2KTwvZnVsbC10aXRsZT48L3BlcmlvZGlj
YWw+PGFsdC1wZXJpb2RpY2FsPjxmdWxsLXRpdGxlPlNwaW5lPC9mdWxsLXRpdGxlPjwvYWx0LXBl
cmlvZGljYWw+PHBhZ2VzPjg1OC02MTwvcGFnZXM+PHZvbHVtZT4xOTwvdm9sdW1lPjxudW1iZXI+
NzwvbnVtYmVyPjxlZGl0aW9uPjE5OTQvMDQvMDE8L2VkaXRpb24+PGtleXdvcmRzPjxrZXl3b3Jk
PkJpb21lY2hhbmljYWwgUGhlbm9tZW5hPC9rZXl3b3JkPjxrZXl3b3JkPipDaGlyb3ByYWN0aWM8
L2tleXdvcmQ+PGtleXdvcmQ+SHVtYW5zPC9rZXl3b3JkPjxrZXl3b3JkPkxvdyBCYWNrIFBhaW4v
KnRoZXJhcHk8L2tleXdvcmQ+PGtleXdvcmQ+Kk1hbmlwdWxhdGlvbiwgT3J0aG9wZWRpYzwva2V5
d29yZD48a2V5d29yZD5QaHlzaWNhbCBUaGVyYXB5IE1vZGFsaXRpZXMvbWV0aG9kczwva2V5d29y
ZD48a2V5d29yZD4qU3BpbmU8L2tleXdvcmQ+PC9rZXl3b3Jkcz48ZGF0ZXM+PHllYXI+MTk5NDwv
eWVhcj48cHViLWRhdGVzPjxkYXRlPkFwciAxPC9kYXRlPjwvcHViLWRhdGVzPjwvZGF0ZXM+PGlz
Ym4+MDM2Mi0yNDM2IChQcmludCkmI3hEOzAzNjItMjQzNjwvaXNibj48YWNjZXNzaW9uLW51bT44
MjAyODExPC9hY2Nlc3Npb24tbnVtPjx1cmxzPjwvdXJscz48cmVtb3RlLWRhdGFiYXNlLXByb3Zp
ZGVyPk5MTTwvcmVtb3RlLWRhdGFiYXNlLXByb3ZpZGVyPjxsYW5ndWFnZT5lbmc8L2xhbmd1YWdl
PjwvcmVjb3JkPjwvQ2l0ZT48L0VuZE5vdGU+AG==
</w:fldData>
        </w:fldChar>
      </w:r>
      <w:r w:rsidR="00CE3684">
        <w:rPr>
          <w:rFonts w:eastAsiaTheme="minorHAnsi"/>
          <w:szCs w:val="20"/>
        </w:rPr>
        <w:instrText xml:space="preserve"> ADDIN EN.CITE.DATA </w:instrText>
      </w:r>
      <w:r w:rsidR="00CE3684">
        <w:rPr>
          <w:rFonts w:eastAsiaTheme="minorHAnsi"/>
          <w:szCs w:val="20"/>
        </w:rPr>
      </w:r>
      <w:r w:rsidR="00CE3684">
        <w:rPr>
          <w:rFonts w:eastAsiaTheme="minorHAnsi"/>
          <w:szCs w:val="20"/>
        </w:rPr>
        <w:fldChar w:fldCharType="end"/>
      </w:r>
      <w:r w:rsidR="002F4A5F">
        <w:rPr>
          <w:rFonts w:eastAsiaTheme="minorHAnsi"/>
          <w:szCs w:val="20"/>
        </w:rPr>
      </w:r>
      <w:r w:rsidR="002F4A5F">
        <w:rPr>
          <w:rFonts w:eastAsiaTheme="minorHAnsi"/>
          <w:szCs w:val="20"/>
        </w:rPr>
        <w:fldChar w:fldCharType="separate"/>
      </w:r>
      <w:hyperlink w:anchor="_ENREF_15" w:tooltip="Jayson, 1981 #180" w:history="1">
        <w:r w:rsidR="008B3538" w:rsidRPr="00CE3684">
          <w:rPr>
            <w:rFonts w:eastAsiaTheme="minorHAnsi"/>
            <w:noProof/>
            <w:szCs w:val="20"/>
            <w:vertAlign w:val="superscript"/>
          </w:rPr>
          <w:t>15</w:t>
        </w:r>
      </w:hyperlink>
      <w:r w:rsidR="00CE3684" w:rsidRPr="00CE3684">
        <w:rPr>
          <w:rFonts w:eastAsiaTheme="minorHAnsi"/>
          <w:noProof/>
          <w:szCs w:val="20"/>
          <w:vertAlign w:val="superscript"/>
        </w:rPr>
        <w:t>,</w:t>
      </w:r>
      <w:hyperlink w:anchor="_ENREF_16" w:tooltip="Shekelle, 1994 #181" w:history="1">
        <w:r w:rsidR="008B3538" w:rsidRPr="00CE3684">
          <w:rPr>
            <w:rFonts w:eastAsiaTheme="minorHAnsi"/>
            <w:noProof/>
            <w:szCs w:val="20"/>
            <w:vertAlign w:val="superscript"/>
          </w:rPr>
          <w:t>16</w:t>
        </w:r>
      </w:hyperlink>
      <w:r w:rsidR="002F4A5F">
        <w:rPr>
          <w:rFonts w:eastAsiaTheme="minorHAnsi"/>
          <w:szCs w:val="20"/>
        </w:rPr>
        <w:fldChar w:fldCharType="end"/>
      </w:r>
      <w:r w:rsidRPr="00215A4C">
        <w:rPr>
          <w:rFonts w:eastAsiaTheme="minorHAnsi"/>
          <w:szCs w:val="20"/>
        </w:rPr>
        <w:t xml:space="preserve"> 최종적으로 3편의 </w:t>
      </w:r>
      <w:r w:rsidR="00ED7FB6">
        <w:rPr>
          <w:rFonts w:eastAsiaTheme="minorHAnsi"/>
          <w:szCs w:val="20"/>
        </w:rPr>
        <w:t>무작위대조</w:t>
      </w:r>
      <w:r w:rsidRPr="00215A4C">
        <w:rPr>
          <w:rFonts w:eastAsiaTheme="minorHAnsi"/>
          <w:szCs w:val="20"/>
        </w:rPr>
        <w:t xml:space="preserve">연구가 선정되었다.  </w:t>
      </w:r>
    </w:p>
    <w:p w:rsidR="00D42B8A" w:rsidRPr="00215A4C" w:rsidRDefault="00D42B8A" w:rsidP="00D42B8A">
      <w:pPr>
        <w:pStyle w:val="a5"/>
        <w:wordWrap/>
        <w:rPr>
          <w:rFonts w:eastAsiaTheme="minorHAnsi"/>
          <w:color w:val="000000" w:themeColor="text1"/>
          <w:szCs w:val="20"/>
        </w:rPr>
      </w:pPr>
    </w:p>
    <w:p w:rsidR="00D42B8A" w:rsidRPr="00215A4C" w:rsidRDefault="00D42B8A" w:rsidP="00D42B8A">
      <w:pPr>
        <w:pStyle w:val="a5"/>
        <w:wordWrap/>
        <w:ind w:firstLineChars="100" w:firstLine="200"/>
        <w:rPr>
          <w:rFonts w:eastAsiaTheme="minorHAnsi"/>
          <w:szCs w:val="20"/>
        </w:rPr>
      </w:pPr>
      <w:r w:rsidRPr="00215A4C">
        <w:rPr>
          <w:rFonts w:eastAsiaTheme="minorHAnsi"/>
          <w:szCs w:val="20"/>
        </w:rPr>
        <w:t xml:space="preserve">Lopez-Diaz </w:t>
      </w:r>
      <w:r w:rsidRPr="00215A4C">
        <w:rPr>
          <w:rFonts w:eastAsiaTheme="minorHAnsi" w:hint="eastAsia"/>
          <w:szCs w:val="20"/>
        </w:rPr>
        <w:t>등의</w:t>
      </w:r>
      <w:r w:rsidRPr="00215A4C">
        <w:rPr>
          <w:rFonts w:eastAsiaTheme="minorHAnsi"/>
          <w:szCs w:val="20"/>
        </w:rPr>
        <w:t xml:space="preserve"> 30명의 </w:t>
      </w:r>
      <w:r w:rsidRPr="00215A4C">
        <w:rPr>
          <w:rFonts w:eastAsiaTheme="minorHAnsi" w:hint="eastAsia"/>
          <w:szCs w:val="20"/>
        </w:rPr>
        <w:t>급성</w:t>
      </w:r>
      <w:r w:rsidRPr="00215A4C">
        <w:rPr>
          <w:rFonts w:eastAsiaTheme="minorHAnsi"/>
          <w:szCs w:val="20"/>
        </w:rPr>
        <w:t xml:space="preserve"> </w:t>
      </w:r>
      <w:r w:rsidRPr="00215A4C">
        <w:rPr>
          <w:rFonts w:eastAsiaTheme="minorHAnsi" w:hint="eastAsia"/>
          <w:szCs w:val="20"/>
        </w:rPr>
        <w:t>추간판</w:t>
      </w:r>
      <w:r w:rsidRPr="00215A4C">
        <w:rPr>
          <w:rFonts w:eastAsiaTheme="minorHAnsi"/>
          <w:szCs w:val="20"/>
        </w:rPr>
        <w:t xml:space="preserve"> </w:t>
      </w:r>
      <w:r w:rsidRPr="00215A4C">
        <w:rPr>
          <w:rFonts w:eastAsiaTheme="minorHAnsi" w:hint="eastAsia"/>
          <w:szCs w:val="20"/>
        </w:rPr>
        <w:t>탈출증</w:t>
      </w:r>
      <w:r w:rsidRPr="00215A4C">
        <w:rPr>
          <w:rFonts w:eastAsiaTheme="minorHAnsi"/>
          <w:szCs w:val="20"/>
        </w:rPr>
        <w:t xml:space="preserve"> </w:t>
      </w:r>
      <w:r w:rsidRPr="00215A4C">
        <w:rPr>
          <w:rFonts w:eastAsiaTheme="minorHAnsi" w:hint="eastAsia"/>
          <w:szCs w:val="20"/>
        </w:rPr>
        <w:t>환자를</w:t>
      </w:r>
      <w:r w:rsidRPr="00215A4C">
        <w:rPr>
          <w:rFonts w:eastAsiaTheme="minorHAnsi"/>
          <w:szCs w:val="20"/>
        </w:rPr>
        <w:t xml:space="preserve"> </w:t>
      </w:r>
      <w:r w:rsidRPr="00215A4C">
        <w:rPr>
          <w:rFonts w:eastAsiaTheme="minorHAnsi" w:hint="eastAsia"/>
          <w:szCs w:val="20"/>
        </w:rPr>
        <w:t>대상으로</w:t>
      </w:r>
      <w:r w:rsidRPr="00215A4C">
        <w:rPr>
          <w:rFonts w:eastAsiaTheme="minorHAnsi"/>
          <w:szCs w:val="20"/>
        </w:rPr>
        <w:t xml:space="preserve"> </w:t>
      </w:r>
      <w:r w:rsidRPr="00215A4C">
        <w:rPr>
          <w:rFonts w:eastAsiaTheme="minorHAnsi" w:hint="eastAsia"/>
          <w:szCs w:val="20"/>
        </w:rPr>
        <w:t>열전기치료를</w:t>
      </w:r>
      <w:r w:rsidRPr="00215A4C">
        <w:rPr>
          <w:rFonts w:eastAsiaTheme="minorHAnsi"/>
          <w:szCs w:val="20"/>
        </w:rPr>
        <w:t xml:space="preserve"> </w:t>
      </w:r>
      <w:r w:rsidRPr="00215A4C">
        <w:rPr>
          <w:rFonts w:eastAsiaTheme="minorHAnsi" w:hint="eastAsia"/>
          <w:szCs w:val="20"/>
        </w:rPr>
        <w:t>중심으로</w:t>
      </w:r>
      <w:r w:rsidRPr="00215A4C">
        <w:rPr>
          <w:rFonts w:eastAsiaTheme="minorHAnsi"/>
          <w:szCs w:val="20"/>
        </w:rPr>
        <w:t xml:space="preserve"> </w:t>
      </w:r>
      <w:r w:rsidRPr="00215A4C">
        <w:rPr>
          <w:rFonts w:eastAsiaTheme="minorHAnsi" w:hint="eastAsia"/>
          <w:szCs w:val="20"/>
        </w:rPr>
        <w:t>하는</w:t>
      </w:r>
      <w:r w:rsidRPr="00215A4C">
        <w:rPr>
          <w:rFonts w:eastAsiaTheme="minorHAnsi"/>
          <w:szCs w:val="20"/>
        </w:rPr>
        <w:t xml:space="preserve"> </w:t>
      </w:r>
      <w:r w:rsidRPr="00215A4C">
        <w:rPr>
          <w:rFonts w:eastAsiaTheme="minorHAnsi" w:hint="eastAsia"/>
          <w:szCs w:val="20"/>
        </w:rPr>
        <w:t>일반물리치료와</w:t>
      </w:r>
      <w:r w:rsidRPr="00215A4C">
        <w:rPr>
          <w:rFonts w:eastAsiaTheme="minorHAnsi"/>
          <w:szCs w:val="20"/>
        </w:rPr>
        <w:t xml:space="preserve"> </w:t>
      </w:r>
      <w:r w:rsidRPr="00215A4C">
        <w:rPr>
          <w:rFonts w:eastAsiaTheme="minorHAnsi" w:hint="eastAsia"/>
          <w:szCs w:val="20"/>
        </w:rPr>
        <w:t>도수치료를</w:t>
      </w:r>
      <w:r w:rsidRPr="00215A4C">
        <w:rPr>
          <w:rFonts w:eastAsiaTheme="minorHAnsi"/>
          <w:szCs w:val="20"/>
        </w:rPr>
        <w:t xml:space="preserve"> </w:t>
      </w:r>
      <w:r w:rsidRPr="00215A4C">
        <w:rPr>
          <w:rFonts w:eastAsiaTheme="minorHAnsi" w:hint="eastAsia"/>
          <w:szCs w:val="20"/>
        </w:rPr>
        <w:t>비교한</w:t>
      </w:r>
      <w:r w:rsidRPr="00215A4C">
        <w:rPr>
          <w:rFonts w:eastAsiaTheme="minorHAnsi"/>
          <w:szCs w:val="20"/>
        </w:rPr>
        <w:t xml:space="preserve"> </w:t>
      </w:r>
      <w:r w:rsidRPr="00215A4C">
        <w:rPr>
          <w:rFonts w:eastAsiaTheme="minorHAnsi" w:hint="eastAsia"/>
          <w:szCs w:val="20"/>
        </w:rPr>
        <w:t>연구에서</w:t>
      </w:r>
      <w:r w:rsidRPr="00215A4C">
        <w:rPr>
          <w:rFonts w:eastAsiaTheme="minorHAnsi"/>
          <w:szCs w:val="20"/>
        </w:rPr>
        <w:t xml:space="preserve"> 3주간 </w:t>
      </w:r>
      <w:r w:rsidRPr="00215A4C">
        <w:rPr>
          <w:rFonts w:eastAsiaTheme="minorHAnsi" w:hint="eastAsia"/>
          <w:szCs w:val="20"/>
        </w:rPr>
        <w:t>치료</w:t>
      </w:r>
      <w:r w:rsidRPr="00215A4C">
        <w:rPr>
          <w:rFonts w:eastAsiaTheme="minorHAnsi"/>
          <w:szCs w:val="20"/>
        </w:rPr>
        <w:t xml:space="preserve"> </w:t>
      </w:r>
      <w:r w:rsidRPr="00215A4C">
        <w:rPr>
          <w:rFonts w:eastAsiaTheme="minorHAnsi" w:hint="eastAsia"/>
          <w:szCs w:val="20"/>
        </w:rPr>
        <w:t>종료</w:t>
      </w:r>
      <w:r w:rsidRPr="00215A4C">
        <w:rPr>
          <w:rFonts w:eastAsiaTheme="minorHAnsi"/>
          <w:szCs w:val="20"/>
        </w:rPr>
        <w:t xml:space="preserve"> </w:t>
      </w:r>
      <w:r w:rsidRPr="00215A4C">
        <w:rPr>
          <w:rFonts w:eastAsiaTheme="minorHAnsi" w:hint="eastAsia"/>
          <w:szCs w:val="20"/>
        </w:rPr>
        <w:t>후</w:t>
      </w:r>
      <w:r w:rsidRPr="00215A4C">
        <w:rPr>
          <w:rFonts w:eastAsiaTheme="minorHAnsi"/>
          <w:szCs w:val="20"/>
        </w:rPr>
        <w:t xml:space="preserve"> </w:t>
      </w:r>
      <w:r w:rsidRPr="00215A4C">
        <w:rPr>
          <w:rFonts w:eastAsiaTheme="minorHAnsi" w:hint="eastAsia"/>
          <w:szCs w:val="20"/>
        </w:rPr>
        <w:t>허리굴곡</w:t>
      </w:r>
      <w:r w:rsidRPr="00215A4C">
        <w:rPr>
          <w:rFonts w:eastAsiaTheme="minorHAnsi"/>
          <w:szCs w:val="20"/>
        </w:rPr>
        <w:t xml:space="preserve"> </w:t>
      </w:r>
      <w:r w:rsidRPr="00215A4C">
        <w:rPr>
          <w:rFonts w:eastAsiaTheme="minorHAnsi" w:hint="eastAsia"/>
          <w:szCs w:val="20"/>
        </w:rPr>
        <w:t>운동범위</w:t>
      </w:r>
      <w:r w:rsidRPr="00215A4C">
        <w:rPr>
          <w:rFonts w:eastAsiaTheme="minorHAnsi"/>
          <w:szCs w:val="20"/>
        </w:rPr>
        <w:t xml:space="preserve">, </w:t>
      </w:r>
      <w:r w:rsidRPr="00215A4C">
        <w:rPr>
          <w:rFonts w:eastAsiaTheme="minorHAnsi" w:hint="eastAsia"/>
          <w:szCs w:val="20"/>
        </w:rPr>
        <w:t>통증</w:t>
      </w:r>
      <w:r w:rsidRPr="00215A4C">
        <w:rPr>
          <w:rFonts w:eastAsiaTheme="minorHAnsi"/>
          <w:szCs w:val="20"/>
        </w:rPr>
        <w:t xml:space="preserve"> </w:t>
      </w:r>
      <w:r w:rsidRPr="00215A4C">
        <w:rPr>
          <w:rFonts w:eastAsiaTheme="minorHAnsi" w:hint="eastAsia"/>
          <w:szCs w:val="20"/>
        </w:rPr>
        <w:t>감소</w:t>
      </w:r>
      <w:r w:rsidRPr="00215A4C">
        <w:rPr>
          <w:rFonts w:eastAsiaTheme="minorHAnsi"/>
          <w:szCs w:val="20"/>
        </w:rPr>
        <w:t xml:space="preserve"> </w:t>
      </w:r>
      <w:r w:rsidRPr="00215A4C">
        <w:rPr>
          <w:rFonts w:eastAsiaTheme="minorHAnsi" w:hint="eastAsia"/>
          <w:szCs w:val="20"/>
        </w:rPr>
        <w:t>정도에서</w:t>
      </w:r>
      <w:r w:rsidRPr="00215A4C">
        <w:rPr>
          <w:rFonts w:eastAsiaTheme="minorHAnsi"/>
          <w:szCs w:val="20"/>
        </w:rPr>
        <w:t xml:space="preserve"> </w:t>
      </w:r>
      <w:r w:rsidRPr="00215A4C">
        <w:rPr>
          <w:rFonts w:eastAsiaTheme="minorHAnsi" w:hint="eastAsia"/>
          <w:szCs w:val="20"/>
        </w:rPr>
        <w:t>일반물리치료군에</w:t>
      </w:r>
      <w:r w:rsidRPr="00215A4C">
        <w:rPr>
          <w:rFonts w:eastAsiaTheme="minorHAnsi"/>
          <w:szCs w:val="20"/>
        </w:rPr>
        <w:t xml:space="preserve"> </w:t>
      </w:r>
      <w:r w:rsidRPr="00215A4C">
        <w:rPr>
          <w:rFonts w:eastAsiaTheme="minorHAnsi" w:hint="eastAsia"/>
          <w:szCs w:val="20"/>
        </w:rPr>
        <w:t>비하여</w:t>
      </w:r>
      <w:r w:rsidRPr="00215A4C">
        <w:rPr>
          <w:rFonts w:eastAsiaTheme="minorHAnsi"/>
          <w:szCs w:val="20"/>
        </w:rPr>
        <w:t xml:space="preserve"> </w:t>
      </w:r>
      <w:r w:rsidRPr="00215A4C">
        <w:rPr>
          <w:rFonts w:eastAsiaTheme="minorHAnsi" w:hint="eastAsia"/>
          <w:szCs w:val="20"/>
        </w:rPr>
        <w:t>도수치료군에서</w:t>
      </w:r>
      <w:r w:rsidRPr="00215A4C">
        <w:rPr>
          <w:rFonts w:eastAsiaTheme="minorHAnsi"/>
          <w:szCs w:val="20"/>
        </w:rPr>
        <w:t xml:space="preserve"> </w:t>
      </w:r>
      <w:r w:rsidRPr="00215A4C">
        <w:rPr>
          <w:rFonts w:eastAsiaTheme="minorHAnsi" w:hint="eastAsia"/>
          <w:szCs w:val="20"/>
        </w:rPr>
        <w:t>유의한</w:t>
      </w:r>
      <w:r w:rsidRPr="00215A4C">
        <w:rPr>
          <w:rFonts w:eastAsiaTheme="minorHAnsi"/>
          <w:szCs w:val="20"/>
        </w:rPr>
        <w:t xml:space="preserve"> </w:t>
      </w:r>
      <w:r w:rsidRPr="00215A4C">
        <w:rPr>
          <w:rFonts w:eastAsiaTheme="minorHAnsi" w:hint="eastAsia"/>
          <w:szCs w:val="20"/>
        </w:rPr>
        <w:t>호전을</w:t>
      </w:r>
      <w:r w:rsidRPr="00215A4C">
        <w:rPr>
          <w:rFonts w:eastAsiaTheme="minorHAnsi"/>
          <w:szCs w:val="20"/>
        </w:rPr>
        <w:t xml:space="preserve"> </w:t>
      </w:r>
      <w:r w:rsidRPr="00215A4C">
        <w:rPr>
          <w:rFonts w:eastAsiaTheme="minorHAnsi" w:hint="eastAsia"/>
          <w:szCs w:val="20"/>
        </w:rPr>
        <w:t>보였다</w:t>
      </w:r>
      <w:r w:rsidRPr="00215A4C">
        <w:rPr>
          <w:rFonts w:eastAsiaTheme="minorHAnsi"/>
          <w:szCs w:val="20"/>
        </w:rPr>
        <w:t>.</w:t>
      </w:r>
      <w:hyperlink w:anchor="_ENREF_17" w:tooltip="Lopez-Diaz, 2015 #108" w:history="1">
        <w:r w:rsidR="008B3538" w:rsidRPr="000F3174">
          <w:rPr>
            <w:rFonts w:eastAsiaTheme="minorHAnsi"/>
            <w:szCs w:val="20"/>
          </w:rPr>
          <w:fldChar w:fldCharType="begin">
            <w:fldData xml:space="preserve">PEVuZE5vdGU+PENpdGU+PEF1dGhvcj5Mb3Blei1EaWF6PC9BdXRob3I+PFllYXI+MjAxNTwvWWVh
cj48UmVjTnVtPjEwODwvUmVjTnVtPjxEaXNwbGF5VGV4dD48c3R5bGUgZmFjZT0ic3VwZXJzY3Jp
cHQiPjE3PC9zdHlsZT48L0Rpc3BsYXlUZXh0PjxyZWNvcmQ+PHJlYy1udW1iZXI+MTA4PC9yZWMt
bnVtYmVyPjxmb3JlaWduLWtleXM+PGtleSBhcHA9IkVOIiBkYi1pZD0iZmQyYTl6MGYzZWVwMGRl
eDV6cXZ6OWUyenNhZTlyZjVmcGZlIj4xMDg8L2tleT48L2ZvcmVpZ24ta2V5cz48cmVmLXR5cGUg
bmFtZT0iSm91cm5hbCBBcnRpY2xlIj4xNzwvcmVmLXR5cGU+PGNvbnRyaWJ1dG9ycz48YXV0aG9y
cz48YXV0aG9yPkxvcGV6LURpYXosIEouIFYuPC9hdXRob3I+PGF1dGhvcj5Bcmlhcy1CdXJpYSwg
Si4gTC48L2F1dGhvcj48YXV0aG9yPkxvcGV6LUdvcmRvLCBFLjwvYXV0aG9yPjxhdXRob3I+TG9w
ZXogR29yZG8sIFMuPC9hdXRob3I+PGF1dGhvcj5PeWFyenVuLCBBLiBQLjwvYXV0aG9yPjwvYXV0
aG9ycz48L2NvbnRyaWJ1dG9ycz48YXV0aC1hZGRyZXNzPkludGVybmF0aW9uYWwgVW5pdmVyc2l0
eSBvZiBDYXRhbHVueWEsIEJhcmNlbG9uYSwgU3BhaW47IE9tcGhpcyBGb3VuZGF0aW9uLCBCYXJj
ZWxvbmEsIFNwYWluLiBFbGVjdHJvbmljIGFkZHJlc3M6IGp1YW5sb3BlekBwb2xkLmVzLiYjeEQ7
RGVwYXJ0bWVudCBvZiBQaHlzaWNhbCBUaGVyYXB5LCBIb3NwaXRhbCBVbml2ZXJzaXRhcmlvIEdy
ZWdvcmlvIE1hcmFub24sIE1hZHJpZCwgU3BhaW47IENhdGVkcmEgZGUgSW52ZXN0aWdhY2lvbiB5
IERvY2VuY2lhIGVuIEZpc2lvdGVyYXBpYTogVGVyYXBpYSBNYW51YWwgeSBQdW5jaW9uIFNlY2Es
IFVuaXZlcnNpZGFkIFJleSBKdWFuIENhcmxvcywgQWxjb3Jjb24sIE1hZHJpZCwgU3BhaW4uJiN4
RDtPbXBoaXMgRm91bmRhdGlvbiwgQmFyY2Vsb25hLCBTcGFpbi4mI3hEO09tcGhpcyBGb3VuZGF0
aW9uLCBCYXJjZWxvbmEsIFNwYWluOyBCZWxsdml0Z2UgSG9zcGl0YWwsIEJhcmNlbG9uYSwgU3Bh
aW4uJiN4RDtJbnRlcm5hdGlvbmFsIFVuaXZlcnNpdHkgb2YgQ2F0YWx1bnlhLCBCYXJjZWxvbmEs
IFNwYWluOyBPbXBoaXMgRm91bmRhdGlvbiwgQmFyY2Vsb25hLCBTcGFpbi48L2F1dGgtYWRkcmVz
cz48dGl0bGVzPjx0aXRsZT4mcXVvdDtFZmZlY3RpdmVuZXNzIG9mIGNvbnRpbnVvdXMgdmVydGVi
cmFsIHJlc29uYW50IG9zY2lsbGF0aW9uIHVzaW5nIHRoZSBQT0xEIG1ldGhvZCBpbiB0aGUgdHJl
YXRtZW50IG9mIGx1bWJhciBkaXNjIGhlcm5pYSZxdW90Oy4gQSByYW5kb21pemVkIGNvbnRyb2xs
ZWQgcGlsb3Qgc3R1ZHk8L3RpdGxlPjxzZWNvbmRhcnktdGl0bGU+TWFuIFRoZXI8L3NlY29uZGFy
eS10aXRsZT48YWx0LXRpdGxlPk1hbnVhbCB0aGVyYXB5PC9hbHQtdGl0bGU+PC90aXRsZXM+PHBl
cmlvZGljYWw+PGZ1bGwtdGl0bGU+TWFuIFRoZXI8L2Z1bGwtdGl0bGU+PGFiYnItMT5NYW51YWwg
dGhlcmFweTwvYWJici0xPjwvcGVyaW9kaWNhbD48YWx0LXBlcmlvZGljYWw+PGZ1bGwtdGl0bGU+
TWFuIFRoZXI8L2Z1bGwtdGl0bGU+PGFiYnItMT5NYW51YWwgdGhlcmFweTwvYWJici0xPjwvYWx0
LXBlcmlvZGljYWw+PHBhZ2VzPjQ4MS02PC9wYWdlcz48dm9sdW1lPjIwPC92b2x1bWU+PG51bWJl
cj4zPC9udW1iZXI+PGVkaXRpb24+MjAxNC8xMi8xNzwvZWRpdGlvbj48a2V5d29yZHM+PGtleXdv
cmQ+QWN1dGUgRGlzZWFzZTwva2V5d29yZD48a2V5d29yZD5BZHVsdDwva2V5d29yZD48a2V5d29y
ZD5FeGVyY2lzZSBNb3ZlbWVudCBUZWNobmlxdWVzLyBtZXRob2RzPC9rZXl3b3JkPjxrZXl3b3Jk
PkZlbWFsZTwva2V5d29yZD48a2V5d29yZD5IdW1hbnM8L2tleXdvcmQ+PGtleXdvcmQ+SW50ZXJ2
ZXJ0ZWJyYWwgRGlzYyBEaXNwbGFjZW1lbnQvY29tcGxpY2F0aW9ucy8gcmVoYWJpbGl0YXRpb248
L2tleXdvcmQ+PGtleXdvcmQ+TG93IEJhY2sgUGFpbi9kaWFnbm9zaXMvZXRpb2xvZ3k8L2tleXdv
cmQ+PGtleXdvcmQ+THVtYmFyIFZlcnRlYnJhZTwva2V5d29yZD48a2V5d29yZD5NYWxlPC9rZXl3
b3JkPjxrZXl3b3JkPk1hbmlwdWxhdGlvbiwgU3BpbmFsLyBtZXRob2RzPC9rZXl3b3JkPjxrZXl3
b3JkPk1pZGRsZSBBZ2VkPC9rZXl3b3JkPjxrZXl3b3JkPlBhaW4gTWVhc3VyZW1lbnQ8L2tleXdv
cmQ+PGtleXdvcmQ+UGF0aWVudCBTYXRpc2ZhY3Rpb248L2tleXdvcmQ+PGtleXdvcmQ+UGlsb3Qg
UHJvamVjdHM8L2tleXdvcmQ+PGtleXdvcmQ+UmVmZXJlbmNlIFZhbHVlczwva2V5d29yZD48a2V5
d29yZD5TZXZlcml0eSBvZiBJbGxuZXNzIEluZGV4PC9rZXl3b3JkPjxrZXl3b3JkPlRyZWF0bWVu
dCBPdXRjb21lPC9rZXl3b3JkPjwva2V5d29yZHM+PGRhdGVzPjx5ZWFyPjIwMTU8L3llYXI+PHB1
Yi1kYXRlcz48ZGF0ZT5KdW48L2RhdGU+PC9wdWItZGF0ZXM+PC9kYXRlcz48aXNibj4xNTMyLTI3
NjkgKEVsZWN0cm9uaWMpJiN4RDsxMzU2LTY4OVggKExpbmtpbmcpPC9pc2JuPjxhY2Nlc3Npb24t
bnVtPjI1NTExNDQ5PC9hY2Nlc3Npb24tbnVtPjx1cmxzPjwvdXJscz48ZWxlY3Ryb25pYy1yZXNv
dXJjZS1udW0+MTAuMTAxNi9qLm1hdGguMjAxNC4xMS4wMTM8L2VsZWN0cm9uaWMtcmVzb3VyY2Ut
bnVtPjxyZW1vdGUtZGF0YWJhc2UtcHJvdmlkZXI+TkxNPC9yZW1vdGUtZGF0YWJhc2UtcHJvdmlk
ZXI+PGxhbmd1YWdlPmVuZzwvbGFuZ3VhZ2U+PC9yZWNvcmQ+PC9DaXRlPjwvRW5kTm90ZT5=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Mb3Blei1EaWF6PC9BdXRob3I+PFllYXI+MjAxNTwvWWVh
cj48UmVjTnVtPjEwODwvUmVjTnVtPjxEaXNwbGF5VGV4dD48c3R5bGUgZmFjZT0ic3VwZXJzY3Jp
cHQiPjE3PC9zdHlsZT48L0Rpc3BsYXlUZXh0PjxyZWNvcmQ+PHJlYy1udW1iZXI+MTA4PC9yZWMt
bnVtYmVyPjxmb3JlaWduLWtleXM+PGtleSBhcHA9IkVOIiBkYi1pZD0iZmQyYTl6MGYzZWVwMGRl
eDV6cXZ6OWUyenNhZTlyZjVmcGZlIj4xMDg8L2tleT48L2ZvcmVpZ24ta2V5cz48cmVmLXR5cGUg
bmFtZT0iSm91cm5hbCBBcnRpY2xlIj4xNzwvcmVmLXR5cGU+PGNvbnRyaWJ1dG9ycz48YXV0aG9y
cz48YXV0aG9yPkxvcGV6LURpYXosIEouIFYuPC9hdXRob3I+PGF1dGhvcj5Bcmlhcy1CdXJpYSwg
Si4gTC48L2F1dGhvcj48YXV0aG9yPkxvcGV6LUdvcmRvLCBFLjwvYXV0aG9yPjxhdXRob3I+TG9w
ZXogR29yZG8sIFMuPC9hdXRob3I+PGF1dGhvcj5PeWFyenVuLCBBLiBQLjwvYXV0aG9yPjwvYXV0
aG9ycz48L2NvbnRyaWJ1dG9ycz48YXV0aC1hZGRyZXNzPkludGVybmF0aW9uYWwgVW5pdmVyc2l0
eSBvZiBDYXRhbHVueWEsIEJhcmNlbG9uYSwgU3BhaW47IE9tcGhpcyBGb3VuZGF0aW9uLCBCYXJj
ZWxvbmEsIFNwYWluLiBFbGVjdHJvbmljIGFkZHJlc3M6IGp1YW5sb3BlekBwb2xkLmVzLiYjeEQ7
RGVwYXJ0bWVudCBvZiBQaHlzaWNhbCBUaGVyYXB5LCBIb3NwaXRhbCBVbml2ZXJzaXRhcmlvIEdy
ZWdvcmlvIE1hcmFub24sIE1hZHJpZCwgU3BhaW47IENhdGVkcmEgZGUgSW52ZXN0aWdhY2lvbiB5
IERvY2VuY2lhIGVuIEZpc2lvdGVyYXBpYTogVGVyYXBpYSBNYW51YWwgeSBQdW5jaW9uIFNlY2Es
IFVuaXZlcnNpZGFkIFJleSBKdWFuIENhcmxvcywgQWxjb3Jjb24sIE1hZHJpZCwgU3BhaW4uJiN4
RDtPbXBoaXMgRm91bmRhdGlvbiwgQmFyY2Vsb25hLCBTcGFpbi4mI3hEO09tcGhpcyBGb3VuZGF0
aW9uLCBCYXJjZWxvbmEsIFNwYWluOyBCZWxsdml0Z2UgSG9zcGl0YWwsIEJhcmNlbG9uYSwgU3Bh
aW4uJiN4RDtJbnRlcm5hdGlvbmFsIFVuaXZlcnNpdHkgb2YgQ2F0YWx1bnlhLCBCYXJjZWxvbmEs
IFNwYWluOyBPbXBoaXMgRm91bmRhdGlvbiwgQmFyY2Vsb25hLCBTcGFpbi48L2F1dGgtYWRkcmVz
cz48dGl0bGVzPjx0aXRsZT4mcXVvdDtFZmZlY3RpdmVuZXNzIG9mIGNvbnRpbnVvdXMgdmVydGVi
cmFsIHJlc29uYW50IG9zY2lsbGF0aW9uIHVzaW5nIHRoZSBQT0xEIG1ldGhvZCBpbiB0aGUgdHJl
YXRtZW50IG9mIGx1bWJhciBkaXNjIGhlcm5pYSZxdW90Oy4gQSByYW5kb21pemVkIGNvbnRyb2xs
ZWQgcGlsb3Qgc3R1ZHk8L3RpdGxlPjxzZWNvbmRhcnktdGl0bGU+TWFuIFRoZXI8L3NlY29uZGFy
eS10aXRsZT48YWx0LXRpdGxlPk1hbnVhbCB0aGVyYXB5PC9hbHQtdGl0bGU+PC90aXRsZXM+PHBl
cmlvZGljYWw+PGZ1bGwtdGl0bGU+TWFuIFRoZXI8L2Z1bGwtdGl0bGU+PGFiYnItMT5NYW51YWwg
dGhlcmFweTwvYWJici0xPjwvcGVyaW9kaWNhbD48YWx0LXBlcmlvZGljYWw+PGZ1bGwtdGl0bGU+
TWFuIFRoZXI8L2Z1bGwtdGl0bGU+PGFiYnItMT5NYW51YWwgdGhlcmFweTwvYWJici0xPjwvYWx0
LXBlcmlvZGljYWw+PHBhZ2VzPjQ4MS02PC9wYWdlcz48dm9sdW1lPjIwPC92b2x1bWU+PG51bWJl
cj4zPC9udW1iZXI+PGVkaXRpb24+MjAxNC8xMi8xNzwvZWRpdGlvbj48a2V5d29yZHM+PGtleXdv
cmQ+QWN1dGUgRGlzZWFzZTwva2V5d29yZD48a2V5d29yZD5BZHVsdDwva2V5d29yZD48a2V5d29y
ZD5FeGVyY2lzZSBNb3ZlbWVudCBUZWNobmlxdWVzLyBtZXRob2RzPC9rZXl3b3JkPjxrZXl3b3Jk
PkZlbWFsZTwva2V5d29yZD48a2V5d29yZD5IdW1hbnM8L2tleXdvcmQ+PGtleXdvcmQ+SW50ZXJ2
ZXJ0ZWJyYWwgRGlzYyBEaXNwbGFjZW1lbnQvY29tcGxpY2F0aW9ucy8gcmVoYWJpbGl0YXRpb248
L2tleXdvcmQ+PGtleXdvcmQ+TG93IEJhY2sgUGFpbi9kaWFnbm9zaXMvZXRpb2xvZ3k8L2tleXdv
cmQ+PGtleXdvcmQ+THVtYmFyIFZlcnRlYnJhZTwva2V5d29yZD48a2V5d29yZD5NYWxlPC9rZXl3
b3JkPjxrZXl3b3JkPk1hbmlwdWxhdGlvbiwgU3BpbmFsLyBtZXRob2RzPC9rZXl3b3JkPjxrZXl3
b3JkPk1pZGRsZSBBZ2VkPC9rZXl3b3JkPjxrZXl3b3JkPlBhaW4gTWVhc3VyZW1lbnQ8L2tleXdv
cmQ+PGtleXdvcmQ+UGF0aWVudCBTYXRpc2ZhY3Rpb248L2tleXdvcmQ+PGtleXdvcmQ+UGlsb3Qg
UHJvamVjdHM8L2tleXdvcmQ+PGtleXdvcmQ+UmVmZXJlbmNlIFZhbHVlczwva2V5d29yZD48a2V5
d29yZD5TZXZlcml0eSBvZiBJbGxuZXNzIEluZGV4PC9rZXl3b3JkPjxrZXl3b3JkPlRyZWF0bWVu
dCBPdXRjb21lPC9rZXl3b3JkPjwva2V5d29yZHM+PGRhdGVzPjx5ZWFyPjIwMTU8L3llYXI+PHB1
Yi1kYXRlcz48ZGF0ZT5KdW48L2RhdGU+PC9wdWItZGF0ZXM+PC9kYXRlcz48aXNibj4xNTMyLTI3
NjkgKEVsZWN0cm9uaWMpJiN4RDsxMzU2LTY4OVggKExpbmtpbmcpPC9pc2JuPjxhY2Nlc3Npb24t
bnVtPjI1NTExNDQ5PC9hY2Nlc3Npb24tbnVtPjx1cmxzPjwvdXJscz48ZWxlY3Ryb25pYy1yZXNv
dXJjZS1udW0+MTAuMTAxNi9qLm1hdGguMjAxNC4xMS4wMTM8L2VsZWN0cm9uaWMtcmVzb3VyY2Ut
bnVtPjxyZW1vdGUtZGF0YWJhc2UtcHJvdmlkZXI+TkxNPC9yZW1vdGUtZGF0YWJhc2UtcHJvdmlk
ZXI+PGxhbmd1YWdlPmVuZzwvbGFuZ3VhZ2U+PC9yZWNvcmQ+PC9DaXRlPjwvRW5kTm90ZT5=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CE3684">
          <w:rPr>
            <w:rFonts w:eastAsiaTheme="minorHAnsi"/>
            <w:noProof/>
            <w:szCs w:val="20"/>
            <w:vertAlign w:val="superscript"/>
          </w:rPr>
          <w:t>17</w:t>
        </w:r>
        <w:r w:rsidR="008B3538" w:rsidRPr="000F3174">
          <w:rPr>
            <w:rFonts w:eastAsiaTheme="minorHAnsi"/>
            <w:szCs w:val="20"/>
          </w:rPr>
          <w:fldChar w:fldCharType="end"/>
        </w:r>
      </w:hyperlink>
      <w:r w:rsidRPr="00215A4C">
        <w:rPr>
          <w:rFonts w:eastAsiaTheme="minorHAnsi"/>
          <w:szCs w:val="20"/>
        </w:rPr>
        <w:t xml:space="preserve"> Santilli 등은 급성 추간판 탈출증 환자 102명을 대상으로 </w:t>
      </w:r>
      <w:r w:rsidR="00C44EA8">
        <w:rPr>
          <w:rFonts w:eastAsiaTheme="minorHAnsi" w:hint="eastAsia"/>
          <w:szCs w:val="20"/>
        </w:rPr>
        <w:t xml:space="preserve">도수치료와 모방도수치료를 각각 30일간 최대 20회 시행한 이후 </w:t>
      </w:r>
      <w:r w:rsidR="00A01604">
        <w:rPr>
          <w:rFonts w:eastAsiaTheme="minorHAnsi" w:hint="eastAsia"/>
          <w:szCs w:val="20"/>
        </w:rPr>
        <w:t>치료</w:t>
      </w:r>
      <w:r w:rsidRPr="00215A4C">
        <w:rPr>
          <w:rFonts w:eastAsiaTheme="minorHAnsi"/>
          <w:szCs w:val="20"/>
        </w:rPr>
        <w:t xml:space="preserve"> 효과를 </w:t>
      </w:r>
      <w:r w:rsidR="00A01604">
        <w:rPr>
          <w:rFonts w:eastAsiaTheme="minorHAnsi" w:hint="eastAsia"/>
          <w:szCs w:val="20"/>
        </w:rPr>
        <w:t xml:space="preserve">서로 </w:t>
      </w:r>
      <w:r w:rsidRPr="00215A4C">
        <w:rPr>
          <w:rFonts w:eastAsiaTheme="minorHAnsi"/>
          <w:szCs w:val="20"/>
        </w:rPr>
        <w:t>비교하였다. 삶의 질과 정신사회점수에서 두</w:t>
      </w:r>
      <w:r w:rsidR="00A01604">
        <w:rPr>
          <w:rFonts w:eastAsiaTheme="minorHAnsi" w:hint="eastAsia"/>
          <w:szCs w:val="20"/>
        </w:rPr>
        <w:t xml:space="preserve"> </w:t>
      </w:r>
      <w:r w:rsidRPr="00215A4C">
        <w:rPr>
          <w:rFonts w:eastAsiaTheme="minorHAnsi"/>
          <w:szCs w:val="20"/>
        </w:rPr>
        <w:t>군</w:t>
      </w:r>
      <w:r w:rsidR="0082344C">
        <w:rPr>
          <w:rFonts w:eastAsiaTheme="minorHAnsi" w:hint="eastAsia"/>
          <w:szCs w:val="20"/>
        </w:rPr>
        <w:t>간</w:t>
      </w:r>
      <w:r w:rsidRPr="00215A4C">
        <w:rPr>
          <w:rFonts w:eastAsiaTheme="minorHAnsi"/>
          <w:szCs w:val="20"/>
        </w:rPr>
        <w:t xml:space="preserve">의 차이는 보이지 않았으나, 통증지표에서 도수치료군에서 모방도수치료군에 비하여 유의하게 </w:t>
      </w:r>
      <w:r w:rsidR="0082344C">
        <w:rPr>
          <w:rFonts w:eastAsiaTheme="minorHAnsi" w:hint="eastAsia"/>
          <w:szCs w:val="20"/>
        </w:rPr>
        <w:t xml:space="preserve">우월한 </w:t>
      </w:r>
      <w:r w:rsidRPr="00215A4C">
        <w:rPr>
          <w:rFonts w:eastAsiaTheme="minorHAnsi"/>
          <w:szCs w:val="20"/>
        </w:rPr>
        <w:t>통증 감소</w:t>
      </w:r>
      <w:r w:rsidR="0082344C">
        <w:rPr>
          <w:rFonts w:eastAsiaTheme="minorHAnsi" w:hint="eastAsia"/>
          <w:szCs w:val="20"/>
        </w:rPr>
        <w:t xml:space="preserve"> 효과</w:t>
      </w:r>
      <w:r w:rsidRPr="00215A4C">
        <w:rPr>
          <w:rFonts w:eastAsiaTheme="minorHAnsi"/>
          <w:szCs w:val="20"/>
        </w:rPr>
        <w:t>를 보였다.</w:t>
      </w:r>
      <w:hyperlink w:anchor="_ENREF_18" w:tooltip="Santilli, 2006 #111" w:history="1">
        <w:r w:rsidR="008B3538" w:rsidRPr="000F3174">
          <w:rPr>
            <w:rFonts w:eastAsiaTheme="minorHAnsi"/>
            <w:szCs w:val="20"/>
          </w:rPr>
          <w:fldChar w:fldCharType="begin">
            <w:fldData xml:space="preserve">PEVuZE5vdGU+PENpdGU+PEF1dGhvcj5TYW50aWxsaTwvQXV0aG9yPjxZZWFyPjIwMDY8L1llYXI+
PFJlY051bT4xMTE8L1JlY051bT48RGlzcGxheVRleHQ+PHN0eWxlIGZhY2U9InN1cGVyc2NyaXB0
Ij4xODwvc3R5bGU+PC9EaXNwbGF5VGV4dD48cmVjb3JkPjxyZWMtbnVtYmVyPjExMTwvcmVjLW51
bWJlcj48Zm9yZWlnbi1rZXlzPjxrZXkgYXBwPSJFTiIgZGItaWQ9ImZkMmE5ejBmM2VlcDBkZXg1
enF2ejllMnpzYWU5cmY1ZnBmZSI+MTExPC9rZXk+PC9mb3JlaWduLWtleXM+PHJlZi10eXBlIG5h
bWU9IkpvdXJuYWwgQXJ0aWNsZSI+MTc8L3JlZi10eXBlPjxjb250cmlidXRvcnM+PGF1dGhvcnM+
PGF1dGhvcj5TYW50aWxsaSwgVi48L2F1dGhvcj48YXV0aG9yPkJlZ2hpLCBFLjwvYXV0aG9yPjxh
dXRob3I+RmludWNjaSwgUy48L2F1dGhvcj48L2F1dGhvcnM+PC9jb250cmlidXRvcnM+PGF1dGgt
YWRkcmVzcz5EaXJldHRvcmUgQ2F0dGVkcmEgTWVkaWNpbmEgRmlzaWNhIGUgUmlhYmlsaXRhdGl2
YSwgVW5pdmVyc2l0YSBkaSBSb21hIExhIFNhcGllbnphLCBQLmxlIEFsZG8gTW9ybyA1LCBSb21h
LCBSb21lLCAwMDE4NSwgSXRhbHkuPC9hdXRoLWFkZHJlc3M+PHRpdGxlcz48dGl0bGU+Q2hpcm9w
cmFjdGljIG1hbmlwdWxhdGlvbiBpbiB0aGUgdHJlYXRtZW50IG9mIGFjdXRlIGJhY2sgcGFpbiBh
bmQgc2NpYXRpY2Egd2l0aCBkaXNjIHByb3RydXNpb246IGEgcmFuZG9taXplZCBkb3VibGUtYmxp
bmQgY2xpbmljYWwgdHJpYWwgb2YgYWN0aXZlIGFuZCBzaW11bGF0ZWQgc3BpbmFsIG1hbmlwdWxh
dGlvbnM8L3RpdGxlPjxzZWNvbmRhcnktdGl0bGU+U3BpbmUgSjwvc2Vjb25kYXJ5LXRpdGxlPjxh
bHQtdGl0bGU+VGhlIHNwaW5lIGpvdXJuYWwgOiBvZmZpY2lhbCBqb3VybmFsIG9mIHRoZSBOb3J0
aCBBbWVyaWNhbiBTcGluZSBTb2NpZXR5PC9hbHQtdGl0bGU+PC90aXRsZXM+PHBlcmlvZGljYWw+
PGZ1bGwtdGl0bGU+U3BpbmUgSjwvZnVsbC10aXRsZT48YWJici0xPlRoZSBzcGluZSBqb3VybmFs
IDogb2ZmaWNpYWwgam91cm5hbCBvZiB0aGUgTm9ydGggQW1lcmljYW4gU3BpbmUgU29jaWV0eTwv
YWJici0xPjwvcGVyaW9kaWNhbD48YWx0LXBlcmlvZGljYWw+PGZ1bGwtdGl0bGU+U3BpbmUgSjwv
ZnVsbC10aXRsZT48YWJici0xPlRoZSBzcGluZSBqb3VybmFsIDogb2ZmaWNpYWwgam91cm5hbCBv
ZiB0aGUgTm9ydGggQW1lcmljYW4gU3BpbmUgU29jaWV0eTwvYWJici0xPjwvYWx0LXBlcmlvZGlj
YWw+PHBhZ2VzPjEzMS03PC9wYWdlcz48dm9sdW1lPjY8L3ZvbHVtZT48bnVtYmVyPjI8L251bWJl
cj48ZWRpdGlvbj4yMDA2LzAzLzA3PC9lZGl0aW9uPjxrZXl3b3Jkcz48a2V5d29yZD5BY3V0ZSBE
aXNlYXNlPC9rZXl3b3JkPjxrZXl3b3JkPkFkdWx0PC9rZXl3b3JkPjxrZXl3b3JkPkFnZWQ8L2tl
eXdvcmQ+PGtleXdvcmQ+RG91YmxlLUJsaW5kIE1ldGhvZDwva2V5d29yZD48a2V5d29yZD5GZW1h
bGU8L2tleXdvcmQ+PGtleXdvcmQ+SHVtYW5zPC9rZXl3b3JkPjxrZXl3b3JkPkludGVydmVydGVi
cmFsIERpc2MgRGlzcGxhY2VtZW50L2NvbXBsaWNhdGlvbnMvIHRoZXJhcHk8L2tleXdvcmQ+PGtl
eXdvcmQ+TG93IEJhY2sgUGFpbi9ldGlvbG9neS8gdGhlcmFweTwva2V5d29yZD48a2V5d29yZD5N
YWxlPC9rZXl3b3JkPjxrZXl3b3JkPk1hbmlwdWxhdGlvbiwgQ2hpcm9wcmFjdGljPC9rZXl3b3Jk
PjxrZXl3b3JkPk1pZGRsZSBBZ2VkPC9rZXl3b3JkPjxrZXl3b3JkPlBhaW4gTWVhc3VyZW1lbnQ8
L2tleXdvcmQ+PGtleXdvcmQ+U2NpYXRpY2EvZXRpb2xvZ3kvIHRoZXJhcHk8L2tleXdvcmQ+PGtl
eXdvcmQ+U2V2ZXJpdHkgb2YgSWxsbmVzcyBJbmRleDwva2V5d29yZD48a2V5d29yZD5UcmVhdG1l
bnQgT3V0Y29tZTwva2V5d29yZD48L2tleXdvcmRzPjxkYXRlcz48eWVhcj4yMDA2PC95ZWFyPjxw
dWItZGF0ZXM+PGRhdGU+TWFyLUFwcjwvZGF0ZT48L3B1Yi1kYXRlcz48L2RhdGVzPjxpc2JuPjE1
MjktOTQzMCAoUHJpbnQpJiN4RDsxNTI5LTk0MzAgKExpbmtpbmcpPC9pc2JuPjxhY2Nlc3Npb24t
bnVtPjE2NTE3MzgzPC9hY2Nlc3Npb24tbnVtPjx1cmxzPjwvdXJscz48ZWxlY3Ryb25pYy1yZXNv
dXJjZS1udW0+MTAuMTAxNi9qLnNwaW5lZS4yMDA1LjA4LjAwMTwvZWxlY3Ryb25pYy1yZXNvdXJj
ZS1udW0+PHJlbW90ZS1kYXRhYmFzZS1wcm92aWRlcj5OTE08L3JlbW90ZS1kYXRhYmFzZS1wcm92
aWRlcj48bGFuZ3VhZ2U+ZW5nPC9sYW5ndWFnZT48L3JlY29yZD48L0NpdGU+PC9FbmROb3RlPn==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TYW50aWxsaTwvQXV0aG9yPjxZZWFyPjIwMDY8L1llYXI+
PFJlY051bT4xMTE8L1JlY051bT48RGlzcGxheVRleHQ+PHN0eWxlIGZhY2U9InN1cGVyc2NyaXB0
Ij4xODwvc3R5bGU+PC9EaXNwbGF5VGV4dD48cmVjb3JkPjxyZWMtbnVtYmVyPjExMTwvcmVjLW51
bWJlcj48Zm9yZWlnbi1rZXlzPjxrZXkgYXBwPSJFTiIgZGItaWQ9ImZkMmE5ejBmM2VlcDBkZXg1
enF2ejllMnpzYWU5cmY1ZnBmZSI+MTExPC9rZXk+PC9mb3JlaWduLWtleXM+PHJlZi10eXBlIG5h
bWU9IkpvdXJuYWwgQXJ0aWNsZSI+MTc8L3JlZi10eXBlPjxjb250cmlidXRvcnM+PGF1dGhvcnM+
PGF1dGhvcj5TYW50aWxsaSwgVi48L2F1dGhvcj48YXV0aG9yPkJlZ2hpLCBFLjwvYXV0aG9yPjxh
dXRob3I+RmludWNjaSwgUy48L2F1dGhvcj48L2F1dGhvcnM+PC9jb250cmlidXRvcnM+PGF1dGgt
YWRkcmVzcz5EaXJldHRvcmUgQ2F0dGVkcmEgTWVkaWNpbmEgRmlzaWNhIGUgUmlhYmlsaXRhdGl2
YSwgVW5pdmVyc2l0YSBkaSBSb21hIExhIFNhcGllbnphLCBQLmxlIEFsZG8gTW9ybyA1LCBSb21h
LCBSb21lLCAwMDE4NSwgSXRhbHkuPC9hdXRoLWFkZHJlc3M+PHRpdGxlcz48dGl0bGU+Q2hpcm9w
cmFjdGljIG1hbmlwdWxhdGlvbiBpbiB0aGUgdHJlYXRtZW50IG9mIGFjdXRlIGJhY2sgcGFpbiBh
bmQgc2NpYXRpY2Egd2l0aCBkaXNjIHByb3RydXNpb246IGEgcmFuZG9taXplZCBkb3VibGUtYmxp
bmQgY2xpbmljYWwgdHJpYWwgb2YgYWN0aXZlIGFuZCBzaW11bGF0ZWQgc3BpbmFsIG1hbmlwdWxh
dGlvbnM8L3RpdGxlPjxzZWNvbmRhcnktdGl0bGU+U3BpbmUgSjwvc2Vjb25kYXJ5LXRpdGxlPjxh
bHQtdGl0bGU+VGhlIHNwaW5lIGpvdXJuYWwgOiBvZmZpY2lhbCBqb3VybmFsIG9mIHRoZSBOb3J0
aCBBbWVyaWNhbiBTcGluZSBTb2NpZXR5PC9hbHQtdGl0bGU+PC90aXRsZXM+PHBlcmlvZGljYWw+
PGZ1bGwtdGl0bGU+U3BpbmUgSjwvZnVsbC10aXRsZT48YWJici0xPlRoZSBzcGluZSBqb3VybmFs
IDogb2ZmaWNpYWwgam91cm5hbCBvZiB0aGUgTm9ydGggQW1lcmljYW4gU3BpbmUgU29jaWV0eTwv
YWJici0xPjwvcGVyaW9kaWNhbD48YWx0LXBlcmlvZGljYWw+PGZ1bGwtdGl0bGU+U3BpbmUgSjwv
ZnVsbC10aXRsZT48YWJici0xPlRoZSBzcGluZSBqb3VybmFsIDogb2ZmaWNpYWwgam91cm5hbCBv
ZiB0aGUgTm9ydGggQW1lcmljYW4gU3BpbmUgU29jaWV0eTwvYWJici0xPjwvYWx0LXBlcmlvZGlj
YWw+PHBhZ2VzPjEzMS03PC9wYWdlcz48dm9sdW1lPjY8L3ZvbHVtZT48bnVtYmVyPjI8L251bWJl
cj48ZWRpdGlvbj4yMDA2LzAzLzA3PC9lZGl0aW9uPjxrZXl3b3Jkcz48a2V5d29yZD5BY3V0ZSBE
aXNlYXNlPC9rZXl3b3JkPjxrZXl3b3JkPkFkdWx0PC9rZXl3b3JkPjxrZXl3b3JkPkFnZWQ8L2tl
eXdvcmQ+PGtleXdvcmQ+RG91YmxlLUJsaW5kIE1ldGhvZDwva2V5d29yZD48a2V5d29yZD5GZW1h
bGU8L2tleXdvcmQ+PGtleXdvcmQ+SHVtYW5zPC9rZXl3b3JkPjxrZXl3b3JkPkludGVydmVydGVi
cmFsIERpc2MgRGlzcGxhY2VtZW50L2NvbXBsaWNhdGlvbnMvIHRoZXJhcHk8L2tleXdvcmQ+PGtl
eXdvcmQ+TG93IEJhY2sgUGFpbi9ldGlvbG9neS8gdGhlcmFweTwva2V5d29yZD48a2V5d29yZD5N
YWxlPC9rZXl3b3JkPjxrZXl3b3JkPk1hbmlwdWxhdGlvbiwgQ2hpcm9wcmFjdGljPC9rZXl3b3Jk
PjxrZXl3b3JkPk1pZGRsZSBBZ2VkPC9rZXl3b3JkPjxrZXl3b3JkPlBhaW4gTWVhc3VyZW1lbnQ8
L2tleXdvcmQ+PGtleXdvcmQ+U2NpYXRpY2EvZXRpb2xvZ3kvIHRoZXJhcHk8L2tleXdvcmQ+PGtl
eXdvcmQ+U2V2ZXJpdHkgb2YgSWxsbmVzcyBJbmRleDwva2V5d29yZD48a2V5d29yZD5UcmVhdG1l
bnQgT3V0Y29tZTwva2V5d29yZD48L2tleXdvcmRzPjxkYXRlcz48eWVhcj4yMDA2PC95ZWFyPjxw
dWItZGF0ZXM+PGRhdGU+TWFyLUFwcjwvZGF0ZT48L3B1Yi1kYXRlcz48L2RhdGVzPjxpc2JuPjE1
MjktOTQzMCAoUHJpbnQpJiN4RDsxNTI5LTk0MzAgKExpbmtpbmcpPC9pc2JuPjxhY2Nlc3Npb24t
bnVtPjE2NTE3MzgzPC9hY2Nlc3Npb24tbnVtPjx1cmxzPjwvdXJscz48ZWxlY3Ryb25pYy1yZXNv
dXJjZS1udW0+MTAuMTAxNi9qLnNwaW5lZS4yMDA1LjA4LjAwMTwvZWxlY3Ryb25pYy1yZXNvdXJj
ZS1udW0+PHJlbW90ZS1kYXRhYmFzZS1wcm92aWRlcj5OTE08L3JlbW90ZS1kYXRhYmFzZS1wcm92
aWRlcj48bGFuZ3VhZ2U+ZW5nPC9sYW5ndWFnZT48L3JlY29yZD48L0NpdGU+PC9FbmROb3RlPn==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CE3684">
          <w:rPr>
            <w:rFonts w:eastAsiaTheme="minorHAnsi"/>
            <w:noProof/>
            <w:szCs w:val="20"/>
            <w:vertAlign w:val="superscript"/>
          </w:rPr>
          <w:t>18</w:t>
        </w:r>
        <w:r w:rsidR="008B3538" w:rsidRPr="000F3174">
          <w:rPr>
            <w:rFonts w:eastAsiaTheme="minorHAnsi"/>
            <w:szCs w:val="20"/>
          </w:rPr>
          <w:fldChar w:fldCharType="end"/>
        </w:r>
      </w:hyperlink>
      <w:r w:rsidRPr="00215A4C">
        <w:rPr>
          <w:rFonts w:eastAsiaTheme="minorHAnsi"/>
          <w:szCs w:val="20"/>
        </w:rPr>
        <w:t xml:space="preserve"> 또한, Burton 등의 40명의 환자를 대상으로 화학적</w:t>
      </w:r>
      <w:r w:rsidR="0082344C">
        <w:rPr>
          <w:rFonts w:eastAsiaTheme="minorHAnsi" w:hint="eastAsia"/>
          <w:szCs w:val="20"/>
        </w:rPr>
        <w:t xml:space="preserve"> </w:t>
      </w:r>
      <w:r w:rsidRPr="00215A4C">
        <w:rPr>
          <w:rFonts w:eastAsiaTheme="minorHAnsi"/>
          <w:szCs w:val="20"/>
        </w:rPr>
        <w:t>수핵용해술</w:t>
      </w:r>
      <w:r w:rsidR="0082344C">
        <w:rPr>
          <w:rFonts w:eastAsiaTheme="minorHAnsi" w:hint="eastAsia"/>
          <w:szCs w:val="20"/>
        </w:rPr>
        <w:t xml:space="preserve"> </w:t>
      </w:r>
      <w:r w:rsidRPr="00215A4C">
        <w:rPr>
          <w:rFonts w:eastAsiaTheme="minorHAnsi"/>
          <w:szCs w:val="20"/>
        </w:rPr>
        <w:t>(Chemonucleolysis)</w:t>
      </w:r>
      <w:r w:rsidR="00010EFF">
        <w:rPr>
          <w:rFonts w:eastAsiaTheme="minorHAnsi" w:hint="eastAsia"/>
          <w:szCs w:val="20"/>
        </w:rPr>
        <w:t>과</w:t>
      </w:r>
      <w:r w:rsidRPr="00215A4C">
        <w:rPr>
          <w:rFonts w:eastAsiaTheme="minorHAnsi"/>
          <w:szCs w:val="20"/>
        </w:rPr>
        <w:t xml:space="preserve"> 도수치료를 비교</w:t>
      </w:r>
      <w:r w:rsidR="0082344C">
        <w:rPr>
          <w:rFonts w:eastAsiaTheme="minorHAnsi" w:hint="eastAsia"/>
          <w:szCs w:val="20"/>
        </w:rPr>
        <w:t xml:space="preserve">한 연구에서는 </w:t>
      </w:r>
      <w:r w:rsidRPr="00215A4C">
        <w:rPr>
          <w:rFonts w:eastAsiaTheme="minorHAnsi"/>
          <w:szCs w:val="20"/>
        </w:rPr>
        <w:t>2주와 4주</w:t>
      </w:r>
      <w:r w:rsidR="0082344C">
        <w:rPr>
          <w:rFonts w:eastAsiaTheme="minorHAnsi" w:hint="eastAsia"/>
          <w:szCs w:val="20"/>
        </w:rPr>
        <w:t xml:space="preserve"> 후</w:t>
      </w:r>
      <w:r w:rsidRPr="00215A4C">
        <w:rPr>
          <w:rFonts w:eastAsiaTheme="minorHAnsi"/>
          <w:szCs w:val="20"/>
        </w:rPr>
        <w:t xml:space="preserve"> </w:t>
      </w:r>
      <w:r w:rsidR="00010EFF" w:rsidRPr="00215A4C">
        <w:rPr>
          <w:rFonts w:eastAsiaTheme="minorHAnsi"/>
          <w:szCs w:val="20"/>
        </w:rPr>
        <w:t xml:space="preserve">도수치료군에서 </w:t>
      </w:r>
      <w:r w:rsidRPr="00215A4C">
        <w:rPr>
          <w:rFonts w:eastAsiaTheme="minorHAnsi"/>
          <w:szCs w:val="20"/>
        </w:rPr>
        <w:t xml:space="preserve">화학적수핵용해술군에 비하여 유의한 </w:t>
      </w:r>
      <w:r w:rsidR="0082344C">
        <w:rPr>
          <w:rFonts w:eastAsiaTheme="minorHAnsi" w:hint="eastAsia"/>
          <w:szCs w:val="20"/>
        </w:rPr>
        <w:t xml:space="preserve">통증감소를 </w:t>
      </w:r>
      <w:r w:rsidRPr="00215A4C">
        <w:rPr>
          <w:rFonts w:eastAsiaTheme="minorHAnsi"/>
          <w:szCs w:val="20"/>
        </w:rPr>
        <w:t>보였으며,</w:t>
      </w:r>
      <w:r w:rsidR="0082344C" w:rsidRPr="0082344C">
        <w:rPr>
          <w:rFonts w:eastAsiaTheme="minorHAnsi"/>
          <w:szCs w:val="20"/>
        </w:rPr>
        <w:t xml:space="preserve"> </w:t>
      </w:r>
      <w:r w:rsidR="0082344C" w:rsidRPr="00215A4C">
        <w:rPr>
          <w:rFonts w:eastAsiaTheme="minorHAnsi"/>
          <w:szCs w:val="20"/>
        </w:rPr>
        <w:t xml:space="preserve">12개월 시점에서는 </w:t>
      </w:r>
      <w:r w:rsidR="0082344C">
        <w:rPr>
          <w:rFonts w:eastAsiaTheme="minorHAnsi" w:hint="eastAsia"/>
          <w:szCs w:val="20"/>
        </w:rPr>
        <w:t>두 군 모두</w:t>
      </w:r>
      <w:r w:rsidR="0082344C" w:rsidRPr="00215A4C">
        <w:rPr>
          <w:rFonts w:eastAsiaTheme="minorHAnsi"/>
          <w:szCs w:val="20"/>
        </w:rPr>
        <w:t xml:space="preserve"> 치료 전에 비하여 통증 호전 및 기능호전을 보였으나 두</w:t>
      </w:r>
      <w:r w:rsidR="00010EFF">
        <w:rPr>
          <w:rFonts w:eastAsiaTheme="minorHAnsi" w:hint="eastAsia"/>
          <w:szCs w:val="20"/>
        </w:rPr>
        <w:t xml:space="preserve"> </w:t>
      </w:r>
      <w:r w:rsidR="0082344C" w:rsidRPr="00215A4C">
        <w:rPr>
          <w:rFonts w:eastAsiaTheme="minorHAnsi"/>
          <w:szCs w:val="20"/>
        </w:rPr>
        <w:t xml:space="preserve">군 간의 </w:t>
      </w:r>
      <w:r w:rsidR="0082344C">
        <w:rPr>
          <w:rFonts w:eastAsiaTheme="minorHAnsi" w:hint="eastAsia"/>
          <w:szCs w:val="20"/>
        </w:rPr>
        <w:t xml:space="preserve">유의한 </w:t>
      </w:r>
      <w:r w:rsidR="0082344C" w:rsidRPr="00215A4C">
        <w:rPr>
          <w:rFonts w:eastAsiaTheme="minorHAnsi"/>
          <w:szCs w:val="20"/>
        </w:rPr>
        <w:t>차이는 나타나지 않았다</w:t>
      </w:r>
      <w:proofErr w:type="gramStart"/>
      <w:r w:rsidR="0082344C" w:rsidRPr="00215A4C">
        <w:rPr>
          <w:rFonts w:eastAsiaTheme="minorHAnsi"/>
          <w:szCs w:val="20"/>
        </w:rPr>
        <w:t>.</w:t>
      </w:r>
      <w:r w:rsidRPr="00215A4C">
        <w:rPr>
          <w:rFonts w:eastAsiaTheme="minorHAnsi"/>
          <w:szCs w:val="20"/>
        </w:rPr>
        <w:t>.</w:t>
      </w:r>
      <w:proofErr w:type="gramEnd"/>
      <w:r w:rsidR="00257ABE">
        <w:fldChar w:fldCharType="begin"/>
      </w:r>
      <w:r w:rsidR="00257ABE">
        <w:instrText xml:space="preserve"> HYPERLINK \l "_ENREF_19" \o "Burton, 2000 #106" </w:instrText>
      </w:r>
      <w:r w:rsidR="00257ABE">
        <w:fldChar w:fldCharType="separate"/>
      </w:r>
      <w:r w:rsidR="008B3538" w:rsidRPr="000F3174">
        <w:rPr>
          <w:rFonts w:eastAsiaTheme="minorHAnsi"/>
          <w:szCs w:val="20"/>
        </w:rPr>
        <w:fldChar w:fldCharType="begin">
          <w:fldData xml:space="preserve">PEVuZE5vdGU+PENpdGU+PEF1dGhvcj5CdXJ0b248L0F1dGhvcj48WWVhcj4yMDAwPC9ZZWFyPjxS
ZWNOdW0+MTA2PC9SZWNOdW0+PERpc3BsYXlUZXh0PjxzdHlsZSBmYWNlPSJzdXBlcnNjcmlwdCI+
MTk8L3N0eWxlPjwvRGlzcGxheVRleHQ+PHJlY29yZD48cmVjLW51bWJlcj4xMDY8L3JlYy1udW1i
ZXI+PGZvcmVpZ24ta2V5cz48a2V5IGFwcD0iRU4iIGRiLWlkPSJmZDJhOXowZjNlZXAwZGV4NXpx
dno5ZTJ6c2FlOXJmNWZwZmUiPjEwNjwva2V5PjwvZm9yZWlnbi1rZXlzPjxyZWYtdHlwZSBuYW1l
PSJKb3VybmFsIEFydGljbGUiPjE3PC9yZWYtdHlwZT48Y29udHJpYnV0b3JzPjxhdXRob3JzPjxh
dXRob3I+QnVydG9uLCBBLiBLLjwvYXV0aG9yPjxhdXRob3I+VGlsbG90c29uLCBLLiBNLjwvYXV0
aG9yPjxhdXRob3I+Q2xlYXJ5LCBKLjwvYXV0aG9yPjwvYXV0aG9ycz48L2NvbnRyaWJ1dG9ycz48
YXV0aC1hZGRyZXNzPlNwaW5hbCBSZXNlYXJjaCBVbml0LCBVbml2ZXJzaXR5IG9mIEh1ZGRlcnNm
aWVsZCwgVUsuPC9hdXRoLWFkZHJlc3M+PHRpdGxlcz48dGl0bGU+U2luZ2xlLWJsaW5kIHJhbmRv
bWlzZWQgY29udHJvbGxlZCB0cmlhbCBvZiBjaGVtb251Y2xlb2x5c2lzIGFuZCBtYW5pcHVsYXRp
b24gaW4gdGhlIHRyZWF0bWVudCBvZiBzeW1wdG9tYXRpYyBsdW1iYXIgZGlzYyBoZXJuaWF0aW9u
PC90aXRsZT48c2Vjb25kYXJ5LXRpdGxlPkV1ciBTcGluZSBKPC9zZWNvbmRhcnktdGl0bGU+PGFs
dC10aXRsZT5FdXJvcGVhbiBzcGluZSBqb3VybmFsIDogb2ZmaWNpYWwgcHVibGljYXRpb24gb2Yg
dGhlIEV1cm9wZWFuIFNwaW5lIFNvY2lldHksIHRoZSBFdXJvcGVhbiBTcGluYWwgRGVmb3JtaXR5
IFNvY2lldHksIGFuZCB0aGUgRXVyb3BlYW4gU2VjdGlvbiBvZiB0aGUgQ2VydmljYWwgU3BpbmUg
UmVzZWFyY2ggU29jaWV0eTwvYWx0LXRpdGxlPjwvdGl0bGVzPjx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3Bl
cmlvZGljYWw+PGFsdC1wZXJpb2RpY2FsPjxmdWxsLXRpdGxlPkV1ciBTcGluZSBKPC9mdWxsLXRp
dGxlPjxhYmJyLTE+RXVyb3BlYW4gc3BpbmUgam91cm5hbCA6IG9mZmljaWFsIHB1YmxpY2F0aW9u
IG9mIHRoZSBFdXJvcGVhbiBTcGluZSBTb2NpZXR5LCB0aGUgRXVyb3BlYW4gU3BpbmFsIERlZm9y
bWl0eSBTb2NpZXR5LCBhbmQgdGhlIEV1cm9wZWFuIFNlY3Rpb24gb2YgdGhlIENlcnZpY2FsIFNw
aW5lIFJlc2VhcmNoIFNvY2lldHk8L2FiYnItMT48L2FsdC1wZXJpb2RpY2FsPjxwYWdlcz4yMDIt
NzwvcGFnZXM+PHZvbHVtZT45PC92b2x1bWU+PG51bWJlcj4zPC9udW1iZXI+PGVkaXRpb24+MjAw
MC8wNy8yNTwvZWRpdGlvbj48a2V5d29yZHM+PGtleXdvcmQ+QWRvbGVzY2VudDwva2V5d29yZD48
a2V5d29yZD5BZHVsdDwva2V5d29yZD48a2V5d29yZD5DaHltb3BhcGFpbi8gdGhlcmFwZXV0aWMg
dXNlPC9rZXl3b3JkPjxrZXl3b3JkPkNvc3RzIGFuZCBDb3N0IEFuYWx5c2lzPC9rZXl3b3JkPjxr
ZXl3b3JkPkRpc2FiaWxpdHkgRXZhbHVhdGlvbjwva2V5d29yZD48a2V5d29yZD5IdW1hbnM8L2tl
eXdvcmQ+PGtleXdvcmQ+SW50ZXJ2ZXJ0ZWJyYWwgRGlzYyBDaGVtb2x5c2lzL2Vjb25vbWljcy8g
bWV0aG9kczwva2V5d29yZD48a2V5d29yZD5JbnRlcnZlcnRlYnJhbCBEaXNjIERpc3BsYWNlbWVu
dC9jb21wbGljYXRpb25zLyB0aGVyYXB5PC9rZXl3b3JkPjxrZXl3b3JkPkxvdyBCYWNrIFBhaW4v
cGh5c2lvcGF0aG9sb2d5L3RoZXJhcHk8L2tleXdvcmQ+PGtleXdvcmQ+THVtYmFyIFZlcnRlYnJh
ZTwva2V5d29yZD48a2V5d29yZD5NYW5pcHVsYXRpb24sIFNwaW5hbC9lY29ub21pY3MvIG1ldGhv
ZHM8L2tleXdvcmQ+PGtleXdvcmQ+TWlkZGxlIEFnZWQ8L2tleXdvcmQ+PGtleXdvcmQ+UHJvc3Bl
Y3RpdmUgU3R1ZGllczwva2V5d29yZD48a2V5d29yZD5TY2lhdGljYS9ldGlvbG9neS8gdGhlcmFw
eTwva2V5d29yZD48a2V5d29yZD5TaW5nbGUtQmxpbmQgTWV0aG9kPC9rZXl3b3JkPjxrZXl3b3Jk
PlN1cnZleXMgYW5kIFF1ZXN0aW9ubmFpcmVzPC9rZXl3b3JkPjxrZXl3b3JkPlRyZWF0bWVudCBP
dXRjb21lPC9rZXl3b3JkPjwva2V5d29yZHM+PGRhdGVzPjx5ZWFyPjIwMDA8L3llYXI+PHB1Yi1k
YXRlcz48ZGF0ZT5KdW48L2RhdGU+PC9wdWItZGF0ZXM+PC9kYXRlcz48aXNibj4wOTQwLTY3MTkg
KFByaW50KSYjeEQ7MDk0MC02NzE5IChMaW5raW5nKTwvaXNibj48YWNjZXNzaW9uLW51bT4xMDkw
NTQzNzwvYWNjZXNzaW9uLW51bT48dXJscz48L3VybHM+PGN1c3RvbTI+UE1DMzYxMTM5NzwvY3Vz
dG9tMj48cmVtb3RlLWRhdGFiYXNlLXByb3ZpZGVyPk5MTTwvcmVtb3RlLWRhdGFiYXNlLXByb3Zp
ZGVyPjxsYW5ndWFnZT5lbmc8L2xhbmd1YWdlPjwvcmVjb3JkPjwvQ2l0ZT48L0VuZE5vdGU+AG==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CdXJ0b248L0F1dGhvcj48WWVhcj4yMDAwPC9ZZWFyPjxS
ZWNOdW0+MTA2PC9SZWNOdW0+PERpc3BsYXlUZXh0PjxzdHlsZSBmYWNlPSJzdXBlcnNjcmlwdCI+
MTk8L3N0eWxlPjwvRGlzcGxheVRleHQ+PHJlY29yZD48cmVjLW51bWJlcj4xMDY8L3JlYy1udW1i
ZXI+PGZvcmVpZ24ta2V5cz48a2V5IGFwcD0iRU4iIGRiLWlkPSJmZDJhOXowZjNlZXAwZGV4NXpx
dno5ZTJ6c2FlOXJmNWZwZmUiPjEwNjwva2V5PjwvZm9yZWlnbi1rZXlzPjxyZWYtdHlwZSBuYW1l
PSJKb3VybmFsIEFydGljbGUiPjE3PC9yZWYtdHlwZT48Y29udHJpYnV0b3JzPjxhdXRob3JzPjxh
dXRob3I+QnVydG9uLCBBLiBLLjwvYXV0aG9yPjxhdXRob3I+VGlsbG90c29uLCBLLiBNLjwvYXV0
aG9yPjxhdXRob3I+Q2xlYXJ5LCBKLjwvYXV0aG9yPjwvYXV0aG9ycz48L2NvbnRyaWJ1dG9ycz48
YXV0aC1hZGRyZXNzPlNwaW5hbCBSZXNlYXJjaCBVbml0LCBVbml2ZXJzaXR5IG9mIEh1ZGRlcnNm
aWVsZCwgVUsuPC9hdXRoLWFkZHJlc3M+PHRpdGxlcz48dGl0bGU+U2luZ2xlLWJsaW5kIHJhbmRv
bWlzZWQgY29udHJvbGxlZCB0cmlhbCBvZiBjaGVtb251Y2xlb2x5c2lzIGFuZCBtYW5pcHVsYXRp
b24gaW4gdGhlIHRyZWF0bWVudCBvZiBzeW1wdG9tYXRpYyBsdW1iYXIgZGlzYyBoZXJuaWF0aW9u
PC90aXRsZT48c2Vjb25kYXJ5LXRpdGxlPkV1ciBTcGluZSBKPC9zZWNvbmRhcnktdGl0bGU+PGFs
dC10aXRsZT5FdXJvcGVhbiBzcGluZSBqb3VybmFsIDogb2ZmaWNpYWwgcHVibGljYXRpb24gb2Yg
dGhlIEV1cm9wZWFuIFNwaW5lIFNvY2lldHksIHRoZSBFdXJvcGVhbiBTcGluYWwgRGVmb3JtaXR5
IFNvY2lldHksIGFuZCB0aGUgRXVyb3BlYW4gU2VjdGlvbiBvZiB0aGUgQ2VydmljYWwgU3BpbmUg
UmVzZWFyY2ggU29jaWV0eTwvYWx0LXRpdGxlPjwvdGl0bGVzPjx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3Bl
cmlvZGljYWw+PGFsdC1wZXJpb2RpY2FsPjxmdWxsLXRpdGxlPkV1ciBTcGluZSBKPC9mdWxsLXRp
dGxlPjxhYmJyLTE+RXVyb3BlYW4gc3BpbmUgam91cm5hbCA6IG9mZmljaWFsIHB1YmxpY2F0aW9u
IG9mIHRoZSBFdXJvcGVhbiBTcGluZSBTb2NpZXR5LCB0aGUgRXVyb3BlYW4gU3BpbmFsIERlZm9y
bWl0eSBTb2NpZXR5LCBhbmQgdGhlIEV1cm9wZWFuIFNlY3Rpb24gb2YgdGhlIENlcnZpY2FsIFNw
aW5lIFJlc2VhcmNoIFNvY2lldHk8L2FiYnItMT48L2FsdC1wZXJpb2RpY2FsPjxwYWdlcz4yMDIt
NzwvcGFnZXM+PHZvbHVtZT45PC92b2x1bWU+PG51bWJlcj4zPC9udW1iZXI+PGVkaXRpb24+MjAw
MC8wNy8yNTwvZWRpdGlvbj48a2V5d29yZHM+PGtleXdvcmQ+QWRvbGVzY2VudDwva2V5d29yZD48
a2V5d29yZD5BZHVsdDwva2V5d29yZD48a2V5d29yZD5DaHltb3BhcGFpbi8gdGhlcmFwZXV0aWMg
dXNlPC9rZXl3b3JkPjxrZXl3b3JkPkNvc3RzIGFuZCBDb3N0IEFuYWx5c2lzPC9rZXl3b3JkPjxr
ZXl3b3JkPkRpc2FiaWxpdHkgRXZhbHVhdGlvbjwva2V5d29yZD48a2V5d29yZD5IdW1hbnM8L2tl
eXdvcmQ+PGtleXdvcmQ+SW50ZXJ2ZXJ0ZWJyYWwgRGlzYyBDaGVtb2x5c2lzL2Vjb25vbWljcy8g
bWV0aG9kczwva2V5d29yZD48a2V5d29yZD5JbnRlcnZlcnRlYnJhbCBEaXNjIERpc3BsYWNlbWVu
dC9jb21wbGljYXRpb25zLyB0aGVyYXB5PC9rZXl3b3JkPjxrZXl3b3JkPkxvdyBCYWNrIFBhaW4v
cGh5c2lvcGF0aG9sb2d5L3RoZXJhcHk8L2tleXdvcmQ+PGtleXdvcmQ+THVtYmFyIFZlcnRlYnJh
ZTwva2V5d29yZD48a2V5d29yZD5NYW5pcHVsYXRpb24sIFNwaW5hbC9lY29ub21pY3MvIG1ldGhv
ZHM8L2tleXdvcmQ+PGtleXdvcmQ+TWlkZGxlIEFnZWQ8L2tleXdvcmQ+PGtleXdvcmQ+UHJvc3Bl
Y3RpdmUgU3R1ZGllczwva2V5d29yZD48a2V5d29yZD5TY2lhdGljYS9ldGlvbG9neS8gdGhlcmFw
eTwva2V5d29yZD48a2V5d29yZD5TaW5nbGUtQmxpbmQgTWV0aG9kPC9rZXl3b3JkPjxrZXl3b3Jk
PlN1cnZleXMgYW5kIFF1ZXN0aW9ubmFpcmVzPC9rZXl3b3JkPjxrZXl3b3JkPlRyZWF0bWVudCBP
dXRjb21lPC9rZXl3b3JkPjwva2V5d29yZHM+PGRhdGVzPjx5ZWFyPjIwMDA8L3llYXI+PHB1Yi1k
YXRlcz48ZGF0ZT5KdW48L2RhdGU+PC9wdWItZGF0ZXM+PC9kYXRlcz48aXNibj4wOTQwLTY3MTkg
KFByaW50KSYjeEQ7MDk0MC02NzE5IChMaW5raW5nKTwvaXNibj48YWNjZXNzaW9uLW51bT4xMDkw
NTQzNzwvYWNjZXNzaW9uLW51bT48dXJscz48L3VybHM+PGN1c3RvbTI+UE1DMzYxMTM5NzwvY3Vz
dG9tMj48cmVtb3RlLWRhdGFiYXNlLXByb3ZpZGVyPk5MTTwvcmVtb3RlLWRhdGFiYXNlLXByb3Zp
ZGVyPjxsYW5ndWFnZT5lbmc8L2xhbmd1YWdlPjwvcmVjb3JkPjwvQ2l0ZT48L0VuZE5vdGU+AG==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CE3684">
        <w:rPr>
          <w:rFonts w:eastAsiaTheme="minorHAnsi"/>
          <w:noProof/>
          <w:szCs w:val="20"/>
          <w:vertAlign w:val="superscript"/>
        </w:rPr>
        <w:t>19</w:t>
      </w:r>
      <w:r w:rsidR="008B3538" w:rsidRPr="000F3174">
        <w:rPr>
          <w:rFonts w:eastAsiaTheme="minorHAnsi"/>
          <w:szCs w:val="20"/>
        </w:rPr>
        <w:fldChar w:fldCharType="end"/>
      </w:r>
      <w:r w:rsidR="00257ABE">
        <w:rPr>
          <w:rFonts w:eastAsiaTheme="minorHAnsi"/>
          <w:szCs w:val="20"/>
        </w:rPr>
        <w:fldChar w:fldCharType="end"/>
      </w:r>
      <w:r w:rsidRPr="00215A4C">
        <w:rPr>
          <w:rFonts w:eastAsiaTheme="minorHAnsi"/>
          <w:szCs w:val="20"/>
        </w:rPr>
        <w:t xml:space="preserve"> </w:t>
      </w:r>
    </w:p>
    <w:p w:rsidR="00D42B8A" w:rsidRPr="00215A4C" w:rsidRDefault="00D42B8A" w:rsidP="00D42B8A">
      <w:pPr>
        <w:pStyle w:val="a5"/>
        <w:wordWrap/>
        <w:rPr>
          <w:rFonts w:eastAsiaTheme="minorHAnsi"/>
          <w:szCs w:val="20"/>
        </w:rPr>
      </w:pPr>
      <w:r w:rsidRPr="00215A4C">
        <w:rPr>
          <w:rFonts w:eastAsiaTheme="minorHAnsi"/>
          <w:szCs w:val="20"/>
        </w:rPr>
        <w:t xml:space="preserve"> 3개의 연구의 결과를 종</w:t>
      </w:r>
      <w:r w:rsidR="00010EFF">
        <w:rPr>
          <w:rFonts w:eastAsiaTheme="minorHAnsi" w:hint="eastAsia"/>
          <w:szCs w:val="20"/>
        </w:rPr>
        <w:t>합</w:t>
      </w:r>
      <w:r w:rsidRPr="00215A4C">
        <w:rPr>
          <w:rFonts w:eastAsiaTheme="minorHAnsi"/>
          <w:szCs w:val="20"/>
        </w:rPr>
        <w:t xml:space="preserve">하면 도수치료는 추간판 탈출증 환자에서 임상적 호전을 가져오는 효과적인 치료로 간주될 수 있다. 단 연구방법의 일관성이 부족하고, 비직접성, 비정확성으로 </w:t>
      </w:r>
      <w:r w:rsidR="00010EFF">
        <w:rPr>
          <w:rFonts w:eastAsiaTheme="minorHAnsi" w:hint="eastAsia"/>
          <w:szCs w:val="20"/>
        </w:rPr>
        <w:t>인하여 증</w:t>
      </w:r>
      <w:r w:rsidRPr="00215A4C">
        <w:rPr>
          <w:rFonts w:eastAsiaTheme="minorHAnsi"/>
          <w:szCs w:val="20"/>
        </w:rPr>
        <w:t>거 수준은 매우 낮</w:t>
      </w:r>
      <w:r w:rsidR="00010EFF">
        <w:rPr>
          <w:rFonts w:eastAsiaTheme="minorHAnsi" w:hint="eastAsia"/>
          <w:szCs w:val="20"/>
        </w:rPr>
        <w:t>음으로</w:t>
      </w:r>
      <w:r w:rsidRPr="00215A4C">
        <w:rPr>
          <w:rFonts w:eastAsiaTheme="minorHAnsi"/>
          <w:szCs w:val="20"/>
        </w:rPr>
        <w:t xml:space="preserve"> 평가하였다. 도수치료는 </w:t>
      </w:r>
      <w:r w:rsidR="00010EFF">
        <w:rPr>
          <w:rFonts w:eastAsiaTheme="minorHAnsi" w:hint="eastAsia"/>
          <w:szCs w:val="20"/>
        </w:rPr>
        <w:t>임</w:t>
      </w:r>
      <w:r w:rsidRPr="00215A4C">
        <w:rPr>
          <w:rFonts w:eastAsiaTheme="minorHAnsi"/>
          <w:szCs w:val="20"/>
        </w:rPr>
        <w:t>상적 유용성</w:t>
      </w:r>
      <w:r w:rsidR="00010EFF">
        <w:rPr>
          <w:rFonts w:eastAsiaTheme="minorHAnsi" w:hint="eastAsia"/>
          <w:szCs w:val="20"/>
        </w:rPr>
        <w:t xml:space="preserve"> 외에도</w:t>
      </w:r>
      <w:r w:rsidRPr="00215A4C">
        <w:rPr>
          <w:rFonts w:eastAsiaTheme="minorHAnsi"/>
          <w:szCs w:val="20"/>
        </w:rPr>
        <w:t xml:space="preserve">, 실제 임상에서 적용시 위해보다는 기대되는 이득이 높은 것으로 판단되며, 환자 및 의료진의 선호도가 높고, 일선임상현장에서 수용성, 접근성이 뛰어나 권고할 수 있다. 단 증거수준이 매우 낮아 권고 강도는 약함으로 결정되었다. </w:t>
      </w:r>
    </w:p>
    <w:p w:rsidR="00F248D3" w:rsidRPr="000F3174" w:rsidRDefault="00F248D3" w:rsidP="00F248D3">
      <w:pPr>
        <w:pStyle w:val="a5"/>
        <w:wordWrap/>
        <w:rPr>
          <w:rFonts w:eastAsiaTheme="minorHAnsi"/>
          <w:b/>
          <w:sz w:val="24"/>
          <w:szCs w:val="24"/>
        </w:rPr>
      </w:pPr>
    </w:p>
    <w:p w:rsidR="00D267C0" w:rsidRPr="000F3174" w:rsidRDefault="00D267C0" w:rsidP="00F248D3">
      <w:pPr>
        <w:pStyle w:val="a5"/>
        <w:wordWrap/>
        <w:rPr>
          <w:rFonts w:eastAsiaTheme="minorHAnsi"/>
          <w:b/>
          <w:sz w:val="24"/>
          <w:szCs w:val="24"/>
        </w:rPr>
      </w:pPr>
    </w:p>
    <w:p w:rsidR="00D267C0" w:rsidRPr="000F3174" w:rsidRDefault="007E3876" w:rsidP="00D267C0">
      <w:pPr>
        <w:pStyle w:val="a5"/>
        <w:wordWrap/>
        <w:rPr>
          <w:rFonts w:eastAsiaTheme="minorHAnsi"/>
          <w:sz w:val="24"/>
          <w:szCs w:val="24"/>
        </w:rPr>
      </w:pPr>
      <w:r w:rsidRPr="000F3174">
        <w:rPr>
          <w:rFonts w:eastAsiaTheme="minorHAnsi"/>
          <w:sz w:val="24"/>
          <w:szCs w:val="24"/>
        </w:rPr>
        <w:t>5</w:t>
      </w:r>
      <w:r w:rsidR="00D267C0" w:rsidRPr="000F3174">
        <w:rPr>
          <w:rFonts w:eastAsiaTheme="minorHAnsi"/>
          <w:sz w:val="24"/>
          <w:szCs w:val="24"/>
        </w:rPr>
        <w:t xml:space="preserve">. </w:t>
      </w:r>
      <w:r w:rsidR="00D267C0" w:rsidRPr="000F3174">
        <w:rPr>
          <w:rFonts w:eastAsiaTheme="minorHAnsi" w:hint="eastAsia"/>
          <w:sz w:val="24"/>
          <w:szCs w:val="24"/>
        </w:rPr>
        <w:t>신경근성</w:t>
      </w:r>
      <w:r w:rsidR="00D267C0" w:rsidRPr="000F3174">
        <w:rPr>
          <w:rFonts w:eastAsiaTheme="minorHAnsi"/>
          <w:sz w:val="24"/>
          <w:szCs w:val="24"/>
        </w:rPr>
        <w:t xml:space="preserve"> 통증을 동반한 추간판 탈출증 환자에서 운동치료는 임상적 효과(통증조절 또는 기능적향상)가 있으므로 </w:t>
      </w:r>
      <w:r w:rsidR="00D267C0" w:rsidRPr="000F3174">
        <w:rPr>
          <w:rFonts w:eastAsiaTheme="minorHAnsi" w:hint="eastAsia"/>
          <w:sz w:val="24"/>
          <w:szCs w:val="24"/>
        </w:rPr>
        <w:t>권고할</w:t>
      </w:r>
      <w:r w:rsidR="00D267C0" w:rsidRPr="000F3174">
        <w:rPr>
          <w:rFonts w:eastAsiaTheme="minorHAnsi"/>
          <w:sz w:val="24"/>
          <w:szCs w:val="24"/>
        </w:rPr>
        <w:t xml:space="preserve"> 수 있다 </w:t>
      </w:r>
    </w:p>
    <w:p w:rsidR="00D267C0" w:rsidRPr="00215A4C" w:rsidRDefault="00D267C0" w:rsidP="00D267C0">
      <w:pPr>
        <w:pStyle w:val="a5"/>
        <w:wordWrap/>
        <w:rPr>
          <w:rFonts w:eastAsiaTheme="minorHAnsi"/>
          <w:sz w:val="24"/>
          <w:szCs w:val="24"/>
        </w:rPr>
      </w:pPr>
      <w:r w:rsidRPr="000F3174">
        <w:rPr>
          <w:rFonts w:eastAsiaTheme="minorHAnsi"/>
          <w:sz w:val="24"/>
          <w:szCs w:val="24"/>
        </w:rPr>
        <w:t>(증거수준 낮음 (Low), 권고강도 강 (Strong))</w:t>
      </w:r>
    </w:p>
    <w:p w:rsidR="004E2E52" w:rsidRPr="000F3174" w:rsidRDefault="004E2E52" w:rsidP="00D267C0">
      <w:pPr>
        <w:pStyle w:val="a5"/>
        <w:wordWrap/>
        <w:rPr>
          <w:rFonts w:eastAsiaTheme="minorHAnsi"/>
          <w:sz w:val="24"/>
          <w:szCs w:val="24"/>
        </w:rPr>
      </w:pPr>
    </w:p>
    <w:p w:rsidR="00772DFF" w:rsidRPr="00215A4C" w:rsidRDefault="00772DFF" w:rsidP="00772DFF">
      <w:pPr>
        <w:wordWrap/>
        <w:ind w:firstLineChars="100" w:firstLine="200"/>
        <w:rPr>
          <w:rFonts w:eastAsiaTheme="minorHAnsi"/>
          <w:szCs w:val="20"/>
        </w:rPr>
      </w:pPr>
      <w:r w:rsidRPr="00215A4C">
        <w:rPr>
          <w:rFonts w:eastAsiaTheme="minorHAnsi" w:hint="eastAsia"/>
          <w:szCs w:val="20"/>
        </w:rPr>
        <w:t>운동</w:t>
      </w:r>
      <w:r w:rsidR="00010EFF">
        <w:rPr>
          <w:rFonts w:eastAsiaTheme="minorHAnsi" w:hint="eastAsia"/>
          <w:szCs w:val="20"/>
        </w:rPr>
        <w:t>치료는</w:t>
      </w:r>
      <w:r w:rsidRPr="00215A4C">
        <w:rPr>
          <w:rFonts w:eastAsiaTheme="minorHAnsi"/>
          <w:szCs w:val="20"/>
        </w:rPr>
        <w:t xml:space="preserve"> </w:t>
      </w:r>
      <w:r w:rsidR="00FD23AF">
        <w:rPr>
          <w:rFonts w:eastAsiaTheme="minorHAnsi" w:hint="eastAsia"/>
          <w:szCs w:val="20"/>
        </w:rPr>
        <w:t xml:space="preserve">표층, </w:t>
      </w:r>
      <w:r w:rsidRPr="00215A4C">
        <w:rPr>
          <w:rFonts w:eastAsiaTheme="minorHAnsi" w:hint="eastAsia"/>
          <w:szCs w:val="20"/>
        </w:rPr>
        <w:t>심</w:t>
      </w:r>
      <w:r w:rsidR="00FD23AF">
        <w:rPr>
          <w:rFonts w:eastAsiaTheme="minorHAnsi" w:hint="eastAsia"/>
          <w:szCs w:val="20"/>
        </w:rPr>
        <w:t>층</w:t>
      </w:r>
      <w:r w:rsidRPr="00215A4C">
        <w:rPr>
          <w:rFonts w:eastAsiaTheme="minorHAnsi" w:hint="eastAsia"/>
          <w:szCs w:val="20"/>
        </w:rPr>
        <w:t>근육의</w:t>
      </w:r>
      <w:r w:rsidRPr="00215A4C">
        <w:rPr>
          <w:rFonts w:eastAsiaTheme="minorHAnsi"/>
          <w:szCs w:val="20"/>
        </w:rPr>
        <w:t xml:space="preserve"> </w:t>
      </w:r>
      <w:r w:rsidRPr="00215A4C">
        <w:rPr>
          <w:rFonts w:eastAsiaTheme="minorHAnsi" w:hint="eastAsia"/>
          <w:szCs w:val="20"/>
        </w:rPr>
        <w:t>유연성</w:t>
      </w:r>
      <w:r w:rsidR="00FD23AF">
        <w:rPr>
          <w:rFonts w:eastAsiaTheme="minorHAnsi" w:hint="eastAsia"/>
          <w:szCs w:val="20"/>
        </w:rPr>
        <w:t>과</w:t>
      </w:r>
      <w:r w:rsidRPr="00215A4C">
        <w:rPr>
          <w:rFonts w:eastAsiaTheme="minorHAnsi"/>
          <w:szCs w:val="20"/>
        </w:rPr>
        <w:t xml:space="preserve"> </w:t>
      </w:r>
      <w:r w:rsidRPr="00215A4C">
        <w:rPr>
          <w:rFonts w:eastAsiaTheme="minorHAnsi" w:hint="eastAsia"/>
          <w:szCs w:val="20"/>
        </w:rPr>
        <w:t>근력</w:t>
      </w:r>
      <w:r w:rsidR="00FD23AF">
        <w:rPr>
          <w:rFonts w:eastAsiaTheme="minorHAnsi" w:hint="eastAsia"/>
          <w:szCs w:val="20"/>
        </w:rPr>
        <w:t xml:space="preserve">을 </w:t>
      </w:r>
      <w:r w:rsidR="00010EFF">
        <w:rPr>
          <w:rFonts w:eastAsiaTheme="minorHAnsi" w:hint="eastAsia"/>
          <w:szCs w:val="20"/>
        </w:rPr>
        <w:t>향상시키고,</w:t>
      </w:r>
      <w:r w:rsidRPr="00215A4C">
        <w:rPr>
          <w:rFonts w:eastAsiaTheme="minorHAnsi"/>
          <w:szCs w:val="20"/>
        </w:rPr>
        <w:t xml:space="preserve"> </w:t>
      </w:r>
      <w:r w:rsidR="00010EFF">
        <w:rPr>
          <w:rFonts w:eastAsiaTheme="minorHAnsi" w:hint="eastAsia"/>
          <w:szCs w:val="20"/>
        </w:rPr>
        <w:t xml:space="preserve">정교한 조화운동 </w:t>
      </w:r>
      <w:r w:rsidRPr="00215A4C">
        <w:rPr>
          <w:rFonts w:eastAsiaTheme="minorHAnsi" w:hint="eastAsia"/>
          <w:szCs w:val="20"/>
        </w:rPr>
        <w:t>조절</w:t>
      </w:r>
      <w:r w:rsidR="00010EFF">
        <w:rPr>
          <w:rFonts w:eastAsiaTheme="minorHAnsi" w:hint="eastAsia"/>
          <w:szCs w:val="20"/>
        </w:rPr>
        <w:t>능력</w:t>
      </w:r>
      <w:r w:rsidRPr="00215A4C">
        <w:rPr>
          <w:rFonts w:eastAsiaTheme="minorHAnsi" w:hint="eastAsia"/>
          <w:szCs w:val="20"/>
        </w:rPr>
        <w:t>을</w:t>
      </w:r>
      <w:r w:rsidRPr="00215A4C">
        <w:rPr>
          <w:rFonts w:eastAsiaTheme="minorHAnsi"/>
          <w:szCs w:val="20"/>
        </w:rPr>
        <w:t xml:space="preserve"> </w:t>
      </w:r>
      <w:r w:rsidR="00FD23AF">
        <w:rPr>
          <w:rFonts w:eastAsiaTheme="minorHAnsi" w:hint="eastAsia"/>
          <w:szCs w:val="20"/>
        </w:rPr>
        <w:t xml:space="preserve">활성화하여 </w:t>
      </w:r>
      <w:r w:rsidRPr="00215A4C">
        <w:rPr>
          <w:rFonts w:eastAsiaTheme="minorHAnsi" w:hint="eastAsia"/>
          <w:szCs w:val="20"/>
        </w:rPr>
        <w:t>통증</w:t>
      </w:r>
      <w:r w:rsidR="00FD23AF">
        <w:rPr>
          <w:rFonts w:eastAsiaTheme="minorHAnsi" w:hint="eastAsia"/>
          <w:szCs w:val="20"/>
        </w:rPr>
        <w:t>감</w:t>
      </w:r>
      <w:r w:rsidRPr="00215A4C">
        <w:rPr>
          <w:rFonts w:eastAsiaTheme="minorHAnsi" w:hint="eastAsia"/>
          <w:szCs w:val="20"/>
        </w:rPr>
        <w:t>소</w:t>
      </w:r>
      <w:r w:rsidR="00FD23AF">
        <w:rPr>
          <w:rFonts w:eastAsiaTheme="minorHAnsi" w:hint="eastAsia"/>
          <w:szCs w:val="20"/>
        </w:rPr>
        <w:t>와</w:t>
      </w:r>
      <w:r w:rsidRPr="00215A4C">
        <w:rPr>
          <w:rFonts w:eastAsiaTheme="minorHAnsi"/>
          <w:szCs w:val="20"/>
        </w:rPr>
        <w:t xml:space="preserve"> </w:t>
      </w:r>
      <w:r w:rsidRPr="00215A4C">
        <w:rPr>
          <w:rFonts w:eastAsiaTheme="minorHAnsi" w:hint="eastAsia"/>
          <w:szCs w:val="20"/>
        </w:rPr>
        <w:t>운동기능회복</w:t>
      </w:r>
      <w:r w:rsidR="00FD23AF">
        <w:rPr>
          <w:rFonts w:eastAsiaTheme="minorHAnsi" w:hint="eastAsia"/>
          <w:szCs w:val="20"/>
        </w:rPr>
        <w:t>을 도모하는</w:t>
      </w:r>
      <w:r w:rsidRPr="00215A4C">
        <w:rPr>
          <w:rFonts w:eastAsiaTheme="minorHAnsi"/>
          <w:szCs w:val="20"/>
        </w:rPr>
        <w:t xml:space="preserve"> </w:t>
      </w:r>
      <w:r w:rsidRPr="00215A4C">
        <w:rPr>
          <w:rFonts w:eastAsiaTheme="minorHAnsi" w:hint="eastAsia"/>
          <w:szCs w:val="20"/>
        </w:rPr>
        <w:t>치료</w:t>
      </w:r>
      <w:r w:rsidR="00FD23AF">
        <w:rPr>
          <w:rFonts w:eastAsiaTheme="minorHAnsi" w:hint="eastAsia"/>
          <w:szCs w:val="20"/>
        </w:rPr>
        <w:t>법이다.</w:t>
      </w:r>
      <w:hyperlink w:anchor="_ENREF_20" w:tooltip="Ye, 2015 #8" w:history="1">
        <w:r w:rsidR="008B3538" w:rsidRPr="000F3174">
          <w:rPr>
            <w:rFonts w:eastAsiaTheme="minorHAnsi"/>
            <w:szCs w:val="20"/>
          </w:rPr>
          <w:fldChar w:fldCharType="begin"/>
        </w:r>
        <w:r w:rsidR="008B3538">
          <w:rPr>
            <w:rFonts w:eastAsiaTheme="minorHAnsi"/>
            <w:szCs w:val="20"/>
          </w:rPr>
          <w:instrText xml:space="preserve"> ADDIN EN.CITE &lt;EndNote&gt;&lt;Cite&gt;&lt;Author&gt;Ye&lt;/Author&gt;&lt;Year&gt;2015&lt;/Year&gt;&lt;RecNum&gt;8&lt;/RecNum&gt;&lt;DisplayText&gt;&lt;style face="superscript"&gt;20&lt;/style&gt;&lt;/DisplayText&gt;&lt;record&gt;&lt;rec-number&gt;8&lt;/rec-number&gt;&lt;foreign-keys&gt;&lt;key app="EN" db-id="e9t0awtrr5ve2qet2t0vfd0i50dw2fw59wa2" timestamp="1514084787"&gt;8&lt;/key&gt;&lt;/foreign-keys&gt;&lt;ref-type name="Journal Article"&gt;17&lt;/ref-type&gt;&lt;contributors&gt;&lt;authors&gt;&lt;author&gt;Ye, Chaoqun&lt;/author&gt;&lt;author&gt;Ren, Jixin&lt;/author&gt;&lt;author&gt;Zhang, Jianzheng&lt;/author&gt;&lt;author&gt;Wang, Chongwei&lt;/author&gt;&lt;author&gt;Liu, Zhi&lt;/author&gt;&lt;author&gt;Li, Fang&lt;/author&gt;&lt;author&gt;Sun, Tiansheng&lt;/author&gt;&lt;/authors&gt;&lt;/contributors&gt;&lt;titles&gt;&lt;title&gt;Comparison of lumbar spine stabilization exercise versus general exercise in young male patients with lumbar disc herniation after 1 year of follow-up&lt;/title&gt;&lt;secondary-title&gt;International journal of clinical and experimental medicine&lt;/secondary-title&gt;&lt;/titles&gt;&lt;periodical&gt;&lt;full-title&gt;International journal of clinical and experimental medicine&lt;/full-title&gt;&lt;/periodical&gt;&lt;pages&gt;9869&lt;/pages&gt;&lt;volume&gt;8&lt;/volume&gt;&lt;number&gt;6&lt;/number&gt;&lt;dates&gt;&lt;year&gt;2015&lt;/year&gt;&lt;/dates&gt;&lt;urls&gt;&lt;/urls&gt;&lt;/record&gt;&lt;/Cite&gt;&lt;/EndNote&gt;</w:instrText>
        </w:r>
        <w:r w:rsidR="008B3538" w:rsidRPr="000F3174">
          <w:rPr>
            <w:rFonts w:eastAsiaTheme="minorHAnsi"/>
            <w:szCs w:val="20"/>
          </w:rPr>
          <w:fldChar w:fldCharType="separate"/>
        </w:r>
        <w:r w:rsidR="008B3538" w:rsidRPr="00CE3684">
          <w:rPr>
            <w:rFonts w:eastAsiaTheme="minorHAnsi"/>
            <w:noProof/>
            <w:szCs w:val="20"/>
            <w:vertAlign w:val="superscript"/>
          </w:rPr>
          <w:t>20</w:t>
        </w:r>
        <w:r w:rsidR="008B3538" w:rsidRPr="000F3174">
          <w:rPr>
            <w:rFonts w:eastAsiaTheme="minorHAnsi"/>
            <w:szCs w:val="20"/>
          </w:rPr>
          <w:fldChar w:fldCharType="end"/>
        </w:r>
      </w:hyperlink>
      <w:r w:rsidRPr="00215A4C">
        <w:rPr>
          <w:rFonts w:eastAsiaTheme="minorHAnsi"/>
          <w:szCs w:val="20"/>
        </w:rPr>
        <w:t xml:space="preserve"> </w:t>
      </w:r>
      <w:r w:rsidR="00FD23AF">
        <w:rPr>
          <w:rFonts w:eastAsiaTheme="minorHAnsi" w:hint="eastAsia"/>
          <w:szCs w:val="20"/>
        </w:rPr>
        <w:t>그러나</w:t>
      </w:r>
      <w:r w:rsidRPr="00215A4C">
        <w:rPr>
          <w:rFonts w:eastAsiaTheme="minorHAnsi"/>
          <w:szCs w:val="20"/>
        </w:rPr>
        <w:t xml:space="preserve"> 요천추추간판탈출증</w:t>
      </w:r>
      <w:r w:rsidR="00FD23AF">
        <w:rPr>
          <w:rFonts w:eastAsiaTheme="minorHAnsi" w:hint="eastAsia"/>
          <w:szCs w:val="20"/>
        </w:rPr>
        <w:t>의 환자에서</w:t>
      </w:r>
      <w:r w:rsidRPr="00215A4C">
        <w:rPr>
          <w:rFonts w:eastAsiaTheme="minorHAnsi"/>
          <w:szCs w:val="20"/>
        </w:rPr>
        <w:t xml:space="preserve"> 운동치료가 </w:t>
      </w:r>
      <w:r w:rsidR="00FD23AF">
        <w:rPr>
          <w:rFonts w:eastAsiaTheme="minorHAnsi" w:hint="eastAsia"/>
          <w:szCs w:val="20"/>
        </w:rPr>
        <w:t xml:space="preserve">의료 현장뿐 아니라 체육시설 또는 자가운동의 형태로 매우 </w:t>
      </w:r>
      <w:r w:rsidRPr="00215A4C">
        <w:rPr>
          <w:rFonts w:eastAsiaTheme="minorHAnsi"/>
          <w:szCs w:val="20"/>
        </w:rPr>
        <w:t>흔하게 적용되고 있는 것에 비해</w:t>
      </w:r>
      <w:r w:rsidR="00FD23AF">
        <w:rPr>
          <w:rFonts w:eastAsiaTheme="minorHAnsi" w:hint="eastAsia"/>
          <w:szCs w:val="20"/>
        </w:rPr>
        <w:t>,</w:t>
      </w:r>
      <w:r w:rsidRPr="00215A4C">
        <w:rPr>
          <w:rFonts w:eastAsiaTheme="minorHAnsi"/>
          <w:szCs w:val="20"/>
        </w:rPr>
        <w:t xml:space="preserve"> </w:t>
      </w:r>
      <w:r w:rsidR="00FD23AF">
        <w:rPr>
          <w:rFonts w:eastAsiaTheme="minorHAnsi" w:hint="eastAsia"/>
          <w:szCs w:val="20"/>
        </w:rPr>
        <w:t xml:space="preserve">비교적 </w:t>
      </w:r>
      <w:r w:rsidRPr="00215A4C">
        <w:rPr>
          <w:rFonts w:eastAsiaTheme="minorHAnsi"/>
          <w:szCs w:val="20"/>
        </w:rPr>
        <w:t>운동</w:t>
      </w:r>
      <w:r w:rsidR="00FD23AF">
        <w:rPr>
          <w:rFonts w:eastAsiaTheme="minorHAnsi" w:hint="eastAsia"/>
          <w:szCs w:val="20"/>
        </w:rPr>
        <w:t>치료와</w:t>
      </w:r>
      <w:r w:rsidRPr="00215A4C">
        <w:rPr>
          <w:rFonts w:eastAsiaTheme="minorHAnsi"/>
          <w:szCs w:val="20"/>
        </w:rPr>
        <w:t xml:space="preserve"> </w:t>
      </w:r>
      <w:r w:rsidR="00FD23AF">
        <w:rPr>
          <w:rFonts w:eastAsiaTheme="minorHAnsi" w:hint="eastAsia"/>
          <w:szCs w:val="20"/>
        </w:rPr>
        <w:t>여타</w:t>
      </w:r>
      <w:r w:rsidRPr="00215A4C">
        <w:rPr>
          <w:rFonts w:eastAsiaTheme="minorHAnsi"/>
          <w:szCs w:val="20"/>
        </w:rPr>
        <w:t xml:space="preserve"> 치료의 효과를 비교하는 </w:t>
      </w:r>
      <w:r w:rsidR="00ED7FB6">
        <w:rPr>
          <w:rFonts w:eastAsiaTheme="minorHAnsi" w:hint="eastAsia"/>
          <w:szCs w:val="20"/>
        </w:rPr>
        <w:t>무작위대조</w:t>
      </w:r>
      <w:r w:rsidRPr="00215A4C">
        <w:rPr>
          <w:rFonts w:eastAsiaTheme="minorHAnsi"/>
          <w:szCs w:val="20"/>
        </w:rPr>
        <w:t xml:space="preserve">연구는 </w:t>
      </w:r>
      <w:r w:rsidRPr="00215A4C">
        <w:rPr>
          <w:rFonts w:eastAsiaTheme="minorHAnsi"/>
          <w:szCs w:val="20"/>
        </w:rPr>
        <w:lastRenderedPageBreak/>
        <w:t>드</w:t>
      </w:r>
      <w:r w:rsidR="00010EFF">
        <w:rPr>
          <w:rFonts w:eastAsiaTheme="minorHAnsi" w:hint="eastAsia"/>
          <w:szCs w:val="20"/>
        </w:rPr>
        <w:t>문 편이다</w:t>
      </w:r>
      <w:r w:rsidRPr="00215A4C">
        <w:rPr>
          <w:rFonts w:eastAsiaTheme="minorHAnsi"/>
          <w:szCs w:val="20"/>
        </w:rPr>
        <w:t xml:space="preserve">. </w:t>
      </w:r>
    </w:p>
    <w:p w:rsidR="00772DFF" w:rsidRPr="00215A4C" w:rsidRDefault="00772DFF">
      <w:pPr>
        <w:wordWrap/>
        <w:ind w:firstLineChars="100" w:firstLine="200"/>
        <w:rPr>
          <w:rFonts w:eastAsiaTheme="minorHAnsi"/>
          <w:szCs w:val="20"/>
        </w:rPr>
      </w:pPr>
      <w:r w:rsidRPr="00215A4C">
        <w:rPr>
          <w:rFonts w:eastAsiaTheme="minorHAnsi" w:hint="eastAsia"/>
          <w:szCs w:val="20"/>
        </w:rPr>
        <w:t>최종적으로</w:t>
      </w:r>
      <w:r w:rsidRPr="00215A4C">
        <w:rPr>
          <w:rFonts w:eastAsiaTheme="minorHAnsi"/>
          <w:szCs w:val="20"/>
        </w:rPr>
        <w:t xml:space="preserve"> 무작위대조군연구와 체계적 문헌 고찰 각각 1편의 연구, 총2편의 연구가 </w:t>
      </w:r>
      <w:r w:rsidR="00FD23AF">
        <w:rPr>
          <w:rFonts w:eastAsiaTheme="minorHAnsi"/>
          <w:szCs w:val="20"/>
        </w:rPr>
        <w:t>선</w:t>
      </w:r>
      <w:r w:rsidR="00FD23AF">
        <w:rPr>
          <w:rFonts w:eastAsiaTheme="minorHAnsi" w:hint="eastAsia"/>
          <w:szCs w:val="20"/>
        </w:rPr>
        <w:t>택</w:t>
      </w:r>
      <w:r w:rsidRPr="00215A4C">
        <w:rPr>
          <w:rFonts w:eastAsiaTheme="minorHAnsi"/>
          <w:szCs w:val="20"/>
        </w:rPr>
        <w:t xml:space="preserve">되었다. 1편의 체계적 문헌 고찰에서 인용된 논문과 1편의 무작위대조연구가 일치하여 최종적으로 핵심질문에 부합되는 1편의 </w:t>
      </w:r>
      <w:r w:rsidR="00010EFF">
        <w:rPr>
          <w:rFonts w:eastAsiaTheme="minorHAnsi" w:hint="eastAsia"/>
          <w:szCs w:val="20"/>
        </w:rPr>
        <w:t>무작위대조</w:t>
      </w:r>
      <w:r w:rsidRPr="00215A4C">
        <w:rPr>
          <w:rFonts w:eastAsiaTheme="minorHAnsi"/>
          <w:szCs w:val="20"/>
        </w:rPr>
        <w:t>연구</w:t>
      </w:r>
      <w:r w:rsidR="00010EFF">
        <w:rPr>
          <w:rFonts w:eastAsiaTheme="minorHAnsi" w:hint="eastAsia"/>
          <w:szCs w:val="20"/>
        </w:rPr>
        <w:t>를</w:t>
      </w:r>
      <w:r w:rsidRPr="00215A4C">
        <w:rPr>
          <w:rFonts w:eastAsiaTheme="minorHAnsi"/>
          <w:szCs w:val="20"/>
        </w:rPr>
        <w:t xml:space="preserve"> 토대로 증거수준과 권고강도를 </w:t>
      </w:r>
      <w:r w:rsidR="00010EFF">
        <w:rPr>
          <w:rFonts w:eastAsiaTheme="minorHAnsi" w:hint="eastAsia"/>
          <w:szCs w:val="20"/>
        </w:rPr>
        <w:t>결</w:t>
      </w:r>
      <w:r w:rsidRPr="00215A4C">
        <w:rPr>
          <w:rFonts w:eastAsiaTheme="minorHAnsi"/>
          <w:szCs w:val="20"/>
        </w:rPr>
        <w:t>정하였다. Bakhtiary AH</w:t>
      </w:r>
      <w:hyperlink w:anchor="_ENREF_21" w:tooltip="Bakhtiary, 2005 #177" w:history="1">
        <w:r w:rsidR="008B3538" w:rsidRPr="000F3174">
          <w:rPr>
            <w:rFonts w:eastAsiaTheme="minorHAnsi"/>
            <w:szCs w:val="20"/>
          </w:rPr>
          <w:fldChar w:fldCharType="begin"/>
        </w:r>
        <w:r w:rsidR="008B3538">
          <w:rPr>
            <w:rFonts w:eastAsiaTheme="minorHAnsi"/>
            <w:szCs w:val="20"/>
          </w:rPr>
          <w:instrText xml:space="preserve"> ADDIN EN.CITE &lt;EndNote&gt;&lt;Cite&gt;&lt;Author&gt;Bakhtiary&lt;/Author&gt;&lt;Year&gt;2005&lt;/Year&gt;&lt;RecNum&gt;177&lt;/RecNum&gt;&lt;DisplayText&gt;&lt;style face="superscript"&gt;21&lt;/style&gt;&lt;/DisplayText&gt;&lt;record&gt;&lt;rec-number&gt;177&lt;/rec-number&gt;&lt;foreign-keys&gt;&lt;key app="EN" db-id="fd2a9z0f3eep0dex5zqvz9e2zsae9rf5fpfe"&gt;177&lt;/key&gt;&lt;/foreign-keys&gt;&lt;ref-type name="Journal Article"&gt;17&lt;/ref-type&gt;&lt;contributors&gt;&lt;authors&gt;&lt;author&gt;Bakhtiary, A.H.&lt;/author&gt;&lt;author&gt;Ziaeddina, S.F. &lt;/author&gt;&lt;author&gt;Asgharb, R.&lt;/author&gt;&lt;/authors&gt;&lt;/contributors&gt;&lt;titles&gt;&lt;title&gt;Lumbar stabilizing exercises improve activities of daily living in patients with lumbar disc herniation &lt;/title&gt;&lt;secondary-title&gt;Journal of Back and Musculoskeletal Rehabilitation&lt;/secondary-title&gt;&lt;/titles&gt;&lt;periodical&gt;&lt;full-title&gt;J Back Musculoskelet Rehabil&lt;/full-title&gt;&lt;abbr-1&gt;Journal of back and musculoskeletal rehabilitation&lt;/abbr-1&gt;&lt;/periodical&gt;&lt;pages&gt;55-60&lt;/pages&gt;&lt;volume&gt;13&lt;/volume&gt;&lt;dates&gt;&lt;year&gt;2005&lt;/year&gt;&lt;/dates&gt;&lt;urls&gt;&lt;/urls&gt;&lt;/record&gt;&lt;/Cite&gt;&lt;/EndNote&gt;</w:instrText>
        </w:r>
        <w:r w:rsidR="008B3538" w:rsidRPr="000F3174">
          <w:rPr>
            <w:rFonts w:eastAsiaTheme="minorHAnsi"/>
            <w:szCs w:val="20"/>
          </w:rPr>
          <w:fldChar w:fldCharType="separate"/>
        </w:r>
        <w:r w:rsidR="008B3538" w:rsidRPr="00CE3684">
          <w:rPr>
            <w:rFonts w:eastAsiaTheme="minorHAnsi"/>
            <w:noProof/>
            <w:szCs w:val="20"/>
            <w:vertAlign w:val="superscript"/>
          </w:rPr>
          <w:t>21</w:t>
        </w:r>
        <w:r w:rsidR="008B3538" w:rsidRPr="000F3174">
          <w:rPr>
            <w:rFonts w:eastAsiaTheme="minorHAnsi"/>
            <w:szCs w:val="20"/>
          </w:rPr>
          <w:fldChar w:fldCharType="end"/>
        </w:r>
      </w:hyperlink>
      <w:r w:rsidRPr="00215A4C">
        <w:rPr>
          <w:rFonts w:eastAsiaTheme="minorHAnsi"/>
          <w:szCs w:val="20"/>
        </w:rPr>
        <w:t xml:space="preserve"> </w:t>
      </w:r>
      <w:r w:rsidRPr="00215A4C">
        <w:rPr>
          <w:rFonts w:eastAsiaTheme="minorHAnsi" w:hint="eastAsia"/>
          <w:szCs w:val="20"/>
        </w:rPr>
        <w:t>등은</w:t>
      </w:r>
      <w:r w:rsidRPr="00215A4C">
        <w:rPr>
          <w:rFonts w:eastAsiaTheme="minorHAnsi"/>
          <w:szCs w:val="20"/>
        </w:rPr>
        <w:t xml:space="preserve"> </w:t>
      </w:r>
      <w:r w:rsidRPr="00215A4C">
        <w:rPr>
          <w:rFonts w:eastAsiaTheme="minorHAnsi" w:hint="eastAsia"/>
          <w:szCs w:val="20"/>
        </w:rPr>
        <w:t>요</w:t>
      </w:r>
      <w:r w:rsidR="000A0AB3">
        <w:rPr>
          <w:rFonts w:eastAsiaTheme="minorHAnsi" w:hint="eastAsia"/>
          <w:szCs w:val="20"/>
        </w:rPr>
        <w:t>천</w:t>
      </w:r>
      <w:r w:rsidRPr="00215A4C">
        <w:rPr>
          <w:rFonts w:eastAsiaTheme="minorHAnsi" w:hint="eastAsia"/>
          <w:szCs w:val="20"/>
        </w:rPr>
        <w:t>추추간판탈출증</w:t>
      </w:r>
      <w:r w:rsidRPr="00215A4C">
        <w:rPr>
          <w:rFonts w:eastAsiaTheme="minorHAnsi"/>
          <w:szCs w:val="20"/>
        </w:rPr>
        <w:t xml:space="preserve"> </w:t>
      </w:r>
      <w:r w:rsidRPr="00215A4C">
        <w:rPr>
          <w:rFonts w:eastAsiaTheme="minorHAnsi" w:hint="eastAsia"/>
          <w:szCs w:val="20"/>
        </w:rPr>
        <w:t>환자</w:t>
      </w:r>
      <w:r w:rsidRPr="00215A4C">
        <w:rPr>
          <w:rFonts w:eastAsiaTheme="minorHAnsi"/>
          <w:szCs w:val="20"/>
        </w:rPr>
        <w:t xml:space="preserve"> 60명을 </w:t>
      </w:r>
      <w:r w:rsidRPr="00215A4C">
        <w:rPr>
          <w:rFonts w:eastAsiaTheme="minorHAnsi" w:hint="eastAsia"/>
          <w:szCs w:val="20"/>
        </w:rPr>
        <w:t>두</w:t>
      </w:r>
      <w:r w:rsidRPr="00215A4C">
        <w:rPr>
          <w:rFonts w:eastAsiaTheme="minorHAnsi"/>
          <w:szCs w:val="20"/>
        </w:rPr>
        <w:t xml:space="preserve"> </w:t>
      </w:r>
      <w:r w:rsidRPr="00215A4C">
        <w:rPr>
          <w:rFonts w:eastAsiaTheme="minorHAnsi" w:hint="eastAsia"/>
          <w:szCs w:val="20"/>
        </w:rPr>
        <w:t>집단으로</w:t>
      </w:r>
      <w:r w:rsidRPr="00215A4C">
        <w:rPr>
          <w:rFonts w:eastAsiaTheme="minorHAnsi"/>
          <w:szCs w:val="20"/>
        </w:rPr>
        <w:t xml:space="preserve"> </w:t>
      </w:r>
      <w:r w:rsidRPr="00215A4C">
        <w:rPr>
          <w:rFonts w:eastAsiaTheme="minorHAnsi" w:hint="eastAsia"/>
          <w:szCs w:val="20"/>
        </w:rPr>
        <w:t>분류하여</w:t>
      </w:r>
      <w:r w:rsidRPr="00215A4C">
        <w:rPr>
          <w:rFonts w:eastAsiaTheme="minorHAnsi"/>
          <w:szCs w:val="20"/>
        </w:rPr>
        <w:t xml:space="preserve"> </w:t>
      </w:r>
      <w:r w:rsidRPr="00215A4C">
        <w:rPr>
          <w:rFonts w:eastAsiaTheme="minorHAnsi" w:hint="eastAsia"/>
          <w:szCs w:val="20"/>
        </w:rPr>
        <w:t>교차연구를</w:t>
      </w:r>
      <w:r w:rsidRPr="00215A4C">
        <w:rPr>
          <w:rFonts w:eastAsiaTheme="minorHAnsi"/>
          <w:szCs w:val="20"/>
        </w:rPr>
        <w:t xml:space="preserve"> </w:t>
      </w:r>
      <w:r w:rsidRPr="00215A4C">
        <w:rPr>
          <w:rFonts w:eastAsiaTheme="minorHAnsi" w:hint="eastAsia"/>
          <w:szCs w:val="20"/>
        </w:rPr>
        <w:t>시행하였다</w:t>
      </w:r>
      <w:r w:rsidRPr="00215A4C">
        <w:rPr>
          <w:rFonts w:eastAsiaTheme="minorHAnsi"/>
          <w:szCs w:val="20"/>
        </w:rPr>
        <w:t xml:space="preserve">. </w:t>
      </w:r>
      <w:r w:rsidRPr="00215A4C">
        <w:rPr>
          <w:rFonts w:eastAsiaTheme="minorHAnsi" w:hint="eastAsia"/>
          <w:szCs w:val="20"/>
        </w:rPr>
        <w:t>한</w:t>
      </w:r>
      <w:r w:rsidRPr="00215A4C">
        <w:rPr>
          <w:rFonts w:eastAsiaTheme="minorHAnsi"/>
          <w:szCs w:val="20"/>
        </w:rPr>
        <w:t xml:space="preserve"> </w:t>
      </w:r>
      <w:r w:rsidRPr="00215A4C">
        <w:rPr>
          <w:rFonts w:eastAsiaTheme="minorHAnsi" w:hint="eastAsia"/>
          <w:szCs w:val="20"/>
        </w:rPr>
        <w:t>집단은</w:t>
      </w:r>
      <w:r w:rsidRPr="00215A4C">
        <w:rPr>
          <w:rFonts w:eastAsiaTheme="minorHAnsi"/>
          <w:szCs w:val="20"/>
        </w:rPr>
        <w:t xml:space="preserve">  </w:t>
      </w:r>
      <w:r w:rsidRPr="00215A4C">
        <w:rPr>
          <w:rFonts w:eastAsiaTheme="minorHAnsi" w:hint="eastAsia"/>
          <w:szCs w:val="20"/>
        </w:rPr>
        <w:t>요추안정화운동</w:t>
      </w:r>
      <w:r w:rsidRPr="00215A4C">
        <w:rPr>
          <w:rFonts w:eastAsiaTheme="minorHAnsi"/>
          <w:szCs w:val="20"/>
        </w:rPr>
        <w:t xml:space="preserve"> 4주 </w:t>
      </w:r>
      <w:r w:rsidRPr="00215A4C">
        <w:rPr>
          <w:rFonts w:eastAsiaTheme="minorHAnsi" w:hint="eastAsia"/>
          <w:szCs w:val="20"/>
        </w:rPr>
        <w:t>이후</w:t>
      </w:r>
      <w:r w:rsidRPr="00215A4C">
        <w:rPr>
          <w:rFonts w:eastAsiaTheme="minorHAnsi"/>
          <w:szCs w:val="20"/>
        </w:rPr>
        <w:t xml:space="preserve"> 4주 </w:t>
      </w:r>
      <w:r w:rsidRPr="00215A4C">
        <w:rPr>
          <w:rFonts w:eastAsiaTheme="minorHAnsi" w:hint="eastAsia"/>
          <w:szCs w:val="20"/>
        </w:rPr>
        <w:t>휴식</w:t>
      </w:r>
      <w:r w:rsidRPr="00215A4C">
        <w:rPr>
          <w:rFonts w:eastAsiaTheme="minorHAnsi"/>
          <w:szCs w:val="20"/>
        </w:rPr>
        <w:t xml:space="preserve">, </w:t>
      </w:r>
      <w:r w:rsidRPr="00215A4C">
        <w:rPr>
          <w:rFonts w:eastAsiaTheme="minorHAnsi" w:hint="eastAsia"/>
          <w:szCs w:val="20"/>
        </w:rPr>
        <w:t>다른</w:t>
      </w:r>
      <w:r w:rsidRPr="00215A4C">
        <w:rPr>
          <w:rFonts w:eastAsiaTheme="minorHAnsi"/>
          <w:szCs w:val="20"/>
        </w:rPr>
        <w:t xml:space="preserve"> </w:t>
      </w:r>
      <w:r w:rsidRPr="00215A4C">
        <w:rPr>
          <w:rFonts w:eastAsiaTheme="minorHAnsi" w:hint="eastAsia"/>
          <w:szCs w:val="20"/>
        </w:rPr>
        <w:t>집단은</w:t>
      </w:r>
      <w:r w:rsidRPr="00215A4C">
        <w:rPr>
          <w:rFonts w:eastAsiaTheme="minorHAnsi"/>
          <w:szCs w:val="20"/>
        </w:rPr>
        <w:t xml:space="preserve"> </w:t>
      </w:r>
      <w:r w:rsidRPr="00215A4C">
        <w:rPr>
          <w:rFonts w:eastAsiaTheme="minorHAnsi" w:hint="eastAsia"/>
          <w:szCs w:val="20"/>
        </w:rPr>
        <w:t>이와</w:t>
      </w:r>
      <w:r w:rsidRPr="00215A4C">
        <w:rPr>
          <w:rFonts w:eastAsiaTheme="minorHAnsi"/>
          <w:szCs w:val="20"/>
        </w:rPr>
        <w:t xml:space="preserve"> </w:t>
      </w:r>
      <w:r w:rsidRPr="00215A4C">
        <w:rPr>
          <w:rFonts w:eastAsiaTheme="minorHAnsi" w:hint="eastAsia"/>
          <w:szCs w:val="20"/>
        </w:rPr>
        <w:t>반대로</w:t>
      </w:r>
      <w:r w:rsidRPr="00215A4C">
        <w:rPr>
          <w:rFonts w:eastAsiaTheme="minorHAnsi"/>
          <w:szCs w:val="20"/>
        </w:rPr>
        <w:t xml:space="preserve"> 4주 </w:t>
      </w:r>
      <w:r w:rsidRPr="00215A4C">
        <w:rPr>
          <w:rFonts w:eastAsiaTheme="minorHAnsi" w:hint="eastAsia"/>
          <w:szCs w:val="20"/>
        </w:rPr>
        <w:t>휴식</w:t>
      </w:r>
      <w:r w:rsidRPr="00215A4C">
        <w:rPr>
          <w:rFonts w:eastAsiaTheme="minorHAnsi"/>
          <w:szCs w:val="20"/>
        </w:rPr>
        <w:t xml:space="preserve"> </w:t>
      </w:r>
      <w:r w:rsidRPr="00215A4C">
        <w:rPr>
          <w:rFonts w:eastAsiaTheme="minorHAnsi" w:hint="eastAsia"/>
          <w:szCs w:val="20"/>
        </w:rPr>
        <w:t>후</w:t>
      </w:r>
      <w:r w:rsidRPr="00215A4C">
        <w:rPr>
          <w:rFonts w:eastAsiaTheme="minorHAnsi"/>
          <w:szCs w:val="20"/>
        </w:rPr>
        <w:t xml:space="preserve"> 4주의 </w:t>
      </w:r>
      <w:r w:rsidRPr="00215A4C">
        <w:rPr>
          <w:rFonts w:eastAsiaTheme="minorHAnsi" w:hint="eastAsia"/>
          <w:szCs w:val="20"/>
        </w:rPr>
        <w:t>요추안정화운동을</w:t>
      </w:r>
      <w:r w:rsidRPr="00215A4C">
        <w:rPr>
          <w:rFonts w:eastAsiaTheme="minorHAnsi"/>
          <w:szCs w:val="20"/>
        </w:rPr>
        <w:t xml:space="preserve"> </w:t>
      </w:r>
      <w:r w:rsidRPr="00215A4C">
        <w:rPr>
          <w:rFonts w:eastAsiaTheme="minorHAnsi" w:hint="eastAsia"/>
          <w:szCs w:val="20"/>
        </w:rPr>
        <w:t>시행하여</w:t>
      </w:r>
      <w:r w:rsidRPr="00215A4C">
        <w:rPr>
          <w:rFonts w:eastAsiaTheme="minorHAnsi"/>
          <w:szCs w:val="20"/>
        </w:rPr>
        <w:t xml:space="preserve"> </w:t>
      </w:r>
      <w:r w:rsidRPr="00215A4C">
        <w:rPr>
          <w:rFonts w:eastAsiaTheme="minorHAnsi" w:hint="eastAsia"/>
          <w:szCs w:val="20"/>
        </w:rPr>
        <w:t>요추안정화운동의</w:t>
      </w:r>
      <w:r w:rsidRPr="00215A4C">
        <w:rPr>
          <w:rFonts w:eastAsiaTheme="minorHAnsi"/>
          <w:szCs w:val="20"/>
        </w:rPr>
        <w:t xml:space="preserve"> </w:t>
      </w:r>
      <w:r w:rsidRPr="00215A4C">
        <w:rPr>
          <w:rFonts w:eastAsiaTheme="minorHAnsi" w:hint="eastAsia"/>
          <w:szCs w:val="20"/>
        </w:rPr>
        <w:t>효과를</w:t>
      </w:r>
      <w:r w:rsidRPr="00215A4C">
        <w:rPr>
          <w:rFonts w:eastAsiaTheme="minorHAnsi"/>
          <w:szCs w:val="20"/>
        </w:rPr>
        <w:t xml:space="preserve"> </w:t>
      </w:r>
      <w:r w:rsidRPr="00215A4C">
        <w:rPr>
          <w:rFonts w:eastAsiaTheme="minorHAnsi" w:hint="eastAsia"/>
          <w:szCs w:val="20"/>
        </w:rPr>
        <w:t>알아보고자</w:t>
      </w:r>
      <w:r w:rsidRPr="00215A4C">
        <w:rPr>
          <w:rFonts w:eastAsiaTheme="minorHAnsi"/>
          <w:szCs w:val="20"/>
        </w:rPr>
        <w:t xml:space="preserve"> </w:t>
      </w:r>
      <w:r w:rsidRPr="00215A4C">
        <w:rPr>
          <w:rFonts w:eastAsiaTheme="minorHAnsi" w:hint="eastAsia"/>
          <w:szCs w:val="20"/>
        </w:rPr>
        <w:t>하였으며</w:t>
      </w:r>
      <w:r w:rsidRPr="00215A4C">
        <w:rPr>
          <w:rFonts w:eastAsiaTheme="minorHAnsi"/>
          <w:szCs w:val="20"/>
        </w:rPr>
        <w:t xml:space="preserve"> </w:t>
      </w:r>
      <w:r w:rsidRPr="00215A4C">
        <w:rPr>
          <w:rFonts w:eastAsiaTheme="minorHAnsi" w:hint="eastAsia"/>
          <w:szCs w:val="20"/>
        </w:rPr>
        <w:t>그</w:t>
      </w:r>
      <w:r w:rsidRPr="00215A4C">
        <w:rPr>
          <w:rFonts w:eastAsiaTheme="minorHAnsi"/>
          <w:szCs w:val="20"/>
        </w:rPr>
        <w:t xml:space="preserve"> </w:t>
      </w:r>
      <w:r w:rsidRPr="00215A4C">
        <w:rPr>
          <w:rFonts w:eastAsiaTheme="minorHAnsi" w:hint="eastAsia"/>
          <w:szCs w:val="20"/>
        </w:rPr>
        <w:t>결과</w:t>
      </w:r>
      <w:r w:rsidRPr="00215A4C">
        <w:rPr>
          <w:rFonts w:eastAsiaTheme="minorHAnsi"/>
          <w:bCs/>
          <w:szCs w:val="20"/>
        </w:rPr>
        <w:t xml:space="preserve"> 두 집단 모두 운동 4주 후 임상적인 지표의 유의한 호전이 관찰되었다 특히 전반 4주간 운동을 시행한 집단에서는 이후 4주간 휴식기를 거쳤음에도 운동 4주 직후 관찰되었던 임상 지표의 호전이 유지됨이 관찰되었다. </w:t>
      </w:r>
      <w:r w:rsidR="00FD23AF">
        <w:rPr>
          <w:rFonts w:eastAsiaTheme="minorHAnsi" w:hint="eastAsia"/>
          <w:bCs/>
          <w:szCs w:val="20"/>
        </w:rPr>
        <w:t>연구</w:t>
      </w:r>
      <w:r w:rsidR="0082344C">
        <w:rPr>
          <w:rFonts w:eastAsiaTheme="minorHAnsi" w:hint="eastAsia"/>
          <w:bCs/>
          <w:szCs w:val="20"/>
        </w:rPr>
        <w:t>대상수가 적</w:t>
      </w:r>
      <w:r w:rsidR="000A0AB3">
        <w:rPr>
          <w:rFonts w:eastAsiaTheme="minorHAnsi" w:hint="eastAsia"/>
          <w:bCs/>
          <w:szCs w:val="20"/>
        </w:rPr>
        <w:t>으므로</w:t>
      </w:r>
      <w:r w:rsidR="00FD23AF">
        <w:rPr>
          <w:rFonts w:eastAsiaTheme="minorHAnsi" w:hint="eastAsia"/>
          <w:bCs/>
          <w:szCs w:val="20"/>
        </w:rPr>
        <w:t xml:space="preserve"> </w:t>
      </w:r>
      <w:r w:rsidR="00FD23AF" w:rsidRPr="00215A4C">
        <w:rPr>
          <w:rFonts w:eastAsiaTheme="minorHAnsi"/>
          <w:szCs w:val="20"/>
        </w:rPr>
        <w:t>정확성</w:t>
      </w:r>
      <w:r w:rsidR="0082344C">
        <w:rPr>
          <w:rFonts w:eastAsiaTheme="minorHAnsi" w:hint="eastAsia"/>
          <w:szCs w:val="20"/>
        </w:rPr>
        <w:t>이 떨어져 증거수준은</w:t>
      </w:r>
      <w:r w:rsidR="00FD23AF" w:rsidRPr="00215A4C">
        <w:rPr>
          <w:rFonts w:eastAsiaTheme="minorHAnsi"/>
          <w:szCs w:val="20"/>
        </w:rPr>
        <w:t xml:space="preserve"> 중등도로 결정되었</w:t>
      </w:r>
      <w:r w:rsidR="0082344C">
        <w:rPr>
          <w:rFonts w:eastAsiaTheme="minorHAnsi" w:hint="eastAsia"/>
          <w:szCs w:val="20"/>
        </w:rPr>
        <w:t>으나 연구</w:t>
      </w:r>
      <w:r w:rsidR="0082344C">
        <w:rPr>
          <w:rFonts w:eastAsiaTheme="minorHAnsi" w:hint="eastAsia"/>
          <w:bCs/>
          <w:szCs w:val="20"/>
        </w:rPr>
        <w:t xml:space="preserve">결과 운동치료는 임상적 이득이 매우 뛰어나 권고될 수 있다. 또한 </w:t>
      </w:r>
      <w:r w:rsidRPr="00215A4C">
        <w:rPr>
          <w:rFonts w:eastAsiaTheme="minorHAnsi"/>
          <w:bCs/>
          <w:szCs w:val="20"/>
        </w:rPr>
        <w:t>운</w:t>
      </w:r>
      <w:r w:rsidR="00FD23AF">
        <w:rPr>
          <w:rFonts w:eastAsiaTheme="minorHAnsi" w:hint="eastAsia"/>
          <w:bCs/>
          <w:szCs w:val="20"/>
        </w:rPr>
        <w:t>동치료는</w:t>
      </w:r>
      <w:r w:rsidRPr="00215A4C">
        <w:rPr>
          <w:rFonts w:eastAsiaTheme="minorHAnsi"/>
          <w:bCs/>
          <w:szCs w:val="20"/>
        </w:rPr>
        <w:t xml:space="preserve"> </w:t>
      </w:r>
      <w:r w:rsidR="0082344C">
        <w:rPr>
          <w:rFonts w:eastAsiaTheme="minorHAnsi" w:hint="eastAsia"/>
          <w:bCs/>
          <w:szCs w:val="20"/>
        </w:rPr>
        <w:t>위해성</w:t>
      </w:r>
      <w:r w:rsidRPr="00215A4C">
        <w:rPr>
          <w:rFonts w:eastAsiaTheme="minorHAnsi"/>
          <w:bCs/>
          <w:szCs w:val="20"/>
        </w:rPr>
        <w:t>보다는 이득이 높고, 특별한 시설</w:t>
      </w:r>
      <w:r w:rsidR="00FD23AF">
        <w:rPr>
          <w:rFonts w:eastAsiaTheme="minorHAnsi" w:hint="eastAsia"/>
          <w:bCs/>
          <w:szCs w:val="20"/>
        </w:rPr>
        <w:t>이나 비용없이도 자가로 가능하여 수용성, 적용성이 뛰어나고, 환자나 의료진의 선호도가 높은 편</w:t>
      </w:r>
      <w:r w:rsidR="0082344C">
        <w:rPr>
          <w:rFonts w:eastAsiaTheme="minorHAnsi" w:hint="eastAsia"/>
          <w:bCs/>
          <w:szCs w:val="20"/>
        </w:rPr>
        <w:t>으로 권고</w:t>
      </w:r>
      <w:r w:rsidRPr="00215A4C">
        <w:rPr>
          <w:rFonts w:eastAsiaTheme="minorHAnsi"/>
          <w:szCs w:val="20"/>
        </w:rPr>
        <w:t>강도</w:t>
      </w:r>
      <w:r w:rsidR="00552678">
        <w:rPr>
          <w:rFonts w:eastAsiaTheme="minorHAnsi"/>
          <w:szCs w:val="20"/>
        </w:rPr>
        <w:t xml:space="preserve">는 </w:t>
      </w:r>
      <w:r w:rsidRPr="00215A4C">
        <w:rPr>
          <w:rFonts w:eastAsiaTheme="minorHAnsi"/>
          <w:szCs w:val="20"/>
        </w:rPr>
        <w:t xml:space="preserve">강함으로 결정되었다. </w:t>
      </w:r>
    </w:p>
    <w:p w:rsidR="004E2E52" w:rsidRPr="0082344C" w:rsidRDefault="004E2E52" w:rsidP="004E2E52">
      <w:pPr>
        <w:wordWrap/>
        <w:ind w:firstLineChars="100" w:firstLine="200"/>
        <w:rPr>
          <w:rFonts w:eastAsiaTheme="minorHAnsi"/>
          <w:szCs w:val="20"/>
        </w:rPr>
      </w:pPr>
    </w:p>
    <w:p w:rsidR="00F248D3" w:rsidRPr="000F3174" w:rsidRDefault="00F248D3" w:rsidP="00F248D3">
      <w:pPr>
        <w:pStyle w:val="a5"/>
        <w:wordWrap/>
        <w:rPr>
          <w:rFonts w:eastAsiaTheme="minorHAnsi"/>
          <w:b/>
          <w:sz w:val="24"/>
          <w:szCs w:val="24"/>
        </w:rPr>
      </w:pPr>
    </w:p>
    <w:p w:rsidR="00D267C0" w:rsidRPr="000F3174" w:rsidRDefault="007E3876" w:rsidP="00D267C0">
      <w:pPr>
        <w:pStyle w:val="a5"/>
        <w:wordWrap/>
        <w:rPr>
          <w:rFonts w:eastAsiaTheme="minorHAnsi"/>
          <w:sz w:val="24"/>
          <w:szCs w:val="24"/>
        </w:rPr>
      </w:pPr>
      <w:r w:rsidRPr="000F3174">
        <w:rPr>
          <w:rFonts w:eastAsiaTheme="minorHAnsi"/>
          <w:sz w:val="24"/>
          <w:szCs w:val="24"/>
        </w:rPr>
        <w:t>6</w:t>
      </w:r>
      <w:r w:rsidR="00D267C0" w:rsidRPr="000F3174">
        <w:rPr>
          <w:rFonts w:eastAsiaTheme="minorHAnsi"/>
          <w:sz w:val="24"/>
          <w:szCs w:val="24"/>
        </w:rPr>
        <w:t xml:space="preserve">. </w:t>
      </w:r>
      <w:r w:rsidR="00D267C0" w:rsidRPr="000F3174">
        <w:rPr>
          <w:rFonts w:eastAsiaTheme="minorHAnsi" w:hint="eastAsia"/>
          <w:sz w:val="24"/>
          <w:szCs w:val="24"/>
        </w:rPr>
        <w:t>신경근성</w:t>
      </w:r>
      <w:r w:rsidR="00D267C0" w:rsidRPr="000F3174">
        <w:rPr>
          <w:rFonts w:eastAsiaTheme="minorHAnsi"/>
          <w:sz w:val="24"/>
          <w:szCs w:val="24"/>
        </w:rPr>
        <w:t xml:space="preserve"> 통증을 동반한 추간판 탈출증 환자에서 견인치료는 </w:t>
      </w:r>
      <w:r w:rsidR="00D267C0" w:rsidRPr="000F3174">
        <w:rPr>
          <w:rFonts w:eastAsiaTheme="minorHAnsi" w:hint="eastAsia"/>
          <w:sz w:val="24"/>
          <w:szCs w:val="24"/>
        </w:rPr>
        <w:t>임상적</w:t>
      </w:r>
      <w:r w:rsidR="00D267C0" w:rsidRPr="000F3174">
        <w:rPr>
          <w:rFonts w:eastAsiaTheme="minorHAnsi"/>
          <w:sz w:val="24"/>
          <w:szCs w:val="24"/>
        </w:rPr>
        <w:t xml:space="preserve"> 효과(통증조절 또는 기능적향상)가 있으므로 </w:t>
      </w:r>
      <w:r w:rsidR="00D267C0" w:rsidRPr="000F3174">
        <w:rPr>
          <w:rFonts w:eastAsiaTheme="minorHAnsi" w:hint="eastAsia"/>
          <w:sz w:val="24"/>
          <w:szCs w:val="24"/>
        </w:rPr>
        <w:t>권고할</w:t>
      </w:r>
      <w:r w:rsidR="00D267C0" w:rsidRPr="000F3174">
        <w:rPr>
          <w:rFonts w:eastAsiaTheme="minorHAnsi"/>
          <w:sz w:val="24"/>
          <w:szCs w:val="24"/>
        </w:rPr>
        <w:t xml:space="preserve"> 수 있다</w:t>
      </w:r>
    </w:p>
    <w:p w:rsidR="00D267C0" w:rsidRPr="000F3174" w:rsidRDefault="00D267C0" w:rsidP="00D267C0">
      <w:pPr>
        <w:pStyle w:val="a5"/>
        <w:wordWrap/>
        <w:rPr>
          <w:rFonts w:eastAsiaTheme="minorHAnsi"/>
          <w:sz w:val="24"/>
          <w:szCs w:val="24"/>
        </w:rPr>
      </w:pPr>
      <w:r w:rsidRPr="000F3174">
        <w:rPr>
          <w:rFonts w:eastAsiaTheme="minorHAnsi"/>
          <w:sz w:val="24"/>
          <w:szCs w:val="24"/>
        </w:rPr>
        <w:t>(증거수준 중간 (Moderate), 권고강도 강 (Strong))</w:t>
      </w:r>
    </w:p>
    <w:p w:rsidR="00D267C0" w:rsidRPr="00215A4C" w:rsidRDefault="00D267C0" w:rsidP="00F248D3">
      <w:pPr>
        <w:pStyle w:val="a5"/>
        <w:wordWrap/>
        <w:rPr>
          <w:rFonts w:eastAsiaTheme="minorHAnsi"/>
          <w:szCs w:val="20"/>
        </w:rPr>
      </w:pPr>
    </w:p>
    <w:p w:rsidR="007E219C" w:rsidRPr="00215A4C" w:rsidRDefault="007E219C" w:rsidP="000F3174">
      <w:pPr>
        <w:pStyle w:val="a5"/>
        <w:wordWrap/>
        <w:ind w:firstLineChars="100" w:firstLine="200"/>
        <w:rPr>
          <w:rFonts w:eastAsiaTheme="minorHAnsi"/>
          <w:szCs w:val="20"/>
        </w:rPr>
      </w:pPr>
      <w:r w:rsidRPr="00215A4C">
        <w:rPr>
          <w:rFonts w:eastAsiaTheme="minorHAnsi"/>
          <w:szCs w:val="20"/>
        </w:rPr>
        <w:t>견인</w:t>
      </w:r>
      <w:r w:rsidRPr="00215A4C">
        <w:rPr>
          <w:rFonts w:eastAsiaTheme="minorHAnsi" w:hint="eastAsia"/>
          <w:szCs w:val="20"/>
        </w:rPr>
        <w:t>치료는</w:t>
      </w:r>
      <w:r w:rsidRPr="00215A4C">
        <w:rPr>
          <w:rFonts w:eastAsiaTheme="minorHAnsi"/>
          <w:szCs w:val="20"/>
        </w:rPr>
        <w:t xml:space="preserve"> 신경근성 통증을 동반한 요천추추간판 탈출증 환자에서 통증 및 기능의 호전을 목적으로 임상에서 가장 흔하게 사용되고 있는 치료법</w:t>
      </w:r>
      <w:r w:rsidR="00EE1A9B">
        <w:rPr>
          <w:rFonts w:eastAsiaTheme="minorHAnsi" w:hint="eastAsia"/>
          <w:szCs w:val="20"/>
        </w:rPr>
        <w:t xml:space="preserve"> </w:t>
      </w:r>
      <w:r w:rsidRPr="00215A4C">
        <w:rPr>
          <w:rFonts w:eastAsiaTheme="minorHAnsi"/>
          <w:szCs w:val="20"/>
        </w:rPr>
        <w:t>중 하나이다.</w:t>
      </w:r>
      <w:hyperlink w:anchor="_ENREF_22" w:tooltip="Khani, 2015 #115" w:history="1">
        <w:r w:rsidR="008B3538">
          <w:rPr>
            <w:rFonts w:eastAsiaTheme="minorHAnsi"/>
            <w:szCs w:val="20"/>
          </w:rPr>
          <w:fldChar w:fldCharType="begin">
            <w:fldData xml:space="preserve">PEVuZE5vdGU+PENpdGU+PEF1dGhvcj5LaGFuaTwvQXV0aG9yPjxZZWFyPjIwMTU8L1llYXI+PFJl
Y051bT4xMTU8L1JlY051bT48RGlzcGxheVRleHQ+PHN0eWxlIGZhY2U9InN1cGVyc2NyaXB0Ij4y
Mi0yNDwvc3R5bGU+PC9EaXNwbGF5VGV4dD48cmVjb3JkPjxyZWMtbnVtYmVyPjExNTwvcmVjLW51
bWJlcj48Zm9yZWlnbi1rZXlzPjxrZXkgYXBwPSJFTiIgZGItaWQ9ImZkMmE5ejBmM2VlcDBkZXg1
enF2ejllMnpzYWU5cmY1ZnBmZSI+MTE1PC9rZXk+PC9mb3JlaWduLWtleXM+PHJlZi10eXBlIG5h
bWU9IkpvdXJuYWwgQXJ0aWNsZSI+MTc8L3JlZi10eXBlPjxjb250cmlidXRvcnM+PGF1dGhvcnM+
PGF1dGhvcj5LaGFuaSwgTS48L2F1dGhvcj48YXV0aG9yPkphaGFuYmluLCBTLjwvYXV0aG9yPjwv
YXV0aG9ycz48L2NvbnRyaWJ1dG9ycz48YXV0aC1hZGRyZXNzPk0uIEtoYW5pLCBTaGlyYXosIEly
YW48L2F1dGgtYWRkcmVzcz48dGl0bGVzPjx0aXRsZT5BIHJhbmRvbWl6ZWQgY29udHJvbGxlZCB0
cmlhbCBvbiB0aGUgZWZmZWN0IG9mIHJlcGVhdGVkIGx1bWJhciB0cmFjdGlvbiBieSBhIGRvb3It
bW91bnRlZCBwdWxsLXVwIGJhciBvbiB0aGUgc2l6ZSBhbmQgc3ltcHRvbXMgb2YgaGVybmlhdGVk
IGx1bWJhciBkaXNrPC90aXRsZT48c2Vjb25kYXJ5LXRpdGxlPk5ldXJvc3VyZ2VyeSBRdWFydGVy
bHk8L3NlY29uZGFyeS10aXRsZT48L3RpdGxlcz48cGVyaW9kaWNhbD48ZnVsbC10aXRsZT5OZXVy
b3N1cmdlcnkgUXVhcnRlcmx5PC9mdWxsLXRpdGxlPjwvcGVyaW9kaWNhbD48cGFnZXM+NTA4LTUx
MjwvcGFnZXM+PHZvbHVtZT4yNTwvdm9sdW1lPjxudW1iZXI+NDwvbnVtYmVyPjxrZXl3b3Jkcz48
a2V5d29yZD5JUkNUMjAxMjEyMDMxMTY1NE4xKTwva2V5d29yZD48a2V5d29yZD5hZHVsdDwva2V5
d29yZD48a2V5d29yZD5hcnRpY2xlPC9rZXl3b3JkPjxrZXl3b3JkPmNsaW5pY2FsIGFydGljbGU8
L2tleXdvcmQ+PGtleXdvcmQ+Y29udHJvbGxlZCBzdHVkeTwva2V5d29yZD48a2V5d29yZD5mZW1h
bGU8L2tleXdvcmQ+PGtleXdvcmQ+aG9tZSBwaHlzaW90aGVyYXB5PC9rZXl3b3JkPjxrZXl3b3Jk
Pmh1bWFuPC9rZXl3b3JkPjxrZXl3b3JkPmx1bWJhciBkaXNrIGhlcm5pYTwva2V5d29yZD48a2V5
d29yZD5sdW1iYXIgc3BpbmU8L2tleXdvcmQ+PGtleXdvcmQ+bWFsZTwva2V5d29yZD48a2V5d29y
ZD5udWNsZWFyIG1hZ25ldGljIHJlc29uYW5jZSBpbWFnaW5nPC9rZXl3b3JkPjxrZXl3b3JkPm51
Y2xlYXIgbWFnbmV0aWMgcmVzb25hbmNlIHNjYW5uZXI8L2tleXdvcmQ+PGtleXdvcmQ+cGFpbiBh
c3Nlc3NtZW50PC9rZXl3b3JkPjxrZXl3b3JkPnByaW9yaXR5IGpvdXJuYWw8L2tleXdvcmQ+PGtl
eXdvcmQ+cHJvc3BlY3RpdmUgc3R1ZHk8L2tleXdvcmQ+PGtleXdvcmQ+cHVsbC11cCB0ZXN0PC9r
ZXl3b3JkPjxrZXl3b3JkPnJhbmRvbWl6ZWQgY29udHJvbGxlZCB0cmlhbDwva2V5d29yZD48a2V5
d29yZD50cmFjdGlvbiB0aGVyYXB5PC9rZXl3b3JkPjxrZXl3b3JkPnZpc3VhbCBhbmFsb2cgc2Nh
bGU8L2tleXdvcmQ+PGtleXdvcmQ+U2llbWVucyBTeW1waG9ueTwva2V5d29yZD48L2tleXdvcmRz
PjxkYXRlcz48eWVhcj4yMDE1PC95ZWFyPjwvZGF0ZXM+PGlzYm4+MTUzNC00OTE2JiN4RDsxMDUw
LTY0Mzg8L2lzYm4+PHVybHM+PHJlbGF0ZWQtdXJscz48dXJsPmh0dHA6Ly93d3cuZW1iYXNlLmNv
bS9zZWFyY2gvcmVzdWx0cz9zdWJhY3Rpb249dmlld3JlY29yZCZhbXA7ZnJvbT1leHBvcnQmYW1w
O2lkPUw2MDY4NDU2Mzc8L3VybD48L3JlbGF0ZWQtdXJscz48L3VybHM+PGN1c3RvbTM+U2llbWVu
cyBTeW1waG9ueTwvY3VzdG9tMz48cmVtb3RlLWRhdGFiYXNlLW5hbWU+RW1iYXNlPC9yZW1vdGUt
ZGF0YWJhc2UtbmFtZT48L3JlY29yZD48L0NpdGU+PENpdGU+PEF1dGhvcj5Nb3VzdGFmYTwvQXV0
aG9yPjxZZWFyPjIwMTM8L1llYXI+PFJlY051bT4xMjA8L1JlY051bT48cmVjb3JkPjxyZWMtbnVt
YmVyPjEyMDwvcmVjLW51bWJlcj48Zm9yZWlnbi1rZXlzPjxrZXkgYXBwPSJFTiIgZGItaWQ9ImZk
MmE5ejBmM2VlcDBkZXg1enF2ejllMnpzYWU5cmY1ZnBmZSI+MTIwPC9rZXk+PC9mb3JlaWduLWtl
eXM+PHJlZi10eXBlIG5hbWU9IkpvdXJuYWwgQXJ0aWNsZSI+MTc8L3JlZi10eXBlPjxjb250cmli
dXRvcnM+PGF1dGhvcnM+PGF1dGhvcj5Nb3VzdGFmYSwgSS4gTS48L2F1dGhvcj48YXV0aG9yPkRp
YWIsIEEuIEEuPC9hdXRob3I+PC9hdXRob3JzPjwvY29udHJpYnV0b3JzPjxhdXRoLWFkZHJlc3M+
QmFzaWMgU2NpZW5jZSBEZXBhcnRtZW50LCBGYWN1bHR5IG9mIFBoeXNpY2FsIFRoZXJhcHksIENh
aXJvIFVuaXZlcnNpdHksIEVneXB0LiBkci5pYnJhaGltNUBnbWFpbC5jb208L2F1dGgtYWRkcmVz
cz48dGl0bGVzPjx0aXRsZT5FeHRlbnNpb24gdHJhY3Rpb24gdHJlYXRtZW50IGZvciBwYXRpZW50
cyB3aXRoIGRpc2NvZ2VuaWMgbHVtYm9zYWNyYWwgcmFkaWN1bG9wYXRoeTogYSByYW5kb21pemVk
IGNvbnRyb2xsZWQgdHJpYWw8L3RpdGxlPjxzZWNvbmRhcnktdGl0bGU+Q2xpbiBSZWhhYmlsPC9z
ZWNvbmRhcnktdGl0bGU+PGFsdC10aXRsZT5DbGluaWNhbCByZWhhYmlsaXRhdGlvbjwvYWx0LXRp
dGxlPjwvdGl0bGVzPjxwZXJpb2RpY2FsPjxmdWxsLXRpdGxlPkNsaW4gUmVoYWJpbDwvZnVsbC10
aXRsZT48YWJici0xPkNsaW5pY2FsIHJlaGFiaWxpdGF0aW9uPC9hYmJyLTE+PC9wZXJpb2RpY2Fs
PjxhbHQtcGVyaW9kaWNhbD48ZnVsbC10aXRsZT5DbGluIFJlaGFiaWw8L2Z1bGwtdGl0bGU+PGFi
YnItMT5DbGluaWNhbCByZWhhYmlsaXRhdGlvbjwvYWJici0xPjwvYWx0LXBlcmlvZGljYWw+PHBh
Z2VzPjUxLTYyPC9wYWdlcz48dm9sdW1lPjI3PC92b2x1bWU+PG51bWJlcj4xPC9udW1iZXI+PGVk
aXRpb24+MjAxMi8wNi8xMjwvZWRpdGlvbj48a2V5d29yZHM+PGtleXdvcmQ+QWR1bHQ8L2tleXdv
cmQ+PGtleXdvcmQ+RmVtYWxlPC9rZXl3b3JkPjxrZXl3b3JkPkh1bWFuczwva2V5d29yZD48a2V5
d29yZD5JbnRlcnZlcnRlYnJhbCBEaXNjIERpc3BsYWNlbWVudC9jb21wbGljYXRpb25zPC9rZXl3
b3JkPjxrZXl3b3JkPkx1bWJhciBWZXJ0ZWJyYWU8L2tleXdvcmQ+PGtleXdvcmQ+TWFsZTwva2V5
d29yZD48a2V5d29yZD5QaHlzaWNhbCBUaGVyYXB5IE1vZGFsaXRpZXM8L2tleXdvcmQ+PGtleXdv
cmQ+UHJvc3BlY3RpdmUgU3R1ZGllczwva2V5d29yZD48a2V5d29yZD5SYWRpY3Vsb3BhdGh5L2V0
aW9sb2d5LyByZWhhYmlsaXRhdGlvbjwva2V5d29yZD48a2V5d29yZD5TYWNydW08L2tleXdvcmQ+
PGtleXdvcmQ+VHJhY3Rpb248L2tleXdvcmQ+PC9rZXl3b3Jkcz48ZGF0ZXM+PHllYXI+MjAxMzwv
eWVhcj48cHViLWRhdGVzPjxkYXRlPkphbjwvZGF0ZT48L3B1Yi1kYXRlcz48L2RhdGVzPjxpc2Ju
PjE0NzctMDg3MyAoRWxlY3Ryb25pYykmI3hEOzAyNjktMjE1NSAoTGlua2luZyk8L2lzYm4+PGFj
Y2Vzc2lvbi1udW0+MjI2ODQyMTE8L2FjY2Vzc2lvbi1udW0+PHVybHM+PC91cmxzPjxlbGVjdHJv
bmljLXJlc291cmNlLW51bT4xMC4xMTc3LzAyNjkyMTU1MTI0NDYwOTM8L2VsZWN0cm9uaWMtcmVz
b3VyY2UtbnVtPjxyZW1vdGUtZGF0YWJhc2UtcHJvdmlkZXI+TkxNPC9yZW1vdGUtZGF0YWJhc2Ut
cHJvdmlkZXI+PGxhbmd1YWdlPmVuZzwvbGFuZ3VhZ2U+PC9yZWNvcmQ+PC9DaXRlPjxDaXRlPjxB
dXRob3I+UHJhc2FkPC9BdXRob3I+PFllYXI+MjAxMjwvWWVhcj48UmVjTnVtPjExMDwvUmVjTnVt
PjxyZWNvcmQ+PHJlYy1udW1iZXI+MTEwPC9yZWMtbnVtYmVyPjxmb3JlaWduLWtleXM+PGtleSBh
cHA9IkVOIiBkYi1pZD0iZmQyYTl6MGYzZWVwMGRleDV6cXZ6OWUyenNhZTlyZjVmcGZlIj4xMTA8
L2tleT48L2ZvcmVpZ24ta2V5cz48cmVmLXR5cGUgbmFtZT0iSm91cm5hbCBBcnRpY2xlIj4xNzwv
cmVmLXR5cGU+PGNvbnRyaWJ1dG9ycz48YXV0aG9ycz48YXV0aG9yPlByYXNhZCwgSy4gUy48L2F1
dGhvcj48YXV0aG9yPkdyZWdzb24sIEIuIEEuPC9hdXRob3I+PGF1dGhvcj5IYXJncmVhdmVzLCBH
LjwvYXV0aG9yPjxhdXRob3I+QnlybmVzLCBULjwvYXV0aG9yPjxhdXRob3I+V2luYnVybiwgUC48
L2F1dGhvcj48YXV0aG9yPk1lbmRlbG93LCBBLiBELjwvYXV0aG9yPjwvYXV0aG9ycz48L2NvbnRy
aWJ1dG9ycz48YXV0aC1hZGRyZXNzPkRlcGFydG1lbnQgb2YgTmV1cm9zdXJnZXJ5LCBKYW1lcyBD
b29rIFVuaXZlcnNpdHkgSG9zcGl0YWwsIE1pZGRsZXNicm91Z2gsIFVuaXRlZCBLaW5nZG9tLiBt
YW5qdW5hdGgucHJhc2FkQGRvY3RvcnMub3JnLnVrPC9hdXRoLWFkZHJlc3M+PHRpdGxlcz48dGl0
bGU+SW52ZXJzaW9uIHRoZXJhcHkgaW4gcGF0aWVudHMgd2l0aCBwdXJlIHNpbmdsZSBsZXZlbCBs
dW1iYXIgZGlzY29nZW5pYyBkaXNlYXNlOiBhIHBpbG90IHJhbmRvbWl6ZWQgdHJpYWw8L3RpdGxl
PjxzZWNvbmRhcnktdGl0bGU+RGlzYWJpbCBSZWhhYmlsPC9zZWNvbmRhcnktdGl0bGU+PGFsdC10
aXRsZT5EaXNhYmlsaXR5IGFuZCByZWhhYmlsaXRhdGlvbjwvYWx0LXRpdGxlPjwvdGl0bGVzPjxw
ZXJpb2RpY2FsPjxmdWxsLXRpdGxlPkRpc2FiaWwgUmVoYWJpbDwvZnVsbC10aXRsZT48YWJici0x
PkRpc2FiaWxpdHkgYW5kIHJlaGFiaWxpdGF0aW9uPC9hYmJyLTE+PC9wZXJpb2RpY2FsPjxhbHQt
cGVyaW9kaWNhbD48ZnVsbC10aXRsZT5EaXNhYmlsIFJlaGFiaWw8L2Z1bGwtdGl0bGU+PGFiYnIt
MT5EaXNhYmlsaXR5IGFuZCByZWhhYmlsaXRhdGlvbjwvYWJici0xPjwvYWx0LXBlcmlvZGljYWw+
PHBhZ2VzPjE0NzMtODA8L3BhZ2VzPjx2b2x1bWU+MzQ8L3ZvbHVtZT48bnVtYmVyPjE3PC9udW1i
ZXI+PGVkaXRpb24+MjAxMi8wMS8yNDwvZWRpdGlvbj48a2V5d29yZHM+PGtleXdvcmQ+QWR1bHQ8
L2tleXdvcmQ+PGtleXdvcmQ+RGlzYWJpbGl0eSBFdmFsdWF0aW9uPC9rZXl3b3JkPjxrZXl3b3Jk
PkZlbWFsZTwva2V5d29yZD48a2V5d29yZD5IZWFkLURvd24gVGlsdDwva2V5d29yZD48a2V5d29y
ZD5IdW1hbnM8L2tleXdvcmQ+PGtleXdvcmQ+SW50ZXJ2ZXJ0ZWJyYWwgRGlzYyBEZWdlbmVyYXRp
b24vcGF0aG9sb2d5L3BoeXNpb3BhdGhvbG9neS8gdGhlcmFweTwva2V5d29yZD48a2V5d29yZD5J
bnRlcnZlcnRlYnJhbCBEaXNjIERpc3BsYWNlbWVudC9wYXRob2xvZ3kvcGh5c2lvcGF0aG9sb2d5
LyB0aGVyYXB5PC9rZXl3b3JkPjxrZXl3b3JkPkxvdyBCYWNrIFBhaW4vZGlhZ25vc2lzL3RoZXJh
cHk8L2tleXdvcmQ+PGtleXdvcmQ+THVtYmFyIFZlcnRlYnJhZS9wYXRob2xvZ3kvIHBoeXNpb3Bh
dGhvbG9neTwva2V5d29yZD48a2V5d29yZD5NYWduZXRpYyBSZXNvbmFuY2UgSW1hZ2luZzwva2V5
d29yZD48a2V5d29yZD5NYWxlPC9rZXl3b3JkPjxrZXl3b3JkPlBhaW4gTWVhc3VyZW1lbnQ8L2tl
eXdvcmQ+PGtleXdvcmQ+UGlsb3QgUHJvamVjdHM8L2tleXdvcmQ+PGtleXdvcmQ+UHJvc3BlY3Rp
dmUgU3R1ZGllczwva2V5d29yZD48a2V5d29yZD5TY2lhdGljYS8gZXRpb2xvZ3kvdGhlcmFweTwv
a2V5d29yZD48a2V5d29yZD5UcmFjdGlvbi9pbnN0cnVtZW50YXRpb24vIG1ldGhvZHM8L2tleXdv
cmQ+PGtleXdvcmQ+VHJlYXRtZW50IE91dGNvbWU8L2tleXdvcmQ+PGtleXdvcmQ+VW5pdGVkIEtp
bmdkb208L2tleXdvcmQ+PC9rZXl3b3Jkcz48ZGF0ZXM+PHllYXI+MjAxMjwveWVhcj48L2RhdGVz
Pjxpc2JuPjE0NjQtNTE2NSAoRWxlY3Ryb25pYykmI3hEOzA5NjMtODI4OCAoTGlua2luZyk8L2lz
Ym4+PGFjY2Vzc2lvbi1udW0+MjIyNjM2NDg8L2FjY2Vzc2lvbi1udW0+PHVybHM+PC91cmxzPjxl
bGVjdHJvbmljLXJlc291cmNlLW51bT4xMC4zMTA5LzA5NjM4Mjg4LjIwMTEuNjQ3MjMxPC9lbGVj
dHJvbmljLXJlc291cmNlLW51bT48cmVtb3RlLWRhdGFiYXNlLXByb3ZpZGVyPk5MTTwvcmVtb3Rl
LWRhdGFiYXNlLXByb3ZpZGVyPjxsYW5ndWFnZT5lbmc8L2xhbmd1YWdlPjwvcmVjb3JkPjwvQ2l0
ZT48L0VuZE5vdGU+AG==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LaGFuaTwvQXV0aG9yPjxZZWFyPjIwMTU8L1llYXI+PFJl
Y051bT4xMTU8L1JlY051bT48RGlzcGxheVRleHQ+PHN0eWxlIGZhY2U9InN1cGVyc2NyaXB0Ij4y
Mi0yNDwvc3R5bGU+PC9EaXNwbGF5VGV4dD48cmVjb3JkPjxyZWMtbnVtYmVyPjExNTwvcmVjLW51
bWJlcj48Zm9yZWlnbi1rZXlzPjxrZXkgYXBwPSJFTiIgZGItaWQ9ImZkMmE5ejBmM2VlcDBkZXg1
enF2ejllMnpzYWU5cmY1ZnBmZSI+MTE1PC9rZXk+PC9mb3JlaWduLWtleXM+PHJlZi10eXBlIG5h
bWU9IkpvdXJuYWwgQXJ0aWNsZSI+MTc8L3JlZi10eXBlPjxjb250cmlidXRvcnM+PGF1dGhvcnM+
PGF1dGhvcj5LaGFuaSwgTS48L2F1dGhvcj48YXV0aG9yPkphaGFuYmluLCBTLjwvYXV0aG9yPjwv
YXV0aG9ycz48L2NvbnRyaWJ1dG9ycz48YXV0aC1hZGRyZXNzPk0uIEtoYW5pLCBTaGlyYXosIEly
YW48L2F1dGgtYWRkcmVzcz48dGl0bGVzPjx0aXRsZT5BIHJhbmRvbWl6ZWQgY29udHJvbGxlZCB0
cmlhbCBvbiB0aGUgZWZmZWN0IG9mIHJlcGVhdGVkIGx1bWJhciB0cmFjdGlvbiBieSBhIGRvb3It
bW91bnRlZCBwdWxsLXVwIGJhciBvbiB0aGUgc2l6ZSBhbmQgc3ltcHRvbXMgb2YgaGVybmlhdGVk
IGx1bWJhciBkaXNrPC90aXRsZT48c2Vjb25kYXJ5LXRpdGxlPk5ldXJvc3VyZ2VyeSBRdWFydGVy
bHk8L3NlY29uZGFyeS10aXRsZT48L3RpdGxlcz48cGVyaW9kaWNhbD48ZnVsbC10aXRsZT5OZXVy
b3N1cmdlcnkgUXVhcnRlcmx5PC9mdWxsLXRpdGxlPjwvcGVyaW9kaWNhbD48cGFnZXM+NTA4LTUx
MjwvcGFnZXM+PHZvbHVtZT4yNTwvdm9sdW1lPjxudW1iZXI+NDwvbnVtYmVyPjxrZXl3b3Jkcz48
a2V5d29yZD5JUkNUMjAxMjEyMDMxMTY1NE4xKTwva2V5d29yZD48a2V5d29yZD5hZHVsdDwva2V5
d29yZD48a2V5d29yZD5hcnRpY2xlPC9rZXl3b3JkPjxrZXl3b3JkPmNsaW5pY2FsIGFydGljbGU8
L2tleXdvcmQ+PGtleXdvcmQ+Y29udHJvbGxlZCBzdHVkeTwva2V5d29yZD48a2V5d29yZD5mZW1h
bGU8L2tleXdvcmQ+PGtleXdvcmQ+aG9tZSBwaHlzaW90aGVyYXB5PC9rZXl3b3JkPjxrZXl3b3Jk
Pmh1bWFuPC9rZXl3b3JkPjxrZXl3b3JkPmx1bWJhciBkaXNrIGhlcm5pYTwva2V5d29yZD48a2V5
d29yZD5sdW1iYXIgc3BpbmU8L2tleXdvcmQ+PGtleXdvcmQ+bWFsZTwva2V5d29yZD48a2V5d29y
ZD5udWNsZWFyIG1hZ25ldGljIHJlc29uYW5jZSBpbWFnaW5nPC9rZXl3b3JkPjxrZXl3b3JkPm51
Y2xlYXIgbWFnbmV0aWMgcmVzb25hbmNlIHNjYW5uZXI8L2tleXdvcmQ+PGtleXdvcmQ+cGFpbiBh
c3Nlc3NtZW50PC9rZXl3b3JkPjxrZXl3b3JkPnByaW9yaXR5IGpvdXJuYWw8L2tleXdvcmQ+PGtl
eXdvcmQ+cHJvc3BlY3RpdmUgc3R1ZHk8L2tleXdvcmQ+PGtleXdvcmQ+cHVsbC11cCB0ZXN0PC9r
ZXl3b3JkPjxrZXl3b3JkPnJhbmRvbWl6ZWQgY29udHJvbGxlZCB0cmlhbDwva2V5d29yZD48a2V5
d29yZD50cmFjdGlvbiB0aGVyYXB5PC9rZXl3b3JkPjxrZXl3b3JkPnZpc3VhbCBhbmFsb2cgc2Nh
bGU8L2tleXdvcmQ+PGtleXdvcmQ+U2llbWVucyBTeW1waG9ueTwva2V5d29yZD48L2tleXdvcmRz
PjxkYXRlcz48eWVhcj4yMDE1PC95ZWFyPjwvZGF0ZXM+PGlzYm4+MTUzNC00OTE2JiN4RDsxMDUw
LTY0Mzg8L2lzYm4+PHVybHM+PHJlbGF0ZWQtdXJscz48dXJsPmh0dHA6Ly93d3cuZW1iYXNlLmNv
bS9zZWFyY2gvcmVzdWx0cz9zdWJhY3Rpb249dmlld3JlY29yZCZhbXA7ZnJvbT1leHBvcnQmYW1w
O2lkPUw2MDY4NDU2Mzc8L3VybD48L3JlbGF0ZWQtdXJscz48L3VybHM+PGN1c3RvbTM+U2llbWVu
cyBTeW1waG9ueTwvY3VzdG9tMz48cmVtb3RlLWRhdGFiYXNlLW5hbWU+RW1iYXNlPC9yZW1vdGUt
ZGF0YWJhc2UtbmFtZT48L3JlY29yZD48L0NpdGU+PENpdGU+PEF1dGhvcj5Nb3VzdGFmYTwvQXV0
aG9yPjxZZWFyPjIwMTM8L1llYXI+PFJlY051bT4xMjA8L1JlY051bT48cmVjb3JkPjxyZWMtbnVt
YmVyPjEyMDwvcmVjLW51bWJlcj48Zm9yZWlnbi1rZXlzPjxrZXkgYXBwPSJFTiIgZGItaWQ9ImZk
MmE5ejBmM2VlcDBkZXg1enF2ejllMnpzYWU5cmY1ZnBmZSI+MTIwPC9rZXk+PC9mb3JlaWduLWtl
eXM+PHJlZi10eXBlIG5hbWU9IkpvdXJuYWwgQXJ0aWNsZSI+MTc8L3JlZi10eXBlPjxjb250cmli
dXRvcnM+PGF1dGhvcnM+PGF1dGhvcj5Nb3VzdGFmYSwgSS4gTS48L2F1dGhvcj48YXV0aG9yPkRp
YWIsIEEuIEEuPC9hdXRob3I+PC9hdXRob3JzPjwvY29udHJpYnV0b3JzPjxhdXRoLWFkZHJlc3M+
QmFzaWMgU2NpZW5jZSBEZXBhcnRtZW50LCBGYWN1bHR5IG9mIFBoeXNpY2FsIFRoZXJhcHksIENh
aXJvIFVuaXZlcnNpdHksIEVneXB0LiBkci5pYnJhaGltNUBnbWFpbC5jb208L2F1dGgtYWRkcmVz
cz48dGl0bGVzPjx0aXRsZT5FeHRlbnNpb24gdHJhY3Rpb24gdHJlYXRtZW50IGZvciBwYXRpZW50
cyB3aXRoIGRpc2NvZ2VuaWMgbHVtYm9zYWNyYWwgcmFkaWN1bG9wYXRoeTogYSByYW5kb21pemVk
IGNvbnRyb2xsZWQgdHJpYWw8L3RpdGxlPjxzZWNvbmRhcnktdGl0bGU+Q2xpbiBSZWhhYmlsPC9z
ZWNvbmRhcnktdGl0bGU+PGFsdC10aXRsZT5DbGluaWNhbCByZWhhYmlsaXRhdGlvbjwvYWx0LXRp
dGxlPjwvdGl0bGVzPjxwZXJpb2RpY2FsPjxmdWxsLXRpdGxlPkNsaW4gUmVoYWJpbDwvZnVsbC10
aXRsZT48YWJici0xPkNsaW5pY2FsIHJlaGFiaWxpdGF0aW9uPC9hYmJyLTE+PC9wZXJpb2RpY2Fs
PjxhbHQtcGVyaW9kaWNhbD48ZnVsbC10aXRsZT5DbGluIFJlaGFiaWw8L2Z1bGwtdGl0bGU+PGFi
YnItMT5DbGluaWNhbCByZWhhYmlsaXRhdGlvbjwvYWJici0xPjwvYWx0LXBlcmlvZGljYWw+PHBh
Z2VzPjUxLTYyPC9wYWdlcz48dm9sdW1lPjI3PC92b2x1bWU+PG51bWJlcj4xPC9udW1iZXI+PGVk
aXRpb24+MjAxMi8wNi8xMjwvZWRpdGlvbj48a2V5d29yZHM+PGtleXdvcmQ+QWR1bHQ8L2tleXdv
cmQ+PGtleXdvcmQ+RmVtYWxlPC9rZXl3b3JkPjxrZXl3b3JkPkh1bWFuczwva2V5d29yZD48a2V5
d29yZD5JbnRlcnZlcnRlYnJhbCBEaXNjIERpc3BsYWNlbWVudC9jb21wbGljYXRpb25zPC9rZXl3
b3JkPjxrZXl3b3JkPkx1bWJhciBWZXJ0ZWJyYWU8L2tleXdvcmQ+PGtleXdvcmQ+TWFsZTwva2V5
d29yZD48a2V5d29yZD5QaHlzaWNhbCBUaGVyYXB5IE1vZGFsaXRpZXM8L2tleXdvcmQ+PGtleXdv
cmQ+UHJvc3BlY3RpdmUgU3R1ZGllczwva2V5d29yZD48a2V5d29yZD5SYWRpY3Vsb3BhdGh5L2V0
aW9sb2d5LyByZWhhYmlsaXRhdGlvbjwva2V5d29yZD48a2V5d29yZD5TYWNydW08L2tleXdvcmQ+
PGtleXdvcmQ+VHJhY3Rpb248L2tleXdvcmQ+PC9rZXl3b3Jkcz48ZGF0ZXM+PHllYXI+MjAxMzwv
eWVhcj48cHViLWRhdGVzPjxkYXRlPkphbjwvZGF0ZT48L3B1Yi1kYXRlcz48L2RhdGVzPjxpc2Ju
PjE0NzctMDg3MyAoRWxlY3Ryb25pYykmI3hEOzAyNjktMjE1NSAoTGlua2luZyk8L2lzYm4+PGFj
Y2Vzc2lvbi1udW0+MjI2ODQyMTE8L2FjY2Vzc2lvbi1udW0+PHVybHM+PC91cmxzPjxlbGVjdHJv
bmljLXJlc291cmNlLW51bT4xMC4xMTc3LzAyNjkyMTU1MTI0NDYwOTM8L2VsZWN0cm9uaWMtcmVz
b3VyY2UtbnVtPjxyZW1vdGUtZGF0YWJhc2UtcHJvdmlkZXI+TkxNPC9yZW1vdGUtZGF0YWJhc2Ut
cHJvdmlkZXI+PGxhbmd1YWdlPmVuZzwvbGFuZ3VhZ2U+PC9yZWNvcmQ+PC9DaXRlPjxDaXRlPjxB
dXRob3I+UHJhc2FkPC9BdXRob3I+PFllYXI+MjAxMjwvWWVhcj48UmVjTnVtPjExMDwvUmVjTnVt
PjxyZWNvcmQ+PHJlYy1udW1iZXI+MTEwPC9yZWMtbnVtYmVyPjxmb3JlaWduLWtleXM+PGtleSBh
cHA9IkVOIiBkYi1pZD0iZmQyYTl6MGYzZWVwMGRleDV6cXZ6OWUyenNhZTlyZjVmcGZlIj4xMTA8
L2tleT48L2ZvcmVpZ24ta2V5cz48cmVmLXR5cGUgbmFtZT0iSm91cm5hbCBBcnRpY2xlIj4xNzwv
cmVmLXR5cGU+PGNvbnRyaWJ1dG9ycz48YXV0aG9ycz48YXV0aG9yPlByYXNhZCwgSy4gUy48L2F1
dGhvcj48YXV0aG9yPkdyZWdzb24sIEIuIEEuPC9hdXRob3I+PGF1dGhvcj5IYXJncmVhdmVzLCBH
LjwvYXV0aG9yPjxhdXRob3I+QnlybmVzLCBULjwvYXV0aG9yPjxhdXRob3I+V2luYnVybiwgUC48
L2F1dGhvcj48YXV0aG9yPk1lbmRlbG93LCBBLiBELjwvYXV0aG9yPjwvYXV0aG9ycz48L2NvbnRy
aWJ1dG9ycz48YXV0aC1hZGRyZXNzPkRlcGFydG1lbnQgb2YgTmV1cm9zdXJnZXJ5LCBKYW1lcyBD
b29rIFVuaXZlcnNpdHkgSG9zcGl0YWwsIE1pZGRsZXNicm91Z2gsIFVuaXRlZCBLaW5nZG9tLiBt
YW5qdW5hdGgucHJhc2FkQGRvY3RvcnMub3JnLnVrPC9hdXRoLWFkZHJlc3M+PHRpdGxlcz48dGl0
bGU+SW52ZXJzaW9uIHRoZXJhcHkgaW4gcGF0aWVudHMgd2l0aCBwdXJlIHNpbmdsZSBsZXZlbCBs
dW1iYXIgZGlzY29nZW5pYyBkaXNlYXNlOiBhIHBpbG90IHJhbmRvbWl6ZWQgdHJpYWw8L3RpdGxl
PjxzZWNvbmRhcnktdGl0bGU+RGlzYWJpbCBSZWhhYmlsPC9zZWNvbmRhcnktdGl0bGU+PGFsdC10
aXRsZT5EaXNhYmlsaXR5IGFuZCByZWhhYmlsaXRhdGlvbjwvYWx0LXRpdGxlPjwvdGl0bGVzPjxw
ZXJpb2RpY2FsPjxmdWxsLXRpdGxlPkRpc2FiaWwgUmVoYWJpbDwvZnVsbC10aXRsZT48YWJici0x
PkRpc2FiaWxpdHkgYW5kIHJlaGFiaWxpdGF0aW9uPC9hYmJyLTE+PC9wZXJpb2RpY2FsPjxhbHQt
cGVyaW9kaWNhbD48ZnVsbC10aXRsZT5EaXNhYmlsIFJlaGFiaWw8L2Z1bGwtdGl0bGU+PGFiYnIt
MT5EaXNhYmlsaXR5IGFuZCByZWhhYmlsaXRhdGlvbjwvYWJici0xPjwvYWx0LXBlcmlvZGljYWw+
PHBhZ2VzPjE0NzMtODA8L3BhZ2VzPjx2b2x1bWU+MzQ8L3ZvbHVtZT48bnVtYmVyPjE3PC9udW1i
ZXI+PGVkaXRpb24+MjAxMi8wMS8yNDwvZWRpdGlvbj48a2V5d29yZHM+PGtleXdvcmQ+QWR1bHQ8
L2tleXdvcmQ+PGtleXdvcmQ+RGlzYWJpbGl0eSBFdmFsdWF0aW9uPC9rZXl3b3JkPjxrZXl3b3Jk
PkZlbWFsZTwva2V5d29yZD48a2V5d29yZD5IZWFkLURvd24gVGlsdDwva2V5d29yZD48a2V5d29y
ZD5IdW1hbnM8L2tleXdvcmQ+PGtleXdvcmQ+SW50ZXJ2ZXJ0ZWJyYWwgRGlzYyBEZWdlbmVyYXRp
b24vcGF0aG9sb2d5L3BoeXNpb3BhdGhvbG9neS8gdGhlcmFweTwva2V5d29yZD48a2V5d29yZD5J
bnRlcnZlcnRlYnJhbCBEaXNjIERpc3BsYWNlbWVudC9wYXRob2xvZ3kvcGh5c2lvcGF0aG9sb2d5
LyB0aGVyYXB5PC9rZXl3b3JkPjxrZXl3b3JkPkxvdyBCYWNrIFBhaW4vZGlhZ25vc2lzL3RoZXJh
cHk8L2tleXdvcmQ+PGtleXdvcmQ+THVtYmFyIFZlcnRlYnJhZS9wYXRob2xvZ3kvIHBoeXNpb3Bh
dGhvbG9neTwva2V5d29yZD48a2V5d29yZD5NYWduZXRpYyBSZXNvbmFuY2UgSW1hZ2luZzwva2V5
d29yZD48a2V5d29yZD5NYWxlPC9rZXl3b3JkPjxrZXl3b3JkPlBhaW4gTWVhc3VyZW1lbnQ8L2tl
eXdvcmQ+PGtleXdvcmQ+UGlsb3QgUHJvamVjdHM8L2tleXdvcmQ+PGtleXdvcmQ+UHJvc3BlY3Rp
dmUgU3R1ZGllczwva2V5d29yZD48a2V5d29yZD5TY2lhdGljYS8gZXRpb2xvZ3kvdGhlcmFweTwv
a2V5d29yZD48a2V5d29yZD5UcmFjdGlvbi9pbnN0cnVtZW50YXRpb24vIG1ldGhvZHM8L2tleXdv
cmQ+PGtleXdvcmQ+VHJlYXRtZW50IE91dGNvbWU8L2tleXdvcmQ+PGtleXdvcmQ+VW5pdGVkIEtp
bmdkb208L2tleXdvcmQ+PC9rZXl3b3Jkcz48ZGF0ZXM+PHllYXI+MjAxMjwveWVhcj48L2RhdGVz
Pjxpc2JuPjE0NjQtNTE2NSAoRWxlY3Ryb25pYykmI3hEOzA5NjMtODI4OCAoTGlua2luZyk8L2lz
Ym4+PGFjY2Vzc2lvbi1udW0+MjIyNjM2NDg8L2FjY2Vzc2lvbi1udW0+PHVybHM+PC91cmxzPjxl
bGVjdHJvbmljLXJlc291cmNlLW51bT4xMC4zMTA5LzA5NjM4Mjg4LjIwMTEuNjQ3MjMxPC9lbGVj
dHJvbmljLXJlc291cmNlLW51bT48cmVtb3RlLWRhdGFiYXNlLXByb3ZpZGVyPk5MTTwvcmVtb3Rl
LWRhdGFiYXNlLXByb3ZpZGVyPjxsYW5ndWFnZT5lbmc8L2xhbmd1YWdlPjwvcmVjb3JkPjwvQ2l0
ZT48L0VuZE5vdGU+AG==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Pr>
            <w:rFonts w:eastAsiaTheme="minorHAnsi"/>
            <w:szCs w:val="20"/>
          </w:rPr>
        </w:r>
        <w:r w:rsidR="008B3538">
          <w:rPr>
            <w:rFonts w:eastAsiaTheme="minorHAnsi"/>
            <w:szCs w:val="20"/>
          </w:rPr>
          <w:fldChar w:fldCharType="separate"/>
        </w:r>
        <w:r w:rsidR="008B3538" w:rsidRPr="00CE3684">
          <w:rPr>
            <w:rFonts w:eastAsiaTheme="minorHAnsi"/>
            <w:noProof/>
            <w:szCs w:val="20"/>
            <w:vertAlign w:val="superscript"/>
          </w:rPr>
          <w:t>22-24</w:t>
        </w:r>
        <w:r w:rsidR="008B3538">
          <w:rPr>
            <w:rFonts w:eastAsiaTheme="minorHAnsi"/>
            <w:szCs w:val="20"/>
          </w:rPr>
          <w:fldChar w:fldCharType="end"/>
        </w:r>
      </w:hyperlink>
      <w:r w:rsidRPr="00215A4C">
        <w:rPr>
          <w:rFonts w:eastAsiaTheme="minorHAnsi"/>
          <w:szCs w:val="20"/>
        </w:rPr>
        <w:t xml:space="preserve"> 최종적으로 총 3</w:t>
      </w:r>
      <w:r w:rsidRPr="00215A4C">
        <w:rPr>
          <w:rFonts w:eastAsiaTheme="minorHAnsi" w:hint="eastAsia"/>
          <w:szCs w:val="20"/>
        </w:rPr>
        <w:t>편의</w:t>
      </w:r>
      <w:r w:rsidRPr="00215A4C">
        <w:rPr>
          <w:rFonts w:eastAsiaTheme="minorHAnsi"/>
          <w:szCs w:val="20"/>
        </w:rPr>
        <w:t xml:space="preserve"> </w:t>
      </w:r>
      <w:r w:rsidR="00ED7FB6">
        <w:rPr>
          <w:rFonts w:eastAsiaTheme="minorHAnsi" w:hint="eastAsia"/>
          <w:szCs w:val="20"/>
        </w:rPr>
        <w:t>무작위대조</w:t>
      </w:r>
      <w:r w:rsidRPr="00215A4C">
        <w:rPr>
          <w:rFonts w:eastAsiaTheme="minorHAnsi" w:hint="eastAsia"/>
          <w:szCs w:val="20"/>
        </w:rPr>
        <w:t>연구와</w:t>
      </w:r>
      <w:r w:rsidRPr="00215A4C">
        <w:rPr>
          <w:rFonts w:eastAsiaTheme="minorHAnsi"/>
          <w:szCs w:val="20"/>
        </w:rPr>
        <w:t xml:space="preserve"> 1편의 </w:t>
      </w:r>
      <w:r w:rsidRPr="00215A4C">
        <w:rPr>
          <w:rFonts w:eastAsiaTheme="minorHAnsi" w:hint="eastAsia"/>
          <w:szCs w:val="20"/>
        </w:rPr>
        <w:t>체계적</w:t>
      </w:r>
      <w:r w:rsidRPr="00215A4C">
        <w:rPr>
          <w:rFonts w:eastAsiaTheme="minorHAnsi"/>
          <w:szCs w:val="20"/>
        </w:rPr>
        <w:t xml:space="preserve"> </w:t>
      </w:r>
      <w:r w:rsidRPr="00215A4C">
        <w:rPr>
          <w:rFonts w:eastAsiaTheme="minorHAnsi" w:hint="eastAsia"/>
          <w:szCs w:val="20"/>
        </w:rPr>
        <w:t>문헌이</w:t>
      </w:r>
      <w:r w:rsidRPr="00215A4C">
        <w:rPr>
          <w:rFonts w:eastAsiaTheme="minorHAnsi"/>
          <w:szCs w:val="20"/>
        </w:rPr>
        <w:t xml:space="preserve"> </w:t>
      </w:r>
      <w:r w:rsidRPr="00215A4C">
        <w:rPr>
          <w:rFonts w:eastAsiaTheme="minorHAnsi" w:hint="eastAsia"/>
          <w:szCs w:val="20"/>
        </w:rPr>
        <w:t>포함되었다</w:t>
      </w:r>
      <w:r w:rsidRPr="00215A4C">
        <w:rPr>
          <w:rFonts w:eastAsiaTheme="minorHAnsi"/>
          <w:szCs w:val="20"/>
        </w:rPr>
        <w:t>. 2010</w:t>
      </w:r>
      <w:r w:rsidRPr="00215A4C">
        <w:rPr>
          <w:rFonts w:eastAsiaTheme="minorHAnsi" w:hint="eastAsia"/>
          <w:szCs w:val="20"/>
        </w:rPr>
        <w:t>년도에</w:t>
      </w:r>
      <w:r w:rsidRPr="00215A4C">
        <w:rPr>
          <w:rFonts w:eastAsiaTheme="minorHAnsi"/>
          <w:szCs w:val="20"/>
        </w:rPr>
        <w:t xml:space="preserve"> 발표된 체계적 문헌은 총 7</w:t>
      </w:r>
      <w:r w:rsidRPr="00215A4C">
        <w:rPr>
          <w:rFonts w:eastAsiaTheme="minorHAnsi" w:hint="eastAsia"/>
          <w:szCs w:val="20"/>
        </w:rPr>
        <w:t>편의</w:t>
      </w:r>
      <w:r w:rsidRPr="00215A4C">
        <w:rPr>
          <w:rFonts w:eastAsiaTheme="minorHAnsi"/>
          <w:szCs w:val="20"/>
        </w:rPr>
        <w:t xml:space="preserve"> </w:t>
      </w:r>
      <w:r w:rsidR="00ED7FB6">
        <w:rPr>
          <w:rFonts w:eastAsiaTheme="minorHAnsi" w:hint="eastAsia"/>
          <w:szCs w:val="20"/>
        </w:rPr>
        <w:t>무작위대조</w:t>
      </w:r>
      <w:r w:rsidRPr="00215A4C">
        <w:rPr>
          <w:rFonts w:eastAsiaTheme="minorHAnsi" w:hint="eastAsia"/>
          <w:szCs w:val="20"/>
        </w:rPr>
        <w:t>연구를</w:t>
      </w:r>
      <w:r w:rsidRPr="00215A4C">
        <w:rPr>
          <w:rFonts w:eastAsiaTheme="minorHAnsi"/>
          <w:szCs w:val="20"/>
        </w:rPr>
        <w:t xml:space="preserve"> </w:t>
      </w:r>
      <w:r w:rsidRPr="00215A4C">
        <w:rPr>
          <w:rFonts w:eastAsiaTheme="minorHAnsi" w:hint="eastAsia"/>
          <w:szCs w:val="20"/>
        </w:rPr>
        <w:t>분석하였으며</w:t>
      </w:r>
      <w:r w:rsidRPr="00215A4C">
        <w:rPr>
          <w:rFonts w:eastAsiaTheme="minorHAnsi"/>
          <w:szCs w:val="20"/>
        </w:rPr>
        <w:t xml:space="preserve">, </w:t>
      </w:r>
      <w:r w:rsidRPr="00215A4C">
        <w:rPr>
          <w:rFonts w:eastAsiaTheme="minorHAnsi" w:hint="eastAsia"/>
          <w:szCs w:val="20"/>
        </w:rPr>
        <w:t>그</w:t>
      </w:r>
      <w:r w:rsidRPr="00215A4C">
        <w:rPr>
          <w:rFonts w:eastAsiaTheme="minorHAnsi"/>
          <w:szCs w:val="20"/>
        </w:rPr>
        <w:t xml:space="preserve"> 이후에 발표된 3</w:t>
      </w:r>
      <w:r w:rsidRPr="00215A4C">
        <w:rPr>
          <w:rFonts w:eastAsiaTheme="minorHAnsi" w:hint="eastAsia"/>
          <w:szCs w:val="20"/>
        </w:rPr>
        <w:t>편의</w:t>
      </w:r>
      <w:r w:rsidRPr="00215A4C">
        <w:rPr>
          <w:rFonts w:eastAsiaTheme="minorHAnsi"/>
          <w:szCs w:val="20"/>
        </w:rPr>
        <w:t xml:space="preserve"> </w:t>
      </w:r>
      <w:r w:rsidRPr="00215A4C">
        <w:rPr>
          <w:rFonts w:eastAsiaTheme="minorHAnsi" w:hint="eastAsia"/>
          <w:szCs w:val="20"/>
        </w:rPr>
        <w:t>추가적인</w:t>
      </w:r>
      <w:r w:rsidRPr="00215A4C">
        <w:rPr>
          <w:rFonts w:eastAsiaTheme="minorHAnsi"/>
          <w:szCs w:val="20"/>
        </w:rPr>
        <w:t xml:space="preserve"> </w:t>
      </w:r>
      <w:r w:rsidRPr="00215A4C">
        <w:rPr>
          <w:rFonts w:eastAsiaTheme="minorHAnsi" w:hint="eastAsia"/>
          <w:szCs w:val="20"/>
        </w:rPr>
        <w:t>무작위대조연구를</w:t>
      </w:r>
      <w:r w:rsidRPr="00215A4C">
        <w:rPr>
          <w:rFonts w:eastAsiaTheme="minorHAnsi"/>
          <w:szCs w:val="20"/>
        </w:rPr>
        <w:t xml:space="preserve"> </w:t>
      </w:r>
      <w:r w:rsidRPr="00215A4C">
        <w:rPr>
          <w:rFonts w:eastAsiaTheme="minorHAnsi" w:hint="eastAsia"/>
          <w:szCs w:val="20"/>
        </w:rPr>
        <w:t>포함하여</w:t>
      </w:r>
      <w:r w:rsidRPr="00215A4C">
        <w:rPr>
          <w:rFonts w:eastAsiaTheme="minorHAnsi"/>
          <w:szCs w:val="20"/>
        </w:rPr>
        <w:t xml:space="preserve"> 증거 수준과 권고강도를 정하였다. </w:t>
      </w:r>
    </w:p>
    <w:p w:rsidR="007E219C" w:rsidRPr="00215A4C" w:rsidRDefault="007E219C" w:rsidP="007E219C">
      <w:pPr>
        <w:pStyle w:val="a5"/>
        <w:wordWrap/>
        <w:ind w:firstLineChars="100" w:firstLine="200"/>
        <w:rPr>
          <w:rFonts w:eastAsiaTheme="minorHAnsi"/>
          <w:szCs w:val="20"/>
        </w:rPr>
      </w:pPr>
      <w:r w:rsidRPr="00215A4C">
        <w:rPr>
          <w:rFonts w:eastAsiaTheme="minorHAnsi" w:hint="eastAsia"/>
          <w:color w:val="000000" w:themeColor="text1"/>
          <w:szCs w:val="20"/>
        </w:rPr>
        <w:t>무작위대조연구</w:t>
      </w:r>
      <w:r w:rsidRPr="00215A4C">
        <w:rPr>
          <w:rFonts w:eastAsiaTheme="minorHAnsi"/>
          <w:color w:val="000000" w:themeColor="text1"/>
          <w:szCs w:val="20"/>
        </w:rPr>
        <w:t xml:space="preserve"> </w:t>
      </w:r>
      <w:r w:rsidR="006843E0" w:rsidRPr="00215A4C">
        <w:rPr>
          <w:rFonts w:eastAsiaTheme="minorHAnsi" w:hint="eastAsia"/>
          <w:color w:val="000000" w:themeColor="text1"/>
          <w:szCs w:val="20"/>
        </w:rPr>
        <w:t>중</w:t>
      </w:r>
      <w:r w:rsidR="006843E0" w:rsidRPr="00215A4C">
        <w:rPr>
          <w:rFonts w:eastAsiaTheme="minorHAnsi"/>
          <w:color w:val="000000" w:themeColor="text1"/>
          <w:szCs w:val="20"/>
        </w:rPr>
        <w:t xml:space="preserve"> Prasad</w:t>
      </w:r>
      <w:r w:rsidR="006843E0" w:rsidRPr="00215A4C">
        <w:rPr>
          <w:rFonts w:eastAsiaTheme="minorHAnsi" w:hint="eastAsia"/>
          <w:color w:val="000000" w:themeColor="text1"/>
          <w:szCs w:val="20"/>
        </w:rPr>
        <w:t>의</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연구에서는</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물리치료</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단일치료에</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비하여</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물리치료와</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견인치료를</w:t>
      </w:r>
      <w:r w:rsidR="006843E0" w:rsidRPr="00215A4C">
        <w:rPr>
          <w:rFonts w:eastAsiaTheme="minorHAnsi"/>
          <w:color w:val="000000" w:themeColor="text1"/>
          <w:szCs w:val="20"/>
        </w:rPr>
        <w:t xml:space="preserve"> 병합하여 치료한 경우 통증점수와 기능점수에서는 유의한 차이가 없었으나 이후 수술적 치료의 </w:t>
      </w:r>
      <w:r w:rsidR="006843E0" w:rsidRPr="00215A4C">
        <w:rPr>
          <w:rFonts w:eastAsiaTheme="minorHAnsi" w:hint="eastAsia"/>
          <w:color w:val="000000" w:themeColor="text1"/>
          <w:szCs w:val="20"/>
        </w:rPr>
        <w:t>필요성이</w:t>
      </w:r>
      <w:r w:rsidR="006843E0" w:rsidRPr="00215A4C">
        <w:rPr>
          <w:rFonts w:eastAsiaTheme="minorHAnsi"/>
          <w:color w:val="000000" w:themeColor="text1"/>
          <w:szCs w:val="20"/>
        </w:rPr>
        <w:t xml:space="preserve"> 감소함을 관찰하여 </w:t>
      </w:r>
      <w:r w:rsidR="006843E0" w:rsidRPr="00215A4C">
        <w:rPr>
          <w:rFonts w:eastAsiaTheme="minorHAnsi" w:hint="eastAsia"/>
          <w:color w:val="000000" w:themeColor="text1"/>
          <w:szCs w:val="20"/>
        </w:rPr>
        <w:t>견인치료의</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효과를</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간접적으로</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시사하였다</w:t>
      </w:r>
      <w:r w:rsidR="006843E0" w:rsidRPr="00215A4C">
        <w:rPr>
          <w:rFonts w:eastAsiaTheme="minorHAnsi"/>
          <w:color w:val="000000" w:themeColor="text1"/>
          <w:szCs w:val="20"/>
        </w:rPr>
        <w:t>.</w:t>
      </w:r>
      <w:hyperlink w:anchor="_ENREF_24" w:tooltip="Prasad, 2012 #110" w:history="1">
        <w:r w:rsidR="008B3538" w:rsidRPr="000F3174">
          <w:rPr>
            <w:rFonts w:eastAsiaTheme="minorHAnsi"/>
            <w:color w:val="000000" w:themeColor="text1"/>
            <w:szCs w:val="20"/>
          </w:rPr>
          <w:fldChar w:fldCharType="begin">
            <w:fldData xml:space="preserve">PEVuZE5vdGU+PENpdGU+PEF1dGhvcj5QcmFzYWQ8L0F1dGhvcj48WWVhcj4yMDEyPC9ZZWFyPjxS
ZWNOdW0+MTEwPC9SZWNOdW0+PERpc3BsYXlUZXh0PjxzdHlsZSBmYWNlPSJzdXBlcnNjcmlwdCI+
MjQ8L3N0eWxlPjwvRGlzcGxheVRleHQ+PHJlY29yZD48cmVjLW51bWJlcj4xMTA8L3JlYy1udW1i
ZXI+PGZvcmVpZ24ta2V5cz48a2V5IGFwcD0iRU4iIGRiLWlkPSJmZDJhOXowZjNlZXAwZGV4NXpx
dno5ZTJ6c2FlOXJmNWZwZmUiPjExMDwva2V5PjwvZm9yZWlnbi1rZXlzPjxyZWYtdHlwZSBuYW1l
PSJKb3VybmFsIEFydGljbGUiPjE3PC9yZWYtdHlwZT48Y29udHJpYnV0b3JzPjxhdXRob3JzPjxh
dXRob3I+UHJhc2FkLCBLLiBTLjwvYXV0aG9yPjxhdXRob3I+R3JlZ3NvbiwgQi4gQS48L2F1dGhv
cj48YXV0aG9yPkhhcmdyZWF2ZXMsIEcuPC9hdXRob3I+PGF1dGhvcj5CeXJuZXMsIFQuPC9hdXRo
b3I+PGF1dGhvcj5XaW5idXJuLCBQLjwvYXV0aG9yPjxhdXRob3I+TWVuZGVsb3csIEEuIEQuPC9h
dXRob3I+PC9hdXRob3JzPjwvY29udHJpYnV0b3JzPjxhdXRoLWFkZHJlc3M+RGVwYXJ0bWVudCBv
ZiBOZXVyb3N1cmdlcnksIEphbWVzIENvb2sgVW5pdmVyc2l0eSBIb3NwaXRhbCwgTWlkZGxlc2Jy
b3VnaCwgVW5pdGVkIEtpbmdkb20uIG1hbmp1bmF0aC5wcmFzYWRAZG9jdG9ycy5vcmcudWs8L2F1
dGgtYWRkcmVzcz48dGl0bGVzPjx0aXRsZT5JbnZlcnNpb24gdGhlcmFweSBpbiBwYXRpZW50cyB3
aXRoIHB1cmUgc2luZ2xlIGxldmVsIGx1bWJhciBkaXNjb2dlbmljIGRpc2Vhc2U6IGEgcGlsb3Qg
cmFuZG9taXplZCB0cmlhbDwvdGl0bGU+PHNlY29uZGFyeS10aXRsZT5EaXNhYmlsIFJlaGFiaWw8
L3NlY29uZGFyeS10aXRsZT48YWx0LXRpdGxlPkRpc2FiaWxpdHkgYW5kIHJlaGFiaWxpdGF0aW9u
PC9hbHQtdGl0bGU+PC90aXRsZXM+PHBlcmlvZGljYWw+PGZ1bGwtdGl0bGU+RGlzYWJpbCBSZWhh
YmlsPC9mdWxsLXRpdGxlPjxhYmJyLTE+RGlzYWJpbGl0eSBhbmQgcmVoYWJpbGl0YXRpb248L2Fi
YnItMT48L3BlcmlvZGljYWw+PGFsdC1wZXJpb2RpY2FsPjxmdWxsLXRpdGxlPkRpc2FiaWwgUmVo
YWJpbDwvZnVsbC10aXRsZT48YWJici0xPkRpc2FiaWxpdHkgYW5kIHJlaGFiaWxpdGF0aW9uPC9h
YmJyLTE+PC9hbHQtcGVyaW9kaWNhbD48cGFnZXM+MTQ3My04MDwvcGFnZXM+PHZvbHVtZT4zNDwv
dm9sdW1lPjxudW1iZXI+MTc8L251bWJlcj48ZWRpdGlvbj4yMDEyLzAxLzI0PC9lZGl0aW9uPjxr
ZXl3b3Jkcz48a2V5d29yZD5BZHVsdDwva2V5d29yZD48a2V5d29yZD5EaXNhYmlsaXR5IEV2YWx1
YXRpb248L2tleXdvcmQ+PGtleXdvcmQ+RmVtYWxlPC9rZXl3b3JkPjxrZXl3b3JkPkhlYWQtRG93
biBUaWx0PC9rZXl3b3JkPjxrZXl3b3JkPkh1bWFuczwva2V5d29yZD48a2V5d29yZD5JbnRlcnZl
cnRlYnJhbCBEaXNjIERlZ2VuZXJhdGlvbi9wYXRob2xvZ3kvcGh5c2lvcGF0aG9sb2d5LyB0aGVy
YXB5PC9rZXl3b3JkPjxrZXl3b3JkPkludGVydmVydGVicmFsIERpc2MgRGlzcGxhY2VtZW50L3Bh
dGhvbG9neS9waHlzaW9wYXRob2xvZ3kvIHRoZXJhcHk8L2tleXdvcmQ+PGtleXdvcmQ+TG93IEJh
Y2sgUGFpbi9kaWFnbm9zaXMvdGhlcmFweTwva2V5d29yZD48a2V5d29yZD5MdW1iYXIgVmVydGVi
cmFlL3BhdGhvbG9neS8gcGh5c2lvcGF0aG9sb2d5PC9rZXl3b3JkPjxrZXl3b3JkPk1hZ25ldGlj
IFJlc29uYW5jZSBJbWFnaW5nPC9rZXl3b3JkPjxrZXl3b3JkPk1hbGU8L2tleXdvcmQ+PGtleXdv
cmQ+UGFpbiBNZWFzdXJlbWVudDwva2V5d29yZD48a2V5d29yZD5QaWxvdCBQcm9qZWN0czwva2V5
d29yZD48a2V5d29yZD5Qcm9zcGVjdGl2ZSBTdHVkaWVzPC9rZXl3b3JkPjxrZXl3b3JkPlNjaWF0
aWNhLyBldGlvbG9neS90aGVyYXB5PC9rZXl3b3JkPjxrZXl3b3JkPlRyYWN0aW9uL2luc3RydW1l
bnRhdGlvbi8gbWV0aG9kczwva2V5d29yZD48a2V5d29yZD5UcmVhdG1lbnQgT3V0Y29tZTwva2V5
d29yZD48a2V5d29yZD5Vbml0ZWQgS2luZ2RvbTwva2V5d29yZD48L2tleXdvcmRzPjxkYXRlcz48
eWVhcj4yMDEyPC95ZWFyPjwvZGF0ZXM+PGlzYm4+MTQ2NC01MTY1IChFbGVjdHJvbmljKSYjeEQ7
MDk2My04Mjg4IChMaW5raW5nKTwvaXNibj48YWNjZXNzaW9uLW51bT4yMjI2MzY0ODwvYWNjZXNz
aW9uLW51bT48dXJscz48L3VybHM+PGVsZWN0cm9uaWMtcmVzb3VyY2UtbnVtPjEwLjMxMDkvMDk2
MzgyODguMjAxMS42NDcyMzE8L2VsZWN0cm9uaWMtcmVzb3VyY2UtbnVtPjxyZW1vdGUtZGF0YWJh
c2UtcHJvdmlkZXI+TkxNPC9yZW1vdGUtZGF0YWJhc2UtcHJvdmlkZXI+PGxhbmd1YWdlPmVuZzwv
bGFuZ3VhZ2U+PC9yZWNvcmQ+PC9DaXRlPjwvRW5kTm90ZT5=
</w:fldData>
          </w:fldChar>
        </w:r>
        <w:r w:rsidR="008B3538">
          <w:rPr>
            <w:rFonts w:eastAsiaTheme="minorHAnsi"/>
            <w:color w:val="000000" w:themeColor="text1"/>
            <w:szCs w:val="20"/>
          </w:rPr>
          <w:instrText xml:space="preserve"> ADDIN EN.CITE </w:instrText>
        </w:r>
        <w:r w:rsidR="008B3538">
          <w:rPr>
            <w:rFonts w:eastAsiaTheme="minorHAnsi"/>
            <w:color w:val="000000" w:themeColor="text1"/>
            <w:szCs w:val="20"/>
          </w:rPr>
          <w:fldChar w:fldCharType="begin">
            <w:fldData xml:space="preserve">PEVuZE5vdGU+PENpdGU+PEF1dGhvcj5QcmFzYWQ8L0F1dGhvcj48WWVhcj4yMDEyPC9ZZWFyPjxS
ZWNOdW0+MTEwPC9SZWNOdW0+PERpc3BsYXlUZXh0PjxzdHlsZSBmYWNlPSJzdXBlcnNjcmlwdCI+
MjQ8L3N0eWxlPjwvRGlzcGxheVRleHQ+PHJlY29yZD48cmVjLW51bWJlcj4xMTA8L3JlYy1udW1i
ZXI+PGZvcmVpZ24ta2V5cz48a2V5IGFwcD0iRU4iIGRiLWlkPSJmZDJhOXowZjNlZXAwZGV4NXpx
dno5ZTJ6c2FlOXJmNWZwZmUiPjExMDwva2V5PjwvZm9yZWlnbi1rZXlzPjxyZWYtdHlwZSBuYW1l
PSJKb3VybmFsIEFydGljbGUiPjE3PC9yZWYtdHlwZT48Y29udHJpYnV0b3JzPjxhdXRob3JzPjxh
dXRob3I+UHJhc2FkLCBLLiBTLjwvYXV0aG9yPjxhdXRob3I+R3JlZ3NvbiwgQi4gQS48L2F1dGhv
cj48YXV0aG9yPkhhcmdyZWF2ZXMsIEcuPC9hdXRob3I+PGF1dGhvcj5CeXJuZXMsIFQuPC9hdXRo
b3I+PGF1dGhvcj5XaW5idXJuLCBQLjwvYXV0aG9yPjxhdXRob3I+TWVuZGVsb3csIEEuIEQuPC9h
dXRob3I+PC9hdXRob3JzPjwvY29udHJpYnV0b3JzPjxhdXRoLWFkZHJlc3M+RGVwYXJ0bWVudCBv
ZiBOZXVyb3N1cmdlcnksIEphbWVzIENvb2sgVW5pdmVyc2l0eSBIb3NwaXRhbCwgTWlkZGxlc2Jy
b3VnaCwgVW5pdGVkIEtpbmdkb20uIG1hbmp1bmF0aC5wcmFzYWRAZG9jdG9ycy5vcmcudWs8L2F1
dGgtYWRkcmVzcz48dGl0bGVzPjx0aXRsZT5JbnZlcnNpb24gdGhlcmFweSBpbiBwYXRpZW50cyB3
aXRoIHB1cmUgc2luZ2xlIGxldmVsIGx1bWJhciBkaXNjb2dlbmljIGRpc2Vhc2U6IGEgcGlsb3Qg
cmFuZG9taXplZCB0cmlhbDwvdGl0bGU+PHNlY29uZGFyeS10aXRsZT5EaXNhYmlsIFJlaGFiaWw8
L3NlY29uZGFyeS10aXRsZT48YWx0LXRpdGxlPkRpc2FiaWxpdHkgYW5kIHJlaGFiaWxpdGF0aW9u
PC9hbHQtdGl0bGU+PC90aXRsZXM+PHBlcmlvZGljYWw+PGZ1bGwtdGl0bGU+RGlzYWJpbCBSZWhh
YmlsPC9mdWxsLXRpdGxlPjxhYmJyLTE+RGlzYWJpbGl0eSBhbmQgcmVoYWJpbGl0YXRpb248L2Fi
YnItMT48L3BlcmlvZGljYWw+PGFsdC1wZXJpb2RpY2FsPjxmdWxsLXRpdGxlPkRpc2FiaWwgUmVo
YWJpbDwvZnVsbC10aXRsZT48YWJici0xPkRpc2FiaWxpdHkgYW5kIHJlaGFiaWxpdGF0aW9uPC9h
YmJyLTE+PC9hbHQtcGVyaW9kaWNhbD48cGFnZXM+MTQ3My04MDwvcGFnZXM+PHZvbHVtZT4zNDwv
dm9sdW1lPjxudW1iZXI+MTc8L251bWJlcj48ZWRpdGlvbj4yMDEyLzAxLzI0PC9lZGl0aW9uPjxr
ZXl3b3Jkcz48a2V5d29yZD5BZHVsdDwva2V5d29yZD48a2V5d29yZD5EaXNhYmlsaXR5IEV2YWx1
YXRpb248L2tleXdvcmQ+PGtleXdvcmQ+RmVtYWxlPC9rZXl3b3JkPjxrZXl3b3JkPkhlYWQtRG93
biBUaWx0PC9rZXl3b3JkPjxrZXl3b3JkPkh1bWFuczwva2V5d29yZD48a2V5d29yZD5JbnRlcnZl
cnRlYnJhbCBEaXNjIERlZ2VuZXJhdGlvbi9wYXRob2xvZ3kvcGh5c2lvcGF0aG9sb2d5LyB0aGVy
YXB5PC9rZXl3b3JkPjxrZXl3b3JkPkludGVydmVydGVicmFsIERpc2MgRGlzcGxhY2VtZW50L3Bh
dGhvbG9neS9waHlzaW9wYXRob2xvZ3kvIHRoZXJhcHk8L2tleXdvcmQ+PGtleXdvcmQ+TG93IEJh
Y2sgUGFpbi9kaWFnbm9zaXMvdGhlcmFweTwva2V5d29yZD48a2V5d29yZD5MdW1iYXIgVmVydGVi
cmFlL3BhdGhvbG9neS8gcGh5c2lvcGF0aG9sb2d5PC9rZXl3b3JkPjxrZXl3b3JkPk1hZ25ldGlj
IFJlc29uYW5jZSBJbWFnaW5nPC9rZXl3b3JkPjxrZXl3b3JkPk1hbGU8L2tleXdvcmQ+PGtleXdv
cmQ+UGFpbiBNZWFzdXJlbWVudDwva2V5d29yZD48a2V5d29yZD5QaWxvdCBQcm9qZWN0czwva2V5
d29yZD48a2V5d29yZD5Qcm9zcGVjdGl2ZSBTdHVkaWVzPC9rZXl3b3JkPjxrZXl3b3JkPlNjaWF0
aWNhLyBldGlvbG9neS90aGVyYXB5PC9rZXl3b3JkPjxrZXl3b3JkPlRyYWN0aW9uL2luc3RydW1l
bnRhdGlvbi8gbWV0aG9kczwva2V5d29yZD48a2V5d29yZD5UcmVhdG1lbnQgT3V0Y29tZTwva2V5
d29yZD48a2V5d29yZD5Vbml0ZWQgS2luZ2RvbTwva2V5d29yZD48L2tleXdvcmRzPjxkYXRlcz48
eWVhcj4yMDEyPC95ZWFyPjwvZGF0ZXM+PGlzYm4+MTQ2NC01MTY1IChFbGVjdHJvbmljKSYjeEQ7
MDk2My04Mjg4IChMaW5raW5nKTwvaXNibj48YWNjZXNzaW9uLW51bT4yMjI2MzY0ODwvYWNjZXNz
aW9uLW51bT48dXJscz48L3VybHM+PGVsZWN0cm9uaWMtcmVzb3VyY2UtbnVtPjEwLjMxMDkvMDk2
MzgyODguMjAxMS42NDcyMzE8L2VsZWN0cm9uaWMtcmVzb3VyY2UtbnVtPjxyZW1vdGUtZGF0YWJh
c2UtcHJvdmlkZXI+TkxNPC9yZW1vdGUtZGF0YWJhc2UtcHJvdmlkZXI+PGxhbmd1YWdlPmVuZzwv
bGFuZ3VhZ2U+PC9yZWNvcmQ+PC9DaXRlPjwvRW5kTm90ZT5=
</w:fldData>
          </w:fldChar>
        </w:r>
        <w:r w:rsidR="008B3538">
          <w:rPr>
            <w:rFonts w:eastAsiaTheme="minorHAnsi"/>
            <w:color w:val="000000" w:themeColor="text1"/>
            <w:szCs w:val="20"/>
          </w:rPr>
          <w:instrText xml:space="preserve"> ADDIN EN.CITE.DATA </w:instrText>
        </w:r>
        <w:r w:rsidR="008B3538">
          <w:rPr>
            <w:rFonts w:eastAsiaTheme="minorHAnsi"/>
            <w:color w:val="000000" w:themeColor="text1"/>
            <w:szCs w:val="20"/>
          </w:rPr>
        </w:r>
        <w:r w:rsidR="008B3538">
          <w:rPr>
            <w:rFonts w:eastAsiaTheme="minorHAnsi"/>
            <w:color w:val="000000" w:themeColor="text1"/>
            <w:szCs w:val="20"/>
          </w:rPr>
          <w:fldChar w:fldCharType="end"/>
        </w:r>
        <w:r w:rsidR="008B3538" w:rsidRPr="000F3174">
          <w:rPr>
            <w:rFonts w:eastAsiaTheme="minorHAnsi"/>
            <w:color w:val="000000" w:themeColor="text1"/>
            <w:szCs w:val="20"/>
          </w:rPr>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24</w:t>
        </w:r>
        <w:r w:rsidR="008B3538" w:rsidRPr="000F3174">
          <w:rPr>
            <w:rFonts w:eastAsiaTheme="minorHAnsi"/>
            <w:color w:val="000000" w:themeColor="text1"/>
            <w:szCs w:val="20"/>
          </w:rPr>
          <w:fldChar w:fldCharType="end"/>
        </w:r>
      </w:hyperlink>
      <w:r w:rsidR="006843E0" w:rsidRPr="00215A4C">
        <w:rPr>
          <w:rFonts w:eastAsiaTheme="minorHAnsi"/>
          <w:color w:val="000000" w:themeColor="text1"/>
          <w:szCs w:val="20"/>
        </w:rPr>
        <w:t xml:space="preserve"> Moustafa의 연구에서는 견인치료군이 </w:t>
      </w:r>
      <w:r w:rsidRPr="00215A4C">
        <w:rPr>
          <w:rFonts w:eastAsiaTheme="minorHAnsi" w:hint="eastAsia"/>
          <w:color w:val="000000" w:themeColor="text1"/>
          <w:szCs w:val="20"/>
        </w:rPr>
        <w:t>대조군에</w:t>
      </w:r>
      <w:r w:rsidRPr="00215A4C">
        <w:rPr>
          <w:rFonts w:eastAsiaTheme="minorHAnsi"/>
          <w:color w:val="000000" w:themeColor="text1"/>
          <w:szCs w:val="20"/>
        </w:rPr>
        <w:t xml:space="preserve"> 비하여 </w:t>
      </w:r>
      <w:r w:rsidR="006843E0" w:rsidRPr="00215A4C">
        <w:rPr>
          <w:rFonts w:eastAsiaTheme="minorHAnsi" w:hint="eastAsia"/>
          <w:color w:val="000000" w:themeColor="text1"/>
          <w:szCs w:val="20"/>
        </w:rPr>
        <w:t>통증개선과</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기능적</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향상에</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유의한</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효과가</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있다고</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하였으며</w:t>
      </w:r>
      <w:r w:rsidR="006843E0" w:rsidRPr="00215A4C">
        <w:rPr>
          <w:rFonts w:eastAsiaTheme="minorHAnsi"/>
          <w:color w:val="000000" w:themeColor="text1"/>
          <w:szCs w:val="20"/>
        </w:rPr>
        <w:t>,</w:t>
      </w:r>
      <w:hyperlink w:anchor="_ENREF_23" w:tooltip="Moustafa, 2013 #120" w:history="1">
        <w:r w:rsidR="008B3538" w:rsidRPr="000F3174">
          <w:rPr>
            <w:rFonts w:eastAsiaTheme="minorHAnsi"/>
            <w:color w:val="000000" w:themeColor="text1"/>
            <w:szCs w:val="20"/>
          </w:rPr>
          <w:fldChar w:fldCharType="begin"/>
        </w:r>
        <w:r w:rsidR="008B3538">
          <w:rPr>
            <w:rFonts w:eastAsiaTheme="minorHAnsi"/>
            <w:color w:val="000000" w:themeColor="text1"/>
            <w:szCs w:val="20"/>
          </w:rPr>
          <w:instrText xml:space="preserve"> ADDIN EN.CITE &lt;EndNote&gt;&lt;Cite&gt;&lt;Author&gt;Moustafa&lt;/Author&gt;&lt;Year&gt;2013&lt;/Year&gt;&lt;RecNum&gt;120&lt;/RecNum&gt;&lt;DisplayText&gt;&lt;style face="superscript"&gt;23&lt;/style&gt;&lt;/DisplayText&gt;&lt;record&gt;&lt;rec-number&gt;120&lt;/rec-number&gt;&lt;foreign-keys&gt;&lt;key app="EN" db-id="fd2a9z0f3eep0dex5zqvz9e2zsae9rf5fpfe"&gt;120&lt;/key&gt;&lt;/foreign-keys&gt;&lt;ref-type name="Journal Article"&gt;17&lt;/ref-type&gt;&lt;contributors&gt;&lt;authors&gt;&lt;author&gt;Moustafa, I. M.&lt;/author&gt;&lt;author&gt;Diab, A. A.&lt;/author&gt;&lt;/authors&gt;&lt;/contributors&gt;&lt;auth-address&gt;Basic Science Department, Faculty of Physical Therapy, Cairo University, Egypt. dr.ibrahim5@gmail.com&lt;/auth-address&gt;&lt;titles&gt;&lt;title&gt;Extension traction treatment for patients with discogenic lumbosacral radiculopathy: a randomized controlled trial&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51-62&lt;/pages&gt;&lt;volume&gt;27&lt;/volume&gt;&lt;number&gt;1&lt;/number&gt;&lt;edition&gt;2012/06/12&lt;/edition&gt;&lt;keywords&gt;&lt;keyword&gt;Adult&lt;/keyword&gt;&lt;keyword&gt;Female&lt;/keyword&gt;&lt;keyword&gt;Humans&lt;/keyword&gt;&lt;keyword&gt;Intervertebral Disc Displacement/complications&lt;/keyword&gt;&lt;keyword&gt;Lumbar Vertebrae&lt;/keyword&gt;&lt;keyword&gt;Male&lt;/keyword&gt;&lt;keyword&gt;Physical Therapy Modalities&lt;/keyword&gt;&lt;keyword&gt;Prospective Studies&lt;/keyword&gt;&lt;keyword&gt;Radiculopathy/etiology/ rehabilitation&lt;/keyword&gt;&lt;keyword&gt;Sacrum&lt;/keyword&gt;&lt;keyword&gt;Traction&lt;/keyword&gt;&lt;/keywords&gt;&lt;dates&gt;&lt;year&gt;2013&lt;/year&gt;&lt;pub-dates&gt;&lt;date&gt;Jan&lt;/date&gt;&lt;/pub-dates&gt;&lt;/dates&gt;&lt;isbn&gt;1477-0873 (Electronic)&amp;#xD;0269-2155 (Linking)&lt;/isbn&gt;&lt;accession-num&gt;22684211&lt;/accession-num&gt;&lt;urls&gt;&lt;/urls&gt;&lt;electronic-resource-num&gt;10.1177/0269215512446093&lt;/electronic-resource-num&gt;&lt;remote-database-provider&gt;NLM&lt;/remote-database-provider&gt;&lt;language&gt;eng&lt;/language&gt;&lt;/record&gt;&lt;/Cite&gt;&lt;/EndNote&gt;</w:instrText>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23</w:t>
        </w:r>
        <w:r w:rsidR="008B3538" w:rsidRPr="000F3174">
          <w:rPr>
            <w:rFonts w:eastAsiaTheme="minorHAnsi"/>
            <w:color w:val="000000" w:themeColor="text1"/>
            <w:szCs w:val="20"/>
          </w:rPr>
          <w:fldChar w:fldCharType="end"/>
        </w:r>
      </w:hyperlink>
      <w:r w:rsidR="006843E0" w:rsidRPr="00215A4C">
        <w:rPr>
          <w:rFonts w:eastAsiaTheme="minorHAnsi"/>
          <w:color w:val="000000" w:themeColor="text1"/>
          <w:szCs w:val="20"/>
        </w:rPr>
        <w:t xml:space="preserve"> Khani </w:t>
      </w:r>
      <w:r w:rsidR="006843E0" w:rsidRPr="00215A4C">
        <w:rPr>
          <w:rFonts w:eastAsiaTheme="minorHAnsi" w:hint="eastAsia"/>
          <w:color w:val="000000" w:themeColor="text1"/>
          <w:szCs w:val="20"/>
        </w:rPr>
        <w:t>등의</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연구에서는</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약물치료</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단일치료에</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비하여</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약물치료와</w:t>
      </w:r>
      <w:r w:rsidR="006843E0" w:rsidRPr="00215A4C">
        <w:rPr>
          <w:rFonts w:eastAsiaTheme="minorHAnsi"/>
          <w:color w:val="000000" w:themeColor="text1"/>
          <w:szCs w:val="20"/>
        </w:rPr>
        <w:t xml:space="preserve"> </w:t>
      </w:r>
      <w:r w:rsidRPr="00215A4C">
        <w:rPr>
          <w:rFonts w:eastAsiaTheme="minorHAnsi" w:hint="eastAsia"/>
          <w:color w:val="000000" w:themeColor="text1"/>
          <w:szCs w:val="20"/>
        </w:rPr>
        <w:t>견인치료</w:t>
      </w:r>
      <w:r w:rsidR="006843E0" w:rsidRPr="00215A4C">
        <w:rPr>
          <w:rFonts w:eastAsiaTheme="minorHAnsi" w:hint="eastAsia"/>
          <w:color w:val="000000" w:themeColor="text1"/>
          <w:szCs w:val="20"/>
        </w:rPr>
        <w:t>를</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병합한</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경우</w:t>
      </w:r>
      <w:r w:rsidR="006843E0" w:rsidRPr="00215A4C">
        <w:rPr>
          <w:rFonts w:eastAsiaTheme="minorHAnsi"/>
          <w:color w:val="000000" w:themeColor="text1"/>
          <w:szCs w:val="20"/>
        </w:rPr>
        <w:t xml:space="preserve"> </w:t>
      </w:r>
      <w:r w:rsidR="00EE1A9B">
        <w:rPr>
          <w:rFonts w:eastAsiaTheme="minorHAnsi" w:hint="eastAsia"/>
          <w:color w:val="000000" w:themeColor="text1"/>
          <w:szCs w:val="20"/>
        </w:rPr>
        <w:t xml:space="preserve">비록 </w:t>
      </w:r>
      <w:r w:rsidR="006843E0" w:rsidRPr="00215A4C">
        <w:rPr>
          <w:rFonts w:eastAsiaTheme="minorHAnsi" w:hint="eastAsia"/>
          <w:color w:val="000000" w:themeColor="text1"/>
          <w:szCs w:val="20"/>
        </w:rPr>
        <w:t>통증점수의</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향상에는</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유의한</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차이가</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없었으나</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자기공명영상</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소견에서</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의미있는</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호전이</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있었음을</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보고하였다</w:t>
      </w:r>
      <w:r w:rsidR="006843E0" w:rsidRPr="00215A4C">
        <w:rPr>
          <w:rFonts w:eastAsiaTheme="minorHAnsi"/>
          <w:color w:val="000000" w:themeColor="text1"/>
          <w:szCs w:val="20"/>
        </w:rPr>
        <w:t>.</w:t>
      </w:r>
      <w:hyperlink w:anchor="_ENREF_22" w:tooltip="Khani, 2015 #115" w:history="1">
        <w:r w:rsidR="008B3538" w:rsidRPr="000F3174">
          <w:rPr>
            <w:rFonts w:eastAsiaTheme="minorHAnsi"/>
            <w:color w:val="000000" w:themeColor="text1"/>
            <w:szCs w:val="20"/>
          </w:rPr>
          <w:fldChar w:fldCharType="begin"/>
        </w:r>
        <w:r w:rsidR="008B3538">
          <w:rPr>
            <w:rFonts w:eastAsiaTheme="minorHAnsi"/>
            <w:color w:val="000000" w:themeColor="text1"/>
            <w:szCs w:val="20"/>
          </w:rPr>
          <w:instrText xml:space="preserve"> ADDIN EN.CITE &lt;EndNote&gt;&lt;Cite&gt;&lt;Author&gt;Khani&lt;/Author&gt;&lt;Year&gt;2015&lt;/Year&gt;&lt;RecNum&gt;115&lt;/RecNum&gt;&lt;DisplayText&gt;&lt;style face="superscript"&gt;22&lt;/style&gt;&lt;/DisplayText&gt;&lt;record&gt;&lt;rec-number&gt;115&lt;/rec-number&gt;&lt;foreign-keys&gt;&lt;key app="EN" db-id="fd2a9z0f3eep0dex5zqvz9e2zsae9rf5fpfe"&gt;115&lt;/key&gt;&lt;/foreign-keys&gt;&lt;ref-type name="Journal Article"&gt;17&lt;/ref-type&gt;&lt;contributors&gt;&lt;authors&gt;&lt;author&gt;Khani, M.&lt;/author&gt;&lt;author&gt;Jahanbin, S.&lt;/author&gt;&lt;/authors&gt;&lt;/contributors&gt;&lt;auth-address&gt;M. Khani, Shiraz, Iran&lt;/auth-address&gt;&lt;titles&gt;&lt;title&gt;A randomized controlled trial on the effect of repeated lumbar traction by a door-mounted pull-up bar on the size and symptoms of herniated lumbar disk&lt;/title&gt;&lt;secondary-title&gt;Neurosurgery Quarterly&lt;/secondary-title&gt;&lt;/titles&gt;&lt;periodical&gt;&lt;full-title&gt;Neurosurgery Quarterly&lt;/full-title&gt;&lt;/periodical&gt;&lt;pages&gt;508-512&lt;/pages&gt;&lt;volume&gt;25&lt;/volume&gt;&lt;number&gt;4&lt;/number&gt;&lt;keywords&gt;&lt;keyword&gt;IRCT2012120311654N1)&lt;/keyword&gt;&lt;keyword&gt;adult&lt;/keyword&gt;&lt;keyword&gt;article&lt;/keyword&gt;&lt;keyword&gt;clinical article&lt;/keyword&gt;&lt;keyword&gt;controlled study&lt;/keyword&gt;&lt;keyword&gt;female&lt;/keyword&gt;&lt;keyword&gt;home physiotherapy&lt;/keyword&gt;&lt;keyword&gt;human&lt;/keyword&gt;&lt;keyword&gt;lumbar disk hernia&lt;/keyword&gt;&lt;keyword&gt;lumbar spine&lt;/keyword&gt;&lt;keyword&gt;male&lt;/keyword&gt;&lt;keyword&gt;nuclear magnetic resonance imaging&lt;/keyword&gt;&lt;keyword&gt;nuclear magnetic resonance scanner&lt;/keyword&gt;&lt;keyword&gt;pain assessment&lt;/keyword&gt;&lt;keyword&gt;priority journal&lt;/keyword&gt;&lt;keyword&gt;prospective study&lt;/keyword&gt;&lt;keyword&gt;pull-up test&lt;/keyword&gt;&lt;keyword&gt;randomized controlled trial&lt;/keyword&gt;&lt;keyword&gt;traction therapy&lt;/keyword&gt;&lt;keyword&gt;visual analog scale&lt;/keyword&gt;&lt;keyword&gt;Siemens Symphony&lt;/keyword&gt;&lt;/keywords&gt;&lt;dates&gt;&lt;year&gt;2015&lt;/year&gt;&lt;/dates&gt;&lt;isbn&gt;1534-4916&amp;#xD;1050-6438&lt;/isbn&gt;&lt;urls&gt;&lt;related-urls&gt;&lt;url&gt;http://www.embase.com/search/results?subaction=viewrecord&amp;amp;from=export&amp;amp;id=L606845637&lt;/url&gt;&lt;/related-urls&gt;&lt;/urls&gt;&lt;custom3&gt;Siemens Symphony&lt;/custom3&gt;&lt;remote-database-name&gt;Embase&lt;/remote-database-name&gt;&lt;/record&gt;&lt;/Cite&gt;&lt;/EndNote&gt;</w:instrText>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22</w:t>
        </w:r>
        <w:r w:rsidR="008B3538" w:rsidRPr="000F3174">
          <w:rPr>
            <w:rFonts w:eastAsiaTheme="minorHAnsi"/>
            <w:color w:val="000000" w:themeColor="text1"/>
            <w:szCs w:val="20"/>
          </w:rPr>
          <w:fldChar w:fldCharType="end"/>
        </w:r>
      </w:hyperlink>
      <w:r w:rsidRPr="00215A4C">
        <w:rPr>
          <w:rFonts w:eastAsiaTheme="minorHAnsi"/>
          <w:color w:val="000000" w:themeColor="text1"/>
          <w:szCs w:val="20"/>
        </w:rPr>
        <w:t xml:space="preserve"> </w:t>
      </w:r>
      <w:r w:rsidRPr="00215A4C">
        <w:rPr>
          <w:rFonts w:eastAsiaTheme="minorHAnsi" w:hint="eastAsia"/>
          <w:color w:val="000000" w:themeColor="text1"/>
          <w:szCs w:val="20"/>
        </w:rPr>
        <w:t>체계적</w:t>
      </w:r>
      <w:r w:rsidRPr="00215A4C">
        <w:rPr>
          <w:rFonts w:eastAsiaTheme="minorHAnsi"/>
          <w:color w:val="000000" w:themeColor="text1"/>
          <w:szCs w:val="20"/>
        </w:rPr>
        <w:t xml:space="preserve"> 문헌은 2</w:t>
      </w:r>
      <w:r w:rsidRPr="00215A4C">
        <w:rPr>
          <w:rFonts w:eastAsiaTheme="minorHAnsi" w:hint="eastAsia"/>
          <w:color w:val="000000" w:themeColor="text1"/>
          <w:szCs w:val="20"/>
        </w:rPr>
        <w:t>편의</w:t>
      </w:r>
      <w:r w:rsidRPr="00215A4C">
        <w:rPr>
          <w:rFonts w:eastAsiaTheme="minorHAnsi"/>
          <w:color w:val="000000" w:themeColor="text1"/>
          <w:szCs w:val="20"/>
        </w:rPr>
        <w:t xml:space="preserve"> 중간 증거수준과 5</w:t>
      </w:r>
      <w:r w:rsidRPr="00215A4C">
        <w:rPr>
          <w:rFonts w:eastAsiaTheme="minorHAnsi" w:hint="eastAsia"/>
          <w:color w:val="000000" w:themeColor="text1"/>
          <w:szCs w:val="20"/>
        </w:rPr>
        <w:t>편의</w:t>
      </w:r>
      <w:r w:rsidRPr="00215A4C">
        <w:rPr>
          <w:rFonts w:eastAsiaTheme="minorHAnsi"/>
          <w:color w:val="000000" w:themeColor="text1"/>
          <w:szCs w:val="20"/>
        </w:rPr>
        <w:t xml:space="preserve"> </w:t>
      </w:r>
      <w:r w:rsidRPr="00215A4C">
        <w:rPr>
          <w:rFonts w:eastAsiaTheme="minorHAnsi" w:hint="eastAsia"/>
          <w:color w:val="000000" w:themeColor="text1"/>
          <w:szCs w:val="20"/>
        </w:rPr>
        <w:t>낮은</w:t>
      </w:r>
      <w:r w:rsidRPr="00215A4C">
        <w:rPr>
          <w:rFonts w:eastAsiaTheme="minorHAnsi"/>
          <w:color w:val="000000" w:themeColor="text1"/>
          <w:szCs w:val="20"/>
        </w:rPr>
        <w:t xml:space="preserve"> </w:t>
      </w:r>
      <w:r w:rsidRPr="00215A4C">
        <w:rPr>
          <w:rFonts w:eastAsiaTheme="minorHAnsi" w:hint="eastAsia"/>
          <w:color w:val="000000" w:themeColor="text1"/>
          <w:szCs w:val="20"/>
        </w:rPr>
        <w:t>증거수준의</w:t>
      </w:r>
      <w:r w:rsidRPr="00215A4C">
        <w:rPr>
          <w:rFonts w:eastAsiaTheme="minorHAnsi"/>
          <w:color w:val="000000" w:themeColor="text1"/>
          <w:szCs w:val="20"/>
        </w:rPr>
        <w:t xml:space="preserve"> </w:t>
      </w:r>
      <w:r w:rsidRPr="00215A4C">
        <w:rPr>
          <w:rFonts w:eastAsiaTheme="minorHAnsi" w:hint="eastAsia"/>
          <w:color w:val="000000" w:themeColor="text1"/>
          <w:szCs w:val="20"/>
        </w:rPr>
        <w:t>연구를</w:t>
      </w:r>
      <w:r w:rsidRPr="00215A4C">
        <w:rPr>
          <w:rFonts w:eastAsiaTheme="minorHAnsi"/>
          <w:color w:val="000000" w:themeColor="text1"/>
          <w:szCs w:val="20"/>
        </w:rPr>
        <w:t xml:space="preserve"> </w:t>
      </w:r>
      <w:r w:rsidRPr="00215A4C">
        <w:rPr>
          <w:rFonts w:eastAsiaTheme="minorHAnsi" w:hint="eastAsia"/>
          <w:color w:val="000000" w:themeColor="text1"/>
          <w:szCs w:val="20"/>
        </w:rPr>
        <w:t>포함하고</w:t>
      </w:r>
      <w:r w:rsidRPr="00215A4C">
        <w:rPr>
          <w:rFonts w:eastAsiaTheme="minorHAnsi"/>
          <w:color w:val="000000" w:themeColor="text1"/>
          <w:szCs w:val="20"/>
        </w:rPr>
        <w:t xml:space="preserve"> </w:t>
      </w:r>
      <w:r w:rsidRPr="00215A4C">
        <w:rPr>
          <w:rFonts w:eastAsiaTheme="minorHAnsi" w:hint="eastAsia"/>
          <w:color w:val="000000" w:themeColor="text1"/>
          <w:szCs w:val="20"/>
        </w:rPr>
        <w:t>있으며</w:t>
      </w:r>
      <w:r w:rsidRPr="00215A4C">
        <w:rPr>
          <w:rFonts w:eastAsiaTheme="minorHAnsi"/>
          <w:color w:val="000000" w:themeColor="text1"/>
          <w:szCs w:val="20"/>
        </w:rPr>
        <w:t xml:space="preserve">, </w:t>
      </w:r>
      <w:r w:rsidRPr="00215A4C">
        <w:rPr>
          <w:rFonts w:eastAsiaTheme="minorHAnsi" w:hint="eastAsia"/>
          <w:color w:val="000000" w:themeColor="text1"/>
          <w:szCs w:val="20"/>
        </w:rPr>
        <w:t>결론적으로</w:t>
      </w:r>
      <w:r w:rsidRPr="00215A4C">
        <w:rPr>
          <w:rFonts w:eastAsiaTheme="minorHAnsi"/>
          <w:color w:val="000000" w:themeColor="text1"/>
          <w:szCs w:val="20"/>
        </w:rPr>
        <w:t xml:space="preserve"> </w:t>
      </w:r>
      <w:r w:rsidRPr="00215A4C">
        <w:rPr>
          <w:rFonts w:eastAsiaTheme="minorHAnsi" w:hint="eastAsia"/>
          <w:color w:val="000000" w:themeColor="text1"/>
          <w:szCs w:val="20"/>
        </w:rPr>
        <w:t>약물</w:t>
      </w:r>
      <w:r w:rsidRPr="00215A4C">
        <w:rPr>
          <w:rFonts w:eastAsiaTheme="minorHAnsi"/>
          <w:color w:val="000000" w:themeColor="text1"/>
          <w:szCs w:val="20"/>
        </w:rPr>
        <w:t xml:space="preserve"> </w:t>
      </w:r>
      <w:r w:rsidRPr="00215A4C">
        <w:rPr>
          <w:rFonts w:eastAsiaTheme="minorHAnsi" w:hint="eastAsia"/>
          <w:color w:val="000000" w:themeColor="text1"/>
          <w:szCs w:val="20"/>
        </w:rPr>
        <w:t>및</w:t>
      </w:r>
      <w:r w:rsidRPr="00215A4C">
        <w:rPr>
          <w:rFonts w:eastAsiaTheme="minorHAnsi"/>
          <w:color w:val="000000" w:themeColor="text1"/>
          <w:szCs w:val="20"/>
        </w:rPr>
        <w:t xml:space="preserve"> </w:t>
      </w:r>
      <w:r w:rsidRPr="00215A4C">
        <w:rPr>
          <w:rFonts w:eastAsiaTheme="minorHAnsi" w:hint="eastAsia"/>
          <w:color w:val="000000" w:themeColor="text1"/>
          <w:szCs w:val="20"/>
        </w:rPr>
        <w:t>전기치료에</w:t>
      </w:r>
      <w:r w:rsidRPr="00215A4C">
        <w:rPr>
          <w:rFonts w:eastAsiaTheme="minorHAnsi"/>
          <w:color w:val="000000" w:themeColor="text1"/>
          <w:szCs w:val="20"/>
        </w:rPr>
        <w:t xml:space="preserve"> </w:t>
      </w:r>
      <w:r w:rsidRPr="00215A4C">
        <w:rPr>
          <w:rFonts w:eastAsiaTheme="minorHAnsi" w:hint="eastAsia"/>
          <w:color w:val="000000" w:themeColor="text1"/>
          <w:szCs w:val="20"/>
        </w:rPr>
        <w:t>견인치료를</w:t>
      </w:r>
      <w:r w:rsidRPr="00215A4C">
        <w:rPr>
          <w:rFonts w:eastAsiaTheme="minorHAnsi"/>
          <w:color w:val="000000" w:themeColor="text1"/>
          <w:szCs w:val="20"/>
        </w:rPr>
        <w:t xml:space="preserve"> </w:t>
      </w:r>
      <w:r w:rsidRPr="00215A4C">
        <w:rPr>
          <w:rFonts w:eastAsiaTheme="minorHAnsi" w:hint="eastAsia"/>
          <w:color w:val="000000" w:themeColor="text1"/>
          <w:szCs w:val="20"/>
        </w:rPr>
        <w:t>추가하는</w:t>
      </w:r>
      <w:r w:rsidRPr="00215A4C">
        <w:rPr>
          <w:rFonts w:eastAsiaTheme="minorHAnsi"/>
          <w:color w:val="000000" w:themeColor="text1"/>
          <w:szCs w:val="20"/>
        </w:rPr>
        <w:t xml:space="preserve"> </w:t>
      </w:r>
      <w:r w:rsidRPr="00215A4C">
        <w:rPr>
          <w:rFonts w:eastAsiaTheme="minorHAnsi" w:hint="eastAsia"/>
          <w:color w:val="000000" w:themeColor="text1"/>
          <w:szCs w:val="20"/>
        </w:rPr>
        <w:t>경우</w:t>
      </w:r>
      <w:r w:rsidRPr="00215A4C">
        <w:rPr>
          <w:rFonts w:eastAsiaTheme="minorHAnsi"/>
          <w:color w:val="000000" w:themeColor="text1"/>
          <w:szCs w:val="20"/>
        </w:rPr>
        <w:t xml:space="preserve"> </w:t>
      </w:r>
      <w:r w:rsidRPr="00215A4C">
        <w:rPr>
          <w:rFonts w:eastAsiaTheme="minorHAnsi" w:hint="eastAsia"/>
          <w:color w:val="000000" w:themeColor="text1"/>
          <w:szCs w:val="20"/>
        </w:rPr>
        <w:t>단기간의</w:t>
      </w:r>
      <w:r w:rsidRPr="00215A4C">
        <w:rPr>
          <w:rFonts w:eastAsiaTheme="minorHAnsi"/>
          <w:color w:val="000000" w:themeColor="text1"/>
          <w:szCs w:val="20"/>
        </w:rPr>
        <w:t xml:space="preserve"> </w:t>
      </w:r>
      <w:r w:rsidRPr="00215A4C">
        <w:rPr>
          <w:rFonts w:eastAsiaTheme="minorHAnsi" w:hint="eastAsia"/>
          <w:color w:val="000000" w:themeColor="text1"/>
          <w:szCs w:val="20"/>
        </w:rPr>
        <w:t>추적관찰에서</w:t>
      </w:r>
      <w:r w:rsidRPr="00215A4C">
        <w:rPr>
          <w:rFonts w:eastAsiaTheme="minorHAnsi"/>
          <w:color w:val="000000" w:themeColor="text1"/>
          <w:szCs w:val="20"/>
        </w:rPr>
        <w:t xml:space="preserve"> </w:t>
      </w:r>
      <w:r w:rsidRPr="00215A4C">
        <w:rPr>
          <w:rFonts w:eastAsiaTheme="minorHAnsi" w:hint="eastAsia"/>
          <w:color w:val="000000" w:themeColor="text1"/>
          <w:szCs w:val="20"/>
        </w:rPr>
        <w:t>통증을</w:t>
      </w:r>
      <w:r w:rsidRPr="00215A4C">
        <w:rPr>
          <w:rFonts w:eastAsiaTheme="minorHAnsi"/>
          <w:color w:val="000000" w:themeColor="text1"/>
          <w:szCs w:val="20"/>
        </w:rPr>
        <w:t xml:space="preserve"> </w:t>
      </w:r>
      <w:r w:rsidRPr="00215A4C">
        <w:rPr>
          <w:rFonts w:eastAsiaTheme="minorHAnsi" w:hint="eastAsia"/>
          <w:color w:val="000000" w:themeColor="text1"/>
          <w:szCs w:val="20"/>
        </w:rPr>
        <w:t>완화하는</w:t>
      </w:r>
      <w:r w:rsidR="006843E0" w:rsidRPr="00215A4C">
        <w:rPr>
          <w:rFonts w:eastAsiaTheme="minorHAnsi"/>
          <w:color w:val="000000" w:themeColor="text1"/>
          <w:szCs w:val="20"/>
        </w:rPr>
        <w:t xml:space="preserve"> 데 도움이 된다고</w:t>
      </w:r>
      <w:r w:rsidRPr="00215A4C">
        <w:rPr>
          <w:rFonts w:eastAsiaTheme="minorHAnsi"/>
          <w:color w:val="000000" w:themeColor="text1"/>
          <w:szCs w:val="20"/>
        </w:rPr>
        <w:t xml:space="preserve"> 하였다.</w:t>
      </w:r>
      <w:hyperlink w:anchor="_ENREF_25" w:tooltip="Hahne, 2010 #107" w:history="1">
        <w:r w:rsidR="008B3538" w:rsidRPr="000F3174">
          <w:rPr>
            <w:rFonts w:eastAsiaTheme="minorHAnsi"/>
            <w:color w:val="000000" w:themeColor="text1"/>
            <w:szCs w:val="20"/>
          </w:rPr>
          <w:fldChar w:fldCharType="begin"/>
        </w:r>
        <w:r w:rsidR="008B3538">
          <w:rPr>
            <w:rFonts w:eastAsiaTheme="minorHAnsi"/>
            <w:color w:val="000000" w:themeColor="text1"/>
            <w:szCs w:val="20"/>
          </w:rPr>
          <w:instrText xml:space="preserve"> ADDIN EN.CITE &lt;EndNote&gt;&lt;Cite&gt;&lt;Author&gt;Hahne&lt;/Author&gt;&lt;Year&gt;2010&lt;/Year&gt;&lt;RecNum&gt;107&lt;/RecNum&gt;&lt;DisplayText&gt;&lt;style face="superscript"&gt;25&lt;/style&gt;&lt;/DisplayText&gt;&lt;record&gt;&lt;rec-number&gt;107&lt;/rec-number&gt;&lt;foreign-keys&gt;&lt;key app="EN" db-id="fd2a9z0f3eep0dex5zqvz9e2zsae9rf5fpfe"&gt;107&lt;/key&gt;&lt;/foreign-keys&gt;&lt;ref-type name="Journal Article"&gt;17&lt;/ref-type&gt;&lt;contributors&gt;&lt;authors&gt;&lt;author&gt;Hahne, A. J.&lt;/author&gt;&lt;author&gt;Ford, J. J.&lt;/author&gt;&lt;author&gt;McMeeken, J. M.&lt;/author&gt;&lt;/authors&gt;&lt;/contributors&gt;&lt;auth-address&gt;Musculoskeletal Research Centre, School of Physiotherapy, La Trobe University, Bundoora, Victoria 3086, Australia. andrewhahne@gmail.com&lt;/auth-address&gt;&lt;titles&gt;&lt;title&gt;Conservative management of lumbar disc herniation with associated radiculopathy: a systematic review&lt;/title&gt;&lt;secondary-title&gt;Spine (Phila Pa 1976)&lt;/secondary-title&gt;&lt;alt-title&gt;Spine&lt;/alt-title&gt;&lt;/titles&gt;&lt;periodical&gt;&lt;full-title&gt;Spine (Phila Pa 1976)&lt;/full-title&gt;&lt;/periodical&gt;&lt;alt-periodical&gt;&lt;full-title&gt;Spine&lt;/full-title&gt;&lt;/alt-periodical&gt;&lt;pages&gt;E488-504&lt;/pages&gt;&lt;volume&gt;35&lt;/volume&gt;&lt;number&gt;11&lt;/number&gt;&lt;edition&gt;2010/04/28&lt;/edition&gt;&lt;keywords&gt;&lt;keyword&gt;Exercise Therapy&lt;/keyword&gt;&lt;keyword&gt;Humans&lt;/keyword&gt;&lt;keyword&gt;Intervertebral Disc Displacement/ therapy&lt;/keyword&gt;&lt;keyword&gt;Lumbar Vertebrae&lt;/keyword&gt;&lt;keyword&gt;Musculoskeletal Manipulations&lt;/keyword&gt;&lt;keyword&gt;Radiculopathy/ therapy&lt;/keyword&gt;&lt;keyword&gt;Randomized Controlled Trials as Topic&lt;/keyword&gt;&lt;keyword&gt;Traction&lt;/keyword&gt;&lt;/keywords&gt;&lt;dates&gt;&lt;year&gt;2010&lt;/year&gt;&lt;pub-dates&gt;&lt;date&gt;May 15&lt;/date&gt;&lt;/pub-dates&gt;&lt;/dates&gt;&lt;isbn&gt;1528-1159 (Electronic)&amp;#xD;0362-2436 (Linking)&lt;/isbn&gt;&lt;accession-num&gt;20421859&lt;/accession-num&gt;&lt;urls&gt;&lt;/urls&gt;&lt;electronic-resource-num&gt;10.1097/BRS.0b013e3181cc3f56&lt;/electronic-resource-num&gt;&lt;remote-database-provider&gt;NLM&lt;/remote-database-provider&gt;&lt;language&gt;eng&lt;/language&gt;&lt;/record&gt;&lt;/Cite&gt;&lt;/EndNote&gt;</w:instrText>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25</w:t>
        </w:r>
        <w:r w:rsidR="008B3538" w:rsidRPr="000F3174">
          <w:rPr>
            <w:rFonts w:eastAsiaTheme="minorHAnsi"/>
            <w:color w:val="000000" w:themeColor="text1"/>
            <w:szCs w:val="20"/>
          </w:rPr>
          <w:fldChar w:fldCharType="end"/>
        </w:r>
      </w:hyperlink>
      <w:r w:rsidRPr="00215A4C">
        <w:rPr>
          <w:rFonts w:eastAsiaTheme="minorHAnsi"/>
          <w:color w:val="000000" w:themeColor="text1"/>
          <w:szCs w:val="20"/>
        </w:rPr>
        <w:t xml:space="preserve"> </w:t>
      </w:r>
      <w:r w:rsidRPr="00215A4C">
        <w:rPr>
          <w:rFonts w:eastAsiaTheme="minorHAnsi" w:hint="eastAsia"/>
          <w:color w:val="000000" w:themeColor="text1"/>
          <w:szCs w:val="20"/>
        </w:rPr>
        <w:t>이</w:t>
      </w:r>
      <w:r w:rsidRPr="00215A4C">
        <w:rPr>
          <w:rFonts w:eastAsiaTheme="minorHAnsi"/>
          <w:color w:val="000000" w:themeColor="text1"/>
          <w:szCs w:val="20"/>
        </w:rPr>
        <w:t xml:space="preserve"> 체계적 문헌의 증거수준은 비교적 높음으로 평가되었으며, 그 이후에 발표된 3</w:t>
      </w:r>
      <w:r w:rsidRPr="00215A4C">
        <w:rPr>
          <w:rFonts w:eastAsiaTheme="minorHAnsi" w:hint="eastAsia"/>
          <w:color w:val="000000" w:themeColor="text1"/>
          <w:szCs w:val="20"/>
        </w:rPr>
        <w:t>편의</w:t>
      </w:r>
      <w:r w:rsidRPr="00215A4C">
        <w:rPr>
          <w:rFonts w:eastAsiaTheme="minorHAnsi"/>
          <w:color w:val="000000" w:themeColor="text1"/>
          <w:szCs w:val="20"/>
        </w:rPr>
        <w:t xml:space="preserve"> 무작위대조연구는 대조군의 치료방법에 일관성이 결여된 것을 제외하고는 비뚤림 위험이나 비직접성 또는 비정확성 부분에 있어서 </w:t>
      </w:r>
      <w:r w:rsidR="0082344C">
        <w:rPr>
          <w:rFonts w:eastAsiaTheme="minorHAnsi" w:hint="eastAsia"/>
          <w:color w:val="000000" w:themeColor="text1"/>
          <w:szCs w:val="20"/>
        </w:rPr>
        <w:t>문제가</w:t>
      </w:r>
      <w:r w:rsidRPr="00215A4C">
        <w:rPr>
          <w:rFonts w:eastAsiaTheme="minorHAnsi"/>
          <w:color w:val="000000" w:themeColor="text1"/>
          <w:szCs w:val="20"/>
        </w:rPr>
        <w:t xml:space="preserve"> 없</w:t>
      </w:r>
      <w:r w:rsidR="006843E0" w:rsidRPr="00215A4C">
        <w:rPr>
          <w:rFonts w:eastAsiaTheme="minorHAnsi" w:hint="eastAsia"/>
          <w:color w:val="000000" w:themeColor="text1"/>
          <w:szCs w:val="20"/>
        </w:rPr>
        <w:t>다고</w:t>
      </w:r>
      <w:r w:rsidR="006843E0" w:rsidRPr="00215A4C">
        <w:rPr>
          <w:rFonts w:eastAsiaTheme="minorHAnsi"/>
          <w:color w:val="000000" w:themeColor="text1"/>
          <w:szCs w:val="20"/>
        </w:rPr>
        <w:t xml:space="preserve"> </w:t>
      </w:r>
      <w:r w:rsidR="006843E0" w:rsidRPr="00215A4C">
        <w:rPr>
          <w:rFonts w:eastAsiaTheme="minorHAnsi" w:hint="eastAsia"/>
          <w:color w:val="000000" w:themeColor="text1"/>
          <w:szCs w:val="20"/>
        </w:rPr>
        <w:t>판단되어</w:t>
      </w:r>
      <w:r w:rsidRPr="00215A4C">
        <w:rPr>
          <w:rFonts w:eastAsiaTheme="minorHAnsi"/>
          <w:color w:val="000000" w:themeColor="text1"/>
          <w:szCs w:val="20"/>
        </w:rPr>
        <w:t xml:space="preserve"> 중간정도의 증거수준으로 결정되었다. </w:t>
      </w:r>
      <w:r w:rsidRPr="00215A4C">
        <w:rPr>
          <w:rFonts w:eastAsiaTheme="minorHAnsi" w:hint="eastAsia"/>
          <w:color w:val="000000" w:themeColor="text1"/>
          <w:szCs w:val="20"/>
        </w:rPr>
        <w:t>견인치료는</w:t>
      </w:r>
      <w:r w:rsidRPr="00215A4C">
        <w:rPr>
          <w:rFonts w:eastAsiaTheme="minorHAnsi"/>
          <w:color w:val="000000" w:themeColor="text1"/>
          <w:szCs w:val="20"/>
        </w:rPr>
        <w:t xml:space="preserve"> 관련연구결과 임상적으로 유용한 것으로 보이며, 위해에 비하여 이득이 높고, 의료진과 환자의 선호도가 비교적 높으며. 쉽게 접근가능하고 적용하기 수월하여 </w:t>
      </w:r>
      <w:r w:rsidR="00C444D1">
        <w:rPr>
          <w:rFonts w:eastAsiaTheme="minorHAnsi" w:hint="eastAsia"/>
          <w:color w:val="000000" w:themeColor="text1"/>
          <w:szCs w:val="20"/>
        </w:rPr>
        <w:t>권고강도는 강함으로</w:t>
      </w:r>
      <w:r w:rsidRPr="00215A4C">
        <w:rPr>
          <w:rFonts w:eastAsiaTheme="minorHAnsi"/>
          <w:szCs w:val="20"/>
        </w:rPr>
        <w:t xml:space="preserve"> 결정되었다.  </w:t>
      </w:r>
    </w:p>
    <w:p w:rsidR="0073413D" w:rsidRDefault="0073413D" w:rsidP="00BF5762">
      <w:pPr>
        <w:pStyle w:val="a5"/>
        <w:wordWrap/>
        <w:rPr>
          <w:rFonts w:eastAsiaTheme="minorHAnsi"/>
          <w:szCs w:val="20"/>
        </w:rPr>
      </w:pPr>
    </w:p>
    <w:p w:rsidR="0073413D" w:rsidRDefault="0073413D" w:rsidP="00BF5762">
      <w:pPr>
        <w:pStyle w:val="a5"/>
        <w:wordWrap/>
        <w:rPr>
          <w:rFonts w:eastAsiaTheme="minorHAnsi"/>
          <w:szCs w:val="20"/>
        </w:rPr>
      </w:pPr>
    </w:p>
    <w:p w:rsidR="000D348D" w:rsidRPr="00215A4C" w:rsidRDefault="000D348D" w:rsidP="000D348D">
      <w:pPr>
        <w:pStyle w:val="a5"/>
        <w:wordWrap/>
        <w:rPr>
          <w:rFonts w:eastAsiaTheme="minorHAnsi"/>
          <w:b/>
          <w:sz w:val="24"/>
          <w:szCs w:val="24"/>
        </w:rPr>
      </w:pPr>
      <w:r w:rsidRPr="00215A4C">
        <w:rPr>
          <w:rFonts w:eastAsiaTheme="minorHAnsi"/>
          <w:b/>
          <w:sz w:val="24"/>
          <w:szCs w:val="24"/>
        </w:rPr>
        <w:t xml:space="preserve">B. 약물치료 </w:t>
      </w:r>
    </w:p>
    <w:p w:rsidR="00170640" w:rsidRPr="00215A4C" w:rsidRDefault="00170640" w:rsidP="000D348D">
      <w:pPr>
        <w:pStyle w:val="a5"/>
        <w:wordWrap/>
        <w:rPr>
          <w:rFonts w:eastAsiaTheme="minorHAnsi"/>
          <w:b/>
          <w:sz w:val="24"/>
          <w:szCs w:val="24"/>
        </w:rPr>
      </w:pPr>
    </w:p>
    <w:p w:rsidR="000D348D" w:rsidRPr="00215A4C" w:rsidRDefault="000D348D" w:rsidP="000D348D">
      <w:pPr>
        <w:pStyle w:val="a5"/>
        <w:wordWrap/>
        <w:rPr>
          <w:rFonts w:eastAsiaTheme="minorHAnsi"/>
          <w:sz w:val="24"/>
          <w:szCs w:val="24"/>
        </w:rPr>
      </w:pPr>
      <w:r w:rsidRPr="00215A4C">
        <w:rPr>
          <w:rFonts w:eastAsiaTheme="minorHAnsi"/>
          <w:sz w:val="24"/>
          <w:szCs w:val="24"/>
        </w:rPr>
        <w:t xml:space="preserve">1. </w:t>
      </w:r>
      <w:r w:rsidRPr="00215A4C">
        <w:rPr>
          <w:rFonts w:eastAsiaTheme="minorHAnsi" w:hint="eastAsia"/>
          <w:sz w:val="24"/>
          <w:szCs w:val="24"/>
        </w:rPr>
        <w:t>신경근성</w:t>
      </w:r>
      <w:r w:rsidRPr="00215A4C">
        <w:rPr>
          <w:rFonts w:eastAsiaTheme="minorHAnsi"/>
          <w:sz w:val="24"/>
          <w:szCs w:val="24"/>
        </w:rPr>
        <w:t xml:space="preserve"> 통증을 동반한 추간판 탈출증 환자에서 </w:t>
      </w:r>
      <w:r w:rsidRPr="00215A4C">
        <w:rPr>
          <w:rFonts w:eastAsiaTheme="minorHAnsi" w:hint="eastAsia"/>
          <w:sz w:val="24"/>
          <w:szCs w:val="24"/>
        </w:rPr>
        <w:t>비스테로이드항염증제</w:t>
      </w:r>
      <w:r w:rsidRPr="00215A4C">
        <w:rPr>
          <w:rFonts w:eastAsiaTheme="minorHAnsi"/>
          <w:sz w:val="24"/>
          <w:szCs w:val="24"/>
        </w:rPr>
        <w:t xml:space="preserve"> 투여는 임상적 효과(통증조절 또는 기능적향상)가 있으므로 권고할 수 있다 </w:t>
      </w:r>
    </w:p>
    <w:p w:rsidR="000D348D" w:rsidRPr="00215A4C" w:rsidRDefault="000D348D" w:rsidP="000D348D">
      <w:pPr>
        <w:pStyle w:val="a5"/>
        <w:wordWrap/>
        <w:rPr>
          <w:rFonts w:eastAsiaTheme="minorHAnsi"/>
          <w:sz w:val="24"/>
          <w:szCs w:val="24"/>
        </w:rPr>
      </w:pPr>
      <w:r w:rsidRPr="00215A4C">
        <w:rPr>
          <w:rFonts w:eastAsiaTheme="minorHAnsi"/>
          <w:sz w:val="24"/>
          <w:szCs w:val="24"/>
        </w:rPr>
        <w:t>(증거수준 낮음 (Low), 권고강도 약 (Weak))</w:t>
      </w:r>
    </w:p>
    <w:p w:rsidR="000D348D" w:rsidRPr="00215A4C" w:rsidRDefault="000D348D" w:rsidP="000D348D">
      <w:pPr>
        <w:pStyle w:val="a5"/>
        <w:wordWrap/>
        <w:rPr>
          <w:rFonts w:eastAsiaTheme="minorHAnsi"/>
          <w:szCs w:val="20"/>
        </w:rPr>
      </w:pPr>
    </w:p>
    <w:p w:rsidR="000D348D" w:rsidRPr="00215A4C" w:rsidRDefault="000D348D" w:rsidP="00CA504D">
      <w:pPr>
        <w:ind w:firstLineChars="100" w:firstLine="200"/>
        <w:rPr>
          <w:rFonts w:eastAsiaTheme="minorHAnsi"/>
          <w:szCs w:val="20"/>
        </w:rPr>
      </w:pPr>
      <w:r w:rsidRPr="000F3174">
        <w:rPr>
          <w:rFonts w:eastAsiaTheme="minorHAnsi" w:hint="eastAsia"/>
        </w:rPr>
        <w:t>비스테로이드항염증제</w:t>
      </w:r>
      <w:r w:rsidR="00CA504D" w:rsidRPr="000F3174">
        <w:rPr>
          <w:rFonts w:eastAsiaTheme="minorHAnsi" w:hint="eastAsia"/>
        </w:rPr>
        <w:t>는</w:t>
      </w:r>
      <w:r w:rsidRPr="000F3174">
        <w:rPr>
          <w:rFonts w:eastAsiaTheme="minorHAnsi"/>
        </w:rPr>
        <w:t xml:space="preserve"> 항염작용과 진통작용을 </w:t>
      </w:r>
      <w:r w:rsidR="00CA504D" w:rsidRPr="000F3174">
        <w:rPr>
          <w:rFonts w:eastAsiaTheme="minorHAnsi" w:hint="eastAsia"/>
        </w:rPr>
        <w:t>통하여</w:t>
      </w:r>
      <w:r w:rsidRPr="000F3174">
        <w:rPr>
          <w:rFonts w:eastAsiaTheme="minorHAnsi"/>
        </w:rPr>
        <w:t xml:space="preserve"> 추간판탈출증 환자의 요통 및 하지방사통</w:t>
      </w:r>
      <w:r w:rsidR="00CA504D" w:rsidRPr="000F3174">
        <w:rPr>
          <w:rFonts w:eastAsiaTheme="minorHAnsi" w:hint="eastAsia"/>
        </w:rPr>
        <w:t>을</w:t>
      </w:r>
      <w:r w:rsidR="00CA504D" w:rsidRPr="000F3174">
        <w:rPr>
          <w:rFonts w:eastAsiaTheme="minorHAnsi"/>
        </w:rPr>
        <w:t xml:space="preserve"> 효과적으로 조절하는데 사용된다. </w:t>
      </w:r>
      <w:r w:rsidRPr="00215A4C">
        <w:rPr>
          <w:rFonts w:eastAsiaTheme="minorHAnsi" w:hint="eastAsia"/>
          <w:szCs w:val="20"/>
        </w:rPr>
        <w:t>최종적으로</w:t>
      </w:r>
      <w:r w:rsidRPr="00215A4C">
        <w:rPr>
          <w:rFonts w:eastAsiaTheme="minorHAnsi"/>
          <w:szCs w:val="20"/>
        </w:rPr>
        <w:t xml:space="preserve"> </w:t>
      </w:r>
      <w:r w:rsidR="00CA504D" w:rsidRPr="00215A4C">
        <w:rPr>
          <w:rFonts w:eastAsiaTheme="minorHAnsi" w:hint="eastAsia"/>
          <w:szCs w:val="20"/>
        </w:rPr>
        <w:t>핵심질문과</w:t>
      </w:r>
      <w:r w:rsidR="00CA504D" w:rsidRPr="00215A4C">
        <w:rPr>
          <w:rFonts w:eastAsiaTheme="minorHAnsi"/>
          <w:szCs w:val="20"/>
        </w:rPr>
        <w:t xml:space="preserve"> 부합되는 </w:t>
      </w:r>
      <w:r w:rsidRPr="00215A4C">
        <w:rPr>
          <w:rFonts w:eastAsiaTheme="minorHAnsi"/>
          <w:szCs w:val="20"/>
        </w:rPr>
        <w:t xml:space="preserve">3편의 </w:t>
      </w:r>
      <w:r w:rsidR="00ED7FB6">
        <w:rPr>
          <w:rFonts w:eastAsiaTheme="minorHAnsi" w:hint="eastAsia"/>
          <w:szCs w:val="20"/>
        </w:rPr>
        <w:t>무작위대조</w:t>
      </w:r>
      <w:r w:rsidR="00CA504D" w:rsidRPr="00215A4C">
        <w:rPr>
          <w:rFonts w:eastAsiaTheme="minorHAnsi" w:hint="eastAsia"/>
          <w:szCs w:val="20"/>
        </w:rPr>
        <w:t>연구와</w:t>
      </w:r>
      <w:r w:rsidRPr="00215A4C">
        <w:rPr>
          <w:rFonts w:eastAsiaTheme="minorHAnsi"/>
          <w:szCs w:val="20"/>
        </w:rPr>
        <w:t xml:space="preserve"> 1편의 체계적</w:t>
      </w:r>
      <w:r w:rsidR="00CA504D" w:rsidRPr="00215A4C">
        <w:rPr>
          <w:rFonts w:eastAsiaTheme="minorHAnsi"/>
          <w:szCs w:val="20"/>
        </w:rPr>
        <w:t xml:space="preserve"> </w:t>
      </w:r>
      <w:r w:rsidRPr="00215A4C">
        <w:rPr>
          <w:rFonts w:eastAsiaTheme="minorHAnsi" w:hint="eastAsia"/>
          <w:szCs w:val="20"/>
        </w:rPr>
        <w:t>고찰이</w:t>
      </w:r>
      <w:r w:rsidRPr="00215A4C">
        <w:rPr>
          <w:rFonts w:eastAsiaTheme="minorHAnsi"/>
          <w:szCs w:val="20"/>
        </w:rPr>
        <w:t xml:space="preserve"> </w:t>
      </w:r>
      <w:r w:rsidR="00CA504D" w:rsidRPr="00215A4C">
        <w:rPr>
          <w:rFonts w:eastAsiaTheme="minorHAnsi" w:hint="eastAsia"/>
          <w:szCs w:val="20"/>
        </w:rPr>
        <w:t>선정되었다</w:t>
      </w:r>
      <w:r w:rsidRPr="00215A4C">
        <w:rPr>
          <w:rFonts w:eastAsiaTheme="minorHAnsi"/>
          <w:szCs w:val="20"/>
        </w:rPr>
        <w:t xml:space="preserve">. </w:t>
      </w:r>
    </w:p>
    <w:p w:rsidR="000D348D" w:rsidRPr="00215A4C" w:rsidRDefault="00CA504D" w:rsidP="000D348D">
      <w:pPr>
        <w:pStyle w:val="a5"/>
        <w:wordWrap/>
        <w:ind w:firstLineChars="100" w:firstLine="200"/>
        <w:rPr>
          <w:rFonts w:eastAsiaTheme="minorHAnsi"/>
          <w:szCs w:val="20"/>
        </w:rPr>
      </w:pPr>
      <w:r w:rsidRPr="00215A4C">
        <w:rPr>
          <w:rFonts w:eastAsiaTheme="minorHAnsi" w:hint="eastAsia"/>
          <w:szCs w:val="20"/>
        </w:rPr>
        <w:t>투약</w:t>
      </w:r>
      <w:r w:rsidRPr="00215A4C">
        <w:rPr>
          <w:rFonts w:eastAsiaTheme="minorHAnsi"/>
          <w:szCs w:val="20"/>
        </w:rPr>
        <w:t xml:space="preserve"> 1주일이내의 </w:t>
      </w:r>
      <w:r w:rsidRPr="00215A4C">
        <w:rPr>
          <w:rFonts w:eastAsiaTheme="minorHAnsi" w:hint="eastAsia"/>
          <w:szCs w:val="20"/>
        </w:rPr>
        <w:t>추적관찰을</w:t>
      </w:r>
      <w:r w:rsidRPr="00215A4C">
        <w:rPr>
          <w:rFonts w:eastAsiaTheme="minorHAnsi"/>
          <w:szCs w:val="20"/>
        </w:rPr>
        <w:t xml:space="preserve"> </w:t>
      </w:r>
      <w:r w:rsidRPr="00215A4C">
        <w:rPr>
          <w:rFonts w:eastAsiaTheme="minorHAnsi" w:hint="eastAsia"/>
          <w:szCs w:val="20"/>
        </w:rPr>
        <w:t>시행한</w:t>
      </w:r>
      <w:r w:rsidRPr="00215A4C">
        <w:rPr>
          <w:rFonts w:eastAsiaTheme="minorHAnsi"/>
          <w:szCs w:val="20"/>
        </w:rPr>
        <w:t xml:space="preserve"> </w:t>
      </w:r>
      <w:r w:rsidRPr="00215A4C">
        <w:rPr>
          <w:rFonts w:eastAsiaTheme="minorHAnsi" w:hint="eastAsia"/>
          <w:szCs w:val="20"/>
        </w:rPr>
        <w:t>두</w:t>
      </w:r>
      <w:r w:rsidR="0032606B">
        <w:rPr>
          <w:rFonts w:eastAsiaTheme="minorHAnsi" w:hint="eastAsia"/>
          <w:szCs w:val="20"/>
        </w:rPr>
        <w:t xml:space="preserve"> </w:t>
      </w:r>
      <w:r w:rsidRPr="00215A4C">
        <w:rPr>
          <w:rFonts w:eastAsiaTheme="minorHAnsi" w:hint="eastAsia"/>
          <w:szCs w:val="20"/>
        </w:rPr>
        <w:t>편의</w:t>
      </w:r>
      <w:r w:rsidRPr="00215A4C">
        <w:rPr>
          <w:rFonts w:eastAsiaTheme="minorHAnsi"/>
          <w:szCs w:val="20"/>
        </w:rPr>
        <w:t xml:space="preserve"> </w:t>
      </w:r>
      <w:r w:rsidRPr="00215A4C">
        <w:rPr>
          <w:rFonts w:eastAsiaTheme="minorHAnsi" w:hint="eastAsia"/>
          <w:szCs w:val="20"/>
        </w:rPr>
        <w:t>연구는</w:t>
      </w:r>
      <w:r w:rsidRPr="00215A4C">
        <w:rPr>
          <w:rFonts w:eastAsiaTheme="minorHAnsi"/>
          <w:szCs w:val="20"/>
        </w:rPr>
        <w:t xml:space="preserve"> </w:t>
      </w:r>
      <w:r w:rsidRPr="00215A4C">
        <w:rPr>
          <w:rFonts w:eastAsiaTheme="minorHAnsi" w:hint="eastAsia"/>
          <w:szCs w:val="20"/>
        </w:rPr>
        <w:t>비스테로이드항염증제의</w:t>
      </w:r>
      <w:r w:rsidRPr="00215A4C">
        <w:rPr>
          <w:rFonts w:eastAsiaTheme="minorHAnsi"/>
          <w:szCs w:val="20"/>
        </w:rPr>
        <w:t xml:space="preserve"> </w:t>
      </w:r>
      <w:r w:rsidRPr="00215A4C">
        <w:rPr>
          <w:rFonts w:eastAsiaTheme="minorHAnsi" w:hint="eastAsia"/>
          <w:szCs w:val="20"/>
        </w:rPr>
        <w:t>통증조절효과가</w:t>
      </w:r>
      <w:r w:rsidR="000D348D" w:rsidRPr="00215A4C">
        <w:rPr>
          <w:rFonts w:eastAsiaTheme="minorHAnsi"/>
          <w:szCs w:val="20"/>
        </w:rPr>
        <w:t xml:space="preserve"> 위약군에 비해 </w:t>
      </w:r>
      <w:r w:rsidRPr="00215A4C">
        <w:rPr>
          <w:rFonts w:eastAsiaTheme="minorHAnsi" w:hint="eastAsia"/>
          <w:szCs w:val="20"/>
        </w:rPr>
        <w:t>유의하게</w:t>
      </w:r>
      <w:r w:rsidRPr="00215A4C">
        <w:rPr>
          <w:rFonts w:eastAsiaTheme="minorHAnsi"/>
          <w:szCs w:val="20"/>
        </w:rPr>
        <w:t xml:space="preserve"> </w:t>
      </w:r>
      <w:r w:rsidRPr="00215A4C">
        <w:rPr>
          <w:rFonts w:eastAsiaTheme="minorHAnsi" w:hint="eastAsia"/>
          <w:szCs w:val="20"/>
        </w:rPr>
        <w:t>더</w:t>
      </w:r>
      <w:r w:rsidRPr="00215A4C">
        <w:rPr>
          <w:rFonts w:eastAsiaTheme="minorHAnsi"/>
          <w:szCs w:val="20"/>
        </w:rPr>
        <w:t xml:space="preserve"> </w:t>
      </w:r>
      <w:r w:rsidRPr="00215A4C">
        <w:rPr>
          <w:rFonts w:eastAsiaTheme="minorHAnsi" w:hint="eastAsia"/>
          <w:szCs w:val="20"/>
        </w:rPr>
        <w:t>뛰어난</w:t>
      </w:r>
      <w:r w:rsidRPr="00215A4C">
        <w:rPr>
          <w:rFonts w:eastAsiaTheme="minorHAnsi"/>
          <w:szCs w:val="20"/>
        </w:rPr>
        <w:t xml:space="preserve"> </w:t>
      </w:r>
      <w:r w:rsidRPr="00215A4C">
        <w:rPr>
          <w:rFonts w:eastAsiaTheme="minorHAnsi" w:hint="eastAsia"/>
          <w:szCs w:val="20"/>
        </w:rPr>
        <w:t>것으로</w:t>
      </w:r>
      <w:r w:rsidR="000D348D" w:rsidRPr="00215A4C">
        <w:rPr>
          <w:rFonts w:eastAsiaTheme="minorHAnsi"/>
          <w:szCs w:val="20"/>
        </w:rPr>
        <w:t xml:space="preserve"> 보고하였다.</w:t>
      </w:r>
      <w:r w:rsidR="000D348D" w:rsidRPr="000F3174">
        <w:rPr>
          <w:rFonts w:eastAsiaTheme="minorHAnsi"/>
          <w:szCs w:val="20"/>
        </w:rPr>
        <w:fldChar w:fldCharType="begin">
          <w:fldData xml:space="preserve">PEVuZE5vdGU+PENpdGU+PEF1dGhvcj5IZXJybWFubjwvQXV0aG9yPjxZZWFyPjIwMDk8L1llYXI+
PFJlY051bT4xNjA8L1JlY051bT48RGlzcGxheVRleHQ+PHN0eWxlIGZhY2U9InN1cGVyc2NyaXB0
Ij4yNiwyNzwvc3R5bGU+PC9EaXNwbGF5VGV4dD48cmVjb3JkPjxyZWMtbnVtYmVyPjE2MDwvcmVj
LW51bWJlcj48Zm9yZWlnbi1rZXlzPjxrZXkgYXBwPSJFTiIgZGItaWQ9ImZkMmE5ejBmM2VlcDBk
ZXg1enF2ejllMnpzYWU5cmY1ZnBmZSI+MTYwPC9rZXk+PC9mb3JlaWduLWtleXM+PHJlZi10eXBl
IG5hbWU9IkpvdXJuYWwgQXJ0aWNsZSI+MTc8L3JlZi10eXBlPjxjb250cmlidXRvcnM+PGF1dGhv
cnM+PGF1dGhvcj5IZXJybWFubiwgVy4gQS48L2F1dGhvcj48YXV0aG9yPkdlZXJ0c2VuLCBNLiBT
LjwvYXV0aG9yPjwvYXV0aG9ycz48L2NvbnRyaWJ1dG9ycz48YXV0aC1hZGRyZXNzPlByaXZhdGUg
UHJhY3RpY2UsIE11bmljaCwgR2VybWFueS48L2F1dGgtYWRkcmVzcz48dGl0bGVzPjx0aXRsZT5F
ZmZpY2FjeSBhbmQgc2FmZXR5IG9mIGxvcm5veGljYW0gY29tcGFyZWQgd2l0aCBwbGFjZWJvIGFu
ZCBkaWNsb2ZlbmFjIGluIGFjdXRlIHNjaWF0aWNhL2x1bWJvLXNjaWF0aWNhOiBhbiBhbmFseXNp
cyBmcm9tIGEgcmFuZG9taXNlZCwgZG91YmxlLWJsaW5kLCBtdWx0aWNlbnRyZSwgcGFyYWxsZWwt
Z3JvdXAgc3R1ZHk8L3RpdGxlPjxzZWNvbmRhcnktdGl0bGU+SW50IEogQ2xpbiBQcmFjdDwvc2Vj
b25kYXJ5LXRpdGxlPjwvdGl0bGVzPjxwZXJpb2RpY2FsPjxmdWxsLXRpdGxlPkludCBKIENsaW4g
UHJhY3Q8L2Z1bGwtdGl0bGU+PC9wZXJpb2RpY2FsPjxwYWdlcz4xNjEzLTIxPC9wYWdlcz48dm9s
dW1lPjYzPC92b2x1bWU+PG51bWJlcj4xMTwvbnVtYmVyPjxlZGl0aW9uPjIwMDkvMTAvMTc8L2Vk
aXRpb24+PGtleXdvcmRzPjxrZXl3b3JkPkFkb2xlc2NlbnQ8L2tleXdvcmQ+PGtleXdvcmQ+QWR1
bHQ8L2tleXdvcmQ+PGtleXdvcmQ+QWdlZDwva2V5d29yZD48a2V5d29yZD5BbnRpLUluZmxhbW1h
dG9yeSBBZ2VudHMsIE5vbi1TdGVyb2lkYWwvIHRoZXJhcGV1dGljIHVzZTwva2V5d29yZD48a2V5
d29yZD5DeWNsb294eWdlbmFzZSBJbmhpYml0b3JzLyB0aGVyYXBldXRpYyB1c2U8L2tleXdvcmQ+
PGtleXdvcmQ+RGljbG9mZW5hYy8gdGhlcmFwZXV0aWMgdXNlPC9rZXl3b3JkPjxrZXl3b3JkPkRv
dWJsZS1CbGluZCBNZXRob2Q8L2tleXdvcmQ+PGtleXdvcmQ+RmVtYWxlPC9rZXl3b3JkPjxrZXl3
b3JkPkh1bWFuczwva2V5d29yZD48a2V5d29yZD5Mb3cgQmFjayBQYWluL2RydWcgdGhlcmFweTwv
a2V5d29yZD48a2V5d29yZD5NYWxlPC9rZXl3b3JkPjxrZXl3b3JkPk1pZGRsZSBBZ2VkPC9rZXl3
b3JkPjxrZXl3b3JkPlBhaW4gTWVhc3VyZW1lbnQ8L2tleXdvcmQ+PGtleXdvcmQ+UGlyb3hpY2Ft
LyBhbmFsb2dzICZhbXA7IGRlcml2YXRpdmVzL3RoZXJhcGV1dGljIHVzZTwva2V5d29yZD48a2V5
d29yZD5Qcm9zcGVjdGl2ZSBTdHVkaWVzPC9rZXl3b3JkPjxrZXl3b3JkPlNjaWF0aWNhLyBkcnVn
IHRoZXJhcHk8L2tleXdvcmQ+PGtleXdvcmQ+VHJlYXRtZW50IE91dGNvbWU8L2tleXdvcmQ+PGtl
eXdvcmQ+WW91bmcgQWR1bHQ8L2tleXdvcmQ+PC9rZXl3b3Jkcz48ZGF0ZXM+PHllYXI+MjAwOTwv
eWVhcj48cHViLWRhdGVzPjxkYXRlPk5vdjwvZGF0ZT48L3B1Yi1kYXRlcz48L2RhdGVzPjxpc2Ju
PjE3NDItMTI0MSAoRWxlY3Ryb25pYykmI3hEOzEzNjgtNTAzMSAoTGlua2luZyk8L2lzYm4+PGFj
Y2Vzc2lvbi1udW0+MTk4MzI4MTg8L2FjY2Vzc2lvbi1udW0+PHVybHM+PHJlbGF0ZWQtdXJscz48
dXJsPmh0dHA6Ly9vbmxpbmVsaWJyYXJ5LndpbGV5LmNvbS9zdG9yZS8xMC4xMTExL2ouMTc0Mi0x
MjQxLjIwMDkuMDIxODcueC9hc3NldC9qLjE3NDItMTI0MS4yMDA5LjAyMTg3LngucGRmP3Y9MSZh
bXA7dD1pcW1hd2EyaSZhbXA7cz03MjEzNDEyOGRmZmUwMDFmYjg3OGFkNGJjOWE3OGUxYzc1YjQ3
MjhlPC91cmw+PC9yZWxhdGVkLXVybHM+PC91cmxzPjxlbGVjdHJvbmljLXJlc291cmNlLW51bT4x
MC4xMTExL2ouMTc0Mi0xMjQxLjIwMDkuMDIxODcueDwvZWxlY3Ryb25pYy1yZXNvdXJjZS1udW0+
PHJlbW90ZS1kYXRhYmFzZS1wcm92aWRlcj5OTE08L3JlbW90ZS1kYXRhYmFzZS1wcm92aWRlcj48
bGFuZ3VhZ2U+ZW5nPC9sYW5ndWFnZT48L3JlY29yZD48L0NpdGU+PENpdGU+PEF1dGhvcj5EcmVp
c2VyPC9BdXRob3I+PFllYXI+MjAwMTwvWWVhcj48UmVjTnVtPjE1ODwvUmVjTnVtPjxyZWNvcmQ+
PHJlYy1udW1iZXI+MTU4PC9yZWMtbnVtYmVyPjxmb3JlaWduLWtleXM+PGtleSBhcHA9IkVOIiBk
Yi1pZD0iZmQyYTl6MGYzZWVwMGRleDV6cXZ6OWUyenNhZTlyZjVmcGZlIj4xNTg8L2tleT48L2Zv
cmVpZ24ta2V5cz48cmVmLXR5cGUgbmFtZT0iSm91cm5hbCBBcnRpY2xlIj4xNzwvcmVmLXR5cGU+
PGNvbnRyaWJ1dG9ycz48YXV0aG9ycz48YXV0aG9yPkRyZWlzZXIsIFIuIEwuPC9hdXRob3I+PGF1
dGhvcj5MZSBQYXJjLCBKLiBNLjwvYXV0aG9yPjxhdXRob3I+VmVsaWNpdGF0LCBQLjwvYXV0aG9y
PjxhdXRob3I+TGxldSwgUC4gTC48L2F1dGhvcj48L2F1dGhvcnM+PC9jb250cmlidXRvcnM+PGF1
dGgtYWRkcmVzcz5TZXJ2aWNlIGRlIFJodW1hdG9sb2dpZSwgSCBwaXRhbCBBbWJyb2lzZSBQYXJl
LCBCb3Vsb2duZSwgRnJhbmNlLjwvYXV0aC1hZGRyZXNzPjx0aXRsZXM+PHRpdGxlPk9yYWwgbWVs
b3hpY2FtIGlzIGVmZmVjdGl2ZSBpbiBhY3V0ZSBzY2lhdGljYTogdHdvIHJhbmRvbWlzZWQsIGRv
dWJsZS1ibGluZCB0cmlhbHMgdmVyc3VzIHBsYWNlYm8gb3IgZGljbG9mZW5hYzwvdGl0bGU+PHNl
Y29uZGFyeS10aXRsZT5JbmZsYW1tIFJlczwvc2Vjb25kYXJ5LXRpdGxlPjwvdGl0bGVzPjxwZXJp
b2RpY2FsPjxmdWxsLXRpdGxlPkluZmxhbW0gUmVzPC9mdWxsLXRpdGxlPjwvcGVyaW9kaWNhbD48
cGFnZXM+UzE3LTIzPC9wYWdlcz48dm9sdW1lPjUwIFN1cHBsIDE8L3ZvbHVtZT48ZWRpdGlvbj4y
MDAxLzA1LzA4PC9lZGl0aW9uPjxrZXl3b3Jkcz48a2V5d29yZD5BY3V0ZSBEaXNlYXNlPC9rZXl3
b3JkPjxrZXl3b3JkPkFkbWluaXN0cmF0aW9uLCBPcmFsPC9rZXl3b3JkPjxrZXl3b3JkPkFkdWx0
PC9rZXl3b3JkPjxrZXl3b3JkPkFnZWQ8L2tleXdvcmQ+PGtleXdvcmQ+QW50aS1JbmZsYW1tYXRv
cnkgQWdlbnRzLCBOb24tU3Rlcm9pZGFsLyB0aGVyYXBldXRpYyB1c2U8L2tleXdvcmQ+PGtleXdv
cmQ+Q3ljbG9veHlnZW5hc2UgSW5oaWJpdG9ycy8gdGhlcmFwZXV0aWMgdXNlPC9rZXl3b3JkPjxr
ZXl3b3JkPkRpY2xvZmVuYWMvYWR2ZXJzZSBlZmZlY3RzLyB0aGVyYXBldXRpYyB1c2U8L2tleXdv
cmQ+PGtleXdvcmQ+RG91YmxlLUJsaW5kIE1ldGhvZDwva2V5d29yZD48a2V5d29yZD5GZW1hbGU8
L2tleXdvcmQ+PGtleXdvcmQ+SHVtYW5zPC9rZXl3b3JkPjxrZXl3b3JkPk1hbGU8L2tleXdvcmQ+
PGtleXdvcmQ+TWlkZGxlIEFnZWQ8L2tleXdvcmQ+PGtleXdvcmQ+U2NpYXRpY2EvIGRydWcgdGhl
cmFweTwva2V5d29yZD48a2V5d29yZD5UaGlhemluZXMvYWRtaW5pc3RyYXRpb24gJmFtcDsgZG9z
YWdlL2FkdmVyc2UgZWZmZWN0cy8gdGhlcmFwZXV0aWMgdXNlPC9rZXl3b3JkPjxrZXl3b3JkPlRo
aWF6b2xlcy9hZG1pbmlzdHJhdGlvbiAmYW1wOyBkb3NhZ2UvYWR2ZXJzZSBlZmZlY3RzLyB0aGVy
YXBldXRpYyB1c2U8L2tleXdvcmQ+PC9rZXl3b3Jkcz48ZGF0ZXM+PHllYXI+MjAwMTwveWVhcj48
cHViLWRhdGVzPjxkYXRlPk1hcjwvZGF0ZT48L3B1Yi1kYXRlcz48L2RhdGVzPjxpc2JuPjEwMjMt
MzgzMCAoUHJpbnQpJiN4RDsxMDIzLTM4MzAgKExpbmtpbmcpPC9pc2JuPjxhY2Nlc3Npb24tbnVt
PjExMzM5NTE2PC9hY2Nlc3Npb24tbnVtPjx1cmxzPjwvdXJscz48ZWxlY3Ryb25pYy1yZXNvdXJj
ZS1udW0+MTAuMTAwNy9wbDAwMDIyMzc1PC9lbGVjdHJvbmljLXJlc291cmNlLW51bT48cmVtb3Rl
LWRhdGFiYXNlLXByb3ZpZGVyPk5MTTwvcmVtb3RlLWRhdGFiYXNlLXByb3ZpZGVyPjxsYW5ndWFn
ZT5lbmc8L2xhbmd1YWdlPjwvcmVjb3JkPjwvQ2l0ZT48L0VuZE5vdGU+AG==
</w:fldData>
        </w:fldChar>
      </w:r>
      <w:r w:rsidR="00CE3684">
        <w:rPr>
          <w:rFonts w:eastAsiaTheme="minorHAnsi"/>
          <w:szCs w:val="20"/>
        </w:rPr>
        <w:instrText xml:space="preserve"> ADDIN EN.CITE </w:instrText>
      </w:r>
      <w:r w:rsidR="00CE3684">
        <w:rPr>
          <w:rFonts w:eastAsiaTheme="minorHAnsi"/>
          <w:szCs w:val="20"/>
        </w:rPr>
        <w:fldChar w:fldCharType="begin">
          <w:fldData xml:space="preserve">PEVuZE5vdGU+PENpdGU+PEF1dGhvcj5IZXJybWFubjwvQXV0aG9yPjxZZWFyPjIwMDk8L1llYXI+
PFJlY051bT4xNjA8L1JlY051bT48RGlzcGxheVRleHQ+PHN0eWxlIGZhY2U9InN1cGVyc2NyaXB0
Ij4yNiwyNzwvc3R5bGU+PC9EaXNwbGF5VGV4dD48cmVjb3JkPjxyZWMtbnVtYmVyPjE2MDwvcmVj
LW51bWJlcj48Zm9yZWlnbi1rZXlzPjxrZXkgYXBwPSJFTiIgZGItaWQ9ImZkMmE5ejBmM2VlcDBk
ZXg1enF2ejllMnpzYWU5cmY1ZnBmZSI+MTYwPC9rZXk+PC9mb3JlaWduLWtleXM+PHJlZi10eXBl
IG5hbWU9IkpvdXJuYWwgQXJ0aWNsZSI+MTc8L3JlZi10eXBlPjxjb250cmlidXRvcnM+PGF1dGhv
cnM+PGF1dGhvcj5IZXJybWFubiwgVy4gQS48L2F1dGhvcj48YXV0aG9yPkdlZXJ0c2VuLCBNLiBT
LjwvYXV0aG9yPjwvYXV0aG9ycz48L2NvbnRyaWJ1dG9ycz48YXV0aC1hZGRyZXNzPlByaXZhdGUg
UHJhY3RpY2UsIE11bmljaCwgR2VybWFueS48L2F1dGgtYWRkcmVzcz48dGl0bGVzPjx0aXRsZT5F
ZmZpY2FjeSBhbmQgc2FmZXR5IG9mIGxvcm5veGljYW0gY29tcGFyZWQgd2l0aCBwbGFjZWJvIGFu
ZCBkaWNsb2ZlbmFjIGluIGFjdXRlIHNjaWF0aWNhL2x1bWJvLXNjaWF0aWNhOiBhbiBhbmFseXNp
cyBmcm9tIGEgcmFuZG9taXNlZCwgZG91YmxlLWJsaW5kLCBtdWx0aWNlbnRyZSwgcGFyYWxsZWwt
Z3JvdXAgc3R1ZHk8L3RpdGxlPjxzZWNvbmRhcnktdGl0bGU+SW50IEogQ2xpbiBQcmFjdDwvc2Vj
b25kYXJ5LXRpdGxlPjwvdGl0bGVzPjxwZXJpb2RpY2FsPjxmdWxsLXRpdGxlPkludCBKIENsaW4g
UHJhY3Q8L2Z1bGwtdGl0bGU+PC9wZXJpb2RpY2FsPjxwYWdlcz4xNjEzLTIxPC9wYWdlcz48dm9s
dW1lPjYzPC92b2x1bWU+PG51bWJlcj4xMTwvbnVtYmVyPjxlZGl0aW9uPjIwMDkvMTAvMTc8L2Vk
aXRpb24+PGtleXdvcmRzPjxrZXl3b3JkPkFkb2xlc2NlbnQ8L2tleXdvcmQ+PGtleXdvcmQ+QWR1
bHQ8L2tleXdvcmQ+PGtleXdvcmQ+QWdlZDwva2V5d29yZD48a2V5d29yZD5BbnRpLUluZmxhbW1h
dG9yeSBBZ2VudHMsIE5vbi1TdGVyb2lkYWwvIHRoZXJhcGV1dGljIHVzZTwva2V5d29yZD48a2V5
d29yZD5DeWNsb294eWdlbmFzZSBJbmhpYml0b3JzLyB0aGVyYXBldXRpYyB1c2U8L2tleXdvcmQ+
PGtleXdvcmQ+RGljbG9mZW5hYy8gdGhlcmFwZXV0aWMgdXNlPC9rZXl3b3JkPjxrZXl3b3JkPkRv
dWJsZS1CbGluZCBNZXRob2Q8L2tleXdvcmQ+PGtleXdvcmQ+RmVtYWxlPC9rZXl3b3JkPjxrZXl3
b3JkPkh1bWFuczwva2V5d29yZD48a2V5d29yZD5Mb3cgQmFjayBQYWluL2RydWcgdGhlcmFweTwv
a2V5d29yZD48a2V5d29yZD5NYWxlPC9rZXl3b3JkPjxrZXl3b3JkPk1pZGRsZSBBZ2VkPC9rZXl3
b3JkPjxrZXl3b3JkPlBhaW4gTWVhc3VyZW1lbnQ8L2tleXdvcmQ+PGtleXdvcmQ+UGlyb3hpY2Ft
LyBhbmFsb2dzICZhbXA7IGRlcml2YXRpdmVzL3RoZXJhcGV1dGljIHVzZTwva2V5d29yZD48a2V5
d29yZD5Qcm9zcGVjdGl2ZSBTdHVkaWVzPC9rZXl3b3JkPjxrZXl3b3JkPlNjaWF0aWNhLyBkcnVn
IHRoZXJhcHk8L2tleXdvcmQ+PGtleXdvcmQ+VHJlYXRtZW50IE91dGNvbWU8L2tleXdvcmQ+PGtl
eXdvcmQ+WW91bmcgQWR1bHQ8L2tleXdvcmQ+PC9rZXl3b3Jkcz48ZGF0ZXM+PHllYXI+MjAwOTwv
eWVhcj48cHViLWRhdGVzPjxkYXRlPk5vdjwvZGF0ZT48L3B1Yi1kYXRlcz48L2RhdGVzPjxpc2Ju
PjE3NDItMTI0MSAoRWxlY3Ryb25pYykmI3hEOzEzNjgtNTAzMSAoTGlua2luZyk8L2lzYm4+PGFj
Y2Vzc2lvbi1udW0+MTk4MzI4MTg8L2FjY2Vzc2lvbi1udW0+PHVybHM+PHJlbGF0ZWQtdXJscz48
dXJsPmh0dHA6Ly9vbmxpbmVsaWJyYXJ5LndpbGV5LmNvbS9zdG9yZS8xMC4xMTExL2ouMTc0Mi0x
MjQxLjIwMDkuMDIxODcueC9hc3NldC9qLjE3NDItMTI0MS4yMDA5LjAyMTg3LngucGRmP3Y9MSZh
bXA7dD1pcW1hd2EyaSZhbXA7cz03MjEzNDEyOGRmZmUwMDFmYjg3OGFkNGJjOWE3OGUxYzc1YjQ3
MjhlPC91cmw+PC9yZWxhdGVkLXVybHM+PC91cmxzPjxlbGVjdHJvbmljLXJlc291cmNlLW51bT4x
MC4xMTExL2ouMTc0Mi0xMjQxLjIwMDkuMDIxODcueDwvZWxlY3Ryb25pYy1yZXNvdXJjZS1udW0+
PHJlbW90ZS1kYXRhYmFzZS1wcm92aWRlcj5OTE08L3JlbW90ZS1kYXRhYmFzZS1wcm92aWRlcj48
bGFuZ3VhZ2U+ZW5nPC9sYW5ndWFnZT48L3JlY29yZD48L0NpdGU+PENpdGU+PEF1dGhvcj5EcmVp
c2VyPC9BdXRob3I+PFllYXI+MjAwMTwvWWVhcj48UmVjTnVtPjE1ODwvUmVjTnVtPjxyZWNvcmQ+
PHJlYy1udW1iZXI+MTU4PC9yZWMtbnVtYmVyPjxmb3JlaWduLWtleXM+PGtleSBhcHA9IkVOIiBk
Yi1pZD0iZmQyYTl6MGYzZWVwMGRleDV6cXZ6OWUyenNhZTlyZjVmcGZlIj4xNTg8L2tleT48L2Zv
cmVpZ24ta2V5cz48cmVmLXR5cGUgbmFtZT0iSm91cm5hbCBBcnRpY2xlIj4xNzwvcmVmLXR5cGU+
PGNvbnRyaWJ1dG9ycz48YXV0aG9ycz48YXV0aG9yPkRyZWlzZXIsIFIuIEwuPC9hdXRob3I+PGF1
dGhvcj5MZSBQYXJjLCBKLiBNLjwvYXV0aG9yPjxhdXRob3I+VmVsaWNpdGF0LCBQLjwvYXV0aG9y
PjxhdXRob3I+TGxldSwgUC4gTC48L2F1dGhvcj48L2F1dGhvcnM+PC9jb250cmlidXRvcnM+PGF1
dGgtYWRkcmVzcz5TZXJ2aWNlIGRlIFJodW1hdG9sb2dpZSwgSCBwaXRhbCBBbWJyb2lzZSBQYXJl
LCBCb3Vsb2duZSwgRnJhbmNlLjwvYXV0aC1hZGRyZXNzPjx0aXRsZXM+PHRpdGxlPk9yYWwgbWVs
b3hpY2FtIGlzIGVmZmVjdGl2ZSBpbiBhY3V0ZSBzY2lhdGljYTogdHdvIHJhbmRvbWlzZWQsIGRv
dWJsZS1ibGluZCB0cmlhbHMgdmVyc3VzIHBsYWNlYm8gb3IgZGljbG9mZW5hYzwvdGl0bGU+PHNl
Y29uZGFyeS10aXRsZT5JbmZsYW1tIFJlczwvc2Vjb25kYXJ5LXRpdGxlPjwvdGl0bGVzPjxwZXJp
b2RpY2FsPjxmdWxsLXRpdGxlPkluZmxhbW0gUmVzPC9mdWxsLXRpdGxlPjwvcGVyaW9kaWNhbD48
cGFnZXM+UzE3LTIzPC9wYWdlcz48dm9sdW1lPjUwIFN1cHBsIDE8L3ZvbHVtZT48ZWRpdGlvbj4y
MDAxLzA1LzA4PC9lZGl0aW9uPjxrZXl3b3Jkcz48a2V5d29yZD5BY3V0ZSBEaXNlYXNlPC9rZXl3
b3JkPjxrZXl3b3JkPkFkbWluaXN0cmF0aW9uLCBPcmFsPC9rZXl3b3JkPjxrZXl3b3JkPkFkdWx0
PC9rZXl3b3JkPjxrZXl3b3JkPkFnZWQ8L2tleXdvcmQ+PGtleXdvcmQ+QW50aS1JbmZsYW1tYXRv
cnkgQWdlbnRzLCBOb24tU3Rlcm9pZGFsLyB0aGVyYXBldXRpYyB1c2U8L2tleXdvcmQ+PGtleXdv
cmQ+Q3ljbG9veHlnZW5hc2UgSW5oaWJpdG9ycy8gdGhlcmFwZXV0aWMgdXNlPC9rZXl3b3JkPjxr
ZXl3b3JkPkRpY2xvZmVuYWMvYWR2ZXJzZSBlZmZlY3RzLyB0aGVyYXBldXRpYyB1c2U8L2tleXdv
cmQ+PGtleXdvcmQ+RG91YmxlLUJsaW5kIE1ldGhvZDwva2V5d29yZD48a2V5d29yZD5GZW1hbGU8
L2tleXdvcmQ+PGtleXdvcmQ+SHVtYW5zPC9rZXl3b3JkPjxrZXl3b3JkPk1hbGU8L2tleXdvcmQ+
PGtleXdvcmQ+TWlkZGxlIEFnZWQ8L2tleXdvcmQ+PGtleXdvcmQ+U2NpYXRpY2EvIGRydWcgdGhl
cmFweTwva2V5d29yZD48a2V5d29yZD5UaGlhemluZXMvYWRtaW5pc3RyYXRpb24gJmFtcDsgZG9z
YWdlL2FkdmVyc2UgZWZmZWN0cy8gdGhlcmFwZXV0aWMgdXNlPC9rZXl3b3JkPjxrZXl3b3JkPlRo
aWF6b2xlcy9hZG1pbmlzdHJhdGlvbiAmYW1wOyBkb3NhZ2UvYWR2ZXJzZSBlZmZlY3RzLyB0aGVy
YXBldXRpYyB1c2U8L2tleXdvcmQ+PC9rZXl3b3Jkcz48ZGF0ZXM+PHllYXI+MjAwMTwveWVhcj48
cHViLWRhdGVzPjxkYXRlPk1hcjwvZGF0ZT48L3B1Yi1kYXRlcz48L2RhdGVzPjxpc2JuPjEwMjMt
MzgzMCAoUHJpbnQpJiN4RDsxMDIzLTM4MzAgKExpbmtpbmcpPC9pc2JuPjxhY2Nlc3Npb24tbnVt
PjExMzM5NTE2PC9hY2Nlc3Npb24tbnVtPjx1cmxzPjwvdXJscz48ZWxlY3Ryb25pYy1yZXNvdXJj
ZS1udW0+MTAuMTAwNy9wbDAwMDIyMzc1PC9lbGVjdHJvbmljLXJlc291cmNlLW51bT48cmVtb3Rl
LWRhdGFiYXNlLXByb3ZpZGVyPk5MTTwvcmVtb3RlLWRhdGFiYXNlLXByb3ZpZGVyPjxsYW5ndWFn
ZT5lbmc8L2xhbmd1YWdlPjwvcmVjb3JkPjwvQ2l0ZT48L0VuZE5vdGU+AG==
</w:fldData>
        </w:fldChar>
      </w:r>
      <w:r w:rsidR="00CE3684">
        <w:rPr>
          <w:rFonts w:eastAsiaTheme="minorHAnsi"/>
          <w:szCs w:val="20"/>
        </w:rPr>
        <w:instrText xml:space="preserve"> ADDIN EN.CITE.DATA </w:instrText>
      </w:r>
      <w:r w:rsidR="00CE3684">
        <w:rPr>
          <w:rFonts w:eastAsiaTheme="minorHAnsi"/>
          <w:szCs w:val="20"/>
        </w:rPr>
      </w:r>
      <w:r w:rsidR="00CE3684">
        <w:rPr>
          <w:rFonts w:eastAsiaTheme="minorHAnsi"/>
          <w:szCs w:val="20"/>
        </w:rPr>
        <w:fldChar w:fldCharType="end"/>
      </w:r>
      <w:r w:rsidR="000D348D" w:rsidRPr="000F3174">
        <w:rPr>
          <w:rFonts w:eastAsiaTheme="minorHAnsi"/>
          <w:szCs w:val="20"/>
        </w:rPr>
      </w:r>
      <w:r w:rsidR="000D348D" w:rsidRPr="000F3174">
        <w:rPr>
          <w:rFonts w:eastAsiaTheme="minorHAnsi"/>
          <w:szCs w:val="20"/>
        </w:rPr>
        <w:fldChar w:fldCharType="separate"/>
      </w:r>
      <w:hyperlink w:anchor="_ENREF_26" w:tooltip="Herrmann, 2009 #160" w:history="1">
        <w:r w:rsidR="008B3538" w:rsidRPr="00CE3684">
          <w:rPr>
            <w:rFonts w:eastAsiaTheme="minorHAnsi"/>
            <w:noProof/>
            <w:szCs w:val="20"/>
            <w:vertAlign w:val="superscript"/>
          </w:rPr>
          <w:t>26</w:t>
        </w:r>
      </w:hyperlink>
      <w:r w:rsidR="00CE3684" w:rsidRPr="00CE3684">
        <w:rPr>
          <w:rFonts w:eastAsiaTheme="minorHAnsi"/>
          <w:noProof/>
          <w:szCs w:val="20"/>
          <w:vertAlign w:val="superscript"/>
        </w:rPr>
        <w:t>,</w:t>
      </w:r>
      <w:hyperlink w:anchor="_ENREF_27" w:tooltip="Dreiser, 2001 #158" w:history="1">
        <w:r w:rsidR="008B3538" w:rsidRPr="00CE3684">
          <w:rPr>
            <w:rFonts w:eastAsiaTheme="minorHAnsi"/>
            <w:noProof/>
            <w:szCs w:val="20"/>
            <w:vertAlign w:val="superscript"/>
          </w:rPr>
          <w:t>27</w:t>
        </w:r>
      </w:hyperlink>
      <w:r w:rsidR="000D348D" w:rsidRPr="000F3174">
        <w:rPr>
          <w:rFonts w:eastAsiaTheme="minorHAnsi"/>
          <w:szCs w:val="20"/>
        </w:rPr>
        <w:fldChar w:fldCharType="end"/>
      </w:r>
      <w:r w:rsidR="000D348D" w:rsidRPr="00215A4C">
        <w:rPr>
          <w:rFonts w:eastAsiaTheme="minorHAnsi"/>
          <w:szCs w:val="20"/>
        </w:rPr>
        <w:t xml:space="preserve"> </w:t>
      </w:r>
      <w:r w:rsidRPr="00215A4C">
        <w:rPr>
          <w:rFonts w:eastAsiaTheme="minorHAnsi" w:hint="eastAsia"/>
          <w:szCs w:val="20"/>
        </w:rPr>
        <w:t>반면</w:t>
      </w:r>
      <w:r w:rsidRPr="00215A4C">
        <w:rPr>
          <w:rFonts w:eastAsiaTheme="minorHAnsi"/>
          <w:szCs w:val="20"/>
        </w:rPr>
        <w:t xml:space="preserve"> 투약 4주까지 추적관찰한 연구에서는</w:t>
      </w:r>
      <w:r w:rsidR="0032606B" w:rsidRPr="0032606B">
        <w:rPr>
          <w:rFonts w:eastAsiaTheme="minorHAnsi" w:hint="eastAsia"/>
          <w:szCs w:val="20"/>
        </w:rPr>
        <w:t xml:space="preserve"> </w:t>
      </w:r>
      <w:r w:rsidR="0032606B" w:rsidRPr="00215A4C">
        <w:rPr>
          <w:rFonts w:eastAsiaTheme="minorHAnsi" w:hint="eastAsia"/>
          <w:szCs w:val="20"/>
        </w:rPr>
        <w:t>비스테로이드항염증제의</w:t>
      </w:r>
      <w:r w:rsidR="0032606B" w:rsidRPr="00215A4C">
        <w:rPr>
          <w:rFonts w:eastAsiaTheme="minorHAnsi"/>
          <w:szCs w:val="20"/>
        </w:rPr>
        <w:t xml:space="preserve"> </w:t>
      </w:r>
      <w:r w:rsidR="0032606B">
        <w:rPr>
          <w:rFonts w:eastAsiaTheme="minorHAnsi" w:hint="eastAsia"/>
          <w:szCs w:val="20"/>
        </w:rPr>
        <w:t xml:space="preserve">임상적인 </w:t>
      </w:r>
      <w:r w:rsidR="0032606B" w:rsidRPr="00215A4C">
        <w:rPr>
          <w:rFonts w:eastAsiaTheme="minorHAnsi" w:hint="eastAsia"/>
          <w:szCs w:val="20"/>
        </w:rPr>
        <w:t>효과가</w:t>
      </w:r>
      <w:r w:rsidRPr="00215A4C">
        <w:rPr>
          <w:rFonts w:eastAsiaTheme="minorHAnsi"/>
          <w:szCs w:val="20"/>
        </w:rPr>
        <w:t xml:space="preserve"> </w:t>
      </w:r>
      <w:r w:rsidR="000D348D" w:rsidRPr="00215A4C">
        <w:rPr>
          <w:rFonts w:eastAsiaTheme="minorHAnsi" w:hint="eastAsia"/>
          <w:szCs w:val="20"/>
        </w:rPr>
        <w:t>위약군</w:t>
      </w:r>
      <w:r w:rsidRPr="00215A4C">
        <w:rPr>
          <w:rFonts w:eastAsiaTheme="minorHAnsi" w:hint="eastAsia"/>
          <w:szCs w:val="20"/>
        </w:rPr>
        <w:t>에</w:t>
      </w:r>
      <w:r w:rsidRPr="00215A4C">
        <w:rPr>
          <w:rFonts w:eastAsiaTheme="minorHAnsi"/>
          <w:szCs w:val="20"/>
        </w:rPr>
        <w:t xml:space="preserve"> </w:t>
      </w:r>
      <w:r w:rsidRPr="00215A4C">
        <w:rPr>
          <w:rFonts w:eastAsiaTheme="minorHAnsi" w:hint="eastAsia"/>
          <w:szCs w:val="20"/>
        </w:rPr>
        <w:t>비하여</w:t>
      </w:r>
      <w:r w:rsidR="000D348D" w:rsidRPr="00215A4C">
        <w:rPr>
          <w:rFonts w:eastAsiaTheme="minorHAnsi"/>
          <w:szCs w:val="20"/>
        </w:rPr>
        <w:t xml:space="preserve"> </w:t>
      </w:r>
      <w:r w:rsidRPr="00215A4C">
        <w:rPr>
          <w:rFonts w:eastAsiaTheme="minorHAnsi" w:hint="eastAsia"/>
          <w:szCs w:val="20"/>
        </w:rPr>
        <w:t>유의한</w:t>
      </w:r>
      <w:r w:rsidR="000D348D" w:rsidRPr="00215A4C">
        <w:rPr>
          <w:rFonts w:eastAsiaTheme="minorHAnsi"/>
          <w:szCs w:val="20"/>
        </w:rPr>
        <w:t xml:space="preserve"> 차이가 없었다.</w:t>
      </w:r>
      <w:hyperlink w:anchor="_ENREF_8" w:tooltip="Weber, 1993 #172" w:history="1">
        <w:r w:rsidR="008B3538" w:rsidRPr="000F3174">
          <w:rPr>
            <w:rFonts w:eastAsiaTheme="minorHAnsi"/>
            <w:szCs w:val="20"/>
          </w:rPr>
          <w:fldChar w:fldCharType="begin"/>
        </w:r>
        <w:r w:rsidR="008B3538">
          <w:rPr>
            <w:rFonts w:eastAsiaTheme="minorHAnsi"/>
            <w:szCs w:val="20"/>
          </w:rPr>
          <w:instrText xml:space="preserve"> ADDIN EN.CITE &lt;EndNote&gt;&lt;Cite&gt;&lt;Author&gt;Weber&lt;/Author&gt;&lt;Year&gt;1993&lt;/Year&gt;&lt;RecNum&gt;172&lt;/RecNum&gt;&lt;DisplayText&gt;&lt;style face="superscript"&gt;8&lt;/style&gt;&lt;/DisplayText&gt;&lt;record&gt;&lt;rec-number&gt;172&lt;/rec-number&gt;&lt;foreign-keys&gt;&lt;key app="EN" db-id="fd2a9z0f3eep0dex5zqvz9e2zsae9rf5fpfe"&gt;172&lt;/key&gt;&lt;/foreign-keys&gt;&lt;ref-type name="Journal Article"&gt;17&lt;/ref-type&gt;&lt;contributors&gt;&lt;authors&gt;&lt;author&gt;Weber, H.&lt;/author&gt;&lt;author&gt;Holme, I.&lt;/author&gt;&lt;author&gt;Amlie, E.&lt;/author&gt;&lt;/authors&gt;&lt;/contributors&gt;&lt;auth-address&gt;Neurological Department, Ullevaal Hospital, Oslo, Norway.&lt;/auth-address&gt;&lt;titles&gt;&lt;title&gt;The natural course of acute sciatica with nerve root symptoms in a double-blind placebo-controlled trial evaluating the effect of piroxicam&lt;/title&gt;&lt;secondary-title&gt;Spine (Phila Pa 1976)&lt;/secondary-title&gt;&lt;/titles&gt;&lt;periodical&gt;&lt;full-title&gt;Spine (Phila Pa 1976)&lt;/full-title&gt;&lt;/periodical&gt;&lt;pages&gt;1433-8&lt;/pages&gt;&lt;volume&gt;18&lt;/volume&gt;&lt;number&gt;11&lt;/number&gt;&lt;edition&gt;1993/09/01&lt;/edition&gt;&lt;keywords&gt;&lt;keyword&gt;Adult&lt;/keyword&gt;&lt;keyword&gt;Aged&lt;/keyword&gt;&lt;keyword&gt;Double-Blind Method&lt;/keyword&gt;&lt;keyword&gt;Female&lt;/keyword&gt;&lt;keyword&gt;Humans&lt;/keyword&gt;&lt;keyword&gt;Low Back Pain/ drug therapy/epidemiology&lt;/keyword&gt;&lt;keyword&gt;Male&lt;/keyword&gt;&lt;keyword&gt;Middle Aged&lt;/keyword&gt;&lt;keyword&gt;Nerve Compression Syndromes/ drug therapy/epidemiology&lt;/keyword&gt;&lt;keyword&gt;Pain Measurement&lt;/keyword&gt;&lt;keyword&gt;Piroxicam/ therapeutic use&lt;/keyword&gt;&lt;keyword&gt;Sciatica/ drug therapy/epidemiology&lt;/keyword&gt;&lt;keyword&gt;Spinal Nerve Roots&lt;/keyword&gt;&lt;/keywords&gt;&lt;dates&gt;&lt;year&gt;1993&lt;/year&gt;&lt;pub-dates&gt;&lt;date&gt;Sep 1&lt;/date&gt;&lt;/pub-dates&gt;&lt;/dates&gt;&lt;isbn&gt;0362-2436 (Print)&amp;#xD;0362-2436 (Linking)&lt;/isbn&gt;&lt;accession-num&gt;8235813&lt;/accession-num&gt;&lt;urls&gt;&lt;/urls&gt;&lt;remote-database-provider&gt;NLM&lt;/remote-database-provider&gt;&lt;language&gt;eng&lt;/language&gt;&lt;/record&gt;&lt;/Cite&gt;&lt;/EndNote&gt;</w:instrText>
        </w:r>
        <w:r w:rsidR="008B3538" w:rsidRPr="000F3174">
          <w:rPr>
            <w:rFonts w:eastAsiaTheme="minorHAnsi"/>
            <w:szCs w:val="20"/>
          </w:rPr>
          <w:fldChar w:fldCharType="separate"/>
        </w:r>
        <w:r w:rsidR="008B3538" w:rsidRPr="00CE3684">
          <w:rPr>
            <w:rFonts w:eastAsiaTheme="minorHAnsi"/>
            <w:noProof/>
            <w:szCs w:val="20"/>
            <w:vertAlign w:val="superscript"/>
          </w:rPr>
          <w:t>8</w:t>
        </w:r>
        <w:r w:rsidR="008B3538" w:rsidRPr="000F3174">
          <w:rPr>
            <w:rFonts w:eastAsiaTheme="minorHAnsi"/>
            <w:szCs w:val="20"/>
          </w:rPr>
          <w:fldChar w:fldCharType="end"/>
        </w:r>
      </w:hyperlink>
      <w:r w:rsidR="000D348D" w:rsidRPr="00215A4C">
        <w:rPr>
          <w:rFonts w:eastAsiaTheme="minorHAnsi"/>
          <w:szCs w:val="20"/>
        </w:rPr>
        <w:t xml:space="preserve"> </w:t>
      </w:r>
      <w:r w:rsidR="00173BF8" w:rsidRPr="00215A4C">
        <w:rPr>
          <w:rFonts w:eastAsiaTheme="minorHAnsi"/>
          <w:szCs w:val="20"/>
        </w:rPr>
        <w:t xml:space="preserve">Rasmussen-Barr 등의 </w:t>
      </w:r>
      <w:r w:rsidR="001256B6" w:rsidRPr="00215A4C">
        <w:rPr>
          <w:rFonts w:eastAsiaTheme="minorHAnsi" w:hint="eastAsia"/>
          <w:szCs w:val="20"/>
        </w:rPr>
        <w:t>체계적</w:t>
      </w:r>
      <w:r w:rsidR="001256B6" w:rsidRPr="00215A4C">
        <w:rPr>
          <w:rFonts w:eastAsiaTheme="minorHAnsi"/>
          <w:szCs w:val="20"/>
        </w:rPr>
        <w:t xml:space="preserve"> </w:t>
      </w:r>
      <w:r w:rsidR="001256B6" w:rsidRPr="00215A4C">
        <w:rPr>
          <w:rFonts w:eastAsiaTheme="minorHAnsi" w:hint="eastAsia"/>
          <w:szCs w:val="20"/>
        </w:rPr>
        <w:t>고찰</w:t>
      </w:r>
      <w:r w:rsidR="000D348D" w:rsidRPr="00215A4C">
        <w:rPr>
          <w:rFonts w:eastAsiaTheme="minorHAnsi" w:hint="eastAsia"/>
          <w:szCs w:val="20"/>
        </w:rPr>
        <w:t>에서는</w:t>
      </w:r>
      <w:r w:rsidR="000D348D" w:rsidRPr="00215A4C">
        <w:rPr>
          <w:rFonts w:eastAsiaTheme="minorHAnsi"/>
          <w:szCs w:val="20"/>
        </w:rPr>
        <w:t xml:space="preserve"> </w:t>
      </w:r>
      <w:r w:rsidR="00173BF8" w:rsidRPr="00215A4C">
        <w:rPr>
          <w:rFonts w:eastAsiaTheme="minorHAnsi"/>
          <w:szCs w:val="20"/>
        </w:rPr>
        <w:t>비스테로이드항</w:t>
      </w:r>
      <w:r w:rsidR="00173BF8" w:rsidRPr="00215A4C">
        <w:rPr>
          <w:rFonts w:eastAsiaTheme="minorHAnsi" w:hint="eastAsia"/>
          <w:szCs w:val="20"/>
        </w:rPr>
        <w:t>염증제의</w:t>
      </w:r>
      <w:r w:rsidR="00173BF8" w:rsidRPr="00215A4C">
        <w:rPr>
          <w:rFonts w:eastAsiaTheme="minorHAnsi"/>
          <w:szCs w:val="20"/>
        </w:rPr>
        <w:t xml:space="preserve"> </w:t>
      </w:r>
      <w:r w:rsidR="000D348D" w:rsidRPr="00215A4C">
        <w:rPr>
          <w:rFonts w:eastAsiaTheme="minorHAnsi" w:hint="eastAsia"/>
          <w:szCs w:val="20"/>
        </w:rPr>
        <w:t>통증경감에</w:t>
      </w:r>
      <w:r w:rsidR="000D348D" w:rsidRPr="00215A4C">
        <w:rPr>
          <w:rFonts w:eastAsiaTheme="minorHAnsi"/>
          <w:szCs w:val="20"/>
        </w:rPr>
        <w:t xml:space="preserve"> </w:t>
      </w:r>
      <w:r w:rsidR="000D348D" w:rsidRPr="00215A4C">
        <w:rPr>
          <w:rFonts w:eastAsiaTheme="minorHAnsi" w:hint="eastAsia"/>
          <w:szCs w:val="20"/>
        </w:rPr>
        <w:t>대</w:t>
      </w:r>
      <w:r w:rsidR="00173BF8" w:rsidRPr="00215A4C">
        <w:rPr>
          <w:rFonts w:eastAsiaTheme="minorHAnsi" w:hint="eastAsia"/>
          <w:szCs w:val="20"/>
        </w:rPr>
        <w:t>한</w:t>
      </w:r>
      <w:r w:rsidR="000D348D" w:rsidRPr="00215A4C">
        <w:rPr>
          <w:rFonts w:eastAsiaTheme="minorHAnsi"/>
          <w:szCs w:val="20"/>
        </w:rPr>
        <w:t xml:space="preserve"> 근거수준</w:t>
      </w:r>
      <w:r w:rsidR="002404F9" w:rsidRPr="00215A4C">
        <w:rPr>
          <w:rFonts w:eastAsiaTheme="minorHAnsi"/>
          <w:szCs w:val="20"/>
        </w:rPr>
        <w:t xml:space="preserve">을 </w:t>
      </w:r>
      <w:r w:rsidR="000D348D" w:rsidRPr="00215A4C">
        <w:rPr>
          <w:rFonts w:eastAsiaTheme="minorHAnsi" w:hint="eastAsia"/>
          <w:szCs w:val="20"/>
        </w:rPr>
        <w:t>낮</w:t>
      </w:r>
      <w:r w:rsidR="002404F9" w:rsidRPr="00215A4C">
        <w:rPr>
          <w:rFonts w:eastAsiaTheme="minorHAnsi" w:hint="eastAsia"/>
          <w:szCs w:val="20"/>
        </w:rPr>
        <w:t>다고</w:t>
      </w:r>
      <w:r w:rsidR="000D348D" w:rsidRPr="00215A4C">
        <w:rPr>
          <w:rFonts w:eastAsiaTheme="minorHAnsi"/>
          <w:szCs w:val="20"/>
        </w:rPr>
        <w:t xml:space="preserve"> 평가하였다.</w:t>
      </w:r>
      <w:hyperlink w:anchor="_ENREF_28" w:tooltip="Rasmussen-Barr, 2016 #167" w:history="1">
        <w:r w:rsidR="008B3538" w:rsidRPr="000F3174">
          <w:rPr>
            <w:rFonts w:eastAsiaTheme="minorHAnsi"/>
            <w:szCs w:val="20"/>
          </w:rPr>
          <w:fldChar w:fldCharType="begin">
            <w:fldData xml:space="preserve">PEVuZE5vdGU+PENpdGU+PEF1dGhvcj5SYXNtdXNzZW4tQmFycjwvQXV0aG9yPjxZZWFyPjIwMTY8
L1llYXI+PFJlY051bT4xNjc8L1JlY051bT48RGlzcGxheVRleHQ+PHN0eWxlIGZhY2U9InN1cGVy
c2NyaXB0Ij4yODwvc3R5bGU+PC9EaXNwbGF5VGV4dD48cmVjb3JkPjxyZWMtbnVtYmVyPjE2Nzwv
cmVjLW51bWJlcj48Zm9yZWlnbi1rZXlzPjxrZXkgYXBwPSJFTiIgZGItaWQ9ImZkMmE5ejBmM2Vl
cDBkZXg1enF2ejllMnpzYWU5cmY1ZnBmZSI+MTY3PC9rZXk+PC9mb3JlaWduLWtleXM+PHJlZi10
eXBlIG5hbWU9IkpvdXJuYWwgQXJ0aWNsZSI+MTc8L3JlZi10eXBlPjxjb250cmlidXRvcnM+PGF1
dGhvcnM+PGF1dGhvcj5SYXNtdXNzZW4tQmFyciwgRS48L2F1dGhvcj48YXV0aG9yPkhlbGQsIFUu
PC9hdXRob3I+PGF1dGhvcj5Hcm9vdGVuLCBXLiBKLjwvYXV0aG9yPjxhdXRob3I+Um9lbG9mcywg
UC4gRC48L2F1dGhvcj48YXV0aG9yPktvZXMsIEIuIFcuPC9hdXRob3I+PGF1dGhvcj52YW4gVHVs
ZGVyLCBNLiBXLjwvYXV0aG9yPjxhdXRob3I+V2VydGxpLCBNLiBNLjwvYXV0aG9yPjwvYXV0aG9y
cz48L2NvbnRyaWJ1dG9ycz48YXV0aC1hZGRyZXNzPkluc3RpdHV0ZSBvZiBFbnZpcm9ubWVudGFs
IE1lZGljaW5lLCBLYXJvbGluc2thIEluc3RpdHV0ZXQsIEJveCAyMTAsIFNFLTE3MTc3LCBTdG9j
a2hvbG0sIFN3ZWRlbi48L2F1dGgtYWRkcmVzcz48dGl0bGVzPjx0aXRsZT5Ob24tc3Rlcm9pZGFs
IGFudGktaW5mbGFtbWF0b3J5IGRydWdzIGZvciBzY2lhdGljYT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TIzODI8L3BhZ2VzPjx2b2x1bWU+MTA8L3ZvbHVtZT48ZWRpdGlvbj4y
MDE2LzExLzAyPC9lZGl0aW9uPjxrZXl3b3Jkcz48a2V5d29yZD5BbnRpLUluZmxhbW1hdG9yeSBB
Z2VudHMsIE5vbi1TdGVyb2lkYWwvKnRoZXJhcGV1dGljIHVzZTwva2V5d29yZD48a2V5d29yZD5D
eWNsb294eWdlbmFzZSBJbmhpYml0b3JzL3RoZXJhcGV1dGljIHVzZTwva2V5d29yZD48a2V5d29y
ZD5IdW1hbnM8L2tleXdvcmQ+PGtleXdvcmQ+UmFuZG9taXplZCBDb250cm9sbGVkIFRyaWFscyBh
cyBUb3BpYzwva2V5d29yZD48a2V5d29yZD5TY2lhdGljYS8qZHJ1ZyB0aGVyYXB5PC9rZXl3b3Jk
Pjwva2V5d29yZHM+PGRhdGVzPjx5ZWFyPjIwMTY8L3llYXI+PHB1Yi1kYXRlcz48ZGF0ZT5PY3Qg
MTU8L2RhdGU+PC9wdWItZGF0ZXM+PC9kYXRlcz48aXNibj4xMzYxLTYxMzc8L2lzYm4+PGFjY2Vz
c2lvbi1udW0+Mjc3NDM0MDU8L2FjY2Vzc2lvbi1udW0+PHVybHM+PHJlbGF0ZWQtdXJscz48dXJs
Pmh0dHA6Ly9vbmxpbmVsaWJyYXJ5LndpbGV5LmNvbS9zdG9yZS8xMC4xMDAyLzE0NjUxODU4LkNE
MDEyMzgyL2Fzc2V0L0NEMDEyMzgyLnBkZj92PTEmYW1wO3Q9ajVnY295N2UmYW1wO3M9NjZjNWRi
MzA2ZDk0YWExZGI5OGZkMjcwNjY3NmY1OTBmMjVmN2VmNDwvdXJsPjwvcmVsYXRlZC11cmxzPjwv
dXJscz48ZWxlY3Ryb25pYy1yZXNvdXJjZS1udW0+MTAuMTAwMi8xNDY1MTg1OC5jZDAxMjM4Mjwv
ZWxlY3Ryb25pYy1yZXNvdXJjZS1udW0+PHJlbW90ZS1kYXRhYmFzZS1wcm92aWRlcj5OTE08L3Jl
bW90ZS1kYXRhYmFzZS1wcm92aWRlcj48bGFuZ3VhZ2U+ZW5nPC9sYW5ndWFnZT48L3JlY29yZD48
L0NpdGU+PC9FbmROb3RlPn==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SYXNtdXNzZW4tQmFycjwvQXV0aG9yPjxZZWFyPjIwMTY8
L1llYXI+PFJlY051bT4xNjc8L1JlY051bT48RGlzcGxheVRleHQ+PHN0eWxlIGZhY2U9InN1cGVy
c2NyaXB0Ij4yODwvc3R5bGU+PC9EaXNwbGF5VGV4dD48cmVjb3JkPjxyZWMtbnVtYmVyPjE2Nzwv
cmVjLW51bWJlcj48Zm9yZWlnbi1rZXlzPjxrZXkgYXBwPSJFTiIgZGItaWQ9ImZkMmE5ejBmM2Vl
cDBkZXg1enF2ejllMnpzYWU5cmY1ZnBmZSI+MTY3PC9rZXk+PC9mb3JlaWduLWtleXM+PHJlZi10
eXBlIG5hbWU9IkpvdXJuYWwgQXJ0aWNsZSI+MTc8L3JlZi10eXBlPjxjb250cmlidXRvcnM+PGF1
dGhvcnM+PGF1dGhvcj5SYXNtdXNzZW4tQmFyciwgRS48L2F1dGhvcj48YXV0aG9yPkhlbGQsIFUu
PC9hdXRob3I+PGF1dGhvcj5Hcm9vdGVuLCBXLiBKLjwvYXV0aG9yPjxhdXRob3I+Um9lbG9mcywg
UC4gRC48L2F1dGhvcj48YXV0aG9yPktvZXMsIEIuIFcuPC9hdXRob3I+PGF1dGhvcj52YW4gVHVs
ZGVyLCBNLiBXLjwvYXV0aG9yPjxhdXRob3I+V2VydGxpLCBNLiBNLjwvYXV0aG9yPjwvYXV0aG9y
cz48L2NvbnRyaWJ1dG9ycz48YXV0aC1hZGRyZXNzPkluc3RpdHV0ZSBvZiBFbnZpcm9ubWVudGFs
IE1lZGljaW5lLCBLYXJvbGluc2thIEluc3RpdHV0ZXQsIEJveCAyMTAsIFNFLTE3MTc3LCBTdG9j
a2hvbG0sIFN3ZWRlbi48L2F1dGgtYWRkcmVzcz48dGl0bGVzPjx0aXRsZT5Ob24tc3Rlcm9pZGFs
IGFudGktaW5mbGFtbWF0b3J5IGRydWdzIGZvciBzY2lhdGljYT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TIzODI8L3BhZ2VzPjx2b2x1bWU+MTA8L3ZvbHVtZT48ZWRpdGlvbj4y
MDE2LzExLzAyPC9lZGl0aW9uPjxrZXl3b3Jkcz48a2V5d29yZD5BbnRpLUluZmxhbW1hdG9yeSBB
Z2VudHMsIE5vbi1TdGVyb2lkYWwvKnRoZXJhcGV1dGljIHVzZTwva2V5d29yZD48a2V5d29yZD5D
eWNsb294eWdlbmFzZSBJbmhpYml0b3JzL3RoZXJhcGV1dGljIHVzZTwva2V5d29yZD48a2V5d29y
ZD5IdW1hbnM8L2tleXdvcmQ+PGtleXdvcmQ+UmFuZG9taXplZCBDb250cm9sbGVkIFRyaWFscyBh
cyBUb3BpYzwva2V5d29yZD48a2V5d29yZD5TY2lhdGljYS8qZHJ1ZyB0aGVyYXB5PC9rZXl3b3Jk
Pjwva2V5d29yZHM+PGRhdGVzPjx5ZWFyPjIwMTY8L3llYXI+PHB1Yi1kYXRlcz48ZGF0ZT5PY3Qg
MTU8L2RhdGU+PC9wdWItZGF0ZXM+PC9kYXRlcz48aXNibj4xMzYxLTYxMzc8L2lzYm4+PGFjY2Vz
c2lvbi1udW0+Mjc3NDM0MDU8L2FjY2Vzc2lvbi1udW0+PHVybHM+PHJlbGF0ZWQtdXJscz48dXJs
Pmh0dHA6Ly9vbmxpbmVsaWJyYXJ5LndpbGV5LmNvbS9zdG9yZS8xMC4xMDAyLzE0NjUxODU4LkNE
MDEyMzgyL2Fzc2V0L0NEMDEyMzgyLnBkZj92PTEmYW1wO3Q9ajVnY295N2UmYW1wO3M9NjZjNWRi
MzA2ZDk0YWExZGI5OGZkMjcwNjY3NmY1OTBmMjVmN2VmNDwvdXJsPjwvcmVsYXRlZC11cmxzPjwv
dXJscz48ZWxlY3Ryb25pYy1yZXNvdXJjZS1udW0+MTAuMTAwMi8xNDY1MTg1OC5jZDAxMjM4Mjwv
ZWxlY3Ryb25pYy1yZXNvdXJjZS1udW0+PHJlbW90ZS1kYXRhYmFzZS1wcm92aWRlcj5OTE08L3Jl
bW90ZS1kYXRhYmFzZS1wcm92aWRlcj48bGFuZ3VhZ2U+ZW5nPC9sYW5ndWFnZT48L3JlY29yZD48
L0NpdGU+PC9FbmROb3RlPn==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CE3684">
          <w:rPr>
            <w:rFonts w:eastAsiaTheme="minorHAnsi"/>
            <w:noProof/>
            <w:szCs w:val="20"/>
            <w:vertAlign w:val="superscript"/>
          </w:rPr>
          <w:t>28</w:t>
        </w:r>
        <w:r w:rsidR="008B3538" w:rsidRPr="000F3174">
          <w:rPr>
            <w:rFonts w:eastAsiaTheme="minorHAnsi"/>
            <w:szCs w:val="20"/>
          </w:rPr>
          <w:fldChar w:fldCharType="end"/>
        </w:r>
      </w:hyperlink>
      <w:r w:rsidR="000D348D" w:rsidRPr="00215A4C">
        <w:rPr>
          <w:rFonts w:eastAsiaTheme="minorHAnsi"/>
          <w:szCs w:val="20"/>
        </w:rPr>
        <w:t xml:space="preserve"> </w:t>
      </w:r>
      <w:r w:rsidR="00173BF8" w:rsidRPr="00215A4C">
        <w:rPr>
          <w:rFonts w:eastAsiaTheme="minorHAnsi" w:hint="eastAsia"/>
          <w:szCs w:val="20"/>
        </w:rPr>
        <w:t>비스테로이드항염증제</w:t>
      </w:r>
      <w:r w:rsidR="002404F9" w:rsidRPr="00215A4C">
        <w:rPr>
          <w:rFonts w:eastAsiaTheme="minorHAnsi" w:hint="eastAsia"/>
          <w:szCs w:val="20"/>
        </w:rPr>
        <w:t>는</w:t>
      </w:r>
      <w:r w:rsidR="002404F9" w:rsidRPr="00215A4C">
        <w:rPr>
          <w:rFonts w:eastAsiaTheme="minorHAnsi"/>
          <w:szCs w:val="20"/>
        </w:rPr>
        <w:t xml:space="preserve"> </w:t>
      </w:r>
      <w:r w:rsidR="002404F9" w:rsidRPr="00215A4C">
        <w:rPr>
          <w:rFonts w:eastAsiaTheme="minorHAnsi" w:hint="eastAsia"/>
          <w:szCs w:val="20"/>
        </w:rPr>
        <w:t>일선진료현장에서</w:t>
      </w:r>
      <w:r w:rsidR="002404F9" w:rsidRPr="00215A4C">
        <w:rPr>
          <w:rFonts w:eastAsiaTheme="minorHAnsi"/>
          <w:szCs w:val="20"/>
        </w:rPr>
        <w:t xml:space="preserve"> </w:t>
      </w:r>
      <w:r w:rsidR="002404F9" w:rsidRPr="00215A4C">
        <w:rPr>
          <w:rFonts w:eastAsiaTheme="minorHAnsi" w:hint="eastAsia"/>
          <w:szCs w:val="20"/>
        </w:rPr>
        <w:t>쉽게</w:t>
      </w:r>
      <w:r w:rsidR="002404F9" w:rsidRPr="00215A4C">
        <w:rPr>
          <w:rFonts w:eastAsiaTheme="minorHAnsi"/>
          <w:szCs w:val="20"/>
        </w:rPr>
        <w:t xml:space="preserve"> </w:t>
      </w:r>
      <w:r w:rsidR="002404F9" w:rsidRPr="00215A4C">
        <w:rPr>
          <w:rFonts w:eastAsiaTheme="minorHAnsi" w:hint="eastAsia"/>
          <w:szCs w:val="20"/>
        </w:rPr>
        <w:t>처방</w:t>
      </w:r>
      <w:r w:rsidR="002404F9" w:rsidRPr="00215A4C">
        <w:rPr>
          <w:rFonts w:eastAsiaTheme="minorHAnsi"/>
          <w:szCs w:val="20"/>
        </w:rPr>
        <w:t xml:space="preserve"> </w:t>
      </w:r>
      <w:r w:rsidR="002404F9" w:rsidRPr="00215A4C">
        <w:rPr>
          <w:rFonts w:eastAsiaTheme="minorHAnsi" w:hint="eastAsia"/>
          <w:szCs w:val="20"/>
        </w:rPr>
        <w:t>투여가능하고</w:t>
      </w:r>
      <w:r w:rsidR="002404F9" w:rsidRPr="00215A4C">
        <w:rPr>
          <w:rFonts w:eastAsiaTheme="minorHAnsi"/>
          <w:szCs w:val="20"/>
        </w:rPr>
        <w:t>,</w:t>
      </w:r>
      <w:r w:rsidR="0060432E" w:rsidRPr="00215A4C">
        <w:rPr>
          <w:rFonts w:eastAsiaTheme="minorHAnsi"/>
          <w:szCs w:val="20"/>
        </w:rPr>
        <w:t xml:space="preserve"> 저렴한 비용으로 통증조절효과를 기대할 수 있으며, 투약에 따른 </w:t>
      </w:r>
      <w:r w:rsidR="00173BF8" w:rsidRPr="00215A4C">
        <w:rPr>
          <w:rFonts w:eastAsiaTheme="minorHAnsi" w:hint="eastAsia"/>
          <w:szCs w:val="20"/>
        </w:rPr>
        <w:t>위해성에</w:t>
      </w:r>
      <w:r w:rsidR="00173BF8" w:rsidRPr="00215A4C">
        <w:rPr>
          <w:rFonts w:eastAsiaTheme="minorHAnsi"/>
          <w:szCs w:val="20"/>
        </w:rPr>
        <w:t xml:space="preserve"> </w:t>
      </w:r>
      <w:r w:rsidR="00173BF8" w:rsidRPr="00215A4C">
        <w:rPr>
          <w:rFonts w:eastAsiaTheme="minorHAnsi" w:hint="eastAsia"/>
          <w:szCs w:val="20"/>
        </w:rPr>
        <w:t>비하</w:t>
      </w:r>
      <w:r w:rsidR="002404F9" w:rsidRPr="00215A4C">
        <w:rPr>
          <w:rFonts w:eastAsiaTheme="minorHAnsi" w:hint="eastAsia"/>
          <w:szCs w:val="20"/>
        </w:rPr>
        <w:t>여</w:t>
      </w:r>
      <w:r w:rsidR="00F72E00" w:rsidRPr="00215A4C">
        <w:rPr>
          <w:rFonts w:eastAsiaTheme="minorHAnsi"/>
          <w:szCs w:val="20"/>
        </w:rPr>
        <w:t xml:space="preserve"> </w:t>
      </w:r>
      <w:r w:rsidR="0060432E" w:rsidRPr="00215A4C">
        <w:rPr>
          <w:rFonts w:eastAsiaTheme="minorHAnsi" w:hint="eastAsia"/>
          <w:szCs w:val="20"/>
        </w:rPr>
        <w:t>임상적</w:t>
      </w:r>
      <w:r w:rsidR="0060432E" w:rsidRPr="00215A4C">
        <w:rPr>
          <w:rFonts w:eastAsiaTheme="minorHAnsi"/>
          <w:szCs w:val="20"/>
        </w:rPr>
        <w:t xml:space="preserve"> 효과가 </w:t>
      </w:r>
      <w:r w:rsidR="00F72E00" w:rsidRPr="00215A4C">
        <w:rPr>
          <w:rFonts w:eastAsiaTheme="minorHAnsi" w:hint="eastAsia"/>
          <w:szCs w:val="20"/>
        </w:rPr>
        <w:t>높다고</w:t>
      </w:r>
      <w:r w:rsidR="00F72E00" w:rsidRPr="00215A4C">
        <w:rPr>
          <w:rFonts w:eastAsiaTheme="minorHAnsi"/>
          <w:szCs w:val="20"/>
        </w:rPr>
        <w:t xml:space="preserve"> </w:t>
      </w:r>
      <w:r w:rsidR="00F72E00" w:rsidRPr="00215A4C">
        <w:rPr>
          <w:rFonts w:eastAsiaTheme="minorHAnsi" w:hint="eastAsia"/>
          <w:szCs w:val="20"/>
        </w:rPr>
        <w:t>판단</w:t>
      </w:r>
      <w:r w:rsidR="0060432E" w:rsidRPr="00215A4C">
        <w:rPr>
          <w:rFonts w:eastAsiaTheme="minorHAnsi" w:hint="eastAsia"/>
          <w:szCs w:val="20"/>
        </w:rPr>
        <w:t>되어</w:t>
      </w:r>
      <w:r w:rsidR="0060432E" w:rsidRPr="00215A4C">
        <w:rPr>
          <w:rFonts w:eastAsiaTheme="minorHAnsi"/>
          <w:szCs w:val="20"/>
        </w:rPr>
        <w:t xml:space="preserve"> 권고할 수 있</w:t>
      </w:r>
      <w:r w:rsidR="0032606B">
        <w:rPr>
          <w:rFonts w:eastAsiaTheme="minorHAnsi" w:hint="eastAsia"/>
          <w:szCs w:val="20"/>
        </w:rPr>
        <w:t>음으로</w:t>
      </w:r>
      <w:r w:rsidR="0060432E" w:rsidRPr="00215A4C">
        <w:rPr>
          <w:rFonts w:eastAsiaTheme="minorHAnsi"/>
          <w:szCs w:val="20"/>
        </w:rPr>
        <w:t xml:space="preserve"> 결정하였다. 단 선정된 문헌들의 높은 비뚤림정도, 비정확성으로 인하여 증거수준이 낮음으로 결정되어 권고강도는 약함으로 결정하였다. </w:t>
      </w:r>
    </w:p>
    <w:p w:rsidR="000D348D" w:rsidRPr="000F3174" w:rsidRDefault="000D348D" w:rsidP="000D348D">
      <w:pPr>
        <w:pStyle w:val="a5"/>
        <w:wordWrap/>
        <w:rPr>
          <w:rFonts w:eastAsiaTheme="minorHAnsi"/>
          <w:b/>
          <w:sz w:val="24"/>
          <w:szCs w:val="24"/>
        </w:rPr>
      </w:pPr>
    </w:p>
    <w:p w:rsidR="000D348D" w:rsidRPr="000F3174" w:rsidRDefault="000D348D" w:rsidP="000D348D">
      <w:pPr>
        <w:pStyle w:val="a5"/>
        <w:wordWrap/>
        <w:rPr>
          <w:rFonts w:eastAsiaTheme="minorHAnsi"/>
          <w:b/>
          <w:sz w:val="24"/>
          <w:szCs w:val="24"/>
        </w:rPr>
      </w:pPr>
    </w:p>
    <w:p w:rsidR="000D348D" w:rsidRPr="000F3174" w:rsidRDefault="000D348D" w:rsidP="000D348D">
      <w:pPr>
        <w:pStyle w:val="a5"/>
        <w:wordWrap/>
        <w:rPr>
          <w:rFonts w:eastAsiaTheme="minorHAnsi"/>
          <w:sz w:val="24"/>
          <w:szCs w:val="24"/>
        </w:rPr>
      </w:pPr>
      <w:r w:rsidRPr="000F3174">
        <w:rPr>
          <w:rFonts w:eastAsiaTheme="minorHAnsi"/>
          <w:sz w:val="24"/>
          <w:szCs w:val="24"/>
        </w:rPr>
        <w:t xml:space="preserve">2, </w:t>
      </w:r>
      <w:r w:rsidRPr="000F3174">
        <w:rPr>
          <w:rFonts w:eastAsiaTheme="minorHAnsi" w:hint="eastAsia"/>
          <w:sz w:val="24"/>
          <w:szCs w:val="24"/>
        </w:rPr>
        <w:t>신경근성</w:t>
      </w:r>
      <w:r w:rsidRPr="000F3174">
        <w:rPr>
          <w:rFonts w:eastAsiaTheme="minorHAnsi"/>
          <w:sz w:val="24"/>
          <w:szCs w:val="24"/>
        </w:rPr>
        <w:t xml:space="preserve"> 통증을 동반한 추간판 탈출증 환자에서 </w:t>
      </w:r>
      <w:r w:rsidRPr="000F3174">
        <w:rPr>
          <w:rFonts w:eastAsiaTheme="minorHAnsi" w:hint="eastAsia"/>
          <w:sz w:val="24"/>
          <w:szCs w:val="24"/>
        </w:rPr>
        <w:t>전신적</w:t>
      </w:r>
      <w:r w:rsidRPr="000F3174">
        <w:rPr>
          <w:rFonts w:eastAsiaTheme="minorHAnsi"/>
          <w:sz w:val="24"/>
          <w:szCs w:val="24"/>
        </w:rPr>
        <w:t xml:space="preserve"> 스테로이드 투여는 임상적 효과(통증조절 또는 기능적향상)가 있으므로 </w:t>
      </w:r>
      <w:r w:rsidRPr="000F3174">
        <w:rPr>
          <w:rFonts w:eastAsiaTheme="minorHAnsi" w:hint="eastAsia"/>
          <w:sz w:val="24"/>
          <w:szCs w:val="24"/>
        </w:rPr>
        <w:t>권고할</w:t>
      </w:r>
      <w:r w:rsidRPr="000F3174">
        <w:rPr>
          <w:rFonts w:eastAsiaTheme="minorHAnsi"/>
          <w:sz w:val="24"/>
          <w:szCs w:val="24"/>
        </w:rPr>
        <w:t xml:space="preserve"> 수 있다</w:t>
      </w:r>
    </w:p>
    <w:p w:rsidR="000D348D" w:rsidRPr="000F3174" w:rsidRDefault="000D348D" w:rsidP="000D348D">
      <w:pPr>
        <w:pStyle w:val="a5"/>
        <w:wordWrap/>
        <w:rPr>
          <w:rFonts w:eastAsiaTheme="minorHAnsi"/>
          <w:sz w:val="24"/>
          <w:szCs w:val="24"/>
        </w:rPr>
      </w:pPr>
      <w:r w:rsidRPr="000F3174">
        <w:rPr>
          <w:rFonts w:eastAsiaTheme="minorHAnsi"/>
          <w:sz w:val="24"/>
          <w:szCs w:val="24"/>
        </w:rPr>
        <w:t>(증거수준 낮음 (Low). 권고강도 약 (Weak))</w:t>
      </w:r>
    </w:p>
    <w:p w:rsidR="000D348D" w:rsidRPr="00215A4C" w:rsidRDefault="000D348D" w:rsidP="000D348D">
      <w:pPr>
        <w:pStyle w:val="a5"/>
        <w:wordWrap/>
        <w:rPr>
          <w:rFonts w:eastAsiaTheme="minorHAnsi"/>
          <w:szCs w:val="20"/>
        </w:rPr>
      </w:pPr>
    </w:p>
    <w:p w:rsidR="000D348D" w:rsidRPr="00215A4C" w:rsidRDefault="000D348D" w:rsidP="008738FC">
      <w:pPr>
        <w:ind w:firstLineChars="100" w:firstLine="200"/>
        <w:rPr>
          <w:rFonts w:eastAsiaTheme="minorHAnsi"/>
          <w:szCs w:val="20"/>
        </w:rPr>
      </w:pPr>
      <w:r w:rsidRPr="000F3174">
        <w:rPr>
          <w:rFonts w:eastAsiaTheme="minorHAnsi" w:hint="eastAsia"/>
        </w:rPr>
        <w:t>스테로이드는</w:t>
      </w:r>
      <w:r w:rsidRPr="000F3174">
        <w:rPr>
          <w:rFonts w:eastAsiaTheme="minorHAnsi"/>
        </w:rPr>
        <w:t xml:space="preserve"> </w:t>
      </w:r>
      <w:r w:rsidRPr="000F3174">
        <w:rPr>
          <w:rFonts w:eastAsiaTheme="minorHAnsi" w:hint="eastAsia"/>
        </w:rPr>
        <w:t>항염</w:t>
      </w:r>
      <w:r w:rsidRPr="000F3174">
        <w:rPr>
          <w:rFonts w:eastAsiaTheme="minorHAnsi"/>
        </w:rPr>
        <w:t xml:space="preserve">효과가 </w:t>
      </w:r>
      <w:r w:rsidR="0060432E" w:rsidRPr="000F3174">
        <w:rPr>
          <w:rFonts w:eastAsiaTheme="minorHAnsi" w:hint="eastAsia"/>
        </w:rPr>
        <w:t>매우</w:t>
      </w:r>
      <w:r w:rsidR="0060432E" w:rsidRPr="000F3174">
        <w:rPr>
          <w:rFonts w:eastAsiaTheme="minorHAnsi"/>
        </w:rPr>
        <w:t xml:space="preserve"> </w:t>
      </w:r>
      <w:r w:rsidRPr="000F3174">
        <w:rPr>
          <w:rFonts w:eastAsiaTheme="minorHAnsi" w:hint="eastAsia"/>
        </w:rPr>
        <w:t>뛰어나</w:t>
      </w:r>
      <w:r w:rsidRPr="000F3174">
        <w:rPr>
          <w:rFonts w:eastAsiaTheme="minorHAnsi"/>
        </w:rPr>
        <w:t xml:space="preserve"> </w:t>
      </w:r>
      <w:r w:rsidR="008738FC" w:rsidRPr="000F3174">
        <w:rPr>
          <w:rFonts w:eastAsiaTheme="minorHAnsi" w:hint="eastAsia"/>
        </w:rPr>
        <w:t>약물을</w:t>
      </w:r>
      <w:r w:rsidR="008738FC" w:rsidRPr="000F3174">
        <w:rPr>
          <w:rFonts w:eastAsiaTheme="minorHAnsi"/>
        </w:rPr>
        <w:t xml:space="preserve"> </w:t>
      </w:r>
      <w:r w:rsidRPr="000F3174">
        <w:rPr>
          <w:rFonts w:eastAsiaTheme="minorHAnsi" w:hint="eastAsia"/>
        </w:rPr>
        <w:t>경막외</w:t>
      </w:r>
      <w:r w:rsidR="0060432E" w:rsidRPr="000F3174">
        <w:rPr>
          <w:rFonts w:eastAsiaTheme="minorHAnsi" w:hint="eastAsia"/>
        </w:rPr>
        <w:t>공간에</w:t>
      </w:r>
      <w:r w:rsidR="0060432E" w:rsidRPr="000F3174">
        <w:rPr>
          <w:rFonts w:eastAsiaTheme="minorHAnsi"/>
        </w:rPr>
        <w:t xml:space="preserve"> 투여하여 신경조직주변의 염증을 줄여 통증을 </w:t>
      </w:r>
      <w:r w:rsidR="008738FC" w:rsidRPr="000F3174">
        <w:rPr>
          <w:rFonts w:eastAsiaTheme="minorHAnsi" w:hint="eastAsia"/>
        </w:rPr>
        <w:t>감소시키는</w:t>
      </w:r>
      <w:r w:rsidR="008738FC" w:rsidRPr="000F3174">
        <w:rPr>
          <w:rFonts w:eastAsiaTheme="minorHAnsi"/>
        </w:rPr>
        <w:t xml:space="preserve"> </w:t>
      </w:r>
      <w:r w:rsidR="008738FC" w:rsidRPr="000F3174">
        <w:rPr>
          <w:rFonts w:eastAsiaTheme="minorHAnsi" w:hint="eastAsia"/>
        </w:rPr>
        <w:t>경막외주사치료의</w:t>
      </w:r>
      <w:r w:rsidR="008738FC" w:rsidRPr="000F3174">
        <w:rPr>
          <w:rFonts w:eastAsiaTheme="minorHAnsi"/>
        </w:rPr>
        <w:t xml:space="preserve"> </w:t>
      </w:r>
      <w:r w:rsidR="008738FC" w:rsidRPr="000F3174">
        <w:rPr>
          <w:rFonts w:eastAsiaTheme="minorHAnsi" w:hint="eastAsia"/>
        </w:rPr>
        <w:t>치료약물로써</w:t>
      </w:r>
      <w:r w:rsidR="008738FC" w:rsidRPr="000F3174">
        <w:rPr>
          <w:rFonts w:eastAsiaTheme="minorHAnsi"/>
        </w:rPr>
        <w:t xml:space="preserve"> </w:t>
      </w:r>
      <w:r w:rsidR="008738FC" w:rsidRPr="000F3174">
        <w:rPr>
          <w:rFonts w:eastAsiaTheme="minorHAnsi" w:hint="eastAsia"/>
        </w:rPr>
        <w:t>널리</w:t>
      </w:r>
      <w:r w:rsidR="008738FC" w:rsidRPr="000F3174">
        <w:rPr>
          <w:rFonts w:eastAsiaTheme="minorHAnsi"/>
        </w:rPr>
        <w:t xml:space="preserve"> </w:t>
      </w:r>
      <w:r w:rsidR="008738FC" w:rsidRPr="000F3174">
        <w:rPr>
          <w:rFonts w:eastAsiaTheme="minorHAnsi" w:hint="eastAsia"/>
        </w:rPr>
        <w:t>이</w:t>
      </w:r>
      <w:r w:rsidRPr="000F3174">
        <w:rPr>
          <w:rFonts w:eastAsiaTheme="minorHAnsi" w:hint="eastAsia"/>
        </w:rPr>
        <w:t>용되고</w:t>
      </w:r>
      <w:r w:rsidRPr="000F3174">
        <w:rPr>
          <w:rFonts w:eastAsiaTheme="minorHAnsi"/>
        </w:rPr>
        <w:t xml:space="preserve"> </w:t>
      </w:r>
      <w:r w:rsidRPr="000F3174">
        <w:rPr>
          <w:rFonts w:eastAsiaTheme="minorHAnsi" w:hint="eastAsia"/>
        </w:rPr>
        <w:t>있다</w:t>
      </w:r>
      <w:r w:rsidRPr="000F3174">
        <w:rPr>
          <w:rFonts w:eastAsiaTheme="minorHAnsi"/>
        </w:rPr>
        <w:t xml:space="preserve">. </w:t>
      </w:r>
      <w:r w:rsidR="008738FC" w:rsidRPr="000F3174">
        <w:rPr>
          <w:rFonts w:eastAsiaTheme="minorHAnsi" w:hint="eastAsia"/>
        </w:rPr>
        <w:t>전신적</w:t>
      </w:r>
      <w:r w:rsidR="008738FC" w:rsidRPr="000F3174">
        <w:rPr>
          <w:rFonts w:eastAsiaTheme="minorHAnsi"/>
        </w:rPr>
        <w:t xml:space="preserve"> 투여는 병변에 약물을 직접 투여하는 방식을 아니라는 단점은 있으나, 투여방법이 보다 용이하다는 장점이 있어 요천추추간판환자의 통증조절을 위하여 </w:t>
      </w:r>
      <w:r w:rsidRPr="000F3174">
        <w:rPr>
          <w:rFonts w:eastAsiaTheme="minorHAnsi" w:hint="eastAsia"/>
        </w:rPr>
        <w:t>처방되</w:t>
      </w:r>
      <w:r w:rsidR="008738FC" w:rsidRPr="000F3174">
        <w:rPr>
          <w:rFonts w:eastAsiaTheme="minorHAnsi" w:hint="eastAsia"/>
        </w:rPr>
        <w:t>고</w:t>
      </w:r>
      <w:r w:rsidR="008738FC" w:rsidRPr="000F3174">
        <w:rPr>
          <w:rFonts w:eastAsiaTheme="minorHAnsi"/>
        </w:rPr>
        <w:t xml:space="preserve"> </w:t>
      </w:r>
      <w:r w:rsidR="008738FC" w:rsidRPr="000F3174">
        <w:rPr>
          <w:rFonts w:eastAsiaTheme="minorHAnsi" w:hint="eastAsia"/>
        </w:rPr>
        <w:t>있다</w:t>
      </w:r>
      <w:r w:rsidR="008738FC" w:rsidRPr="000F3174">
        <w:rPr>
          <w:rFonts w:eastAsiaTheme="minorHAnsi"/>
        </w:rPr>
        <w:t xml:space="preserve">. Ronconi </w:t>
      </w:r>
      <w:r w:rsidR="008738FC" w:rsidRPr="000F3174">
        <w:rPr>
          <w:rFonts w:eastAsiaTheme="minorHAnsi" w:hint="eastAsia"/>
        </w:rPr>
        <w:t>등의</w:t>
      </w:r>
      <w:r w:rsidRPr="000F3174">
        <w:rPr>
          <w:rFonts w:eastAsiaTheme="minorHAnsi"/>
        </w:rPr>
        <w:t xml:space="preserve"> 체계적고</w:t>
      </w:r>
      <w:r w:rsidR="008738FC" w:rsidRPr="000F3174">
        <w:rPr>
          <w:rFonts w:eastAsiaTheme="minorHAnsi" w:hint="eastAsia"/>
        </w:rPr>
        <w:t>찰에서</w:t>
      </w:r>
      <w:r w:rsidR="008738FC" w:rsidRPr="000F3174">
        <w:rPr>
          <w:rFonts w:eastAsiaTheme="minorHAnsi"/>
        </w:rPr>
        <w:t xml:space="preserve"> </w:t>
      </w:r>
      <w:r w:rsidRPr="000F3174">
        <w:rPr>
          <w:rFonts w:eastAsiaTheme="minorHAnsi" w:hint="eastAsia"/>
        </w:rPr>
        <w:t>전신</w:t>
      </w:r>
      <w:r w:rsidR="008738FC" w:rsidRPr="000F3174">
        <w:rPr>
          <w:rFonts w:eastAsiaTheme="minorHAnsi"/>
        </w:rPr>
        <w:t xml:space="preserve"> </w:t>
      </w:r>
      <w:r w:rsidRPr="000F3174">
        <w:rPr>
          <w:rFonts w:eastAsiaTheme="minorHAnsi" w:hint="eastAsia"/>
        </w:rPr>
        <w:t>스테로이드</w:t>
      </w:r>
      <w:r w:rsidRPr="000F3174">
        <w:rPr>
          <w:rFonts w:eastAsiaTheme="minorHAnsi"/>
        </w:rPr>
        <w:t xml:space="preserve"> </w:t>
      </w:r>
      <w:r w:rsidRPr="000F3174">
        <w:rPr>
          <w:rFonts w:eastAsiaTheme="minorHAnsi" w:hint="eastAsia"/>
        </w:rPr>
        <w:t>투여는</w:t>
      </w:r>
      <w:r w:rsidRPr="000F3174">
        <w:rPr>
          <w:rFonts w:eastAsiaTheme="minorHAnsi"/>
        </w:rPr>
        <w:t xml:space="preserve"> </w:t>
      </w:r>
      <w:r w:rsidRPr="000F3174">
        <w:rPr>
          <w:rFonts w:eastAsiaTheme="minorHAnsi" w:hint="eastAsia"/>
        </w:rPr>
        <w:t>위약군에</w:t>
      </w:r>
      <w:r w:rsidRPr="000F3174">
        <w:rPr>
          <w:rFonts w:eastAsiaTheme="minorHAnsi"/>
        </w:rPr>
        <w:t xml:space="preserve"> </w:t>
      </w:r>
      <w:r w:rsidRPr="000F3174">
        <w:rPr>
          <w:rFonts w:eastAsiaTheme="minorHAnsi" w:hint="eastAsia"/>
        </w:rPr>
        <w:t>비해</w:t>
      </w:r>
      <w:r w:rsidRPr="000F3174">
        <w:rPr>
          <w:rFonts w:eastAsiaTheme="minorHAnsi"/>
        </w:rPr>
        <w:t xml:space="preserve"> </w:t>
      </w:r>
      <w:r w:rsidRPr="000F3174">
        <w:rPr>
          <w:rFonts w:eastAsiaTheme="minorHAnsi" w:hint="eastAsia"/>
        </w:rPr>
        <w:t>통증감소효과</w:t>
      </w:r>
      <w:r w:rsidR="008738FC" w:rsidRPr="000F3174">
        <w:rPr>
          <w:rFonts w:eastAsiaTheme="minorHAnsi" w:hint="eastAsia"/>
        </w:rPr>
        <w:t>가</w:t>
      </w:r>
      <w:r w:rsidR="008738FC" w:rsidRPr="000F3174">
        <w:rPr>
          <w:rFonts w:eastAsiaTheme="minorHAnsi"/>
        </w:rPr>
        <w:t xml:space="preserve"> 유의하게 우월하지 않은 반면</w:t>
      </w:r>
      <w:r w:rsidR="0032606B">
        <w:rPr>
          <w:rFonts w:eastAsiaTheme="minorHAnsi" w:hint="eastAsia"/>
        </w:rPr>
        <w:t>,</w:t>
      </w:r>
      <w:r w:rsidRPr="000F3174">
        <w:rPr>
          <w:rFonts w:eastAsiaTheme="minorHAnsi"/>
        </w:rPr>
        <w:t xml:space="preserve"> </w:t>
      </w:r>
      <w:r w:rsidRPr="000F3174">
        <w:rPr>
          <w:rFonts w:eastAsiaTheme="minorHAnsi" w:hint="eastAsia"/>
        </w:rPr>
        <w:t>부작용의</w:t>
      </w:r>
      <w:r w:rsidRPr="000F3174">
        <w:rPr>
          <w:rFonts w:eastAsiaTheme="minorHAnsi"/>
        </w:rPr>
        <w:t xml:space="preserve"> 빈도가 높아 권고하지 않는다고 </w:t>
      </w:r>
      <w:r w:rsidR="008738FC" w:rsidRPr="000F3174">
        <w:rPr>
          <w:rFonts w:eastAsiaTheme="minorHAnsi" w:hint="eastAsia"/>
        </w:rPr>
        <w:t>하였</w:t>
      </w:r>
      <w:r w:rsidRPr="000F3174">
        <w:rPr>
          <w:rFonts w:eastAsiaTheme="minorHAnsi" w:hint="eastAsia"/>
        </w:rPr>
        <w:t>다</w:t>
      </w:r>
      <w:r w:rsidRPr="000F3174">
        <w:rPr>
          <w:rFonts w:eastAsiaTheme="minorHAnsi"/>
        </w:rPr>
        <w:t>.</w:t>
      </w:r>
      <w:hyperlink w:anchor="_ENREF_29" w:tooltip="Roncoroni, 2011 #168" w:history="1">
        <w:r w:rsidR="008B3538" w:rsidRPr="000F3174">
          <w:rPr>
            <w:rFonts w:eastAsiaTheme="minorHAnsi"/>
          </w:rPr>
          <w:fldChar w:fldCharType="begin"/>
        </w:r>
        <w:r w:rsidR="008B3538">
          <w:rPr>
            <w:rFonts w:eastAsiaTheme="minorHAnsi"/>
          </w:rPr>
          <w:instrText xml:space="preserve"> ADDIN EN.CITE &lt;EndNote&gt;&lt;Cite&gt;&lt;Author&gt;Roncoroni&lt;/Author&gt;&lt;Year&gt;2011&lt;/Year&gt;&lt;RecNum&gt;168&lt;/RecNum&gt;&lt;DisplayText&gt;&lt;style face="superscript"&gt;29&lt;/style&gt;&lt;/DisplayText&gt;&lt;record&gt;&lt;rec-number&gt;168&lt;/rec-number&gt;&lt;foreign-keys&gt;&lt;key app="EN" db-id="fd2a9z0f3eep0dex5zqvz9e2zsae9rf5fpfe"&gt;168&lt;/key&gt;&lt;/foreign-keys&gt;&lt;ref-type name="Journal Article"&gt;17&lt;/ref-type&gt;&lt;contributors&gt;&lt;authors&gt;&lt;author&gt;Roncoroni, C.&lt;/author&gt;&lt;author&gt;Baillet, A.&lt;/author&gt;&lt;author&gt;Durand, M.&lt;/author&gt;&lt;author&gt;Gaudin, P.&lt;/author&gt;&lt;author&gt;Juvin, R.&lt;/author&gt;&lt;/authors&gt;&lt;/contributors&gt;&lt;auth-address&gt;Emergency Department, CHU A Michallon, Grenoble, France.&lt;/auth-address&gt;&lt;titles&gt;&lt;title&gt;Efficacy and tolerance of systemic steroids in sciatica: a systematic review and meta-analysis&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603-11&lt;/pages&gt;&lt;volume&gt;50&lt;/volume&gt;&lt;number&gt;9&lt;/number&gt;&lt;edition&gt;2011/04/29&lt;/edition&gt;&lt;keywords&gt;&lt;keyword&gt;Adult&lt;/keyword&gt;&lt;keyword&gt;Dexamethasone/therapeutic use&lt;/keyword&gt;&lt;keyword&gt;Female&lt;/keyword&gt;&lt;keyword&gt;Glucocorticoids/*therapeutic use&lt;/keyword&gt;&lt;keyword&gt;Humans&lt;/keyword&gt;&lt;keyword&gt;Male&lt;/keyword&gt;&lt;keyword&gt;Methylprednisolone/therapeutic use&lt;/keyword&gt;&lt;keyword&gt;Middle Aged&lt;/keyword&gt;&lt;keyword&gt;Placebos/therapeutic use&lt;/keyword&gt;&lt;keyword&gt;Prednisolone/therapeutic use&lt;/keyword&gt;&lt;keyword&gt;Randomized Controlled Trials as Topic&lt;/keyword&gt;&lt;keyword&gt;Sciatica/*drug therapy/surgery&lt;/keyword&gt;&lt;keyword&gt;Treatment Outcome&lt;/keyword&gt;&lt;/keywords&gt;&lt;dates&gt;&lt;year&gt;2011&lt;/year&gt;&lt;pub-dates&gt;&lt;date&gt;Sep&lt;/date&gt;&lt;/pub-dates&gt;&lt;/dates&gt;&lt;isbn&gt;1462-0324&lt;/isbn&gt;&lt;accession-num&gt;21525139&lt;/accession-num&gt;&lt;urls&gt;&lt;/urls&gt;&lt;electronic-resource-num&gt;10.1093/rheumatology/ker151&lt;/electronic-resource-num&gt;&lt;remote-database-provider&gt;NLM&lt;/remote-database-provider&gt;&lt;language&gt;eng&lt;/language&gt;&lt;/record&gt;&lt;/Cite&gt;&lt;/EndNote&gt;</w:instrText>
        </w:r>
        <w:r w:rsidR="008B3538" w:rsidRPr="000F3174">
          <w:rPr>
            <w:rFonts w:eastAsiaTheme="minorHAnsi"/>
          </w:rPr>
          <w:fldChar w:fldCharType="separate"/>
        </w:r>
        <w:r w:rsidR="008B3538" w:rsidRPr="00CE3684">
          <w:rPr>
            <w:rFonts w:eastAsiaTheme="minorHAnsi"/>
            <w:noProof/>
            <w:vertAlign w:val="superscript"/>
          </w:rPr>
          <w:t>29</w:t>
        </w:r>
        <w:r w:rsidR="008B3538" w:rsidRPr="000F3174">
          <w:rPr>
            <w:rFonts w:eastAsiaTheme="minorHAnsi"/>
          </w:rPr>
          <w:fldChar w:fldCharType="end"/>
        </w:r>
      </w:hyperlink>
      <w:r w:rsidRPr="000F3174">
        <w:rPr>
          <w:rFonts w:eastAsiaTheme="minorHAnsi"/>
        </w:rPr>
        <w:t xml:space="preserve"> </w:t>
      </w:r>
      <w:bookmarkStart w:id="4" w:name="_Hlk500074802"/>
      <w:r w:rsidRPr="00215A4C">
        <w:rPr>
          <w:rFonts w:eastAsiaTheme="minorHAnsi"/>
          <w:szCs w:val="20"/>
        </w:rPr>
        <w:t>Balakrishnamoorthy</w:t>
      </w:r>
      <w:bookmarkEnd w:id="4"/>
      <w:r w:rsidRPr="00215A4C">
        <w:rPr>
          <w:rFonts w:eastAsiaTheme="minorHAnsi"/>
          <w:szCs w:val="20"/>
        </w:rPr>
        <w:t xml:space="preserve"> </w:t>
      </w:r>
      <w:r w:rsidRPr="00215A4C">
        <w:rPr>
          <w:rFonts w:eastAsiaTheme="minorHAnsi" w:hint="eastAsia"/>
          <w:szCs w:val="20"/>
        </w:rPr>
        <w:t>등</w:t>
      </w:r>
      <w:hyperlink w:anchor="_ENREF_30" w:tooltip="Balakrishnamoorthy, 2015 #153" w:history="1">
        <w:r w:rsidR="008B3538" w:rsidRPr="000F3174">
          <w:rPr>
            <w:rFonts w:eastAsiaTheme="minorHAnsi"/>
            <w:szCs w:val="20"/>
          </w:rPr>
          <w:fldChar w:fldCharType="begin">
            <w:fldData xml:space="preserve">PEVuZE5vdGU+PENpdGU+PEF1dGhvcj5CYWxha3Jpc2huYW1vb3J0aHk8L0F1dGhvcj48WWVhcj4y
MDE1PC9ZZWFyPjxSZWNOdW0+MTUzPC9SZWNOdW0+PERpc3BsYXlUZXh0PjxzdHlsZSBmYWNlPSJz
dXBlcnNjcmlwdCI+MzA8L3N0eWxlPjwvRGlzcGxheVRleHQ+PHJlY29yZD48cmVjLW51bWJlcj4x
NTM8L3JlYy1udW1iZXI+PGZvcmVpZ24ta2V5cz48a2V5IGFwcD0iRU4iIGRiLWlkPSJmZDJhOXow
ZjNlZXAwZGV4NXpxdno5ZTJ6c2FlOXJmNWZwZmUiPjE1Mzwva2V5PjwvZm9yZWlnbi1rZXlzPjxy
ZWYtdHlwZSBuYW1lPSJKb3VybmFsIEFydGljbGUiPjE3PC9yZWYtdHlwZT48Y29udHJpYnV0b3Jz
PjxhdXRob3JzPjxhdXRob3I+QmFsYWtyaXNobmFtb29ydGh5LCBSLjwvYXV0aG9yPjxhdXRob3I+
SG9yZ2FuLCBJLjwvYXV0aG9yPjxhdXRob3I+UGVyZXosIFMuPC9hdXRob3I+PGF1dGhvcj5TdGVl
bGUsIE0uIEMuPC9hdXRob3I+PGF1dGhvcj5LZWlqemVycywgRy4gQi48L2F1dGhvcj48L2F1dGhv
cnM+PC9jb250cmlidXRvcnM+PGF1dGgtYWRkcmVzcz5GYWN1bHR5IG9mIEhlYWx0aCBTY2llbmNl
cyBhbmQgTWVkaWNpbmUsIEJvbmQgVW5pdmVyc2l0eSwgR29sZCBDb2FzdCwgUXVlZW5zbGFuZCwg
QXVzdHJhbGlhIE1hdGVyIEhvc3BpdGFsLCBTb3V0aCBCcmlzYmFuZSwgUXVlZW5zbGFuZCwgQXVz
dHJhbGlhLiYjeEQ7RmFjdWx0eSBvZiBIZWFsdGggU2NpZW5jZXMgYW5kIE1lZGljaW5lLCBCb25k
IFVuaXZlcnNpdHksIEdvbGQgQ29hc3QsIFF1ZWVuc2xhbmQsIEF1c3RyYWxpYSBQcmluY2VzcyBB
bGV4YW5kcmEgSG9zcGl0YWwsIFdvb2xsb29uZ2FiYmEgUXVlZW5zbGFuZCwgQXVzdHJhbGlhLiYj
eEQ7RW1lcmdlbmN5IERlcGFydG1lbnQsIEdvbGQgQ29hc3QgSGVhbHRoIFNlcnZpY2UgRGlzdHJp
Y3QsIEdvbGQgQ29hc3QgVW5pdmVyc2l0eSBIb3NwaXRhbCwgU291dGhwb3J0LCBRdWVlbnNsYW5k
LCBBdXN0cmFsaWEuJiN4RDtEZXBhcnRtZW50IG9mIE1hdGhlbWF0aWNhbCBhbmQgQ29tcHV0aW5n
IFNjaWVuY2VzLCBVbml2ZXJzaXRpIEJydW5laSBEYXJ1c3NhbGFtLCBCcnVuZWksIEJydW5laSBE
YXJ1c3NhbGFtIEdyaWZmaXRoIEdyYWR1YXRlIFJlc2VhcmNoIFNjaG9vbCwgR3JpZmZpdGggVW5p
dmVyc2l0eSwgR29sZCBDb2FzdCwgUXVlZW5zbGFuZCwgQXVzdHJhbGlhLiYjeEQ7RW1lcmdlbmN5
IERlcGFydG1lbnQsIEdvbGQgQ29hc3QgSGVhbHRoIFNlcnZpY2UgRGlzdHJpY3QsIEdvbGQgQ29h
c3QgVW5pdmVyc2l0eSBIb3NwaXRhbCwgU291dGhwb3J0LCBRdWVlbnNsYW5kLCBBdXN0cmFsaWEg
U2Nob29sIG9mIE1lZGljaW5lLCBCb25kIFVuaXZlcnNpdHksIEdvbGQgQ29hc3QsIFF1ZWVuc2xh
bmQsIEF1c3RyYWxpYSBTY2hvb2wgb2YgTWVkaWNpbmUsIEdyaWZmaXRoIFVuaXZlcnNpdHksIEdv
bGQgQ29hc3QsIFF1ZWVuc2xhbmQsIEF1c3RyYWxpYS48L2F1dGgtYWRkcmVzcz48dGl0bGVzPjx0
aXRsZT5Eb2VzIGEgc2luZ2xlIGRvc2Ugb2YgaW50cmF2ZW5vdXMgZGV4YW1ldGhhc29uZSByZWR1
Y2UgU3ltcHRvbXMgaW4gRW1lcmdlbmN5IGRlcGFydG1lbnQgcGF0aWVudHMgd2l0aCBsb3cgQmFj
ayBwYWluIGFuZCBSQWRpY3Vsb3BhdGh5IChTRUJSQSk/IEEgZG91YmxlLWJsaW5kIHJhbmRvbWlz
ZWQgY29udHJvbGxlZCB0cmlhbDwvdGl0bGU+PHNlY29uZGFyeS10aXRsZT5FbWVyZyBNZWQgSjwv
c2Vjb25kYXJ5LXRpdGxlPjxhbHQtdGl0bGU+RW1lcmdlbmN5IG1lZGljaW5lIGpvdXJuYWwgOiBF
TUo8L2FsdC10aXRsZT48L3RpdGxlcz48cGVyaW9kaWNhbD48ZnVsbC10aXRsZT5FbWVyZyBNZWQg
SjwvZnVsbC10aXRsZT48YWJici0xPkVtZXJnZW5jeSBtZWRpY2luZSBqb3VybmFsIDogRU1KPC9h
YmJyLTE+PC9wZXJpb2RpY2FsPjxhbHQtcGVyaW9kaWNhbD48ZnVsbC10aXRsZT5FbWVyZyBNZWQg
SjwvZnVsbC10aXRsZT48YWJici0xPkVtZXJnZW5jeSBtZWRpY2luZSBqb3VybmFsIDogRU1KPC9h
YmJyLTE+PC9hbHQtcGVyaW9kaWNhbD48cGFnZXM+NTI1LTMwPC9wYWdlcz48dm9sdW1lPjMyPC92
b2x1bWU+PG51bWJlcj43PC9udW1iZXI+PGVkaXRpb24+MjAxNC8wOC8xNTwvZWRpdGlvbj48a2V5
d29yZHM+PGtleXdvcmQ+QWRtaW5pc3RyYXRpb24sIEludHJhdmVub3VzPC9rZXl3b3JkPjxrZXl3
b3JkPkFkdWx0PC9rZXl3b3JkPjxrZXl3b3JkPkFudGktSW5mbGFtbWF0b3J5IEFnZW50cy8qYWRt
aW5pc3RyYXRpb24gJmFtcDsgZG9zYWdlPC9rZXl3b3JkPjxrZXl3b3JkPkRleGFtZXRoYXNvbmUv
KmFkbWluaXN0cmF0aW9uICZhbXA7IGRvc2FnZTwva2V5d29yZD48a2V5d29yZD5Eb3VibGUtQmxp
bmQgTWV0aG9kPC9rZXl3b3JkPjxrZXl3b3JkPipFbWVyZ2VuY3kgU2VydmljZSwgSG9zcGl0YWw8
L2tleXdvcmQ+PGtleXdvcmQ+RmVtYWxlPC9rZXl3b3JkPjxrZXl3b3JkPkh1bWFuczwva2V5d29y
ZD48a2V5d29yZD5Mb3cgQmFjayBQYWluLypkcnVnIHRoZXJhcHk8L2tleXdvcmQ+PGtleXdvcmQ+
TWFsZTwva2V5d29yZD48a2V5d29yZD5NaWRkbGUgQWdlZDwva2V5d29yZD48a2V5d29yZD5QYWlu
IE1lYXN1cmVtZW50PC9rZXl3b3JkPjxrZXl3b3JkPlJhZGljdWxvcGF0aHkvKmRydWcgdGhlcmFw
eTwva2V5d29yZD48a2V5d29yZD5Zb3VuZyBBZHVsdDwva2V5d29yZD48a2V5d29yZD5hbmFsZ2Vz
aWEvcGFpbiBjb250cm9sPC9rZXl3b3JkPjxrZXl3b3JkPm11c2N1bG8tc2tlbGV0YWwsIG5vbiB0
cmF1bWF0aWMgcHJvYmxlbXM8L2tleXdvcmQ+PC9rZXl3b3Jkcz48ZGF0ZXM+PHllYXI+MjAxNTwv
eWVhcj48cHViLWRhdGVzPjxkYXRlPkp1bDwvZGF0ZT48L3B1Yi1kYXRlcz48L2RhdGVzPjxpc2Ju
PjE0NzItMDIwNTwvaXNibj48YWNjZXNzaW9uLW51bT4yNTEyMjY0MjwvYWNjZXNzaW9uLW51bT48
dXJscz48cmVsYXRlZC11cmxzPjx1cmw+aHR0cDovL2Vtai5ibWouY29tL2NvbnRlbnQvMzIvNy81
MjUuZnVsbC5wZGY8L3VybD48L3JlbGF0ZWQtdXJscz48L3VybHM+PGVsZWN0cm9uaWMtcmVzb3Vy
Y2UtbnVtPjEwLjExMzYvZW1lcm1lZC0yMDEzLTIwMzQ5MDwvZWxlY3Ryb25pYy1yZXNvdXJjZS1u
dW0+PHJlbW90ZS1kYXRhYmFzZS1wcm92aWRlcj5OTE08L3JlbW90ZS1kYXRhYmFzZS1wcm92aWRl
cj48bGFuZ3VhZ2U+ZW5nPC9sYW5ndWFnZT48L3JlY29yZD48L0NpdGU+PC9FbmROb3RlPgB=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CYWxha3Jpc2huYW1vb3J0aHk8L0F1dGhvcj48WWVhcj4y
MDE1PC9ZZWFyPjxSZWNOdW0+MTUzPC9SZWNOdW0+PERpc3BsYXlUZXh0PjxzdHlsZSBmYWNlPSJz
dXBlcnNjcmlwdCI+MzA8L3N0eWxlPjwvRGlzcGxheVRleHQ+PHJlY29yZD48cmVjLW51bWJlcj4x
NTM8L3JlYy1udW1iZXI+PGZvcmVpZ24ta2V5cz48a2V5IGFwcD0iRU4iIGRiLWlkPSJmZDJhOXow
ZjNlZXAwZGV4NXpxdno5ZTJ6c2FlOXJmNWZwZmUiPjE1Mzwva2V5PjwvZm9yZWlnbi1rZXlzPjxy
ZWYtdHlwZSBuYW1lPSJKb3VybmFsIEFydGljbGUiPjE3PC9yZWYtdHlwZT48Y29udHJpYnV0b3Jz
PjxhdXRob3JzPjxhdXRob3I+QmFsYWtyaXNobmFtb29ydGh5LCBSLjwvYXV0aG9yPjxhdXRob3I+
SG9yZ2FuLCBJLjwvYXV0aG9yPjxhdXRob3I+UGVyZXosIFMuPC9hdXRob3I+PGF1dGhvcj5TdGVl
bGUsIE0uIEMuPC9hdXRob3I+PGF1dGhvcj5LZWlqemVycywgRy4gQi48L2F1dGhvcj48L2F1dGhv
cnM+PC9jb250cmlidXRvcnM+PGF1dGgtYWRkcmVzcz5GYWN1bHR5IG9mIEhlYWx0aCBTY2llbmNl
cyBhbmQgTWVkaWNpbmUsIEJvbmQgVW5pdmVyc2l0eSwgR29sZCBDb2FzdCwgUXVlZW5zbGFuZCwg
QXVzdHJhbGlhIE1hdGVyIEhvc3BpdGFsLCBTb3V0aCBCcmlzYmFuZSwgUXVlZW5zbGFuZCwgQXVz
dHJhbGlhLiYjeEQ7RmFjdWx0eSBvZiBIZWFsdGggU2NpZW5jZXMgYW5kIE1lZGljaW5lLCBCb25k
IFVuaXZlcnNpdHksIEdvbGQgQ29hc3QsIFF1ZWVuc2xhbmQsIEF1c3RyYWxpYSBQcmluY2VzcyBB
bGV4YW5kcmEgSG9zcGl0YWwsIFdvb2xsb29uZ2FiYmEgUXVlZW5zbGFuZCwgQXVzdHJhbGlhLiYj
eEQ7RW1lcmdlbmN5IERlcGFydG1lbnQsIEdvbGQgQ29hc3QgSGVhbHRoIFNlcnZpY2UgRGlzdHJp
Y3QsIEdvbGQgQ29hc3QgVW5pdmVyc2l0eSBIb3NwaXRhbCwgU291dGhwb3J0LCBRdWVlbnNsYW5k
LCBBdXN0cmFsaWEuJiN4RDtEZXBhcnRtZW50IG9mIE1hdGhlbWF0aWNhbCBhbmQgQ29tcHV0aW5n
IFNjaWVuY2VzLCBVbml2ZXJzaXRpIEJydW5laSBEYXJ1c3NhbGFtLCBCcnVuZWksIEJydW5laSBE
YXJ1c3NhbGFtIEdyaWZmaXRoIEdyYWR1YXRlIFJlc2VhcmNoIFNjaG9vbCwgR3JpZmZpdGggVW5p
dmVyc2l0eSwgR29sZCBDb2FzdCwgUXVlZW5zbGFuZCwgQXVzdHJhbGlhLiYjeEQ7RW1lcmdlbmN5
IERlcGFydG1lbnQsIEdvbGQgQ29hc3QgSGVhbHRoIFNlcnZpY2UgRGlzdHJpY3QsIEdvbGQgQ29h
c3QgVW5pdmVyc2l0eSBIb3NwaXRhbCwgU291dGhwb3J0LCBRdWVlbnNsYW5kLCBBdXN0cmFsaWEg
U2Nob29sIG9mIE1lZGljaW5lLCBCb25kIFVuaXZlcnNpdHksIEdvbGQgQ29hc3QsIFF1ZWVuc2xh
bmQsIEF1c3RyYWxpYSBTY2hvb2wgb2YgTWVkaWNpbmUsIEdyaWZmaXRoIFVuaXZlcnNpdHksIEdv
bGQgQ29hc3QsIFF1ZWVuc2xhbmQsIEF1c3RyYWxpYS48L2F1dGgtYWRkcmVzcz48dGl0bGVzPjx0
aXRsZT5Eb2VzIGEgc2luZ2xlIGRvc2Ugb2YgaW50cmF2ZW5vdXMgZGV4YW1ldGhhc29uZSByZWR1
Y2UgU3ltcHRvbXMgaW4gRW1lcmdlbmN5IGRlcGFydG1lbnQgcGF0aWVudHMgd2l0aCBsb3cgQmFj
ayBwYWluIGFuZCBSQWRpY3Vsb3BhdGh5IChTRUJSQSk/IEEgZG91YmxlLWJsaW5kIHJhbmRvbWlz
ZWQgY29udHJvbGxlZCB0cmlhbDwvdGl0bGU+PHNlY29uZGFyeS10aXRsZT5FbWVyZyBNZWQgSjwv
c2Vjb25kYXJ5LXRpdGxlPjxhbHQtdGl0bGU+RW1lcmdlbmN5IG1lZGljaW5lIGpvdXJuYWwgOiBF
TUo8L2FsdC10aXRsZT48L3RpdGxlcz48cGVyaW9kaWNhbD48ZnVsbC10aXRsZT5FbWVyZyBNZWQg
SjwvZnVsbC10aXRsZT48YWJici0xPkVtZXJnZW5jeSBtZWRpY2luZSBqb3VybmFsIDogRU1KPC9h
YmJyLTE+PC9wZXJpb2RpY2FsPjxhbHQtcGVyaW9kaWNhbD48ZnVsbC10aXRsZT5FbWVyZyBNZWQg
SjwvZnVsbC10aXRsZT48YWJici0xPkVtZXJnZW5jeSBtZWRpY2luZSBqb3VybmFsIDogRU1KPC9h
YmJyLTE+PC9hbHQtcGVyaW9kaWNhbD48cGFnZXM+NTI1LTMwPC9wYWdlcz48dm9sdW1lPjMyPC92
b2x1bWU+PG51bWJlcj43PC9udW1iZXI+PGVkaXRpb24+MjAxNC8wOC8xNTwvZWRpdGlvbj48a2V5
d29yZHM+PGtleXdvcmQ+QWRtaW5pc3RyYXRpb24sIEludHJhdmVub3VzPC9rZXl3b3JkPjxrZXl3
b3JkPkFkdWx0PC9rZXl3b3JkPjxrZXl3b3JkPkFudGktSW5mbGFtbWF0b3J5IEFnZW50cy8qYWRt
aW5pc3RyYXRpb24gJmFtcDsgZG9zYWdlPC9rZXl3b3JkPjxrZXl3b3JkPkRleGFtZXRoYXNvbmUv
KmFkbWluaXN0cmF0aW9uICZhbXA7IGRvc2FnZTwva2V5d29yZD48a2V5d29yZD5Eb3VibGUtQmxp
bmQgTWV0aG9kPC9rZXl3b3JkPjxrZXl3b3JkPipFbWVyZ2VuY3kgU2VydmljZSwgSG9zcGl0YWw8
L2tleXdvcmQ+PGtleXdvcmQ+RmVtYWxlPC9rZXl3b3JkPjxrZXl3b3JkPkh1bWFuczwva2V5d29y
ZD48a2V5d29yZD5Mb3cgQmFjayBQYWluLypkcnVnIHRoZXJhcHk8L2tleXdvcmQ+PGtleXdvcmQ+
TWFsZTwva2V5d29yZD48a2V5d29yZD5NaWRkbGUgQWdlZDwva2V5d29yZD48a2V5d29yZD5QYWlu
IE1lYXN1cmVtZW50PC9rZXl3b3JkPjxrZXl3b3JkPlJhZGljdWxvcGF0aHkvKmRydWcgdGhlcmFw
eTwva2V5d29yZD48a2V5d29yZD5Zb3VuZyBBZHVsdDwva2V5d29yZD48a2V5d29yZD5hbmFsZ2Vz
aWEvcGFpbiBjb250cm9sPC9rZXl3b3JkPjxrZXl3b3JkPm11c2N1bG8tc2tlbGV0YWwsIG5vbiB0
cmF1bWF0aWMgcHJvYmxlbXM8L2tleXdvcmQ+PC9rZXl3b3Jkcz48ZGF0ZXM+PHllYXI+MjAxNTwv
eWVhcj48cHViLWRhdGVzPjxkYXRlPkp1bDwvZGF0ZT48L3B1Yi1kYXRlcz48L2RhdGVzPjxpc2Ju
PjE0NzItMDIwNTwvaXNibj48YWNjZXNzaW9uLW51bT4yNTEyMjY0MjwvYWNjZXNzaW9uLW51bT48
dXJscz48cmVsYXRlZC11cmxzPjx1cmw+aHR0cDovL2Vtai5ibWouY29tL2NvbnRlbnQvMzIvNy81
MjUuZnVsbC5wZGY8L3VybD48L3JlbGF0ZWQtdXJscz48L3VybHM+PGVsZWN0cm9uaWMtcmVzb3Vy
Y2UtbnVtPjEwLjExMzYvZW1lcm1lZC0yMDEzLTIwMzQ5MDwvZWxlY3Ryb25pYy1yZXNvdXJjZS1u
dW0+PHJlbW90ZS1kYXRhYmFzZS1wcm92aWRlcj5OTE08L3JlbW90ZS1kYXRhYmFzZS1wcm92aWRl
cj48bGFuZ3VhZ2U+ZW5nPC9sYW5ndWFnZT48L3JlY29yZD48L0NpdGU+PC9FbmROb3RlPgB=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CE3684">
          <w:rPr>
            <w:rFonts w:eastAsiaTheme="minorHAnsi"/>
            <w:noProof/>
            <w:szCs w:val="20"/>
            <w:vertAlign w:val="superscript"/>
          </w:rPr>
          <w:t>30</w:t>
        </w:r>
        <w:r w:rsidR="008B3538" w:rsidRPr="000F3174">
          <w:rPr>
            <w:rFonts w:eastAsiaTheme="minorHAnsi"/>
            <w:szCs w:val="20"/>
          </w:rPr>
          <w:fldChar w:fldCharType="end"/>
        </w:r>
      </w:hyperlink>
      <w:r w:rsidRPr="00215A4C">
        <w:rPr>
          <w:rFonts w:eastAsiaTheme="minorHAnsi" w:hint="eastAsia"/>
          <w:szCs w:val="20"/>
        </w:rPr>
        <w:t>의</w:t>
      </w:r>
      <w:r w:rsidRPr="00215A4C">
        <w:rPr>
          <w:rFonts w:eastAsiaTheme="minorHAnsi"/>
          <w:szCs w:val="20"/>
        </w:rPr>
        <w:t xml:space="preserve"> </w:t>
      </w:r>
      <w:r w:rsidRPr="00215A4C">
        <w:rPr>
          <w:rFonts w:eastAsiaTheme="minorHAnsi" w:hint="eastAsia"/>
          <w:szCs w:val="20"/>
        </w:rPr>
        <w:t>연구에</w:t>
      </w:r>
      <w:r w:rsidRPr="00215A4C">
        <w:rPr>
          <w:rFonts w:eastAsiaTheme="minorHAnsi"/>
          <w:szCs w:val="20"/>
        </w:rPr>
        <w:t xml:space="preserve"> </w:t>
      </w:r>
      <w:r w:rsidRPr="00215A4C">
        <w:rPr>
          <w:rFonts w:eastAsiaTheme="minorHAnsi" w:hint="eastAsia"/>
          <w:szCs w:val="20"/>
        </w:rPr>
        <w:t>따르면</w:t>
      </w:r>
      <w:r w:rsidRPr="00215A4C">
        <w:rPr>
          <w:rFonts w:eastAsiaTheme="minorHAnsi"/>
          <w:szCs w:val="20"/>
        </w:rPr>
        <w:t xml:space="preserve">, </w:t>
      </w:r>
      <w:r w:rsidR="00A71AD4" w:rsidRPr="00215A4C">
        <w:rPr>
          <w:rFonts w:eastAsiaTheme="minorHAnsi" w:hint="eastAsia"/>
          <w:szCs w:val="20"/>
        </w:rPr>
        <w:t>응급실에</w:t>
      </w:r>
      <w:r w:rsidR="00A71AD4" w:rsidRPr="00215A4C">
        <w:rPr>
          <w:rFonts w:eastAsiaTheme="minorHAnsi"/>
          <w:szCs w:val="20"/>
        </w:rPr>
        <w:t xml:space="preserve"> 방문한 </w:t>
      </w:r>
      <w:r w:rsidRPr="00215A4C">
        <w:rPr>
          <w:rFonts w:eastAsiaTheme="minorHAnsi" w:hint="eastAsia"/>
          <w:szCs w:val="20"/>
        </w:rPr>
        <w:t>급성</w:t>
      </w:r>
      <w:r w:rsidRPr="00215A4C">
        <w:rPr>
          <w:rFonts w:eastAsiaTheme="minorHAnsi"/>
          <w:szCs w:val="20"/>
        </w:rPr>
        <w:t xml:space="preserve"> </w:t>
      </w:r>
      <w:r w:rsidRPr="00215A4C">
        <w:rPr>
          <w:rFonts w:eastAsiaTheme="minorHAnsi" w:hint="eastAsia"/>
          <w:szCs w:val="20"/>
        </w:rPr>
        <w:t>요추신경근병증</w:t>
      </w:r>
      <w:r w:rsidRPr="00215A4C">
        <w:rPr>
          <w:rFonts w:eastAsiaTheme="minorHAnsi"/>
          <w:szCs w:val="20"/>
        </w:rPr>
        <w:t xml:space="preserve"> </w:t>
      </w:r>
      <w:r w:rsidRPr="00215A4C">
        <w:rPr>
          <w:rFonts w:eastAsiaTheme="minorHAnsi" w:hint="eastAsia"/>
          <w:szCs w:val="20"/>
        </w:rPr>
        <w:t>환자에게</w:t>
      </w:r>
      <w:r w:rsidRPr="00215A4C">
        <w:rPr>
          <w:rFonts w:eastAsiaTheme="minorHAnsi"/>
          <w:szCs w:val="20"/>
        </w:rPr>
        <w:t xml:space="preserve"> </w:t>
      </w:r>
      <w:r w:rsidRPr="00215A4C">
        <w:rPr>
          <w:rFonts w:eastAsiaTheme="minorHAnsi" w:hint="eastAsia"/>
          <w:szCs w:val="20"/>
        </w:rPr>
        <w:t>전신</w:t>
      </w:r>
      <w:r w:rsidR="00A71AD4" w:rsidRPr="00215A4C">
        <w:rPr>
          <w:rFonts w:eastAsiaTheme="minorHAnsi"/>
          <w:szCs w:val="20"/>
        </w:rPr>
        <w:t xml:space="preserve"> 덱사메타존</w:t>
      </w:r>
      <w:r w:rsidRPr="00215A4C">
        <w:rPr>
          <w:rFonts w:eastAsiaTheme="minorHAnsi"/>
          <w:szCs w:val="20"/>
        </w:rPr>
        <w:t xml:space="preserve"> 투여</w:t>
      </w:r>
      <w:r w:rsidR="00A71AD4" w:rsidRPr="00215A4C">
        <w:rPr>
          <w:rFonts w:eastAsiaTheme="minorHAnsi" w:hint="eastAsia"/>
          <w:szCs w:val="20"/>
        </w:rPr>
        <w:t>한</w:t>
      </w:r>
      <w:r w:rsidR="00A71AD4" w:rsidRPr="00215A4C">
        <w:rPr>
          <w:rFonts w:eastAsiaTheme="minorHAnsi"/>
          <w:szCs w:val="20"/>
        </w:rPr>
        <w:t xml:space="preserve"> </w:t>
      </w:r>
      <w:r w:rsidR="00A71AD4" w:rsidRPr="00215A4C">
        <w:rPr>
          <w:rFonts w:eastAsiaTheme="minorHAnsi" w:hint="eastAsia"/>
          <w:szCs w:val="20"/>
        </w:rPr>
        <w:t>결과</w:t>
      </w:r>
      <w:r w:rsidRPr="00215A4C">
        <w:rPr>
          <w:rFonts w:eastAsiaTheme="minorHAnsi"/>
          <w:szCs w:val="20"/>
        </w:rPr>
        <w:t xml:space="preserve"> </w:t>
      </w:r>
      <w:r w:rsidR="00A71AD4" w:rsidRPr="00215A4C">
        <w:rPr>
          <w:rFonts w:eastAsiaTheme="minorHAnsi" w:hint="eastAsia"/>
          <w:szCs w:val="20"/>
        </w:rPr>
        <w:t>투여</w:t>
      </w:r>
      <w:r w:rsidR="00A71AD4" w:rsidRPr="00215A4C">
        <w:rPr>
          <w:rFonts w:eastAsiaTheme="minorHAnsi"/>
          <w:szCs w:val="20"/>
        </w:rPr>
        <w:t xml:space="preserve"> 후 </w:t>
      </w:r>
      <w:r w:rsidRPr="00215A4C">
        <w:rPr>
          <w:rFonts w:eastAsiaTheme="minorHAnsi"/>
          <w:szCs w:val="20"/>
        </w:rPr>
        <w:t>24</w:t>
      </w:r>
      <w:r w:rsidRPr="00215A4C">
        <w:rPr>
          <w:rFonts w:eastAsiaTheme="minorHAnsi" w:hint="eastAsia"/>
          <w:szCs w:val="20"/>
        </w:rPr>
        <w:t>시간</w:t>
      </w:r>
      <w:r w:rsidRPr="00215A4C">
        <w:rPr>
          <w:rFonts w:eastAsiaTheme="minorHAnsi"/>
          <w:szCs w:val="20"/>
        </w:rPr>
        <w:t xml:space="preserve"> </w:t>
      </w:r>
      <w:r w:rsidRPr="00215A4C">
        <w:rPr>
          <w:rFonts w:eastAsiaTheme="minorHAnsi" w:hint="eastAsia"/>
          <w:szCs w:val="20"/>
        </w:rPr>
        <w:t>통증</w:t>
      </w:r>
      <w:r w:rsidRPr="00215A4C">
        <w:rPr>
          <w:rFonts w:eastAsiaTheme="minorHAnsi"/>
          <w:szCs w:val="20"/>
        </w:rPr>
        <w:t xml:space="preserve"> </w:t>
      </w:r>
      <w:r w:rsidRPr="00215A4C">
        <w:rPr>
          <w:rFonts w:eastAsiaTheme="minorHAnsi" w:hint="eastAsia"/>
          <w:szCs w:val="20"/>
        </w:rPr>
        <w:t>경감에</w:t>
      </w:r>
      <w:r w:rsidRPr="00215A4C">
        <w:rPr>
          <w:rFonts w:eastAsiaTheme="minorHAnsi"/>
          <w:szCs w:val="20"/>
        </w:rPr>
        <w:t xml:space="preserve"> </w:t>
      </w:r>
      <w:r w:rsidRPr="00215A4C">
        <w:rPr>
          <w:rFonts w:eastAsiaTheme="minorHAnsi" w:hint="eastAsia"/>
          <w:szCs w:val="20"/>
        </w:rPr>
        <w:t>유의한</w:t>
      </w:r>
      <w:r w:rsidRPr="00215A4C">
        <w:rPr>
          <w:rFonts w:eastAsiaTheme="minorHAnsi"/>
          <w:szCs w:val="20"/>
        </w:rPr>
        <w:t xml:space="preserve"> </w:t>
      </w:r>
      <w:r w:rsidRPr="00215A4C">
        <w:rPr>
          <w:rFonts w:eastAsiaTheme="minorHAnsi" w:hint="eastAsia"/>
          <w:szCs w:val="20"/>
        </w:rPr>
        <w:t>효과가</w:t>
      </w:r>
      <w:r w:rsidRPr="00215A4C">
        <w:rPr>
          <w:rFonts w:eastAsiaTheme="minorHAnsi"/>
          <w:szCs w:val="20"/>
        </w:rPr>
        <w:t xml:space="preserve"> </w:t>
      </w:r>
      <w:r w:rsidRPr="00215A4C">
        <w:rPr>
          <w:rFonts w:eastAsiaTheme="minorHAnsi" w:hint="eastAsia"/>
          <w:szCs w:val="20"/>
        </w:rPr>
        <w:t>있어</w:t>
      </w:r>
      <w:r w:rsidRPr="00215A4C">
        <w:rPr>
          <w:rFonts w:eastAsiaTheme="minorHAnsi"/>
          <w:szCs w:val="20"/>
        </w:rPr>
        <w:t xml:space="preserve">, </w:t>
      </w:r>
      <w:r w:rsidRPr="00215A4C">
        <w:rPr>
          <w:rFonts w:eastAsiaTheme="minorHAnsi" w:hint="eastAsia"/>
          <w:szCs w:val="20"/>
        </w:rPr>
        <w:t>응급실체류기간을</w:t>
      </w:r>
      <w:r w:rsidRPr="00215A4C">
        <w:rPr>
          <w:rFonts w:eastAsiaTheme="minorHAnsi"/>
          <w:szCs w:val="20"/>
        </w:rPr>
        <w:t xml:space="preserve"> 단축할 수 있었으나 이후 6</w:t>
      </w:r>
      <w:r w:rsidRPr="00215A4C">
        <w:rPr>
          <w:rFonts w:eastAsiaTheme="minorHAnsi" w:hint="eastAsia"/>
          <w:szCs w:val="20"/>
        </w:rPr>
        <w:t>개월까지</w:t>
      </w:r>
      <w:r w:rsidRPr="00215A4C">
        <w:rPr>
          <w:rFonts w:eastAsiaTheme="minorHAnsi"/>
          <w:szCs w:val="20"/>
        </w:rPr>
        <w:t xml:space="preserve"> 장기간 추적 관찰한 결과 </w:t>
      </w:r>
      <w:r w:rsidR="00A71AD4" w:rsidRPr="00215A4C">
        <w:rPr>
          <w:rFonts w:eastAsiaTheme="minorHAnsi" w:hint="eastAsia"/>
          <w:szCs w:val="20"/>
        </w:rPr>
        <w:t>위약군과</w:t>
      </w:r>
      <w:r w:rsidR="00A71AD4" w:rsidRPr="00215A4C">
        <w:rPr>
          <w:rFonts w:eastAsiaTheme="minorHAnsi"/>
          <w:szCs w:val="20"/>
        </w:rPr>
        <w:t xml:space="preserve"> </w:t>
      </w:r>
      <w:r w:rsidR="00A71AD4" w:rsidRPr="00215A4C">
        <w:rPr>
          <w:rFonts w:eastAsiaTheme="minorHAnsi" w:hint="eastAsia"/>
          <w:szCs w:val="20"/>
        </w:rPr>
        <w:t>유의한</w:t>
      </w:r>
      <w:r w:rsidRPr="00215A4C">
        <w:rPr>
          <w:rFonts w:eastAsiaTheme="minorHAnsi"/>
          <w:szCs w:val="20"/>
        </w:rPr>
        <w:t xml:space="preserve"> 차이</w:t>
      </w:r>
      <w:r w:rsidR="00A71AD4" w:rsidRPr="00215A4C">
        <w:rPr>
          <w:rFonts w:eastAsiaTheme="minorHAnsi" w:hint="eastAsia"/>
          <w:szCs w:val="20"/>
        </w:rPr>
        <w:t>는</w:t>
      </w:r>
      <w:r w:rsidRPr="00215A4C">
        <w:rPr>
          <w:rFonts w:eastAsiaTheme="minorHAnsi"/>
          <w:szCs w:val="20"/>
        </w:rPr>
        <w:t xml:space="preserve"> 없었다. Goldberg </w:t>
      </w:r>
      <w:r w:rsidRPr="00215A4C">
        <w:rPr>
          <w:rFonts w:eastAsiaTheme="minorHAnsi" w:hint="eastAsia"/>
          <w:szCs w:val="20"/>
        </w:rPr>
        <w:t>등</w:t>
      </w:r>
      <w:hyperlink w:anchor="_ENREF_31" w:tooltip="Goldberg, 2015 #159" w:history="1">
        <w:r w:rsidR="008B3538" w:rsidRPr="000F3174">
          <w:rPr>
            <w:rFonts w:eastAsiaTheme="minorHAnsi"/>
            <w:szCs w:val="20"/>
          </w:rPr>
          <w:fldChar w:fldCharType="begin">
            <w:fldData xml:space="preserve">PEVuZE5vdGU+PENpdGU+PEF1dGhvcj5Hb2xkYmVyZzwvQXV0aG9yPjxZZWFyPjIwMTU8L1llYXI+
PFJlY051bT4xNTk8L1JlY051bT48RGlzcGxheVRleHQ+PHN0eWxlIGZhY2U9InN1cGVyc2NyaXB0
Ij4zMTwvc3R5bGU+PC9EaXNwbGF5VGV4dD48cmVjb3JkPjxyZWMtbnVtYmVyPjE1OTwvcmVjLW51
bWJlcj48Zm9yZWlnbi1rZXlzPjxrZXkgYXBwPSJFTiIgZGItaWQ9ImZkMmE5ejBmM2VlcDBkZXg1
enF2ejllMnpzYWU5cmY1ZnBmZSI+MTU5PC9rZXk+PC9mb3JlaWduLWtleXM+PHJlZi10eXBlIG5h
bWU9IkpvdXJuYWwgQXJ0aWNsZSI+MTc8L3JlZi10eXBlPjxjb250cmlidXRvcnM+PGF1dGhvcnM+
PGF1dGhvcj5Hb2xkYmVyZywgSC48L2F1dGhvcj48YXV0aG9yPkZpcnRjaCwgVy48L2F1dGhvcj48
YXV0aG9yPlR5YnVyc2tpLCBNLjwvYXV0aG9yPjxhdXRob3I+UHJlc3NtYW4sIEEuPC9hdXRob3I+
PGF1dGhvcj5BY2tlcnNvbiwgTC48L2F1dGhvcj48YXV0aG9yPkhhbWlsdG9uLCBMLjwvYXV0aG9y
PjxhdXRob3I+U21pdGgsIFcuPC9hdXRob3I+PGF1dGhvcj5DYXJ2ZXIsIFIuPC9hdXRob3I+PGF1
dGhvcj5NYXJhdHVrdWxhbSwgQS48L2F1dGhvcj48YXV0aG9yPldvbiwgTC4gQS48L2F1dGhvcj48
YXV0aG9yPkNhcnJhZ2VlLCBFLjwvYXV0aG9yPjxhdXRob3I+QXZpbnMsIEEuIEwuPC9hdXRob3I+
PC9hdXRob3JzPjwvY29udHJpYnV0b3JzPjxhdXRoLWFkZHJlc3M+S2Fpc2VyIFBlcm1hbmVudGUg
Tm9ydGhlcm4gQ2FsaWZvcm5pYSBTcGluZSBDYXJlIFByb2dyYW0sIFNhbiBKb3NlMkRpdmlzaW9u
IG9mIFJlc2VhcmNoLCBLYWlzZXIgUGVybWFuZW50ZSBOb3J0aGVybiBDYWxpZm9ybmlhLCBPYWts
YW5kLiYjeEQ7S2Fpc2VyIFBlcm1hbmVudGUgTm9ydGhlcm4gQ2FsaWZvcm5pYSBTcGluZSBDYXJl
IFByb2dyYW0sIFJlZHdvb2QgQ2l0eS4mI3hEO0thaXNlciBQZXJtYW5lbnRlIE5vcnRoZXJuIENh
bGlmb3JuaWEgU3BpbmUgQ2FyZSBQcm9ncmFtLCBSb3NldmlsbGUuJiN4RDtEaXZpc2lvbiBvZiBS
ZXNlYXJjaCwgS2Fpc2VyIFBlcm1hbmVudGUgTm9ydGhlcm4gQ2FsaWZvcm5pYSwgT2FrbGFuZDVT
dXR0ZXIgSGVhbHRoIFJlc2VhcmNoLCBEZXZlbG9wbWVudCwgYW5kIERpc3NlbWluYXRpb24sIFdh
bG51dCBDcmVlaywgQ2FsaWZvcm5pYS4mI3hEO0RpdmlzaW9uIG9mIFJlc2VhcmNoLCBLYWlzZXIg
UGVybWFuZW50ZSBOb3J0aGVybiBDYWxpZm9ybmlhLCBPYWtsYW5kLiYjeEQ7S2Fpc2VyIFBlcm1h
bmVudGUgTm9ydGhlcm4gQ2FsaWZvcm5pYSBTcGluZSBDYXJlIFByb2dyYW0sIFNhbiBKb3NlLiYj
eEQ7T3J0aG9wZWRpYyBTcGluZSBTdXJnZXJ5IERpdmlzaW9uLCBEZXBhcnRtZW50IG9mIE9ydGhv
cGVkaWNzLCBTdGFuZm9yZCBVbml2ZXJzaXR5LCBQYWxvIEFsdG8sIENhbGlmb3JuaWEuJiN4RDtE
aXZpc2lvbiBvZiBSZXNlYXJjaCwgS2Fpc2VyIFBlcm1hbmVudGUgTm9ydGhlcm4gQ2FsaWZvcm5p
YSwgT2FrbGFuZDdEZXBhcnRtZW50IG9mIE1lZGljaW5lLCBVbml2ZXJzaXR5IG9mIENhbGlmb3Ju
aWEsIFNhbiBGcmFuY2lzY284RGVwYXJ0bWVudCBvZiBFcGlkZW1pb2xvZ3kgYW5kIEJpb3N0YXRp
c3RpY3MsIFVuaXZlcnNpdHkgb2YgQ2FsaWZvcm5pYSwgU2FuIEZyYW5jaXNjby48L2F1dGgtYWRk
cmVzcz48dGl0bGVzPjx0aXRsZT5PcmFsIHN0ZXJvaWRzIGZvciBhY3V0ZSByYWRpY3Vsb3BhdGh5
IGR1ZSB0byBhIGhlcm5pYXRlZCBsdW1iYXIgZGlzazogYSByYW5kb21pemVkIGNsaW5pY2FsIHRy
aWFs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xOTE1LTIzPC9wYWdlcz48dm9sdW1lPjMxMzwvdm9sdW1l
PjxudW1iZXI+MTk8L251bWJlcj48a2V5d29yZHM+PGtleXdvcmQ+QWN1dGUgRGlzZWFzZTwva2V5
d29yZD48a2V5d29yZD5BZG1pbmlzdHJhdGlvbiwgT3JhbDwva2V5d29yZD48a2V5d29yZD5BZHVs
dDwva2V5d29yZD48a2V5d29yZD5BZ2VkPC9rZXl3b3JkPjxrZXl3b3JkPkRvdWJsZS1CbGluZCBN
ZXRob2Q8L2tleXdvcmQ+PGtleXdvcmQ+RmVtYWxlPC9rZXl3b3JkPjxrZXl3b3JkPkZvbGxvdy1V
cCBTdHVkaWVzPC9rZXl3b3JkPjxrZXl3b3JkPkdsdWNvY29ydGljb2lkcy9hZHZlcnNlIGVmZmVj
dHMvKnRoZXJhcGV1dGljIHVzZTwva2V5d29yZD48a2V5d29yZD5IdW1hbnM8L2tleXdvcmQ+PGtl
eXdvcmQ+SW50ZXJ2ZXJ0ZWJyYWwgRGlzYyBEaXNwbGFjZW1lbnQvKmNvbXBsaWNhdGlvbnM8L2tl
eXdvcmQ+PGtleXdvcmQ+Kkx1bWJhciBWZXJ0ZWJyYWU8L2tleXdvcmQ+PGtleXdvcmQ+TWFsZTwv
a2V5d29yZD48a2V5d29yZD5NaWRkbGUgQWdlZDwva2V5d29yZD48a2V5d29yZD5QYWluIE1lYXN1
cmVtZW50PC9rZXl3b3JkPjxrZXl3b3JkPlByZWRuaXNvbmUvYWR2ZXJzZSBlZmZlY3RzLyp0aGVy
YXBldXRpYyB1c2U8L2tleXdvcmQ+PGtleXdvcmQ+UmFkaWN1bG9wYXRoeS8qZHJ1ZyB0aGVyYXB5
L2V0aW9sb2d5PC9rZXl3b3JkPjwva2V5d29yZHM+PGRhdGVzPjx5ZWFyPjIwMTU8L3llYXI+PHB1
Yi1kYXRlcz48ZGF0ZT5NYXkgMTk8L2RhdGU+PC9wdWItZGF0ZXM+PC9kYXRlcz48aXNibj4xNTM4
LTM1OTggKEVsZWN0cm9uaWMpJiN4RDswMDk4LTc0ODQgKExpbmtpbmcpPC9pc2JuPjxhY2Nlc3Np
b24tbnVtPjI1OTg4NDYxPC9hY2Nlc3Npb24tbnVtPjx1cmxzPjxyZWxhdGVkLXVybHM+PHVybD5o
dHRwOi8vd3d3Lm5jYmkubmxtLm5paC5nb3YvcHVibWVkLzI1OTg4NDYxPC91cmw+PHVybD5odHRw
Oi8vamFtYS5qYW1hbmV0d29yay5jb20vZGF0YS9Kb3VybmFscy9KQU1BLzkzNDA1Mi9qb2kxNTAw
NDQucGRmPC91cmw+PC9yZWxhdGVkLXVybHM+PC91cmxzPjxlbGVjdHJvbmljLXJlc291cmNlLW51
bT4xMC4xMDAxL2phbWEuMjAxNS40NDY4PC9lbGVjdHJvbmljLXJlc291cmNlLW51bT48L3JlY29y
ZD48L0NpdGU+PC9FbmROb3RlPn==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Hb2xkYmVyZzwvQXV0aG9yPjxZZWFyPjIwMTU8L1llYXI+
PFJlY051bT4xNTk8L1JlY051bT48RGlzcGxheVRleHQ+PHN0eWxlIGZhY2U9InN1cGVyc2NyaXB0
Ij4zMTwvc3R5bGU+PC9EaXNwbGF5VGV4dD48cmVjb3JkPjxyZWMtbnVtYmVyPjE1OTwvcmVjLW51
bWJlcj48Zm9yZWlnbi1rZXlzPjxrZXkgYXBwPSJFTiIgZGItaWQ9ImZkMmE5ejBmM2VlcDBkZXg1
enF2ejllMnpzYWU5cmY1ZnBmZSI+MTU5PC9rZXk+PC9mb3JlaWduLWtleXM+PHJlZi10eXBlIG5h
bWU9IkpvdXJuYWwgQXJ0aWNsZSI+MTc8L3JlZi10eXBlPjxjb250cmlidXRvcnM+PGF1dGhvcnM+
PGF1dGhvcj5Hb2xkYmVyZywgSC48L2F1dGhvcj48YXV0aG9yPkZpcnRjaCwgVy48L2F1dGhvcj48
YXV0aG9yPlR5YnVyc2tpLCBNLjwvYXV0aG9yPjxhdXRob3I+UHJlc3NtYW4sIEEuPC9hdXRob3I+
PGF1dGhvcj5BY2tlcnNvbiwgTC48L2F1dGhvcj48YXV0aG9yPkhhbWlsdG9uLCBMLjwvYXV0aG9y
PjxhdXRob3I+U21pdGgsIFcuPC9hdXRob3I+PGF1dGhvcj5DYXJ2ZXIsIFIuPC9hdXRob3I+PGF1
dGhvcj5NYXJhdHVrdWxhbSwgQS48L2F1dGhvcj48YXV0aG9yPldvbiwgTC4gQS48L2F1dGhvcj48
YXV0aG9yPkNhcnJhZ2VlLCBFLjwvYXV0aG9yPjxhdXRob3I+QXZpbnMsIEEuIEwuPC9hdXRob3I+
PC9hdXRob3JzPjwvY29udHJpYnV0b3JzPjxhdXRoLWFkZHJlc3M+S2Fpc2VyIFBlcm1hbmVudGUg
Tm9ydGhlcm4gQ2FsaWZvcm5pYSBTcGluZSBDYXJlIFByb2dyYW0sIFNhbiBKb3NlMkRpdmlzaW9u
IG9mIFJlc2VhcmNoLCBLYWlzZXIgUGVybWFuZW50ZSBOb3J0aGVybiBDYWxpZm9ybmlhLCBPYWts
YW5kLiYjeEQ7S2Fpc2VyIFBlcm1hbmVudGUgTm9ydGhlcm4gQ2FsaWZvcm5pYSBTcGluZSBDYXJl
IFByb2dyYW0sIFJlZHdvb2QgQ2l0eS4mI3hEO0thaXNlciBQZXJtYW5lbnRlIE5vcnRoZXJuIENh
bGlmb3JuaWEgU3BpbmUgQ2FyZSBQcm9ncmFtLCBSb3NldmlsbGUuJiN4RDtEaXZpc2lvbiBvZiBS
ZXNlYXJjaCwgS2Fpc2VyIFBlcm1hbmVudGUgTm9ydGhlcm4gQ2FsaWZvcm5pYSwgT2FrbGFuZDVT
dXR0ZXIgSGVhbHRoIFJlc2VhcmNoLCBEZXZlbG9wbWVudCwgYW5kIERpc3NlbWluYXRpb24sIFdh
bG51dCBDcmVlaywgQ2FsaWZvcm5pYS4mI3hEO0RpdmlzaW9uIG9mIFJlc2VhcmNoLCBLYWlzZXIg
UGVybWFuZW50ZSBOb3J0aGVybiBDYWxpZm9ybmlhLCBPYWtsYW5kLiYjeEQ7S2Fpc2VyIFBlcm1h
bmVudGUgTm9ydGhlcm4gQ2FsaWZvcm5pYSBTcGluZSBDYXJlIFByb2dyYW0sIFNhbiBKb3NlLiYj
eEQ7T3J0aG9wZWRpYyBTcGluZSBTdXJnZXJ5IERpdmlzaW9uLCBEZXBhcnRtZW50IG9mIE9ydGhv
cGVkaWNzLCBTdGFuZm9yZCBVbml2ZXJzaXR5LCBQYWxvIEFsdG8sIENhbGlmb3JuaWEuJiN4RDtE
aXZpc2lvbiBvZiBSZXNlYXJjaCwgS2Fpc2VyIFBlcm1hbmVudGUgTm9ydGhlcm4gQ2FsaWZvcm5p
YSwgT2FrbGFuZDdEZXBhcnRtZW50IG9mIE1lZGljaW5lLCBVbml2ZXJzaXR5IG9mIENhbGlmb3Ju
aWEsIFNhbiBGcmFuY2lzY284RGVwYXJ0bWVudCBvZiBFcGlkZW1pb2xvZ3kgYW5kIEJpb3N0YXRp
c3RpY3MsIFVuaXZlcnNpdHkgb2YgQ2FsaWZvcm5pYSwgU2FuIEZyYW5jaXNjby48L2F1dGgtYWRk
cmVzcz48dGl0bGVzPjx0aXRsZT5PcmFsIHN0ZXJvaWRzIGZvciBhY3V0ZSByYWRpY3Vsb3BhdGh5
IGR1ZSB0byBhIGhlcm5pYXRlZCBsdW1iYXIgZGlzazogYSByYW5kb21pemVkIGNsaW5pY2FsIHRy
aWFs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xOTE1LTIzPC9wYWdlcz48dm9sdW1lPjMxMzwvdm9sdW1l
PjxudW1iZXI+MTk8L251bWJlcj48a2V5d29yZHM+PGtleXdvcmQ+QWN1dGUgRGlzZWFzZTwva2V5
d29yZD48a2V5d29yZD5BZG1pbmlzdHJhdGlvbiwgT3JhbDwva2V5d29yZD48a2V5d29yZD5BZHVs
dDwva2V5d29yZD48a2V5d29yZD5BZ2VkPC9rZXl3b3JkPjxrZXl3b3JkPkRvdWJsZS1CbGluZCBN
ZXRob2Q8L2tleXdvcmQ+PGtleXdvcmQ+RmVtYWxlPC9rZXl3b3JkPjxrZXl3b3JkPkZvbGxvdy1V
cCBTdHVkaWVzPC9rZXl3b3JkPjxrZXl3b3JkPkdsdWNvY29ydGljb2lkcy9hZHZlcnNlIGVmZmVj
dHMvKnRoZXJhcGV1dGljIHVzZTwva2V5d29yZD48a2V5d29yZD5IdW1hbnM8L2tleXdvcmQ+PGtl
eXdvcmQ+SW50ZXJ2ZXJ0ZWJyYWwgRGlzYyBEaXNwbGFjZW1lbnQvKmNvbXBsaWNhdGlvbnM8L2tl
eXdvcmQ+PGtleXdvcmQ+Kkx1bWJhciBWZXJ0ZWJyYWU8L2tleXdvcmQ+PGtleXdvcmQ+TWFsZTwv
a2V5d29yZD48a2V5d29yZD5NaWRkbGUgQWdlZDwva2V5d29yZD48a2V5d29yZD5QYWluIE1lYXN1
cmVtZW50PC9rZXl3b3JkPjxrZXl3b3JkPlByZWRuaXNvbmUvYWR2ZXJzZSBlZmZlY3RzLyp0aGVy
YXBldXRpYyB1c2U8L2tleXdvcmQ+PGtleXdvcmQ+UmFkaWN1bG9wYXRoeS8qZHJ1ZyB0aGVyYXB5
L2V0aW9sb2d5PC9rZXl3b3JkPjwva2V5d29yZHM+PGRhdGVzPjx5ZWFyPjIwMTU8L3llYXI+PHB1
Yi1kYXRlcz48ZGF0ZT5NYXkgMTk8L2RhdGU+PC9wdWItZGF0ZXM+PC9kYXRlcz48aXNibj4xNTM4
LTM1OTggKEVsZWN0cm9uaWMpJiN4RDswMDk4LTc0ODQgKExpbmtpbmcpPC9pc2JuPjxhY2Nlc3Np
b24tbnVtPjI1OTg4NDYxPC9hY2Nlc3Npb24tbnVtPjx1cmxzPjxyZWxhdGVkLXVybHM+PHVybD5o
dHRwOi8vd3d3Lm5jYmkubmxtLm5paC5nb3YvcHVibWVkLzI1OTg4NDYxPC91cmw+PHVybD5odHRw
Oi8vamFtYS5qYW1hbmV0d29yay5jb20vZGF0YS9Kb3VybmFscy9KQU1BLzkzNDA1Mi9qb2kxNTAw
NDQucGRmPC91cmw+PC9yZWxhdGVkLXVybHM+PC91cmxzPjxlbGVjdHJvbmljLXJlc291cmNlLW51
bT4xMC4xMDAxL2phbWEuMjAxNS40NDY4PC9lbGVjdHJvbmljLXJlc291cmNlLW51bT48L3JlY29y
ZD48L0NpdGU+PC9FbmROb3RlPn==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CE3684">
          <w:rPr>
            <w:rFonts w:eastAsiaTheme="minorHAnsi"/>
            <w:noProof/>
            <w:szCs w:val="20"/>
            <w:vertAlign w:val="superscript"/>
          </w:rPr>
          <w:t>31</w:t>
        </w:r>
        <w:r w:rsidR="008B3538" w:rsidRPr="000F3174">
          <w:rPr>
            <w:rFonts w:eastAsiaTheme="minorHAnsi"/>
            <w:szCs w:val="20"/>
          </w:rPr>
          <w:fldChar w:fldCharType="end"/>
        </w:r>
      </w:hyperlink>
      <w:r w:rsidRPr="00215A4C">
        <w:rPr>
          <w:rFonts w:eastAsiaTheme="minorHAnsi" w:hint="eastAsia"/>
          <w:szCs w:val="20"/>
        </w:rPr>
        <w:t>은</w:t>
      </w:r>
      <w:r w:rsidRPr="00215A4C">
        <w:rPr>
          <w:rFonts w:eastAsiaTheme="minorHAnsi"/>
          <w:szCs w:val="20"/>
        </w:rPr>
        <w:t xml:space="preserve"> </w:t>
      </w:r>
      <w:r w:rsidR="00A71AD4" w:rsidRPr="00215A4C">
        <w:rPr>
          <w:rFonts w:eastAsiaTheme="minorHAnsi" w:hint="eastAsia"/>
          <w:szCs w:val="20"/>
        </w:rPr>
        <w:t>요천</w:t>
      </w:r>
      <w:r w:rsidRPr="00215A4C">
        <w:rPr>
          <w:rFonts w:eastAsiaTheme="minorHAnsi" w:hint="eastAsia"/>
          <w:szCs w:val="20"/>
        </w:rPr>
        <w:t>추간판탈출</w:t>
      </w:r>
      <w:r w:rsidR="00A71AD4" w:rsidRPr="00215A4C">
        <w:rPr>
          <w:rFonts w:eastAsiaTheme="minorHAnsi" w:hint="eastAsia"/>
          <w:szCs w:val="20"/>
        </w:rPr>
        <w:t>증</w:t>
      </w:r>
      <w:r w:rsidRPr="00215A4C">
        <w:rPr>
          <w:rFonts w:eastAsiaTheme="minorHAnsi" w:hint="eastAsia"/>
          <w:szCs w:val="20"/>
        </w:rPr>
        <w:t>에</w:t>
      </w:r>
      <w:r w:rsidRPr="00215A4C">
        <w:rPr>
          <w:rFonts w:eastAsiaTheme="minorHAnsi"/>
          <w:szCs w:val="20"/>
        </w:rPr>
        <w:t xml:space="preserve"> 의한 급성 신경근병증 환자에게 경구 스테로이드를 15</w:t>
      </w:r>
      <w:r w:rsidRPr="00215A4C">
        <w:rPr>
          <w:rFonts w:eastAsiaTheme="minorHAnsi" w:hint="eastAsia"/>
          <w:szCs w:val="20"/>
        </w:rPr>
        <w:t>일간</w:t>
      </w:r>
      <w:r w:rsidRPr="00215A4C">
        <w:rPr>
          <w:rFonts w:eastAsiaTheme="minorHAnsi"/>
          <w:szCs w:val="20"/>
        </w:rPr>
        <w:t xml:space="preserve"> </w:t>
      </w:r>
      <w:r w:rsidRPr="00215A4C">
        <w:rPr>
          <w:rFonts w:eastAsiaTheme="minorHAnsi" w:hint="eastAsia"/>
          <w:szCs w:val="20"/>
        </w:rPr>
        <w:t>점감법</w:t>
      </w:r>
      <w:r w:rsidRPr="00215A4C">
        <w:rPr>
          <w:rFonts w:eastAsiaTheme="minorHAnsi"/>
          <w:szCs w:val="20"/>
        </w:rPr>
        <w:t>(tapering)</w:t>
      </w:r>
      <w:r w:rsidRPr="00215A4C">
        <w:rPr>
          <w:rFonts w:eastAsiaTheme="minorHAnsi" w:hint="eastAsia"/>
          <w:szCs w:val="20"/>
        </w:rPr>
        <w:t>으로</w:t>
      </w:r>
      <w:r w:rsidRPr="00215A4C">
        <w:rPr>
          <w:rFonts w:eastAsiaTheme="minorHAnsi"/>
          <w:szCs w:val="20"/>
        </w:rPr>
        <w:t xml:space="preserve"> 투여하여 </w:t>
      </w:r>
      <w:r w:rsidR="00A71AD4" w:rsidRPr="00215A4C">
        <w:rPr>
          <w:rFonts w:eastAsiaTheme="minorHAnsi" w:hint="eastAsia"/>
          <w:szCs w:val="20"/>
        </w:rPr>
        <w:t>위약군과</w:t>
      </w:r>
      <w:r w:rsidR="00A71AD4" w:rsidRPr="00215A4C">
        <w:rPr>
          <w:rFonts w:eastAsiaTheme="minorHAnsi"/>
          <w:szCs w:val="20"/>
        </w:rPr>
        <w:t xml:space="preserve"> 비교한 결과, </w:t>
      </w:r>
      <w:r w:rsidRPr="00215A4C">
        <w:rPr>
          <w:rFonts w:eastAsiaTheme="minorHAnsi" w:hint="eastAsia"/>
          <w:szCs w:val="20"/>
        </w:rPr>
        <w:t>통증</w:t>
      </w:r>
      <w:r w:rsidR="00FE078E" w:rsidRPr="00215A4C">
        <w:rPr>
          <w:rFonts w:eastAsiaTheme="minorHAnsi" w:hint="eastAsia"/>
          <w:szCs w:val="20"/>
        </w:rPr>
        <w:t>조절에는</w:t>
      </w:r>
      <w:r w:rsidRPr="00215A4C">
        <w:rPr>
          <w:rFonts w:eastAsiaTheme="minorHAnsi"/>
          <w:szCs w:val="20"/>
        </w:rPr>
        <w:t xml:space="preserve"> 유의한 차이가 없었으나, </w:t>
      </w:r>
      <w:r w:rsidR="00FE078E" w:rsidRPr="00215A4C">
        <w:rPr>
          <w:rFonts w:eastAsiaTheme="minorHAnsi" w:hint="eastAsia"/>
          <w:szCs w:val="20"/>
        </w:rPr>
        <w:t>기능적</w:t>
      </w:r>
      <w:r w:rsidR="00CC1F80">
        <w:rPr>
          <w:rFonts w:eastAsiaTheme="minorHAnsi" w:hint="eastAsia"/>
          <w:szCs w:val="20"/>
        </w:rPr>
        <w:t xml:space="preserve"> </w:t>
      </w:r>
      <w:r w:rsidR="00FE078E" w:rsidRPr="00215A4C">
        <w:rPr>
          <w:rFonts w:eastAsiaTheme="minorHAnsi" w:hint="eastAsia"/>
          <w:szCs w:val="20"/>
        </w:rPr>
        <w:t>향상에서는</w:t>
      </w:r>
      <w:r w:rsidR="00FE078E" w:rsidRPr="00215A4C">
        <w:rPr>
          <w:rFonts w:eastAsiaTheme="minorHAnsi"/>
          <w:szCs w:val="20"/>
        </w:rPr>
        <w:t xml:space="preserve"> </w:t>
      </w:r>
      <w:r w:rsidR="00A71AD4" w:rsidRPr="00215A4C">
        <w:rPr>
          <w:rFonts w:eastAsiaTheme="minorHAnsi" w:hint="eastAsia"/>
          <w:szCs w:val="20"/>
        </w:rPr>
        <w:t>유의하게</w:t>
      </w:r>
      <w:r w:rsidRPr="00215A4C">
        <w:rPr>
          <w:rFonts w:eastAsiaTheme="minorHAnsi"/>
          <w:szCs w:val="20"/>
        </w:rPr>
        <w:t xml:space="preserve"> </w:t>
      </w:r>
      <w:r w:rsidR="00FE078E" w:rsidRPr="00215A4C">
        <w:rPr>
          <w:rFonts w:eastAsiaTheme="minorHAnsi" w:hint="eastAsia"/>
          <w:szCs w:val="20"/>
        </w:rPr>
        <w:t>우월하였</w:t>
      </w:r>
      <w:r w:rsidRPr="00215A4C">
        <w:rPr>
          <w:rFonts w:eastAsiaTheme="minorHAnsi" w:hint="eastAsia"/>
          <w:szCs w:val="20"/>
        </w:rPr>
        <w:t>음을</w:t>
      </w:r>
      <w:r w:rsidRPr="00215A4C">
        <w:rPr>
          <w:rFonts w:eastAsiaTheme="minorHAnsi"/>
          <w:szCs w:val="20"/>
        </w:rPr>
        <w:t xml:space="preserve"> </w:t>
      </w:r>
      <w:r w:rsidRPr="00215A4C">
        <w:rPr>
          <w:rFonts w:eastAsiaTheme="minorHAnsi" w:hint="eastAsia"/>
          <w:szCs w:val="20"/>
        </w:rPr>
        <w:t>보고하였다</w:t>
      </w:r>
      <w:r w:rsidRPr="00215A4C">
        <w:rPr>
          <w:rFonts w:eastAsiaTheme="minorHAnsi"/>
          <w:szCs w:val="20"/>
        </w:rPr>
        <w:t>. Ko 등</w:t>
      </w:r>
      <w:hyperlink w:anchor="_ENREF_32" w:tooltip="Ko, 2016 #163" w:history="1">
        <w:r w:rsidR="008B3538" w:rsidRPr="000F3174">
          <w:rPr>
            <w:rFonts w:eastAsiaTheme="minorHAnsi"/>
            <w:szCs w:val="20"/>
          </w:rPr>
          <w:fldChar w:fldCharType="begin">
            <w:fldData xml:space="preserve">PEVuZE5vdGU+PENpdGU+PEF1dGhvcj5LbzwvQXV0aG9yPjxZZWFyPjIwMTY8L1llYXI+PFJlY051
bT4xNjM8L1JlY051bT48RGlzcGxheVRleHQ+PHN0eWxlIGZhY2U9InN1cGVyc2NyaXB0Ij4zMjwv
c3R5bGU+PC9EaXNwbGF5VGV4dD48cmVjb3JkPjxyZWMtbnVtYmVyPjE2MzwvcmVjLW51bWJlcj48
Zm9yZWlnbi1rZXlzPjxrZXkgYXBwPSJFTiIgZGItaWQ9ImZkMmE5ejBmM2VlcDBkZXg1enF2ejll
MnpzYWU5cmY1ZnBmZSI+MTYzPC9rZXk+PC9mb3JlaWduLWtleXM+PHJlZi10eXBlIG5hbWU9IkVs
ZWN0cm9uaWMgQXJ0aWNsZSI+NDM8L3JlZi10eXBlPjxjb250cmlidXRvcnM+PGF1dGhvcnM+PGF1
dGhvcj5LbywgUy5CLiwgS2ltLCBTLksuLCBLaW0gSi5KLiwgT2gsIFQuQi48L2F1dGhvcj48L2F1
dGhvcnM+PC9jb250cmlidXRvcnM+PHRpdGxlcz48dGl0bGU+VGhlIGVmZmVjdGl2ZW5lc3Mgb2Yg
b3JhbCBjb3J0aWNvc3Rlcm9pZHMgZm9yIG1hbmFnZW1lbnQgb2YgbHVtYmFyIHJhZGlhdGluZyBw
YWluOiBSYW5kb21pemVkLCBjb250cm9sbGVkIHRyaWFsIHN0dWR5PC90aXRsZT48c2Vjb25kYXJ5
LXRpdGxlPkNsaW5pY3MgaW4gT3J0aG9wZWRpYyBTdXJnZXJ5PC9zZWNvbmRhcnktdGl0bGU+PC90
aXRsZXM+PHBlcmlvZGljYWw+PGZ1bGwtdGl0bGU+Q2xpbmljcyBpbiBPcnRob3BlZGljIFN1cmdl
cnk8L2Z1bGwtdGl0bGU+PC9wZXJpb2RpY2FsPjxwYWdlcz4yNjItMjY3PC9wYWdlcz48dm9sdW1l
Pjg8L3ZvbHVtZT48bnVtYmVyPjM8L251bWJlcj48a2V5d29yZHM+PGtleXdvcmQ+YWR1bHQ8L2tl
eXdvcmQ+PGtleXdvcmQ+YWdlPC9rZXl3b3JkPjxrZXl3b3JkPmFnZWQ8L2tleXdvcmQ+PGtleXdv
cmQ+YXJ0aWNsZTwva2V5d29yZD48a2V5d29yZD5jb250cm9sbGVkIHN0dWR5PC9rZXl3b3JkPjxr
ZXl3b3JkPmRydWcgZWZmaWNhY3k8L2tleXdvcmQ+PGtleXdvcmQ+ZmVtYWxlPC9rZXl3b3JkPjxr
ZXl3b3JkPmh1bWFuPC9rZXl3b3JkPjxrZXl3b3JkPmxvdyBiYWNrIHBhaW4vZHQgW0RydWcgVGhl
cmFweV08L2tleXdvcmQ+PGtleXdvcmQ+bG93IGJhY2sgcGFpbi9kdCBbRHJ1ZyBUaGVyYXB5XTwv
a2V5d29yZD48a2V5d29yZD5sdW1iYSByYWRpYXRpbmcgcGFpbjwva2V5d29yZD48a2V5d29yZD5s
dW1iYXIgcmFkaWF0aW5nIHBhaW4vZHQgW0RydWcgVGhlcmFweV08L2tleXdvcmQ+PGtleXdvcmQ+
bWFqb3IgY2xpbmljYWwgc3R1ZHk8L2tleXdvcmQ+PGtleXdvcmQ+bWFsZTwva2V5d29yZD48a2V5
d29yZD5Pc3dlc3RyeSBEaXNhYmlsaXR5IEluZGV4PC9rZXl3b3JkPjxrZXl3b3JkPnBhdGllbnQg
Y29kaW5nPC9rZXl3b3JkPjxrZXl3b3JkPnBhdGllbnQgc2F0aXNmYWN0aW9uPC9rZXl3b3JkPjxr
ZXl3b3JkPnJhbmRvbWl6ZWQgY29udHJvbGxlZCB0cmlhbDwva2V5d29yZD48a2V5d29yZD5Sb2xh
bmQgTW9ycmlzIGRpc2FiaWxpdHkgcXVlc3Rpb25uYWlyZTwva2V5d29yZD48a2V5d29yZD5zZXgg
cmF0aW88L2tleXdvcmQ+PGtleXdvcmQ+U2hvcnQgRm9ybSAzNjwva2V5d29yZD48a2V5d29yZD50
cmVhdG1lbnQgb3V0Y29tZTwva2V5d29yZD48a2V5d29yZD5jb3J0aWNvc3Rlcm9pZC9jdCBbQ2xp
bmljYWwgVHJpYWxdPC9rZXl3b3JkPjxrZXl3b3JkPmNvcnRpY29zdGVyb2lkL2NtIFtEcnVnIENv
bXBhcmlzb25dPC9rZXl3b3JkPjxrZXl3b3JkPmNvcnRpY29zdGVyb2lkL2R0IFtEcnVnIFRoZXJh
cHldPC9rZXl3b3JkPjxrZXl3b3JkPmNvcnRpY29zdGVyb2lkL3BvIFtPcmFsIERydWcgQWRtaW5p
c3RyYXRpb25dPC9rZXl3b3JkPjxrZXl3b3JkPmdhYmFwZW50aW4vY20gW0RydWcgQ29tcGFyaXNv
bl08L2tleXdvcmQ+PGtleXdvcmQ+Z2FiYXBlbnRpbi9kdCBbRHJ1ZyBUaGVyYXB5XTwva2V5d29y
ZD48a2V5d29yZD5wcmVnYWJhbGluL2NtIFtEcnVnIENvbXBhcmlzb25dPC9rZXl3b3JkPjxrZXl3
b3JkPnByZWdhYmFsaW4vZHQgW0RydWcgVGhlcmFweV08L2tleXdvcmQ+PGtleXdvcmQ+YW5hbGdl
c2lhPC9rZXl3b3JkPjxrZXl3b3JkPmNsaW5pY2FsIHRyaWFsPC9rZXl3b3JkPjxrZXl3b3JkPmNv
bnRyb2xsZWQgY2xpbmljYWwgdHJpYWw8L2tleXdvcmQ+PGtleXdvcmQ+ZGlzYWJsZWQgcGVyc29u
PC9rZXl3b3JkPjxrZXl3b3JkPmx1bWJhciByZWdpb248L2tleXdvcmQ+PGtleXdvcmQ+T3N3ZXN0
cnkgRGlzYWJpbGl0eSBJbmRleDwva2V5d29yZD48a2V5d29yZD5waHlzaWNpYW48L2tleXdvcmQ+
PGtleXdvcmQ+cmFkaWN1bG9wYXRoeTwva2V5d29yZD48a2V5d29yZD5jb3J0aWNvc3Rlcm9pZDwv
a2V5d29yZD48a2V5d29yZD5nYWJhcGVudGluPC9rZXl3b3JkPjxrZXl3b3JkPnByZWdhYmFsaW48
L2tleXdvcmQ+PC9rZXl3b3Jkcz48ZGF0ZXM+PHllYXI+MjAxNjwveWVhcj48L2RhdGVzPjxhY2Nl
c3Npb24tbnVtPkNOLTAxMTk1MzUxPC9hY2Nlc3Npb24tbnVtPjx3b3JrLXR5cGU+Sm91cm5hbDog
QXJ0aWNsZTwvd29yay10eXBlPjx1cmxzPjxyZWxhdGVkLXVybHM+PHVybD5odHRwOi8vb25saW5l
bGlicmFyeS53aWxleS5jb20vby9jb2NocmFuZS9jbGNlbnRyYWwvYXJ0aWNsZXMvMzUxL0NOLTAx
MTk1MzUxL2ZyYW1lLmh0bWw8L3VybD48L3JlbGF0ZWQtdXJscz48L3VybHM+PGVsZWN0cm9uaWMt
cmVzb3VyY2UtbnVtPjEwLjQwNTUvY2lvcy4yMDE2LjguMy4yNjI8L2VsZWN0cm9uaWMtcmVzb3Vy
Y2UtbnVtPjwvcmVjb3JkPjwvQ2l0ZT48L0VuZE5vdGU+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LbzwvQXV0aG9yPjxZZWFyPjIwMTY8L1llYXI+PFJlY051
bT4xNjM8L1JlY051bT48RGlzcGxheVRleHQ+PHN0eWxlIGZhY2U9InN1cGVyc2NyaXB0Ij4zMjwv
c3R5bGU+PC9EaXNwbGF5VGV4dD48cmVjb3JkPjxyZWMtbnVtYmVyPjE2MzwvcmVjLW51bWJlcj48
Zm9yZWlnbi1rZXlzPjxrZXkgYXBwPSJFTiIgZGItaWQ9ImZkMmE5ejBmM2VlcDBkZXg1enF2ejll
MnpzYWU5cmY1ZnBmZSI+MTYzPC9rZXk+PC9mb3JlaWduLWtleXM+PHJlZi10eXBlIG5hbWU9IkVs
ZWN0cm9uaWMgQXJ0aWNsZSI+NDM8L3JlZi10eXBlPjxjb250cmlidXRvcnM+PGF1dGhvcnM+PGF1
dGhvcj5LbywgUy5CLiwgS2ltLCBTLksuLCBLaW0gSi5KLiwgT2gsIFQuQi48L2F1dGhvcj48L2F1
dGhvcnM+PC9jb250cmlidXRvcnM+PHRpdGxlcz48dGl0bGU+VGhlIGVmZmVjdGl2ZW5lc3Mgb2Yg
b3JhbCBjb3J0aWNvc3Rlcm9pZHMgZm9yIG1hbmFnZW1lbnQgb2YgbHVtYmFyIHJhZGlhdGluZyBw
YWluOiBSYW5kb21pemVkLCBjb250cm9sbGVkIHRyaWFsIHN0dWR5PC90aXRsZT48c2Vjb25kYXJ5
LXRpdGxlPkNsaW5pY3MgaW4gT3J0aG9wZWRpYyBTdXJnZXJ5PC9zZWNvbmRhcnktdGl0bGU+PC90
aXRsZXM+PHBlcmlvZGljYWw+PGZ1bGwtdGl0bGU+Q2xpbmljcyBpbiBPcnRob3BlZGljIFN1cmdl
cnk8L2Z1bGwtdGl0bGU+PC9wZXJpb2RpY2FsPjxwYWdlcz4yNjItMjY3PC9wYWdlcz48dm9sdW1l
Pjg8L3ZvbHVtZT48bnVtYmVyPjM8L251bWJlcj48a2V5d29yZHM+PGtleXdvcmQ+YWR1bHQ8L2tl
eXdvcmQ+PGtleXdvcmQ+YWdlPC9rZXl3b3JkPjxrZXl3b3JkPmFnZWQ8L2tleXdvcmQ+PGtleXdv
cmQ+YXJ0aWNsZTwva2V5d29yZD48a2V5d29yZD5jb250cm9sbGVkIHN0dWR5PC9rZXl3b3JkPjxr
ZXl3b3JkPmRydWcgZWZmaWNhY3k8L2tleXdvcmQ+PGtleXdvcmQ+ZmVtYWxlPC9rZXl3b3JkPjxr
ZXl3b3JkPmh1bWFuPC9rZXl3b3JkPjxrZXl3b3JkPmxvdyBiYWNrIHBhaW4vZHQgW0RydWcgVGhl
cmFweV08L2tleXdvcmQ+PGtleXdvcmQ+bG93IGJhY2sgcGFpbi9kdCBbRHJ1ZyBUaGVyYXB5XTwv
a2V5d29yZD48a2V5d29yZD5sdW1iYSByYWRpYXRpbmcgcGFpbjwva2V5d29yZD48a2V5d29yZD5s
dW1iYXIgcmFkaWF0aW5nIHBhaW4vZHQgW0RydWcgVGhlcmFweV08L2tleXdvcmQ+PGtleXdvcmQ+
bWFqb3IgY2xpbmljYWwgc3R1ZHk8L2tleXdvcmQ+PGtleXdvcmQ+bWFsZTwva2V5d29yZD48a2V5
d29yZD5Pc3dlc3RyeSBEaXNhYmlsaXR5IEluZGV4PC9rZXl3b3JkPjxrZXl3b3JkPnBhdGllbnQg
Y29kaW5nPC9rZXl3b3JkPjxrZXl3b3JkPnBhdGllbnQgc2F0aXNmYWN0aW9uPC9rZXl3b3JkPjxr
ZXl3b3JkPnJhbmRvbWl6ZWQgY29udHJvbGxlZCB0cmlhbDwva2V5d29yZD48a2V5d29yZD5Sb2xh
bmQgTW9ycmlzIGRpc2FiaWxpdHkgcXVlc3Rpb25uYWlyZTwva2V5d29yZD48a2V5d29yZD5zZXgg
cmF0aW88L2tleXdvcmQ+PGtleXdvcmQ+U2hvcnQgRm9ybSAzNjwva2V5d29yZD48a2V5d29yZD50
cmVhdG1lbnQgb3V0Y29tZTwva2V5d29yZD48a2V5d29yZD5jb3J0aWNvc3Rlcm9pZC9jdCBbQ2xp
bmljYWwgVHJpYWxdPC9rZXl3b3JkPjxrZXl3b3JkPmNvcnRpY29zdGVyb2lkL2NtIFtEcnVnIENv
bXBhcmlzb25dPC9rZXl3b3JkPjxrZXl3b3JkPmNvcnRpY29zdGVyb2lkL2R0IFtEcnVnIFRoZXJh
cHldPC9rZXl3b3JkPjxrZXl3b3JkPmNvcnRpY29zdGVyb2lkL3BvIFtPcmFsIERydWcgQWRtaW5p
c3RyYXRpb25dPC9rZXl3b3JkPjxrZXl3b3JkPmdhYmFwZW50aW4vY20gW0RydWcgQ29tcGFyaXNv
bl08L2tleXdvcmQ+PGtleXdvcmQ+Z2FiYXBlbnRpbi9kdCBbRHJ1ZyBUaGVyYXB5XTwva2V5d29y
ZD48a2V5d29yZD5wcmVnYWJhbGluL2NtIFtEcnVnIENvbXBhcmlzb25dPC9rZXl3b3JkPjxrZXl3
b3JkPnByZWdhYmFsaW4vZHQgW0RydWcgVGhlcmFweV08L2tleXdvcmQ+PGtleXdvcmQ+YW5hbGdl
c2lhPC9rZXl3b3JkPjxrZXl3b3JkPmNsaW5pY2FsIHRyaWFsPC9rZXl3b3JkPjxrZXl3b3JkPmNv
bnRyb2xsZWQgY2xpbmljYWwgdHJpYWw8L2tleXdvcmQ+PGtleXdvcmQ+ZGlzYWJsZWQgcGVyc29u
PC9rZXl3b3JkPjxrZXl3b3JkPmx1bWJhciByZWdpb248L2tleXdvcmQ+PGtleXdvcmQ+T3N3ZXN0
cnkgRGlzYWJpbGl0eSBJbmRleDwva2V5d29yZD48a2V5d29yZD5waHlzaWNpYW48L2tleXdvcmQ+
PGtleXdvcmQ+cmFkaWN1bG9wYXRoeTwva2V5d29yZD48a2V5d29yZD5jb3J0aWNvc3Rlcm9pZDwv
a2V5d29yZD48a2V5d29yZD5nYWJhcGVudGluPC9rZXl3b3JkPjxrZXl3b3JkPnByZWdhYmFsaW48
L2tleXdvcmQ+PC9rZXl3b3Jkcz48ZGF0ZXM+PHllYXI+MjAxNjwveWVhcj48L2RhdGVzPjxhY2Nl
c3Npb24tbnVtPkNOLTAxMTk1MzUxPC9hY2Nlc3Npb24tbnVtPjx3b3JrLXR5cGU+Sm91cm5hbDog
QXJ0aWNsZTwvd29yay10eXBlPjx1cmxzPjxyZWxhdGVkLXVybHM+PHVybD5odHRwOi8vb25saW5l
bGlicmFyeS53aWxleS5jb20vby9jb2NocmFuZS9jbGNlbnRyYWwvYXJ0aWNsZXMvMzUxL0NOLTAx
MTk1MzUxL2ZyYW1lLmh0bWw8L3VybD48L3JlbGF0ZWQtdXJscz48L3VybHM+PGVsZWN0cm9uaWMt
cmVzb3VyY2UtbnVtPjEwLjQwNTUvY2lvcy4yMDE2LjguMy4yNjI8L2VsZWN0cm9uaWMtcmVzb3Vy
Y2UtbnVtPjwvcmVjb3JkPjwvQ2l0ZT48L0VuZE5vdGU+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CE3684">
          <w:rPr>
            <w:rFonts w:eastAsiaTheme="minorHAnsi"/>
            <w:noProof/>
            <w:szCs w:val="20"/>
            <w:vertAlign w:val="superscript"/>
          </w:rPr>
          <w:t>32</w:t>
        </w:r>
        <w:r w:rsidR="008B3538" w:rsidRPr="000F3174">
          <w:rPr>
            <w:rFonts w:eastAsiaTheme="minorHAnsi"/>
            <w:szCs w:val="20"/>
          </w:rPr>
          <w:fldChar w:fldCharType="end"/>
        </w:r>
      </w:hyperlink>
      <w:r w:rsidRPr="00215A4C">
        <w:rPr>
          <w:rFonts w:eastAsiaTheme="minorHAnsi"/>
          <w:szCs w:val="20"/>
        </w:rPr>
        <w:t xml:space="preserve">은 </w:t>
      </w:r>
      <w:r w:rsidRPr="00215A4C">
        <w:rPr>
          <w:rFonts w:eastAsiaTheme="minorHAnsi" w:hint="eastAsia"/>
          <w:szCs w:val="20"/>
        </w:rPr>
        <w:t>경</w:t>
      </w:r>
      <w:r w:rsidRPr="00215A4C">
        <w:rPr>
          <w:rFonts w:eastAsiaTheme="minorHAnsi" w:hint="eastAsia"/>
          <w:szCs w:val="20"/>
        </w:rPr>
        <w:lastRenderedPageBreak/>
        <w:t>구</w:t>
      </w:r>
      <w:r w:rsidRPr="00215A4C">
        <w:rPr>
          <w:rFonts w:eastAsiaTheme="minorHAnsi"/>
          <w:szCs w:val="20"/>
        </w:rPr>
        <w:t xml:space="preserve"> </w:t>
      </w:r>
      <w:r w:rsidR="00FE078E" w:rsidRPr="00215A4C">
        <w:rPr>
          <w:rFonts w:eastAsiaTheme="minorHAnsi" w:hint="eastAsia"/>
          <w:szCs w:val="20"/>
        </w:rPr>
        <w:t>트리암시놀론</w:t>
      </w:r>
      <w:r w:rsidRPr="00215A4C">
        <w:rPr>
          <w:rFonts w:eastAsiaTheme="minorHAnsi"/>
          <w:szCs w:val="20"/>
        </w:rPr>
        <w:t xml:space="preserve">을 </w:t>
      </w:r>
      <w:r w:rsidRPr="00215A4C">
        <w:rPr>
          <w:rFonts w:eastAsiaTheme="minorHAnsi" w:hint="eastAsia"/>
          <w:szCs w:val="20"/>
        </w:rPr>
        <w:t>일일</w:t>
      </w:r>
      <w:r w:rsidRPr="00215A4C">
        <w:rPr>
          <w:rFonts w:eastAsiaTheme="minorHAnsi"/>
          <w:szCs w:val="20"/>
        </w:rPr>
        <w:t xml:space="preserve"> 2</w:t>
      </w:r>
      <w:r w:rsidRPr="00215A4C">
        <w:rPr>
          <w:rFonts w:eastAsiaTheme="minorHAnsi" w:hint="eastAsia"/>
          <w:szCs w:val="20"/>
        </w:rPr>
        <w:t>회</w:t>
      </w:r>
      <w:r w:rsidRPr="00215A4C">
        <w:rPr>
          <w:rFonts w:eastAsiaTheme="minorHAnsi"/>
          <w:szCs w:val="20"/>
        </w:rPr>
        <w:t xml:space="preserve"> 14</w:t>
      </w:r>
      <w:r w:rsidRPr="00215A4C">
        <w:rPr>
          <w:rFonts w:eastAsiaTheme="minorHAnsi" w:hint="eastAsia"/>
          <w:szCs w:val="20"/>
        </w:rPr>
        <w:t>일간</w:t>
      </w:r>
      <w:r w:rsidRPr="00215A4C">
        <w:rPr>
          <w:rFonts w:eastAsiaTheme="minorHAnsi"/>
          <w:szCs w:val="20"/>
        </w:rPr>
        <w:t xml:space="preserve"> </w:t>
      </w:r>
      <w:r w:rsidRPr="00215A4C">
        <w:rPr>
          <w:rFonts w:eastAsiaTheme="minorHAnsi" w:hint="eastAsia"/>
          <w:szCs w:val="20"/>
        </w:rPr>
        <w:t>투여하였을</w:t>
      </w:r>
      <w:r w:rsidRPr="00215A4C">
        <w:rPr>
          <w:rFonts w:eastAsiaTheme="minorHAnsi"/>
          <w:szCs w:val="20"/>
        </w:rPr>
        <w:t xml:space="preserve"> </w:t>
      </w:r>
      <w:r w:rsidRPr="00215A4C">
        <w:rPr>
          <w:rFonts w:eastAsiaTheme="minorHAnsi" w:hint="eastAsia"/>
          <w:szCs w:val="20"/>
        </w:rPr>
        <w:t>때</w:t>
      </w:r>
      <w:r w:rsidRPr="00215A4C">
        <w:rPr>
          <w:rFonts w:eastAsiaTheme="minorHAnsi"/>
          <w:szCs w:val="20"/>
        </w:rPr>
        <w:t xml:space="preserve"> </w:t>
      </w:r>
      <w:r w:rsidRPr="00215A4C">
        <w:rPr>
          <w:rFonts w:eastAsiaTheme="minorHAnsi" w:hint="eastAsia"/>
          <w:szCs w:val="20"/>
        </w:rPr>
        <w:t>항전간제를</w:t>
      </w:r>
      <w:r w:rsidRPr="00215A4C">
        <w:rPr>
          <w:rFonts w:eastAsiaTheme="minorHAnsi"/>
          <w:szCs w:val="20"/>
        </w:rPr>
        <w:t xml:space="preserve"> </w:t>
      </w:r>
      <w:r w:rsidRPr="00215A4C">
        <w:rPr>
          <w:rFonts w:eastAsiaTheme="minorHAnsi" w:hint="eastAsia"/>
          <w:szCs w:val="20"/>
        </w:rPr>
        <w:t>복용했던</w:t>
      </w:r>
      <w:r w:rsidRPr="00215A4C">
        <w:rPr>
          <w:rFonts w:eastAsiaTheme="minorHAnsi"/>
          <w:szCs w:val="20"/>
        </w:rPr>
        <w:t xml:space="preserve"> </w:t>
      </w:r>
      <w:r w:rsidRPr="00215A4C">
        <w:rPr>
          <w:rFonts w:eastAsiaTheme="minorHAnsi" w:hint="eastAsia"/>
          <w:szCs w:val="20"/>
        </w:rPr>
        <w:t>대조군에</w:t>
      </w:r>
      <w:r w:rsidRPr="00215A4C">
        <w:rPr>
          <w:rFonts w:eastAsiaTheme="minorHAnsi"/>
          <w:szCs w:val="20"/>
        </w:rPr>
        <w:t xml:space="preserve"> </w:t>
      </w:r>
      <w:r w:rsidRPr="00215A4C">
        <w:rPr>
          <w:rFonts w:eastAsiaTheme="minorHAnsi" w:hint="eastAsia"/>
          <w:szCs w:val="20"/>
        </w:rPr>
        <w:t>비해</w:t>
      </w:r>
      <w:r w:rsidRPr="00215A4C">
        <w:rPr>
          <w:rFonts w:eastAsiaTheme="minorHAnsi"/>
          <w:szCs w:val="20"/>
        </w:rPr>
        <w:t xml:space="preserve"> </w:t>
      </w:r>
      <w:r w:rsidRPr="00215A4C">
        <w:rPr>
          <w:rFonts w:eastAsiaTheme="minorHAnsi" w:hint="eastAsia"/>
          <w:szCs w:val="20"/>
        </w:rPr>
        <w:t>통증</w:t>
      </w:r>
      <w:r w:rsidRPr="00215A4C">
        <w:rPr>
          <w:rFonts w:eastAsiaTheme="minorHAnsi"/>
          <w:szCs w:val="20"/>
        </w:rPr>
        <w:t xml:space="preserve"> </w:t>
      </w:r>
      <w:r w:rsidRPr="00215A4C">
        <w:rPr>
          <w:rFonts w:eastAsiaTheme="minorHAnsi" w:hint="eastAsia"/>
          <w:szCs w:val="20"/>
        </w:rPr>
        <w:t>경감에</w:t>
      </w:r>
      <w:r w:rsidRPr="00215A4C">
        <w:rPr>
          <w:rFonts w:eastAsiaTheme="minorHAnsi"/>
          <w:szCs w:val="20"/>
        </w:rPr>
        <w:t xml:space="preserve"> </w:t>
      </w:r>
      <w:r w:rsidRPr="00215A4C">
        <w:rPr>
          <w:rFonts w:eastAsiaTheme="minorHAnsi" w:hint="eastAsia"/>
          <w:szCs w:val="20"/>
        </w:rPr>
        <w:t>더</w:t>
      </w:r>
      <w:r w:rsidRPr="00215A4C">
        <w:rPr>
          <w:rFonts w:eastAsiaTheme="minorHAnsi"/>
          <w:szCs w:val="20"/>
        </w:rPr>
        <w:t xml:space="preserve"> </w:t>
      </w:r>
      <w:r w:rsidRPr="00215A4C">
        <w:rPr>
          <w:rFonts w:eastAsiaTheme="minorHAnsi" w:hint="eastAsia"/>
          <w:szCs w:val="20"/>
        </w:rPr>
        <w:t>효과적이었다고</w:t>
      </w:r>
      <w:r w:rsidRPr="00215A4C">
        <w:rPr>
          <w:rFonts w:eastAsiaTheme="minorHAnsi"/>
          <w:szCs w:val="20"/>
        </w:rPr>
        <w:t xml:space="preserve"> </w:t>
      </w:r>
      <w:r w:rsidRPr="00215A4C">
        <w:rPr>
          <w:rFonts w:eastAsiaTheme="minorHAnsi" w:hint="eastAsia"/>
          <w:szCs w:val="20"/>
        </w:rPr>
        <w:t>보고했다</w:t>
      </w:r>
      <w:r w:rsidRPr="00215A4C">
        <w:rPr>
          <w:rFonts w:eastAsiaTheme="minorHAnsi"/>
          <w:szCs w:val="20"/>
        </w:rPr>
        <w:t xml:space="preserve">. </w:t>
      </w:r>
    </w:p>
    <w:p w:rsidR="000D348D" w:rsidRPr="00215A4C" w:rsidRDefault="00FE078E" w:rsidP="00FE078E">
      <w:pPr>
        <w:pStyle w:val="a5"/>
        <w:wordWrap/>
        <w:ind w:firstLineChars="100" w:firstLine="200"/>
        <w:rPr>
          <w:rFonts w:eastAsiaTheme="minorHAnsi"/>
          <w:szCs w:val="20"/>
        </w:rPr>
      </w:pPr>
      <w:r w:rsidRPr="00215A4C">
        <w:rPr>
          <w:rFonts w:eastAsiaTheme="minorHAnsi" w:hint="eastAsia"/>
          <w:szCs w:val="20"/>
        </w:rPr>
        <w:t>선택된</w:t>
      </w:r>
      <w:r w:rsidRPr="00215A4C">
        <w:rPr>
          <w:rFonts w:eastAsiaTheme="minorHAnsi"/>
          <w:szCs w:val="20"/>
        </w:rPr>
        <w:t xml:space="preserve"> </w:t>
      </w:r>
      <w:r w:rsidRPr="00215A4C">
        <w:rPr>
          <w:rFonts w:eastAsiaTheme="minorHAnsi" w:hint="eastAsia"/>
          <w:szCs w:val="20"/>
        </w:rPr>
        <w:t>연구들의</w:t>
      </w:r>
      <w:r w:rsidRPr="00215A4C">
        <w:rPr>
          <w:rFonts w:eastAsiaTheme="minorHAnsi"/>
          <w:szCs w:val="20"/>
        </w:rPr>
        <w:t xml:space="preserve"> </w:t>
      </w:r>
      <w:r w:rsidRPr="00215A4C">
        <w:rPr>
          <w:rFonts w:eastAsiaTheme="minorHAnsi" w:hint="eastAsia"/>
          <w:szCs w:val="20"/>
        </w:rPr>
        <w:t>결과를</w:t>
      </w:r>
      <w:r w:rsidRPr="00215A4C">
        <w:rPr>
          <w:rFonts w:eastAsiaTheme="minorHAnsi"/>
          <w:szCs w:val="20"/>
        </w:rPr>
        <w:t xml:space="preserve"> </w:t>
      </w:r>
      <w:r w:rsidRPr="00215A4C">
        <w:rPr>
          <w:rFonts w:eastAsiaTheme="minorHAnsi" w:hint="eastAsia"/>
          <w:szCs w:val="20"/>
        </w:rPr>
        <w:t>종합하면</w:t>
      </w:r>
      <w:r w:rsidRPr="00215A4C">
        <w:rPr>
          <w:rFonts w:eastAsiaTheme="minorHAnsi"/>
          <w:szCs w:val="20"/>
        </w:rPr>
        <w:t xml:space="preserve"> </w:t>
      </w:r>
      <w:r w:rsidRPr="00215A4C">
        <w:rPr>
          <w:rFonts w:eastAsiaTheme="minorHAnsi" w:hint="eastAsia"/>
          <w:szCs w:val="20"/>
        </w:rPr>
        <w:t>전신적</w:t>
      </w:r>
      <w:r w:rsidR="000D348D" w:rsidRPr="00215A4C">
        <w:rPr>
          <w:rFonts w:eastAsiaTheme="minorHAnsi"/>
          <w:szCs w:val="20"/>
        </w:rPr>
        <w:t xml:space="preserve"> 스테로이드 투여</w:t>
      </w:r>
      <w:r w:rsidRPr="00215A4C">
        <w:rPr>
          <w:rFonts w:eastAsiaTheme="minorHAnsi" w:hint="eastAsia"/>
          <w:szCs w:val="20"/>
        </w:rPr>
        <w:t>는</w:t>
      </w:r>
      <w:r w:rsidRPr="00215A4C">
        <w:rPr>
          <w:rFonts w:eastAsiaTheme="minorHAnsi"/>
          <w:szCs w:val="20"/>
        </w:rPr>
        <w:t xml:space="preserve"> </w:t>
      </w:r>
      <w:r w:rsidRPr="00215A4C">
        <w:rPr>
          <w:rFonts w:eastAsiaTheme="minorHAnsi" w:hint="eastAsia"/>
          <w:szCs w:val="20"/>
        </w:rPr>
        <w:t>임상적인</w:t>
      </w:r>
      <w:r w:rsidRPr="00215A4C">
        <w:rPr>
          <w:rFonts w:eastAsiaTheme="minorHAnsi"/>
          <w:szCs w:val="20"/>
        </w:rPr>
        <w:t xml:space="preserve"> </w:t>
      </w:r>
      <w:r w:rsidRPr="00215A4C">
        <w:rPr>
          <w:rFonts w:eastAsiaTheme="minorHAnsi" w:hint="eastAsia"/>
          <w:szCs w:val="20"/>
        </w:rPr>
        <w:t>효과가</w:t>
      </w:r>
      <w:r w:rsidRPr="00215A4C">
        <w:rPr>
          <w:rFonts w:eastAsiaTheme="minorHAnsi"/>
          <w:szCs w:val="20"/>
        </w:rPr>
        <w:t xml:space="preserve"> </w:t>
      </w:r>
      <w:r w:rsidRPr="00215A4C">
        <w:rPr>
          <w:rFonts w:eastAsiaTheme="minorHAnsi" w:hint="eastAsia"/>
          <w:szCs w:val="20"/>
        </w:rPr>
        <w:t>있어</w:t>
      </w:r>
      <w:r w:rsidRPr="00215A4C">
        <w:rPr>
          <w:rFonts w:eastAsiaTheme="minorHAnsi"/>
          <w:szCs w:val="20"/>
        </w:rPr>
        <w:t xml:space="preserve"> </w:t>
      </w:r>
      <w:r w:rsidRPr="00215A4C">
        <w:rPr>
          <w:rFonts w:eastAsiaTheme="minorHAnsi" w:hint="eastAsia"/>
          <w:szCs w:val="20"/>
        </w:rPr>
        <w:t>권고할</w:t>
      </w:r>
      <w:r w:rsidRPr="00215A4C">
        <w:rPr>
          <w:rFonts w:eastAsiaTheme="minorHAnsi"/>
          <w:szCs w:val="20"/>
        </w:rPr>
        <w:t xml:space="preserve"> </w:t>
      </w:r>
      <w:r w:rsidRPr="00215A4C">
        <w:rPr>
          <w:rFonts w:eastAsiaTheme="minorHAnsi" w:hint="eastAsia"/>
          <w:szCs w:val="20"/>
        </w:rPr>
        <w:t>수</w:t>
      </w:r>
      <w:r w:rsidRPr="00215A4C">
        <w:rPr>
          <w:rFonts w:eastAsiaTheme="minorHAnsi"/>
          <w:szCs w:val="20"/>
        </w:rPr>
        <w:t xml:space="preserve"> </w:t>
      </w:r>
      <w:r w:rsidRPr="00215A4C">
        <w:rPr>
          <w:rFonts w:eastAsiaTheme="minorHAnsi" w:hint="eastAsia"/>
          <w:szCs w:val="20"/>
        </w:rPr>
        <w:t>있는</w:t>
      </w:r>
      <w:r w:rsidRPr="00215A4C">
        <w:rPr>
          <w:rFonts w:eastAsiaTheme="minorHAnsi"/>
          <w:szCs w:val="20"/>
        </w:rPr>
        <w:t xml:space="preserve"> </w:t>
      </w:r>
      <w:r w:rsidRPr="00215A4C">
        <w:rPr>
          <w:rFonts w:eastAsiaTheme="minorHAnsi" w:hint="eastAsia"/>
          <w:szCs w:val="20"/>
        </w:rPr>
        <w:t>것으로</w:t>
      </w:r>
      <w:r w:rsidRPr="00215A4C">
        <w:rPr>
          <w:rFonts w:eastAsiaTheme="minorHAnsi"/>
          <w:szCs w:val="20"/>
        </w:rPr>
        <w:t xml:space="preserve"> </w:t>
      </w:r>
      <w:r w:rsidRPr="00215A4C">
        <w:rPr>
          <w:rFonts w:eastAsiaTheme="minorHAnsi" w:hint="eastAsia"/>
          <w:szCs w:val="20"/>
        </w:rPr>
        <w:t>보이나</w:t>
      </w:r>
      <w:r w:rsidRPr="00215A4C">
        <w:rPr>
          <w:rFonts w:eastAsiaTheme="minorHAnsi"/>
          <w:szCs w:val="20"/>
        </w:rPr>
        <w:t xml:space="preserve"> </w:t>
      </w:r>
      <w:r w:rsidRPr="00215A4C">
        <w:rPr>
          <w:rFonts w:eastAsiaTheme="minorHAnsi" w:hint="eastAsia"/>
          <w:szCs w:val="20"/>
        </w:rPr>
        <w:t>연구방법상</w:t>
      </w:r>
      <w:r w:rsidRPr="00215A4C">
        <w:rPr>
          <w:rFonts w:eastAsiaTheme="minorHAnsi"/>
          <w:szCs w:val="20"/>
        </w:rPr>
        <w:t xml:space="preserve"> </w:t>
      </w:r>
      <w:r w:rsidRPr="00215A4C">
        <w:rPr>
          <w:rFonts w:eastAsiaTheme="minorHAnsi" w:hint="eastAsia"/>
          <w:szCs w:val="20"/>
        </w:rPr>
        <w:t>비뚤림위험이</w:t>
      </w:r>
      <w:r w:rsidRPr="00215A4C">
        <w:rPr>
          <w:rFonts w:eastAsiaTheme="minorHAnsi"/>
          <w:szCs w:val="20"/>
        </w:rPr>
        <w:t xml:space="preserve"> </w:t>
      </w:r>
      <w:r w:rsidRPr="00215A4C">
        <w:rPr>
          <w:rFonts w:eastAsiaTheme="minorHAnsi" w:hint="eastAsia"/>
          <w:szCs w:val="20"/>
        </w:rPr>
        <w:t>높고</w:t>
      </w:r>
      <w:r w:rsidRPr="00215A4C">
        <w:rPr>
          <w:rFonts w:eastAsiaTheme="minorHAnsi"/>
          <w:szCs w:val="20"/>
        </w:rPr>
        <w:t xml:space="preserve"> </w:t>
      </w:r>
      <w:r w:rsidRPr="00215A4C">
        <w:rPr>
          <w:rFonts w:eastAsiaTheme="minorHAnsi" w:hint="eastAsia"/>
          <w:szCs w:val="20"/>
        </w:rPr>
        <w:t>일관성이</w:t>
      </w:r>
      <w:r w:rsidRPr="00215A4C">
        <w:rPr>
          <w:rFonts w:eastAsiaTheme="minorHAnsi"/>
          <w:szCs w:val="20"/>
        </w:rPr>
        <w:t xml:space="preserve"> </w:t>
      </w:r>
      <w:r w:rsidRPr="00215A4C">
        <w:rPr>
          <w:rFonts w:eastAsiaTheme="minorHAnsi" w:hint="eastAsia"/>
          <w:szCs w:val="20"/>
        </w:rPr>
        <w:t>낮아서</w:t>
      </w:r>
      <w:r w:rsidRPr="00215A4C">
        <w:rPr>
          <w:rFonts w:eastAsiaTheme="minorHAnsi"/>
          <w:szCs w:val="20"/>
        </w:rPr>
        <w:t xml:space="preserve"> </w:t>
      </w:r>
      <w:r w:rsidRPr="00215A4C">
        <w:rPr>
          <w:rFonts w:eastAsiaTheme="minorHAnsi" w:hint="eastAsia"/>
          <w:szCs w:val="20"/>
        </w:rPr>
        <w:t>증거수준은</w:t>
      </w:r>
      <w:r w:rsidRPr="00215A4C">
        <w:rPr>
          <w:rFonts w:eastAsiaTheme="minorHAnsi"/>
          <w:szCs w:val="20"/>
        </w:rPr>
        <w:t xml:space="preserve"> </w:t>
      </w:r>
      <w:r w:rsidRPr="00215A4C">
        <w:rPr>
          <w:rFonts w:eastAsiaTheme="minorHAnsi" w:hint="eastAsia"/>
          <w:szCs w:val="20"/>
        </w:rPr>
        <w:t>낮</w:t>
      </w:r>
      <w:r w:rsidR="00D66CCE">
        <w:rPr>
          <w:rFonts w:eastAsiaTheme="minorHAnsi" w:hint="eastAsia"/>
          <w:szCs w:val="20"/>
        </w:rPr>
        <w:t>음으로</w:t>
      </w:r>
      <w:r w:rsidRPr="00215A4C">
        <w:rPr>
          <w:rFonts w:eastAsiaTheme="minorHAnsi"/>
          <w:szCs w:val="20"/>
        </w:rPr>
        <w:t xml:space="preserve"> </w:t>
      </w:r>
      <w:r w:rsidRPr="00215A4C">
        <w:rPr>
          <w:rFonts w:eastAsiaTheme="minorHAnsi" w:hint="eastAsia"/>
          <w:szCs w:val="20"/>
        </w:rPr>
        <w:t>평가하였다</w:t>
      </w:r>
      <w:r w:rsidRPr="00215A4C">
        <w:rPr>
          <w:rFonts w:eastAsiaTheme="minorHAnsi"/>
          <w:szCs w:val="20"/>
        </w:rPr>
        <w:t>.</w:t>
      </w:r>
      <w:r w:rsidR="000D348D" w:rsidRPr="00215A4C">
        <w:rPr>
          <w:rFonts w:eastAsiaTheme="minorHAnsi"/>
          <w:szCs w:val="20"/>
        </w:rPr>
        <w:t xml:space="preserve"> </w:t>
      </w:r>
      <w:r w:rsidRPr="00215A4C">
        <w:rPr>
          <w:rFonts w:eastAsiaTheme="minorHAnsi" w:hint="eastAsia"/>
          <w:szCs w:val="20"/>
        </w:rPr>
        <w:t>스테로이드</w:t>
      </w:r>
      <w:r w:rsidR="00D66CCE">
        <w:rPr>
          <w:rFonts w:eastAsiaTheme="minorHAnsi" w:hint="eastAsia"/>
          <w:szCs w:val="20"/>
        </w:rPr>
        <w:t>는</w:t>
      </w:r>
      <w:r w:rsidRPr="00215A4C">
        <w:rPr>
          <w:rFonts w:eastAsiaTheme="minorHAnsi"/>
          <w:szCs w:val="20"/>
        </w:rPr>
        <w:t xml:space="preserve"> </w:t>
      </w:r>
      <w:r w:rsidR="00D66CCE">
        <w:rPr>
          <w:rFonts w:eastAsiaTheme="minorHAnsi" w:hint="eastAsia"/>
          <w:szCs w:val="20"/>
        </w:rPr>
        <w:t xml:space="preserve">쉽게 처방 투여가 가능하여 접근성이 </w:t>
      </w:r>
      <w:r w:rsidRPr="00215A4C">
        <w:rPr>
          <w:rFonts w:eastAsiaTheme="minorHAnsi" w:hint="eastAsia"/>
          <w:szCs w:val="20"/>
        </w:rPr>
        <w:t>좋고</w:t>
      </w:r>
      <w:r w:rsidRPr="00215A4C">
        <w:rPr>
          <w:rFonts w:eastAsiaTheme="minorHAnsi"/>
          <w:szCs w:val="20"/>
        </w:rPr>
        <w:t xml:space="preserve"> </w:t>
      </w:r>
      <w:r w:rsidRPr="00215A4C">
        <w:rPr>
          <w:rFonts w:eastAsiaTheme="minorHAnsi" w:hint="eastAsia"/>
          <w:szCs w:val="20"/>
        </w:rPr>
        <w:t>저렴한</w:t>
      </w:r>
      <w:r w:rsidRPr="00215A4C">
        <w:rPr>
          <w:rFonts w:eastAsiaTheme="minorHAnsi"/>
          <w:szCs w:val="20"/>
        </w:rPr>
        <w:t xml:space="preserve"> </w:t>
      </w:r>
      <w:r w:rsidRPr="00215A4C">
        <w:rPr>
          <w:rFonts w:eastAsiaTheme="minorHAnsi" w:hint="eastAsia"/>
          <w:szCs w:val="20"/>
        </w:rPr>
        <w:t>가격으로</w:t>
      </w:r>
      <w:r w:rsidRPr="00215A4C">
        <w:rPr>
          <w:rFonts w:eastAsiaTheme="minorHAnsi"/>
          <w:szCs w:val="20"/>
        </w:rPr>
        <w:t xml:space="preserve"> </w:t>
      </w:r>
      <w:r w:rsidRPr="00215A4C">
        <w:rPr>
          <w:rFonts w:eastAsiaTheme="minorHAnsi" w:hint="eastAsia"/>
          <w:szCs w:val="20"/>
        </w:rPr>
        <w:t>임상적</w:t>
      </w:r>
      <w:r w:rsidRPr="00215A4C">
        <w:rPr>
          <w:rFonts w:eastAsiaTheme="minorHAnsi"/>
          <w:szCs w:val="20"/>
        </w:rPr>
        <w:t xml:space="preserve"> </w:t>
      </w:r>
      <w:r w:rsidRPr="00215A4C">
        <w:rPr>
          <w:rFonts w:eastAsiaTheme="minorHAnsi" w:hint="eastAsia"/>
          <w:szCs w:val="20"/>
        </w:rPr>
        <w:t>효과를</w:t>
      </w:r>
      <w:r w:rsidRPr="00215A4C">
        <w:rPr>
          <w:rFonts w:eastAsiaTheme="minorHAnsi"/>
          <w:szCs w:val="20"/>
        </w:rPr>
        <w:t xml:space="preserve"> </w:t>
      </w:r>
      <w:r w:rsidRPr="00215A4C">
        <w:rPr>
          <w:rFonts w:eastAsiaTheme="minorHAnsi" w:hint="eastAsia"/>
          <w:szCs w:val="20"/>
        </w:rPr>
        <w:t>기대할</w:t>
      </w:r>
      <w:r w:rsidRPr="00215A4C">
        <w:rPr>
          <w:rFonts w:eastAsiaTheme="minorHAnsi"/>
          <w:szCs w:val="20"/>
        </w:rPr>
        <w:t xml:space="preserve"> </w:t>
      </w:r>
      <w:r w:rsidRPr="00215A4C">
        <w:rPr>
          <w:rFonts w:eastAsiaTheme="minorHAnsi" w:hint="eastAsia"/>
          <w:szCs w:val="20"/>
        </w:rPr>
        <w:t>수</w:t>
      </w:r>
      <w:r w:rsidRPr="00215A4C">
        <w:rPr>
          <w:rFonts w:eastAsiaTheme="minorHAnsi"/>
          <w:szCs w:val="20"/>
        </w:rPr>
        <w:t xml:space="preserve"> </w:t>
      </w:r>
      <w:r w:rsidRPr="00215A4C">
        <w:rPr>
          <w:rFonts w:eastAsiaTheme="minorHAnsi" w:hint="eastAsia"/>
          <w:szCs w:val="20"/>
        </w:rPr>
        <w:t>있다는</w:t>
      </w:r>
      <w:r w:rsidRPr="00215A4C">
        <w:rPr>
          <w:rFonts w:eastAsiaTheme="minorHAnsi"/>
          <w:szCs w:val="20"/>
        </w:rPr>
        <w:t xml:space="preserve"> </w:t>
      </w:r>
      <w:r w:rsidRPr="00215A4C">
        <w:rPr>
          <w:rFonts w:eastAsiaTheme="minorHAnsi" w:hint="eastAsia"/>
          <w:szCs w:val="20"/>
        </w:rPr>
        <w:t>장점이</w:t>
      </w:r>
      <w:r w:rsidRPr="00215A4C">
        <w:rPr>
          <w:rFonts w:eastAsiaTheme="minorHAnsi"/>
          <w:szCs w:val="20"/>
        </w:rPr>
        <w:t xml:space="preserve"> </w:t>
      </w:r>
      <w:r w:rsidRPr="00215A4C">
        <w:rPr>
          <w:rFonts w:eastAsiaTheme="minorHAnsi" w:hint="eastAsia"/>
          <w:szCs w:val="20"/>
        </w:rPr>
        <w:t>있으나</w:t>
      </w:r>
      <w:r w:rsidRPr="00215A4C">
        <w:rPr>
          <w:rFonts w:eastAsiaTheme="minorHAnsi"/>
          <w:szCs w:val="20"/>
        </w:rPr>
        <w:t xml:space="preserve"> </w:t>
      </w:r>
      <w:r w:rsidRPr="00215A4C">
        <w:rPr>
          <w:rFonts w:eastAsiaTheme="minorHAnsi" w:hint="eastAsia"/>
          <w:szCs w:val="20"/>
        </w:rPr>
        <w:t>전신적</w:t>
      </w:r>
      <w:r w:rsidRPr="00215A4C">
        <w:rPr>
          <w:rFonts w:eastAsiaTheme="minorHAnsi"/>
          <w:szCs w:val="20"/>
        </w:rPr>
        <w:t xml:space="preserve"> </w:t>
      </w:r>
      <w:r w:rsidRPr="00215A4C">
        <w:rPr>
          <w:rFonts w:eastAsiaTheme="minorHAnsi" w:hint="eastAsia"/>
          <w:szCs w:val="20"/>
        </w:rPr>
        <w:t>투여에</w:t>
      </w:r>
      <w:r w:rsidRPr="00215A4C">
        <w:rPr>
          <w:rFonts w:eastAsiaTheme="minorHAnsi"/>
          <w:szCs w:val="20"/>
        </w:rPr>
        <w:t xml:space="preserve"> </w:t>
      </w:r>
      <w:r w:rsidRPr="00215A4C">
        <w:rPr>
          <w:rFonts w:eastAsiaTheme="minorHAnsi" w:hint="eastAsia"/>
          <w:szCs w:val="20"/>
        </w:rPr>
        <w:t>따른</w:t>
      </w:r>
      <w:r w:rsidRPr="00215A4C">
        <w:rPr>
          <w:rFonts w:eastAsiaTheme="minorHAnsi"/>
          <w:szCs w:val="20"/>
        </w:rPr>
        <w:t xml:space="preserve"> </w:t>
      </w:r>
      <w:r w:rsidRPr="00215A4C">
        <w:rPr>
          <w:rFonts w:eastAsiaTheme="minorHAnsi" w:hint="eastAsia"/>
          <w:szCs w:val="20"/>
        </w:rPr>
        <w:t>부작용의</w:t>
      </w:r>
      <w:r w:rsidRPr="00215A4C">
        <w:rPr>
          <w:rFonts w:eastAsiaTheme="minorHAnsi"/>
          <w:szCs w:val="20"/>
        </w:rPr>
        <w:t xml:space="preserve"> </w:t>
      </w:r>
      <w:r w:rsidRPr="00215A4C">
        <w:rPr>
          <w:rFonts w:eastAsiaTheme="minorHAnsi" w:hint="eastAsia"/>
          <w:szCs w:val="20"/>
        </w:rPr>
        <w:t>우려가</w:t>
      </w:r>
      <w:r w:rsidRPr="00215A4C">
        <w:rPr>
          <w:rFonts w:eastAsiaTheme="minorHAnsi"/>
          <w:szCs w:val="20"/>
        </w:rPr>
        <w:t xml:space="preserve"> </w:t>
      </w:r>
      <w:r w:rsidRPr="00215A4C">
        <w:rPr>
          <w:rFonts w:eastAsiaTheme="minorHAnsi" w:hint="eastAsia"/>
          <w:szCs w:val="20"/>
        </w:rPr>
        <w:t>있어</w:t>
      </w:r>
      <w:r w:rsidRPr="00215A4C">
        <w:rPr>
          <w:rFonts w:eastAsiaTheme="minorHAnsi"/>
          <w:szCs w:val="20"/>
        </w:rPr>
        <w:t xml:space="preserve"> </w:t>
      </w:r>
      <w:r w:rsidRPr="00215A4C">
        <w:rPr>
          <w:rFonts w:eastAsiaTheme="minorHAnsi" w:hint="eastAsia"/>
          <w:szCs w:val="20"/>
        </w:rPr>
        <w:t>대체약에</w:t>
      </w:r>
      <w:r w:rsidRPr="00215A4C">
        <w:rPr>
          <w:rFonts w:eastAsiaTheme="minorHAnsi"/>
          <w:szCs w:val="20"/>
        </w:rPr>
        <w:t xml:space="preserve"> </w:t>
      </w:r>
      <w:r w:rsidRPr="00215A4C">
        <w:rPr>
          <w:rFonts w:eastAsiaTheme="minorHAnsi" w:hint="eastAsia"/>
          <w:szCs w:val="20"/>
        </w:rPr>
        <w:t>대한</w:t>
      </w:r>
      <w:r w:rsidRPr="00215A4C">
        <w:rPr>
          <w:rFonts w:eastAsiaTheme="minorHAnsi"/>
          <w:szCs w:val="20"/>
        </w:rPr>
        <w:t xml:space="preserve"> </w:t>
      </w:r>
      <w:r w:rsidRPr="00215A4C">
        <w:rPr>
          <w:rFonts w:eastAsiaTheme="minorHAnsi" w:hint="eastAsia"/>
          <w:szCs w:val="20"/>
        </w:rPr>
        <w:t>가치선호도</w:t>
      </w:r>
      <w:r w:rsidR="00D66CCE">
        <w:rPr>
          <w:rFonts w:eastAsiaTheme="minorHAnsi" w:hint="eastAsia"/>
          <w:szCs w:val="20"/>
        </w:rPr>
        <w:t>는</w:t>
      </w:r>
      <w:r w:rsidRPr="00215A4C">
        <w:rPr>
          <w:rFonts w:eastAsiaTheme="minorHAnsi"/>
          <w:szCs w:val="20"/>
        </w:rPr>
        <w:t xml:space="preserve"> </w:t>
      </w:r>
      <w:r w:rsidRPr="00215A4C">
        <w:rPr>
          <w:rFonts w:eastAsiaTheme="minorHAnsi" w:hint="eastAsia"/>
          <w:szCs w:val="20"/>
        </w:rPr>
        <w:t>낮은</w:t>
      </w:r>
      <w:r w:rsidRPr="00215A4C">
        <w:rPr>
          <w:rFonts w:eastAsiaTheme="minorHAnsi"/>
          <w:szCs w:val="20"/>
        </w:rPr>
        <w:t xml:space="preserve"> </w:t>
      </w:r>
      <w:r w:rsidRPr="00215A4C">
        <w:rPr>
          <w:rFonts w:eastAsiaTheme="minorHAnsi" w:hint="eastAsia"/>
          <w:szCs w:val="20"/>
        </w:rPr>
        <w:t>것으로</w:t>
      </w:r>
      <w:r w:rsidRPr="00215A4C">
        <w:rPr>
          <w:rFonts w:eastAsiaTheme="minorHAnsi"/>
          <w:szCs w:val="20"/>
        </w:rPr>
        <w:t xml:space="preserve"> </w:t>
      </w:r>
      <w:r w:rsidRPr="00215A4C">
        <w:rPr>
          <w:rFonts w:eastAsiaTheme="minorHAnsi" w:hint="eastAsia"/>
          <w:szCs w:val="20"/>
        </w:rPr>
        <w:t>평가하여</w:t>
      </w:r>
      <w:r w:rsidRPr="00215A4C">
        <w:rPr>
          <w:rFonts w:eastAsiaTheme="minorHAnsi"/>
          <w:szCs w:val="20"/>
        </w:rPr>
        <w:t xml:space="preserve"> </w:t>
      </w:r>
      <w:r w:rsidR="00CC1F80">
        <w:rPr>
          <w:rFonts w:eastAsiaTheme="minorHAnsi" w:hint="eastAsia"/>
          <w:szCs w:val="20"/>
        </w:rPr>
        <w:t xml:space="preserve">권고강도는 약함으로 </w:t>
      </w:r>
      <w:r w:rsidRPr="00215A4C">
        <w:rPr>
          <w:rFonts w:eastAsiaTheme="minorHAnsi"/>
          <w:szCs w:val="20"/>
        </w:rPr>
        <w:t xml:space="preserve">결정하였다. </w:t>
      </w:r>
      <w:r w:rsidR="000D348D" w:rsidRPr="00215A4C">
        <w:rPr>
          <w:rFonts w:eastAsiaTheme="minorHAnsi"/>
          <w:szCs w:val="20"/>
        </w:rPr>
        <w:t xml:space="preserve"> </w:t>
      </w:r>
    </w:p>
    <w:p w:rsidR="000D348D" w:rsidRPr="00215A4C" w:rsidRDefault="000D348D" w:rsidP="000D348D">
      <w:pPr>
        <w:pStyle w:val="a5"/>
        <w:wordWrap/>
        <w:rPr>
          <w:rFonts w:eastAsiaTheme="minorHAnsi"/>
          <w:szCs w:val="20"/>
        </w:rPr>
      </w:pPr>
      <w:r w:rsidRPr="00215A4C">
        <w:rPr>
          <w:rFonts w:eastAsiaTheme="minorHAnsi"/>
          <w:sz w:val="18"/>
          <w:szCs w:val="20"/>
        </w:rPr>
        <w:t xml:space="preserve">  </w:t>
      </w:r>
    </w:p>
    <w:p w:rsidR="000D348D" w:rsidRPr="000F3174" w:rsidRDefault="000D348D" w:rsidP="000D348D">
      <w:pPr>
        <w:pStyle w:val="a5"/>
        <w:wordWrap/>
        <w:rPr>
          <w:rFonts w:eastAsiaTheme="minorHAnsi"/>
          <w:b/>
          <w:sz w:val="24"/>
          <w:szCs w:val="24"/>
        </w:rPr>
      </w:pPr>
    </w:p>
    <w:p w:rsidR="000D348D" w:rsidRPr="000F3174" w:rsidRDefault="000D348D" w:rsidP="000D348D">
      <w:pPr>
        <w:pStyle w:val="a5"/>
        <w:wordWrap/>
        <w:rPr>
          <w:rFonts w:eastAsiaTheme="minorHAnsi"/>
          <w:sz w:val="24"/>
          <w:szCs w:val="24"/>
        </w:rPr>
      </w:pPr>
      <w:r w:rsidRPr="000F3174">
        <w:rPr>
          <w:rFonts w:eastAsiaTheme="minorHAnsi"/>
          <w:sz w:val="24"/>
          <w:szCs w:val="24"/>
        </w:rPr>
        <w:t xml:space="preserve">3. </w:t>
      </w:r>
      <w:r w:rsidRPr="000F3174">
        <w:rPr>
          <w:rFonts w:eastAsiaTheme="minorHAnsi" w:hint="eastAsia"/>
          <w:sz w:val="24"/>
          <w:szCs w:val="24"/>
        </w:rPr>
        <w:t>신경근성</w:t>
      </w:r>
      <w:r w:rsidRPr="000F3174">
        <w:rPr>
          <w:rFonts w:eastAsiaTheme="minorHAnsi"/>
          <w:sz w:val="24"/>
          <w:szCs w:val="24"/>
        </w:rPr>
        <w:t xml:space="preserve"> 통증을 동반한 추간판 탈출증 환자에서 </w:t>
      </w:r>
      <w:r w:rsidRPr="000F3174">
        <w:rPr>
          <w:rFonts w:eastAsiaTheme="minorHAnsi" w:hint="eastAsia"/>
          <w:sz w:val="24"/>
          <w:szCs w:val="24"/>
        </w:rPr>
        <w:t>마약성진통제</w:t>
      </w:r>
      <w:r w:rsidRPr="000F3174">
        <w:rPr>
          <w:rFonts w:eastAsiaTheme="minorHAnsi"/>
          <w:sz w:val="24"/>
          <w:szCs w:val="24"/>
        </w:rPr>
        <w:t xml:space="preserve"> 투여는 임상적 효과(통증조절 또는 기능적향상)가 있으므로 </w:t>
      </w:r>
      <w:r w:rsidRPr="000F3174">
        <w:rPr>
          <w:rFonts w:eastAsiaTheme="minorHAnsi" w:hint="eastAsia"/>
          <w:sz w:val="24"/>
          <w:szCs w:val="24"/>
        </w:rPr>
        <w:t>권고할</w:t>
      </w:r>
      <w:r w:rsidRPr="000F3174">
        <w:rPr>
          <w:rFonts w:eastAsiaTheme="minorHAnsi"/>
          <w:sz w:val="24"/>
          <w:szCs w:val="24"/>
        </w:rPr>
        <w:t xml:space="preserve"> 수 있다 </w:t>
      </w:r>
    </w:p>
    <w:p w:rsidR="000D348D" w:rsidRPr="000F3174" w:rsidRDefault="000D348D" w:rsidP="000D348D">
      <w:pPr>
        <w:pStyle w:val="a5"/>
        <w:wordWrap/>
        <w:rPr>
          <w:rFonts w:eastAsiaTheme="minorHAnsi"/>
          <w:sz w:val="24"/>
          <w:szCs w:val="24"/>
        </w:rPr>
      </w:pPr>
      <w:r w:rsidRPr="000F3174">
        <w:rPr>
          <w:rFonts w:eastAsiaTheme="minorHAnsi"/>
          <w:sz w:val="24"/>
          <w:szCs w:val="24"/>
        </w:rPr>
        <w:t>(증거수준 낮음 (Low), 권고강도 약 (Weak))</w:t>
      </w:r>
    </w:p>
    <w:p w:rsidR="000D348D" w:rsidRPr="00215A4C" w:rsidRDefault="000D348D" w:rsidP="000D348D">
      <w:pPr>
        <w:pStyle w:val="a5"/>
        <w:wordWrap/>
        <w:rPr>
          <w:rFonts w:eastAsiaTheme="minorHAnsi"/>
          <w:szCs w:val="20"/>
        </w:rPr>
      </w:pPr>
    </w:p>
    <w:p w:rsidR="000D348D" w:rsidRPr="000F3174" w:rsidRDefault="00FE078E" w:rsidP="00484CF6">
      <w:pPr>
        <w:pStyle w:val="a5"/>
        <w:wordWrap/>
        <w:ind w:firstLineChars="100" w:firstLine="200"/>
        <w:rPr>
          <w:rFonts w:eastAsiaTheme="minorHAnsi"/>
        </w:rPr>
      </w:pPr>
      <w:r w:rsidRPr="00215A4C">
        <w:rPr>
          <w:rFonts w:eastAsiaTheme="minorHAnsi" w:hint="eastAsia"/>
          <w:szCs w:val="20"/>
        </w:rPr>
        <w:t>마약성</w:t>
      </w:r>
      <w:r w:rsidRPr="00215A4C">
        <w:rPr>
          <w:rFonts w:eastAsiaTheme="minorHAnsi"/>
          <w:szCs w:val="20"/>
        </w:rPr>
        <w:t xml:space="preserve"> 진통제는 주로 μ-opioid </w:t>
      </w:r>
      <w:r w:rsidRPr="00215A4C">
        <w:rPr>
          <w:rFonts w:eastAsiaTheme="minorHAnsi" w:hint="eastAsia"/>
          <w:szCs w:val="20"/>
        </w:rPr>
        <w:t>수용체에</w:t>
      </w:r>
      <w:r w:rsidRPr="00215A4C">
        <w:rPr>
          <w:rFonts w:eastAsiaTheme="minorHAnsi"/>
          <w:szCs w:val="20"/>
        </w:rPr>
        <w:t xml:space="preserve"> </w:t>
      </w:r>
      <w:r w:rsidRPr="00215A4C">
        <w:rPr>
          <w:rFonts w:eastAsiaTheme="minorHAnsi" w:hint="eastAsia"/>
          <w:szCs w:val="20"/>
        </w:rPr>
        <w:t>작용하여</w:t>
      </w:r>
      <w:r w:rsidRPr="00215A4C">
        <w:rPr>
          <w:rFonts w:eastAsiaTheme="minorHAnsi"/>
          <w:szCs w:val="20"/>
        </w:rPr>
        <w:t xml:space="preserve"> </w:t>
      </w:r>
      <w:r w:rsidRPr="00215A4C">
        <w:rPr>
          <w:rFonts w:eastAsiaTheme="minorHAnsi" w:hint="eastAsia"/>
          <w:szCs w:val="20"/>
        </w:rPr>
        <w:t>통증을</w:t>
      </w:r>
      <w:r w:rsidRPr="00215A4C">
        <w:rPr>
          <w:rFonts w:eastAsiaTheme="minorHAnsi"/>
          <w:szCs w:val="20"/>
        </w:rPr>
        <w:t xml:space="preserve"> </w:t>
      </w:r>
      <w:r w:rsidR="00B51C16">
        <w:rPr>
          <w:rFonts w:eastAsiaTheme="minorHAnsi" w:hint="eastAsia"/>
          <w:szCs w:val="20"/>
        </w:rPr>
        <w:t>조절</w:t>
      </w:r>
      <w:r w:rsidR="00714242" w:rsidRPr="00215A4C">
        <w:rPr>
          <w:rFonts w:eastAsiaTheme="minorHAnsi" w:hint="eastAsia"/>
          <w:szCs w:val="20"/>
        </w:rPr>
        <w:t>한</w:t>
      </w:r>
      <w:r w:rsidRPr="00215A4C">
        <w:rPr>
          <w:rFonts w:eastAsiaTheme="minorHAnsi" w:hint="eastAsia"/>
          <w:szCs w:val="20"/>
        </w:rPr>
        <w:t>다</w:t>
      </w:r>
      <w:r w:rsidRPr="00215A4C">
        <w:rPr>
          <w:rFonts w:eastAsiaTheme="minorHAnsi"/>
          <w:szCs w:val="20"/>
        </w:rPr>
        <w:t>.</w:t>
      </w:r>
      <w:hyperlink w:anchor="_ENREF_33" w:tooltip="Al-Hasani, 2011 #128" w:history="1">
        <w:r w:rsidR="008B3538" w:rsidRPr="000F3174">
          <w:rPr>
            <w:rFonts w:eastAsiaTheme="minorHAnsi"/>
            <w:szCs w:val="20"/>
          </w:rPr>
          <w:fldChar w:fldCharType="begin"/>
        </w:r>
        <w:r w:rsidR="008B3538">
          <w:rPr>
            <w:rFonts w:eastAsiaTheme="minorHAnsi"/>
            <w:szCs w:val="20"/>
          </w:rPr>
          <w:instrText xml:space="preserve"> ADDIN EN.CITE &lt;EndNote&gt;&lt;Cite&gt;&lt;Author&gt;Al-Hasani&lt;/Author&gt;&lt;Year&gt;2011&lt;/Year&gt;&lt;RecNum&gt;128&lt;/RecNum&gt;&lt;DisplayText&gt;&lt;style face="superscript"&gt;33&lt;/style&gt;&lt;/DisplayText&gt;&lt;record&gt;&lt;rec-number&gt;128&lt;/rec-number&gt;&lt;foreign-keys&gt;&lt;key app="EN" db-id="fd2a9z0f3eep0dex5zqvz9e2zsae9rf5fpfe"&gt;128&lt;/key&gt;&lt;/foreign-keys&gt;&lt;ref-type name="Journal Article"&gt;17&lt;/ref-type&gt;&lt;contributors&gt;&lt;authors&gt;&lt;author&gt;Al-Hasani, R.&lt;/author&gt;&lt;author&gt;Bruchas, M. R.&lt;/author&gt;&lt;/authors&gt;&lt;/contributors&gt;&lt;auth-address&gt;Department of Anesthesiology, Washington University School of Medicine, Washington University Pain Center, St. Louis, Missouri 63110, USA.&lt;/auth-address&gt;&lt;titles&gt;&lt;title&gt;Molecular mechanisms of opioid receptor-dependent signaling and behavior&lt;/title&gt;&lt;secondary-title&gt;Anesthesiology&lt;/secondary-title&gt;&lt;/titles&gt;&lt;periodical&gt;&lt;full-title&gt;Anesthesiology&lt;/full-title&gt;&lt;abbr-1&gt;Anesthesiology&lt;/abbr-1&gt;&lt;/periodical&gt;&lt;pages&gt;1363-81&lt;/pages&gt;&lt;volume&gt;115&lt;/volume&gt;&lt;number&gt;6&lt;/number&gt;&lt;edition&gt;2011/10/25&lt;/edition&gt;&lt;keywords&gt;&lt;keyword&gt;Analgesics, Opioid/*pharmacology&lt;/keyword&gt;&lt;keyword&gt;Animals&lt;/keyword&gt;&lt;keyword&gt;Drug Tolerance&lt;/keyword&gt;&lt;keyword&gt;Humans&lt;/keyword&gt;&lt;keyword&gt;Mice&lt;/keyword&gt;&lt;keyword&gt;Pain/drug therapy&lt;/keyword&gt;&lt;keyword&gt;Receptors, Opioid/*drug effects&lt;/keyword&gt;&lt;keyword&gt;Signal Transduction/*drug effects&lt;/keyword&gt;&lt;/keywords&gt;&lt;dates&gt;&lt;year&gt;2011&lt;/year&gt;&lt;pub-dates&gt;&lt;date&gt;Dec&lt;/date&gt;&lt;/pub-dates&gt;&lt;/dates&gt;&lt;isbn&gt;1528-1175 (Electronic)&amp;#xD;0003-3022 (Linking)&lt;/isbn&gt;&lt;accession-num&gt;22020140&lt;/accession-num&gt;&lt;urls&gt;&lt;related-urls&gt;&lt;url&gt;https://www.ncbi.nlm.nih.gov/pubmed/22020140&lt;/url&gt;&lt;/related-urls&gt;&lt;/urls&gt;&lt;custom2&gt;PMC3698859&lt;/custom2&gt;&lt;electronic-resource-num&gt;10.1097/ALN.0b013e318238bba6&lt;/electronic-resource-num&gt;&lt;/record&gt;&lt;/Cite&gt;&lt;/EndNote&gt;</w:instrText>
        </w:r>
        <w:r w:rsidR="008B3538" w:rsidRPr="000F3174">
          <w:rPr>
            <w:rFonts w:eastAsiaTheme="minorHAnsi"/>
            <w:szCs w:val="20"/>
          </w:rPr>
          <w:fldChar w:fldCharType="separate"/>
        </w:r>
        <w:r w:rsidR="008B3538" w:rsidRPr="00CE3684">
          <w:rPr>
            <w:rFonts w:eastAsiaTheme="minorHAnsi"/>
            <w:noProof/>
            <w:szCs w:val="20"/>
            <w:vertAlign w:val="superscript"/>
          </w:rPr>
          <w:t>33</w:t>
        </w:r>
        <w:r w:rsidR="008B3538" w:rsidRPr="000F3174">
          <w:rPr>
            <w:rFonts w:eastAsiaTheme="minorHAnsi"/>
            <w:szCs w:val="20"/>
          </w:rPr>
          <w:fldChar w:fldCharType="end"/>
        </w:r>
      </w:hyperlink>
      <w:r w:rsidRPr="00215A4C">
        <w:rPr>
          <w:rFonts w:eastAsiaTheme="minorHAnsi"/>
          <w:szCs w:val="20"/>
        </w:rPr>
        <w:t xml:space="preserve"> </w:t>
      </w:r>
      <w:r w:rsidR="000D348D" w:rsidRPr="00215A4C">
        <w:rPr>
          <w:rFonts w:eastAsiaTheme="minorHAnsi" w:hint="eastAsia"/>
          <w:szCs w:val="20"/>
        </w:rPr>
        <w:t>통증의</w:t>
      </w:r>
      <w:r w:rsidR="000D348D" w:rsidRPr="00215A4C">
        <w:rPr>
          <w:rFonts w:eastAsiaTheme="minorHAnsi"/>
          <w:szCs w:val="20"/>
        </w:rPr>
        <w:t xml:space="preserve"> </w:t>
      </w:r>
      <w:r w:rsidR="000D348D" w:rsidRPr="00215A4C">
        <w:rPr>
          <w:rFonts w:eastAsiaTheme="minorHAnsi" w:hint="eastAsia"/>
          <w:szCs w:val="20"/>
        </w:rPr>
        <w:t>강도에</w:t>
      </w:r>
      <w:r w:rsidR="000D348D" w:rsidRPr="00215A4C">
        <w:rPr>
          <w:rFonts w:eastAsiaTheme="minorHAnsi"/>
          <w:szCs w:val="20"/>
        </w:rPr>
        <w:t xml:space="preserve"> </w:t>
      </w:r>
      <w:r w:rsidR="000D348D" w:rsidRPr="00215A4C">
        <w:rPr>
          <w:rFonts w:eastAsiaTheme="minorHAnsi" w:hint="eastAsia"/>
          <w:szCs w:val="20"/>
        </w:rPr>
        <w:t>따라</w:t>
      </w:r>
      <w:r w:rsidR="000D348D" w:rsidRPr="00215A4C">
        <w:rPr>
          <w:rFonts w:eastAsiaTheme="minorHAnsi"/>
          <w:szCs w:val="20"/>
        </w:rPr>
        <w:t xml:space="preserve">, </w:t>
      </w:r>
      <w:r w:rsidR="00D66CCE">
        <w:rPr>
          <w:rFonts w:eastAsiaTheme="minorHAnsi" w:hint="eastAsia"/>
          <w:szCs w:val="20"/>
        </w:rPr>
        <w:t>경도의</w:t>
      </w:r>
      <w:r w:rsidR="000D348D" w:rsidRPr="00215A4C">
        <w:rPr>
          <w:rFonts w:eastAsiaTheme="minorHAnsi"/>
          <w:szCs w:val="20"/>
        </w:rPr>
        <w:t xml:space="preserve"> </w:t>
      </w:r>
      <w:r w:rsidR="000D348D" w:rsidRPr="00215A4C">
        <w:rPr>
          <w:rFonts w:eastAsiaTheme="minorHAnsi" w:hint="eastAsia"/>
          <w:szCs w:val="20"/>
        </w:rPr>
        <w:t>통증</w:t>
      </w:r>
      <w:r w:rsidR="000D348D" w:rsidRPr="00215A4C">
        <w:rPr>
          <w:rFonts w:eastAsiaTheme="minorHAnsi"/>
          <w:szCs w:val="20"/>
        </w:rPr>
        <w:t xml:space="preserve">일 </w:t>
      </w:r>
      <w:r w:rsidR="000D348D" w:rsidRPr="00215A4C">
        <w:rPr>
          <w:rFonts w:eastAsiaTheme="minorHAnsi" w:hint="eastAsia"/>
          <w:szCs w:val="20"/>
        </w:rPr>
        <w:t>때는</w:t>
      </w:r>
      <w:r w:rsidR="000D348D" w:rsidRPr="00215A4C">
        <w:rPr>
          <w:rFonts w:eastAsiaTheme="minorHAnsi"/>
          <w:szCs w:val="20"/>
        </w:rPr>
        <w:t xml:space="preserve"> </w:t>
      </w:r>
      <w:r w:rsidR="000D348D" w:rsidRPr="00215A4C">
        <w:rPr>
          <w:rFonts w:eastAsiaTheme="minorHAnsi" w:hint="eastAsia"/>
          <w:szCs w:val="20"/>
        </w:rPr>
        <w:t>비마약성</w:t>
      </w:r>
      <w:r w:rsidR="000D348D" w:rsidRPr="00215A4C">
        <w:rPr>
          <w:rFonts w:eastAsiaTheme="minorHAnsi"/>
          <w:szCs w:val="20"/>
        </w:rPr>
        <w:t xml:space="preserve"> </w:t>
      </w:r>
      <w:r w:rsidR="000D348D" w:rsidRPr="00215A4C">
        <w:rPr>
          <w:rFonts w:eastAsiaTheme="minorHAnsi" w:hint="eastAsia"/>
          <w:szCs w:val="20"/>
        </w:rPr>
        <w:t>진통제</w:t>
      </w:r>
      <w:r w:rsidR="00B51C16">
        <w:rPr>
          <w:rFonts w:eastAsiaTheme="minorHAnsi" w:hint="eastAsia"/>
          <w:szCs w:val="20"/>
        </w:rPr>
        <w:t>를</w:t>
      </w:r>
      <w:r w:rsidRPr="00215A4C">
        <w:rPr>
          <w:rFonts w:eastAsiaTheme="minorHAnsi"/>
          <w:szCs w:val="20"/>
        </w:rPr>
        <w:t xml:space="preserve"> </w:t>
      </w:r>
      <w:r w:rsidRPr="00215A4C">
        <w:rPr>
          <w:rFonts w:eastAsiaTheme="minorHAnsi" w:hint="eastAsia"/>
          <w:szCs w:val="20"/>
        </w:rPr>
        <w:t>우선</w:t>
      </w:r>
      <w:r w:rsidRPr="00215A4C">
        <w:rPr>
          <w:rFonts w:eastAsiaTheme="minorHAnsi"/>
          <w:szCs w:val="20"/>
        </w:rPr>
        <w:t xml:space="preserve"> </w:t>
      </w:r>
      <w:r w:rsidRPr="00215A4C">
        <w:rPr>
          <w:rFonts w:eastAsiaTheme="minorHAnsi" w:hint="eastAsia"/>
          <w:szCs w:val="20"/>
        </w:rPr>
        <w:t>투여</w:t>
      </w:r>
      <w:r w:rsidR="000D348D" w:rsidRPr="00215A4C">
        <w:rPr>
          <w:rFonts w:eastAsiaTheme="minorHAnsi"/>
          <w:szCs w:val="20"/>
        </w:rPr>
        <w:t xml:space="preserve">, </w:t>
      </w:r>
      <w:r w:rsidR="000D348D" w:rsidRPr="00215A4C">
        <w:rPr>
          <w:rFonts w:eastAsiaTheme="minorHAnsi" w:hint="eastAsia"/>
          <w:szCs w:val="20"/>
        </w:rPr>
        <w:t>중등도</w:t>
      </w:r>
      <w:r w:rsidR="000D348D" w:rsidRPr="00215A4C">
        <w:rPr>
          <w:rFonts w:eastAsiaTheme="minorHAnsi"/>
          <w:szCs w:val="20"/>
        </w:rPr>
        <w:t xml:space="preserve"> </w:t>
      </w:r>
      <w:r w:rsidR="000D348D" w:rsidRPr="00215A4C">
        <w:rPr>
          <w:rFonts w:eastAsiaTheme="minorHAnsi" w:hint="eastAsia"/>
          <w:szCs w:val="20"/>
        </w:rPr>
        <w:t>이상의</w:t>
      </w:r>
      <w:r w:rsidR="000D348D" w:rsidRPr="00215A4C">
        <w:rPr>
          <w:rFonts w:eastAsiaTheme="minorHAnsi"/>
          <w:szCs w:val="20"/>
        </w:rPr>
        <w:t xml:space="preserve"> </w:t>
      </w:r>
      <w:r w:rsidR="000D348D" w:rsidRPr="00215A4C">
        <w:rPr>
          <w:rFonts w:eastAsiaTheme="minorHAnsi" w:hint="eastAsia"/>
          <w:szCs w:val="20"/>
        </w:rPr>
        <w:t>통증일</w:t>
      </w:r>
      <w:r w:rsidR="000D348D" w:rsidRPr="00215A4C">
        <w:rPr>
          <w:rFonts w:eastAsiaTheme="minorHAnsi"/>
          <w:szCs w:val="20"/>
        </w:rPr>
        <w:t xml:space="preserve"> </w:t>
      </w:r>
      <w:r w:rsidR="000D348D" w:rsidRPr="00215A4C">
        <w:rPr>
          <w:rFonts w:eastAsiaTheme="minorHAnsi" w:hint="eastAsia"/>
          <w:szCs w:val="20"/>
        </w:rPr>
        <w:t>때는</w:t>
      </w:r>
      <w:r w:rsidR="000D348D" w:rsidRPr="00215A4C">
        <w:rPr>
          <w:rFonts w:eastAsiaTheme="minorHAnsi"/>
          <w:szCs w:val="20"/>
        </w:rPr>
        <w:t xml:space="preserve"> </w:t>
      </w:r>
      <w:r w:rsidR="000D348D" w:rsidRPr="00215A4C">
        <w:rPr>
          <w:rFonts w:eastAsiaTheme="minorHAnsi" w:hint="eastAsia"/>
          <w:szCs w:val="20"/>
        </w:rPr>
        <w:t>마약성</w:t>
      </w:r>
      <w:r w:rsidR="000D348D" w:rsidRPr="00215A4C">
        <w:rPr>
          <w:rFonts w:eastAsiaTheme="minorHAnsi"/>
          <w:szCs w:val="20"/>
        </w:rPr>
        <w:t xml:space="preserve"> </w:t>
      </w:r>
      <w:r w:rsidR="000D348D" w:rsidRPr="00215A4C">
        <w:rPr>
          <w:rFonts w:eastAsiaTheme="minorHAnsi" w:hint="eastAsia"/>
          <w:szCs w:val="20"/>
        </w:rPr>
        <w:t>진통제</w:t>
      </w:r>
      <w:r w:rsidR="00714242" w:rsidRPr="00215A4C">
        <w:rPr>
          <w:rFonts w:eastAsiaTheme="minorHAnsi"/>
          <w:szCs w:val="20"/>
        </w:rPr>
        <w:t xml:space="preserve"> 투여를 </w:t>
      </w:r>
      <w:r w:rsidR="00D66CCE">
        <w:rPr>
          <w:rFonts w:eastAsiaTheme="minorHAnsi" w:hint="eastAsia"/>
          <w:szCs w:val="20"/>
        </w:rPr>
        <w:t xml:space="preserve">우선 투여할 것을 </w:t>
      </w:r>
      <w:r w:rsidR="00714242" w:rsidRPr="00215A4C">
        <w:rPr>
          <w:rFonts w:eastAsiaTheme="minorHAnsi"/>
          <w:szCs w:val="20"/>
        </w:rPr>
        <w:t>고려하며,</w:t>
      </w:r>
      <w:hyperlink w:anchor="_ENREF_34" w:tooltip="Organization, 1987 #89789" w:history="1">
        <w:r w:rsidR="008B3538" w:rsidRPr="000F3174">
          <w:rPr>
            <w:rFonts w:eastAsiaTheme="minorHAnsi"/>
            <w:szCs w:val="20"/>
          </w:rPr>
          <w:fldChar w:fldCharType="begin"/>
        </w:r>
        <w:r w:rsidR="008B3538">
          <w:rPr>
            <w:rFonts w:eastAsiaTheme="minorHAnsi"/>
            <w:szCs w:val="20"/>
          </w:rPr>
          <w:instrText xml:space="preserve"> ADDIN EN.CITE &lt;EndNote&gt;&lt;Cite&gt;&lt;Author&gt;Organization&lt;/Author&gt;&lt;Year&gt;1987&lt;/Year&gt;&lt;RecNum&gt;89789&lt;/RecNum&gt;&lt;DisplayText&gt;&lt;style face="superscript"&gt;34&lt;/style&gt;&lt;/DisplayText&gt;&lt;record&gt;&lt;rec-number&gt;89789&lt;/rec-number&gt;&lt;foreign-keys&gt;&lt;key app="EN" db-id="wz9zr5vzns59fdefvtyxztrf0rxv2xaf0v9x"&gt;89789&lt;/key&gt;&lt;/foreign-keys&gt;&lt;ref-type name="Online Database"&gt;45&lt;/ref-type&gt;&lt;contributors&gt;&lt;authors&gt;&lt;author&gt;World Health Organization&lt;/author&gt;&lt;/authors&gt;&lt;/contributors&gt;&lt;titles&gt;&lt;title&gt;Traitement de la douleur cancéreuse (Cancer pain relief : with a guide to opioid availability)  &lt;/title&gt;&lt;/titles&gt;&lt;dates&gt;&lt;year&gt;1987&lt;/year&gt;&lt;/dates&gt;&lt;publisher&gt;Genève : Organisation mondiale de la Santé&lt;/publisher&gt;&lt;urls&gt;&lt;related-urls&gt;&lt;url&gt;http://apps.who.int/iris/handle/10665/41712&lt;/url&gt;&lt;/related-urls&gt;&lt;/urls&gt;&lt;language&gt;French&lt;/language&gt;&lt;/record&gt;&lt;/Cite&gt;&lt;/EndNote&gt;</w:instrText>
        </w:r>
        <w:r w:rsidR="008B3538" w:rsidRPr="000F3174">
          <w:rPr>
            <w:rFonts w:eastAsiaTheme="minorHAnsi"/>
            <w:szCs w:val="20"/>
          </w:rPr>
          <w:fldChar w:fldCharType="separate"/>
        </w:r>
        <w:r w:rsidR="008B3538" w:rsidRPr="00CE3684">
          <w:rPr>
            <w:rFonts w:eastAsiaTheme="minorHAnsi"/>
            <w:noProof/>
            <w:szCs w:val="20"/>
            <w:vertAlign w:val="superscript"/>
          </w:rPr>
          <w:t>34</w:t>
        </w:r>
        <w:r w:rsidR="008B3538" w:rsidRPr="000F3174">
          <w:rPr>
            <w:rFonts w:eastAsiaTheme="minorHAnsi"/>
            <w:szCs w:val="20"/>
          </w:rPr>
          <w:fldChar w:fldCharType="end"/>
        </w:r>
      </w:hyperlink>
      <w:r w:rsidR="000D348D" w:rsidRPr="00215A4C">
        <w:rPr>
          <w:rFonts w:eastAsiaTheme="minorHAnsi"/>
          <w:szCs w:val="20"/>
        </w:rPr>
        <w:t xml:space="preserve"> </w:t>
      </w:r>
      <w:r w:rsidR="00714242" w:rsidRPr="00215A4C">
        <w:rPr>
          <w:rFonts w:eastAsiaTheme="minorHAnsi" w:hint="eastAsia"/>
          <w:szCs w:val="20"/>
        </w:rPr>
        <w:t>통증</w:t>
      </w:r>
      <w:r w:rsidR="000D348D" w:rsidRPr="00215A4C">
        <w:rPr>
          <w:rFonts w:eastAsiaTheme="minorHAnsi" w:hint="eastAsia"/>
          <w:szCs w:val="20"/>
        </w:rPr>
        <w:t>의</w:t>
      </w:r>
      <w:r w:rsidR="000D348D" w:rsidRPr="00215A4C">
        <w:rPr>
          <w:rFonts w:eastAsiaTheme="minorHAnsi"/>
          <w:szCs w:val="20"/>
        </w:rPr>
        <w:t xml:space="preserve"> </w:t>
      </w:r>
      <w:r w:rsidR="000D348D" w:rsidRPr="00215A4C">
        <w:rPr>
          <w:rFonts w:eastAsiaTheme="minorHAnsi" w:hint="eastAsia"/>
          <w:szCs w:val="20"/>
        </w:rPr>
        <w:t>발생기전</w:t>
      </w:r>
      <w:r w:rsidR="00714242" w:rsidRPr="00215A4C">
        <w:rPr>
          <w:rFonts w:eastAsiaTheme="minorHAnsi" w:hint="eastAsia"/>
          <w:szCs w:val="20"/>
        </w:rPr>
        <w:t>과</w:t>
      </w:r>
      <w:r w:rsidR="00714242" w:rsidRPr="00215A4C">
        <w:rPr>
          <w:rFonts w:eastAsiaTheme="minorHAnsi"/>
          <w:szCs w:val="20"/>
        </w:rPr>
        <w:t xml:space="preserve"> </w:t>
      </w:r>
      <w:r w:rsidR="00714242" w:rsidRPr="00215A4C">
        <w:rPr>
          <w:rFonts w:eastAsiaTheme="minorHAnsi" w:hint="eastAsia"/>
          <w:szCs w:val="20"/>
        </w:rPr>
        <w:t>약의</w:t>
      </w:r>
      <w:r w:rsidR="00714242" w:rsidRPr="00215A4C">
        <w:rPr>
          <w:rFonts w:eastAsiaTheme="minorHAnsi"/>
          <w:szCs w:val="20"/>
        </w:rPr>
        <w:t xml:space="preserve"> </w:t>
      </w:r>
      <w:r w:rsidR="00714242" w:rsidRPr="00215A4C">
        <w:rPr>
          <w:rFonts w:eastAsiaTheme="minorHAnsi" w:hint="eastAsia"/>
          <w:szCs w:val="20"/>
        </w:rPr>
        <w:t>작용기전을</w:t>
      </w:r>
      <w:r w:rsidR="00714242" w:rsidRPr="00215A4C">
        <w:rPr>
          <w:rFonts w:eastAsiaTheme="minorHAnsi"/>
          <w:szCs w:val="20"/>
        </w:rPr>
        <w:t xml:space="preserve"> </w:t>
      </w:r>
      <w:r w:rsidR="00714242" w:rsidRPr="00215A4C">
        <w:rPr>
          <w:rFonts w:eastAsiaTheme="minorHAnsi" w:hint="eastAsia"/>
          <w:szCs w:val="20"/>
        </w:rPr>
        <w:t>고려하여</w:t>
      </w:r>
      <w:r w:rsidR="000D348D" w:rsidRPr="00215A4C">
        <w:rPr>
          <w:rFonts w:eastAsiaTheme="minorHAnsi"/>
          <w:szCs w:val="20"/>
        </w:rPr>
        <w:t xml:space="preserve"> 염증성</w:t>
      </w:r>
      <w:r w:rsidR="00714242" w:rsidRPr="00215A4C">
        <w:rPr>
          <w:rFonts w:eastAsiaTheme="minorHAnsi" w:hint="eastAsia"/>
          <w:szCs w:val="20"/>
        </w:rPr>
        <w:t>원인의</w:t>
      </w:r>
      <w:r w:rsidR="00714242" w:rsidRPr="00215A4C">
        <w:rPr>
          <w:rFonts w:eastAsiaTheme="minorHAnsi"/>
          <w:szCs w:val="20"/>
        </w:rPr>
        <w:t xml:space="preserve"> </w:t>
      </w:r>
      <w:r w:rsidR="000D348D" w:rsidRPr="00215A4C">
        <w:rPr>
          <w:rFonts w:eastAsiaTheme="minorHAnsi" w:hint="eastAsia"/>
          <w:szCs w:val="20"/>
        </w:rPr>
        <w:t>통증에는</w:t>
      </w:r>
      <w:r w:rsidR="000D348D" w:rsidRPr="00215A4C">
        <w:rPr>
          <w:rFonts w:eastAsiaTheme="minorHAnsi"/>
          <w:szCs w:val="20"/>
        </w:rPr>
        <w:t xml:space="preserve"> </w:t>
      </w:r>
      <w:r w:rsidR="000D348D" w:rsidRPr="00215A4C">
        <w:rPr>
          <w:rFonts w:eastAsiaTheme="minorHAnsi" w:hint="eastAsia"/>
          <w:szCs w:val="20"/>
        </w:rPr>
        <w:t>비스테로이드</w:t>
      </w:r>
      <w:r w:rsidR="000D348D" w:rsidRPr="00215A4C">
        <w:rPr>
          <w:rFonts w:eastAsiaTheme="minorHAnsi"/>
          <w:szCs w:val="20"/>
        </w:rPr>
        <w:t xml:space="preserve"> </w:t>
      </w:r>
      <w:r w:rsidR="000D348D" w:rsidRPr="00215A4C">
        <w:rPr>
          <w:rFonts w:eastAsiaTheme="minorHAnsi" w:hint="eastAsia"/>
          <w:szCs w:val="20"/>
        </w:rPr>
        <w:t>항염증제</w:t>
      </w:r>
      <w:r w:rsidR="000D348D" w:rsidRPr="00215A4C">
        <w:rPr>
          <w:rFonts w:eastAsiaTheme="minorHAnsi"/>
          <w:szCs w:val="20"/>
        </w:rPr>
        <w:t xml:space="preserve"> </w:t>
      </w:r>
      <w:r w:rsidR="000D348D" w:rsidRPr="00215A4C">
        <w:rPr>
          <w:rFonts w:eastAsiaTheme="minorHAnsi" w:hint="eastAsia"/>
          <w:szCs w:val="20"/>
        </w:rPr>
        <w:t>또는</w:t>
      </w:r>
      <w:r w:rsidR="000D348D" w:rsidRPr="00215A4C">
        <w:rPr>
          <w:rFonts w:eastAsiaTheme="minorHAnsi"/>
          <w:szCs w:val="20"/>
        </w:rPr>
        <w:t xml:space="preserve"> </w:t>
      </w:r>
      <w:r w:rsidR="000D348D" w:rsidRPr="00215A4C">
        <w:rPr>
          <w:rFonts w:eastAsiaTheme="minorHAnsi" w:hint="eastAsia"/>
          <w:szCs w:val="20"/>
        </w:rPr>
        <w:t>스테로이드를</w:t>
      </w:r>
      <w:r w:rsidR="000D348D" w:rsidRPr="00215A4C">
        <w:rPr>
          <w:rFonts w:eastAsiaTheme="minorHAnsi"/>
          <w:szCs w:val="20"/>
        </w:rPr>
        <w:t xml:space="preserve"> </w:t>
      </w:r>
      <w:r w:rsidR="00D66CCE">
        <w:rPr>
          <w:rFonts w:eastAsiaTheme="minorHAnsi" w:hint="eastAsia"/>
          <w:szCs w:val="20"/>
        </w:rPr>
        <w:t>우선적으로 투여</w:t>
      </w:r>
      <w:r w:rsidR="000D348D" w:rsidRPr="00215A4C">
        <w:rPr>
          <w:rFonts w:eastAsiaTheme="minorHAnsi" w:hint="eastAsia"/>
          <w:szCs w:val="20"/>
        </w:rPr>
        <w:t>하고</w:t>
      </w:r>
      <w:r w:rsidR="000D348D" w:rsidRPr="00215A4C">
        <w:rPr>
          <w:rFonts w:eastAsiaTheme="minorHAnsi"/>
          <w:szCs w:val="20"/>
        </w:rPr>
        <w:t xml:space="preserve">, </w:t>
      </w:r>
      <w:r w:rsidR="000D348D" w:rsidRPr="00215A4C">
        <w:rPr>
          <w:rFonts w:eastAsiaTheme="minorHAnsi" w:hint="eastAsia"/>
          <w:szCs w:val="20"/>
        </w:rPr>
        <w:t>비염증성</w:t>
      </w:r>
      <w:r w:rsidR="000D348D" w:rsidRPr="00215A4C">
        <w:rPr>
          <w:rFonts w:eastAsiaTheme="minorHAnsi"/>
          <w:szCs w:val="20"/>
        </w:rPr>
        <w:t xml:space="preserve"> </w:t>
      </w:r>
      <w:r w:rsidR="00714242" w:rsidRPr="00215A4C">
        <w:rPr>
          <w:rFonts w:eastAsiaTheme="minorHAnsi" w:hint="eastAsia"/>
          <w:szCs w:val="20"/>
        </w:rPr>
        <w:t>원인의</w:t>
      </w:r>
      <w:r w:rsidR="00714242" w:rsidRPr="00215A4C">
        <w:rPr>
          <w:rFonts w:eastAsiaTheme="minorHAnsi"/>
          <w:szCs w:val="20"/>
        </w:rPr>
        <w:t xml:space="preserve"> </w:t>
      </w:r>
      <w:r w:rsidR="000D348D" w:rsidRPr="00215A4C">
        <w:rPr>
          <w:rFonts w:eastAsiaTheme="minorHAnsi" w:hint="eastAsia"/>
          <w:szCs w:val="20"/>
        </w:rPr>
        <w:t>통증에</w:t>
      </w:r>
      <w:r w:rsidR="00714242" w:rsidRPr="00215A4C">
        <w:rPr>
          <w:rFonts w:eastAsiaTheme="minorHAnsi" w:hint="eastAsia"/>
          <w:szCs w:val="20"/>
        </w:rPr>
        <w:t>는</w:t>
      </w:r>
      <w:r w:rsidR="000D348D" w:rsidRPr="00215A4C">
        <w:rPr>
          <w:rFonts w:eastAsiaTheme="minorHAnsi"/>
          <w:szCs w:val="20"/>
        </w:rPr>
        <w:t xml:space="preserve"> 마약성 진통제를 </w:t>
      </w:r>
      <w:r w:rsidR="00D66CCE">
        <w:rPr>
          <w:rFonts w:eastAsiaTheme="minorHAnsi" w:hint="eastAsia"/>
          <w:szCs w:val="20"/>
        </w:rPr>
        <w:t>투여</w:t>
      </w:r>
      <w:r w:rsidR="00714242" w:rsidRPr="00215A4C">
        <w:rPr>
          <w:rFonts w:eastAsiaTheme="minorHAnsi" w:hint="eastAsia"/>
          <w:szCs w:val="20"/>
        </w:rPr>
        <w:t>하기도</w:t>
      </w:r>
      <w:r w:rsidR="00714242" w:rsidRPr="00215A4C">
        <w:rPr>
          <w:rFonts w:eastAsiaTheme="minorHAnsi"/>
          <w:szCs w:val="20"/>
        </w:rPr>
        <w:t xml:space="preserve"> </w:t>
      </w:r>
      <w:r w:rsidR="00714242" w:rsidRPr="00215A4C">
        <w:rPr>
          <w:rFonts w:eastAsiaTheme="minorHAnsi" w:hint="eastAsia"/>
          <w:szCs w:val="20"/>
        </w:rPr>
        <w:t>한다</w:t>
      </w:r>
      <w:r w:rsidR="000D348D" w:rsidRPr="00215A4C">
        <w:rPr>
          <w:rFonts w:eastAsiaTheme="minorHAnsi"/>
          <w:szCs w:val="20"/>
        </w:rPr>
        <w:t>.</w:t>
      </w:r>
      <w:hyperlink w:anchor="_ENREF_35" w:tooltip="Vergne-Salle, 2016 #89790" w:history="1">
        <w:r w:rsidR="008B3538" w:rsidRPr="000F3174">
          <w:rPr>
            <w:rFonts w:eastAsiaTheme="minorHAnsi"/>
            <w:szCs w:val="20"/>
          </w:rPr>
          <w:fldChar w:fldCharType="begin"/>
        </w:r>
        <w:r w:rsidR="008B3538">
          <w:rPr>
            <w:rFonts w:eastAsiaTheme="minorHAnsi"/>
            <w:szCs w:val="20"/>
          </w:rPr>
          <w:instrText xml:space="preserve"> ADDIN EN.CITE &lt;EndNote&gt;&lt;Cite&gt;&lt;Author&gt;Vergne-Salle&lt;/Author&gt;&lt;Year&gt;2016&lt;/Year&gt;&lt;RecNum&gt;89790&lt;/RecNum&gt;&lt;DisplayText&gt;&lt;style face="superscript"&gt;35&lt;/style&gt;&lt;/DisplayText&gt;&lt;record&gt;&lt;rec-number&gt;89790&lt;/rec-number&gt;&lt;foreign-keys&gt;&lt;key app="EN" db-id="wz9zr5vzns59fdefvtyxztrf0rxv2xaf0v9x"&gt;89790&lt;/key&gt;&lt;/foreign-keys&gt;&lt;ref-type name="Online Database"&gt;45&lt;/ref-type&gt;&lt;contributors&gt;&lt;authors&gt;&lt;author&gt;Pascale Vergne-Salle&lt;/author&gt;&lt;/authors&gt;&lt;/contributors&gt;&lt;titles&gt;&lt;title&gt;WHO Analgesic Ladder: Is It Appropriate for Joint Pain? From NSAIDS to Opioids&lt;/title&gt;&lt;/titles&gt;&lt;dates&gt;&lt;year&gt;2016&lt;/year&gt;&lt;/dates&gt;&lt;publisher&gt;International Association for the Study of Pain&lt;/publisher&gt;&lt;urls&gt;&lt;related-urls&gt;&lt;url&gt;https://www.iasp-pain.org/files/Content/ContentFolders/GlobalYearAgainstPain2/2016/FactSheets/English/18.%20WHO%20Analgesic%20Ladder.pdf&lt;/url&gt;&lt;/related-urls&gt;&lt;/urls&gt;&lt;/record&gt;&lt;/Cite&gt;&lt;/EndNote&gt;</w:instrText>
        </w:r>
        <w:r w:rsidR="008B3538" w:rsidRPr="000F3174">
          <w:rPr>
            <w:rFonts w:eastAsiaTheme="minorHAnsi"/>
            <w:szCs w:val="20"/>
          </w:rPr>
          <w:fldChar w:fldCharType="separate"/>
        </w:r>
        <w:r w:rsidR="008B3538" w:rsidRPr="00CE3684">
          <w:rPr>
            <w:rFonts w:eastAsiaTheme="minorHAnsi"/>
            <w:noProof/>
            <w:szCs w:val="20"/>
            <w:vertAlign w:val="superscript"/>
          </w:rPr>
          <w:t>35</w:t>
        </w:r>
        <w:r w:rsidR="008B3538" w:rsidRPr="000F3174">
          <w:rPr>
            <w:rFonts w:eastAsiaTheme="minorHAnsi"/>
            <w:szCs w:val="20"/>
          </w:rPr>
          <w:fldChar w:fldCharType="end"/>
        </w:r>
      </w:hyperlink>
      <w:r w:rsidR="000D348D" w:rsidRPr="00215A4C">
        <w:rPr>
          <w:rFonts w:eastAsiaTheme="minorHAnsi"/>
          <w:szCs w:val="20"/>
        </w:rPr>
        <w:t xml:space="preserve"> </w:t>
      </w:r>
    </w:p>
    <w:p w:rsidR="000D348D" w:rsidRPr="00215A4C" w:rsidRDefault="00714242" w:rsidP="00484CF6">
      <w:pPr>
        <w:pStyle w:val="a5"/>
        <w:wordWrap/>
        <w:ind w:firstLineChars="100" w:firstLine="200"/>
        <w:rPr>
          <w:rFonts w:eastAsiaTheme="minorHAnsi"/>
          <w:szCs w:val="20"/>
        </w:rPr>
      </w:pPr>
      <w:r w:rsidRPr="00215A4C">
        <w:rPr>
          <w:rFonts w:eastAsiaTheme="minorHAnsi"/>
          <w:szCs w:val="20"/>
        </w:rPr>
        <w:t xml:space="preserve">Baron </w:t>
      </w:r>
      <w:r w:rsidRPr="00215A4C">
        <w:rPr>
          <w:rFonts w:eastAsiaTheme="minorHAnsi" w:hint="eastAsia"/>
          <w:szCs w:val="20"/>
        </w:rPr>
        <w:t>등은</w:t>
      </w:r>
      <w:r w:rsidRPr="00215A4C">
        <w:rPr>
          <w:rFonts w:eastAsiaTheme="minorHAnsi"/>
          <w:szCs w:val="20"/>
        </w:rPr>
        <w:t xml:space="preserve"> t</w:t>
      </w:r>
      <w:r w:rsidR="000D348D" w:rsidRPr="00215A4C">
        <w:rPr>
          <w:rFonts w:eastAsiaTheme="minorHAnsi"/>
          <w:szCs w:val="20"/>
        </w:rPr>
        <w:t xml:space="preserve">apentadol </w:t>
      </w:r>
      <w:r w:rsidR="000D348D" w:rsidRPr="00215A4C">
        <w:rPr>
          <w:rFonts w:eastAsiaTheme="minorHAnsi" w:hint="eastAsia"/>
          <w:szCs w:val="20"/>
        </w:rPr>
        <w:t>단독</w:t>
      </w:r>
      <w:r w:rsidR="00484CF6" w:rsidRPr="00215A4C">
        <w:rPr>
          <w:rFonts w:eastAsiaTheme="minorHAnsi" w:hint="eastAsia"/>
          <w:szCs w:val="20"/>
        </w:rPr>
        <w:t>투여</w:t>
      </w:r>
      <w:r w:rsidR="000D348D" w:rsidRPr="00215A4C">
        <w:rPr>
          <w:rFonts w:eastAsiaTheme="minorHAnsi" w:hint="eastAsia"/>
          <w:szCs w:val="20"/>
        </w:rPr>
        <w:t>군</w:t>
      </w:r>
      <w:r w:rsidR="00484CF6" w:rsidRPr="00215A4C">
        <w:rPr>
          <w:rFonts w:eastAsiaTheme="minorHAnsi" w:hint="eastAsia"/>
          <w:szCs w:val="20"/>
        </w:rPr>
        <w:t>이</w:t>
      </w:r>
      <w:r w:rsidR="000D348D" w:rsidRPr="00215A4C">
        <w:rPr>
          <w:rFonts w:eastAsiaTheme="minorHAnsi"/>
          <w:szCs w:val="20"/>
        </w:rPr>
        <w:t xml:space="preserve"> tapentadol</w:t>
      </w:r>
      <w:r w:rsidR="00484CF6" w:rsidRPr="00215A4C">
        <w:rPr>
          <w:rFonts w:eastAsiaTheme="minorHAnsi"/>
          <w:szCs w:val="20"/>
        </w:rPr>
        <w:t>,</w:t>
      </w:r>
      <w:r w:rsidR="000D348D" w:rsidRPr="00215A4C">
        <w:rPr>
          <w:rFonts w:eastAsiaTheme="minorHAnsi"/>
          <w:szCs w:val="20"/>
        </w:rPr>
        <w:t xml:space="preserve"> pregabalin </w:t>
      </w:r>
      <w:r w:rsidR="000D348D" w:rsidRPr="00215A4C">
        <w:rPr>
          <w:rFonts w:eastAsiaTheme="minorHAnsi" w:hint="eastAsia"/>
          <w:szCs w:val="20"/>
        </w:rPr>
        <w:t>복합</w:t>
      </w:r>
      <w:r w:rsidR="00484CF6" w:rsidRPr="00215A4C">
        <w:rPr>
          <w:rFonts w:eastAsiaTheme="minorHAnsi" w:hint="eastAsia"/>
          <w:szCs w:val="20"/>
        </w:rPr>
        <w:t>투여</w:t>
      </w:r>
      <w:r w:rsidR="000D348D" w:rsidRPr="00215A4C">
        <w:rPr>
          <w:rFonts w:eastAsiaTheme="minorHAnsi" w:hint="eastAsia"/>
          <w:szCs w:val="20"/>
        </w:rPr>
        <w:t>군</w:t>
      </w:r>
      <w:r w:rsidR="00484CF6" w:rsidRPr="00215A4C">
        <w:rPr>
          <w:rFonts w:eastAsiaTheme="minorHAnsi" w:hint="eastAsia"/>
          <w:szCs w:val="20"/>
        </w:rPr>
        <w:t>에</w:t>
      </w:r>
      <w:r w:rsidR="00484CF6" w:rsidRPr="00215A4C">
        <w:rPr>
          <w:rFonts w:eastAsiaTheme="minorHAnsi"/>
          <w:szCs w:val="20"/>
        </w:rPr>
        <w:t xml:space="preserve"> 비하여 임상적 효과에 유의한 차이가 없었던 반면, </w:t>
      </w:r>
      <w:r w:rsidR="00B9799D" w:rsidRPr="00215A4C">
        <w:rPr>
          <w:rFonts w:eastAsiaTheme="minorHAnsi" w:hint="eastAsia"/>
          <w:szCs w:val="20"/>
        </w:rPr>
        <w:t>중추신경계</w:t>
      </w:r>
      <w:r w:rsidR="000D348D" w:rsidRPr="00215A4C">
        <w:rPr>
          <w:rFonts w:eastAsiaTheme="minorHAnsi"/>
          <w:szCs w:val="20"/>
        </w:rPr>
        <w:t xml:space="preserve"> </w:t>
      </w:r>
      <w:r w:rsidR="00484CF6" w:rsidRPr="00215A4C">
        <w:rPr>
          <w:rFonts w:eastAsiaTheme="minorHAnsi" w:hint="eastAsia"/>
          <w:szCs w:val="20"/>
        </w:rPr>
        <w:t>부작용의</w:t>
      </w:r>
      <w:r w:rsidR="00484CF6" w:rsidRPr="00215A4C">
        <w:rPr>
          <w:rFonts w:eastAsiaTheme="minorHAnsi"/>
          <w:szCs w:val="20"/>
        </w:rPr>
        <w:t xml:space="preserve"> </w:t>
      </w:r>
      <w:r w:rsidR="00484CF6" w:rsidRPr="00215A4C">
        <w:rPr>
          <w:rFonts w:eastAsiaTheme="minorHAnsi" w:hint="eastAsia"/>
          <w:szCs w:val="20"/>
        </w:rPr>
        <w:t>빈도가</w:t>
      </w:r>
      <w:r w:rsidR="00484CF6" w:rsidRPr="00215A4C">
        <w:rPr>
          <w:rFonts w:eastAsiaTheme="minorHAnsi"/>
          <w:szCs w:val="20"/>
        </w:rPr>
        <w:t xml:space="preserve"> </w:t>
      </w:r>
      <w:r w:rsidR="00484CF6" w:rsidRPr="00215A4C">
        <w:rPr>
          <w:rFonts w:eastAsiaTheme="minorHAnsi" w:hint="eastAsia"/>
          <w:szCs w:val="20"/>
        </w:rPr>
        <w:t>유의하게</w:t>
      </w:r>
      <w:r w:rsidR="00484CF6" w:rsidRPr="00215A4C">
        <w:rPr>
          <w:rFonts w:eastAsiaTheme="minorHAnsi"/>
          <w:szCs w:val="20"/>
        </w:rPr>
        <w:t xml:space="preserve"> </w:t>
      </w:r>
      <w:r w:rsidR="00484CF6" w:rsidRPr="00215A4C">
        <w:rPr>
          <w:rFonts w:eastAsiaTheme="minorHAnsi" w:hint="eastAsia"/>
          <w:szCs w:val="20"/>
        </w:rPr>
        <w:t>적어서</w:t>
      </w:r>
      <w:r w:rsidR="00484CF6" w:rsidRPr="00215A4C">
        <w:rPr>
          <w:rFonts w:eastAsiaTheme="minorHAnsi"/>
          <w:szCs w:val="20"/>
        </w:rPr>
        <w:t xml:space="preserve"> tapentadol </w:t>
      </w:r>
      <w:r w:rsidR="00484CF6" w:rsidRPr="00215A4C">
        <w:rPr>
          <w:rFonts w:eastAsiaTheme="minorHAnsi" w:hint="eastAsia"/>
          <w:szCs w:val="20"/>
        </w:rPr>
        <w:t>단독요법이</w:t>
      </w:r>
      <w:r w:rsidR="00484CF6" w:rsidRPr="00215A4C">
        <w:rPr>
          <w:rFonts w:eastAsiaTheme="minorHAnsi"/>
          <w:szCs w:val="20"/>
        </w:rPr>
        <w:t xml:space="preserve"> </w:t>
      </w:r>
      <w:r w:rsidR="00484CF6" w:rsidRPr="00215A4C">
        <w:rPr>
          <w:rFonts w:eastAsiaTheme="minorHAnsi" w:hint="eastAsia"/>
          <w:szCs w:val="20"/>
        </w:rPr>
        <w:t>더</w:t>
      </w:r>
      <w:r w:rsidR="00484CF6" w:rsidRPr="00215A4C">
        <w:rPr>
          <w:rFonts w:eastAsiaTheme="minorHAnsi"/>
          <w:szCs w:val="20"/>
        </w:rPr>
        <w:t xml:space="preserve"> </w:t>
      </w:r>
      <w:r w:rsidR="00484CF6" w:rsidRPr="00215A4C">
        <w:rPr>
          <w:rFonts w:eastAsiaTheme="minorHAnsi" w:hint="eastAsia"/>
          <w:szCs w:val="20"/>
        </w:rPr>
        <w:t>유용한</w:t>
      </w:r>
      <w:r w:rsidR="00484CF6" w:rsidRPr="00215A4C">
        <w:rPr>
          <w:rFonts w:eastAsiaTheme="minorHAnsi"/>
          <w:szCs w:val="20"/>
        </w:rPr>
        <w:t xml:space="preserve"> </w:t>
      </w:r>
      <w:r w:rsidR="00484CF6" w:rsidRPr="00215A4C">
        <w:rPr>
          <w:rFonts w:eastAsiaTheme="minorHAnsi" w:hint="eastAsia"/>
          <w:szCs w:val="20"/>
        </w:rPr>
        <w:t>것</w:t>
      </w:r>
      <w:r w:rsidR="00B9799D" w:rsidRPr="00215A4C">
        <w:rPr>
          <w:rFonts w:eastAsiaTheme="minorHAnsi" w:hint="eastAsia"/>
          <w:szCs w:val="20"/>
        </w:rPr>
        <w:t>으로</w:t>
      </w:r>
      <w:r w:rsidR="00B9799D" w:rsidRPr="00215A4C">
        <w:rPr>
          <w:rFonts w:eastAsiaTheme="minorHAnsi"/>
          <w:szCs w:val="20"/>
        </w:rPr>
        <w:t xml:space="preserve"> </w:t>
      </w:r>
      <w:r w:rsidR="00B9799D" w:rsidRPr="00215A4C">
        <w:rPr>
          <w:rFonts w:eastAsiaTheme="minorHAnsi" w:hint="eastAsia"/>
          <w:szCs w:val="20"/>
        </w:rPr>
        <w:t>보고하</w:t>
      </w:r>
      <w:r w:rsidR="00484CF6" w:rsidRPr="00215A4C">
        <w:rPr>
          <w:rFonts w:eastAsiaTheme="minorHAnsi" w:hint="eastAsia"/>
          <w:szCs w:val="20"/>
        </w:rPr>
        <w:t>였</w:t>
      </w:r>
      <w:r w:rsidR="000D348D" w:rsidRPr="00215A4C">
        <w:rPr>
          <w:rFonts w:eastAsiaTheme="minorHAnsi" w:hint="eastAsia"/>
          <w:szCs w:val="20"/>
        </w:rPr>
        <w:t>다</w:t>
      </w:r>
      <w:r w:rsidR="000D348D" w:rsidRPr="00215A4C">
        <w:rPr>
          <w:rFonts w:eastAsiaTheme="minorHAnsi"/>
          <w:szCs w:val="20"/>
        </w:rPr>
        <w:t>.</w:t>
      </w:r>
      <w:hyperlink w:anchor="_ENREF_36" w:tooltip="Baron, 2015 #176" w:history="1">
        <w:r w:rsidR="008B3538" w:rsidRPr="000F3174">
          <w:rPr>
            <w:rFonts w:eastAsiaTheme="minorHAnsi"/>
            <w:szCs w:val="20"/>
          </w:rPr>
          <w:fldChar w:fldCharType="begin">
            <w:fldData xml:space="preserve">PEVuZE5vdGU+PENpdGU+PEF1dGhvcj5CYXJvbjwvQXV0aG9yPjxZZWFyPjIwMTU8L1llYXI+PFJl
Y051bT4xNzY8L1JlY051bT48RGlzcGxheVRleHQ+PHN0eWxlIGZhY2U9InN1cGVyc2NyaXB0Ij4z
Njwvc3R5bGU+PC9EaXNwbGF5VGV4dD48cmVjb3JkPjxyZWMtbnVtYmVyPjE3NjwvcmVjLW51bWJl
cj48Zm9yZWlnbi1rZXlzPjxrZXkgYXBwPSJFTiIgZGItaWQ9ImZkMmE5ejBmM2VlcDBkZXg1enF2
ejllMnpzYWU5cmY1ZnBmZSI+MTc2PC9rZXk+PC9mb3JlaWduLWtleXM+PHJlZi10eXBlIG5hbWU9
IkpvdXJuYWwgQXJ0aWNsZSI+MTc8L3JlZi10eXBlPjxjb250cmlidXRvcnM+PGF1dGhvcnM+PGF1
dGhvcj5CYXJvbiwgUi48L2F1dGhvcj48YXV0aG9yPk1hcnRpbi1Nb2xhLCBFLjwvYXV0aG9yPjxh
dXRob3I+TXVsbGVyLCBNLjwvYXV0aG9yPjxhdXRob3I+RHVib2lzLCBDLjwvYXV0aG9yPjxhdXRo
b3I+RmFsa2UsIEQuPC9hdXRob3I+PGF1dGhvcj5TdGVpZ2Vyd2FsZCwgSS48L2F1dGhvcj48L2F1
dGhvcnM+PC9jb250cmlidXRvcnM+PGF1dGgtYWRkcmVzcz5EaXZpc2lvbiBvZiBOZXVyb2xvZ2lj
YWwgUGFpbiBSZXNlYXJjaCBhbmQgVGhlcmFweSwgRGVwYXJ0bWVudCBvZiBOZXVyb2xvZ3ksIFVu
aXZlcnNpdHkgSG9zcGl0YWwsIFNjaGxlc3dpZy1Ib2xzdGVpbiBDYW1wdXMgS2llbCwgS2llbCwg
R2VybWFueS4mI3hEO0RlcGFydG1lbnQgb2YgUmhldW1hdG9sb2d5LCBVbml2ZXJzaXR5IEhvc3Bp
dGFsIExhIFBheiwgQXV0b25vbW91cyBVbml2ZXJzaXR5IG9mIE1hZHJpZCwgTWFkcmlkLCBTcGFp
bi4mI3hEO01lZGljYWwgQWZmYWlycyBFdXJvcGUgJmFtcDsgQXVzdHJhbGlhLCBHcnVuZW50aGFs
IEdtYkgsIEFhY2hlbiwgR2VybWFueS4mI3hEO0dsb2JhbCBCaW9tZXRyaWNzIGluIEdydW5lbnRo
YWwgSW5ub3ZhdGlvbiwgR3J1bmVudGhhbCBHbWJILCBBYWNoZW4sIEdlcm1hbnkuPC9hdXRoLWFk
ZHJlc3M+PHRpdGxlcz48dGl0bGU+RWZmZWN0aXZlbmVzcyBhbmQgU2FmZXR5IG9mIFRhcGVudGFk
b2wgUHJvbG9uZ2VkIFJlbGVhc2UgKFBSKSBWZXJzdXMgYSBDb21iaW5hdGlvbiBvZiBUYXBlbnRh
ZG9sIFBSIGFuZCBQcmVnYWJhbGluIGZvciB0aGUgTWFuYWdlbWVudCBvZiBTZXZlcmUsIENocm9u
aWMgTG93IEJhY2sgUGFpbiBXaXRoIGEgTmV1cm9wYXRoaWMgQ29tcG9uZW50OiBBIFJhbmRvbWl6
ZWQsIERvdWJsZS1ibGluZCwgUGhhc2UgM2IgU3R1ZHk8L3RpdGxlPjxzZWNvbmRhcnktdGl0bGU+
UGFpbiBQcmFjdDwvc2Vjb25kYXJ5LXRpdGxlPjxhbHQtdGl0bGU+UGFpbiBwcmFjdGljZSA6IHRo
ZSBvZmZpY2lhbCBqb3VybmFsIG9mIFdvcmxkIEluc3RpdHV0ZSBvZiBQYWluPC9hbHQtdGl0bGU+
PC90aXRsZXM+PHBlcmlvZGljYWw+PGZ1bGwtdGl0bGU+UGFpbiBQcmFjdDwvZnVsbC10aXRsZT48
YWJici0xPlBhaW4gcHJhY3RpY2UgOiB0aGUgb2ZmaWNpYWwgam91cm5hbCBvZiBXb3JsZCBJbnN0
aXR1dGUgb2YgUGFpbjwvYWJici0xPjwvcGVyaW9kaWNhbD48YWx0LXBlcmlvZGljYWw+PGZ1bGwt
dGl0bGU+UGFpbiBQcmFjdDwvZnVsbC10aXRsZT48YWJici0xPlBhaW4gcHJhY3RpY2UgOiB0aGUg
b2ZmaWNpYWwgam91cm5hbCBvZiBXb3JsZCBJbnN0aXR1dGUgb2YgUGFpbjwvYWJici0xPjwvYWx0
LXBlcmlvZGljYWw+PHBhZ2VzPjQ1NS03MDwvcGFnZXM+PHZvbHVtZT4xNTwvdm9sdW1lPjxudW1i
ZXI+NTwvbnVtYmVyPjxlZGl0aW9uPjIwMTQvMDQvMTg8L2VkaXRpb24+PGtleXdvcmRzPjxrZXl3
b3JkPkFkdWx0PC9rZXl3b3JkPjxrZXl3b3JkPkFnZWQ8L2tleXdvcmQ+PGtleXdvcmQ+QW5hbGdl
c2ljcy9hZG1pbmlzdHJhdGlvbiAmYW1wOyBkb3NhZ2U8L2tleXdvcmQ+PGtleXdvcmQ+Q2hyb25p
YyBQYWluL2RpYWdub3Npcy9kcnVnIHRoZXJhcHk8L2tleXdvcmQ+PGtleXdvcmQ+RGVsYXllZC1B
Y3Rpb24gUHJlcGFyYXRpb25zL2FkbWluaXN0cmF0aW9uICZhbXA7IGRvc2FnZTwva2V5d29yZD48
a2V5d29yZD5Eb3VibGUtQmxpbmQgTWV0aG9kPC9rZXl3b3JkPjxrZXl3b3JkPkRydWcgVGhlcmFw
eSwgQ29tYmluYXRpb248L2tleXdvcmQ+PGtleXdvcmQ+RmVtYWxlPC9rZXl3b3JkPjxrZXl3b3Jk
Pkh1bWFuczwva2V5d29yZD48a2V5d29yZD5JbnRlcm5hdGlvbmFsaXR5PC9rZXl3b3JkPjxrZXl3
b3JkPkxvdyBCYWNrIFBhaW4vZGlhZ25vc2lzLyBkcnVnIHRoZXJhcHk8L2tleXdvcmQ+PGtleXdv
cmQ+TWFsZTwva2V5d29yZD48a2V5d29yZD5NaWRkbGUgQWdlZDwva2V5d29yZD48a2V5d29yZD5O
ZXVyYWxnaWEvZGlhZ25vc2lzLyBkcnVnIHRoZXJhcHk8L2tleXdvcmQ+PGtleXdvcmQ+UGFpbiBN
YW5hZ2VtZW50LyBtZXRob2RzPC9rZXl3b3JkPjxrZXl3b3JkPlBoZW5vbHMvIGFkbWluaXN0cmF0
aW9uICZhbXA7IGRvc2FnZTwva2V5d29yZD48a2V5d29yZD5QcmVnYWJhbGluLyBhZG1pbmlzdHJh
dGlvbiAmYW1wOyBkb3NhZ2U8L2tleXdvcmQ+PGtleXdvcmQ+U2V2ZXJpdHkgb2YgSWxsbmVzcyBJ
bmRleDwva2V5d29yZD48a2V5d29yZD5UcmVhdG1lbnQgT3V0Y29tZTwva2V5d29yZD48L2tleXdv
cmRzPjxkYXRlcz48eWVhcj4yMDE1PC95ZWFyPjxwdWItZGF0ZXM+PGRhdGU+SnVuPC9kYXRlPjwv
cHViLWRhdGVzPjwvZGF0ZXM+PGlzYm4+MTUzMy0yNTAwIChFbGVjdHJvbmljKSYjeEQ7MTUzMC03
MDg1IChMaW5raW5nKTwvaXNibj48YWNjZXNzaW9uLW51bT4yNDczODYwOTwvYWNjZXNzaW9uLW51
bT48dXJscz48L3VybHM+PGVsZWN0cm9uaWMtcmVzb3VyY2UtbnVtPjEwLjExMTEvcGFwci4xMjIw
MDwvZWxlY3Ryb25pYy1yZXNvdXJjZS1udW0+PHJlbW90ZS1kYXRhYmFzZS1wcm92aWRlcj5OTE08
L3JlbW90ZS1kYXRhYmFzZS1wcm92aWRlcj48bGFuZ3VhZ2U+ZW5nPC9sYW5ndWFnZT48L3JlY29y
ZD48L0NpdGU+PC9FbmROb3RlPn==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CYXJvbjwvQXV0aG9yPjxZZWFyPjIwMTU8L1llYXI+PFJl
Y051bT4xNzY8L1JlY051bT48RGlzcGxheVRleHQ+PHN0eWxlIGZhY2U9InN1cGVyc2NyaXB0Ij4z
Njwvc3R5bGU+PC9EaXNwbGF5VGV4dD48cmVjb3JkPjxyZWMtbnVtYmVyPjE3NjwvcmVjLW51bWJl
cj48Zm9yZWlnbi1rZXlzPjxrZXkgYXBwPSJFTiIgZGItaWQ9ImZkMmE5ejBmM2VlcDBkZXg1enF2
ejllMnpzYWU5cmY1ZnBmZSI+MTc2PC9rZXk+PC9mb3JlaWduLWtleXM+PHJlZi10eXBlIG5hbWU9
IkpvdXJuYWwgQXJ0aWNsZSI+MTc8L3JlZi10eXBlPjxjb250cmlidXRvcnM+PGF1dGhvcnM+PGF1
dGhvcj5CYXJvbiwgUi48L2F1dGhvcj48YXV0aG9yPk1hcnRpbi1Nb2xhLCBFLjwvYXV0aG9yPjxh
dXRob3I+TXVsbGVyLCBNLjwvYXV0aG9yPjxhdXRob3I+RHVib2lzLCBDLjwvYXV0aG9yPjxhdXRo
b3I+RmFsa2UsIEQuPC9hdXRob3I+PGF1dGhvcj5TdGVpZ2Vyd2FsZCwgSS48L2F1dGhvcj48L2F1
dGhvcnM+PC9jb250cmlidXRvcnM+PGF1dGgtYWRkcmVzcz5EaXZpc2lvbiBvZiBOZXVyb2xvZ2lj
YWwgUGFpbiBSZXNlYXJjaCBhbmQgVGhlcmFweSwgRGVwYXJ0bWVudCBvZiBOZXVyb2xvZ3ksIFVu
aXZlcnNpdHkgSG9zcGl0YWwsIFNjaGxlc3dpZy1Ib2xzdGVpbiBDYW1wdXMgS2llbCwgS2llbCwg
R2VybWFueS4mI3hEO0RlcGFydG1lbnQgb2YgUmhldW1hdG9sb2d5LCBVbml2ZXJzaXR5IEhvc3Bp
dGFsIExhIFBheiwgQXV0b25vbW91cyBVbml2ZXJzaXR5IG9mIE1hZHJpZCwgTWFkcmlkLCBTcGFp
bi4mI3hEO01lZGljYWwgQWZmYWlycyBFdXJvcGUgJmFtcDsgQXVzdHJhbGlhLCBHcnVuZW50aGFs
IEdtYkgsIEFhY2hlbiwgR2VybWFueS4mI3hEO0dsb2JhbCBCaW9tZXRyaWNzIGluIEdydW5lbnRo
YWwgSW5ub3ZhdGlvbiwgR3J1bmVudGhhbCBHbWJILCBBYWNoZW4sIEdlcm1hbnkuPC9hdXRoLWFk
ZHJlc3M+PHRpdGxlcz48dGl0bGU+RWZmZWN0aXZlbmVzcyBhbmQgU2FmZXR5IG9mIFRhcGVudGFk
b2wgUHJvbG9uZ2VkIFJlbGVhc2UgKFBSKSBWZXJzdXMgYSBDb21iaW5hdGlvbiBvZiBUYXBlbnRh
ZG9sIFBSIGFuZCBQcmVnYWJhbGluIGZvciB0aGUgTWFuYWdlbWVudCBvZiBTZXZlcmUsIENocm9u
aWMgTG93IEJhY2sgUGFpbiBXaXRoIGEgTmV1cm9wYXRoaWMgQ29tcG9uZW50OiBBIFJhbmRvbWl6
ZWQsIERvdWJsZS1ibGluZCwgUGhhc2UgM2IgU3R1ZHk8L3RpdGxlPjxzZWNvbmRhcnktdGl0bGU+
UGFpbiBQcmFjdDwvc2Vjb25kYXJ5LXRpdGxlPjxhbHQtdGl0bGU+UGFpbiBwcmFjdGljZSA6IHRo
ZSBvZmZpY2lhbCBqb3VybmFsIG9mIFdvcmxkIEluc3RpdHV0ZSBvZiBQYWluPC9hbHQtdGl0bGU+
PC90aXRsZXM+PHBlcmlvZGljYWw+PGZ1bGwtdGl0bGU+UGFpbiBQcmFjdDwvZnVsbC10aXRsZT48
YWJici0xPlBhaW4gcHJhY3RpY2UgOiB0aGUgb2ZmaWNpYWwgam91cm5hbCBvZiBXb3JsZCBJbnN0
aXR1dGUgb2YgUGFpbjwvYWJici0xPjwvcGVyaW9kaWNhbD48YWx0LXBlcmlvZGljYWw+PGZ1bGwt
dGl0bGU+UGFpbiBQcmFjdDwvZnVsbC10aXRsZT48YWJici0xPlBhaW4gcHJhY3RpY2UgOiB0aGUg
b2ZmaWNpYWwgam91cm5hbCBvZiBXb3JsZCBJbnN0aXR1dGUgb2YgUGFpbjwvYWJici0xPjwvYWx0
LXBlcmlvZGljYWw+PHBhZ2VzPjQ1NS03MDwvcGFnZXM+PHZvbHVtZT4xNTwvdm9sdW1lPjxudW1i
ZXI+NTwvbnVtYmVyPjxlZGl0aW9uPjIwMTQvMDQvMTg8L2VkaXRpb24+PGtleXdvcmRzPjxrZXl3
b3JkPkFkdWx0PC9rZXl3b3JkPjxrZXl3b3JkPkFnZWQ8L2tleXdvcmQ+PGtleXdvcmQ+QW5hbGdl
c2ljcy9hZG1pbmlzdHJhdGlvbiAmYW1wOyBkb3NhZ2U8L2tleXdvcmQ+PGtleXdvcmQ+Q2hyb25p
YyBQYWluL2RpYWdub3Npcy9kcnVnIHRoZXJhcHk8L2tleXdvcmQ+PGtleXdvcmQ+RGVsYXllZC1B
Y3Rpb24gUHJlcGFyYXRpb25zL2FkbWluaXN0cmF0aW9uICZhbXA7IGRvc2FnZTwva2V5d29yZD48
a2V5d29yZD5Eb3VibGUtQmxpbmQgTWV0aG9kPC9rZXl3b3JkPjxrZXl3b3JkPkRydWcgVGhlcmFw
eSwgQ29tYmluYXRpb248L2tleXdvcmQ+PGtleXdvcmQ+RmVtYWxlPC9rZXl3b3JkPjxrZXl3b3Jk
Pkh1bWFuczwva2V5d29yZD48a2V5d29yZD5JbnRlcm5hdGlvbmFsaXR5PC9rZXl3b3JkPjxrZXl3
b3JkPkxvdyBCYWNrIFBhaW4vZGlhZ25vc2lzLyBkcnVnIHRoZXJhcHk8L2tleXdvcmQ+PGtleXdv
cmQ+TWFsZTwva2V5d29yZD48a2V5d29yZD5NaWRkbGUgQWdlZDwva2V5d29yZD48a2V5d29yZD5O
ZXVyYWxnaWEvZGlhZ25vc2lzLyBkcnVnIHRoZXJhcHk8L2tleXdvcmQ+PGtleXdvcmQ+UGFpbiBN
YW5hZ2VtZW50LyBtZXRob2RzPC9rZXl3b3JkPjxrZXl3b3JkPlBoZW5vbHMvIGFkbWluaXN0cmF0
aW9uICZhbXA7IGRvc2FnZTwva2V5d29yZD48a2V5d29yZD5QcmVnYWJhbGluLyBhZG1pbmlzdHJh
dGlvbiAmYW1wOyBkb3NhZ2U8L2tleXdvcmQ+PGtleXdvcmQ+U2V2ZXJpdHkgb2YgSWxsbmVzcyBJ
bmRleDwva2V5d29yZD48a2V5d29yZD5UcmVhdG1lbnQgT3V0Y29tZTwva2V5d29yZD48L2tleXdv
cmRzPjxkYXRlcz48eWVhcj4yMDE1PC95ZWFyPjxwdWItZGF0ZXM+PGRhdGU+SnVuPC9kYXRlPjwv
cHViLWRhdGVzPjwvZGF0ZXM+PGlzYm4+MTUzMy0yNTAwIChFbGVjdHJvbmljKSYjeEQ7MTUzMC03
MDg1IChMaW5raW5nKTwvaXNibj48YWNjZXNzaW9uLW51bT4yNDczODYwOTwvYWNjZXNzaW9uLW51
bT48dXJscz48L3VybHM+PGVsZWN0cm9uaWMtcmVzb3VyY2UtbnVtPjEwLjExMTEvcGFwci4xMjIw
MDwvZWxlY3Ryb25pYy1yZXNvdXJjZS1udW0+PHJlbW90ZS1kYXRhYmFzZS1wcm92aWRlcj5OTE08
L3JlbW90ZS1kYXRhYmFzZS1wcm92aWRlcj48bGFuZ3VhZ2U+ZW5nPC9sYW5ndWFnZT48L3JlY29y
ZD48L0NpdGU+PC9FbmROb3RlPn==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CE3684">
          <w:rPr>
            <w:rFonts w:eastAsiaTheme="minorHAnsi"/>
            <w:noProof/>
            <w:szCs w:val="20"/>
            <w:vertAlign w:val="superscript"/>
          </w:rPr>
          <w:t>36</w:t>
        </w:r>
        <w:r w:rsidR="008B3538" w:rsidRPr="000F3174">
          <w:rPr>
            <w:rFonts w:eastAsiaTheme="minorHAnsi"/>
            <w:szCs w:val="20"/>
          </w:rPr>
          <w:fldChar w:fldCharType="end"/>
        </w:r>
      </w:hyperlink>
      <w:hyperlink w:anchor="_ENREF_25" w:tooltip="Baron, 2015 #4" w:history="1"/>
      <w:r w:rsidR="000D348D" w:rsidRPr="00215A4C">
        <w:rPr>
          <w:rFonts w:eastAsiaTheme="minorHAnsi"/>
          <w:szCs w:val="20"/>
        </w:rPr>
        <w:t xml:space="preserve"> </w:t>
      </w:r>
      <w:r w:rsidR="00484CF6" w:rsidRPr="00CB2C13">
        <w:rPr>
          <w:rFonts w:eastAsiaTheme="minorHAnsi"/>
          <w:szCs w:val="20"/>
        </w:rPr>
        <w:t xml:space="preserve">Serinken </w:t>
      </w:r>
      <w:r w:rsidR="00484CF6" w:rsidRPr="00CB2C13">
        <w:rPr>
          <w:rFonts w:eastAsiaTheme="minorHAnsi" w:hint="eastAsia"/>
          <w:szCs w:val="20"/>
        </w:rPr>
        <w:t>등은</w:t>
      </w:r>
      <w:r w:rsidR="000D348D" w:rsidRPr="00CB2C13">
        <w:rPr>
          <w:rFonts w:eastAsiaTheme="minorHAnsi"/>
          <w:szCs w:val="20"/>
        </w:rPr>
        <w:t xml:space="preserve"> </w:t>
      </w:r>
      <w:r w:rsidR="00B9799D" w:rsidRPr="00CB2C13">
        <w:rPr>
          <w:rFonts w:eastAsiaTheme="minorHAnsi"/>
          <w:szCs w:val="20"/>
        </w:rPr>
        <w:t xml:space="preserve">300명의 환자들을 </w:t>
      </w:r>
      <w:r w:rsidR="001F5E00" w:rsidRPr="00CB2C13">
        <w:rPr>
          <w:rFonts w:eastAsiaTheme="minorHAnsi"/>
          <w:szCs w:val="20"/>
        </w:rPr>
        <w:t>morphine</w:t>
      </w:r>
      <w:r w:rsidR="00B9799D" w:rsidRPr="00CB2C13">
        <w:rPr>
          <w:rFonts w:eastAsiaTheme="minorHAnsi" w:hint="eastAsia"/>
          <w:szCs w:val="20"/>
        </w:rPr>
        <w:t>투여군</w:t>
      </w:r>
      <w:r w:rsidR="000D348D" w:rsidRPr="00CB2C13">
        <w:rPr>
          <w:rFonts w:eastAsiaTheme="minorHAnsi"/>
          <w:szCs w:val="20"/>
        </w:rPr>
        <w:t>, paracetamol</w:t>
      </w:r>
      <w:r w:rsidR="00B9799D" w:rsidRPr="00CB2C13">
        <w:rPr>
          <w:rFonts w:eastAsiaTheme="minorHAnsi" w:hint="eastAsia"/>
          <w:szCs w:val="20"/>
        </w:rPr>
        <w:t>투여군</w:t>
      </w:r>
      <w:r w:rsidR="000D348D" w:rsidRPr="00CB2C13">
        <w:rPr>
          <w:rFonts w:eastAsiaTheme="minorHAnsi"/>
          <w:szCs w:val="20"/>
        </w:rPr>
        <w:t xml:space="preserve">, </w:t>
      </w:r>
      <w:r w:rsidR="000D348D" w:rsidRPr="00CB2C13">
        <w:rPr>
          <w:rFonts w:eastAsiaTheme="minorHAnsi" w:hint="eastAsia"/>
          <w:szCs w:val="20"/>
        </w:rPr>
        <w:t>위약</w:t>
      </w:r>
      <w:r w:rsidR="00B9799D" w:rsidRPr="00CB2C13">
        <w:rPr>
          <w:rFonts w:eastAsiaTheme="minorHAnsi" w:hint="eastAsia"/>
          <w:szCs w:val="20"/>
        </w:rPr>
        <w:t>군으로</w:t>
      </w:r>
      <w:r w:rsidR="00B9799D" w:rsidRPr="00CB2C13">
        <w:rPr>
          <w:rFonts w:eastAsiaTheme="minorHAnsi"/>
          <w:szCs w:val="20"/>
        </w:rPr>
        <w:t xml:space="preserve"> 나누어 각각의 약물을 </w:t>
      </w:r>
      <w:r w:rsidR="001F5E00" w:rsidRPr="00CB2C13">
        <w:rPr>
          <w:rFonts w:eastAsiaTheme="minorHAnsi" w:hint="eastAsia"/>
          <w:szCs w:val="20"/>
        </w:rPr>
        <w:t>정맥투여</w:t>
      </w:r>
      <w:r w:rsidR="00B9799D" w:rsidRPr="00CB2C13">
        <w:rPr>
          <w:rFonts w:eastAsiaTheme="minorHAnsi" w:hint="eastAsia"/>
          <w:szCs w:val="20"/>
        </w:rPr>
        <w:t>한</w:t>
      </w:r>
      <w:r w:rsidR="00B9799D" w:rsidRPr="00215A4C">
        <w:rPr>
          <w:rFonts w:eastAsiaTheme="minorHAnsi"/>
          <w:szCs w:val="20"/>
        </w:rPr>
        <w:t xml:space="preserve"> </w:t>
      </w:r>
      <w:r w:rsidR="001F5E00" w:rsidRPr="00215A4C">
        <w:rPr>
          <w:rFonts w:eastAsiaTheme="minorHAnsi"/>
          <w:szCs w:val="20"/>
        </w:rPr>
        <w:t>30분</w:t>
      </w:r>
      <w:r w:rsidR="00B9799D" w:rsidRPr="00215A4C">
        <w:rPr>
          <w:rFonts w:eastAsiaTheme="minorHAnsi"/>
          <w:szCs w:val="20"/>
        </w:rPr>
        <w:t xml:space="preserve"> 이후</w:t>
      </w:r>
      <w:r w:rsidR="001F5E00" w:rsidRPr="00215A4C">
        <w:rPr>
          <w:rFonts w:eastAsiaTheme="minorHAnsi"/>
          <w:szCs w:val="20"/>
        </w:rPr>
        <w:t xml:space="preserve"> </w:t>
      </w:r>
      <w:r w:rsidR="000D348D" w:rsidRPr="00215A4C">
        <w:rPr>
          <w:rFonts w:eastAsiaTheme="minorHAnsi" w:hint="eastAsia"/>
          <w:szCs w:val="20"/>
        </w:rPr>
        <w:t>통증</w:t>
      </w:r>
      <w:r w:rsidR="001F5E00" w:rsidRPr="00215A4C">
        <w:rPr>
          <w:rFonts w:eastAsiaTheme="minorHAnsi" w:hint="eastAsia"/>
          <w:szCs w:val="20"/>
        </w:rPr>
        <w:t>경감정도를</w:t>
      </w:r>
      <w:r w:rsidR="001F5E00" w:rsidRPr="00215A4C">
        <w:rPr>
          <w:rFonts w:eastAsiaTheme="minorHAnsi"/>
          <w:szCs w:val="20"/>
        </w:rPr>
        <w:t xml:space="preserve"> </w:t>
      </w:r>
      <w:r w:rsidR="000D348D" w:rsidRPr="00215A4C">
        <w:rPr>
          <w:rFonts w:eastAsiaTheme="minorHAnsi" w:hint="eastAsia"/>
          <w:szCs w:val="20"/>
        </w:rPr>
        <w:t>비교</w:t>
      </w:r>
      <w:r w:rsidR="001F5E00" w:rsidRPr="00215A4C">
        <w:rPr>
          <w:rFonts w:eastAsiaTheme="minorHAnsi" w:hint="eastAsia"/>
          <w:szCs w:val="20"/>
        </w:rPr>
        <w:t>한</w:t>
      </w:r>
      <w:r w:rsidR="001F5E00" w:rsidRPr="00215A4C">
        <w:rPr>
          <w:rFonts w:eastAsiaTheme="minorHAnsi"/>
          <w:szCs w:val="20"/>
        </w:rPr>
        <w:t xml:space="preserve"> </w:t>
      </w:r>
      <w:r w:rsidR="001F5E00" w:rsidRPr="00215A4C">
        <w:rPr>
          <w:rFonts w:eastAsiaTheme="minorHAnsi" w:hint="eastAsia"/>
          <w:szCs w:val="20"/>
        </w:rPr>
        <w:t>결과</w:t>
      </w:r>
      <w:r w:rsidR="000D348D" w:rsidRPr="00215A4C">
        <w:rPr>
          <w:rFonts w:eastAsiaTheme="minorHAnsi"/>
          <w:szCs w:val="20"/>
        </w:rPr>
        <w:t>, morphine</w:t>
      </w:r>
      <w:r w:rsidR="000D348D" w:rsidRPr="00215A4C">
        <w:rPr>
          <w:rFonts w:eastAsiaTheme="minorHAnsi" w:hint="eastAsia"/>
          <w:szCs w:val="20"/>
        </w:rPr>
        <w:t>과</w:t>
      </w:r>
      <w:r w:rsidR="000D348D" w:rsidRPr="00215A4C">
        <w:rPr>
          <w:rFonts w:eastAsiaTheme="minorHAnsi"/>
          <w:szCs w:val="20"/>
        </w:rPr>
        <w:t xml:space="preserve"> paracetamol </w:t>
      </w:r>
      <w:r w:rsidR="000D348D" w:rsidRPr="00215A4C">
        <w:rPr>
          <w:rFonts w:eastAsiaTheme="minorHAnsi" w:hint="eastAsia"/>
          <w:szCs w:val="20"/>
        </w:rPr>
        <w:t>치료군</w:t>
      </w:r>
      <w:r w:rsidR="000D348D" w:rsidRPr="00215A4C">
        <w:rPr>
          <w:rFonts w:eastAsiaTheme="minorHAnsi"/>
          <w:szCs w:val="20"/>
        </w:rPr>
        <w:t xml:space="preserve"> </w:t>
      </w:r>
      <w:r w:rsidR="000D348D" w:rsidRPr="00215A4C">
        <w:rPr>
          <w:rFonts w:eastAsiaTheme="minorHAnsi" w:hint="eastAsia"/>
          <w:szCs w:val="20"/>
        </w:rPr>
        <w:t>모두</w:t>
      </w:r>
      <w:r w:rsidR="000D348D" w:rsidRPr="00215A4C">
        <w:rPr>
          <w:rFonts w:eastAsiaTheme="minorHAnsi"/>
          <w:szCs w:val="20"/>
        </w:rPr>
        <w:t xml:space="preserve"> </w:t>
      </w:r>
      <w:r w:rsidR="000D348D" w:rsidRPr="00215A4C">
        <w:rPr>
          <w:rFonts w:eastAsiaTheme="minorHAnsi" w:hint="eastAsia"/>
          <w:szCs w:val="20"/>
        </w:rPr>
        <w:t>위약군보다</w:t>
      </w:r>
      <w:r w:rsidR="000D348D" w:rsidRPr="00215A4C">
        <w:rPr>
          <w:rFonts w:eastAsiaTheme="minorHAnsi"/>
          <w:szCs w:val="20"/>
        </w:rPr>
        <w:t xml:space="preserve"> </w:t>
      </w:r>
      <w:r w:rsidR="001F5E00" w:rsidRPr="00215A4C">
        <w:rPr>
          <w:rFonts w:eastAsiaTheme="minorHAnsi" w:hint="eastAsia"/>
          <w:szCs w:val="20"/>
        </w:rPr>
        <w:t>우월한</w:t>
      </w:r>
      <w:r w:rsidR="001F5E00" w:rsidRPr="00215A4C">
        <w:rPr>
          <w:rFonts w:eastAsiaTheme="minorHAnsi"/>
          <w:szCs w:val="20"/>
        </w:rPr>
        <w:t xml:space="preserve"> </w:t>
      </w:r>
      <w:r w:rsidR="001F5E00" w:rsidRPr="00215A4C">
        <w:rPr>
          <w:rFonts w:eastAsiaTheme="minorHAnsi" w:hint="eastAsia"/>
          <w:szCs w:val="20"/>
        </w:rPr>
        <w:t>통증경감효과를</w:t>
      </w:r>
      <w:r w:rsidR="001F5E00" w:rsidRPr="00215A4C">
        <w:rPr>
          <w:rFonts w:eastAsiaTheme="minorHAnsi"/>
          <w:szCs w:val="20"/>
        </w:rPr>
        <w:t xml:space="preserve"> </w:t>
      </w:r>
      <w:r w:rsidR="00CC1F80">
        <w:rPr>
          <w:rFonts w:eastAsiaTheme="minorHAnsi" w:hint="eastAsia"/>
          <w:szCs w:val="20"/>
        </w:rPr>
        <w:t>보였다.</w:t>
      </w:r>
      <w:r w:rsidR="000D348D" w:rsidRPr="00215A4C">
        <w:rPr>
          <w:rFonts w:eastAsiaTheme="minorHAnsi"/>
          <w:szCs w:val="20"/>
        </w:rPr>
        <w:t xml:space="preserve">, </w:t>
      </w:r>
      <w:r w:rsidR="000D348D" w:rsidRPr="00215A4C">
        <w:rPr>
          <w:rFonts w:eastAsiaTheme="minorHAnsi" w:hint="eastAsia"/>
          <w:szCs w:val="20"/>
        </w:rPr>
        <w:t>두</w:t>
      </w:r>
      <w:r w:rsidR="000D348D" w:rsidRPr="00215A4C">
        <w:rPr>
          <w:rFonts w:eastAsiaTheme="minorHAnsi"/>
          <w:szCs w:val="20"/>
        </w:rPr>
        <w:t xml:space="preserve"> </w:t>
      </w:r>
      <w:r w:rsidR="000D348D" w:rsidRPr="00215A4C">
        <w:rPr>
          <w:rFonts w:eastAsiaTheme="minorHAnsi" w:hint="eastAsia"/>
          <w:szCs w:val="20"/>
        </w:rPr>
        <w:t>군</w:t>
      </w:r>
      <w:r w:rsidR="00EC0C60" w:rsidRPr="00215A4C">
        <w:rPr>
          <w:rFonts w:eastAsiaTheme="minorHAnsi" w:hint="eastAsia"/>
          <w:szCs w:val="20"/>
        </w:rPr>
        <w:t>간</w:t>
      </w:r>
      <w:r w:rsidR="00EC0C60" w:rsidRPr="00215A4C">
        <w:rPr>
          <w:rFonts w:eastAsiaTheme="minorHAnsi"/>
          <w:szCs w:val="20"/>
        </w:rPr>
        <w:t xml:space="preserve"> </w:t>
      </w:r>
      <w:r w:rsidR="00EC0C60" w:rsidRPr="00215A4C">
        <w:rPr>
          <w:rFonts w:eastAsiaTheme="minorHAnsi" w:hint="eastAsia"/>
          <w:szCs w:val="20"/>
        </w:rPr>
        <w:t>비교에서는</w:t>
      </w:r>
      <w:r w:rsidR="000D348D" w:rsidRPr="00215A4C">
        <w:rPr>
          <w:rFonts w:eastAsiaTheme="minorHAnsi"/>
          <w:szCs w:val="20"/>
        </w:rPr>
        <w:t xml:space="preserve"> morphine </w:t>
      </w:r>
      <w:r w:rsidR="000D348D" w:rsidRPr="00215A4C">
        <w:rPr>
          <w:rFonts w:eastAsiaTheme="minorHAnsi" w:hint="eastAsia"/>
          <w:szCs w:val="20"/>
        </w:rPr>
        <w:t>투여군이</w:t>
      </w:r>
      <w:r w:rsidR="000D348D" w:rsidRPr="00215A4C">
        <w:rPr>
          <w:rFonts w:eastAsiaTheme="minorHAnsi"/>
          <w:szCs w:val="20"/>
        </w:rPr>
        <w:t xml:space="preserve"> </w:t>
      </w:r>
      <w:r w:rsidR="001F5E00" w:rsidRPr="00215A4C">
        <w:rPr>
          <w:rFonts w:eastAsiaTheme="minorHAnsi"/>
          <w:szCs w:val="20"/>
        </w:rPr>
        <w:t xml:space="preserve">paracetamol 투여군에 비하여 우월한 </w:t>
      </w:r>
      <w:r w:rsidR="000D348D" w:rsidRPr="00215A4C">
        <w:rPr>
          <w:rFonts w:eastAsiaTheme="minorHAnsi" w:hint="eastAsia"/>
          <w:szCs w:val="20"/>
        </w:rPr>
        <w:t>통증</w:t>
      </w:r>
      <w:r w:rsidR="001F5E00" w:rsidRPr="00215A4C">
        <w:rPr>
          <w:rFonts w:eastAsiaTheme="minorHAnsi" w:hint="eastAsia"/>
          <w:szCs w:val="20"/>
        </w:rPr>
        <w:t>경감효과</w:t>
      </w:r>
      <w:r w:rsidR="00EC0C60" w:rsidRPr="00215A4C">
        <w:rPr>
          <w:rFonts w:eastAsiaTheme="minorHAnsi" w:hint="eastAsia"/>
          <w:szCs w:val="20"/>
        </w:rPr>
        <w:t>를</w:t>
      </w:r>
      <w:r w:rsidR="00EC0C60" w:rsidRPr="00215A4C">
        <w:rPr>
          <w:rFonts w:eastAsiaTheme="minorHAnsi"/>
          <w:szCs w:val="20"/>
        </w:rPr>
        <w:t xml:space="preserve"> </w:t>
      </w:r>
      <w:r w:rsidR="00EC0C60" w:rsidRPr="00215A4C">
        <w:rPr>
          <w:rFonts w:eastAsiaTheme="minorHAnsi" w:hint="eastAsia"/>
          <w:szCs w:val="20"/>
        </w:rPr>
        <w:t>나타내었다</w:t>
      </w:r>
      <w:r w:rsidR="000D348D" w:rsidRPr="00215A4C">
        <w:rPr>
          <w:rFonts w:eastAsiaTheme="minorHAnsi"/>
          <w:szCs w:val="20"/>
        </w:rPr>
        <w:t>.</w:t>
      </w:r>
      <w:hyperlink w:anchor="_ENREF_37" w:tooltip="Serinken, 2016 #170" w:history="1">
        <w:r w:rsidR="008B3538" w:rsidRPr="000F3174">
          <w:rPr>
            <w:rFonts w:eastAsiaTheme="minorHAnsi"/>
            <w:szCs w:val="20"/>
          </w:rPr>
          <w:fldChar w:fldCharType="begin"/>
        </w:r>
        <w:r w:rsidR="008B3538">
          <w:rPr>
            <w:rFonts w:eastAsiaTheme="minorHAnsi"/>
            <w:szCs w:val="20"/>
          </w:rPr>
          <w:instrText xml:space="preserve"> ADDIN EN.CITE &lt;EndNote&gt;&lt;Cite&gt;&lt;Author&gt;Serinken&lt;/Author&gt;&lt;Year&gt;2016&lt;/Year&gt;&lt;RecNum&gt;170&lt;/RecNum&gt;&lt;DisplayText&gt;&lt;style face="superscript"&gt;37&lt;/style&gt;&lt;/DisplayText&gt;&lt;record&gt;&lt;rec-number&gt;170&lt;/rec-number&gt;&lt;foreign-keys&gt;&lt;key app="EN" db-id="fd2a9z0f3eep0dex5zqvz9e2zsae9rf5fpfe"&gt;170&lt;/key&gt;&lt;/foreign-keys&gt;&lt;ref-type name="Journal Article"&gt;17&lt;/ref-type&gt;&lt;contributors&gt;&lt;authors&gt;&lt;author&gt;Serinken, M.&lt;/author&gt;&lt;author&gt;Eken, C.&lt;/author&gt;&lt;author&gt;Gungor, F.&lt;/author&gt;&lt;author&gt;Emet, M.&lt;/author&gt;&lt;author&gt;Al, B.&lt;/author&gt;&lt;/authors&gt;&lt;/contributors&gt;&lt;auth-address&gt;Department of Emergency Medicine, Pamukkale University Hospital, Denizli, Turkey.&amp;#xD;Department of Emergency Medicine, Akdeniz University Hospital, Antalya, Turkey.&amp;#xD;Department of Emergency Medicine, Antalya Research and Training Hospital, Antalya, Turkey.&amp;#xD;Department of Emergency Medicine, Ataturk University Hospital, Erzurum, Turkey.&amp;#xD;Department of Emergency Medicine, Antep University Hospital, Gaziantep, Turkey.&lt;/auth-address&gt;&lt;titles&gt;&lt;title&gt;Comparison of Intravenous Morphine Versus Paracetamol in Sciatica: A Randomized Placebo Controlled Trial&lt;/title&gt;&lt;secondary-title&gt;Acad Emerg Med&lt;/secondary-title&gt;&lt;/titles&gt;&lt;periodical&gt;&lt;full-title&gt;Acad Emerg Med&lt;/full-title&gt;&lt;/periodical&gt;&lt;pages&gt;674-8&lt;/pages&gt;&lt;volume&gt;23&lt;/volume&gt;&lt;number&gt;6&lt;/number&gt;&lt;edition&gt;2016/03/05&lt;/edition&gt;&lt;dates&gt;&lt;year&gt;2016&lt;/year&gt;&lt;pub-dates&gt;&lt;date&gt;Jun&lt;/date&gt;&lt;/pub-dates&gt;&lt;/dates&gt;&lt;isbn&gt;1553-2712 (Electronic)&amp;#xD;1069-6563 (Linking)&lt;/isbn&gt;&lt;accession-num&gt;26938140&lt;/accession-num&gt;&lt;urls&gt;&lt;related-urls&gt;&lt;url&gt;http://onlinelibrary.wiley.com/store/10.1111/acem.12956/asset/acem12956.pdf?v=1&amp;amp;t=iy0vazgt&amp;amp;s=172977fbc825cf1e187cb86ed28e9b1d14db6805&lt;/url&gt;&lt;/related-urls&gt;&lt;/urls&gt;&lt;electronic-resource-num&gt;10.1111/acem.12956&lt;/electronic-resource-num&gt;&lt;remote-database-provider&gt;NLM&lt;/remote-database-provider&gt;&lt;language&gt;eng&lt;/language&gt;&lt;/record&gt;&lt;/Cite&gt;&lt;/EndNote&gt;</w:instrText>
        </w:r>
        <w:r w:rsidR="008B3538" w:rsidRPr="000F3174">
          <w:rPr>
            <w:rFonts w:eastAsiaTheme="minorHAnsi"/>
            <w:szCs w:val="20"/>
          </w:rPr>
          <w:fldChar w:fldCharType="separate"/>
        </w:r>
        <w:r w:rsidR="008B3538" w:rsidRPr="00CE3684">
          <w:rPr>
            <w:rFonts w:eastAsiaTheme="minorHAnsi"/>
            <w:noProof/>
            <w:szCs w:val="20"/>
            <w:vertAlign w:val="superscript"/>
          </w:rPr>
          <w:t>37</w:t>
        </w:r>
        <w:r w:rsidR="008B3538" w:rsidRPr="000F3174">
          <w:rPr>
            <w:rFonts w:eastAsiaTheme="minorHAnsi"/>
            <w:szCs w:val="20"/>
          </w:rPr>
          <w:fldChar w:fldCharType="end"/>
        </w:r>
      </w:hyperlink>
    </w:p>
    <w:p w:rsidR="000D348D" w:rsidRPr="00215A4C" w:rsidRDefault="00A40802" w:rsidP="00EC0C60">
      <w:pPr>
        <w:pStyle w:val="a5"/>
        <w:wordWrap/>
        <w:ind w:firstLineChars="100" w:firstLine="200"/>
        <w:rPr>
          <w:rFonts w:eastAsiaTheme="minorHAnsi"/>
          <w:szCs w:val="20"/>
        </w:rPr>
      </w:pPr>
      <w:r w:rsidRPr="00215A4C">
        <w:rPr>
          <w:rFonts w:eastAsiaTheme="minorHAnsi" w:hint="eastAsia"/>
          <w:szCs w:val="20"/>
        </w:rPr>
        <w:t>선택된</w:t>
      </w:r>
      <w:r w:rsidRPr="00215A4C">
        <w:rPr>
          <w:rFonts w:eastAsiaTheme="minorHAnsi"/>
          <w:szCs w:val="20"/>
        </w:rPr>
        <w:t xml:space="preserve"> 문헌 중 </w:t>
      </w:r>
      <w:r w:rsidR="000D348D" w:rsidRPr="00215A4C">
        <w:rPr>
          <w:rFonts w:eastAsiaTheme="minorHAnsi"/>
          <w:szCs w:val="20"/>
        </w:rPr>
        <w:t xml:space="preserve">Baron </w:t>
      </w:r>
      <w:r w:rsidR="000D348D" w:rsidRPr="00215A4C">
        <w:rPr>
          <w:rFonts w:eastAsiaTheme="minorHAnsi" w:hint="eastAsia"/>
          <w:szCs w:val="20"/>
        </w:rPr>
        <w:t>등의</w:t>
      </w:r>
      <w:r w:rsidR="000D348D" w:rsidRPr="00215A4C">
        <w:rPr>
          <w:rFonts w:eastAsiaTheme="minorHAnsi"/>
          <w:szCs w:val="20"/>
        </w:rPr>
        <w:t xml:space="preserve"> </w:t>
      </w:r>
      <w:r w:rsidR="000D348D" w:rsidRPr="00215A4C">
        <w:rPr>
          <w:rFonts w:eastAsiaTheme="minorHAnsi" w:hint="eastAsia"/>
          <w:szCs w:val="20"/>
        </w:rPr>
        <w:t>연구</w:t>
      </w:r>
      <w:r w:rsidRPr="00215A4C">
        <w:rPr>
          <w:rFonts w:eastAsiaTheme="minorHAnsi" w:hint="eastAsia"/>
          <w:szCs w:val="20"/>
        </w:rPr>
        <w:t>는</w:t>
      </w:r>
      <w:r w:rsidRPr="00215A4C">
        <w:rPr>
          <w:rFonts w:eastAsiaTheme="minorHAnsi"/>
          <w:szCs w:val="20"/>
        </w:rPr>
        <w:t xml:space="preserve"> 마약성 진통제와 위약 혹은 다른</w:t>
      </w:r>
      <w:r w:rsidR="00CC1F80">
        <w:rPr>
          <w:rFonts w:eastAsiaTheme="minorHAnsi" w:hint="eastAsia"/>
          <w:szCs w:val="20"/>
        </w:rPr>
        <w:t xml:space="preserve"> </w:t>
      </w:r>
      <w:r w:rsidRPr="00215A4C">
        <w:rPr>
          <w:rFonts w:eastAsiaTheme="minorHAnsi"/>
          <w:szCs w:val="20"/>
        </w:rPr>
        <w:t>약</w:t>
      </w:r>
      <w:r w:rsidR="00CC1F80">
        <w:rPr>
          <w:rFonts w:eastAsiaTheme="minorHAnsi" w:hint="eastAsia"/>
          <w:szCs w:val="20"/>
        </w:rPr>
        <w:t>물</w:t>
      </w:r>
      <w:r w:rsidRPr="00215A4C">
        <w:rPr>
          <w:rFonts w:eastAsiaTheme="minorHAnsi"/>
          <w:szCs w:val="20"/>
        </w:rPr>
        <w:t>과</w:t>
      </w:r>
      <w:r w:rsidR="00CC1F80">
        <w:rPr>
          <w:rFonts w:eastAsiaTheme="minorHAnsi" w:hint="eastAsia"/>
          <w:szCs w:val="20"/>
        </w:rPr>
        <w:t>의</w:t>
      </w:r>
      <w:r w:rsidRPr="00215A4C">
        <w:rPr>
          <w:rFonts w:eastAsiaTheme="minorHAnsi"/>
          <w:szCs w:val="20"/>
        </w:rPr>
        <w:t xml:space="preserve"> 직접 비교</w:t>
      </w:r>
      <w:r w:rsidR="00CC1F80">
        <w:rPr>
          <w:rFonts w:eastAsiaTheme="minorHAnsi" w:hint="eastAsia"/>
          <w:szCs w:val="20"/>
        </w:rPr>
        <w:t xml:space="preserve"> </w:t>
      </w:r>
      <w:r w:rsidRPr="00215A4C">
        <w:rPr>
          <w:rFonts w:eastAsiaTheme="minorHAnsi"/>
          <w:szCs w:val="20"/>
        </w:rPr>
        <w:t xml:space="preserve">연구가 아니므로 낮은 직접성을 보여 증거수준은 중등도로 결정되었다. </w:t>
      </w:r>
      <w:r w:rsidR="00B51C16">
        <w:rPr>
          <w:rFonts w:eastAsiaTheme="minorHAnsi" w:hint="eastAsia"/>
          <w:szCs w:val="20"/>
        </w:rPr>
        <w:t>연구</w:t>
      </w:r>
      <w:r w:rsidRPr="00215A4C">
        <w:rPr>
          <w:rFonts w:eastAsiaTheme="minorHAnsi"/>
          <w:szCs w:val="20"/>
        </w:rPr>
        <w:t>결과 마약성진통제는 임상적 효과</w:t>
      </w:r>
      <w:r w:rsidR="00B51C16">
        <w:rPr>
          <w:rFonts w:eastAsiaTheme="minorHAnsi" w:hint="eastAsia"/>
          <w:szCs w:val="20"/>
        </w:rPr>
        <w:t xml:space="preserve">가 있어 권고할 수 있으며, 더욱이 쉽게 처방 투여가능하여 적용성이 뛰어난 편이다. 그러나 연구의 </w:t>
      </w:r>
      <w:r w:rsidRPr="00215A4C">
        <w:rPr>
          <w:rFonts w:eastAsiaTheme="minorHAnsi"/>
          <w:szCs w:val="20"/>
        </w:rPr>
        <w:t>증거수준이 높지 않</w:t>
      </w:r>
      <w:r w:rsidR="00B51C16">
        <w:rPr>
          <w:rFonts w:eastAsiaTheme="minorHAnsi" w:hint="eastAsia"/>
          <w:szCs w:val="20"/>
        </w:rPr>
        <w:t xml:space="preserve">은데다가, 효과 대비 위해성에 대해 환자들 사이의 우려감이 있고, 심지어 의료진 사이에서도 이견이 존재하며, </w:t>
      </w:r>
      <w:r w:rsidRPr="00215A4C">
        <w:rPr>
          <w:rFonts w:eastAsiaTheme="minorHAnsi"/>
          <w:szCs w:val="20"/>
        </w:rPr>
        <w:t xml:space="preserve">다른 대체약 대비 가치선호도가 떨어진다고 판단되어 권고강도는 약함으로 결정하였다.   </w:t>
      </w:r>
    </w:p>
    <w:p w:rsidR="000D348D" w:rsidRPr="00215A4C" w:rsidRDefault="000D348D" w:rsidP="000D348D">
      <w:pPr>
        <w:pStyle w:val="a5"/>
        <w:wordWrap/>
        <w:rPr>
          <w:rFonts w:eastAsiaTheme="minorHAnsi"/>
          <w:szCs w:val="20"/>
        </w:rPr>
      </w:pPr>
    </w:p>
    <w:p w:rsidR="000D348D" w:rsidRPr="000F3174" w:rsidRDefault="000D348D" w:rsidP="000D348D">
      <w:pPr>
        <w:widowControl/>
        <w:wordWrap/>
        <w:autoSpaceDE/>
        <w:autoSpaceDN/>
        <w:jc w:val="left"/>
        <w:rPr>
          <w:rFonts w:eastAsiaTheme="minorHAnsi"/>
          <w:b/>
          <w:sz w:val="24"/>
          <w:szCs w:val="24"/>
        </w:rPr>
      </w:pPr>
    </w:p>
    <w:p w:rsidR="000D348D" w:rsidRPr="000F3174" w:rsidRDefault="000D348D" w:rsidP="000D348D">
      <w:pPr>
        <w:widowControl/>
        <w:wordWrap/>
        <w:autoSpaceDE/>
        <w:autoSpaceDN/>
        <w:jc w:val="left"/>
        <w:rPr>
          <w:rFonts w:eastAsiaTheme="minorHAnsi"/>
          <w:sz w:val="24"/>
          <w:szCs w:val="24"/>
        </w:rPr>
      </w:pPr>
      <w:r w:rsidRPr="000F3174">
        <w:rPr>
          <w:rFonts w:eastAsiaTheme="minorHAnsi"/>
          <w:sz w:val="24"/>
          <w:szCs w:val="24"/>
        </w:rPr>
        <w:t xml:space="preserve">4. </w:t>
      </w:r>
      <w:r w:rsidRPr="000F3174">
        <w:rPr>
          <w:rFonts w:eastAsiaTheme="minorHAnsi" w:hint="eastAsia"/>
          <w:sz w:val="24"/>
          <w:szCs w:val="24"/>
        </w:rPr>
        <w:t>신경근성</w:t>
      </w:r>
      <w:r w:rsidRPr="000F3174">
        <w:rPr>
          <w:rFonts w:eastAsiaTheme="minorHAnsi"/>
          <w:sz w:val="24"/>
          <w:szCs w:val="24"/>
        </w:rPr>
        <w:t xml:space="preserve"> 통증을 동반한 추간판 탈출증 환자에서 </w:t>
      </w:r>
      <w:r w:rsidRPr="000F3174">
        <w:rPr>
          <w:rFonts w:eastAsiaTheme="minorHAnsi" w:hint="eastAsia"/>
          <w:sz w:val="24"/>
          <w:szCs w:val="24"/>
        </w:rPr>
        <w:t>항전간제</w:t>
      </w:r>
      <w:r w:rsidRPr="000F3174">
        <w:rPr>
          <w:rFonts w:eastAsiaTheme="minorHAnsi"/>
          <w:sz w:val="24"/>
          <w:szCs w:val="24"/>
        </w:rPr>
        <w:t>(</w:t>
      </w:r>
      <w:r w:rsidR="00380EB1">
        <w:rPr>
          <w:rFonts w:eastAsiaTheme="minorHAnsi" w:hint="eastAsia"/>
          <w:sz w:val="24"/>
          <w:szCs w:val="24"/>
        </w:rPr>
        <w:t>gabapentin, pregabaline</w:t>
      </w:r>
      <w:r w:rsidRPr="000F3174">
        <w:rPr>
          <w:rFonts w:eastAsiaTheme="minorHAnsi"/>
          <w:sz w:val="24"/>
          <w:szCs w:val="24"/>
        </w:rPr>
        <w:t xml:space="preserve">) 투여의 임상적 효과(통증조절 또는 기능적향상)에 대해서는 </w:t>
      </w:r>
      <w:r w:rsidRPr="000F3174">
        <w:rPr>
          <w:rFonts w:eastAsiaTheme="minorHAnsi" w:hint="eastAsia"/>
          <w:sz w:val="24"/>
          <w:szCs w:val="24"/>
        </w:rPr>
        <w:t>아직</w:t>
      </w:r>
      <w:r w:rsidRPr="000F3174">
        <w:rPr>
          <w:rFonts w:eastAsiaTheme="minorHAnsi"/>
          <w:sz w:val="24"/>
          <w:szCs w:val="24"/>
        </w:rPr>
        <w:t xml:space="preserve"> 결론내기 어렵다</w:t>
      </w:r>
      <w:r w:rsidR="00C90B76">
        <w:rPr>
          <w:rFonts w:eastAsiaTheme="minorHAnsi" w:hint="eastAsia"/>
          <w:sz w:val="24"/>
          <w:szCs w:val="24"/>
        </w:rPr>
        <w:t xml:space="preserve"> </w:t>
      </w:r>
      <w:r w:rsidRPr="000F3174">
        <w:rPr>
          <w:rFonts w:eastAsiaTheme="minorHAnsi"/>
          <w:sz w:val="24"/>
          <w:szCs w:val="24"/>
        </w:rPr>
        <w:t>(증거수준 중간 (Moderate), 권고안 Inconclusive)</w:t>
      </w:r>
    </w:p>
    <w:p w:rsidR="000D348D" w:rsidRPr="000F3174" w:rsidRDefault="000D348D" w:rsidP="000D348D">
      <w:pPr>
        <w:widowControl/>
        <w:wordWrap/>
        <w:autoSpaceDE/>
        <w:autoSpaceDN/>
        <w:jc w:val="left"/>
        <w:rPr>
          <w:rFonts w:eastAsiaTheme="minorHAnsi"/>
          <w:sz w:val="24"/>
          <w:szCs w:val="24"/>
        </w:rPr>
      </w:pPr>
    </w:p>
    <w:p w:rsidR="000D348D" w:rsidRDefault="000D348D" w:rsidP="00B51C16">
      <w:pPr>
        <w:pStyle w:val="a5"/>
        <w:wordWrap/>
        <w:ind w:firstLineChars="100" w:firstLine="200"/>
        <w:rPr>
          <w:rFonts w:eastAsiaTheme="minorHAnsi"/>
          <w:color w:val="000000" w:themeColor="text1"/>
          <w:szCs w:val="20"/>
        </w:rPr>
      </w:pPr>
      <w:r w:rsidRPr="00215A4C">
        <w:rPr>
          <w:rFonts w:eastAsiaTheme="minorHAnsi"/>
          <w:color w:val="000000" w:themeColor="text1"/>
          <w:szCs w:val="20"/>
        </w:rPr>
        <w:lastRenderedPageBreak/>
        <w:t xml:space="preserve">Khoromi </w:t>
      </w:r>
      <w:r w:rsidRPr="00215A4C">
        <w:rPr>
          <w:rFonts w:eastAsiaTheme="minorHAnsi" w:hint="eastAsia"/>
          <w:color w:val="000000" w:themeColor="text1"/>
          <w:szCs w:val="20"/>
        </w:rPr>
        <w:t>등</w:t>
      </w:r>
      <w:r w:rsidR="00A40802" w:rsidRPr="00215A4C">
        <w:rPr>
          <w:rFonts w:eastAsiaTheme="minorHAnsi" w:hint="eastAsia"/>
          <w:color w:val="000000" w:themeColor="text1"/>
          <w:szCs w:val="20"/>
        </w:rPr>
        <w:t>의</w:t>
      </w:r>
      <w:r w:rsidRPr="00215A4C">
        <w:rPr>
          <w:rFonts w:eastAsiaTheme="minorHAnsi"/>
          <w:color w:val="000000" w:themeColor="text1"/>
          <w:szCs w:val="20"/>
        </w:rPr>
        <w:t xml:space="preserve"> 연구에서는 </w:t>
      </w:r>
      <w:r w:rsidR="00381B97" w:rsidRPr="00215A4C">
        <w:rPr>
          <w:rFonts w:eastAsiaTheme="minorHAnsi"/>
          <w:color w:val="000000" w:themeColor="text1"/>
          <w:szCs w:val="20"/>
        </w:rPr>
        <w:t>topiramate는</w:t>
      </w:r>
      <w:r w:rsidRPr="00215A4C">
        <w:rPr>
          <w:rFonts w:eastAsiaTheme="minorHAnsi"/>
          <w:color w:val="000000" w:themeColor="text1"/>
          <w:szCs w:val="20"/>
        </w:rPr>
        <w:t xml:space="preserve"> 하지의 방사통을 19% 감소시켰고, 전반적 통증도 </w:t>
      </w:r>
      <w:r w:rsidRPr="00215A4C">
        <w:rPr>
          <w:rFonts w:eastAsiaTheme="minorHAnsi" w:hint="eastAsia"/>
          <w:color w:val="000000" w:themeColor="text1"/>
          <w:szCs w:val="20"/>
        </w:rPr>
        <w:t>유의한</w:t>
      </w:r>
      <w:r w:rsidRPr="00215A4C">
        <w:rPr>
          <w:rFonts w:eastAsiaTheme="minorHAnsi"/>
          <w:color w:val="000000" w:themeColor="text1"/>
          <w:szCs w:val="20"/>
        </w:rPr>
        <w:t xml:space="preserve"> </w:t>
      </w:r>
      <w:r w:rsidRPr="00215A4C">
        <w:rPr>
          <w:rFonts w:eastAsiaTheme="minorHAnsi" w:hint="eastAsia"/>
          <w:color w:val="000000" w:themeColor="text1"/>
          <w:szCs w:val="20"/>
        </w:rPr>
        <w:t>수준으로</w:t>
      </w:r>
      <w:r w:rsidRPr="00215A4C">
        <w:rPr>
          <w:rFonts w:eastAsiaTheme="minorHAnsi"/>
          <w:color w:val="000000" w:themeColor="text1"/>
          <w:szCs w:val="20"/>
        </w:rPr>
        <w:t xml:space="preserve"> </w:t>
      </w:r>
      <w:r w:rsidRPr="00215A4C">
        <w:rPr>
          <w:rFonts w:eastAsiaTheme="minorHAnsi" w:hint="eastAsia"/>
          <w:color w:val="000000" w:themeColor="text1"/>
          <w:szCs w:val="20"/>
        </w:rPr>
        <w:t>호전되었으나</w:t>
      </w:r>
      <w:r w:rsidRPr="00215A4C">
        <w:rPr>
          <w:rFonts w:eastAsiaTheme="minorHAnsi"/>
          <w:color w:val="000000" w:themeColor="text1"/>
          <w:szCs w:val="20"/>
        </w:rPr>
        <w:t xml:space="preserve"> </w:t>
      </w:r>
      <w:r w:rsidRPr="00215A4C">
        <w:rPr>
          <w:rFonts w:eastAsiaTheme="minorHAnsi" w:hint="eastAsia"/>
          <w:color w:val="000000" w:themeColor="text1"/>
          <w:szCs w:val="20"/>
        </w:rPr>
        <w:t>부작용이</w:t>
      </w:r>
      <w:r w:rsidRPr="00215A4C">
        <w:rPr>
          <w:rFonts w:eastAsiaTheme="minorHAnsi"/>
          <w:color w:val="000000" w:themeColor="text1"/>
          <w:szCs w:val="20"/>
        </w:rPr>
        <w:t xml:space="preserve"> </w:t>
      </w:r>
      <w:r w:rsidRPr="00215A4C">
        <w:rPr>
          <w:rFonts w:eastAsiaTheme="minorHAnsi" w:hint="eastAsia"/>
          <w:color w:val="000000" w:themeColor="text1"/>
          <w:szCs w:val="20"/>
        </w:rPr>
        <w:t>빈번하여</w:t>
      </w:r>
      <w:r w:rsidRPr="00215A4C">
        <w:rPr>
          <w:rFonts w:eastAsiaTheme="minorHAnsi"/>
          <w:color w:val="000000" w:themeColor="text1"/>
          <w:szCs w:val="20"/>
        </w:rPr>
        <w:t xml:space="preserve"> </w:t>
      </w:r>
      <w:r w:rsidRPr="00215A4C">
        <w:rPr>
          <w:rFonts w:eastAsiaTheme="minorHAnsi" w:hint="eastAsia"/>
          <w:color w:val="000000" w:themeColor="text1"/>
          <w:szCs w:val="20"/>
        </w:rPr>
        <w:t>투약으로</w:t>
      </w:r>
      <w:r w:rsidRPr="00215A4C">
        <w:rPr>
          <w:rFonts w:eastAsiaTheme="minorHAnsi"/>
          <w:color w:val="000000" w:themeColor="text1"/>
          <w:szCs w:val="20"/>
        </w:rPr>
        <w:t xml:space="preserve"> </w:t>
      </w:r>
      <w:r w:rsidRPr="00215A4C">
        <w:rPr>
          <w:rFonts w:eastAsiaTheme="minorHAnsi" w:hint="eastAsia"/>
          <w:color w:val="000000" w:themeColor="text1"/>
          <w:szCs w:val="20"/>
        </w:rPr>
        <w:t>권고하지는</w:t>
      </w:r>
      <w:r w:rsidRPr="00215A4C">
        <w:rPr>
          <w:rFonts w:eastAsiaTheme="minorHAnsi"/>
          <w:color w:val="000000" w:themeColor="text1"/>
          <w:szCs w:val="20"/>
        </w:rPr>
        <w:t xml:space="preserve"> </w:t>
      </w:r>
      <w:r w:rsidRPr="00215A4C">
        <w:rPr>
          <w:rFonts w:eastAsiaTheme="minorHAnsi" w:hint="eastAsia"/>
          <w:color w:val="000000" w:themeColor="text1"/>
          <w:szCs w:val="20"/>
        </w:rPr>
        <w:t>않았다</w:t>
      </w:r>
      <w:r w:rsidRPr="00215A4C">
        <w:rPr>
          <w:rFonts w:eastAsiaTheme="minorHAnsi"/>
          <w:color w:val="000000" w:themeColor="text1"/>
          <w:szCs w:val="20"/>
        </w:rPr>
        <w:t>.</w:t>
      </w:r>
      <w:hyperlink w:anchor="_ENREF_27" w:tooltip="Khoromi, 2005 #76023" w:history="1"/>
      <w:hyperlink w:anchor="_ENREF_38" w:tooltip="Khoromi, 2005 #174" w:history="1">
        <w:r w:rsidR="008B3538" w:rsidRPr="000F3174">
          <w:rPr>
            <w:rFonts w:eastAsiaTheme="minorHAnsi"/>
            <w:color w:val="000000" w:themeColor="text1"/>
            <w:szCs w:val="20"/>
          </w:rPr>
          <w:fldChar w:fldCharType="begin">
            <w:fldData xml:space="preserve">PEVuZE5vdGU+PENpdGU+PEF1dGhvcj5LaG9yb21pPC9BdXRob3I+PFllYXI+MjAwNTwvWWVhcj48
UmVjTnVtPjE3NDwvUmVjTnVtPjxEaXNwbGF5VGV4dD48c3R5bGUgZmFjZT0ic3VwZXJzY3JpcHQi
PjM4PC9zdHlsZT48L0Rpc3BsYXlUZXh0PjxyZWNvcmQ+PHJlYy1udW1iZXI+MTc0PC9yZWMtbnVt
YmVyPjxmb3JlaWduLWtleXM+PGtleSBhcHA9IkVOIiBkYi1pZD0iZmQyYTl6MGYzZWVwMGRleDV6
cXZ6OWUyenNhZTlyZjVmcGZlIj4xNzQ8L2tleT48L2ZvcmVpZ24ta2V5cz48cmVmLXR5cGUgbmFt
ZT0iSm91cm5hbCBBcnRpY2xlIj4xNzwvcmVmLXR5cGU+PGNvbnRyaWJ1dG9ycz48YXV0aG9ycz48
YXV0aG9yPktob3JvbWksIFMuPC9hdXRob3I+PGF1dGhvcj5QYXRzYWxpZGVzLCBBLjwvYXV0aG9y
PjxhdXRob3I+UGFyYWRhLCBTLjwvYXV0aG9yPjxhdXRob3I+U2FsZWhpLCBWLjwvYXV0aG9yPjxh
dXRob3I+TWVlZ2FuLCBKLiBNLjwvYXV0aG9yPjxhdXRob3I+TWF4LCBNLiBCLjwvYXV0aG9yPjwv
YXV0aG9ycz48L2NvbnRyaWJ1dG9ycz48YXV0aC1hZGRyZXNzPlBhaW4gYW5kIE5ldXJvc2Vuc29y
eSBNZWNoYW5pc21zIEJyYW5jaCwgTmF0aW9uYWwgSW5zdGl0dXRlIG9mIERlbnRhbCBhbmQgQ3Jh
bmlvZmFjaWFsIFJlc2VhcmNoLCBCZXRoZXNkYSwgTUQgMjA4OTItMTMwMiwgVVNBLiBraG9yb21p
c3VAbWFpbC5uaWguZ292PC9hdXRoLWFkZHJlc3M+PHRpdGxlcz48dGl0bGU+VG9waXJhbWF0ZSBp
biBjaHJvbmljIGx1bWJhciByYWRpY3VsYXIgcGFpbjwvdGl0bGU+PHNlY29uZGFyeS10aXRsZT5K
IFBhaW48L3NlY29uZGFyeS10aXRsZT48YWx0LXRpdGxlPlRoZSBqb3VybmFsIG9mIHBhaW4gOiBv
ZmZpY2lhbCBqb3VybmFsIG9mIHRoZSBBbWVyaWNhbiBQYWluIFNvY2lldHk8L2FsdC10aXRsZT48
L3RpdGxlcz48cGVyaW9kaWNhbD48ZnVsbC10aXRsZT5KIFBhaW48L2Z1bGwtdGl0bGU+PGFiYnIt
MT5UaGUgam91cm5hbCBvZiBwYWluIDogb2ZmaWNpYWwgam91cm5hbCBvZiB0aGUgQW1lcmljYW4g
UGFpbiBTb2NpZXR5PC9hYmJyLTE+PC9wZXJpb2RpY2FsPjxhbHQtcGVyaW9kaWNhbD48ZnVsbC10
aXRsZT5KIFBhaW48L2Z1bGwtdGl0bGU+PGFiYnItMT5UaGUgam91cm5hbCBvZiBwYWluIDogb2Zm
aWNpYWwgam91cm5hbCBvZiB0aGUgQW1lcmljYW4gUGFpbiBTb2NpZXR5PC9hYmJyLTE+PC9hbHQt
cGVyaW9kaWNhbD48cGFnZXM+ODI5LTM2PC9wYWdlcz48dm9sdW1lPjY8L3ZvbHVtZT48bnVtYmVy
PjEyPC9udW1iZXI+PGVkaXRpb24+MjAwNS8xMi8wNjwvZWRpdGlvbj48a2V5d29yZHM+PGtleXdv
cmQ+QWR1bHQ8L2tleXdvcmQ+PGtleXdvcmQ+QWdlZDwva2V5d29yZD48a2V5d29yZD5BbmFsZ2Vz
aWNzL2FkbWluaXN0cmF0aW9uICZhbXA7IGRvc2FnZS9hZHZlcnNlIGVmZmVjdHM8L2tleXdvcmQ+
PGtleXdvcmQ+QW50aWNvbnZ1bHNhbnRzL2FkbWluaXN0cmF0aW9uICZhbXA7IGRvc2FnZS9hZHZl
cnNlIGVmZmVjdHM8L2tleXdvcmQ+PGtleXdvcmQ+Q2hyb25pYyBEaXNlYXNlPC9rZXl3b3JkPjxr
ZXl3b3JkPkNyb3NzLU92ZXIgU3R1ZGllczwva2V5d29yZD48a2V5d29yZD5EaXBoZW5oeWRyYW1p
bmUvcGhhcm1hY29sb2d5PC9rZXl3b3JkPjxrZXl3b3JkPkRvc2UtUmVzcG9uc2UgUmVsYXRpb25z
aGlwLCBEcnVnPC9rZXl3b3JkPjxrZXl3b3JkPkRvdWJsZS1CbGluZCBNZXRob2Q8L2tleXdvcmQ+
PGtleXdvcmQ+RHJ1ZyBBZG1pbmlzdHJhdGlvbiBTY2hlZHVsZTwva2V5d29yZD48a2V5d29yZD5G
ZW1hbGU8L2tleXdvcmQ+PGtleXdvcmQ+RnJ1Y3Rvc2UvYWRtaW5pc3RyYXRpb24gJmFtcDsgZG9z
YWdlL2FkdmVyc2UgZWZmZWN0cy8gYW5hbG9ncyAmYW1wOyBkZXJpdmF0aXZlczwva2V5d29yZD48
a2V5d29yZD5IdW1hbnM8L2tleXdvcmQ+PGtleXdvcmQ+SW50ZXJ2ZXJ0ZWJyYWwgRGlzYyBEaXNw
bGFjZW1lbnQvIGRydWcgdGhlcmFweS9waHlzaW9wYXRob2xvZ3k8L2tleXdvcmQ+PGtleXdvcmQ+
SW9uIENoYW5uZWxzL2RydWcgZWZmZWN0czwva2V5d29yZD48a2V5d29yZD5Mb3cgQmFjayBQYWlu
LyBkcnVnIHRoZXJhcHkvZXRpb2xvZ3kvcGh5c2lvcGF0aG9sb2d5PC9rZXl3b3JkPjxrZXl3b3Jk
Pk1hbGU8L2tleXdvcmQ+PGtleXdvcmQ+TWlkZGxlIEFnZWQ8L2tleXdvcmQ+PGtleXdvcmQ+UGF0
aWVudCBDb21wbGlhbmNlL3N0YXRpc3RpY3MgJmFtcDsgbnVtZXJpY2FsIGRhdGE8L2tleXdvcmQ+
PGtleXdvcmQ+UGxhY2Vib3M8L2tleXdvcmQ+PGtleXdvcmQ+UmFkaWN1bG9wYXRoeS8gZHJ1ZyB0
aGVyYXB5L3BoeXNpb3BhdGhvbG9neTwva2V5d29yZD48a2V5d29yZD5SZWNlcHRvcnMsIEdsdXRh
bWF0ZS9kcnVnIGVmZmVjdHM8L2tleXdvcmQ+PGtleXdvcmQ+VHJlYXRtZW50IE91dGNvbWU8L2tl
eXdvcmQ+PC9rZXl3b3Jkcz48ZGF0ZXM+PHllYXI+MjAwNTwveWVhcj48cHViLWRhdGVzPjxkYXRl
PkRlYzwvZGF0ZT48L3B1Yi1kYXRlcz48L2RhdGVzPjxpc2JuPjE1MjYtNTkwMCAoUHJpbnQpJiN4
RDsxNTI2LTU5MDAgKExpbmtpbmcpPC9pc2JuPjxhY2Nlc3Npb24tbnVtPjE2MzI2MzcxPC9hY2Nl
c3Npb24tbnVtPjx1cmxzPjwvdXJscz48ZWxlY3Ryb25pYy1yZXNvdXJjZS1udW0+MTAuMTAxNi9q
LmpwYWluLjIwMDUuMDguMDAyPC9lbGVjdHJvbmljLXJlc291cmNlLW51bT48cmVtb3RlLWRhdGFi
YXNlLXByb3ZpZGVyPk5MTTwvcmVtb3RlLWRhdGFiYXNlLXByb3ZpZGVyPjxsYW5ndWFnZT5lbmc8
L2xhbmd1YWdlPjwvcmVjb3JkPjwvQ2l0ZT48L0VuZE5vdGU+
</w:fldData>
          </w:fldChar>
        </w:r>
        <w:r w:rsidR="008B3538">
          <w:rPr>
            <w:rFonts w:eastAsiaTheme="minorHAnsi"/>
            <w:color w:val="000000" w:themeColor="text1"/>
            <w:szCs w:val="20"/>
          </w:rPr>
          <w:instrText xml:space="preserve"> ADDIN EN.CITE </w:instrText>
        </w:r>
        <w:r w:rsidR="008B3538">
          <w:rPr>
            <w:rFonts w:eastAsiaTheme="minorHAnsi"/>
            <w:color w:val="000000" w:themeColor="text1"/>
            <w:szCs w:val="20"/>
          </w:rPr>
          <w:fldChar w:fldCharType="begin">
            <w:fldData xml:space="preserve">PEVuZE5vdGU+PENpdGU+PEF1dGhvcj5LaG9yb21pPC9BdXRob3I+PFllYXI+MjAwNTwvWWVhcj48
UmVjTnVtPjE3NDwvUmVjTnVtPjxEaXNwbGF5VGV4dD48c3R5bGUgZmFjZT0ic3VwZXJzY3JpcHQi
PjM4PC9zdHlsZT48L0Rpc3BsYXlUZXh0PjxyZWNvcmQ+PHJlYy1udW1iZXI+MTc0PC9yZWMtbnVt
YmVyPjxmb3JlaWduLWtleXM+PGtleSBhcHA9IkVOIiBkYi1pZD0iZmQyYTl6MGYzZWVwMGRleDV6
cXZ6OWUyenNhZTlyZjVmcGZlIj4xNzQ8L2tleT48L2ZvcmVpZ24ta2V5cz48cmVmLXR5cGUgbmFt
ZT0iSm91cm5hbCBBcnRpY2xlIj4xNzwvcmVmLXR5cGU+PGNvbnRyaWJ1dG9ycz48YXV0aG9ycz48
YXV0aG9yPktob3JvbWksIFMuPC9hdXRob3I+PGF1dGhvcj5QYXRzYWxpZGVzLCBBLjwvYXV0aG9y
PjxhdXRob3I+UGFyYWRhLCBTLjwvYXV0aG9yPjxhdXRob3I+U2FsZWhpLCBWLjwvYXV0aG9yPjxh
dXRob3I+TWVlZ2FuLCBKLiBNLjwvYXV0aG9yPjxhdXRob3I+TWF4LCBNLiBCLjwvYXV0aG9yPjwv
YXV0aG9ycz48L2NvbnRyaWJ1dG9ycz48YXV0aC1hZGRyZXNzPlBhaW4gYW5kIE5ldXJvc2Vuc29y
eSBNZWNoYW5pc21zIEJyYW5jaCwgTmF0aW9uYWwgSW5zdGl0dXRlIG9mIERlbnRhbCBhbmQgQ3Jh
bmlvZmFjaWFsIFJlc2VhcmNoLCBCZXRoZXNkYSwgTUQgMjA4OTItMTMwMiwgVVNBLiBraG9yb21p
c3VAbWFpbC5uaWguZ292PC9hdXRoLWFkZHJlc3M+PHRpdGxlcz48dGl0bGU+VG9waXJhbWF0ZSBp
biBjaHJvbmljIGx1bWJhciByYWRpY3VsYXIgcGFpbjwvdGl0bGU+PHNlY29uZGFyeS10aXRsZT5K
IFBhaW48L3NlY29uZGFyeS10aXRsZT48YWx0LXRpdGxlPlRoZSBqb3VybmFsIG9mIHBhaW4gOiBv
ZmZpY2lhbCBqb3VybmFsIG9mIHRoZSBBbWVyaWNhbiBQYWluIFNvY2lldHk8L2FsdC10aXRsZT48
L3RpdGxlcz48cGVyaW9kaWNhbD48ZnVsbC10aXRsZT5KIFBhaW48L2Z1bGwtdGl0bGU+PGFiYnIt
MT5UaGUgam91cm5hbCBvZiBwYWluIDogb2ZmaWNpYWwgam91cm5hbCBvZiB0aGUgQW1lcmljYW4g
UGFpbiBTb2NpZXR5PC9hYmJyLTE+PC9wZXJpb2RpY2FsPjxhbHQtcGVyaW9kaWNhbD48ZnVsbC10
aXRsZT5KIFBhaW48L2Z1bGwtdGl0bGU+PGFiYnItMT5UaGUgam91cm5hbCBvZiBwYWluIDogb2Zm
aWNpYWwgam91cm5hbCBvZiB0aGUgQW1lcmljYW4gUGFpbiBTb2NpZXR5PC9hYmJyLTE+PC9hbHQt
cGVyaW9kaWNhbD48cGFnZXM+ODI5LTM2PC9wYWdlcz48dm9sdW1lPjY8L3ZvbHVtZT48bnVtYmVy
PjEyPC9udW1iZXI+PGVkaXRpb24+MjAwNS8xMi8wNjwvZWRpdGlvbj48a2V5d29yZHM+PGtleXdv
cmQ+QWR1bHQ8L2tleXdvcmQ+PGtleXdvcmQ+QWdlZDwva2V5d29yZD48a2V5d29yZD5BbmFsZ2Vz
aWNzL2FkbWluaXN0cmF0aW9uICZhbXA7IGRvc2FnZS9hZHZlcnNlIGVmZmVjdHM8L2tleXdvcmQ+
PGtleXdvcmQ+QW50aWNvbnZ1bHNhbnRzL2FkbWluaXN0cmF0aW9uICZhbXA7IGRvc2FnZS9hZHZl
cnNlIGVmZmVjdHM8L2tleXdvcmQ+PGtleXdvcmQ+Q2hyb25pYyBEaXNlYXNlPC9rZXl3b3JkPjxr
ZXl3b3JkPkNyb3NzLU92ZXIgU3R1ZGllczwva2V5d29yZD48a2V5d29yZD5EaXBoZW5oeWRyYW1p
bmUvcGhhcm1hY29sb2d5PC9rZXl3b3JkPjxrZXl3b3JkPkRvc2UtUmVzcG9uc2UgUmVsYXRpb25z
aGlwLCBEcnVnPC9rZXl3b3JkPjxrZXl3b3JkPkRvdWJsZS1CbGluZCBNZXRob2Q8L2tleXdvcmQ+
PGtleXdvcmQ+RHJ1ZyBBZG1pbmlzdHJhdGlvbiBTY2hlZHVsZTwva2V5d29yZD48a2V5d29yZD5G
ZW1hbGU8L2tleXdvcmQ+PGtleXdvcmQ+RnJ1Y3Rvc2UvYWRtaW5pc3RyYXRpb24gJmFtcDsgZG9z
YWdlL2FkdmVyc2UgZWZmZWN0cy8gYW5hbG9ncyAmYW1wOyBkZXJpdmF0aXZlczwva2V5d29yZD48
a2V5d29yZD5IdW1hbnM8L2tleXdvcmQ+PGtleXdvcmQ+SW50ZXJ2ZXJ0ZWJyYWwgRGlzYyBEaXNw
bGFjZW1lbnQvIGRydWcgdGhlcmFweS9waHlzaW9wYXRob2xvZ3k8L2tleXdvcmQ+PGtleXdvcmQ+
SW9uIENoYW5uZWxzL2RydWcgZWZmZWN0czwva2V5d29yZD48a2V5d29yZD5Mb3cgQmFjayBQYWlu
LyBkcnVnIHRoZXJhcHkvZXRpb2xvZ3kvcGh5c2lvcGF0aG9sb2d5PC9rZXl3b3JkPjxrZXl3b3Jk
Pk1hbGU8L2tleXdvcmQ+PGtleXdvcmQ+TWlkZGxlIEFnZWQ8L2tleXdvcmQ+PGtleXdvcmQ+UGF0
aWVudCBDb21wbGlhbmNlL3N0YXRpc3RpY3MgJmFtcDsgbnVtZXJpY2FsIGRhdGE8L2tleXdvcmQ+
PGtleXdvcmQ+UGxhY2Vib3M8L2tleXdvcmQ+PGtleXdvcmQ+UmFkaWN1bG9wYXRoeS8gZHJ1ZyB0
aGVyYXB5L3BoeXNpb3BhdGhvbG9neTwva2V5d29yZD48a2V5d29yZD5SZWNlcHRvcnMsIEdsdXRh
bWF0ZS9kcnVnIGVmZmVjdHM8L2tleXdvcmQ+PGtleXdvcmQ+VHJlYXRtZW50IE91dGNvbWU8L2tl
eXdvcmQ+PC9rZXl3b3Jkcz48ZGF0ZXM+PHllYXI+MjAwNTwveWVhcj48cHViLWRhdGVzPjxkYXRl
PkRlYzwvZGF0ZT48L3B1Yi1kYXRlcz48L2RhdGVzPjxpc2JuPjE1MjYtNTkwMCAoUHJpbnQpJiN4
RDsxNTI2LTU5MDAgKExpbmtpbmcpPC9pc2JuPjxhY2Nlc3Npb24tbnVtPjE2MzI2MzcxPC9hY2Nl
c3Npb24tbnVtPjx1cmxzPjwvdXJscz48ZWxlY3Ryb25pYy1yZXNvdXJjZS1udW0+MTAuMTAxNi9q
LmpwYWluLjIwMDUuMDguMDAyPC9lbGVjdHJvbmljLXJlc291cmNlLW51bT48cmVtb3RlLWRhdGFi
YXNlLXByb3ZpZGVyPk5MTTwvcmVtb3RlLWRhdGFiYXNlLXByb3ZpZGVyPjxsYW5ndWFnZT5lbmc8
L2xhbmd1YWdlPjwvcmVjb3JkPjwvQ2l0ZT48L0VuZE5vdGU+
</w:fldData>
          </w:fldChar>
        </w:r>
        <w:r w:rsidR="008B3538">
          <w:rPr>
            <w:rFonts w:eastAsiaTheme="minorHAnsi"/>
            <w:color w:val="000000" w:themeColor="text1"/>
            <w:szCs w:val="20"/>
          </w:rPr>
          <w:instrText xml:space="preserve"> ADDIN EN.CITE.DATA </w:instrText>
        </w:r>
        <w:r w:rsidR="008B3538">
          <w:rPr>
            <w:rFonts w:eastAsiaTheme="minorHAnsi"/>
            <w:color w:val="000000" w:themeColor="text1"/>
            <w:szCs w:val="20"/>
          </w:rPr>
        </w:r>
        <w:r w:rsidR="008B3538">
          <w:rPr>
            <w:rFonts w:eastAsiaTheme="minorHAnsi"/>
            <w:color w:val="000000" w:themeColor="text1"/>
            <w:szCs w:val="20"/>
          </w:rPr>
          <w:fldChar w:fldCharType="end"/>
        </w:r>
        <w:r w:rsidR="008B3538" w:rsidRPr="000F3174">
          <w:rPr>
            <w:rFonts w:eastAsiaTheme="minorHAnsi"/>
            <w:color w:val="000000" w:themeColor="text1"/>
            <w:szCs w:val="20"/>
          </w:rPr>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38</w:t>
        </w:r>
        <w:r w:rsidR="008B3538" w:rsidRPr="000F3174">
          <w:rPr>
            <w:rFonts w:eastAsiaTheme="minorHAnsi"/>
            <w:color w:val="000000" w:themeColor="text1"/>
            <w:szCs w:val="20"/>
          </w:rPr>
          <w:fldChar w:fldCharType="end"/>
        </w:r>
      </w:hyperlink>
      <w:r w:rsidRPr="00215A4C">
        <w:rPr>
          <w:rFonts w:eastAsiaTheme="minorHAnsi"/>
          <w:color w:val="000000" w:themeColor="text1"/>
          <w:szCs w:val="20"/>
        </w:rPr>
        <w:t xml:space="preserve"> Atkin</w:t>
      </w:r>
      <w:r w:rsidR="007C506F" w:rsidRPr="00215A4C">
        <w:rPr>
          <w:rFonts w:eastAsiaTheme="minorHAnsi"/>
          <w:color w:val="000000" w:themeColor="text1"/>
          <w:szCs w:val="20"/>
        </w:rPr>
        <w:t>son</w:t>
      </w:r>
      <w:r w:rsidR="00381B97" w:rsidRPr="00215A4C">
        <w:rPr>
          <w:rFonts w:eastAsiaTheme="minorHAnsi"/>
          <w:color w:val="000000" w:themeColor="text1"/>
          <w:szCs w:val="20"/>
        </w:rPr>
        <w:t xml:space="preserve"> 등</w:t>
      </w:r>
      <w:r w:rsidRPr="00215A4C">
        <w:rPr>
          <w:rFonts w:eastAsiaTheme="minorHAnsi" w:hint="eastAsia"/>
          <w:color w:val="000000" w:themeColor="text1"/>
          <w:szCs w:val="20"/>
        </w:rPr>
        <w:t>은</w:t>
      </w:r>
      <w:r w:rsidRPr="00215A4C">
        <w:rPr>
          <w:rFonts w:eastAsiaTheme="minorHAnsi"/>
          <w:color w:val="000000" w:themeColor="text1"/>
          <w:szCs w:val="20"/>
        </w:rPr>
        <w:t xml:space="preserve"> </w:t>
      </w:r>
      <w:r w:rsidR="00381B97" w:rsidRPr="00215A4C">
        <w:rPr>
          <w:rFonts w:eastAsiaTheme="minorHAnsi"/>
          <w:color w:val="000000" w:themeColor="text1"/>
          <w:szCs w:val="20"/>
        </w:rPr>
        <w:t>gabapentin</w:t>
      </w:r>
      <w:r w:rsidRPr="00215A4C">
        <w:rPr>
          <w:rFonts w:eastAsiaTheme="minorHAnsi" w:hint="eastAsia"/>
          <w:color w:val="000000" w:themeColor="text1"/>
          <w:szCs w:val="20"/>
        </w:rPr>
        <w:t>과</w:t>
      </w:r>
      <w:r w:rsidRPr="00215A4C">
        <w:rPr>
          <w:rFonts w:eastAsiaTheme="minorHAnsi"/>
          <w:color w:val="000000" w:themeColor="text1"/>
          <w:szCs w:val="20"/>
        </w:rPr>
        <w:t xml:space="preserve"> </w:t>
      </w:r>
      <w:r w:rsidRPr="00215A4C">
        <w:rPr>
          <w:rFonts w:eastAsiaTheme="minorHAnsi" w:hint="eastAsia"/>
          <w:color w:val="000000" w:themeColor="text1"/>
          <w:szCs w:val="20"/>
        </w:rPr>
        <w:t>위약</w:t>
      </w:r>
      <w:r w:rsidRPr="00215A4C">
        <w:rPr>
          <w:rFonts w:eastAsiaTheme="minorHAnsi"/>
          <w:color w:val="000000" w:themeColor="text1"/>
          <w:szCs w:val="20"/>
        </w:rPr>
        <w:t xml:space="preserve"> </w:t>
      </w:r>
      <w:r w:rsidRPr="00215A4C">
        <w:rPr>
          <w:rFonts w:eastAsiaTheme="minorHAnsi" w:hint="eastAsia"/>
          <w:color w:val="000000" w:themeColor="text1"/>
          <w:szCs w:val="20"/>
        </w:rPr>
        <w:t>모두</w:t>
      </w:r>
      <w:r w:rsidRPr="00215A4C">
        <w:rPr>
          <w:rFonts w:eastAsiaTheme="minorHAnsi"/>
          <w:color w:val="000000" w:themeColor="text1"/>
          <w:szCs w:val="20"/>
        </w:rPr>
        <w:t xml:space="preserve"> </w:t>
      </w:r>
      <w:r w:rsidRPr="00215A4C">
        <w:rPr>
          <w:rFonts w:eastAsiaTheme="minorHAnsi" w:hint="eastAsia"/>
          <w:color w:val="000000" w:themeColor="text1"/>
          <w:szCs w:val="20"/>
        </w:rPr>
        <w:t>약</w:t>
      </w:r>
      <w:r w:rsidRPr="00215A4C">
        <w:rPr>
          <w:rFonts w:eastAsiaTheme="minorHAnsi"/>
          <w:color w:val="000000" w:themeColor="text1"/>
          <w:szCs w:val="20"/>
        </w:rPr>
        <w:t xml:space="preserve"> 30%의 </w:t>
      </w:r>
      <w:r w:rsidRPr="00215A4C">
        <w:rPr>
          <w:rFonts w:eastAsiaTheme="minorHAnsi" w:hint="eastAsia"/>
          <w:color w:val="000000" w:themeColor="text1"/>
          <w:szCs w:val="20"/>
        </w:rPr>
        <w:t>통증감소</w:t>
      </w:r>
      <w:r w:rsidR="00381B97" w:rsidRPr="00215A4C">
        <w:rPr>
          <w:rFonts w:eastAsiaTheme="minorHAnsi" w:hint="eastAsia"/>
          <w:color w:val="000000" w:themeColor="text1"/>
          <w:szCs w:val="20"/>
        </w:rPr>
        <w:t>효과가</w:t>
      </w:r>
      <w:r w:rsidR="00381B97" w:rsidRPr="00215A4C">
        <w:rPr>
          <w:rFonts w:eastAsiaTheme="minorHAnsi"/>
          <w:color w:val="000000" w:themeColor="text1"/>
          <w:szCs w:val="20"/>
        </w:rPr>
        <w:t xml:space="preserve"> 나타았으며 두 군간에 </w:t>
      </w:r>
      <w:r w:rsidRPr="00215A4C">
        <w:rPr>
          <w:rFonts w:eastAsiaTheme="minorHAnsi" w:hint="eastAsia"/>
          <w:color w:val="000000" w:themeColor="text1"/>
          <w:szCs w:val="20"/>
        </w:rPr>
        <w:t>유의한</w:t>
      </w:r>
      <w:r w:rsidRPr="00215A4C">
        <w:rPr>
          <w:rFonts w:eastAsiaTheme="minorHAnsi"/>
          <w:color w:val="000000" w:themeColor="text1"/>
          <w:szCs w:val="20"/>
        </w:rPr>
        <w:t xml:space="preserve"> </w:t>
      </w:r>
      <w:r w:rsidRPr="00215A4C">
        <w:rPr>
          <w:rFonts w:eastAsiaTheme="minorHAnsi" w:hint="eastAsia"/>
          <w:color w:val="000000" w:themeColor="text1"/>
          <w:szCs w:val="20"/>
        </w:rPr>
        <w:t>차이</w:t>
      </w:r>
      <w:r w:rsidR="00381B97" w:rsidRPr="00215A4C">
        <w:rPr>
          <w:rFonts w:eastAsiaTheme="minorHAnsi" w:hint="eastAsia"/>
          <w:color w:val="000000" w:themeColor="text1"/>
          <w:szCs w:val="20"/>
        </w:rPr>
        <w:t>는</w:t>
      </w:r>
      <w:r w:rsidR="00381B97" w:rsidRPr="00215A4C">
        <w:rPr>
          <w:rFonts w:eastAsiaTheme="minorHAnsi"/>
          <w:color w:val="000000" w:themeColor="text1"/>
          <w:szCs w:val="20"/>
        </w:rPr>
        <w:t xml:space="preserve"> 관찰되지 </w:t>
      </w:r>
      <w:r w:rsidR="00381B97" w:rsidRPr="00215A4C">
        <w:rPr>
          <w:rFonts w:eastAsiaTheme="minorHAnsi" w:hint="eastAsia"/>
          <w:color w:val="000000" w:themeColor="text1"/>
          <w:szCs w:val="20"/>
        </w:rPr>
        <w:t>않</w:t>
      </w:r>
      <w:r w:rsidRPr="00215A4C">
        <w:rPr>
          <w:rFonts w:eastAsiaTheme="minorHAnsi" w:hint="eastAsia"/>
          <w:color w:val="000000" w:themeColor="text1"/>
          <w:szCs w:val="20"/>
        </w:rPr>
        <w:t>았다</w:t>
      </w:r>
      <w:r w:rsidRPr="00215A4C">
        <w:rPr>
          <w:rFonts w:eastAsiaTheme="minorHAnsi"/>
          <w:color w:val="000000" w:themeColor="text1"/>
          <w:szCs w:val="20"/>
        </w:rPr>
        <w:t>.</w:t>
      </w:r>
      <w:hyperlink w:anchor="_ENREF_39" w:tooltip="Atkinson, 2016 #175" w:history="1">
        <w:r w:rsidR="008B3538" w:rsidRPr="000F3174">
          <w:rPr>
            <w:rFonts w:eastAsiaTheme="minorHAnsi"/>
            <w:color w:val="000000" w:themeColor="text1"/>
            <w:szCs w:val="20"/>
          </w:rPr>
          <w:fldChar w:fldCharType="begin">
            <w:fldData xml:space="preserve">PEVuZE5vdGU+PENpdGU+PEF1dGhvcj5BdGtpbnNvbjwvQXV0aG9yPjxZZWFyPjIwMTY8L1llYXI+
PFJlY051bT4xNzU8L1JlY051bT48RGlzcGxheVRleHQ+PHN0eWxlIGZhY2U9InN1cGVyc2NyaXB0
Ij4zOTwvc3R5bGU+PC9EaXNwbGF5VGV4dD48cmVjb3JkPjxyZWMtbnVtYmVyPjE3NTwvcmVjLW51
bWJlcj48Zm9yZWlnbi1rZXlzPjxrZXkgYXBwPSJFTiIgZGItaWQ9ImZkMmE5ejBmM2VlcDBkZXg1
enF2ejllMnpzYWU5cmY1ZnBmZSI+MTc1PC9rZXk+PC9mb3JlaWduLWtleXM+PHJlZi10eXBlIG5h
bWU9IkpvdXJuYWwgQXJ0aWNsZSI+MTc8L3JlZi10eXBlPjxjb250cmlidXRvcnM+PGF1dGhvcnM+
PGF1dGhvcj5BdGtpbnNvbiwgSi4gSC48L2F1dGhvcj48YXV0aG9yPlNsYXRlciwgTS4gQS48L2F1
dGhvcj48YXV0aG9yPkNhcHBhcmVsbGksIEUuIFYuPC9hdXRob3I+PGF1dGhvcj5QYXRlbCwgUy4g
TS48L2F1dGhvcj48YXV0aG9yPldvbGZzb24sIFQuPC9hdXRob3I+PGF1dGhvcj5HYW1zdCwgQS48
L2F1dGhvcj48YXV0aG9yPkFicmFtc29uLCBJLiBTLjwvYXV0aG9yPjxhdXRob3I+V2FsbGFjZSwg
TS4gUy48L2F1dGhvcj48YXV0aG9yPkZ1bmssIFMuIEQuPC9hdXRob3I+PGF1dGhvcj5SdXRsZWRn
ZSwgVC4gUi48L2F1dGhvcj48YXV0aG9yPldldGhlcmVsbCwgSi4gTC48L2F1dGhvcj48YXV0aG9y
Pk1hdHRoZXdzLCBTLiBDLjwvYXV0aG9yPjxhdXRob3I+Wmlzb29rLCBTLjwvYXV0aG9yPjxhdXRo
b3I+R2FyZmluLCBTLiBSLjwvYXV0aG9yPjwvYXV0aG9ycz48L2NvbnRyaWJ1dG9ycz48YXV0aC1h
ZGRyZXNzPmFWQSBTYW4gRGllZ28gSGVhbHRoY2FyZSBTeXN0ZW0sIFNhbiBEaWVnbywgQ0EsIFVT
QSBiRGVwYXJ0bWVudCBvZiBQc3ljaGlhdHJ5LCBVbml2ZXJzaXR5IG9mIENhbGlmb3JuaWEsIFNh
biBEaWVnbywgTGEgSm9sbGEsIENBLCBVU0EgY1Njb3R0c2RhbGUgSGVhbHRoY2FyZSBSZXNlYXJj
aCBJbnN0aXR1dGUsIFNjb3R0c2RhbGUsIEFaLCBVU0EgZERlcGFydG1lbnQgb2YgUGVkaWF0cmlj
cywgVW5pdmVyc2l0eSBvZiBDYWxpZm9ybmlhLCBTYW4gRGllZ28sIExhIEpvbGxhLCBDQSwgVVNB
IGVDb21wdXRhdGlvbmFsIGFuZCBBcHBsaWVkIFN0YXRpc3RpY3MgTGFib3JhdG9yeSwgVW5pdmVy
c2l0eSBvZiBDYWxpZm9ybmlhLCBTYW4gRGllZ28sIExhIEpvbGxhLCBDQSwgVVNBIERlcGFydG1l
bnRzIG9mIGZNYXRoZW1hdGljcywgZ0FuZXN0aGVzaW9sb2d5LCBhbmQgaE9ydGhvcGFlZGljIFN1
cmdlcnksIFVuaXZlcnNpdHkgb2YgQ2FsaWZvcm5pYSwgU2FuIERpZWdvLCBMYSBKb2xsYSwgQ0Es
IFVTQS48L2F1dGgtYWRkcmVzcz48dGl0bGVzPjx0aXRsZT5BIHJhbmRvbWl6ZWQgY29udHJvbGxl
ZCB0cmlhbCBvZiBnYWJhcGVudGluIGZvciBjaHJvbmljIGxvdyBiYWNrIHBhaW4gd2l0aCBhbmQg
d2l0aG91dCBhIHJhZGlhdGluZyBjb21wb25lbnQ8L3RpdGxlPjxzZWNvbmRhcnktdGl0bGU+UGFp
bjwvc2Vjb25kYXJ5LXRpdGxlPjxhbHQtdGl0bGU+UGFpbjwvYWx0LXRpdGxlPjwvdGl0bGVzPjxw
ZXJpb2RpY2FsPjxmdWxsLXRpdGxlPlBhaW48L2Z1bGwtdGl0bGU+PC9wZXJpb2RpY2FsPjxhbHQt
cGVyaW9kaWNhbD48ZnVsbC10aXRsZT5QYWluPC9mdWxsLXRpdGxlPjwvYWx0LXBlcmlvZGljYWw+
PHBhZ2VzPjE0OTktNTA3PC9wYWdlcz48dm9sdW1lPjE1Nzwvdm9sdW1lPjxudW1iZXI+NzwvbnVt
YmVyPjxlZGl0aW9uPjIwMTYvMDMvMTE8L2VkaXRpb24+PGtleXdvcmRzPjxrZXl3b3JkPkFkdWx0
PC9rZXl3b3JkPjxrZXl3b3JkPkFnZWQ8L2tleXdvcmQ+PGtleXdvcmQ+QW1pbmVzLyB0aGVyYXBl
dXRpYyB1c2U8L2tleXdvcmQ+PGtleXdvcmQ+QW5hbGdlc2ljcy8gdGhlcmFwZXV0aWMgdXNlPC9r
ZXl3b3JkPjxrZXl3b3JkPkNocm9uaWMgUGFpbi8gZHJ1ZyB0aGVyYXB5PC9rZXl3b3JkPjxrZXl3
b3JkPkN5Y2xvaGV4YW5lY2FyYm94eWxpYyBBY2lkcy8gdGhlcmFwZXV0aWMgdXNlPC9rZXl3b3Jk
PjxrZXl3b3JkPkRpc2FiaWxpdHkgRXZhbHVhdGlvbjwva2V5d29yZD48a2V5d29yZD5Eb3VibGUt
QmxpbmQgTWV0aG9kPC9rZXl3b3JkPjxrZXl3b3JkPkZlbWFsZTwva2V5d29yZD48a2V5d29yZD5I
dW1hbnM8L2tleXdvcmQ+PGtleXdvcmQ+TG93IEJhY2sgUGFpbi8gZHJ1ZyB0aGVyYXB5PC9rZXl3
b3JkPjxrZXl3b3JkPk1hbGU8L2tleXdvcmQ+PGtleXdvcmQ+TWlkZGxlIEFnZWQ8L2tleXdvcmQ+
PGtleXdvcmQ+UGFpbiBNZWFzdXJlbWVudDwva2V5d29yZD48a2V5d29yZD5UcmVhdG1lbnQgT3V0
Y29tZTwva2V5d29yZD48a2V5d29yZD5nYW1tYS1BbWlub2J1dHlyaWMgQWNpZC8gdGhlcmFwZXV0
aWMgdXNlPC9rZXl3b3JkPjwva2V5d29yZHM+PGRhdGVzPjx5ZWFyPjIwMTY8L3llYXI+PHB1Yi1k
YXRlcz48ZGF0ZT5KdWw8L2RhdGU+PC9wdWItZGF0ZXM+PC9kYXRlcz48aXNibj4xODcyLTY2MjMg
KEVsZWN0cm9uaWMpJiN4RDswMzA0LTM5NTkgKExpbmtpbmcpPC9pc2JuPjxhY2Nlc3Npb24tbnVt
PjI2OTYzODQ0PC9hY2Nlc3Npb24tbnVtPjx1cmxzPjwvdXJscz48Y3VzdG9tMj5QTUM1MDAxODQz
PC9jdXN0b20yPjxjdXN0b202PlZhcGE3OTgxMzc8L2N1c3RvbTY+PGVsZWN0cm9uaWMtcmVzb3Vy
Y2UtbnVtPjEwLjEwOTcvai5wYWluLjAwMDAwMDAwMDAwMDA1NTQ8L2VsZWN0cm9uaWMtcmVzb3Vy
Y2UtbnVtPjxyZW1vdGUtZGF0YWJhc2UtcHJvdmlkZXI+TkxNPC9yZW1vdGUtZGF0YWJhc2UtcHJv
dmlkZXI+PGxhbmd1YWdlPmVuZzwvbGFuZ3VhZ2U+PC9yZWNvcmQ+PC9DaXRlPjwvRW5kTm90ZT5=
</w:fldData>
          </w:fldChar>
        </w:r>
        <w:r w:rsidR="008B3538">
          <w:rPr>
            <w:rFonts w:eastAsiaTheme="minorHAnsi"/>
            <w:color w:val="000000" w:themeColor="text1"/>
            <w:szCs w:val="20"/>
          </w:rPr>
          <w:instrText xml:space="preserve"> ADDIN EN.CITE </w:instrText>
        </w:r>
        <w:r w:rsidR="008B3538">
          <w:rPr>
            <w:rFonts w:eastAsiaTheme="minorHAnsi"/>
            <w:color w:val="000000" w:themeColor="text1"/>
            <w:szCs w:val="20"/>
          </w:rPr>
          <w:fldChar w:fldCharType="begin">
            <w:fldData xml:space="preserve">PEVuZE5vdGU+PENpdGU+PEF1dGhvcj5BdGtpbnNvbjwvQXV0aG9yPjxZZWFyPjIwMTY8L1llYXI+
PFJlY051bT4xNzU8L1JlY051bT48RGlzcGxheVRleHQ+PHN0eWxlIGZhY2U9InN1cGVyc2NyaXB0
Ij4zOTwvc3R5bGU+PC9EaXNwbGF5VGV4dD48cmVjb3JkPjxyZWMtbnVtYmVyPjE3NTwvcmVjLW51
bWJlcj48Zm9yZWlnbi1rZXlzPjxrZXkgYXBwPSJFTiIgZGItaWQ9ImZkMmE5ejBmM2VlcDBkZXg1
enF2ejllMnpzYWU5cmY1ZnBmZSI+MTc1PC9rZXk+PC9mb3JlaWduLWtleXM+PHJlZi10eXBlIG5h
bWU9IkpvdXJuYWwgQXJ0aWNsZSI+MTc8L3JlZi10eXBlPjxjb250cmlidXRvcnM+PGF1dGhvcnM+
PGF1dGhvcj5BdGtpbnNvbiwgSi4gSC48L2F1dGhvcj48YXV0aG9yPlNsYXRlciwgTS4gQS48L2F1
dGhvcj48YXV0aG9yPkNhcHBhcmVsbGksIEUuIFYuPC9hdXRob3I+PGF1dGhvcj5QYXRlbCwgUy4g
TS48L2F1dGhvcj48YXV0aG9yPldvbGZzb24sIFQuPC9hdXRob3I+PGF1dGhvcj5HYW1zdCwgQS48
L2F1dGhvcj48YXV0aG9yPkFicmFtc29uLCBJLiBTLjwvYXV0aG9yPjxhdXRob3I+V2FsbGFjZSwg
TS4gUy48L2F1dGhvcj48YXV0aG9yPkZ1bmssIFMuIEQuPC9hdXRob3I+PGF1dGhvcj5SdXRsZWRn
ZSwgVC4gUi48L2F1dGhvcj48YXV0aG9yPldldGhlcmVsbCwgSi4gTC48L2F1dGhvcj48YXV0aG9y
Pk1hdHRoZXdzLCBTLiBDLjwvYXV0aG9yPjxhdXRob3I+Wmlzb29rLCBTLjwvYXV0aG9yPjxhdXRo
b3I+R2FyZmluLCBTLiBSLjwvYXV0aG9yPjwvYXV0aG9ycz48L2NvbnRyaWJ1dG9ycz48YXV0aC1h
ZGRyZXNzPmFWQSBTYW4gRGllZ28gSGVhbHRoY2FyZSBTeXN0ZW0sIFNhbiBEaWVnbywgQ0EsIFVT
QSBiRGVwYXJ0bWVudCBvZiBQc3ljaGlhdHJ5LCBVbml2ZXJzaXR5IG9mIENhbGlmb3JuaWEsIFNh
biBEaWVnbywgTGEgSm9sbGEsIENBLCBVU0EgY1Njb3R0c2RhbGUgSGVhbHRoY2FyZSBSZXNlYXJj
aCBJbnN0aXR1dGUsIFNjb3R0c2RhbGUsIEFaLCBVU0EgZERlcGFydG1lbnQgb2YgUGVkaWF0cmlj
cywgVW5pdmVyc2l0eSBvZiBDYWxpZm9ybmlhLCBTYW4gRGllZ28sIExhIEpvbGxhLCBDQSwgVVNB
IGVDb21wdXRhdGlvbmFsIGFuZCBBcHBsaWVkIFN0YXRpc3RpY3MgTGFib3JhdG9yeSwgVW5pdmVy
c2l0eSBvZiBDYWxpZm9ybmlhLCBTYW4gRGllZ28sIExhIEpvbGxhLCBDQSwgVVNBIERlcGFydG1l
bnRzIG9mIGZNYXRoZW1hdGljcywgZ0FuZXN0aGVzaW9sb2d5LCBhbmQgaE9ydGhvcGFlZGljIFN1
cmdlcnksIFVuaXZlcnNpdHkgb2YgQ2FsaWZvcm5pYSwgU2FuIERpZWdvLCBMYSBKb2xsYSwgQ0Es
IFVTQS48L2F1dGgtYWRkcmVzcz48dGl0bGVzPjx0aXRsZT5BIHJhbmRvbWl6ZWQgY29udHJvbGxl
ZCB0cmlhbCBvZiBnYWJhcGVudGluIGZvciBjaHJvbmljIGxvdyBiYWNrIHBhaW4gd2l0aCBhbmQg
d2l0aG91dCBhIHJhZGlhdGluZyBjb21wb25lbnQ8L3RpdGxlPjxzZWNvbmRhcnktdGl0bGU+UGFp
bjwvc2Vjb25kYXJ5LXRpdGxlPjxhbHQtdGl0bGU+UGFpbjwvYWx0LXRpdGxlPjwvdGl0bGVzPjxw
ZXJpb2RpY2FsPjxmdWxsLXRpdGxlPlBhaW48L2Z1bGwtdGl0bGU+PC9wZXJpb2RpY2FsPjxhbHQt
cGVyaW9kaWNhbD48ZnVsbC10aXRsZT5QYWluPC9mdWxsLXRpdGxlPjwvYWx0LXBlcmlvZGljYWw+
PHBhZ2VzPjE0OTktNTA3PC9wYWdlcz48dm9sdW1lPjE1Nzwvdm9sdW1lPjxudW1iZXI+NzwvbnVt
YmVyPjxlZGl0aW9uPjIwMTYvMDMvMTE8L2VkaXRpb24+PGtleXdvcmRzPjxrZXl3b3JkPkFkdWx0
PC9rZXl3b3JkPjxrZXl3b3JkPkFnZWQ8L2tleXdvcmQ+PGtleXdvcmQ+QW1pbmVzLyB0aGVyYXBl
dXRpYyB1c2U8L2tleXdvcmQ+PGtleXdvcmQ+QW5hbGdlc2ljcy8gdGhlcmFwZXV0aWMgdXNlPC9r
ZXl3b3JkPjxrZXl3b3JkPkNocm9uaWMgUGFpbi8gZHJ1ZyB0aGVyYXB5PC9rZXl3b3JkPjxrZXl3
b3JkPkN5Y2xvaGV4YW5lY2FyYm94eWxpYyBBY2lkcy8gdGhlcmFwZXV0aWMgdXNlPC9rZXl3b3Jk
PjxrZXl3b3JkPkRpc2FiaWxpdHkgRXZhbHVhdGlvbjwva2V5d29yZD48a2V5d29yZD5Eb3VibGUt
QmxpbmQgTWV0aG9kPC9rZXl3b3JkPjxrZXl3b3JkPkZlbWFsZTwva2V5d29yZD48a2V5d29yZD5I
dW1hbnM8L2tleXdvcmQ+PGtleXdvcmQ+TG93IEJhY2sgUGFpbi8gZHJ1ZyB0aGVyYXB5PC9rZXl3
b3JkPjxrZXl3b3JkPk1hbGU8L2tleXdvcmQ+PGtleXdvcmQ+TWlkZGxlIEFnZWQ8L2tleXdvcmQ+
PGtleXdvcmQ+UGFpbiBNZWFzdXJlbWVudDwva2V5d29yZD48a2V5d29yZD5UcmVhdG1lbnQgT3V0
Y29tZTwva2V5d29yZD48a2V5d29yZD5nYW1tYS1BbWlub2J1dHlyaWMgQWNpZC8gdGhlcmFwZXV0
aWMgdXNlPC9rZXl3b3JkPjwva2V5d29yZHM+PGRhdGVzPjx5ZWFyPjIwMTY8L3llYXI+PHB1Yi1k
YXRlcz48ZGF0ZT5KdWw8L2RhdGU+PC9wdWItZGF0ZXM+PC9kYXRlcz48aXNibj4xODcyLTY2MjMg
KEVsZWN0cm9uaWMpJiN4RDswMzA0LTM5NTkgKExpbmtpbmcpPC9pc2JuPjxhY2Nlc3Npb24tbnVt
PjI2OTYzODQ0PC9hY2Nlc3Npb24tbnVtPjx1cmxzPjwvdXJscz48Y3VzdG9tMj5QTUM1MDAxODQz
PC9jdXN0b20yPjxjdXN0b202PlZhcGE3OTgxMzc8L2N1c3RvbTY+PGVsZWN0cm9uaWMtcmVzb3Vy
Y2UtbnVtPjEwLjEwOTcvai5wYWluLjAwMDAwMDAwMDAwMDA1NTQ8L2VsZWN0cm9uaWMtcmVzb3Vy
Y2UtbnVtPjxyZW1vdGUtZGF0YWJhc2UtcHJvdmlkZXI+TkxNPC9yZW1vdGUtZGF0YWJhc2UtcHJv
dmlkZXI+PGxhbmd1YWdlPmVuZzwvbGFuZ3VhZ2U+PC9yZWNvcmQ+PC9DaXRlPjwvRW5kTm90ZT5=
</w:fldData>
          </w:fldChar>
        </w:r>
        <w:r w:rsidR="008B3538">
          <w:rPr>
            <w:rFonts w:eastAsiaTheme="minorHAnsi"/>
            <w:color w:val="000000" w:themeColor="text1"/>
            <w:szCs w:val="20"/>
          </w:rPr>
          <w:instrText xml:space="preserve"> ADDIN EN.CITE.DATA </w:instrText>
        </w:r>
        <w:r w:rsidR="008B3538">
          <w:rPr>
            <w:rFonts w:eastAsiaTheme="minorHAnsi"/>
            <w:color w:val="000000" w:themeColor="text1"/>
            <w:szCs w:val="20"/>
          </w:rPr>
        </w:r>
        <w:r w:rsidR="008B3538">
          <w:rPr>
            <w:rFonts w:eastAsiaTheme="minorHAnsi"/>
            <w:color w:val="000000" w:themeColor="text1"/>
            <w:szCs w:val="20"/>
          </w:rPr>
          <w:fldChar w:fldCharType="end"/>
        </w:r>
        <w:r w:rsidR="008B3538" w:rsidRPr="000F3174">
          <w:rPr>
            <w:rFonts w:eastAsiaTheme="minorHAnsi"/>
            <w:color w:val="000000" w:themeColor="text1"/>
            <w:szCs w:val="20"/>
          </w:rPr>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39</w:t>
        </w:r>
        <w:r w:rsidR="008B3538" w:rsidRPr="000F3174">
          <w:rPr>
            <w:rFonts w:eastAsiaTheme="minorHAnsi"/>
            <w:color w:val="000000" w:themeColor="text1"/>
            <w:szCs w:val="20"/>
          </w:rPr>
          <w:fldChar w:fldCharType="end"/>
        </w:r>
      </w:hyperlink>
      <w:r w:rsidRPr="00215A4C">
        <w:rPr>
          <w:rFonts w:eastAsiaTheme="minorHAnsi"/>
          <w:color w:val="000000" w:themeColor="text1"/>
          <w:szCs w:val="20"/>
        </w:rPr>
        <w:t xml:space="preserve"> </w:t>
      </w:r>
      <w:r w:rsidR="00381B97" w:rsidRPr="00215A4C">
        <w:rPr>
          <w:rFonts w:eastAsiaTheme="minorHAnsi"/>
          <w:szCs w:val="20"/>
        </w:rPr>
        <w:t xml:space="preserve">Baron </w:t>
      </w:r>
      <w:r w:rsidR="00381B97" w:rsidRPr="00215A4C">
        <w:rPr>
          <w:rFonts w:eastAsiaTheme="minorHAnsi" w:hint="eastAsia"/>
          <w:szCs w:val="20"/>
        </w:rPr>
        <w:t>등은</w:t>
      </w:r>
      <w:r w:rsidR="00381B97" w:rsidRPr="00215A4C">
        <w:rPr>
          <w:rFonts w:eastAsiaTheme="minorHAnsi"/>
          <w:szCs w:val="20"/>
        </w:rPr>
        <w:t xml:space="preserve"> tapentadol </w:t>
      </w:r>
      <w:r w:rsidR="00381B97" w:rsidRPr="00215A4C">
        <w:rPr>
          <w:rFonts w:eastAsiaTheme="minorHAnsi" w:hint="eastAsia"/>
          <w:szCs w:val="20"/>
        </w:rPr>
        <w:t>단독투여군이</w:t>
      </w:r>
      <w:r w:rsidR="00381B97" w:rsidRPr="00215A4C">
        <w:rPr>
          <w:rFonts w:eastAsiaTheme="minorHAnsi"/>
          <w:szCs w:val="20"/>
        </w:rPr>
        <w:t xml:space="preserve"> tapentadol, pregabalin </w:t>
      </w:r>
      <w:r w:rsidR="00381B97" w:rsidRPr="00215A4C">
        <w:rPr>
          <w:rFonts w:eastAsiaTheme="minorHAnsi" w:hint="eastAsia"/>
          <w:szCs w:val="20"/>
        </w:rPr>
        <w:t>복합투여군에</w:t>
      </w:r>
      <w:r w:rsidR="00381B97" w:rsidRPr="00215A4C">
        <w:rPr>
          <w:rFonts w:eastAsiaTheme="minorHAnsi"/>
          <w:szCs w:val="20"/>
        </w:rPr>
        <w:t xml:space="preserve"> </w:t>
      </w:r>
      <w:r w:rsidR="00381B97" w:rsidRPr="00215A4C">
        <w:rPr>
          <w:rFonts w:eastAsiaTheme="minorHAnsi" w:hint="eastAsia"/>
          <w:szCs w:val="20"/>
        </w:rPr>
        <w:t>비하여</w:t>
      </w:r>
      <w:r w:rsidR="00381B97" w:rsidRPr="00215A4C">
        <w:rPr>
          <w:rFonts w:eastAsiaTheme="minorHAnsi"/>
          <w:szCs w:val="20"/>
        </w:rPr>
        <w:t xml:space="preserve"> </w:t>
      </w:r>
      <w:r w:rsidR="00381B97" w:rsidRPr="00215A4C">
        <w:rPr>
          <w:rFonts w:eastAsiaTheme="minorHAnsi" w:hint="eastAsia"/>
          <w:szCs w:val="20"/>
        </w:rPr>
        <w:t>임상적</w:t>
      </w:r>
      <w:r w:rsidR="00381B97" w:rsidRPr="00215A4C">
        <w:rPr>
          <w:rFonts w:eastAsiaTheme="minorHAnsi"/>
          <w:szCs w:val="20"/>
        </w:rPr>
        <w:t xml:space="preserve"> </w:t>
      </w:r>
      <w:r w:rsidR="00381B97" w:rsidRPr="00215A4C">
        <w:rPr>
          <w:rFonts w:eastAsiaTheme="minorHAnsi" w:hint="eastAsia"/>
          <w:szCs w:val="20"/>
        </w:rPr>
        <w:t>효과에</w:t>
      </w:r>
      <w:r w:rsidR="00381B97" w:rsidRPr="00215A4C">
        <w:rPr>
          <w:rFonts w:eastAsiaTheme="minorHAnsi"/>
          <w:szCs w:val="20"/>
        </w:rPr>
        <w:t xml:space="preserve"> </w:t>
      </w:r>
      <w:r w:rsidR="00381B97" w:rsidRPr="00215A4C">
        <w:rPr>
          <w:rFonts w:eastAsiaTheme="minorHAnsi" w:hint="eastAsia"/>
          <w:szCs w:val="20"/>
        </w:rPr>
        <w:t>유의한</w:t>
      </w:r>
      <w:r w:rsidR="00381B97" w:rsidRPr="00215A4C">
        <w:rPr>
          <w:rFonts w:eastAsiaTheme="minorHAnsi"/>
          <w:szCs w:val="20"/>
        </w:rPr>
        <w:t xml:space="preserve"> </w:t>
      </w:r>
      <w:r w:rsidR="00381B97" w:rsidRPr="00215A4C">
        <w:rPr>
          <w:rFonts w:eastAsiaTheme="minorHAnsi" w:hint="eastAsia"/>
          <w:szCs w:val="20"/>
        </w:rPr>
        <w:t>차이가</w:t>
      </w:r>
      <w:r w:rsidR="00381B97" w:rsidRPr="00215A4C">
        <w:rPr>
          <w:rFonts w:eastAsiaTheme="minorHAnsi"/>
          <w:szCs w:val="20"/>
        </w:rPr>
        <w:t xml:space="preserve"> </w:t>
      </w:r>
      <w:r w:rsidR="00381B97" w:rsidRPr="00215A4C">
        <w:rPr>
          <w:rFonts w:eastAsiaTheme="minorHAnsi" w:hint="eastAsia"/>
          <w:szCs w:val="20"/>
        </w:rPr>
        <w:t>없었던</w:t>
      </w:r>
      <w:r w:rsidR="00381B97" w:rsidRPr="00215A4C">
        <w:rPr>
          <w:rFonts w:eastAsiaTheme="minorHAnsi"/>
          <w:szCs w:val="20"/>
        </w:rPr>
        <w:t xml:space="preserve"> </w:t>
      </w:r>
      <w:r w:rsidR="00381B97" w:rsidRPr="00215A4C">
        <w:rPr>
          <w:rFonts w:eastAsiaTheme="minorHAnsi" w:hint="eastAsia"/>
          <w:szCs w:val="20"/>
        </w:rPr>
        <w:t>반면</w:t>
      </w:r>
      <w:r w:rsidR="00381B97" w:rsidRPr="00215A4C">
        <w:rPr>
          <w:rFonts w:eastAsiaTheme="minorHAnsi"/>
          <w:szCs w:val="20"/>
        </w:rPr>
        <w:t xml:space="preserve">, </w:t>
      </w:r>
      <w:r w:rsidR="00381B97" w:rsidRPr="00215A4C">
        <w:rPr>
          <w:rFonts w:eastAsiaTheme="minorHAnsi" w:hint="eastAsia"/>
          <w:szCs w:val="20"/>
        </w:rPr>
        <w:t>중추신경계</w:t>
      </w:r>
      <w:r w:rsidR="00381B97" w:rsidRPr="00215A4C">
        <w:rPr>
          <w:rFonts w:eastAsiaTheme="minorHAnsi"/>
          <w:szCs w:val="20"/>
        </w:rPr>
        <w:t xml:space="preserve"> </w:t>
      </w:r>
      <w:r w:rsidR="00381B97" w:rsidRPr="00215A4C">
        <w:rPr>
          <w:rFonts w:eastAsiaTheme="minorHAnsi" w:hint="eastAsia"/>
          <w:szCs w:val="20"/>
        </w:rPr>
        <w:t>부작용의</w:t>
      </w:r>
      <w:r w:rsidR="00381B97" w:rsidRPr="00215A4C">
        <w:rPr>
          <w:rFonts w:eastAsiaTheme="minorHAnsi"/>
          <w:szCs w:val="20"/>
        </w:rPr>
        <w:t xml:space="preserve"> </w:t>
      </w:r>
      <w:r w:rsidR="00381B97" w:rsidRPr="00215A4C">
        <w:rPr>
          <w:rFonts w:eastAsiaTheme="minorHAnsi" w:hint="eastAsia"/>
          <w:szCs w:val="20"/>
        </w:rPr>
        <w:t>빈도가</w:t>
      </w:r>
      <w:r w:rsidR="00381B97" w:rsidRPr="00215A4C">
        <w:rPr>
          <w:rFonts w:eastAsiaTheme="minorHAnsi"/>
          <w:szCs w:val="20"/>
        </w:rPr>
        <w:t xml:space="preserve"> </w:t>
      </w:r>
      <w:r w:rsidR="00381B97" w:rsidRPr="00215A4C">
        <w:rPr>
          <w:rFonts w:eastAsiaTheme="minorHAnsi" w:hint="eastAsia"/>
          <w:szCs w:val="20"/>
        </w:rPr>
        <w:t>유의하게</w:t>
      </w:r>
      <w:r w:rsidR="00381B97" w:rsidRPr="00215A4C">
        <w:rPr>
          <w:rFonts w:eastAsiaTheme="minorHAnsi"/>
          <w:szCs w:val="20"/>
        </w:rPr>
        <w:t xml:space="preserve"> </w:t>
      </w:r>
      <w:r w:rsidR="00381B97" w:rsidRPr="00215A4C">
        <w:rPr>
          <w:rFonts w:eastAsiaTheme="minorHAnsi" w:hint="eastAsia"/>
          <w:szCs w:val="20"/>
        </w:rPr>
        <w:t>적어서</w:t>
      </w:r>
      <w:r w:rsidR="00381B97" w:rsidRPr="00215A4C">
        <w:rPr>
          <w:rFonts w:eastAsiaTheme="minorHAnsi"/>
          <w:szCs w:val="20"/>
        </w:rPr>
        <w:t xml:space="preserve"> tapentadol </w:t>
      </w:r>
      <w:r w:rsidR="00381B97" w:rsidRPr="00215A4C">
        <w:rPr>
          <w:rFonts w:eastAsiaTheme="minorHAnsi" w:hint="eastAsia"/>
          <w:szCs w:val="20"/>
        </w:rPr>
        <w:t>단독요법이</w:t>
      </w:r>
      <w:r w:rsidR="00381B97" w:rsidRPr="00215A4C">
        <w:rPr>
          <w:rFonts w:eastAsiaTheme="minorHAnsi"/>
          <w:szCs w:val="20"/>
        </w:rPr>
        <w:t xml:space="preserve"> </w:t>
      </w:r>
      <w:r w:rsidR="00381B97" w:rsidRPr="00215A4C">
        <w:rPr>
          <w:rFonts w:eastAsiaTheme="minorHAnsi" w:hint="eastAsia"/>
          <w:szCs w:val="20"/>
        </w:rPr>
        <w:t>더</w:t>
      </w:r>
      <w:r w:rsidR="00381B97" w:rsidRPr="00215A4C">
        <w:rPr>
          <w:rFonts w:eastAsiaTheme="minorHAnsi"/>
          <w:szCs w:val="20"/>
        </w:rPr>
        <w:t xml:space="preserve"> </w:t>
      </w:r>
      <w:r w:rsidR="00381B97" w:rsidRPr="00215A4C">
        <w:rPr>
          <w:rFonts w:eastAsiaTheme="minorHAnsi" w:hint="eastAsia"/>
          <w:szCs w:val="20"/>
        </w:rPr>
        <w:t>유용한</w:t>
      </w:r>
      <w:r w:rsidR="00381B97" w:rsidRPr="00215A4C">
        <w:rPr>
          <w:rFonts w:eastAsiaTheme="minorHAnsi"/>
          <w:szCs w:val="20"/>
        </w:rPr>
        <w:t xml:space="preserve"> </w:t>
      </w:r>
      <w:r w:rsidR="00381B97" w:rsidRPr="00215A4C">
        <w:rPr>
          <w:rFonts w:eastAsiaTheme="minorHAnsi" w:hint="eastAsia"/>
          <w:szCs w:val="20"/>
        </w:rPr>
        <w:t>것으로</w:t>
      </w:r>
      <w:r w:rsidR="00381B97" w:rsidRPr="00215A4C">
        <w:rPr>
          <w:rFonts w:eastAsiaTheme="minorHAnsi"/>
          <w:szCs w:val="20"/>
        </w:rPr>
        <w:t xml:space="preserve"> </w:t>
      </w:r>
      <w:r w:rsidR="00381B97" w:rsidRPr="00215A4C">
        <w:rPr>
          <w:rFonts w:eastAsiaTheme="minorHAnsi" w:hint="eastAsia"/>
          <w:szCs w:val="20"/>
        </w:rPr>
        <w:t>보고하였다</w:t>
      </w:r>
      <w:r w:rsidRPr="00215A4C">
        <w:rPr>
          <w:rFonts w:eastAsiaTheme="minorHAnsi"/>
          <w:color w:val="000000" w:themeColor="text1"/>
          <w:szCs w:val="20"/>
        </w:rPr>
        <w:t>.</w:t>
      </w:r>
      <w:hyperlink w:anchor="_ENREF_36" w:tooltip="Baron, 2015 #176" w:history="1">
        <w:r w:rsidR="008B3538" w:rsidRPr="000F3174">
          <w:rPr>
            <w:rFonts w:eastAsiaTheme="minorHAnsi"/>
            <w:color w:val="000000" w:themeColor="text1"/>
            <w:szCs w:val="20"/>
          </w:rPr>
          <w:fldChar w:fldCharType="begin">
            <w:fldData xml:space="preserve">PEVuZE5vdGU+PENpdGU+PEF1dGhvcj5CYXJvbjwvQXV0aG9yPjxZZWFyPjIwMTU8L1llYXI+PFJl
Y051bT4xNzY8L1JlY051bT48RGlzcGxheVRleHQ+PHN0eWxlIGZhY2U9InN1cGVyc2NyaXB0Ij4z
Njwvc3R5bGU+PC9EaXNwbGF5VGV4dD48cmVjb3JkPjxyZWMtbnVtYmVyPjE3NjwvcmVjLW51bWJl
cj48Zm9yZWlnbi1rZXlzPjxrZXkgYXBwPSJFTiIgZGItaWQ9ImZkMmE5ejBmM2VlcDBkZXg1enF2
ejllMnpzYWU5cmY1ZnBmZSI+MTc2PC9rZXk+PC9mb3JlaWduLWtleXM+PHJlZi10eXBlIG5hbWU9
IkpvdXJuYWwgQXJ0aWNsZSI+MTc8L3JlZi10eXBlPjxjb250cmlidXRvcnM+PGF1dGhvcnM+PGF1
dGhvcj5CYXJvbiwgUi48L2F1dGhvcj48YXV0aG9yPk1hcnRpbi1Nb2xhLCBFLjwvYXV0aG9yPjxh
dXRob3I+TXVsbGVyLCBNLjwvYXV0aG9yPjxhdXRob3I+RHVib2lzLCBDLjwvYXV0aG9yPjxhdXRo
b3I+RmFsa2UsIEQuPC9hdXRob3I+PGF1dGhvcj5TdGVpZ2Vyd2FsZCwgSS48L2F1dGhvcj48L2F1
dGhvcnM+PC9jb250cmlidXRvcnM+PGF1dGgtYWRkcmVzcz5EaXZpc2lvbiBvZiBOZXVyb2xvZ2lj
YWwgUGFpbiBSZXNlYXJjaCBhbmQgVGhlcmFweSwgRGVwYXJ0bWVudCBvZiBOZXVyb2xvZ3ksIFVu
aXZlcnNpdHkgSG9zcGl0YWwsIFNjaGxlc3dpZy1Ib2xzdGVpbiBDYW1wdXMgS2llbCwgS2llbCwg
R2VybWFueS4mI3hEO0RlcGFydG1lbnQgb2YgUmhldW1hdG9sb2d5LCBVbml2ZXJzaXR5IEhvc3Bp
dGFsIExhIFBheiwgQXV0b25vbW91cyBVbml2ZXJzaXR5IG9mIE1hZHJpZCwgTWFkcmlkLCBTcGFp
bi4mI3hEO01lZGljYWwgQWZmYWlycyBFdXJvcGUgJmFtcDsgQXVzdHJhbGlhLCBHcnVuZW50aGFs
IEdtYkgsIEFhY2hlbiwgR2VybWFueS4mI3hEO0dsb2JhbCBCaW9tZXRyaWNzIGluIEdydW5lbnRo
YWwgSW5ub3ZhdGlvbiwgR3J1bmVudGhhbCBHbWJILCBBYWNoZW4sIEdlcm1hbnkuPC9hdXRoLWFk
ZHJlc3M+PHRpdGxlcz48dGl0bGU+RWZmZWN0aXZlbmVzcyBhbmQgU2FmZXR5IG9mIFRhcGVudGFk
b2wgUHJvbG9uZ2VkIFJlbGVhc2UgKFBSKSBWZXJzdXMgYSBDb21iaW5hdGlvbiBvZiBUYXBlbnRh
ZG9sIFBSIGFuZCBQcmVnYWJhbGluIGZvciB0aGUgTWFuYWdlbWVudCBvZiBTZXZlcmUsIENocm9u
aWMgTG93IEJhY2sgUGFpbiBXaXRoIGEgTmV1cm9wYXRoaWMgQ29tcG9uZW50OiBBIFJhbmRvbWl6
ZWQsIERvdWJsZS1ibGluZCwgUGhhc2UgM2IgU3R1ZHk8L3RpdGxlPjxzZWNvbmRhcnktdGl0bGU+
UGFpbiBQcmFjdDwvc2Vjb25kYXJ5LXRpdGxlPjxhbHQtdGl0bGU+UGFpbiBwcmFjdGljZSA6IHRo
ZSBvZmZpY2lhbCBqb3VybmFsIG9mIFdvcmxkIEluc3RpdHV0ZSBvZiBQYWluPC9hbHQtdGl0bGU+
PC90aXRsZXM+PHBlcmlvZGljYWw+PGZ1bGwtdGl0bGU+UGFpbiBQcmFjdDwvZnVsbC10aXRsZT48
YWJici0xPlBhaW4gcHJhY3RpY2UgOiB0aGUgb2ZmaWNpYWwgam91cm5hbCBvZiBXb3JsZCBJbnN0
aXR1dGUgb2YgUGFpbjwvYWJici0xPjwvcGVyaW9kaWNhbD48YWx0LXBlcmlvZGljYWw+PGZ1bGwt
dGl0bGU+UGFpbiBQcmFjdDwvZnVsbC10aXRsZT48YWJici0xPlBhaW4gcHJhY3RpY2UgOiB0aGUg
b2ZmaWNpYWwgam91cm5hbCBvZiBXb3JsZCBJbnN0aXR1dGUgb2YgUGFpbjwvYWJici0xPjwvYWx0
LXBlcmlvZGljYWw+PHBhZ2VzPjQ1NS03MDwvcGFnZXM+PHZvbHVtZT4xNTwvdm9sdW1lPjxudW1i
ZXI+NTwvbnVtYmVyPjxlZGl0aW9uPjIwMTQvMDQvMTg8L2VkaXRpb24+PGtleXdvcmRzPjxrZXl3
b3JkPkFkdWx0PC9rZXl3b3JkPjxrZXl3b3JkPkFnZWQ8L2tleXdvcmQ+PGtleXdvcmQ+QW5hbGdl
c2ljcy9hZG1pbmlzdHJhdGlvbiAmYW1wOyBkb3NhZ2U8L2tleXdvcmQ+PGtleXdvcmQ+Q2hyb25p
YyBQYWluL2RpYWdub3Npcy9kcnVnIHRoZXJhcHk8L2tleXdvcmQ+PGtleXdvcmQ+RGVsYXllZC1B
Y3Rpb24gUHJlcGFyYXRpb25zL2FkbWluaXN0cmF0aW9uICZhbXA7IGRvc2FnZTwva2V5d29yZD48
a2V5d29yZD5Eb3VibGUtQmxpbmQgTWV0aG9kPC9rZXl3b3JkPjxrZXl3b3JkPkRydWcgVGhlcmFw
eSwgQ29tYmluYXRpb248L2tleXdvcmQ+PGtleXdvcmQ+RmVtYWxlPC9rZXl3b3JkPjxrZXl3b3Jk
Pkh1bWFuczwva2V5d29yZD48a2V5d29yZD5JbnRlcm5hdGlvbmFsaXR5PC9rZXl3b3JkPjxrZXl3
b3JkPkxvdyBCYWNrIFBhaW4vZGlhZ25vc2lzLyBkcnVnIHRoZXJhcHk8L2tleXdvcmQ+PGtleXdv
cmQ+TWFsZTwva2V5d29yZD48a2V5d29yZD5NaWRkbGUgQWdlZDwva2V5d29yZD48a2V5d29yZD5O
ZXVyYWxnaWEvZGlhZ25vc2lzLyBkcnVnIHRoZXJhcHk8L2tleXdvcmQ+PGtleXdvcmQ+UGFpbiBN
YW5hZ2VtZW50LyBtZXRob2RzPC9rZXl3b3JkPjxrZXl3b3JkPlBoZW5vbHMvIGFkbWluaXN0cmF0
aW9uICZhbXA7IGRvc2FnZTwva2V5d29yZD48a2V5d29yZD5QcmVnYWJhbGluLyBhZG1pbmlzdHJh
dGlvbiAmYW1wOyBkb3NhZ2U8L2tleXdvcmQ+PGtleXdvcmQ+U2V2ZXJpdHkgb2YgSWxsbmVzcyBJ
bmRleDwva2V5d29yZD48a2V5d29yZD5UcmVhdG1lbnQgT3V0Y29tZTwva2V5d29yZD48L2tleXdv
cmRzPjxkYXRlcz48eWVhcj4yMDE1PC95ZWFyPjxwdWItZGF0ZXM+PGRhdGU+SnVuPC9kYXRlPjwv
cHViLWRhdGVzPjwvZGF0ZXM+PGlzYm4+MTUzMy0yNTAwIChFbGVjdHJvbmljKSYjeEQ7MTUzMC03
MDg1IChMaW5raW5nKTwvaXNibj48YWNjZXNzaW9uLW51bT4yNDczODYwOTwvYWNjZXNzaW9uLW51
bT48dXJscz48L3VybHM+PGVsZWN0cm9uaWMtcmVzb3VyY2UtbnVtPjEwLjExMTEvcGFwci4xMjIw
MDwvZWxlY3Ryb25pYy1yZXNvdXJjZS1udW0+PHJlbW90ZS1kYXRhYmFzZS1wcm92aWRlcj5OTE08
L3JlbW90ZS1kYXRhYmFzZS1wcm92aWRlcj48bGFuZ3VhZ2U+ZW5nPC9sYW5ndWFnZT48L3JlY29y
ZD48L0NpdGU+PC9FbmROb3RlPn==
</w:fldData>
          </w:fldChar>
        </w:r>
        <w:r w:rsidR="008B3538">
          <w:rPr>
            <w:rFonts w:eastAsiaTheme="minorHAnsi"/>
            <w:color w:val="000000" w:themeColor="text1"/>
            <w:szCs w:val="20"/>
          </w:rPr>
          <w:instrText xml:space="preserve"> ADDIN EN.CITE </w:instrText>
        </w:r>
        <w:r w:rsidR="008B3538">
          <w:rPr>
            <w:rFonts w:eastAsiaTheme="minorHAnsi"/>
            <w:color w:val="000000" w:themeColor="text1"/>
            <w:szCs w:val="20"/>
          </w:rPr>
          <w:fldChar w:fldCharType="begin">
            <w:fldData xml:space="preserve">PEVuZE5vdGU+PENpdGU+PEF1dGhvcj5CYXJvbjwvQXV0aG9yPjxZZWFyPjIwMTU8L1llYXI+PFJl
Y051bT4xNzY8L1JlY051bT48RGlzcGxheVRleHQ+PHN0eWxlIGZhY2U9InN1cGVyc2NyaXB0Ij4z
Njwvc3R5bGU+PC9EaXNwbGF5VGV4dD48cmVjb3JkPjxyZWMtbnVtYmVyPjE3NjwvcmVjLW51bWJl
cj48Zm9yZWlnbi1rZXlzPjxrZXkgYXBwPSJFTiIgZGItaWQ9ImZkMmE5ejBmM2VlcDBkZXg1enF2
ejllMnpzYWU5cmY1ZnBmZSI+MTc2PC9rZXk+PC9mb3JlaWduLWtleXM+PHJlZi10eXBlIG5hbWU9
IkpvdXJuYWwgQXJ0aWNsZSI+MTc8L3JlZi10eXBlPjxjb250cmlidXRvcnM+PGF1dGhvcnM+PGF1
dGhvcj5CYXJvbiwgUi48L2F1dGhvcj48YXV0aG9yPk1hcnRpbi1Nb2xhLCBFLjwvYXV0aG9yPjxh
dXRob3I+TXVsbGVyLCBNLjwvYXV0aG9yPjxhdXRob3I+RHVib2lzLCBDLjwvYXV0aG9yPjxhdXRo
b3I+RmFsa2UsIEQuPC9hdXRob3I+PGF1dGhvcj5TdGVpZ2Vyd2FsZCwgSS48L2F1dGhvcj48L2F1
dGhvcnM+PC9jb250cmlidXRvcnM+PGF1dGgtYWRkcmVzcz5EaXZpc2lvbiBvZiBOZXVyb2xvZ2lj
YWwgUGFpbiBSZXNlYXJjaCBhbmQgVGhlcmFweSwgRGVwYXJ0bWVudCBvZiBOZXVyb2xvZ3ksIFVu
aXZlcnNpdHkgSG9zcGl0YWwsIFNjaGxlc3dpZy1Ib2xzdGVpbiBDYW1wdXMgS2llbCwgS2llbCwg
R2VybWFueS4mI3hEO0RlcGFydG1lbnQgb2YgUmhldW1hdG9sb2d5LCBVbml2ZXJzaXR5IEhvc3Bp
dGFsIExhIFBheiwgQXV0b25vbW91cyBVbml2ZXJzaXR5IG9mIE1hZHJpZCwgTWFkcmlkLCBTcGFp
bi4mI3hEO01lZGljYWwgQWZmYWlycyBFdXJvcGUgJmFtcDsgQXVzdHJhbGlhLCBHcnVuZW50aGFs
IEdtYkgsIEFhY2hlbiwgR2VybWFueS4mI3hEO0dsb2JhbCBCaW9tZXRyaWNzIGluIEdydW5lbnRo
YWwgSW5ub3ZhdGlvbiwgR3J1bmVudGhhbCBHbWJILCBBYWNoZW4sIEdlcm1hbnkuPC9hdXRoLWFk
ZHJlc3M+PHRpdGxlcz48dGl0bGU+RWZmZWN0aXZlbmVzcyBhbmQgU2FmZXR5IG9mIFRhcGVudGFk
b2wgUHJvbG9uZ2VkIFJlbGVhc2UgKFBSKSBWZXJzdXMgYSBDb21iaW5hdGlvbiBvZiBUYXBlbnRh
ZG9sIFBSIGFuZCBQcmVnYWJhbGluIGZvciB0aGUgTWFuYWdlbWVudCBvZiBTZXZlcmUsIENocm9u
aWMgTG93IEJhY2sgUGFpbiBXaXRoIGEgTmV1cm9wYXRoaWMgQ29tcG9uZW50OiBBIFJhbmRvbWl6
ZWQsIERvdWJsZS1ibGluZCwgUGhhc2UgM2IgU3R1ZHk8L3RpdGxlPjxzZWNvbmRhcnktdGl0bGU+
UGFpbiBQcmFjdDwvc2Vjb25kYXJ5LXRpdGxlPjxhbHQtdGl0bGU+UGFpbiBwcmFjdGljZSA6IHRo
ZSBvZmZpY2lhbCBqb3VybmFsIG9mIFdvcmxkIEluc3RpdHV0ZSBvZiBQYWluPC9hbHQtdGl0bGU+
PC90aXRsZXM+PHBlcmlvZGljYWw+PGZ1bGwtdGl0bGU+UGFpbiBQcmFjdDwvZnVsbC10aXRsZT48
YWJici0xPlBhaW4gcHJhY3RpY2UgOiB0aGUgb2ZmaWNpYWwgam91cm5hbCBvZiBXb3JsZCBJbnN0
aXR1dGUgb2YgUGFpbjwvYWJici0xPjwvcGVyaW9kaWNhbD48YWx0LXBlcmlvZGljYWw+PGZ1bGwt
dGl0bGU+UGFpbiBQcmFjdDwvZnVsbC10aXRsZT48YWJici0xPlBhaW4gcHJhY3RpY2UgOiB0aGUg
b2ZmaWNpYWwgam91cm5hbCBvZiBXb3JsZCBJbnN0aXR1dGUgb2YgUGFpbjwvYWJici0xPjwvYWx0
LXBlcmlvZGljYWw+PHBhZ2VzPjQ1NS03MDwvcGFnZXM+PHZvbHVtZT4xNTwvdm9sdW1lPjxudW1i
ZXI+NTwvbnVtYmVyPjxlZGl0aW9uPjIwMTQvMDQvMTg8L2VkaXRpb24+PGtleXdvcmRzPjxrZXl3
b3JkPkFkdWx0PC9rZXl3b3JkPjxrZXl3b3JkPkFnZWQ8L2tleXdvcmQ+PGtleXdvcmQ+QW5hbGdl
c2ljcy9hZG1pbmlzdHJhdGlvbiAmYW1wOyBkb3NhZ2U8L2tleXdvcmQ+PGtleXdvcmQ+Q2hyb25p
YyBQYWluL2RpYWdub3Npcy9kcnVnIHRoZXJhcHk8L2tleXdvcmQ+PGtleXdvcmQ+RGVsYXllZC1B
Y3Rpb24gUHJlcGFyYXRpb25zL2FkbWluaXN0cmF0aW9uICZhbXA7IGRvc2FnZTwva2V5d29yZD48
a2V5d29yZD5Eb3VibGUtQmxpbmQgTWV0aG9kPC9rZXl3b3JkPjxrZXl3b3JkPkRydWcgVGhlcmFw
eSwgQ29tYmluYXRpb248L2tleXdvcmQ+PGtleXdvcmQ+RmVtYWxlPC9rZXl3b3JkPjxrZXl3b3Jk
Pkh1bWFuczwva2V5d29yZD48a2V5d29yZD5JbnRlcm5hdGlvbmFsaXR5PC9rZXl3b3JkPjxrZXl3
b3JkPkxvdyBCYWNrIFBhaW4vZGlhZ25vc2lzLyBkcnVnIHRoZXJhcHk8L2tleXdvcmQ+PGtleXdv
cmQ+TWFsZTwva2V5d29yZD48a2V5d29yZD5NaWRkbGUgQWdlZDwva2V5d29yZD48a2V5d29yZD5O
ZXVyYWxnaWEvZGlhZ25vc2lzLyBkcnVnIHRoZXJhcHk8L2tleXdvcmQ+PGtleXdvcmQ+UGFpbiBN
YW5hZ2VtZW50LyBtZXRob2RzPC9rZXl3b3JkPjxrZXl3b3JkPlBoZW5vbHMvIGFkbWluaXN0cmF0
aW9uICZhbXA7IGRvc2FnZTwva2V5d29yZD48a2V5d29yZD5QcmVnYWJhbGluLyBhZG1pbmlzdHJh
dGlvbiAmYW1wOyBkb3NhZ2U8L2tleXdvcmQ+PGtleXdvcmQ+U2V2ZXJpdHkgb2YgSWxsbmVzcyBJ
bmRleDwva2V5d29yZD48a2V5d29yZD5UcmVhdG1lbnQgT3V0Y29tZTwva2V5d29yZD48L2tleXdv
cmRzPjxkYXRlcz48eWVhcj4yMDE1PC95ZWFyPjxwdWItZGF0ZXM+PGRhdGU+SnVuPC9kYXRlPjwv
cHViLWRhdGVzPjwvZGF0ZXM+PGlzYm4+MTUzMy0yNTAwIChFbGVjdHJvbmljKSYjeEQ7MTUzMC03
MDg1IChMaW5raW5nKTwvaXNibj48YWNjZXNzaW9uLW51bT4yNDczODYwOTwvYWNjZXNzaW9uLW51
bT48dXJscz48L3VybHM+PGVsZWN0cm9uaWMtcmVzb3VyY2UtbnVtPjEwLjExMTEvcGFwci4xMjIw
MDwvZWxlY3Ryb25pYy1yZXNvdXJjZS1udW0+PHJlbW90ZS1kYXRhYmFzZS1wcm92aWRlcj5OTE08
L3JlbW90ZS1kYXRhYmFzZS1wcm92aWRlcj48bGFuZ3VhZ2U+ZW5nPC9sYW5ndWFnZT48L3JlY29y
ZD48L0NpdGU+PC9FbmROb3RlPn==
</w:fldData>
          </w:fldChar>
        </w:r>
        <w:r w:rsidR="008B3538">
          <w:rPr>
            <w:rFonts w:eastAsiaTheme="minorHAnsi"/>
            <w:color w:val="000000" w:themeColor="text1"/>
            <w:szCs w:val="20"/>
          </w:rPr>
          <w:instrText xml:space="preserve"> ADDIN EN.CITE.DATA </w:instrText>
        </w:r>
        <w:r w:rsidR="008B3538">
          <w:rPr>
            <w:rFonts w:eastAsiaTheme="minorHAnsi"/>
            <w:color w:val="000000" w:themeColor="text1"/>
            <w:szCs w:val="20"/>
          </w:rPr>
        </w:r>
        <w:r w:rsidR="008B3538">
          <w:rPr>
            <w:rFonts w:eastAsiaTheme="minorHAnsi"/>
            <w:color w:val="000000" w:themeColor="text1"/>
            <w:szCs w:val="20"/>
          </w:rPr>
          <w:fldChar w:fldCharType="end"/>
        </w:r>
        <w:r w:rsidR="008B3538" w:rsidRPr="000F3174">
          <w:rPr>
            <w:rFonts w:eastAsiaTheme="minorHAnsi"/>
            <w:color w:val="000000" w:themeColor="text1"/>
            <w:szCs w:val="20"/>
          </w:rPr>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36</w:t>
        </w:r>
        <w:r w:rsidR="008B3538" w:rsidRPr="000F3174">
          <w:rPr>
            <w:rFonts w:eastAsiaTheme="minorHAnsi"/>
            <w:color w:val="000000" w:themeColor="text1"/>
            <w:szCs w:val="20"/>
          </w:rPr>
          <w:fldChar w:fldCharType="end"/>
        </w:r>
      </w:hyperlink>
      <w:hyperlink w:anchor="_ENREF_29" w:tooltip="Baron, 2015 #21476" w:history="1"/>
      <w:r w:rsidRPr="00215A4C">
        <w:rPr>
          <w:rFonts w:eastAsiaTheme="minorHAnsi"/>
          <w:color w:val="000000" w:themeColor="text1"/>
          <w:szCs w:val="20"/>
        </w:rPr>
        <w:t xml:space="preserve"> </w:t>
      </w:r>
      <w:r w:rsidR="00381B97" w:rsidRPr="00215A4C">
        <w:rPr>
          <w:rFonts w:eastAsiaTheme="minorHAnsi" w:hint="eastAsia"/>
          <w:color w:val="000000" w:themeColor="text1"/>
          <w:szCs w:val="20"/>
        </w:rPr>
        <w:t>또</w:t>
      </w:r>
      <w:r w:rsidR="00381B97" w:rsidRPr="00215A4C">
        <w:rPr>
          <w:rFonts w:eastAsiaTheme="minorHAnsi"/>
          <w:color w:val="000000" w:themeColor="text1"/>
          <w:szCs w:val="20"/>
        </w:rPr>
        <w:t xml:space="preserve"> </w:t>
      </w:r>
      <w:r w:rsidR="00381B97" w:rsidRPr="00215A4C">
        <w:rPr>
          <w:rFonts w:eastAsiaTheme="minorHAnsi" w:hint="eastAsia"/>
          <w:color w:val="000000" w:themeColor="text1"/>
          <w:szCs w:val="20"/>
        </w:rPr>
        <w:t>다른</w:t>
      </w:r>
      <w:r w:rsidRPr="00215A4C">
        <w:rPr>
          <w:rFonts w:eastAsiaTheme="minorHAnsi"/>
          <w:color w:val="000000" w:themeColor="text1"/>
          <w:szCs w:val="20"/>
        </w:rPr>
        <w:t xml:space="preserve"> </w:t>
      </w:r>
      <w:r w:rsidR="00381B97" w:rsidRPr="00215A4C">
        <w:rPr>
          <w:rFonts w:eastAsiaTheme="minorHAnsi"/>
          <w:color w:val="000000" w:themeColor="text1"/>
          <w:szCs w:val="20"/>
        </w:rPr>
        <w:t>Baron</w:t>
      </w:r>
      <w:r w:rsidRPr="00215A4C">
        <w:rPr>
          <w:rFonts w:eastAsiaTheme="minorHAnsi"/>
          <w:color w:val="000000" w:themeColor="text1"/>
          <w:szCs w:val="20"/>
        </w:rPr>
        <w:t xml:space="preserve"> 등</w:t>
      </w:r>
      <w:r w:rsidR="00381B97" w:rsidRPr="00215A4C">
        <w:rPr>
          <w:rFonts w:eastAsiaTheme="minorHAnsi" w:hint="eastAsia"/>
          <w:color w:val="000000" w:themeColor="text1"/>
          <w:szCs w:val="20"/>
        </w:rPr>
        <w:t>의</w:t>
      </w:r>
      <w:r w:rsidR="00381B97" w:rsidRPr="00215A4C">
        <w:rPr>
          <w:rFonts w:eastAsiaTheme="minorHAnsi"/>
          <w:color w:val="000000" w:themeColor="text1"/>
          <w:szCs w:val="20"/>
        </w:rPr>
        <w:t xml:space="preserve"> pregabaline과 위약을 비교한 연구에서는 </w:t>
      </w:r>
      <w:r w:rsidRPr="00215A4C">
        <w:rPr>
          <w:rFonts w:eastAsiaTheme="minorHAnsi" w:hint="eastAsia"/>
          <w:color w:val="000000" w:themeColor="text1"/>
          <w:szCs w:val="20"/>
        </w:rPr>
        <w:t>단일맹검실험에서는</w:t>
      </w:r>
      <w:r w:rsidRPr="00215A4C">
        <w:rPr>
          <w:rFonts w:eastAsiaTheme="minorHAnsi"/>
          <w:color w:val="000000" w:themeColor="text1"/>
          <w:szCs w:val="20"/>
        </w:rPr>
        <w:t xml:space="preserve"> </w:t>
      </w:r>
      <w:r w:rsidRPr="00215A4C">
        <w:rPr>
          <w:rFonts w:eastAsiaTheme="minorHAnsi" w:hint="eastAsia"/>
          <w:color w:val="000000" w:themeColor="text1"/>
          <w:szCs w:val="20"/>
        </w:rPr>
        <w:t>연구대상자의</w:t>
      </w:r>
      <w:r w:rsidRPr="00215A4C">
        <w:rPr>
          <w:rFonts w:eastAsiaTheme="minorHAnsi"/>
          <w:color w:val="000000" w:themeColor="text1"/>
          <w:szCs w:val="20"/>
        </w:rPr>
        <w:t xml:space="preserve"> 58%에서 30%이상</w:t>
      </w:r>
      <w:r w:rsidR="00381B97" w:rsidRPr="00215A4C">
        <w:rPr>
          <w:rFonts w:eastAsiaTheme="minorHAnsi" w:hint="eastAsia"/>
          <w:color w:val="000000" w:themeColor="text1"/>
          <w:szCs w:val="20"/>
        </w:rPr>
        <w:t>의</w:t>
      </w:r>
      <w:r w:rsidR="00381B97" w:rsidRPr="00215A4C">
        <w:rPr>
          <w:rFonts w:eastAsiaTheme="minorHAnsi"/>
          <w:color w:val="000000" w:themeColor="text1"/>
          <w:szCs w:val="20"/>
        </w:rPr>
        <w:t xml:space="preserve"> </w:t>
      </w:r>
      <w:r w:rsidRPr="00215A4C">
        <w:rPr>
          <w:rFonts w:eastAsiaTheme="minorHAnsi" w:hint="eastAsia"/>
          <w:color w:val="000000" w:themeColor="text1"/>
          <w:szCs w:val="20"/>
        </w:rPr>
        <w:t>통증</w:t>
      </w:r>
      <w:r w:rsidR="00381B97" w:rsidRPr="00215A4C">
        <w:rPr>
          <w:rFonts w:eastAsiaTheme="minorHAnsi" w:hint="eastAsia"/>
          <w:color w:val="000000" w:themeColor="text1"/>
          <w:szCs w:val="20"/>
        </w:rPr>
        <w:t>경감효과가</w:t>
      </w:r>
      <w:r w:rsidR="00381B97" w:rsidRPr="00215A4C">
        <w:rPr>
          <w:rFonts w:eastAsiaTheme="minorHAnsi"/>
          <w:color w:val="000000" w:themeColor="text1"/>
          <w:szCs w:val="20"/>
        </w:rPr>
        <w:t xml:space="preserve"> </w:t>
      </w:r>
      <w:r w:rsidR="00381B97" w:rsidRPr="00215A4C">
        <w:rPr>
          <w:rFonts w:eastAsiaTheme="minorHAnsi" w:hint="eastAsia"/>
          <w:color w:val="000000" w:themeColor="text1"/>
          <w:szCs w:val="20"/>
        </w:rPr>
        <w:t>관찰되었으나</w:t>
      </w:r>
      <w:r w:rsidRPr="00215A4C">
        <w:rPr>
          <w:rFonts w:eastAsiaTheme="minorHAnsi"/>
          <w:color w:val="000000" w:themeColor="text1"/>
          <w:szCs w:val="20"/>
        </w:rPr>
        <w:t xml:space="preserve"> 위약군을 포함시킨 이중맹검연구에서는 위약</w:t>
      </w:r>
      <w:r w:rsidR="00381B97" w:rsidRPr="00215A4C">
        <w:rPr>
          <w:rFonts w:eastAsiaTheme="minorHAnsi" w:hint="eastAsia"/>
          <w:color w:val="000000" w:themeColor="text1"/>
          <w:szCs w:val="20"/>
        </w:rPr>
        <w:t>군</w:t>
      </w:r>
      <w:r w:rsidRPr="00215A4C">
        <w:rPr>
          <w:rFonts w:eastAsiaTheme="minorHAnsi" w:hint="eastAsia"/>
          <w:color w:val="000000" w:themeColor="text1"/>
          <w:szCs w:val="20"/>
        </w:rPr>
        <w:t>과</w:t>
      </w:r>
      <w:r w:rsidRPr="00215A4C">
        <w:rPr>
          <w:rFonts w:eastAsiaTheme="minorHAnsi"/>
          <w:color w:val="000000" w:themeColor="text1"/>
          <w:szCs w:val="20"/>
        </w:rPr>
        <w:t xml:space="preserve"> </w:t>
      </w:r>
      <w:r w:rsidRPr="00215A4C">
        <w:rPr>
          <w:rFonts w:eastAsiaTheme="minorHAnsi" w:hint="eastAsia"/>
          <w:color w:val="000000" w:themeColor="text1"/>
          <w:szCs w:val="20"/>
        </w:rPr>
        <w:t>통계적으로</w:t>
      </w:r>
      <w:r w:rsidRPr="00215A4C">
        <w:rPr>
          <w:rFonts w:eastAsiaTheme="minorHAnsi"/>
          <w:color w:val="000000" w:themeColor="text1"/>
          <w:szCs w:val="20"/>
        </w:rPr>
        <w:t xml:space="preserve"> </w:t>
      </w:r>
      <w:r w:rsidRPr="00215A4C">
        <w:rPr>
          <w:rFonts w:eastAsiaTheme="minorHAnsi" w:hint="eastAsia"/>
          <w:color w:val="000000" w:themeColor="text1"/>
          <w:szCs w:val="20"/>
        </w:rPr>
        <w:t>유의한</w:t>
      </w:r>
      <w:r w:rsidRPr="00215A4C">
        <w:rPr>
          <w:rFonts w:eastAsiaTheme="minorHAnsi"/>
          <w:color w:val="000000" w:themeColor="text1"/>
          <w:szCs w:val="20"/>
        </w:rPr>
        <w:t xml:space="preserve"> </w:t>
      </w:r>
      <w:r w:rsidRPr="00215A4C">
        <w:rPr>
          <w:rFonts w:eastAsiaTheme="minorHAnsi" w:hint="eastAsia"/>
          <w:color w:val="000000" w:themeColor="text1"/>
          <w:szCs w:val="20"/>
        </w:rPr>
        <w:t>차이를</w:t>
      </w:r>
      <w:r w:rsidRPr="00215A4C">
        <w:rPr>
          <w:rFonts w:eastAsiaTheme="minorHAnsi"/>
          <w:color w:val="000000" w:themeColor="text1"/>
          <w:szCs w:val="20"/>
        </w:rPr>
        <w:t xml:space="preserve"> </w:t>
      </w:r>
      <w:r w:rsidRPr="00215A4C">
        <w:rPr>
          <w:rFonts w:eastAsiaTheme="minorHAnsi" w:hint="eastAsia"/>
          <w:color w:val="000000" w:themeColor="text1"/>
          <w:szCs w:val="20"/>
        </w:rPr>
        <w:t>보이지</w:t>
      </w:r>
      <w:r w:rsidRPr="00215A4C">
        <w:rPr>
          <w:rFonts w:eastAsiaTheme="minorHAnsi"/>
          <w:color w:val="000000" w:themeColor="text1"/>
          <w:szCs w:val="20"/>
        </w:rPr>
        <w:t xml:space="preserve"> </w:t>
      </w:r>
      <w:r w:rsidRPr="00215A4C">
        <w:rPr>
          <w:rFonts w:eastAsiaTheme="minorHAnsi" w:hint="eastAsia"/>
          <w:color w:val="000000" w:themeColor="text1"/>
          <w:szCs w:val="20"/>
        </w:rPr>
        <w:t>않았다</w:t>
      </w:r>
      <w:r w:rsidRPr="00215A4C">
        <w:rPr>
          <w:rFonts w:eastAsiaTheme="minorHAnsi"/>
          <w:color w:val="000000" w:themeColor="text1"/>
          <w:szCs w:val="20"/>
        </w:rPr>
        <w:t>.</w:t>
      </w:r>
      <w:hyperlink w:anchor="_ENREF_40" w:tooltip="Baron, 2010 #173" w:history="1">
        <w:r w:rsidR="008B3538" w:rsidRPr="000F3174">
          <w:rPr>
            <w:rFonts w:eastAsiaTheme="minorHAnsi"/>
            <w:color w:val="000000" w:themeColor="text1"/>
            <w:szCs w:val="20"/>
          </w:rPr>
          <w:fldChar w:fldCharType="begin">
            <w:fldData xml:space="preserve">PEVuZE5vdGU+PENpdGU+PEF1dGhvcj5CYXJvbjwvQXV0aG9yPjxZZWFyPjIwMTA8L1llYXI+PFJl
Y051bT4xNzM8L1JlY051bT48RGlzcGxheVRleHQ+PHN0eWxlIGZhY2U9InN1cGVyc2NyaXB0Ij40
MDwvc3R5bGU+PC9EaXNwbGF5VGV4dD48cmVjb3JkPjxyZWMtbnVtYmVyPjE3MzwvcmVjLW51bWJl
cj48Zm9yZWlnbi1rZXlzPjxrZXkgYXBwPSJFTiIgZGItaWQ9ImZkMmE5ejBmM2VlcDBkZXg1enF2
ejllMnpzYWU5cmY1ZnBmZSI+MTczPC9rZXk+PC9mb3JlaWduLWtleXM+PHJlZi10eXBlIG5hbWU9
IkpvdXJuYWwgQXJ0aWNsZSI+MTc8L3JlZi10eXBlPjxjb250cmlidXRvcnM+PGF1dGhvcnM+PGF1
dGhvcj5CYXJvbiwgUi48L2F1dGhvcj48YXV0aG9yPkZyZXluaGFnZW4sIFIuPC9hdXRob3I+PGF1
dGhvcj5Ub2xsZSwgVC4gUi48L2F1dGhvcj48YXV0aG9yPkNsb3V0aWVyLCBDLjwvYXV0aG9yPjxh
dXRob3I+TGVvbiwgVC48L2F1dGhvcj48YXV0aG9yPk11cnBoeSwgVC4gSy48L2F1dGhvcj48YXV0
aG9yPlBoaWxsaXBzLCBLLjwvYXV0aG9yPjwvYXV0aG9ycz48L2NvbnRyaWJ1dG9ycz48YXV0aC1h
ZGRyZXNzPkRpdmlzaW9uIG9mIE5ldXJvbG9naWNhbCBQYWluIFJlc2VhcmNoIGFuZCBUaGVyYXB5
LCBEZXBhcnRtZW50IG9mIE5ldXJvbG9neSwgQ2hyaXN0aWFuLUFsYnJlY2h0cyBVbml2ZXJzaXR5
LCBLaWVsLCBHZXJtYW55LiByLmJhcm9uQG5ldXJvbG9naWUudW5pLWtpZWwuZGU8L2F1dGgtYWRk
cmVzcz48dGl0bGVzPjx0aXRsZT5UaGUgZWZmaWNhY3kgYW5kIHNhZmV0eSBvZiBwcmVnYWJhbGlu
IGluIHRoZSB0cmVhdG1lbnQgb2YgbmV1cm9wYXRoaWMgcGFpbiBhc3NvY2lhdGVkIHdpdGggY2hy
b25pYyBsdW1ib3NhY3JhbCByYWRpY3Vsb3BhdGh5PC90aXRsZT48c2Vjb25kYXJ5LXRpdGxlPlBh
aW48L3NlY29uZGFyeS10aXRsZT48YWx0LXRpdGxlPlBhaW48L2FsdC10aXRsZT48L3RpdGxlcz48
cGVyaW9kaWNhbD48ZnVsbC10aXRsZT5QYWluPC9mdWxsLXRpdGxlPjwvcGVyaW9kaWNhbD48YWx0
LXBlcmlvZGljYWw+PGZ1bGwtdGl0bGU+UGFpbjwvZnVsbC10aXRsZT48L2FsdC1wZXJpb2RpY2Fs
PjxwYWdlcz40MjAtNzwvcGFnZXM+PHZvbHVtZT4xNTA8L3ZvbHVtZT48bnVtYmVyPjM8L251bWJl
cj48ZWRpdGlvbj4yMDEwLzA1LzI1PC9lZGl0aW9uPjxrZXl3b3Jkcz48a2V5d29yZD5BZHVsdDwv
a2V5d29yZD48a2V5d29yZD5BZ2VkPC9rZXl3b3JkPjxrZXl3b3JkPkFuYWxnZXNpY3MvIHRoZXJh
cGV1dGljIHVzZTwva2V5d29yZD48a2V5d29yZD5Eb3NlLVJlc3BvbnNlIFJlbGF0aW9uc2hpcCwg
RHJ1Zzwva2V5d29yZD48a2V5d29yZD5Eb3VibGUtQmxpbmQgTWV0aG9kPC9rZXl3b3JkPjxrZXl3
b3JkPkRydWcgRXZhbHVhdGlvbjwva2V5d29yZD48a2V5d29yZD5GZW1hbGU8L2tleXdvcmQ+PGtl
eXdvcmQ+Rm9sbG93LVVwIFN0dWRpZXM8L2tleXdvcmQ+PGtleXdvcmQ+SHVtYW5zPC9rZXl3b3Jk
PjxrZXl3b3JkPkthcGxhbi1NZWllciBFc3RpbWF0ZTwva2V5d29yZD48a2V5d29yZD5MdW1ib3Nh
Y3JhbCBSZWdpb248L2tleXdvcmQ+PGtleXdvcmQ+TWFsZTwva2V5d29yZD48a2V5d29yZD5NaWRk
bGUgQWdlZDwva2V5d29yZD48a2V5d29yZD5OZXVyYWxnaWEvIGRydWcgdGhlcmFweS9wYXRob2xv
Z3k8L2tleXdvcmQ+PGtleXdvcmQ+UGFpbiBNZWFzdXJlbWVudC9tZXRob2RzPC9rZXl3b3JkPjxr
ZXl3b3JkPlByZWdhYmFsaW48L2tleXdvcmQ+PGtleXdvcmQ+UHJvcG9ydGlvbmFsIEhhemFyZHMg
TW9kZWxzPC9rZXl3b3JkPjxrZXl3b3JkPlNpbmdsZS1CbGluZCBNZXRob2Q8L2tleXdvcmQ+PGtl
eXdvcmQ+Z2FtbWEtQW1pbm9idXR5cmljIEFjaWQvIGFuYWxvZ3MgJmFtcDsgZGVyaXZhdGl2ZXMv
dGhlcmFwZXV0aWMgdXNlPC9rZXl3b3JkPjwva2V5d29yZHM+PGRhdGVzPjx5ZWFyPjIwMTA8L3ll
YXI+PHB1Yi1kYXRlcz48ZGF0ZT5TZXA8L2RhdGU+PC9wdWItZGF0ZXM+PC9kYXRlcz48aXNibj4x
ODcyLTY2MjMgKEVsZWN0cm9uaWMpJiN4RDswMzA0LTM5NTkgKExpbmtpbmcpPC9pc2JuPjxhY2Nl
c3Npb24tbnVtPjIwNDkzNjMyPC9hY2Nlc3Npb24tbnVtPjx1cmxzPjwvdXJscz48ZWxlY3Ryb25p
Yy1yZXNvdXJjZS1udW0+MTAuMTAxNi9qLnBhaW4uMjAxMC4wNC4wMTM8L2VsZWN0cm9uaWMtcmVz
b3VyY2UtbnVtPjxyZW1vdGUtZGF0YWJhc2UtcHJvdmlkZXI+TkxNPC9yZW1vdGUtZGF0YWJhc2Ut
cHJvdmlkZXI+PGxhbmd1YWdlPmVuZzwvbGFuZ3VhZ2U+PC9yZWNvcmQ+PC9DaXRlPjwvRW5kTm90
ZT5=
</w:fldData>
          </w:fldChar>
        </w:r>
        <w:r w:rsidR="008B3538">
          <w:rPr>
            <w:rFonts w:eastAsiaTheme="minorHAnsi"/>
            <w:color w:val="000000" w:themeColor="text1"/>
            <w:szCs w:val="20"/>
          </w:rPr>
          <w:instrText xml:space="preserve"> ADDIN EN.CITE </w:instrText>
        </w:r>
        <w:r w:rsidR="008B3538">
          <w:rPr>
            <w:rFonts w:eastAsiaTheme="minorHAnsi"/>
            <w:color w:val="000000" w:themeColor="text1"/>
            <w:szCs w:val="20"/>
          </w:rPr>
          <w:fldChar w:fldCharType="begin">
            <w:fldData xml:space="preserve">PEVuZE5vdGU+PENpdGU+PEF1dGhvcj5CYXJvbjwvQXV0aG9yPjxZZWFyPjIwMTA8L1llYXI+PFJl
Y051bT4xNzM8L1JlY051bT48RGlzcGxheVRleHQ+PHN0eWxlIGZhY2U9InN1cGVyc2NyaXB0Ij40
MDwvc3R5bGU+PC9EaXNwbGF5VGV4dD48cmVjb3JkPjxyZWMtbnVtYmVyPjE3MzwvcmVjLW51bWJl
cj48Zm9yZWlnbi1rZXlzPjxrZXkgYXBwPSJFTiIgZGItaWQ9ImZkMmE5ejBmM2VlcDBkZXg1enF2
ejllMnpzYWU5cmY1ZnBmZSI+MTczPC9rZXk+PC9mb3JlaWduLWtleXM+PHJlZi10eXBlIG5hbWU9
IkpvdXJuYWwgQXJ0aWNsZSI+MTc8L3JlZi10eXBlPjxjb250cmlidXRvcnM+PGF1dGhvcnM+PGF1
dGhvcj5CYXJvbiwgUi48L2F1dGhvcj48YXV0aG9yPkZyZXluaGFnZW4sIFIuPC9hdXRob3I+PGF1
dGhvcj5Ub2xsZSwgVC4gUi48L2F1dGhvcj48YXV0aG9yPkNsb3V0aWVyLCBDLjwvYXV0aG9yPjxh
dXRob3I+TGVvbiwgVC48L2F1dGhvcj48YXV0aG9yPk11cnBoeSwgVC4gSy48L2F1dGhvcj48YXV0
aG9yPlBoaWxsaXBzLCBLLjwvYXV0aG9yPjwvYXV0aG9ycz48L2NvbnRyaWJ1dG9ycz48YXV0aC1h
ZGRyZXNzPkRpdmlzaW9uIG9mIE5ldXJvbG9naWNhbCBQYWluIFJlc2VhcmNoIGFuZCBUaGVyYXB5
LCBEZXBhcnRtZW50IG9mIE5ldXJvbG9neSwgQ2hyaXN0aWFuLUFsYnJlY2h0cyBVbml2ZXJzaXR5
LCBLaWVsLCBHZXJtYW55LiByLmJhcm9uQG5ldXJvbG9naWUudW5pLWtpZWwuZGU8L2F1dGgtYWRk
cmVzcz48dGl0bGVzPjx0aXRsZT5UaGUgZWZmaWNhY3kgYW5kIHNhZmV0eSBvZiBwcmVnYWJhbGlu
IGluIHRoZSB0cmVhdG1lbnQgb2YgbmV1cm9wYXRoaWMgcGFpbiBhc3NvY2lhdGVkIHdpdGggY2hy
b25pYyBsdW1ib3NhY3JhbCByYWRpY3Vsb3BhdGh5PC90aXRsZT48c2Vjb25kYXJ5LXRpdGxlPlBh
aW48L3NlY29uZGFyeS10aXRsZT48YWx0LXRpdGxlPlBhaW48L2FsdC10aXRsZT48L3RpdGxlcz48
cGVyaW9kaWNhbD48ZnVsbC10aXRsZT5QYWluPC9mdWxsLXRpdGxlPjwvcGVyaW9kaWNhbD48YWx0
LXBlcmlvZGljYWw+PGZ1bGwtdGl0bGU+UGFpbjwvZnVsbC10aXRsZT48L2FsdC1wZXJpb2RpY2Fs
PjxwYWdlcz40MjAtNzwvcGFnZXM+PHZvbHVtZT4xNTA8L3ZvbHVtZT48bnVtYmVyPjM8L251bWJl
cj48ZWRpdGlvbj4yMDEwLzA1LzI1PC9lZGl0aW9uPjxrZXl3b3Jkcz48a2V5d29yZD5BZHVsdDwv
a2V5d29yZD48a2V5d29yZD5BZ2VkPC9rZXl3b3JkPjxrZXl3b3JkPkFuYWxnZXNpY3MvIHRoZXJh
cGV1dGljIHVzZTwva2V5d29yZD48a2V5d29yZD5Eb3NlLVJlc3BvbnNlIFJlbGF0aW9uc2hpcCwg
RHJ1Zzwva2V5d29yZD48a2V5d29yZD5Eb3VibGUtQmxpbmQgTWV0aG9kPC9rZXl3b3JkPjxrZXl3
b3JkPkRydWcgRXZhbHVhdGlvbjwva2V5d29yZD48a2V5d29yZD5GZW1hbGU8L2tleXdvcmQ+PGtl
eXdvcmQ+Rm9sbG93LVVwIFN0dWRpZXM8L2tleXdvcmQ+PGtleXdvcmQ+SHVtYW5zPC9rZXl3b3Jk
PjxrZXl3b3JkPkthcGxhbi1NZWllciBFc3RpbWF0ZTwva2V5d29yZD48a2V5d29yZD5MdW1ib3Nh
Y3JhbCBSZWdpb248L2tleXdvcmQ+PGtleXdvcmQ+TWFsZTwva2V5d29yZD48a2V5d29yZD5NaWRk
bGUgQWdlZDwva2V5d29yZD48a2V5d29yZD5OZXVyYWxnaWEvIGRydWcgdGhlcmFweS9wYXRob2xv
Z3k8L2tleXdvcmQ+PGtleXdvcmQ+UGFpbiBNZWFzdXJlbWVudC9tZXRob2RzPC9rZXl3b3JkPjxr
ZXl3b3JkPlByZWdhYmFsaW48L2tleXdvcmQ+PGtleXdvcmQ+UHJvcG9ydGlvbmFsIEhhemFyZHMg
TW9kZWxzPC9rZXl3b3JkPjxrZXl3b3JkPlNpbmdsZS1CbGluZCBNZXRob2Q8L2tleXdvcmQ+PGtl
eXdvcmQ+Z2FtbWEtQW1pbm9idXR5cmljIEFjaWQvIGFuYWxvZ3MgJmFtcDsgZGVyaXZhdGl2ZXMv
dGhlcmFwZXV0aWMgdXNlPC9rZXl3b3JkPjwva2V5d29yZHM+PGRhdGVzPjx5ZWFyPjIwMTA8L3ll
YXI+PHB1Yi1kYXRlcz48ZGF0ZT5TZXA8L2RhdGU+PC9wdWItZGF0ZXM+PC9kYXRlcz48aXNibj4x
ODcyLTY2MjMgKEVsZWN0cm9uaWMpJiN4RDswMzA0LTM5NTkgKExpbmtpbmcpPC9pc2JuPjxhY2Nl
c3Npb24tbnVtPjIwNDkzNjMyPC9hY2Nlc3Npb24tbnVtPjx1cmxzPjwvdXJscz48ZWxlY3Ryb25p
Yy1yZXNvdXJjZS1udW0+MTAuMTAxNi9qLnBhaW4uMjAxMC4wNC4wMTM8L2VsZWN0cm9uaWMtcmVz
b3VyY2UtbnVtPjxyZW1vdGUtZGF0YWJhc2UtcHJvdmlkZXI+TkxNPC9yZW1vdGUtZGF0YWJhc2Ut
cHJvdmlkZXI+PGxhbmd1YWdlPmVuZzwvbGFuZ3VhZ2U+PC9yZWNvcmQ+PC9DaXRlPjwvRW5kTm90
ZT5=
</w:fldData>
          </w:fldChar>
        </w:r>
        <w:r w:rsidR="008B3538">
          <w:rPr>
            <w:rFonts w:eastAsiaTheme="minorHAnsi"/>
            <w:color w:val="000000" w:themeColor="text1"/>
            <w:szCs w:val="20"/>
          </w:rPr>
          <w:instrText xml:space="preserve"> ADDIN EN.CITE.DATA </w:instrText>
        </w:r>
        <w:r w:rsidR="008B3538">
          <w:rPr>
            <w:rFonts w:eastAsiaTheme="minorHAnsi"/>
            <w:color w:val="000000" w:themeColor="text1"/>
            <w:szCs w:val="20"/>
          </w:rPr>
        </w:r>
        <w:r w:rsidR="008B3538">
          <w:rPr>
            <w:rFonts w:eastAsiaTheme="minorHAnsi"/>
            <w:color w:val="000000" w:themeColor="text1"/>
            <w:szCs w:val="20"/>
          </w:rPr>
          <w:fldChar w:fldCharType="end"/>
        </w:r>
        <w:r w:rsidR="008B3538" w:rsidRPr="000F3174">
          <w:rPr>
            <w:rFonts w:eastAsiaTheme="minorHAnsi"/>
            <w:color w:val="000000" w:themeColor="text1"/>
            <w:szCs w:val="20"/>
          </w:rPr>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40</w:t>
        </w:r>
        <w:r w:rsidR="008B3538" w:rsidRPr="000F3174">
          <w:rPr>
            <w:rFonts w:eastAsiaTheme="minorHAnsi"/>
            <w:color w:val="000000" w:themeColor="text1"/>
            <w:szCs w:val="20"/>
          </w:rPr>
          <w:fldChar w:fldCharType="end"/>
        </w:r>
      </w:hyperlink>
      <w:hyperlink w:anchor="_ENREF_30" w:tooltip="Baron, 2010 #76150" w:history="1"/>
      <w:r w:rsidRPr="00215A4C">
        <w:rPr>
          <w:rFonts w:eastAsiaTheme="minorHAnsi"/>
          <w:color w:val="000000" w:themeColor="text1"/>
          <w:szCs w:val="20"/>
        </w:rPr>
        <w:t xml:space="preserve"> </w:t>
      </w:r>
      <w:r w:rsidR="00381B97" w:rsidRPr="00215A4C">
        <w:rPr>
          <w:rFonts w:eastAsiaTheme="minorHAnsi" w:hint="eastAsia"/>
          <w:color w:val="000000" w:themeColor="text1"/>
          <w:szCs w:val="20"/>
        </w:rPr>
        <w:t>문헌의</w:t>
      </w:r>
      <w:r w:rsidR="00381B97" w:rsidRPr="00215A4C">
        <w:rPr>
          <w:rFonts w:eastAsiaTheme="minorHAnsi"/>
          <w:color w:val="000000" w:themeColor="text1"/>
          <w:szCs w:val="20"/>
        </w:rPr>
        <w:t xml:space="preserve"> </w:t>
      </w:r>
      <w:r w:rsidRPr="00215A4C">
        <w:rPr>
          <w:rFonts w:eastAsiaTheme="minorHAnsi" w:hint="eastAsia"/>
          <w:color w:val="000000" w:themeColor="text1"/>
          <w:szCs w:val="20"/>
        </w:rPr>
        <w:t>결과를</w:t>
      </w:r>
      <w:r w:rsidRPr="00215A4C">
        <w:rPr>
          <w:rFonts w:eastAsiaTheme="minorHAnsi"/>
          <w:color w:val="000000" w:themeColor="text1"/>
          <w:szCs w:val="20"/>
        </w:rPr>
        <w:t xml:space="preserve"> </w:t>
      </w:r>
      <w:r w:rsidR="004A1CD8" w:rsidRPr="00215A4C">
        <w:rPr>
          <w:rFonts w:eastAsiaTheme="minorHAnsi" w:hint="eastAsia"/>
          <w:color w:val="000000" w:themeColor="text1"/>
          <w:szCs w:val="20"/>
        </w:rPr>
        <w:t>보면</w:t>
      </w:r>
      <w:r w:rsidRPr="00215A4C">
        <w:rPr>
          <w:rFonts w:eastAsiaTheme="minorHAnsi"/>
          <w:color w:val="000000" w:themeColor="text1"/>
          <w:szCs w:val="20"/>
        </w:rPr>
        <w:t xml:space="preserve"> 항전간제의 임상 효과는 불명확</w:t>
      </w:r>
      <w:r w:rsidR="00362505" w:rsidRPr="00215A4C">
        <w:rPr>
          <w:rFonts w:eastAsiaTheme="minorHAnsi" w:hint="eastAsia"/>
          <w:color w:val="000000" w:themeColor="text1"/>
          <w:szCs w:val="20"/>
        </w:rPr>
        <w:t>한</w:t>
      </w:r>
      <w:r w:rsidR="00362505" w:rsidRPr="00215A4C">
        <w:rPr>
          <w:rFonts w:eastAsiaTheme="minorHAnsi"/>
          <w:color w:val="000000" w:themeColor="text1"/>
          <w:szCs w:val="20"/>
        </w:rPr>
        <w:t xml:space="preserve"> </w:t>
      </w:r>
      <w:r w:rsidR="00362505" w:rsidRPr="00215A4C">
        <w:rPr>
          <w:rFonts w:eastAsiaTheme="minorHAnsi" w:hint="eastAsia"/>
          <w:color w:val="000000" w:themeColor="text1"/>
          <w:szCs w:val="20"/>
        </w:rPr>
        <w:t>것으로</w:t>
      </w:r>
      <w:r w:rsidR="00362505" w:rsidRPr="00215A4C">
        <w:rPr>
          <w:rFonts w:eastAsiaTheme="minorHAnsi"/>
          <w:color w:val="000000" w:themeColor="text1"/>
          <w:szCs w:val="20"/>
        </w:rPr>
        <w:t xml:space="preserve"> </w:t>
      </w:r>
      <w:r w:rsidR="00362505" w:rsidRPr="00215A4C">
        <w:rPr>
          <w:rFonts w:eastAsiaTheme="minorHAnsi" w:hint="eastAsia"/>
          <w:color w:val="000000" w:themeColor="text1"/>
          <w:szCs w:val="20"/>
        </w:rPr>
        <w:t>보이</w:t>
      </w:r>
      <w:r w:rsidR="00380EB1">
        <w:rPr>
          <w:rFonts w:eastAsiaTheme="minorHAnsi" w:hint="eastAsia"/>
          <w:color w:val="000000" w:themeColor="text1"/>
          <w:szCs w:val="20"/>
        </w:rPr>
        <w:t>며 증거수준은 연구방법상 비뚤림정도는 낮으나, 정확성이 낮아</w:t>
      </w:r>
      <w:r w:rsidRPr="00215A4C">
        <w:rPr>
          <w:rFonts w:eastAsiaTheme="minorHAnsi"/>
          <w:color w:val="000000" w:themeColor="text1"/>
          <w:szCs w:val="20"/>
        </w:rPr>
        <w:t xml:space="preserve"> </w:t>
      </w:r>
      <w:r w:rsidR="00380EB1">
        <w:rPr>
          <w:rFonts w:eastAsiaTheme="minorHAnsi" w:hint="eastAsia"/>
          <w:color w:val="000000" w:themeColor="text1"/>
          <w:szCs w:val="20"/>
        </w:rPr>
        <w:t xml:space="preserve">중등도로 평가되었다. 연구결과 임상적 효과가 뚜렷하지 않은 </w:t>
      </w:r>
      <w:r w:rsidR="004A1CD8" w:rsidRPr="00215A4C">
        <w:rPr>
          <w:rFonts w:eastAsiaTheme="minorHAnsi" w:hint="eastAsia"/>
          <w:color w:val="000000" w:themeColor="text1"/>
          <w:szCs w:val="20"/>
        </w:rPr>
        <w:t>반면</w:t>
      </w:r>
      <w:r w:rsidR="00381B97" w:rsidRPr="00215A4C">
        <w:rPr>
          <w:rFonts w:eastAsiaTheme="minorHAnsi"/>
          <w:color w:val="000000" w:themeColor="text1"/>
          <w:szCs w:val="20"/>
        </w:rPr>
        <w:t xml:space="preserve"> 부작용</w:t>
      </w:r>
      <w:r w:rsidR="004A1CD8" w:rsidRPr="00215A4C">
        <w:rPr>
          <w:rFonts w:eastAsiaTheme="minorHAnsi" w:hint="eastAsia"/>
          <w:color w:val="000000" w:themeColor="text1"/>
          <w:szCs w:val="20"/>
        </w:rPr>
        <w:t>에</w:t>
      </w:r>
      <w:r w:rsidR="004A1CD8" w:rsidRPr="00215A4C">
        <w:rPr>
          <w:rFonts w:eastAsiaTheme="minorHAnsi"/>
          <w:color w:val="000000" w:themeColor="text1"/>
          <w:szCs w:val="20"/>
        </w:rPr>
        <w:t xml:space="preserve"> 대한 우려가 </w:t>
      </w:r>
      <w:r w:rsidR="00380EB1">
        <w:rPr>
          <w:rFonts w:eastAsiaTheme="minorHAnsi" w:hint="eastAsia"/>
          <w:color w:val="000000" w:themeColor="text1"/>
          <w:szCs w:val="20"/>
        </w:rPr>
        <w:t>있고</w:t>
      </w:r>
      <w:r w:rsidR="004A1CD8" w:rsidRPr="00215A4C">
        <w:rPr>
          <w:rFonts w:eastAsiaTheme="minorHAnsi"/>
          <w:color w:val="000000" w:themeColor="text1"/>
          <w:szCs w:val="20"/>
        </w:rPr>
        <w:t xml:space="preserve">, 대체약에 </w:t>
      </w:r>
      <w:r w:rsidR="00380EB1">
        <w:rPr>
          <w:rFonts w:eastAsiaTheme="minorHAnsi" w:hint="eastAsia"/>
          <w:color w:val="000000" w:themeColor="text1"/>
          <w:szCs w:val="20"/>
        </w:rPr>
        <w:t>비하여 여전히 가격이 높은 편이라 처방 투여하는데 장벽이 존재하여 대체약에 비한 가</w:t>
      </w:r>
      <w:r w:rsidR="00CC1F80">
        <w:rPr>
          <w:rFonts w:eastAsiaTheme="minorHAnsi" w:hint="eastAsia"/>
          <w:color w:val="000000" w:themeColor="text1"/>
          <w:szCs w:val="20"/>
        </w:rPr>
        <w:t>치</w:t>
      </w:r>
      <w:r w:rsidR="004A1CD8" w:rsidRPr="00215A4C">
        <w:rPr>
          <w:rFonts w:eastAsiaTheme="minorHAnsi"/>
          <w:color w:val="000000" w:themeColor="text1"/>
          <w:szCs w:val="20"/>
        </w:rPr>
        <w:t>선호도</w:t>
      </w:r>
      <w:r w:rsidR="00380EB1">
        <w:rPr>
          <w:rFonts w:eastAsiaTheme="minorHAnsi" w:hint="eastAsia"/>
          <w:color w:val="000000" w:themeColor="text1"/>
          <w:szCs w:val="20"/>
        </w:rPr>
        <w:t>가</w:t>
      </w:r>
      <w:r w:rsidR="004A1CD8" w:rsidRPr="00215A4C">
        <w:rPr>
          <w:rFonts w:eastAsiaTheme="minorHAnsi"/>
          <w:color w:val="000000" w:themeColor="text1"/>
          <w:szCs w:val="20"/>
        </w:rPr>
        <w:t xml:space="preserve"> 낮게 평가되</w:t>
      </w:r>
      <w:r w:rsidR="00380EB1">
        <w:rPr>
          <w:rFonts w:eastAsiaTheme="minorHAnsi" w:hint="eastAsia"/>
          <w:color w:val="000000" w:themeColor="text1"/>
          <w:szCs w:val="20"/>
        </w:rPr>
        <w:t>므로</w:t>
      </w:r>
      <w:r w:rsidR="004A1CD8" w:rsidRPr="00215A4C">
        <w:rPr>
          <w:rFonts w:eastAsiaTheme="minorHAnsi"/>
          <w:color w:val="000000" w:themeColor="text1"/>
          <w:szCs w:val="20"/>
        </w:rPr>
        <w:t xml:space="preserve"> </w:t>
      </w:r>
      <w:r w:rsidR="00B51C16" w:rsidRPr="00215A4C">
        <w:rPr>
          <w:rFonts w:eastAsiaTheme="minorHAnsi" w:hint="eastAsia"/>
          <w:color w:val="000000" w:themeColor="text1"/>
          <w:szCs w:val="20"/>
        </w:rPr>
        <w:t>최종적인</w:t>
      </w:r>
      <w:r w:rsidR="00B51C16" w:rsidRPr="00215A4C">
        <w:rPr>
          <w:rFonts w:eastAsiaTheme="minorHAnsi"/>
          <w:color w:val="000000" w:themeColor="text1"/>
          <w:szCs w:val="20"/>
        </w:rPr>
        <w:t xml:space="preserve"> </w:t>
      </w:r>
      <w:r w:rsidR="00B51C16" w:rsidRPr="00215A4C">
        <w:rPr>
          <w:rFonts w:eastAsiaTheme="minorHAnsi" w:hint="eastAsia"/>
          <w:color w:val="000000" w:themeColor="text1"/>
          <w:szCs w:val="20"/>
        </w:rPr>
        <w:t>권고안은</w:t>
      </w:r>
      <w:r w:rsidR="00B51C16" w:rsidRPr="00215A4C">
        <w:rPr>
          <w:rFonts w:eastAsiaTheme="minorHAnsi"/>
          <w:color w:val="000000" w:themeColor="text1"/>
          <w:szCs w:val="20"/>
        </w:rPr>
        <w:t xml:space="preserve"> </w:t>
      </w:r>
      <w:r w:rsidR="00B51C16" w:rsidRPr="00215A4C">
        <w:rPr>
          <w:rFonts w:eastAsiaTheme="minorHAnsi" w:hint="eastAsia"/>
          <w:color w:val="000000" w:themeColor="text1"/>
          <w:szCs w:val="20"/>
        </w:rPr>
        <w:t>결론짓기</w:t>
      </w:r>
      <w:r w:rsidR="00B51C16" w:rsidRPr="00215A4C">
        <w:rPr>
          <w:rFonts w:eastAsiaTheme="minorHAnsi"/>
          <w:color w:val="000000" w:themeColor="text1"/>
          <w:szCs w:val="20"/>
        </w:rPr>
        <w:t xml:space="preserve"> </w:t>
      </w:r>
      <w:r w:rsidR="00B51C16" w:rsidRPr="00215A4C">
        <w:rPr>
          <w:rFonts w:eastAsiaTheme="minorHAnsi" w:hint="eastAsia"/>
          <w:color w:val="000000" w:themeColor="text1"/>
          <w:szCs w:val="20"/>
        </w:rPr>
        <w:t>어려움</w:t>
      </w:r>
      <w:r w:rsidR="00B51C16" w:rsidRPr="00215A4C">
        <w:rPr>
          <w:rFonts w:eastAsiaTheme="minorHAnsi"/>
          <w:color w:val="000000" w:themeColor="text1"/>
          <w:szCs w:val="20"/>
        </w:rPr>
        <w:t xml:space="preserve">(inconclusive)으로 </w:t>
      </w:r>
      <w:r w:rsidR="00B51C16" w:rsidRPr="00215A4C">
        <w:rPr>
          <w:rFonts w:eastAsiaTheme="minorHAnsi" w:hint="eastAsia"/>
          <w:color w:val="000000" w:themeColor="text1"/>
          <w:szCs w:val="20"/>
        </w:rPr>
        <w:t>결정하였다</w:t>
      </w:r>
      <w:r w:rsidR="00B51C16">
        <w:rPr>
          <w:rFonts w:eastAsiaTheme="minorHAnsi" w:hint="eastAsia"/>
          <w:color w:val="000000" w:themeColor="text1"/>
          <w:szCs w:val="20"/>
        </w:rPr>
        <w:t>.</w:t>
      </w:r>
      <w:r w:rsidR="00380EB1">
        <w:rPr>
          <w:rFonts w:eastAsiaTheme="minorHAnsi" w:hint="eastAsia"/>
          <w:color w:val="000000" w:themeColor="text1"/>
          <w:szCs w:val="20"/>
        </w:rPr>
        <w:t xml:space="preserve"> 그러나 추간판탈출증에 의한 신경병성 통증은 비스테로이드성항염제 등의 여타 약물로 적절하게 조절되지 않는 경우도 종종 있으므로, 발생가능한 부작용</w:t>
      </w:r>
      <w:r w:rsidR="004257AA">
        <w:rPr>
          <w:rFonts w:eastAsiaTheme="minorHAnsi" w:hint="eastAsia"/>
          <w:color w:val="000000" w:themeColor="text1"/>
          <w:szCs w:val="20"/>
        </w:rPr>
        <w:t xml:space="preserve"> 및 기대되는 효과</w:t>
      </w:r>
      <w:r w:rsidR="00380EB1">
        <w:rPr>
          <w:rFonts w:eastAsiaTheme="minorHAnsi" w:hint="eastAsia"/>
          <w:color w:val="000000" w:themeColor="text1"/>
          <w:szCs w:val="20"/>
        </w:rPr>
        <w:t>에 대</w:t>
      </w:r>
      <w:r w:rsidR="004257AA">
        <w:rPr>
          <w:rFonts w:eastAsiaTheme="minorHAnsi" w:hint="eastAsia"/>
          <w:color w:val="000000" w:themeColor="text1"/>
          <w:szCs w:val="20"/>
        </w:rPr>
        <w:t>한</w:t>
      </w:r>
      <w:r w:rsidR="00380EB1">
        <w:rPr>
          <w:rFonts w:eastAsiaTheme="minorHAnsi" w:hint="eastAsia"/>
          <w:color w:val="000000" w:themeColor="text1"/>
          <w:szCs w:val="20"/>
        </w:rPr>
        <w:t xml:space="preserve"> </w:t>
      </w:r>
      <w:r w:rsidR="004257AA">
        <w:rPr>
          <w:rFonts w:eastAsiaTheme="minorHAnsi" w:hint="eastAsia"/>
          <w:color w:val="000000" w:themeColor="text1"/>
          <w:szCs w:val="20"/>
        </w:rPr>
        <w:t>설명</w:t>
      </w:r>
      <w:r w:rsidR="00A1450A">
        <w:rPr>
          <w:rFonts w:eastAsiaTheme="minorHAnsi" w:hint="eastAsia"/>
          <w:color w:val="000000" w:themeColor="text1"/>
          <w:szCs w:val="20"/>
        </w:rPr>
        <w:t xml:space="preserve"> 후 선</w:t>
      </w:r>
      <w:r w:rsidR="00380EB1">
        <w:rPr>
          <w:rFonts w:eastAsiaTheme="minorHAnsi" w:hint="eastAsia"/>
          <w:color w:val="000000" w:themeColor="text1"/>
          <w:szCs w:val="20"/>
        </w:rPr>
        <w:t xml:space="preserve">별적으로 투여할 수 있을 것으로 보인다.   </w:t>
      </w:r>
    </w:p>
    <w:p w:rsidR="00B51C16" w:rsidRPr="00380EB1" w:rsidRDefault="00B51C16" w:rsidP="00B51C16">
      <w:pPr>
        <w:pStyle w:val="a5"/>
        <w:wordWrap/>
        <w:ind w:firstLineChars="100" w:firstLine="240"/>
        <w:rPr>
          <w:rFonts w:eastAsiaTheme="minorHAnsi"/>
          <w:b/>
          <w:sz w:val="24"/>
          <w:szCs w:val="24"/>
        </w:rPr>
      </w:pPr>
    </w:p>
    <w:p w:rsidR="000D348D" w:rsidRPr="00215A4C" w:rsidRDefault="000D348D" w:rsidP="000D348D">
      <w:pPr>
        <w:pStyle w:val="a5"/>
        <w:wordWrap/>
        <w:rPr>
          <w:rFonts w:eastAsiaTheme="minorHAnsi"/>
          <w:szCs w:val="20"/>
        </w:rPr>
      </w:pPr>
    </w:p>
    <w:p w:rsidR="000D348D" w:rsidRPr="00215A4C" w:rsidRDefault="000D348D" w:rsidP="000D348D">
      <w:pPr>
        <w:pStyle w:val="a5"/>
        <w:wordWrap/>
        <w:rPr>
          <w:rFonts w:eastAsiaTheme="minorHAnsi"/>
          <w:sz w:val="24"/>
          <w:szCs w:val="24"/>
        </w:rPr>
      </w:pPr>
      <w:r w:rsidRPr="00215A4C">
        <w:rPr>
          <w:rFonts w:eastAsiaTheme="minorHAnsi"/>
          <w:sz w:val="24"/>
          <w:szCs w:val="24"/>
        </w:rPr>
        <w:t xml:space="preserve">5. </w:t>
      </w:r>
      <w:r w:rsidRPr="00215A4C">
        <w:rPr>
          <w:rFonts w:eastAsiaTheme="minorHAnsi" w:hint="eastAsia"/>
          <w:sz w:val="24"/>
          <w:szCs w:val="24"/>
        </w:rPr>
        <w:t>신경근성</w:t>
      </w:r>
      <w:r w:rsidRPr="00215A4C">
        <w:rPr>
          <w:rFonts w:eastAsiaTheme="minorHAnsi"/>
          <w:sz w:val="24"/>
          <w:szCs w:val="24"/>
        </w:rPr>
        <w:t xml:space="preserve"> 통증을 동반한 추간판 탈출증 환자에서 </w:t>
      </w:r>
      <w:r w:rsidRPr="00215A4C">
        <w:rPr>
          <w:rFonts w:eastAsiaTheme="minorHAnsi" w:hint="eastAsia"/>
          <w:sz w:val="24"/>
          <w:szCs w:val="24"/>
        </w:rPr>
        <w:t>항우울제</w:t>
      </w:r>
      <w:r w:rsidRPr="00215A4C">
        <w:rPr>
          <w:rFonts w:eastAsiaTheme="minorHAnsi"/>
          <w:sz w:val="24"/>
          <w:szCs w:val="24"/>
        </w:rPr>
        <w:t xml:space="preserve"> 투여는 임상적 효과(통증조절 또는 기능적향상)가 있으므로 </w:t>
      </w:r>
      <w:r w:rsidRPr="00215A4C">
        <w:rPr>
          <w:rFonts w:eastAsiaTheme="minorHAnsi" w:hint="eastAsia"/>
          <w:sz w:val="24"/>
          <w:szCs w:val="24"/>
        </w:rPr>
        <w:t>권고할</w:t>
      </w:r>
      <w:r w:rsidRPr="00215A4C">
        <w:rPr>
          <w:rFonts w:eastAsiaTheme="minorHAnsi"/>
          <w:sz w:val="24"/>
          <w:szCs w:val="24"/>
        </w:rPr>
        <w:t xml:space="preserve"> 수 있다</w:t>
      </w:r>
    </w:p>
    <w:p w:rsidR="000D348D" w:rsidRPr="00215A4C" w:rsidRDefault="000D348D" w:rsidP="000D348D">
      <w:pPr>
        <w:pStyle w:val="a5"/>
        <w:wordWrap/>
        <w:rPr>
          <w:rFonts w:eastAsiaTheme="minorHAnsi"/>
          <w:sz w:val="24"/>
          <w:szCs w:val="24"/>
        </w:rPr>
      </w:pPr>
      <w:r w:rsidRPr="00215A4C">
        <w:rPr>
          <w:rFonts w:eastAsiaTheme="minorHAnsi"/>
          <w:sz w:val="24"/>
          <w:szCs w:val="24"/>
        </w:rPr>
        <w:t>(증거수준 낮음 (Low), 권고강도 약 (Weak))</w:t>
      </w:r>
    </w:p>
    <w:p w:rsidR="000D348D" w:rsidRPr="00215A4C" w:rsidRDefault="000D348D" w:rsidP="000D348D">
      <w:pPr>
        <w:pStyle w:val="a5"/>
        <w:wordWrap/>
        <w:rPr>
          <w:rFonts w:eastAsiaTheme="minorHAnsi"/>
          <w:szCs w:val="20"/>
        </w:rPr>
      </w:pPr>
    </w:p>
    <w:p w:rsidR="000D348D" w:rsidRPr="00215A4C" w:rsidRDefault="000D348D" w:rsidP="00380EB1">
      <w:pPr>
        <w:widowControl/>
        <w:wordWrap/>
        <w:autoSpaceDE/>
        <w:autoSpaceDN/>
        <w:ind w:firstLineChars="100" w:firstLine="200"/>
        <w:rPr>
          <w:rFonts w:eastAsiaTheme="minorHAnsi"/>
          <w:szCs w:val="20"/>
        </w:rPr>
      </w:pPr>
      <w:r w:rsidRPr="00215A4C">
        <w:rPr>
          <w:rFonts w:eastAsiaTheme="minorHAnsi" w:hint="eastAsia"/>
          <w:color w:val="000000" w:themeColor="text1"/>
          <w:szCs w:val="20"/>
        </w:rPr>
        <w:t>항우울제는</w:t>
      </w:r>
      <w:r w:rsidRPr="00215A4C">
        <w:rPr>
          <w:rFonts w:eastAsiaTheme="minorHAnsi"/>
          <w:color w:val="000000" w:themeColor="text1"/>
          <w:szCs w:val="20"/>
        </w:rPr>
        <w:t xml:space="preserve"> </w:t>
      </w:r>
      <w:r w:rsidRPr="00215A4C">
        <w:rPr>
          <w:rFonts w:eastAsiaTheme="minorHAnsi" w:hint="eastAsia"/>
          <w:color w:val="000000" w:themeColor="text1"/>
          <w:szCs w:val="20"/>
        </w:rPr>
        <w:t>세로토닌</w:t>
      </w:r>
      <w:r w:rsidRPr="00215A4C">
        <w:rPr>
          <w:rFonts w:eastAsiaTheme="minorHAnsi"/>
          <w:color w:val="000000" w:themeColor="text1"/>
          <w:szCs w:val="20"/>
        </w:rPr>
        <w:t xml:space="preserve">, </w:t>
      </w:r>
      <w:r w:rsidRPr="00215A4C">
        <w:rPr>
          <w:rFonts w:eastAsiaTheme="minorHAnsi" w:hint="eastAsia"/>
          <w:color w:val="000000" w:themeColor="text1"/>
          <w:szCs w:val="20"/>
        </w:rPr>
        <w:t>노르에피네프린</w:t>
      </w:r>
      <w:r w:rsidRPr="00215A4C">
        <w:rPr>
          <w:rFonts w:eastAsiaTheme="minorHAnsi"/>
          <w:color w:val="000000" w:themeColor="text1"/>
          <w:szCs w:val="20"/>
        </w:rPr>
        <w:t xml:space="preserve"> </w:t>
      </w:r>
      <w:r w:rsidRPr="00215A4C">
        <w:rPr>
          <w:rFonts w:eastAsiaTheme="minorHAnsi" w:hint="eastAsia"/>
          <w:color w:val="000000" w:themeColor="text1"/>
          <w:szCs w:val="20"/>
        </w:rPr>
        <w:t>등의</w:t>
      </w:r>
      <w:r w:rsidRPr="00215A4C">
        <w:rPr>
          <w:rFonts w:eastAsiaTheme="minorHAnsi"/>
          <w:color w:val="000000" w:themeColor="text1"/>
          <w:szCs w:val="20"/>
        </w:rPr>
        <w:t xml:space="preserve"> </w:t>
      </w:r>
      <w:r w:rsidRPr="00215A4C">
        <w:rPr>
          <w:rFonts w:eastAsiaTheme="minorHAnsi" w:hint="eastAsia"/>
          <w:color w:val="000000" w:themeColor="text1"/>
          <w:szCs w:val="20"/>
        </w:rPr>
        <w:t>재흡수를</w:t>
      </w:r>
      <w:r w:rsidRPr="00215A4C">
        <w:rPr>
          <w:rFonts w:eastAsiaTheme="minorHAnsi"/>
          <w:color w:val="000000" w:themeColor="text1"/>
          <w:szCs w:val="20"/>
        </w:rPr>
        <w:t xml:space="preserve"> </w:t>
      </w:r>
      <w:r w:rsidRPr="00215A4C">
        <w:rPr>
          <w:rFonts w:eastAsiaTheme="minorHAnsi" w:hint="eastAsia"/>
          <w:color w:val="000000" w:themeColor="text1"/>
          <w:szCs w:val="20"/>
        </w:rPr>
        <w:t>억제</w:t>
      </w:r>
      <w:r w:rsidR="00487B3E" w:rsidRPr="00215A4C">
        <w:rPr>
          <w:rFonts w:eastAsiaTheme="minorHAnsi" w:hint="eastAsia"/>
          <w:color w:val="000000" w:themeColor="text1"/>
          <w:szCs w:val="20"/>
        </w:rPr>
        <w:t>하는</w:t>
      </w:r>
      <w:r w:rsidR="00487B3E" w:rsidRPr="00215A4C">
        <w:rPr>
          <w:rFonts w:eastAsiaTheme="minorHAnsi"/>
          <w:color w:val="000000" w:themeColor="text1"/>
          <w:szCs w:val="20"/>
        </w:rPr>
        <w:t xml:space="preserve"> </w:t>
      </w:r>
      <w:r w:rsidR="00487B3E" w:rsidRPr="00215A4C">
        <w:rPr>
          <w:rFonts w:eastAsiaTheme="minorHAnsi" w:hint="eastAsia"/>
          <w:color w:val="000000" w:themeColor="text1"/>
          <w:szCs w:val="20"/>
        </w:rPr>
        <w:t>동시에</w:t>
      </w:r>
      <w:r w:rsidRPr="00215A4C">
        <w:rPr>
          <w:rFonts w:eastAsiaTheme="minorHAnsi"/>
          <w:color w:val="000000" w:themeColor="text1"/>
          <w:szCs w:val="20"/>
        </w:rPr>
        <w:t xml:space="preserve"> 신경전달물질</w:t>
      </w:r>
      <w:r w:rsidR="00CC1F80">
        <w:rPr>
          <w:rFonts w:eastAsiaTheme="minorHAnsi" w:hint="eastAsia"/>
          <w:color w:val="000000" w:themeColor="text1"/>
          <w:szCs w:val="20"/>
        </w:rPr>
        <w:t>의</w:t>
      </w:r>
      <w:r w:rsidRPr="00215A4C">
        <w:rPr>
          <w:rFonts w:eastAsiaTheme="minorHAnsi"/>
          <w:color w:val="000000" w:themeColor="text1"/>
          <w:szCs w:val="20"/>
        </w:rPr>
        <w:t xml:space="preserve"> 하향성 통증조절경로를 활성화하여 통증을 억제한다.  Khoromi 등</w:t>
      </w:r>
      <w:hyperlink w:anchor="_ENREF_29" w:tooltip="Khoromi, 2007 #161" w:history="1"/>
      <w:r w:rsidRPr="00215A4C">
        <w:rPr>
          <w:rFonts w:eastAsiaTheme="minorHAnsi" w:hint="eastAsia"/>
          <w:color w:val="000000" w:themeColor="text1"/>
          <w:szCs w:val="20"/>
        </w:rPr>
        <w:t>의</w:t>
      </w:r>
      <w:r w:rsidRPr="00215A4C">
        <w:rPr>
          <w:rFonts w:eastAsiaTheme="minorHAnsi"/>
          <w:color w:val="000000" w:themeColor="text1"/>
          <w:szCs w:val="20"/>
        </w:rPr>
        <w:t xml:space="preserve"> 연구에 의하면 </w:t>
      </w:r>
      <w:r w:rsidR="00C51982" w:rsidRPr="00215A4C">
        <w:rPr>
          <w:rFonts w:eastAsiaTheme="minorHAnsi"/>
          <w:color w:val="000000" w:themeColor="text1"/>
          <w:szCs w:val="20"/>
        </w:rPr>
        <w:t>n</w:t>
      </w:r>
      <w:r w:rsidRPr="00215A4C">
        <w:rPr>
          <w:rFonts w:eastAsiaTheme="minorHAnsi"/>
          <w:color w:val="000000" w:themeColor="text1"/>
          <w:szCs w:val="20"/>
        </w:rPr>
        <w:t xml:space="preserve">ortriptyline </w:t>
      </w:r>
      <w:r w:rsidRPr="00215A4C">
        <w:rPr>
          <w:rFonts w:eastAsiaTheme="minorHAnsi" w:hint="eastAsia"/>
          <w:color w:val="000000" w:themeColor="text1"/>
          <w:szCs w:val="20"/>
        </w:rPr>
        <w:t>단독</w:t>
      </w:r>
      <w:r w:rsidR="00C51982" w:rsidRPr="00215A4C">
        <w:rPr>
          <w:rFonts w:eastAsiaTheme="minorHAnsi" w:hint="eastAsia"/>
          <w:color w:val="000000" w:themeColor="text1"/>
          <w:szCs w:val="20"/>
        </w:rPr>
        <w:t>투여</w:t>
      </w:r>
      <w:r w:rsidR="00C51982" w:rsidRPr="00215A4C">
        <w:rPr>
          <w:rFonts w:eastAsiaTheme="minorHAnsi"/>
          <w:color w:val="000000" w:themeColor="text1"/>
          <w:szCs w:val="20"/>
        </w:rPr>
        <w:t xml:space="preserve"> 또는 nortriptyline</w:t>
      </w:r>
      <w:r w:rsidR="00CC1F80">
        <w:rPr>
          <w:rFonts w:eastAsiaTheme="minorHAnsi" w:hint="eastAsia"/>
          <w:color w:val="000000" w:themeColor="text1"/>
          <w:szCs w:val="20"/>
        </w:rPr>
        <w:t>과</w:t>
      </w:r>
      <w:r w:rsidR="00C51982" w:rsidRPr="00215A4C">
        <w:rPr>
          <w:rFonts w:eastAsiaTheme="minorHAnsi"/>
          <w:color w:val="000000" w:themeColor="text1"/>
          <w:szCs w:val="20"/>
        </w:rPr>
        <w:t xml:space="preserve"> morphine</w:t>
      </w:r>
      <w:r w:rsidR="00CC1F80">
        <w:rPr>
          <w:rFonts w:eastAsiaTheme="minorHAnsi" w:hint="eastAsia"/>
          <w:color w:val="000000" w:themeColor="text1"/>
          <w:szCs w:val="20"/>
        </w:rPr>
        <w:t>을</w:t>
      </w:r>
      <w:r w:rsidR="00C51982" w:rsidRPr="00215A4C">
        <w:rPr>
          <w:rFonts w:eastAsiaTheme="minorHAnsi"/>
          <w:color w:val="000000" w:themeColor="text1"/>
          <w:szCs w:val="20"/>
        </w:rPr>
        <w:t xml:space="preserve"> 복합투여</w:t>
      </w:r>
      <w:r w:rsidRPr="00215A4C">
        <w:rPr>
          <w:rFonts w:eastAsiaTheme="minorHAnsi" w:hint="eastAsia"/>
          <w:color w:val="000000" w:themeColor="text1"/>
          <w:szCs w:val="20"/>
        </w:rPr>
        <w:t>한</w:t>
      </w:r>
      <w:r w:rsidRPr="00215A4C">
        <w:rPr>
          <w:rFonts w:eastAsiaTheme="minorHAnsi"/>
          <w:color w:val="000000" w:themeColor="text1"/>
          <w:szCs w:val="20"/>
        </w:rPr>
        <w:t xml:space="preserve"> 경우 </w:t>
      </w:r>
      <w:r w:rsidR="00C51982" w:rsidRPr="000F3174">
        <w:rPr>
          <w:rFonts w:eastAsiaTheme="minorHAnsi" w:cs="Arial"/>
          <w:bCs/>
          <w:kern w:val="24"/>
          <w:szCs w:val="20"/>
        </w:rPr>
        <w:t>benztropine</w:t>
      </w:r>
      <w:r w:rsidR="00C51982" w:rsidRPr="00215A4C">
        <w:rPr>
          <w:rFonts w:eastAsiaTheme="minorHAnsi"/>
          <w:color w:val="000000" w:themeColor="text1"/>
          <w:szCs w:val="20"/>
        </w:rPr>
        <w:t xml:space="preserve"> 투약에</w:t>
      </w:r>
      <w:r w:rsidRPr="00215A4C">
        <w:rPr>
          <w:rFonts w:eastAsiaTheme="minorHAnsi"/>
          <w:color w:val="000000" w:themeColor="text1"/>
          <w:szCs w:val="20"/>
        </w:rPr>
        <w:t xml:space="preserve"> 비해 </w:t>
      </w:r>
      <w:r w:rsidR="00C51982" w:rsidRPr="00215A4C">
        <w:rPr>
          <w:rFonts w:eastAsiaTheme="minorHAnsi"/>
          <w:color w:val="000000" w:themeColor="text1"/>
          <w:szCs w:val="20"/>
        </w:rPr>
        <w:t>7-</w:t>
      </w:r>
      <w:r w:rsidRPr="00215A4C">
        <w:rPr>
          <w:rFonts w:eastAsiaTheme="minorHAnsi"/>
          <w:color w:val="000000" w:themeColor="text1"/>
          <w:szCs w:val="20"/>
        </w:rPr>
        <w:t xml:space="preserve">14%의 </w:t>
      </w:r>
      <w:r w:rsidR="00C51982" w:rsidRPr="00215A4C">
        <w:rPr>
          <w:rFonts w:eastAsiaTheme="minorHAnsi" w:hint="eastAsia"/>
          <w:color w:val="000000" w:themeColor="text1"/>
          <w:szCs w:val="20"/>
        </w:rPr>
        <w:t>우월한</w:t>
      </w:r>
      <w:r w:rsidR="00C51982" w:rsidRPr="00215A4C">
        <w:rPr>
          <w:rFonts w:eastAsiaTheme="minorHAnsi"/>
          <w:color w:val="000000" w:themeColor="text1"/>
          <w:szCs w:val="20"/>
        </w:rPr>
        <w:t xml:space="preserve"> </w:t>
      </w:r>
      <w:r w:rsidRPr="00215A4C">
        <w:rPr>
          <w:rFonts w:eastAsiaTheme="minorHAnsi" w:hint="eastAsia"/>
          <w:color w:val="000000" w:themeColor="text1"/>
          <w:szCs w:val="20"/>
        </w:rPr>
        <w:t>통증경감</w:t>
      </w:r>
      <w:r w:rsidR="00C51982" w:rsidRPr="00215A4C">
        <w:rPr>
          <w:rFonts w:eastAsiaTheme="minorHAnsi" w:hint="eastAsia"/>
          <w:color w:val="000000" w:themeColor="text1"/>
          <w:szCs w:val="20"/>
        </w:rPr>
        <w:t>효과가</w:t>
      </w:r>
      <w:r w:rsidR="00C51982" w:rsidRPr="00215A4C">
        <w:rPr>
          <w:rFonts w:eastAsiaTheme="minorHAnsi"/>
          <w:color w:val="000000" w:themeColor="text1"/>
          <w:szCs w:val="20"/>
        </w:rPr>
        <w:t xml:space="preserve"> </w:t>
      </w:r>
      <w:r w:rsidR="00C51982" w:rsidRPr="00215A4C">
        <w:rPr>
          <w:rFonts w:eastAsiaTheme="minorHAnsi" w:hint="eastAsia"/>
          <w:color w:val="000000" w:themeColor="text1"/>
          <w:szCs w:val="20"/>
        </w:rPr>
        <w:t>관찰되었으나</w:t>
      </w:r>
      <w:r w:rsidR="00C51982" w:rsidRPr="00215A4C">
        <w:rPr>
          <w:rFonts w:eastAsiaTheme="minorHAnsi"/>
          <w:color w:val="000000" w:themeColor="text1"/>
          <w:szCs w:val="20"/>
        </w:rPr>
        <w:t xml:space="preserve"> </w:t>
      </w:r>
      <w:r w:rsidR="00C51982" w:rsidRPr="00215A4C">
        <w:rPr>
          <w:rFonts w:eastAsiaTheme="minorHAnsi" w:hint="eastAsia"/>
          <w:color w:val="000000" w:themeColor="text1"/>
          <w:szCs w:val="20"/>
        </w:rPr>
        <w:t>통계적으로</w:t>
      </w:r>
      <w:r w:rsidR="00C51982" w:rsidRPr="00215A4C">
        <w:rPr>
          <w:rFonts w:eastAsiaTheme="minorHAnsi"/>
          <w:color w:val="000000" w:themeColor="text1"/>
          <w:szCs w:val="20"/>
        </w:rPr>
        <w:t xml:space="preserve"> </w:t>
      </w:r>
      <w:r w:rsidR="00C51982" w:rsidRPr="00215A4C">
        <w:rPr>
          <w:rFonts w:eastAsiaTheme="minorHAnsi" w:hint="eastAsia"/>
          <w:color w:val="000000" w:themeColor="text1"/>
          <w:szCs w:val="20"/>
        </w:rPr>
        <w:t>유의한</w:t>
      </w:r>
      <w:r w:rsidR="00C51982" w:rsidRPr="00215A4C">
        <w:rPr>
          <w:rFonts w:eastAsiaTheme="minorHAnsi"/>
          <w:color w:val="000000" w:themeColor="text1"/>
          <w:szCs w:val="20"/>
        </w:rPr>
        <w:t xml:space="preserve"> </w:t>
      </w:r>
      <w:r w:rsidR="00C51982" w:rsidRPr="00215A4C">
        <w:rPr>
          <w:rFonts w:eastAsiaTheme="minorHAnsi" w:hint="eastAsia"/>
          <w:color w:val="000000" w:themeColor="text1"/>
          <w:szCs w:val="20"/>
        </w:rPr>
        <w:t>정도는</w:t>
      </w:r>
      <w:r w:rsidR="00C51982" w:rsidRPr="00215A4C">
        <w:rPr>
          <w:rFonts w:eastAsiaTheme="minorHAnsi"/>
          <w:color w:val="000000" w:themeColor="text1"/>
          <w:szCs w:val="20"/>
        </w:rPr>
        <w:t xml:space="preserve"> </w:t>
      </w:r>
      <w:r w:rsidR="00C51982" w:rsidRPr="00215A4C">
        <w:rPr>
          <w:rFonts w:eastAsiaTheme="minorHAnsi" w:hint="eastAsia"/>
          <w:color w:val="000000" w:themeColor="text1"/>
          <w:szCs w:val="20"/>
        </w:rPr>
        <w:t>아니었다</w:t>
      </w:r>
      <w:r w:rsidR="00C51982" w:rsidRPr="00215A4C">
        <w:rPr>
          <w:rFonts w:eastAsiaTheme="minorHAnsi"/>
          <w:color w:val="000000" w:themeColor="text1"/>
          <w:szCs w:val="20"/>
        </w:rPr>
        <w:t>.</w:t>
      </w:r>
      <w:hyperlink w:anchor="_ENREF_41" w:tooltip="Khoromi, 2007 #161" w:history="1">
        <w:r w:rsidR="008B3538" w:rsidRPr="000F3174">
          <w:rPr>
            <w:rFonts w:eastAsiaTheme="minorHAnsi"/>
            <w:color w:val="000000" w:themeColor="text1"/>
            <w:szCs w:val="20"/>
          </w:rPr>
          <w:fldChar w:fldCharType="begin">
            <w:fldData xml:space="preserve">PEVuZE5vdGU+PENpdGU+PEF1dGhvcj5LaG9yb21pPC9BdXRob3I+PFllYXI+MjAwNzwvWWVhcj48
UmVjTnVtPjE2MTwvUmVjTnVtPjxEaXNwbGF5VGV4dD48c3R5bGUgZmFjZT0ic3VwZXJzY3JpcHQi
PjQxPC9zdHlsZT48L0Rpc3BsYXlUZXh0PjxyZWNvcmQ+PHJlYy1udW1iZXI+MTYxPC9yZWMtbnVt
YmVyPjxmb3JlaWduLWtleXM+PGtleSBhcHA9IkVOIiBkYi1pZD0iZmQyYTl6MGYzZWVwMGRleDV6
cXZ6OWUyenNhZTlyZjVmcGZlIj4xNjE8L2tleT48L2ZvcmVpZ24ta2V5cz48cmVmLXR5cGUgbmFt
ZT0iSm91cm5hbCBBcnRpY2xlIj4xNzwvcmVmLXR5cGU+PGNvbnRyaWJ1dG9ycz48YXV0aG9ycz48
YXV0aG9yPktob3JvbWksIFMuPC9hdXRob3I+PGF1dGhvcj5DdWksIEwuPC9hdXRob3I+PGF1dGhv
cj5OYWNrZXJzLCBMLjwvYXV0aG9yPjxhdXRob3I+TWF4LCBNLiBCLjwvYXV0aG9yPjwvYXV0aG9y
cz48L2NvbnRyaWJ1dG9ycz48YXV0aC1hZGRyZXNzPlNlY3Rpb24gb24gRGV2ZWxvcG1lbnRhbCBH
ZW5ldGljIEVwaWRlbWlvbG9neSwgTmF0aW9uYWwgSW5zdGl0dXRlIG9mIE1lbnRhbCBIZWFsdGgs
IERlcGFydG1lbnQgb2YgSGVhbHRoIGFuZCBIdW1hbiBTZXJ2aWNlcywgQmV0aGVzZGEsIE1EIDIw
ODkyLTM3MjAsIFVTQS4ga2hvcm9taXN1QG1haWwubmloLmdvdjwvYXV0aC1hZGRyZXNzPjx0aXRs
ZXM+PHRpdGxlPk1vcnBoaW5lLCBub3J0cmlwdHlsaW5lIGFuZCB0aGVpciBjb21iaW5hdGlvbiB2
cy4gcGxhY2VibyBpbiBwYXRpZW50cyB3aXRoIGNocm9uaWMgbHVtYmFyIHJvb3QgcGFpbjwvdGl0
bGU+PHNlY29uZGFyeS10aXRsZT5QYWluPC9zZWNvbmRhcnktdGl0bGU+PGFsdC10aXRsZT5QYWlu
PC9hbHQtdGl0bGU+PC90aXRsZXM+PHBlcmlvZGljYWw+PGZ1bGwtdGl0bGU+UGFpbjwvZnVsbC10
aXRsZT48L3BlcmlvZGljYWw+PGFsdC1wZXJpb2RpY2FsPjxmdWxsLXRpdGxlPlBhaW48L2Z1bGwt
dGl0bGU+PC9hbHQtcGVyaW9kaWNhbD48cGFnZXM+NjYtNzU8L3BhZ2VzPjx2b2x1bWU+MTMwPC92
b2x1bWU+PG51bWJlcj4xLTI8L251bWJlcj48a2V5d29yZHM+PGtleXdvcmQ+QWR1bHQ8L2tleXdv
cmQ+PGtleXdvcmQ+QWdlZDwva2V5d29yZD48a2V5d29yZD5BbmFsZ2VzaWNzLCBPcGlvaWQvKmFk
bWluaXN0cmF0aW9uICZhbXA7IGRvc2FnZS9hZHZlcnNlIGVmZmVjdHM8L2tleXdvcmQ+PGtleXdv
cmQ+QW50aWRlcHJlc3NpdmUgQWdlbnRzLCBUcmljeWNsaWMvKmFkbWluaXN0cmF0aW9uICZhbXA7
IGRvc2FnZS9hZHZlcnNlIGVmZmVjdHM8L2tleXdvcmQ+PGtleXdvcmQ+Q2hyb25pYyBEaXNlYXNl
PC9rZXl3b3JkPjxrZXl3b3JkPkNyb3NzLU92ZXIgU3R1ZGllczwva2V5d29yZD48a2V5d29yZD5E
cnVnIFRoZXJhcHksIENvbWJpbmF0aW9uPC9rZXl3b3JkPjxrZXl3b3JkPkZlbWFsZTwva2V5d29y
ZD48a2V5d29yZD5IdW1hbnM8L2tleXdvcmQ+PGtleXdvcmQ+THVtYmFyIFZlcnRlYnJhZTwva2V5
d29yZD48a2V5d29yZD5NYWxlPC9rZXl3b3JkPjxrZXl3b3JkPk1pZGRsZSBBZ2VkPC9rZXl3b3Jk
PjxrZXl3b3JkPk1vcnBoaW5lLyphZG1pbmlzdHJhdGlvbiAmYW1wOyBkb3NhZ2UvYWR2ZXJzZSBl
ZmZlY3RzPC9rZXl3b3JkPjxrZXl3b3JkPk5vcnRyaXB0eWxpbmUvKmFkbWluaXN0cmF0aW9uICZh
bXA7IGRvc2FnZS9hZHZlcnNlIGVmZmVjdHM8L2tleXdvcmQ+PGtleXdvcmQ+UGxhY2Vib3M8L2tl
eXdvcmQ+PGtleXdvcmQ+UmFkaWN1bG9wYXRoeS8qZHJ1ZyB0aGVyYXB5PC9rZXl3b3JkPjxrZXl3
b3JkPlNjaWF0aWNhLypkcnVnIHRoZXJhcHk8L2tleXdvcmQ+PGtleXdvcmQ+U3BpbmFsIE5lcnZl
IFJvb3RzPC9rZXl3b3JkPjxrZXl3b3JkPlRyZWF0bWVudCBPdXRjb21lPC9rZXl3b3JkPjwva2V5
d29yZHM+PGRhdGVzPjx5ZWFyPjIwMDc8L3llYXI+PHB1Yi1kYXRlcz48ZGF0ZT5KdWw8L2RhdGU+
PC9wdWItZGF0ZXM+PC9kYXRlcz48aXNibj4xODcyLTY2MjMgKEVsZWN0cm9uaWMpJiN4RDswMzA0
LTM5NTkgKExpbmtpbmcpPC9pc2JuPjxhY2Nlc3Npb24tbnVtPjE3MTgyMTgzPC9hY2Nlc3Npb24t
bnVtPjx1cmxzPjxyZWxhdGVkLXVybHM+PHVybD5odHRwOi8vd3d3Lm5jYmkubmxtLm5paC5nb3Yv
cHVibWVkLzE3MTgyMTgzPC91cmw+PHVybD5odHRwOi8vd3d3Lm5jYmkubmxtLm5paC5nb3YvcG1j
L2FydGljbGVzL1BNQzE5NzQ4NzYvcGRmL25paG1zMjYwMzkucGRmPC91cmw+PC9yZWxhdGVkLXVy
bHM+PC91cmxzPjxjdXN0b20yPjE5NzQ4NzY8L2N1c3RvbTI+PGVsZWN0cm9uaWMtcmVzb3VyY2Ut
bnVtPjEwLjEwMTYvai5wYWluLjIwMDYuMTAuMDI5PC9lbGVjdHJvbmljLXJlc291cmNlLW51bT48
L3JlY29yZD48L0NpdGU+PC9FbmROb3RlPn==
</w:fldData>
          </w:fldChar>
        </w:r>
        <w:r w:rsidR="008B3538">
          <w:rPr>
            <w:rFonts w:eastAsiaTheme="minorHAnsi"/>
            <w:color w:val="000000" w:themeColor="text1"/>
            <w:szCs w:val="20"/>
          </w:rPr>
          <w:instrText xml:space="preserve"> ADDIN EN.CITE </w:instrText>
        </w:r>
        <w:r w:rsidR="008B3538">
          <w:rPr>
            <w:rFonts w:eastAsiaTheme="minorHAnsi"/>
            <w:color w:val="000000" w:themeColor="text1"/>
            <w:szCs w:val="20"/>
          </w:rPr>
          <w:fldChar w:fldCharType="begin">
            <w:fldData xml:space="preserve">PEVuZE5vdGU+PENpdGU+PEF1dGhvcj5LaG9yb21pPC9BdXRob3I+PFllYXI+MjAwNzwvWWVhcj48
UmVjTnVtPjE2MTwvUmVjTnVtPjxEaXNwbGF5VGV4dD48c3R5bGUgZmFjZT0ic3VwZXJzY3JpcHQi
PjQxPC9zdHlsZT48L0Rpc3BsYXlUZXh0PjxyZWNvcmQ+PHJlYy1udW1iZXI+MTYxPC9yZWMtbnVt
YmVyPjxmb3JlaWduLWtleXM+PGtleSBhcHA9IkVOIiBkYi1pZD0iZmQyYTl6MGYzZWVwMGRleDV6
cXZ6OWUyenNhZTlyZjVmcGZlIj4xNjE8L2tleT48L2ZvcmVpZ24ta2V5cz48cmVmLXR5cGUgbmFt
ZT0iSm91cm5hbCBBcnRpY2xlIj4xNzwvcmVmLXR5cGU+PGNvbnRyaWJ1dG9ycz48YXV0aG9ycz48
YXV0aG9yPktob3JvbWksIFMuPC9hdXRob3I+PGF1dGhvcj5DdWksIEwuPC9hdXRob3I+PGF1dGhv
cj5OYWNrZXJzLCBMLjwvYXV0aG9yPjxhdXRob3I+TWF4LCBNLiBCLjwvYXV0aG9yPjwvYXV0aG9y
cz48L2NvbnRyaWJ1dG9ycz48YXV0aC1hZGRyZXNzPlNlY3Rpb24gb24gRGV2ZWxvcG1lbnRhbCBH
ZW5ldGljIEVwaWRlbWlvbG9neSwgTmF0aW9uYWwgSW5zdGl0dXRlIG9mIE1lbnRhbCBIZWFsdGgs
IERlcGFydG1lbnQgb2YgSGVhbHRoIGFuZCBIdW1hbiBTZXJ2aWNlcywgQmV0aGVzZGEsIE1EIDIw
ODkyLTM3MjAsIFVTQS4ga2hvcm9taXN1QG1haWwubmloLmdvdjwvYXV0aC1hZGRyZXNzPjx0aXRs
ZXM+PHRpdGxlPk1vcnBoaW5lLCBub3J0cmlwdHlsaW5lIGFuZCB0aGVpciBjb21iaW5hdGlvbiB2
cy4gcGxhY2VibyBpbiBwYXRpZW50cyB3aXRoIGNocm9uaWMgbHVtYmFyIHJvb3QgcGFpbjwvdGl0
bGU+PHNlY29uZGFyeS10aXRsZT5QYWluPC9zZWNvbmRhcnktdGl0bGU+PGFsdC10aXRsZT5QYWlu
PC9hbHQtdGl0bGU+PC90aXRsZXM+PHBlcmlvZGljYWw+PGZ1bGwtdGl0bGU+UGFpbjwvZnVsbC10
aXRsZT48L3BlcmlvZGljYWw+PGFsdC1wZXJpb2RpY2FsPjxmdWxsLXRpdGxlPlBhaW48L2Z1bGwt
dGl0bGU+PC9hbHQtcGVyaW9kaWNhbD48cGFnZXM+NjYtNzU8L3BhZ2VzPjx2b2x1bWU+MTMwPC92
b2x1bWU+PG51bWJlcj4xLTI8L251bWJlcj48a2V5d29yZHM+PGtleXdvcmQ+QWR1bHQ8L2tleXdv
cmQ+PGtleXdvcmQ+QWdlZDwva2V5d29yZD48a2V5d29yZD5BbmFsZ2VzaWNzLCBPcGlvaWQvKmFk
bWluaXN0cmF0aW9uICZhbXA7IGRvc2FnZS9hZHZlcnNlIGVmZmVjdHM8L2tleXdvcmQ+PGtleXdv
cmQ+QW50aWRlcHJlc3NpdmUgQWdlbnRzLCBUcmljeWNsaWMvKmFkbWluaXN0cmF0aW9uICZhbXA7
IGRvc2FnZS9hZHZlcnNlIGVmZmVjdHM8L2tleXdvcmQ+PGtleXdvcmQ+Q2hyb25pYyBEaXNlYXNl
PC9rZXl3b3JkPjxrZXl3b3JkPkNyb3NzLU92ZXIgU3R1ZGllczwva2V5d29yZD48a2V5d29yZD5E
cnVnIFRoZXJhcHksIENvbWJpbmF0aW9uPC9rZXl3b3JkPjxrZXl3b3JkPkZlbWFsZTwva2V5d29y
ZD48a2V5d29yZD5IdW1hbnM8L2tleXdvcmQ+PGtleXdvcmQ+THVtYmFyIFZlcnRlYnJhZTwva2V5
d29yZD48a2V5d29yZD5NYWxlPC9rZXl3b3JkPjxrZXl3b3JkPk1pZGRsZSBBZ2VkPC9rZXl3b3Jk
PjxrZXl3b3JkPk1vcnBoaW5lLyphZG1pbmlzdHJhdGlvbiAmYW1wOyBkb3NhZ2UvYWR2ZXJzZSBl
ZmZlY3RzPC9rZXl3b3JkPjxrZXl3b3JkPk5vcnRyaXB0eWxpbmUvKmFkbWluaXN0cmF0aW9uICZh
bXA7IGRvc2FnZS9hZHZlcnNlIGVmZmVjdHM8L2tleXdvcmQ+PGtleXdvcmQ+UGxhY2Vib3M8L2tl
eXdvcmQ+PGtleXdvcmQ+UmFkaWN1bG9wYXRoeS8qZHJ1ZyB0aGVyYXB5PC9rZXl3b3JkPjxrZXl3
b3JkPlNjaWF0aWNhLypkcnVnIHRoZXJhcHk8L2tleXdvcmQ+PGtleXdvcmQ+U3BpbmFsIE5lcnZl
IFJvb3RzPC9rZXl3b3JkPjxrZXl3b3JkPlRyZWF0bWVudCBPdXRjb21lPC9rZXl3b3JkPjwva2V5
d29yZHM+PGRhdGVzPjx5ZWFyPjIwMDc8L3llYXI+PHB1Yi1kYXRlcz48ZGF0ZT5KdWw8L2RhdGU+
PC9wdWItZGF0ZXM+PC9kYXRlcz48aXNibj4xODcyLTY2MjMgKEVsZWN0cm9uaWMpJiN4RDswMzA0
LTM5NTkgKExpbmtpbmcpPC9pc2JuPjxhY2Nlc3Npb24tbnVtPjE3MTgyMTgzPC9hY2Nlc3Npb24t
bnVtPjx1cmxzPjxyZWxhdGVkLXVybHM+PHVybD5odHRwOi8vd3d3Lm5jYmkubmxtLm5paC5nb3Yv
cHVibWVkLzE3MTgyMTgzPC91cmw+PHVybD5odHRwOi8vd3d3Lm5jYmkubmxtLm5paC5nb3YvcG1j
L2FydGljbGVzL1BNQzE5NzQ4NzYvcGRmL25paG1zMjYwMzkucGRmPC91cmw+PC9yZWxhdGVkLXVy
bHM+PC91cmxzPjxjdXN0b20yPjE5NzQ4NzY8L2N1c3RvbTI+PGVsZWN0cm9uaWMtcmVzb3VyY2Ut
bnVtPjEwLjEwMTYvai5wYWluLjIwMDYuMTAuMDI5PC9lbGVjdHJvbmljLXJlc291cmNlLW51bT48
L3JlY29yZD48L0NpdGU+PC9FbmROb3RlPn==
</w:fldData>
          </w:fldChar>
        </w:r>
        <w:r w:rsidR="008B3538">
          <w:rPr>
            <w:rFonts w:eastAsiaTheme="minorHAnsi"/>
            <w:color w:val="000000" w:themeColor="text1"/>
            <w:szCs w:val="20"/>
          </w:rPr>
          <w:instrText xml:space="preserve"> ADDIN EN.CITE.DATA </w:instrText>
        </w:r>
        <w:r w:rsidR="008B3538">
          <w:rPr>
            <w:rFonts w:eastAsiaTheme="minorHAnsi"/>
            <w:color w:val="000000" w:themeColor="text1"/>
            <w:szCs w:val="20"/>
          </w:rPr>
        </w:r>
        <w:r w:rsidR="008B3538">
          <w:rPr>
            <w:rFonts w:eastAsiaTheme="minorHAnsi"/>
            <w:color w:val="000000" w:themeColor="text1"/>
            <w:szCs w:val="20"/>
          </w:rPr>
          <w:fldChar w:fldCharType="end"/>
        </w:r>
        <w:r w:rsidR="008B3538" w:rsidRPr="000F3174">
          <w:rPr>
            <w:rFonts w:eastAsiaTheme="minorHAnsi"/>
            <w:color w:val="000000" w:themeColor="text1"/>
            <w:szCs w:val="20"/>
          </w:rPr>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41</w:t>
        </w:r>
        <w:r w:rsidR="008B3538" w:rsidRPr="000F3174">
          <w:rPr>
            <w:rFonts w:eastAsiaTheme="minorHAnsi"/>
            <w:color w:val="000000" w:themeColor="text1"/>
            <w:szCs w:val="20"/>
          </w:rPr>
          <w:fldChar w:fldCharType="end"/>
        </w:r>
      </w:hyperlink>
      <w:r w:rsidR="00C51982" w:rsidRPr="00215A4C">
        <w:rPr>
          <w:rFonts w:eastAsiaTheme="minorHAnsi"/>
          <w:color w:val="000000" w:themeColor="text1"/>
          <w:szCs w:val="20"/>
        </w:rPr>
        <w:t xml:space="preserve"> </w:t>
      </w:r>
      <w:r w:rsidR="00FF67C8" w:rsidRPr="00215A4C">
        <w:rPr>
          <w:rFonts w:eastAsiaTheme="minorHAnsi" w:hint="eastAsia"/>
          <w:color w:val="000000" w:themeColor="text1"/>
          <w:szCs w:val="20"/>
        </w:rPr>
        <w:t>반면</w:t>
      </w:r>
      <w:r w:rsidR="00FF67C8" w:rsidRPr="00215A4C">
        <w:rPr>
          <w:rFonts w:eastAsiaTheme="minorHAnsi"/>
          <w:color w:val="000000" w:themeColor="text1"/>
          <w:szCs w:val="20"/>
        </w:rPr>
        <w:t xml:space="preserve"> </w:t>
      </w:r>
      <w:r w:rsidRPr="00215A4C">
        <w:rPr>
          <w:rFonts w:eastAsiaTheme="minorHAnsi"/>
          <w:color w:val="000000" w:themeColor="text1"/>
          <w:szCs w:val="20"/>
        </w:rPr>
        <w:t xml:space="preserve">Mark </w:t>
      </w:r>
      <w:r w:rsidRPr="00215A4C">
        <w:rPr>
          <w:rFonts w:eastAsiaTheme="minorHAnsi" w:hint="eastAsia"/>
          <w:color w:val="000000" w:themeColor="text1"/>
          <w:szCs w:val="20"/>
        </w:rPr>
        <w:t>등</w:t>
      </w:r>
      <w:hyperlink w:anchor="_ENREF_30" w:tooltip="Marks, 2014 #164" w:history="1"/>
      <w:r w:rsidRPr="00215A4C">
        <w:rPr>
          <w:rFonts w:eastAsiaTheme="minorHAnsi" w:hint="eastAsia"/>
          <w:color w:val="000000" w:themeColor="text1"/>
          <w:szCs w:val="20"/>
        </w:rPr>
        <w:t>의</w:t>
      </w:r>
      <w:r w:rsidRPr="00215A4C">
        <w:rPr>
          <w:rFonts w:eastAsiaTheme="minorHAnsi"/>
          <w:color w:val="000000" w:themeColor="text1"/>
          <w:szCs w:val="20"/>
        </w:rPr>
        <w:t xml:space="preserve"> </w:t>
      </w:r>
      <w:r w:rsidRPr="00215A4C">
        <w:rPr>
          <w:rFonts w:eastAsiaTheme="minorHAnsi" w:hint="eastAsia"/>
          <w:color w:val="000000" w:themeColor="text1"/>
          <w:szCs w:val="20"/>
        </w:rPr>
        <w:t>연구에서</w:t>
      </w:r>
      <w:r w:rsidR="00FF67C8" w:rsidRPr="00215A4C">
        <w:rPr>
          <w:rFonts w:eastAsiaTheme="minorHAnsi" w:hint="eastAsia"/>
          <w:color w:val="000000" w:themeColor="text1"/>
          <w:szCs w:val="20"/>
        </w:rPr>
        <w:t>는</w:t>
      </w:r>
      <w:r w:rsidRPr="00215A4C">
        <w:rPr>
          <w:rFonts w:eastAsiaTheme="minorHAnsi"/>
          <w:color w:val="000000" w:themeColor="text1"/>
          <w:szCs w:val="20"/>
        </w:rPr>
        <w:t xml:space="preserve"> </w:t>
      </w:r>
      <w:r w:rsidR="00FF67C8" w:rsidRPr="00215A4C">
        <w:rPr>
          <w:rFonts w:eastAsiaTheme="minorHAnsi"/>
          <w:color w:val="000000" w:themeColor="text1"/>
          <w:szCs w:val="20"/>
        </w:rPr>
        <w:t>m</w:t>
      </w:r>
      <w:r w:rsidRPr="00215A4C">
        <w:rPr>
          <w:rFonts w:eastAsiaTheme="minorHAnsi"/>
          <w:color w:val="000000" w:themeColor="text1"/>
          <w:szCs w:val="20"/>
        </w:rPr>
        <w:t>ilnacipran</w:t>
      </w:r>
      <w:r w:rsidR="00FF67C8" w:rsidRPr="00215A4C">
        <w:rPr>
          <w:rFonts w:eastAsiaTheme="minorHAnsi" w:hint="eastAsia"/>
          <w:color w:val="000000" w:themeColor="text1"/>
          <w:szCs w:val="20"/>
        </w:rPr>
        <w:t>이</w:t>
      </w:r>
      <w:r w:rsidRPr="00215A4C">
        <w:rPr>
          <w:rFonts w:eastAsiaTheme="minorHAnsi"/>
          <w:color w:val="000000" w:themeColor="text1"/>
          <w:szCs w:val="20"/>
        </w:rPr>
        <w:t xml:space="preserve"> 위약에 비해 통계적으로 유의한 </w:t>
      </w:r>
      <w:r w:rsidR="00CC1F80">
        <w:rPr>
          <w:rFonts w:eastAsiaTheme="minorHAnsi" w:hint="eastAsia"/>
          <w:color w:val="000000" w:themeColor="text1"/>
          <w:szCs w:val="20"/>
        </w:rPr>
        <w:t>정도</w:t>
      </w:r>
      <w:r w:rsidR="00380EB1">
        <w:rPr>
          <w:rFonts w:eastAsiaTheme="minorHAnsi" w:hint="eastAsia"/>
          <w:color w:val="000000" w:themeColor="text1"/>
          <w:szCs w:val="20"/>
        </w:rPr>
        <w:t>로</w:t>
      </w:r>
      <w:r w:rsidR="00CC1F80">
        <w:rPr>
          <w:rFonts w:eastAsiaTheme="minorHAnsi" w:hint="eastAsia"/>
          <w:color w:val="000000" w:themeColor="text1"/>
          <w:szCs w:val="20"/>
        </w:rPr>
        <w:t xml:space="preserve"> </w:t>
      </w:r>
      <w:r w:rsidRPr="00215A4C">
        <w:rPr>
          <w:rFonts w:eastAsiaTheme="minorHAnsi"/>
          <w:color w:val="000000" w:themeColor="text1"/>
          <w:szCs w:val="20"/>
        </w:rPr>
        <w:t>하지 방사통 및 요통의 감소 효과를 보였다.</w:t>
      </w:r>
      <w:hyperlink w:anchor="_ENREF_42" w:tooltip="Marks, 2014 #164" w:history="1">
        <w:r w:rsidR="008B3538" w:rsidRPr="000F3174">
          <w:rPr>
            <w:rFonts w:eastAsiaTheme="minorHAnsi"/>
            <w:color w:val="000000" w:themeColor="text1"/>
            <w:szCs w:val="20"/>
          </w:rPr>
          <w:fldChar w:fldCharType="begin"/>
        </w:r>
        <w:r w:rsidR="008B3538">
          <w:rPr>
            <w:rFonts w:eastAsiaTheme="minorHAnsi"/>
            <w:color w:val="000000" w:themeColor="text1"/>
            <w:szCs w:val="20"/>
          </w:rPr>
          <w:instrText xml:space="preserve"> ADDIN EN.CITE &lt;EndNote&gt;&lt;Cite&gt;&lt;Author&gt;Marks&lt;/Author&gt;&lt;Year&gt;2014&lt;/Year&gt;&lt;RecNum&gt;164&lt;/RecNum&gt;&lt;DisplayText&gt;&lt;style face="superscript"&gt;42&lt;/style&gt;&lt;/DisplayText&gt;&lt;record&gt;&lt;rec-number&gt;164&lt;/rec-number&gt;&lt;foreign-keys&gt;&lt;key app="EN" db-id="fd2a9z0f3eep0dex5zqvz9e2zsae9rf5fpfe"&gt;164&lt;/key&gt;&lt;/foreign-keys&gt;&lt;ref-type name="Journal Article"&gt;17&lt;/ref-type&gt;&lt;contributors&gt;&lt;authors&gt;&lt;author&gt;Marks, D. M.&lt;/author&gt;&lt;author&gt;Pae, C. U.&lt;/author&gt;&lt;author&gt;Patkar, A. A.&lt;/author&gt;&lt;/authors&gt;&lt;/contributors&gt;&lt;auth-address&gt;Department of Psychiatry, Duke University Medical Center, Durham North Carolina (Drs Marks and Patkar); and Department of Psychiatry, University of Korea, Kangnam St Mary&amp;apos;s Hospital, Seoul, South Korea (Dr Pae).&lt;/auth-address&gt;&lt;titles&gt;&lt;title&gt;A double-blind, placebo-controlled, parallel-group pilot study of milnacipran for chronic radicular pain (sciatica) associated with lumbosacral disc disease&lt;/title&gt;&lt;secondary-title&gt;Prim Care Companion CNS Disord&lt;/secondary-title&gt;&lt;alt-title&gt;The primary care companion for CNS disorders&lt;/alt-title&gt;&lt;/titles&gt;&lt;periodical&gt;&lt;full-title&gt;Prim Care Companion CNS Disord&lt;/full-title&gt;&lt;abbr-1&gt;The primary care companion for CNS disorders&lt;/abbr-1&gt;&lt;/periodical&gt;&lt;alt-periodical&gt;&lt;full-title&gt;Prim Care Companion CNS Disord&lt;/full-title&gt;&lt;abbr-1&gt;The primary care companion for CNS disorders&lt;/abbr-1&gt;&lt;/alt-periodical&gt;&lt;volume&gt;16&lt;/volume&gt;&lt;number&gt;4&lt;/number&gt;&lt;edition&gt;2015/02/11&lt;/edition&gt;&lt;dates&gt;&lt;year&gt;2014&lt;/year&gt;&lt;/dates&gt;&lt;isbn&gt;2155-7772 (Print)&amp;#xD;2155-7780&lt;/isbn&gt;&lt;accession-num&gt;25664215&lt;/accession-num&gt;&lt;urls&gt;&lt;/urls&gt;&lt;custom2&gt;PMC4318675&lt;/custom2&gt;&lt;electronic-resource-num&gt;10.4088/PCC.14m01658&lt;/electronic-resource-num&gt;&lt;remote-database-provider&gt;NLM&lt;/remote-database-provider&gt;&lt;language&gt;eng&lt;/language&gt;&lt;/record&gt;&lt;/Cite&gt;&lt;/EndNote&gt;</w:instrText>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42</w:t>
        </w:r>
        <w:r w:rsidR="008B3538" w:rsidRPr="000F3174">
          <w:rPr>
            <w:rFonts w:eastAsiaTheme="minorHAnsi"/>
            <w:color w:val="000000" w:themeColor="text1"/>
            <w:szCs w:val="20"/>
          </w:rPr>
          <w:fldChar w:fldCharType="end"/>
        </w:r>
      </w:hyperlink>
      <w:r w:rsidRPr="00215A4C">
        <w:rPr>
          <w:rFonts w:eastAsiaTheme="minorHAnsi"/>
          <w:color w:val="000000" w:themeColor="text1"/>
          <w:szCs w:val="20"/>
        </w:rPr>
        <w:t xml:space="preserve">  Schukro </w:t>
      </w:r>
      <w:r w:rsidRPr="00215A4C">
        <w:rPr>
          <w:rFonts w:eastAsiaTheme="minorHAnsi" w:hint="eastAsia"/>
          <w:color w:val="000000" w:themeColor="text1"/>
          <w:szCs w:val="20"/>
        </w:rPr>
        <w:t>등</w:t>
      </w:r>
      <w:r w:rsidR="00943352" w:rsidRPr="00215A4C">
        <w:rPr>
          <w:rFonts w:eastAsiaTheme="minorHAnsi"/>
          <w:color w:val="000000" w:themeColor="text1"/>
          <w:szCs w:val="20"/>
        </w:rPr>
        <w:t>의 연구에서도</w:t>
      </w:r>
      <w:r w:rsidRPr="00215A4C">
        <w:rPr>
          <w:rFonts w:eastAsiaTheme="minorHAnsi"/>
          <w:color w:val="000000" w:themeColor="text1"/>
          <w:szCs w:val="20"/>
        </w:rPr>
        <w:t xml:space="preserve"> </w:t>
      </w:r>
      <w:r w:rsidR="00FF67C8" w:rsidRPr="00215A4C">
        <w:rPr>
          <w:rFonts w:eastAsiaTheme="minorHAnsi"/>
          <w:color w:val="000000" w:themeColor="text1"/>
          <w:szCs w:val="20"/>
        </w:rPr>
        <w:t>d</w:t>
      </w:r>
      <w:r w:rsidRPr="00215A4C">
        <w:rPr>
          <w:rFonts w:eastAsiaTheme="minorHAnsi"/>
          <w:color w:val="000000" w:themeColor="text1"/>
          <w:szCs w:val="20"/>
        </w:rPr>
        <w:t xml:space="preserve">uloxetine은 </w:t>
      </w:r>
      <w:r w:rsidRPr="00215A4C">
        <w:rPr>
          <w:rFonts w:eastAsiaTheme="minorHAnsi" w:hint="eastAsia"/>
          <w:color w:val="000000" w:themeColor="text1"/>
          <w:szCs w:val="20"/>
        </w:rPr>
        <w:t>위약에</w:t>
      </w:r>
      <w:r w:rsidRPr="00215A4C">
        <w:rPr>
          <w:rFonts w:eastAsiaTheme="minorHAnsi"/>
          <w:color w:val="000000" w:themeColor="text1"/>
          <w:szCs w:val="20"/>
        </w:rPr>
        <w:t xml:space="preserve"> </w:t>
      </w:r>
      <w:r w:rsidRPr="00215A4C">
        <w:rPr>
          <w:rFonts w:eastAsiaTheme="minorHAnsi" w:hint="eastAsia"/>
          <w:color w:val="000000" w:themeColor="text1"/>
          <w:szCs w:val="20"/>
        </w:rPr>
        <w:t>비해서</w:t>
      </w:r>
      <w:r w:rsidRPr="00215A4C">
        <w:rPr>
          <w:rFonts w:eastAsiaTheme="minorHAnsi"/>
          <w:color w:val="000000" w:themeColor="text1"/>
          <w:szCs w:val="20"/>
        </w:rPr>
        <w:t xml:space="preserve"> </w:t>
      </w:r>
      <w:r w:rsidRPr="00215A4C">
        <w:rPr>
          <w:rFonts w:eastAsiaTheme="minorHAnsi" w:hint="eastAsia"/>
          <w:color w:val="000000" w:themeColor="text1"/>
          <w:szCs w:val="20"/>
        </w:rPr>
        <w:t>통계적으로</w:t>
      </w:r>
      <w:r w:rsidRPr="00215A4C">
        <w:rPr>
          <w:rFonts w:eastAsiaTheme="minorHAnsi"/>
          <w:color w:val="000000" w:themeColor="text1"/>
          <w:szCs w:val="20"/>
        </w:rPr>
        <w:t xml:space="preserve"> </w:t>
      </w:r>
      <w:r w:rsidRPr="00215A4C">
        <w:rPr>
          <w:rFonts w:eastAsiaTheme="minorHAnsi" w:hint="eastAsia"/>
          <w:color w:val="000000" w:themeColor="text1"/>
          <w:szCs w:val="20"/>
        </w:rPr>
        <w:t>우월한</w:t>
      </w:r>
      <w:r w:rsidRPr="00215A4C">
        <w:rPr>
          <w:rFonts w:eastAsiaTheme="minorHAnsi"/>
          <w:color w:val="000000" w:themeColor="text1"/>
          <w:szCs w:val="20"/>
        </w:rPr>
        <w:t xml:space="preserve"> </w:t>
      </w:r>
      <w:r w:rsidRPr="00215A4C">
        <w:rPr>
          <w:rFonts w:eastAsiaTheme="minorHAnsi" w:hint="eastAsia"/>
          <w:color w:val="000000" w:themeColor="text1"/>
          <w:szCs w:val="20"/>
        </w:rPr>
        <w:t>통증경감효과를</w:t>
      </w:r>
      <w:r w:rsidRPr="00215A4C">
        <w:rPr>
          <w:rFonts w:eastAsiaTheme="minorHAnsi"/>
          <w:color w:val="000000" w:themeColor="text1"/>
          <w:szCs w:val="20"/>
        </w:rPr>
        <w:t xml:space="preserve"> </w:t>
      </w:r>
      <w:r w:rsidRPr="00215A4C">
        <w:rPr>
          <w:rFonts w:eastAsiaTheme="minorHAnsi" w:hint="eastAsia"/>
          <w:color w:val="000000" w:themeColor="text1"/>
          <w:szCs w:val="20"/>
        </w:rPr>
        <w:t>보였다</w:t>
      </w:r>
      <w:r w:rsidRPr="00215A4C">
        <w:rPr>
          <w:rFonts w:eastAsiaTheme="minorHAnsi"/>
          <w:color w:val="000000" w:themeColor="text1"/>
          <w:szCs w:val="20"/>
        </w:rPr>
        <w:t>.</w:t>
      </w:r>
      <w:hyperlink w:anchor="_ENREF_43" w:tooltip="Schukro, 2016 #169" w:history="1">
        <w:r w:rsidR="008B3538" w:rsidRPr="000F3174">
          <w:rPr>
            <w:rFonts w:eastAsiaTheme="minorHAnsi"/>
            <w:color w:val="000000" w:themeColor="text1"/>
            <w:szCs w:val="20"/>
          </w:rPr>
          <w:fldChar w:fldCharType="begin">
            <w:fldData xml:space="preserve">PEVuZE5vdGU+PENpdGU+PEF1dGhvcj5TY2h1a3JvPC9BdXRob3I+PFllYXI+MjAxNjwvWWVhcj48
UmVjTnVtPjE2OTwvUmVjTnVtPjxEaXNwbGF5VGV4dD48c3R5bGUgZmFjZT0ic3VwZXJzY3JpcHQi
PjQzPC9zdHlsZT48L0Rpc3BsYXlUZXh0PjxyZWNvcmQ+PHJlYy1udW1iZXI+MTY5PC9yZWMtbnVt
YmVyPjxmb3JlaWduLWtleXM+PGtleSBhcHA9IkVOIiBkYi1pZD0iZmQyYTl6MGYzZWVwMGRleDV6
cXZ6OWUyenNhZTlyZjVmcGZlIj4xNjk8L2tleT48L2ZvcmVpZ24ta2V5cz48cmVmLXR5cGUgbmFt
ZT0iSm91cm5hbCBBcnRpY2xlIj4xNzwvcmVmLXR5cGU+PGNvbnRyaWJ1dG9ycz48YXV0aG9ycz48
YXV0aG9yPlNjaHVrcm8sIFIuIFAuPC9hdXRob3I+PGF1dGhvcj5PZWhta2UsIE0uIEouPC9hdXRo
b3I+PGF1dGhvcj5HZXJvbGRpbmdlciwgQS48L2F1dGhvcj48YXV0aG9yPkhlaW56ZSwgRy48L2F1
dGhvcj48YXV0aG9yPktyZXNzLCBILiBHLjwvYXV0aG9yPjxhdXRob3I+UHJhbWhhcywgUy48L2F1
dGhvcj48L2F1dGhvcnM+PC9jb250cmlidXRvcnM+PGF1dGgtYWRkcmVzcz5Gcm9tIHRoZSBEZXBh
cnRtZW50IG9mIFNwZWNpYWwgQW5lc3RoZXNpYSBhbmQgUGFpbiBUaGVyYXB5LCBNZWRpY2FsIFVu
aXZlcnNpdHkgb2YgVmllbm5hLCBWaWVubmEsIEF1c3RyaWEgKFIuUC5TLiwgSC5HLksuLCBTLlAu
KTsgRGVwYXJ0bWVudCBvZiBBbmVzdGhlc2lhLCBTdC4gSm9zZWZzIEtyYW5rZW5oYXVzIEJhbHNl
cmlzY2hlIFN0aWZ0dW5nLCBHaWVzc2VuLCBHZXJtYW55IChNLkouTy4pOyBhbmQgQ2VudGVyIGZv
ciBNZWRpY2FsIFN0YXRpc3RpY3MsIEluZm9ybWF0aWNzLCBhbmQgSW50ZWxsaWdlbnQgU3lzdGVt
cywgTWVkaWNhbCBVbml2ZXJzaXR5IFZpZW5uYSwgVmllbm5hLCBBdXN0cmlhIChBLkcuLCBHLkgu
KS48L2F1dGgtYWRkcmVzcz48dGl0bGVzPjx0aXRsZT5FZmZpY2FjeSBvZiBEdWxveGV0aW5lIGlu
IENocm9uaWMgTG93IEJhY2sgUGFpbiB3aXRoIGEgTmV1cm9wYXRoaWMgQ29tcG9uZW50OiBBIFJh
bmRvbWl6ZWQsIERvdWJsZS1ibGluZCwgUGxhY2Viby1jb250cm9sbGVkIENyb3Nzb3ZlciBUcmlh
bDwvdGl0bGU+PHNlY29uZGFyeS10aXRsZT5BbmVzdGhlc2lvbG9neTwvc2Vjb25kYXJ5LXRpdGxl
PjxhbHQtdGl0bGU+QW5lc3RoZXNpb2xvZ3k8L2FsdC10aXRsZT48L3RpdGxlcz48cGVyaW9kaWNh
bD48ZnVsbC10aXRsZT5BbmVzdGhlc2lvbG9neTwvZnVsbC10aXRsZT48YWJici0xPkFuZXN0aGVz
aW9sb2d5PC9hYmJyLTE+PC9wZXJpb2RpY2FsPjxhbHQtcGVyaW9kaWNhbD48ZnVsbC10aXRsZT5B
bmVzdGhlc2lvbG9neTwvZnVsbC10aXRsZT48YWJici0xPkFuZXN0aGVzaW9sb2d5PC9hYmJyLTE+
PC9hbHQtcGVyaW9kaWNhbD48cGFnZXM+MTUwLTg8L3BhZ2VzPjx2b2x1bWU+MTI0PC92b2x1bWU+
PG51bWJlcj4xPC9udW1iZXI+PGVkaXRpb24+MjAxNS8xMC8zMTwvZWRpdGlvbj48a2V5d29yZHM+
PGtleXdvcmQ+QW5hbGdlc2ljcy8qcGhhcm1hY29sb2d5PC9rZXl3b3JkPjxrZXl3b3JkPkNocm9u
aWMgRGlzZWFzZTwva2V5d29yZD48a2V5d29yZD5Dcm9zcy1PdmVyIFN0dWRpZXM8L2tleXdvcmQ+
PGtleXdvcmQ+RG91YmxlLUJsaW5kIE1ldGhvZDwva2V5d29yZD48a2V5d29yZD5EdWxveGV0aW5l
IEh5ZHJvY2hsb3JpZGUvKnBoYXJtYWNvbG9neTwva2V5d29yZD48a2V5d29yZD5GZW1hbGU8L2tl
eXdvcmQ+PGtleXdvcmQ+SHVtYW5zPC9rZXl3b3JkPjxrZXl3b3JkPkxvdyBCYWNrIFBhaW4vKmNv
bXBsaWNhdGlvbnMvKmRydWcgdGhlcmFweTwva2V5d29yZD48a2V5d29yZD5NYWxlPC9rZXl3b3Jk
PjxrZXl3b3JkPk1pZGRsZSBBZ2VkPC9rZXl3b3JkPjxrZXl3b3JkPk5ldXJhbGdpYS8qY29tcGxp
Y2F0aW9ucy8qZHJ1ZyB0aGVyYXB5PC9rZXl3b3JkPjxrZXl3b3JkPlByb3NwZWN0aXZlIFN0dWRp
ZXM8L2tleXdvcmQ+PGtleXdvcmQ+VHJlYXRtZW50IE91dGNvbWU8L2tleXdvcmQ+PC9rZXl3b3Jk
cz48ZGF0ZXM+PHllYXI+MjAxNjwveWVhcj48cHViLWRhdGVzPjxkYXRlPkphbjwvZGF0ZT48L3B1
Yi1kYXRlcz48L2RhdGVzPjxpc2JuPjAwMDMtMzAyMjwvaXNibj48YWNjZXNzaW9uLW51bT4yNjUx
Nzg1ODwvYWNjZXNzaW9uLW51bT48dXJscz48cmVsYXRlZC11cmxzPjx1cmw+aHR0cDovL2FuZXN0
aGVzaW9sb2d5LnB1YnMuYXNhaHEub3JnL2RhdGEvam91cm5hbHMvamFzYS85MzQ3NzMvMjAxNjAx
MDAuMC0wMDAyOS5wZGY8L3VybD48L3JlbGF0ZWQtdXJscz48L3VybHM+PGVsZWN0cm9uaWMtcmVz
b3VyY2UtbnVtPjEwLjEwOTcvYWxuLjAwMDAwMDAwMDAwMDA5MDI8L2VsZWN0cm9uaWMtcmVzb3Vy
Y2UtbnVtPjxyZW1vdGUtZGF0YWJhc2UtcHJvdmlkZXI+TkxNPC9yZW1vdGUtZGF0YWJhc2UtcHJv
dmlkZXI+PGxhbmd1YWdlPmVuZzwvbGFuZ3VhZ2U+PC9yZWNvcmQ+PC9DaXRlPjwvRW5kTm90ZT5=
</w:fldData>
          </w:fldChar>
        </w:r>
        <w:r w:rsidR="008B3538">
          <w:rPr>
            <w:rFonts w:eastAsiaTheme="minorHAnsi"/>
            <w:color w:val="000000" w:themeColor="text1"/>
            <w:szCs w:val="20"/>
          </w:rPr>
          <w:instrText xml:space="preserve"> ADDIN EN.CITE </w:instrText>
        </w:r>
        <w:r w:rsidR="008B3538">
          <w:rPr>
            <w:rFonts w:eastAsiaTheme="minorHAnsi"/>
            <w:color w:val="000000" w:themeColor="text1"/>
            <w:szCs w:val="20"/>
          </w:rPr>
          <w:fldChar w:fldCharType="begin">
            <w:fldData xml:space="preserve">PEVuZE5vdGU+PENpdGU+PEF1dGhvcj5TY2h1a3JvPC9BdXRob3I+PFllYXI+MjAxNjwvWWVhcj48
UmVjTnVtPjE2OTwvUmVjTnVtPjxEaXNwbGF5VGV4dD48c3R5bGUgZmFjZT0ic3VwZXJzY3JpcHQi
PjQzPC9zdHlsZT48L0Rpc3BsYXlUZXh0PjxyZWNvcmQ+PHJlYy1udW1iZXI+MTY5PC9yZWMtbnVt
YmVyPjxmb3JlaWduLWtleXM+PGtleSBhcHA9IkVOIiBkYi1pZD0iZmQyYTl6MGYzZWVwMGRleDV6
cXZ6OWUyenNhZTlyZjVmcGZlIj4xNjk8L2tleT48L2ZvcmVpZ24ta2V5cz48cmVmLXR5cGUgbmFt
ZT0iSm91cm5hbCBBcnRpY2xlIj4xNzwvcmVmLXR5cGU+PGNvbnRyaWJ1dG9ycz48YXV0aG9ycz48
YXV0aG9yPlNjaHVrcm8sIFIuIFAuPC9hdXRob3I+PGF1dGhvcj5PZWhta2UsIE0uIEouPC9hdXRo
b3I+PGF1dGhvcj5HZXJvbGRpbmdlciwgQS48L2F1dGhvcj48YXV0aG9yPkhlaW56ZSwgRy48L2F1
dGhvcj48YXV0aG9yPktyZXNzLCBILiBHLjwvYXV0aG9yPjxhdXRob3I+UHJhbWhhcywgUy48L2F1
dGhvcj48L2F1dGhvcnM+PC9jb250cmlidXRvcnM+PGF1dGgtYWRkcmVzcz5Gcm9tIHRoZSBEZXBh
cnRtZW50IG9mIFNwZWNpYWwgQW5lc3RoZXNpYSBhbmQgUGFpbiBUaGVyYXB5LCBNZWRpY2FsIFVu
aXZlcnNpdHkgb2YgVmllbm5hLCBWaWVubmEsIEF1c3RyaWEgKFIuUC5TLiwgSC5HLksuLCBTLlAu
KTsgRGVwYXJ0bWVudCBvZiBBbmVzdGhlc2lhLCBTdC4gSm9zZWZzIEtyYW5rZW5oYXVzIEJhbHNl
cmlzY2hlIFN0aWZ0dW5nLCBHaWVzc2VuLCBHZXJtYW55IChNLkouTy4pOyBhbmQgQ2VudGVyIGZv
ciBNZWRpY2FsIFN0YXRpc3RpY3MsIEluZm9ybWF0aWNzLCBhbmQgSW50ZWxsaWdlbnQgU3lzdGVt
cywgTWVkaWNhbCBVbml2ZXJzaXR5IFZpZW5uYSwgVmllbm5hLCBBdXN0cmlhIChBLkcuLCBHLkgu
KS48L2F1dGgtYWRkcmVzcz48dGl0bGVzPjx0aXRsZT5FZmZpY2FjeSBvZiBEdWxveGV0aW5lIGlu
IENocm9uaWMgTG93IEJhY2sgUGFpbiB3aXRoIGEgTmV1cm9wYXRoaWMgQ29tcG9uZW50OiBBIFJh
bmRvbWl6ZWQsIERvdWJsZS1ibGluZCwgUGxhY2Viby1jb250cm9sbGVkIENyb3Nzb3ZlciBUcmlh
bDwvdGl0bGU+PHNlY29uZGFyeS10aXRsZT5BbmVzdGhlc2lvbG9neTwvc2Vjb25kYXJ5LXRpdGxl
PjxhbHQtdGl0bGU+QW5lc3RoZXNpb2xvZ3k8L2FsdC10aXRsZT48L3RpdGxlcz48cGVyaW9kaWNh
bD48ZnVsbC10aXRsZT5BbmVzdGhlc2lvbG9neTwvZnVsbC10aXRsZT48YWJici0xPkFuZXN0aGVz
aW9sb2d5PC9hYmJyLTE+PC9wZXJpb2RpY2FsPjxhbHQtcGVyaW9kaWNhbD48ZnVsbC10aXRsZT5B
bmVzdGhlc2lvbG9neTwvZnVsbC10aXRsZT48YWJici0xPkFuZXN0aGVzaW9sb2d5PC9hYmJyLTE+
PC9hbHQtcGVyaW9kaWNhbD48cGFnZXM+MTUwLTg8L3BhZ2VzPjx2b2x1bWU+MTI0PC92b2x1bWU+
PG51bWJlcj4xPC9udW1iZXI+PGVkaXRpb24+MjAxNS8xMC8zMTwvZWRpdGlvbj48a2V5d29yZHM+
PGtleXdvcmQ+QW5hbGdlc2ljcy8qcGhhcm1hY29sb2d5PC9rZXl3b3JkPjxrZXl3b3JkPkNocm9u
aWMgRGlzZWFzZTwva2V5d29yZD48a2V5d29yZD5Dcm9zcy1PdmVyIFN0dWRpZXM8L2tleXdvcmQ+
PGtleXdvcmQ+RG91YmxlLUJsaW5kIE1ldGhvZDwva2V5d29yZD48a2V5d29yZD5EdWxveGV0aW5l
IEh5ZHJvY2hsb3JpZGUvKnBoYXJtYWNvbG9neTwva2V5d29yZD48a2V5d29yZD5GZW1hbGU8L2tl
eXdvcmQ+PGtleXdvcmQ+SHVtYW5zPC9rZXl3b3JkPjxrZXl3b3JkPkxvdyBCYWNrIFBhaW4vKmNv
bXBsaWNhdGlvbnMvKmRydWcgdGhlcmFweTwva2V5d29yZD48a2V5d29yZD5NYWxlPC9rZXl3b3Jk
PjxrZXl3b3JkPk1pZGRsZSBBZ2VkPC9rZXl3b3JkPjxrZXl3b3JkPk5ldXJhbGdpYS8qY29tcGxp
Y2F0aW9ucy8qZHJ1ZyB0aGVyYXB5PC9rZXl3b3JkPjxrZXl3b3JkPlByb3NwZWN0aXZlIFN0dWRp
ZXM8L2tleXdvcmQ+PGtleXdvcmQ+VHJlYXRtZW50IE91dGNvbWU8L2tleXdvcmQ+PC9rZXl3b3Jk
cz48ZGF0ZXM+PHllYXI+MjAxNjwveWVhcj48cHViLWRhdGVzPjxkYXRlPkphbjwvZGF0ZT48L3B1
Yi1kYXRlcz48L2RhdGVzPjxpc2JuPjAwMDMtMzAyMjwvaXNibj48YWNjZXNzaW9uLW51bT4yNjUx
Nzg1ODwvYWNjZXNzaW9uLW51bT48dXJscz48cmVsYXRlZC11cmxzPjx1cmw+aHR0cDovL2FuZXN0
aGVzaW9sb2d5LnB1YnMuYXNhaHEub3JnL2RhdGEvam91cm5hbHMvamFzYS85MzQ3NzMvMjAxNjAx
MDAuMC0wMDAyOS5wZGY8L3VybD48L3JlbGF0ZWQtdXJscz48L3VybHM+PGVsZWN0cm9uaWMtcmVz
b3VyY2UtbnVtPjEwLjEwOTcvYWxuLjAwMDAwMDAwMDAwMDA5MDI8L2VsZWN0cm9uaWMtcmVzb3Vy
Y2UtbnVtPjxyZW1vdGUtZGF0YWJhc2UtcHJvdmlkZXI+TkxNPC9yZW1vdGUtZGF0YWJhc2UtcHJv
dmlkZXI+PGxhbmd1YWdlPmVuZzwvbGFuZ3VhZ2U+PC9yZWNvcmQ+PC9DaXRlPjwvRW5kTm90ZT5=
</w:fldData>
          </w:fldChar>
        </w:r>
        <w:r w:rsidR="008B3538">
          <w:rPr>
            <w:rFonts w:eastAsiaTheme="minorHAnsi"/>
            <w:color w:val="000000" w:themeColor="text1"/>
            <w:szCs w:val="20"/>
          </w:rPr>
          <w:instrText xml:space="preserve"> ADDIN EN.CITE.DATA </w:instrText>
        </w:r>
        <w:r w:rsidR="008B3538">
          <w:rPr>
            <w:rFonts w:eastAsiaTheme="minorHAnsi"/>
            <w:color w:val="000000" w:themeColor="text1"/>
            <w:szCs w:val="20"/>
          </w:rPr>
        </w:r>
        <w:r w:rsidR="008B3538">
          <w:rPr>
            <w:rFonts w:eastAsiaTheme="minorHAnsi"/>
            <w:color w:val="000000" w:themeColor="text1"/>
            <w:szCs w:val="20"/>
          </w:rPr>
          <w:fldChar w:fldCharType="end"/>
        </w:r>
        <w:r w:rsidR="008B3538" w:rsidRPr="000F3174">
          <w:rPr>
            <w:rFonts w:eastAsiaTheme="minorHAnsi"/>
            <w:color w:val="000000" w:themeColor="text1"/>
            <w:szCs w:val="20"/>
          </w:rPr>
        </w:r>
        <w:r w:rsidR="008B3538" w:rsidRPr="000F3174">
          <w:rPr>
            <w:rFonts w:eastAsiaTheme="minorHAnsi"/>
            <w:color w:val="000000" w:themeColor="text1"/>
            <w:szCs w:val="20"/>
          </w:rPr>
          <w:fldChar w:fldCharType="separate"/>
        </w:r>
        <w:r w:rsidR="008B3538" w:rsidRPr="00CE3684">
          <w:rPr>
            <w:rFonts w:eastAsiaTheme="minorHAnsi"/>
            <w:noProof/>
            <w:color w:val="000000" w:themeColor="text1"/>
            <w:szCs w:val="20"/>
            <w:vertAlign w:val="superscript"/>
          </w:rPr>
          <w:t>43</w:t>
        </w:r>
        <w:r w:rsidR="008B3538" w:rsidRPr="000F3174">
          <w:rPr>
            <w:rFonts w:eastAsiaTheme="minorHAnsi"/>
            <w:color w:val="000000" w:themeColor="text1"/>
            <w:szCs w:val="20"/>
          </w:rPr>
          <w:fldChar w:fldCharType="end"/>
        </w:r>
      </w:hyperlink>
      <w:r w:rsidRPr="00215A4C">
        <w:rPr>
          <w:rFonts w:eastAsiaTheme="minorHAnsi"/>
          <w:color w:val="000000" w:themeColor="text1"/>
          <w:szCs w:val="20"/>
        </w:rPr>
        <w:t xml:space="preserve"> </w:t>
      </w:r>
      <w:r w:rsidR="00943352" w:rsidRPr="00215A4C">
        <w:rPr>
          <w:rFonts w:eastAsiaTheme="minorHAnsi"/>
          <w:color w:val="000000" w:themeColor="text1"/>
          <w:szCs w:val="20"/>
        </w:rPr>
        <w:t xml:space="preserve"> 문헌들의 결과를 종합할 때 항우울제 투여는 임상적 효과를 기대할 수 있다고 보여서 권고할 수 있으나, 연구대상수가 적어 정확도가 떨어지고, 비뚤림위험이 높아서 증거수준은 낮음으로 결정되었</w:t>
      </w:r>
      <w:r w:rsidR="00380EB1">
        <w:rPr>
          <w:rFonts w:eastAsiaTheme="minorHAnsi" w:hint="eastAsia"/>
          <w:color w:val="000000" w:themeColor="text1"/>
          <w:szCs w:val="20"/>
        </w:rPr>
        <w:t>다.</w:t>
      </w:r>
      <w:r w:rsidR="00943352" w:rsidRPr="00215A4C">
        <w:rPr>
          <w:rFonts w:eastAsiaTheme="minorHAnsi"/>
          <w:color w:val="000000" w:themeColor="text1"/>
          <w:szCs w:val="20"/>
        </w:rPr>
        <w:t xml:space="preserve"> 아울러 대체약과 비교한 가치선호도가 떨어지고 효과</w:t>
      </w:r>
      <w:r w:rsidR="00380EB1">
        <w:rPr>
          <w:rFonts w:eastAsiaTheme="minorHAnsi" w:hint="eastAsia"/>
          <w:color w:val="000000" w:themeColor="text1"/>
          <w:szCs w:val="20"/>
        </w:rPr>
        <w:t xml:space="preserve"> </w:t>
      </w:r>
      <w:r w:rsidR="00943352" w:rsidRPr="00215A4C">
        <w:rPr>
          <w:rFonts w:eastAsiaTheme="minorHAnsi"/>
          <w:color w:val="000000" w:themeColor="text1"/>
          <w:szCs w:val="20"/>
        </w:rPr>
        <w:t>대비</w:t>
      </w:r>
      <w:r w:rsidR="00380EB1">
        <w:rPr>
          <w:rFonts w:eastAsiaTheme="minorHAnsi" w:hint="eastAsia"/>
          <w:color w:val="000000" w:themeColor="text1"/>
          <w:szCs w:val="20"/>
        </w:rPr>
        <w:t xml:space="preserve"> </w:t>
      </w:r>
      <w:r w:rsidR="00943352" w:rsidRPr="00215A4C">
        <w:rPr>
          <w:rFonts w:eastAsiaTheme="minorHAnsi"/>
          <w:color w:val="000000" w:themeColor="text1"/>
          <w:szCs w:val="20"/>
        </w:rPr>
        <w:t xml:space="preserve">부작용에 대한 부담이 있으므로 권고강도는 약함으로 결정되었다. </w:t>
      </w:r>
    </w:p>
    <w:p w:rsidR="000D348D" w:rsidRPr="00215A4C" w:rsidRDefault="000D348D" w:rsidP="000D348D">
      <w:pPr>
        <w:widowControl/>
        <w:wordWrap/>
        <w:autoSpaceDE/>
        <w:autoSpaceDN/>
        <w:jc w:val="left"/>
        <w:rPr>
          <w:rFonts w:eastAsiaTheme="minorHAnsi"/>
          <w:szCs w:val="20"/>
        </w:rPr>
      </w:pPr>
      <w:r w:rsidRPr="00215A4C">
        <w:rPr>
          <w:rFonts w:eastAsiaTheme="minorHAnsi"/>
          <w:szCs w:val="20"/>
        </w:rPr>
        <w:br w:type="page"/>
      </w:r>
    </w:p>
    <w:p w:rsidR="00BF5762" w:rsidRPr="00215A4C" w:rsidRDefault="002C7DAD" w:rsidP="00BF5762">
      <w:pPr>
        <w:pStyle w:val="a5"/>
        <w:wordWrap/>
        <w:rPr>
          <w:rFonts w:eastAsiaTheme="minorHAnsi"/>
          <w:b/>
          <w:sz w:val="24"/>
          <w:szCs w:val="24"/>
        </w:rPr>
      </w:pPr>
      <w:r w:rsidRPr="00215A4C">
        <w:rPr>
          <w:rFonts w:eastAsiaTheme="minorHAnsi"/>
          <w:b/>
          <w:sz w:val="24"/>
          <w:szCs w:val="24"/>
        </w:rPr>
        <w:lastRenderedPageBreak/>
        <w:t>C</w:t>
      </w:r>
      <w:r w:rsidR="00BF5762" w:rsidRPr="00215A4C">
        <w:rPr>
          <w:rFonts w:eastAsiaTheme="minorHAnsi"/>
          <w:b/>
          <w:sz w:val="24"/>
          <w:szCs w:val="24"/>
        </w:rPr>
        <w:t xml:space="preserve">. </w:t>
      </w:r>
      <w:r w:rsidR="00BF5762" w:rsidRPr="00215A4C">
        <w:rPr>
          <w:rFonts w:eastAsiaTheme="minorHAnsi" w:hint="eastAsia"/>
          <w:b/>
          <w:sz w:val="24"/>
          <w:szCs w:val="24"/>
        </w:rPr>
        <w:t>시술</w:t>
      </w:r>
      <w:r w:rsidR="00522F60" w:rsidRPr="00215A4C">
        <w:rPr>
          <w:rFonts w:eastAsiaTheme="minorHAnsi" w:hint="eastAsia"/>
          <w:b/>
          <w:sz w:val="24"/>
          <w:szCs w:val="24"/>
        </w:rPr>
        <w:t>치료</w:t>
      </w:r>
      <w:r w:rsidR="00522F60" w:rsidRPr="00215A4C">
        <w:rPr>
          <w:rFonts w:eastAsiaTheme="minorHAnsi"/>
          <w:b/>
          <w:sz w:val="24"/>
          <w:szCs w:val="24"/>
        </w:rPr>
        <w:t xml:space="preserve"> </w:t>
      </w:r>
      <w:r w:rsidR="00BF5762" w:rsidRPr="00215A4C">
        <w:rPr>
          <w:rFonts w:eastAsiaTheme="minorHAnsi"/>
          <w:b/>
          <w:sz w:val="24"/>
          <w:szCs w:val="24"/>
        </w:rPr>
        <w:t xml:space="preserve"> </w:t>
      </w:r>
    </w:p>
    <w:p w:rsidR="00091854" w:rsidRPr="00215A4C" w:rsidRDefault="00091854" w:rsidP="00BF5762">
      <w:pPr>
        <w:pStyle w:val="a5"/>
        <w:wordWrap/>
        <w:rPr>
          <w:rFonts w:eastAsiaTheme="minorHAnsi"/>
          <w:b/>
          <w:sz w:val="24"/>
          <w:szCs w:val="24"/>
        </w:rPr>
      </w:pPr>
    </w:p>
    <w:p w:rsidR="00091854" w:rsidRPr="00215A4C" w:rsidRDefault="00091854" w:rsidP="00380EB1">
      <w:pPr>
        <w:pStyle w:val="a5"/>
        <w:wordWrap/>
        <w:ind w:firstLineChars="100" w:firstLine="200"/>
        <w:rPr>
          <w:rFonts w:eastAsiaTheme="minorHAnsi"/>
          <w:szCs w:val="20"/>
        </w:rPr>
      </w:pPr>
      <w:r w:rsidRPr="00215A4C">
        <w:rPr>
          <w:rFonts w:eastAsiaTheme="minorHAnsi" w:hint="eastAsia"/>
          <w:szCs w:val="20"/>
        </w:rPr>
        <w:t>시술치료</w:t>
      </w:r>
      <w:r w:rsidRPr="00215A4C">
        <w:rPr>
          <w:rFonts w:eastAsiaTheme="minorHAnsi"/>
          <w:szCs w:val="20"/>
        </w:rPr>
        <w:t xml:space="preserve"> 부문은 크게 경막외주사치료, 경막외신경성형술, 기타 시술 세가지 분야로 나누어 각 분야별로 검색식을 만들어 검색을 진행하였다. 최종검색된 논문들 증 각 분야내의 핵심질문에 대응하는 논문을 </w:t>
      </w:r>
      <w:r w:rsidR="00380EB1">
        <w:rPr>
          <w:rFonts w:eastAsiaTheme="minorHAnsi" w:hint="eastAsia"/>
          <w:szCs w:val="20"/>
        </w:rPr>
        <w:t xml:space="preserve">각각 </w:t>
      </w:r>
      <w:r w:rsidRPr="00215A4C">
        <w:rPr>
          <w:rFonts w:eastAsiaTheme="minorHAnsi"/>
          <w:szCs w:val="20"/>
        </w:rPr>
        <w:t xml:space="preserve">분류하여 정리하였다. </w:t>
      </w:r>
    </w:p>
    <w:p w:rsidR="0001619D" w:rsidRDefault="0001619D" w:rsidP="00BF5762">
      <w:pPr>
        <w:pStyle w:val="a5"/>
        <w:wordWrap/>
        <w:rPr>
          <w:rFonts w:eastAsiaTheme="minorHAnsi"/>
          <w:szCs w:val="20"/>
        </w:rPr>
      </w:pPr>
    </w:p>
    <w:p w:rsidR="00704301" w:rsidRPr="00215A4C" w:rsidRDefault="00704301" w:rsidP="00BF5762">
      <w:pPr>
        <w:pStyle w:val="a5"/>
        <w:wordWrap/>
        <w:rPr>
          <w:rFonts w:eastAsiaTheme="minorHAnsi"/>
          <w:szCs w:val="20"/>
        </w:rPr>
      </w:pPr>
    </w:p>
    <w:p w:rsidR="00091854" w:rsidRPr="00215A4C" w:rsidRDefault="00061924" w:rsidP="00061924">
      <w:pPr>
        <w:pStyle w:val="a5"/>
        <w:wordWrap/>
        <w:rPr>
          <w:rFonts w:eastAsiaTheme="minorHAnsi"/>
          <w:b/>
          <w:sz w:val="22"/>
        </w:rPr>
      </w:pPr>
      <w:r w:rsidRPr="00215A4C">
        <w:rPr>
          <w:rFonts w:eastAsiaTheme="minorHAnsi"/>
          <w:b/>
          <w:sz w:val="22"/>
        </w:rPr>
        <w:t xml:space="preserve">3-1. </w:t>
      </w:r>
      <w:r w:rsidR="0001619D" w:rsidRPr="00215A4C">
        <w:rPr>
          <w:rFonts w:eastAsiaTheme="minorHAnsi" w:hint="eastAsia"/>
          <w:b/>
          <w:sz w:val="22"/>
        </w:rPr>
        <w:t>경막외주사치료</w:t>
      </w:r>
      <w:r w:rsidR="00091854" w:rsidRPr="00215A4C">
        <w:rPr>
          <w:rFonts w:eastAsiaTheme="minorHAnsi"/>
          <w:b/>
          <w:sz w:val="22"/>
        </w:rPr>
        <w:t xml:space="preserve"> </w:t>
      </w:r>
    </w:p>
    <w:p w:rsidR="00061924" w:rsidRPr="00215A4C" w:rsidRDefault="00061924" w:rsidP="00061924">
      <w:pPr>
        <w:pStyle w:val="a5"/>
        <w:wordWrap/>
        <w:rPr>
          <w:rFonts w:eastAsiaTheme="minorHAnsi"/>
          <w:b/>
          <w:sz w:val="22"/>
        </w:rPr>
      </w:pPr>
    </w:p>
    <w:p w:rsidR="00994708" w:rsidRPr="00215A4C" w:rsidRDefault="00994708" w:rsidP="00380EB1">
      <w:pPr>
        <w:pStyle w:val="a5"/>
        <w:wordWrap/>
        <w:ind w:firstLineChars="100" w:firstLine="200"/>
        <w:rPr>
          <w:rFonts w:eastAsiaTheme="minorHAnsi"/>
          <w:szCs w:val="20"/>
        </w:rPr>
      </w:pPr>
      <w:r w:rsidRPr="00215A4C">
        <w:rPr>
          <w:rFonts w:eastAsiaTheme="minorHAnsi" w:hint="eastAsia"/>
          <w:szCs w:val="20"/>
        </w:rPr>
        <w:t>경막외주사치료는</w:t>
      </w:r>
      <w:r w:rsidRPr="00215A4C">
        <w:rPr>
          <w:rFonts w:eastAsiaTheme="minorHAnsi"/>
          <w:szCs w:val="20"/>
        </w:rPr>
        <w:t xml:space="preserve"> 투시영상하에서 추간판 주위 경막외공간에 약물을 주입시키는 시술방법이다. </w:t>
      </w:r>
      <w:r w:rsidR="00027BEF" w:rsidRPr="00215A4C">
        <w:rPr>
          <w:rFonts w:eastAsiaTheme="minorHAnsi" w:hint="eastAsia"/>
          <w:szCs w:val="20"/>
        </w:rPr>
        <w:t>추간판탈출증</w:t>
      </w:r>
      <w:r w:rsidR="00027BEF" w:rsidRPr="00215A4C">
        <w:rPr>
          <w:rFonts w:eastAsiaTheme="minorHAnsi"/>
          <w:szCs w:val="20"/>
        </w:rPr>
        <w:t xml:space="preserve"> </w:t>
      </w:r>
      <w:r w:rsidR="00027BEF" w:rsidRPr="00215A4C">
        <w:rPr>
          <w:rFonts w:eastAsiaTheme="minorHAnsi" w:hint="eastAsia"/>
          <w:szCs w:val="20"/>
        </w:rPr>
        <w:t>환자의</w:t>
      </w:r>
      <w:r w:rsidR="00027BEF" w:rsidRPr="00215A4C">
        <w:rPr>
          <w:rFonts w:eastAsiaTheme="minorHAnsi"/>
          <w:szCs w:val="20"/>
        </w:rPr>
        <w:t xml:space="preserve"> </w:t>
      </w:r>
      <w:r w:rsidR="00027BEF" w:rsidRPr="00215A4C">
        <w:rPr>
          <w:rFonts w:eastAsiaTheme="minorHAnsi" w:hint="eastAsia"/>
          <w:szCs w:val="20"/>
        </w:rPr>
        <w:t>요통</w:t>
      </w:r>
      <w:r w:rsidR="00027BEF" w:rsidRPr="00215A4C">
        <w:rPr>
          <w:rFonts w:eastAsiaTheme="minorHAnsi"/>
          <w:szCs w:val="20"/>
        </w:rPr>
        <w:t xml:space="preserve"> </w:t>
      </w:r>
      <w:r w:rsidR="00027BEF" w:rsidRPr="00215A4C">
        <w:rPr>
          <w:rFonts w:eastAsiaTheme="minorHAnsi" w:hint="eastAsia"/>
          <w:szCs w:val="20"/>
        </w:rPr>
        <w:t>및</w:t>
      </w:r>
      <w:r w:rsidR="00027BEF" w:rsidRPr="00215A4C">
        <w:rPr>
          <w:rFonts w:eastAsiaTheme="minorHAnsi"/>
          <w:szCs w:val="20"/>
        </w:rPr>
        <w:t xml:space="preserve"> </w:t>
      </w:r>
      <w:r w:rsidR="00027BEF" w:rsidRPr="00215A4C">
        <w:rPr>
          <w:rFonts w:eastAsiaTheme="minorHAnsi" w:hint="eastAsia"/>
          <w:szCs w:val="20"/>
        </w:rPr>
        <w:t>하지방사통은</w:t>
      </w:r>
      <w:r w:rsidR="00027BEF" w:rsidRPr="00215A4C">
        <w:rPr>
          <w:rFonts w:eastAsiaTheme="minorHAnsi"/>
          <w:szCs w:val="20"/>
        </w:rPr>
        <w:t xml:space="preserve"> </w:t>
      </w:r>
      <w:r w:rsidR="00027BEF" w:rsidRPr="00215A4C">
        <w:rPr>
          <w:rFonts w:eastAsiaTheme="minorHAnsi" w:hint="eastAsia"/>
          <w:szCs w:val="20"/>
        </w:rPr>
        <w:t>탈출한</w:t>
      </w:r>
      <w:r w:rsidR="00027BEF" w:rsidRPr="00215A4C">
        <w:rPr>
          <w:rFonts w:eastAsiaTheme="minorHAnsi"/>
          <w:szCs w:val="20"/>
        </w:rPr>
        <w:t xml:space="preserve"> </w:t>
      </w:r>
      <w:r w:rsidR="00027BEF" w:rsidRPr="00215A4C">
        <w:rPr>
          <w:rFonts w:eastAsiaTheme="minorHAnsi" w:hint="eastAsia"/>
          <w:szCs w:val="20"/>
        </w:rPr>
        <w:t>추간판</w:t>
      </w:r>
      <w:r w:rsidR="00027BEF" w:rsidRPr="00215A4C">
        <w:rPr>
          <w:rFonts w:eastAsiaTheme="minorHAnsi"/>
          <w:szCs w:val="20"/>
        </w:rPr>
        <w:t xml:space="preserve"> </w:t>
      </w:r>
      <w:r w:rsidR="00027BEF" w:rsidRPr="00215A4C">
        <w:rPr>
          <w:rFonts w:eastAsiaTheme="minorHAnsi" w:hint="eastAsia"/>
          <w:szCs w:val="20"/>
        </w:rPr>
        <w:t>조직</w:t>
      </w:r>
      <w:r w:rsidR="00EB5982" w:rsidRPr="00215A4C">
        <w:rPr>
          <w:rFonts w:eastAsiaTheme="minorHAnsi" w:hint="eastAsia"/>
          <w:szCs w:val="20"/>
        </w:rPr>
        <w:t>이</w:t>
      </w:r>
      <w:r w:rsidR="00EB5982" w:rsidRPr="00215A4C">
        <w:rPr>
          <w:rFonts w:eastAsiaTheme="minorHAnsi"/>
          <w:szCs w:val="20"/>
        </w:rPr>
        <w:t xml:space="preserve"> 신경조직을 </w:t>
      </w:r>
      <w:proofErr w:type="gramStart"/>
      <w:r w:rsidR="00027BEF" w:rsidRPr="00215A4C">
        <w:rPr>
          <w:rFonts w:eastAsiaTheme="minorHAnsi" w:hint="eastAsia"/>
          <w:szCs w:val="20"/>
        </w:rPr>
        <w:t>물리적</w:t>
      </w:r>
      <w:r w:rsidR="00EB5982" w:rsidRPr="00215A4C">
        <w:rPr>
          <w:rFonts w:eastAsiaTheme="minorHAnsi" w:hint="eastAsia"/>
          <w:szCs w:val="20"/>
        </w:rPr>
        <w:t>으로</w:t>
      </w:r>
      <w:r w:rsidR="00EB5982" w:rsidRPr="00215A4C">
        <w:rPr>
          <w:rFonts w:eastAsiaTheme="minorHAnsi"/>
          <w:szCs w:val="20"/>
        </w:rPr>
        <w:t xml:space="preserve"> </w:t>
      </w:r>
      <w:r w:rsidR="00027BEF" w:rsidRPr="00215A4C">
        <w:rPr>
          <w:rFonts w:eastAsiaTheme="minorHAnsi"/>
          <w:szCs w:val="20"/>
        </w:rPr>
        <w:t xml:space="preserve"> 압박</w:t>
      </w:r>
      <w:r w:rsidR="00EB5982" w:rsidRPr="00215A4C">
        <w:rPr>
          <w:rFonts w:eastAsiaTheme="minorHAnsi" w:hint="eastAsia"/>
          <w:szCs w:val="20"/>
        </w:rPr>
        <w:t>하여</w:t>
      </w:r>
      <w:proofErr w:type="gramEnd"/>
      <w:r w:rsidR="00EB5982" w:rsidRPr="00215A4C">
        <w:rPr>
          <w:rFonts w:eastAsiaTheme="minorHAnsi"/>
          <w:szCs w:val="20"/>
        </w:rPr>
        <w:t xml:space="preserve"> </w:t>
      </w:r>
      <w:r w:rsidR="00EB5982" w:rsidRPr="00215A4C">
        <w:rPr>
          <w:rFonts w:eastAsiaTheme="minorHAnsi" w:hint="eastAsia"/>
          <w:szCs w:val="20"/>
        </w:rPr>
        <w:t>발생하기도</w:t>
      </w:r>
      <w:r w:rsidR="00EB5982" w:rsidRPr="00215A4C">
        <w:rPr>
          <w:rFonts w:eastAsiaTheme="minorHAnsi"/>
          <w:szCs w:val="20"/>
        </w:rPr>
        <w:t xml:space="preserve"> </w:t>
      </w:r>
      <w:r w:rsidR="00EB5982" w:rsidRPr="00215A4C">
        <w:rPr>
          <w:rFonts w:eastAsiaTheme="minorHAnsi" w:hint="eastAsia"/>
          <w:szCs w:val="20"/>
        </w:rPr>
        <w:t>하지만</w:t>
      </w:r>
      <w:r w:rsidR="00EB5982" w:rsidRPr="00215A4C">
        <w:rPr>
          <w:rFonts w:eastAsiaTheme="minorHAnsi"/>
          <w:szCs w:val="20"/>
        </w:rPr>
        <w:t>,</w:t>
      </w:r>
      <w:r w:rsidR="00027BEF" w:rsidRPr="00215A4C">
        <w:rPr>
          <w:rFonts w:eastAsiaTheme="minorHAnsi"/>
          <w:szCs w:val="20"/>
        </w:rPr>
        <w:t xml:space="preserve"> 추간판주위 경막외공간에 </w:t>
      </w:r>
      <w:r w:rsidR="00EB5982" w:rsidRPr="00215A4C">
        <w:rPr>
          <w:rFonts w:eastAsiaTheme="minorHAnsi" w:hint="eastAsia"/>
          <w:szCs w:val="20"/>
        </w:rPr>
        <w:t>존재하는</w:t>
      </w:r>
      <w:r w:rsidR="00027BEF" w:rsidRPr="00215A4C">
        <w:rPr>
          <w:rFonts w:eastAsiaTheme="minorHAnsi"/>
          <w:szCs w:val="20"/>
        </w:rPr>
        <w:t xml:space="preserve"> 염증성 매개물질</w:t>
      </w:r>
      <w:r w:rsidR="00EB5982" w:rsidRPr="00215A4C">
        <w:rPr>
          <w:rFonts w:eastAsiaTheme="minorHAnsi" w:hint="eastAsia"/>
          <w:szCs w:val="20"/>
        </w:rPr>
        <w:t>이</w:t>
      </w:r>
      <w:r w:rsidR="00027BEF" w:rsidRPr="00215A4C">
        <w:rPr>
          <w:rFonts w:eastAsiaTheme="minorHAnsi"/>
          <w:szCs w:val="20"/>
        </w:rPr>
        <w:t xml:space="preserve"> </w:t>
      </w:r>
      <w:r w:rsidR="00EB5982" w:rsidRPr="00215A4C">
        <w:rPr>
          <w:rFonts w:eastAsiaTheme="minorHAnsi" w:hint="eastAsia"/>
          <w:szCs w:val="20"/>
        </w:rPr>
        <w:t>신경근과</w:t>
      </w:r>
      <w:r w:rsidR="00EB5982" w:rsidRPr="00215A4C">
        <w:rPr>
          <w:rFonts w:eastAsiaTheme="minorHAnsi"/>
          <w:szCs w:val="20"/>
        </w:rPr>
        <w:t xml:space="preserve"> 동신경(sinuvertebral nerve)을 포함한 </w:t>
      </w:r>
      <w:r w:rsidR="00027BEF" w:rsidRPr="00215A4C">
        <w:rPr>
          <w:rFonts w:eastAsiaTheme="minorHAnsi" w:hint="eastAsia"/>
          <w:szCs w:val="20"/>
        </w:rPr>
        <w:t>주변신경조직</w:t>
      </w:r>
      <w:r w:rsidR="00EB5982" w:rsidRPr="00215A4C">
        <w:rPr>
          <w:rFonts w:eastAsiaTheme="minorHAnsi" w:hint="eastAsia"/>
          <w:szCs w:val="20"/>
        </w:rPr>
        <w:t>을</w:t>
      </w:r>
      <w:r w:rsidR="00027BEF" w:rsidRPr="00215A4C">
        <w:rPr>
          <w:rFonts w:eastAsiaTheme="minorHAnsi"/>
          <w:szCs w:val="20"/>
        </w:rPr>
        <w:t xml:space="preserve"> 화학적</w:t>
      </w:r>
      <w:r w:rsidR="00EB5982" w:rsidRPr="00215A4C">
        <w:rPr>
          <w:rFonts w:eastAsiaTheme="minorHAnsi" w:hint="eastAsia"/>
          <w:szCs w:val="20"/>
        </w:rPr>
        <w:t>으로</w:t>
      </w:r>
      <w:r w:rsidR="00027BEF" w:rsidRPr="00215A4C">
        <w:rPr>
          <w:rFonts w:eastAsiaTheme="minorHAnsi"/>
          <w:szCs w:val="20"/>
        </w:rPr>
        <w:t xml:space="preserve"> 자극</w:t>
      </w:r>
      <w:r w:rsidR="00EB5982" w:rsidRPr="00215A4C">
        <w:rPr>
          <w:rFonts w:eastAsiaTheme="minorHAnsi" w:hint="eastAsia"/>
          <w:szCs w:val="20"/>
        </w:rPr>
        <w:t>하여</w:t>
      </w:r>
      <w:r w:rsidR="00EB5982" w:rsidRPr="00215A4C">
        <w:rPr>
          <w:rFonts w:eastAsiaTheme="minorHAnsi"/>
          <w:szCs w:val="20"/>
        </w:rPr>
        <w:t xml:space="preserve"> </w:t>
      </w:r>
      <w:r w:rsidR="00027BEF" w:rsidRPr="00215A4C">
        <w:rPr>
          <w:rFonts w:eastAsiaTheme="minorHAnsi" w:hint="eastAsia"/>
          <w:szCs w:val="20"/>
        </w:rPr>
        <w:t>발생한다</w:t>
      </w:r>
      <w:r w:rsidR="00027BEF" w:rsidRPr="00215A4C">
        <w:rPr>
          <w:rFonts w:eastAsiaTheme="minorHAnsi"/>
          <w:szCs w:val="20"/>
        </w:rPr>
        <w:t xml:space="preserve">. 따라서 경막외주사치료를 통하여 추간판주위 경막외공간에 항염작용 약물을 효과적으로 투입하여 </w:t>
      </w:r>
      <w:r w:rsidRPr="00215A4C">
        <w:rPr>
          <w:rFonts w:eastAsiaTheme="minorHAnsi" w:hint="eastAsia"/>
          <w:szCs w:val="20"/>
        </w:rPr>
        <w:t>주변신경조직에</w:t>
      </w:r>
      <w:r w:rsidRPr="00215A4C">
        <w:rPr>
          <w:rFonts w:eastAsiaTheme="minorHAnsi"/>
          <w:szCs w:val="20"/>
        </w:rPr>
        <w:t xml:space="preserve"> 대한 </w:t>
      </w:r>
      <w:r w:rsidR="00027BEF" w:rsidRPr="00215A4C">
        <w:rPr>
          <w:rFonts w:eastAsiaTheme="minorHAnsi" w:hint="eastAsia"/>
          <w:szCs w:val="20"/>
        </w:rPr>
        <w:t>염증</w:t>
      </w:r>
      <w:r w:rsidRPr="00215A4C">
        <w:rPr>
          <w:rFonts w:eastAsiaTheme="minorHAnsi" w:hint="eastAsia"/>
          <w:szCs w:val="20"/>
        </w:rPr>
        <w:t>작용</w:t>
      </w:r>
      <w:r w:rsidR="00027BEF" w:rsidRPr="00215A4C">
        <w:rPr>
          <w:rFonts w:eastAsiaTheme="minorHAnsi" w:hint="eastAsia"/>
          <w:szCs w:val="20"/>
        </w:rPr>
        <w:t>을</w:t>
      </w:r>
      <w:r w:rsidR="00027BEF" w:rsidRPr="00215A4C">
        <w:rPr>
          <w:rFonts w:eastAsiaTheme="minorHAnsi"/>
          <w:szCs w:val="20"/>
        </w:rPr>
        <w:t xml:space="preserve"> 제거함으로써 </w:t>
      </w:r>
      <w:r w:rsidRPr="00215A4C">
        <w:rPr>
          <w:rFonts w:eastAsiaTheme="minorHAnsi" w:hint="eastAsia"/>
          <w:szCs w:val="20"/>
        </w:rPr>
        <w:t>성공적인</w:t>
      </w:r>
      <w:r w:rsidRPr="00215A4C">
        <w:rPr>
          <w:rFonts w:eastAsiaTheme="minorHAnsi"/>
          <w:szCs w:val="20"/>
        </w:rPr>
        <w:t xml:space="preserve"> </w:t>
      </w:r>
      <w:r w:rsidR="00027BEF" w:rsidRPr="00215A4C">
        <w:rPr>
          <w:rFonts w:eastAsiaTheme="minorHAnsi" w:hint="eastAsia"/>
          <w:szCs w:val="20"/>
        </w:rPr>
        <w:t>임상</w:t>
      </w:r>
      <w:r w:rsidRPr="00215A4C">
        <w:rPr>
          <w:rFonts w:eastAsiaTheme="minorHAnsi"/>
          <w:szCs w:val="20"/>
        </w:rPr>
        <w:t xml:space="preserve"> </w:t>
      </w:r>
      <w:r w:rsidR="00027BEF" w:rsidRPr="00215A4C">
        <w:rPr>
          <w:rFonts w:eastAsiaTheme="minorHAnsi" w:hint="eastAsia"/>
          <w:szCs w:val="20"/>
        </w:rPr>
        <w:t>효과를</w:t>
      </w:r>
      <w:r w:rsidR="00027BEF" w:rsidRPr="00215A4C">
        <w:rPr>
          <w:rFonts w:eastAsiaTheme="minorHAnsi"/>
          <w:szCs w:val="20"/>
        </w:rPr>
        <w:t xml:space="preserve"> </w:t>
      </w:r>
      <w:r w:rsidR="00027BEF" w:rsidRPr="00215A4C">
        <w:rPr>
          <w:rFonts w:eastAsiaTheme="minorHAnsi" w:hint="eastAsia"/>
          <w:szCs w:val="20"/>
        </w:rPr>
        <w:t>이루어낼</w:t>
      </w:r>
      <w:r w:rsidR="00027BEF" w:rsidRPr="00215A4C">
        <w:rPr>
          <w:rFonts w:eastAsiaTheme="minorHAnsi"/>
          <w:szCs w:val="20"/>
        </w:rPr>
        <w:t xml:space="preserve"> </w:t>
      </w:r>
      <w:r w:rsidR="00027BEF" w:rsidRPr="00215A4C">
        <w:rPr>
          <w:rFonts w:eastAsiaTheme="minorHAnsi" w:hint="eastAsia"/>
          <w:szCs w:val="20"/>
        </w:rPr>
        <w:t>수</w:t>
      </w:r>
      <w:r w:rsidR="00027BEF" w:rsidRPr="00215A4C">
        <w:rPr>
          <w:rFonts w:eastAsiaTheme="minorHAnsi"/>
          <w:szCs w:val="20"/>
        </w:rPr>
        <w:t xml:space="preserve"> </w:t>
      </w:r>
      <w:r w:rsidR="00027BEF" w:rsidRPr="00215A4C">
        <w:rPr>
          <w:rFonts w:eastAsiaTheme="minorHAnsi" w:hint="eastAsia"/>
          <w:szCs w:val="20"/>
        </w:rPr>
        <w:t>있고</w:t>
      </w:r>
      <w:r w:rsidR="00027BEF" w:rsidRPr="00215A4C">
        <w:rPr>
          <w:rFonts w:eastAsiaTheme="minorHAnsi"/>
          <w:szCs w:val="20"/>
        </w:rPr>
        <w:t xml:space="preserve"> </w:t>
      </w:r>
      <w:r w:rsidR="00027BEF" w:rsidRPr="00215A4C">
        <w:rPr>
          <w:rFonts w:eastAsiaTheme="minorHAnsi" w:hint="eastAsia"/>
          <w:szCs w:val="20"/>
        </w:rPr>
        <w:t>따라서</w:t>
      </w:r>
      <w:r w:rsidR="00027BEF" w:rsidRPr="00215A4C">
        <w:rPr>
          <w:rFonts w:eastAsiaTheme="minorHAnsi"/>
          <w:szCs w:val="20"/>
        </w:rPr>
        <w:t xml:space="preserve"> </w:t>
      </w:r>
      <w:r w:rsidR="00027BEF" w:rsidRPr="00215A4C">
        <w:rPr>
          <w:rFonts w:eastAsiaTheme="minorHAnsi" w:hint="eastAsia"/>
          <w:szCs w:val="20"/>
        </w:rPr>
        <w:t>보다</w:t>
      </w:r>
      <w:r w:rsidR="00027BEF" w:rsidRPr="00215A4C">
        <w:rPr>
          <w:rFonts w:eastAsiaTheme="minorHAnsi"/>
          <w:szCs w:val="20"/>
        </w:rPr>
        <w:t xml:space="preserve"> </w:t>
      </w:r>
      <w:r w:rsidR="00027BEF" w:rsidRPr="00215A4C">
        <w:rPr>
          <w:rFonts w:eastAsiaTheme="minorHAnsi" w:hint="eastAsia"/>
          <w:szCs w:val="20"/>
        </w:rPr>
        <w:t>침습적인</w:t>
      </w:r>
      <w:r w:rsidR="00027BEF" w:rsidRPr="00215A4C">
        <w:rPr>
          <w:rFonts w:eastAsiaTheme="minorHAnsi"/>
          <w:szCs w:val="20"/>
        </w:rPr>
        <w:t xml:space="preserve"> </w:t>
      </w:r>
      <w:r w:rsidR="00027BEF" w:rsidRPr="00215A4C">
        <w:rPr>
          <w:rFonts w:eastAsiaTheme="minorHAnsi" w:hint="eastAsia"/>
          <w:szCs w:val="20"/>
        </w:rPr>
        <w:t>수술적</w:t>
      </w:r>
      <w:r w:rsidR="00027BEF" w:rsidRPr="00215A4C">
        <w:rPr>
          <w:rFonts w:eastAsiaTheme="minorHAnsi"/>
          <w:szCs w:val="20"/>
        </w:rPr>
        <w:t xml:space="preserve">인 치료로 진행하는 것을 </w:t>
      </w:r>
      <w:r w:rsidRPr="00215A4C">
        <w:rPr>
          <w:rFonts w:eastAsiaTheme="minorHAnsi" w:hint="eastAsia"/>
          <w:szCs w:val="20"/>
        </w:rPr>
        <w:t>막을</w:t>
      </w:r>
      <w:r w:rsidRPr="00215A4C">
        <w:rPr>
          <w:rFonts w:eastAsiaTheme="minorHAnsi"/>
          <w:szCs w:val="20"/>
        </w:rPr>
        <w:t xml:space="preserve"> </w:t>
      </w:r>
      <w:r w:rsidRPr="00215A4C">
        <w:rPr>
          <w:rFonts w:eastAsiaTheme="minorHAnsi" w:hint="eastAsia"/>
          <w:szCs w:val="20"/>
        </w:rPr>
        <w:t>수</w:t>
      </w:r>
      <w:r w:rsidR="00027BEF" w:rsidRPr="00215A4C">
        <w:rPr>
          <w:rFonts w:eastAsiaTheme="minorHAnsi"/>
          <w:szCs w:val="20"/>
        </w:rPr>
        <w:t xml:space="preserve"> 있다.</w:t>
      </w:r>
      <w:hyperlink w:anchor="_ENREF_44" w:tooltip="Kennedy, 2018 #186" w:history="1">
        <w:r w:rsidR="008B3538">
          <w:rPr>
            <w:rFonts w:eastAsiaTheme="minorHAnsi"/>
            <w:szCs w:val="20"/>
          </w:rPr>
          <w:fldChar w:fldCharType="begin">
            <w:fldData xml:space="preserve">PEVuZE5vdGU+PENpdGU+PEF1dGhvcj5LZW5uZWR5PC9BdXRob3I+PFllYXI+MjAxODwvWWVhcj48
UmVjTnVtPjE4NjwvUmVjTnVtPjxEaXNwbGF5VGV4dD48c3R5bGUgZmFjZT0ic3VwZXJzY3JpcHQi
PjQ0LTQ3PC9zdHlsZT48L0Rpc3BsYXlUZXh0PjxyZWNvcmQ+PHJlYy1udW1iZXI+MTg2PC9yZWMt
bnVtYmVyPjxmb3JlaWduLWtleXM+PGtleSBhcHA9IkVOIiBkYi1pZD0iZmQyYTl6MGYzZWVwMGRl
eDV6cXZ6OWUyenNhZTlyZjVmcGZlIj4xODY8L2tleT48L2ZvcmVpZ24ta2V5cz48cmVmLXR5cGUg
bmFtZT0iSm91cm5hbCBBcnRpY2xlIj4xNzwvcmVmLXR5cGU+PGNvbnRyaWJ1dG9ycz48YXV0aG9y
cz48YXV0aG9yPktlbm5lZHksIEQuIEouPC9hdXRob3I+PGF1dGhvcj5aaGVuZywgUC4gWi48L2F1
dGhvcj48YXV0aG9yPlNtdWNrLCBNLjwvYXV0aG9yPjxhdXRob3I+TWNDb3JtaWNrLCBaLiBMLjwv
YXV0aG9yPjxhdXRob3I+SHV5bmgsIEwuPC9hdXRob3I+PGF1dGhvcj5TY2huZWlkZXIsIEIuIEou
PC9hdXRob3I+PC9hdXRob3JzPjwvY29udHJpYnV0b3JzPjxhdXRoLWFkZHJlc3M+RGVwYXJ0bWVu
dCBvZiBPcnRob3BhZWRpYyBTdXJnZXJ5LCBTdGFuZm9yZCBVbml2ZXJzaXR5LCA0NTAgQnJvYWR3
YXkgU3QsIFBhdmlsaW9uIEMsIE1DIDYzNDIsIFJlZHdvb2QgQ2l0eSwgQ0EgOTQwNjMsIFVTQS4g
RWxlY3Ryb25pYyBhZGRyZXNzOiBkamtlbm5lZEBzdGFuZm9yZC5lZHUuJiN4RDtEZXBhcnRtZW50
IG9mIE9ydGhvcGFlZGljIFN1cmdlcnksIFN0YW5mb3JkIFVuaXZlcnNpdHksIDQ1MCBCcm9hZHdh
eSBTdCwgUGF2aWxpb24gQywgTUMgNjM0MiwgUmVkd29vZCBDaXR5LCBDQSA5NDA2MywgVVNBLiYj
eEQ7RGl2aXNpb24gb2YgUGh5c2ljYWwgTWVkaWNpbmUgYW5kIFJlaGFiaWxpdGF0aW9uLCBVbml2
ZXJzaXR5IG9mIFV0YWgsIFNhbHQgTGFrZSBDaXR5LCAzMCBOb3J0aCAxOTAwIEVhc3QsIFNhbHQg
TGFrZSBDaXR5LCBVVCA4NDEzMiwgVVNBLiYjeEQ7RGVwYXJ0bWVudCBvZiBQaHlzaWNhbCBNZWRp
Y2luZSBhbmQgUmVoYWJpbGl0YXRpb24sIFZhbmRlcmJpbHQgVW5pdmVyc2l0eSwgMjIwMSBDaGls
ZHJlbiZhcG9zO3MgV2F5IE5hc2h2aWxsZSwgVE4gMzcyMTIsIFVTQS48L2F1dGgtYWRkcmVzcz48
dGl0bGVzPjx0aXRsZT5BIG1pbmltdW0gb2YgNS15ZWFyIGZvbGxvdy11cCBhZnRlciBsdW1iYXIg
dHJhbnNmb3JhbWluYWwgZXBpZHVyYWwgc3Rlcm9pZCBpbmplY3Rpb25zIGluIHBhdGllbnRzIHdp
dGggbHVtYmFyIHJhZGljdWxhciBwYWluIGR1ZSB0byBpbnRlcnZlcnRlYnJhbCBkaXNjIGhlcm5p
YXRpb248L3RpdGxlPjxzZWNvbmRhcnktdGl0bGU+U3BpbmUgSjwvc2Vjb25kYXJ5LXRpdGxlPjxh
bHQtdGl0bGU+VGhlIHNwaW5lIGpvdXJuYWwgOiBvZmZpY2lhbCBqb3VybmFsIG9mIHRoZSBOb3J0
aCBBbWVyaWNhbiBTcGluZSBTb2NpZXR5PC9hbHQtdGl0bGU+PC90aXRsZXM+PHBlcmlvZGljYWw+
PGZ1bGwtdGl0bGU+U3BpbmUgSjwvZnVsbC10aXRsZT48YWJici0xPlRoZSBzcGluZSBqb3VybmFs
IDogb2ZmaWNpYWwgam91cm5hbCBvZiB0aGUgTm9ydGggQW1lcmljYW4gU3BpbmUgU29jaWV0eTwv
YWJici0xPjwvcGVyaW9kaWNhbD48YWx0LXBlcmlvZGljYWw+PGZ1bGwtdGl0bGU+U3BpbmUgSjwv
ZnVsbC10aXRsZT48YWJici0xPlRoZSBzcGluZSBqb3VybmFsIDogb2ZmaWNpYWwgam91cm5hbCBv
ZiB0aGUgTm9ydGggQW1lcmljYW4gU3BpbmUgU29jaWV0eTwvYWJici0xPjwvYWx0LXBlcmlvZGlj
YWw+PHBhZ2VzPjI5LTM1PC9wYWdlcz48dm9sdW1lPjE4PC92b2x1bWU+PG51bWJlcj4xPC9udW1i
ZXI+PGVkaXRpb24+MjAxNy8xMC8wMTwvZWRpdGlvbj48ZGF0ZXM+PHllYXI+MjAxODwveWVhcj48
cHViLWRhdGVzPjxkYXRlPkphbjwvZGF0ZT48L3B1Yi1kYXRlcz48L2RhdGVzPjxpc2JuPjE4Nzgt
MTYzMiAoRWxlY3Ryb25pYykmI3hEOzE1MjktOTQzMCAoTGlua2luZyk8L2lzYm4+PGFjY2Vzc2lv
bi1udW0+Mjg5NjI5MTI8L2FjY2Vzc2lvbi1udW0+PHVybHM+PC91cmxzPjxlbGVjdHJvbmljLXJl
c291cmNlLW51bT4xMC4xMDE2L2ouc3BpbmVlLjIwMTcuMDguMjY0PC9lbGVjdHJvbmljLXJlc291
cmNlLW51bT48cmVtb3RlLWRhdGFiYXNlLXByb3ZpZGVyPk5MTTwvcmVtb3RlLWRhdGFiYXNlLXBy
b3ZpZGVyPjxsYW5ndWFnZT5lbmc8L2xhbmd1YWdlPjwvcmVjb3JkPjwvQ2l0ZT48Q2l0ZT48QXV0
aG9yPkxlZTwvQXV0aG9yPjxZZWFyPjIwMDk8L1llYXI+PFJlY051bT4xODc8L1JlY051bT48cmVj
b3JkPjxyZWMtbnVtYmVyPjE4NzwvcmVjLW51bWJlcj48Zm9yZWlnbi1rZXlzPjxrZXkgYXBwPSJF
TiIgZGItaWQ9ImZkMmE5ejBmM2VlcDBkZXg1enF2ejllMnpzYWU5cmY1ZnBmZSI+MTg3PC9rZXk+
PC9mb3JlaWduLWtleXM+PHJlZi10eXBlIG5hbWU9IkpvdXJuYWwgQXJ0aWNsZSI+MTc8L3JlZi10
eXBlPjxjb250cmlidXRvcnM+PGF1dGhvcnM+PGF1dGhvcj5MZWUsIEouIEguPC9hdXRob3I+PGF1
dGhvcj5BbiwgSi4gSC48L2F1dGhvcj48YXV0aG9yPkxlZSwgUy4gSC48L2F1dGhvcj48L2F1dGhv
cnM+PC9jb250cmlidXRvcnM+PGF1dGgtYWRkcmVzcz5EZXBhcnRtZW50IG9mIFBoeXNpY2FsIE1l
ZGljaW5lIGFuZCBSZWhhYml0YXRpb24sIFdvb3JpZHVsIFNwaW5lIEhvc3BpdGFsLCBTZW91bCwg
UmVwdWJsaWMgb2YgS29yZWEuPC9hdXRoLWFkZHJlc3M+PHRpdGxlcz48dGl0bGU+Q29tcGFyaXNv
biBvZiB0aGUgZWZmZWN0aXZlbmVzcyBvZiBpbnRlcmxhbWluYXIgYW5kIGJpbGF0ZXJhbCB0cmFu
c2ZvcmFtaW5hbCBlcGlkdXJhbCBzdGVyb2lkIGluamVjdGlvbnMgaW4gdHJlYXRtZW50IG9mIHBh
dGllbnRzIHdpdGggbHVtYm9zYWNyYWwgZGlzYyBoZXJuaWF0aW9uIGFuZCBzcGluYWwgc3Rlbm9z
aXM8L3RpdGxlPjxzZWNvbmRhcnktdGl0bGU+Q2xpbiBKIFBhaW48L3NlY29uZGFyeS10aXRsZT48
YWx0LXRpdGxlPlRoZSBDbGluaWNhbCBqb3VybmFsIG9mIHBhaW48L2FsdC10aXRsZT48L3RpdGxl
cz48cGVyaW9kaWNhbD48ZnVsbC10aXRsZT5DbGluIEogUGFpbjwvZnVsbC10aXRsZT48YWJici0x
PlRoZSBDbGluaWNhbCBqb3VybmFsIG9mIHBhaW48L2FiYnItMT48L3BlcmlvZGljYWw+PGFsdC1w
ZXJpb2RpY2FsPjxmdWxsLXRpdGxlPkNsaW4gSiBQYWluPC9mdWxsLXRpdGxlPjxhYmJyLTE+VGhl
IENsaW5pY2FsIGpvdXJuYWwgb2YgcGFpbjwvYWJici0xPjwvYWx0LXBlcmlvZGljYWw+PHBhZ2Vz
PjIwNi0xMDwvcGFnZXM+PHZvbHVtZT4yNTwvdm9sdW1lPjxudW1iZXI+MzwvbnVtYmVyPjxlZGl0
aW9uPjIwMDkvMDQvMDE8L2VkaXRpb24+PGtleXdvcmRzPjxrZXl3b3JkPkFkdWx0PC9rZXl3b3Jk
PjxrZXl3b3JkPkJhY2sgUGFpbi8qZHJ1ZyB0aGVyYXB5L2V0aW9sb2d5PC9rZXl3b3JkPjxrZXl3
b3JkPkZlbWFsZTwva2V5d29yZD48a2V5d29yZD5IdW1hbnM8L2tleXdvcmQ+PGtleXdvcmQ+SW5q
ZWN0aW9ucywgRXBpZHVyYWwvbWV0aG9kczwva2V5d29yZD48a2V5d29yZD5JbmplY3Rpb25zLCBT
cGluYWwvbWV0aG9kczwva2V5d29yZD48a2V5d29yZD5JbnRlcnZlcnRlYnJhbCBEaXNjIERpc3Bs
YWNlbWVudC9jb21wbGljYXRpb25zLypkcnVnIHRoZXJhcHk8L2tleXdvcmQ+PGtleXdvcmQ+THVt
YmFyIFZlcnRlYnJhZTwva2V5d29yZD48a2V5d29yZD5NYWxlPC9rZXl3b3JkPjxrZXl3b3JkPk1p
ZGRsZSBBZ2VkPC9rZXl3b3JkPjxrZXl3b3JkPlBhaW4gTWVhc3VyZW1lbnQvbWV0aG9kczwva2V5
d29yZD48a2V5d29yZD5TZXZlcml0eSBvZiBJbGxuZXNzIEluZGV4PC9rZXl3b3JkPjxrZXl3b3Jk
PlNwaW5hbCBTdGVub3Npcy9jb21wbGljYXRpb25zLypkcnVnIHRoZXJhcHk8L2tleXdvcmQ+PGtl
eXdvcmQ+U3Rlcm9pZHMvYWRtaW5pc3RyYXRpb24gJmFtcDsgZG9zYWdlLyp0aGVyYXBldXRpYyB1
c2U8L2tleXdvcmQ+PGtleXdvcmQ+VGltZSBGYWN0b3JzPC9rZXl3b3JkPjwva2V5d29yZHM+PGRh
dGVzPjx5ZWFyPjIwMDk8L3llYXI+PHB1Yi1kYXRlcz48ZGF0ZT5NYXItQXByPC9kYXRlPjwvcHVi
LWRhdGVzPjwvZGF0ZXM+PGlzYm4+MDc0OS04MDQ3PC9pc2JuPjxhY2Nlc3Npb24tbnVtPjE5MzMz
MTcwPC9hY2Nlc3Npb24tbnVtPjx1cmxzPjwvdXJscz48ZWxlY3Ryb25pYy1yZXNvdXJjZS1udW0+
MTAuMTA5Ny9BSlAuMGIwMTNlMzE4MTg3OGY5ZTwvZWxlY3Ryb25pYy1yZXNvdXJjZS1udW0+PHJl
bW90ZS1kYXRhYmFzZS1wcm92aWRlcj5OTE08L3JlbW90ZS1kYXRhYmFzZS1wcm92aWRlcj48bGFu
Z3VhZ2U+ZW5nPC9sYW5ndWFnZT48L3JlY29yZD48L0NpdGU+PENpdGU+PEF1dGhvcj5NY0xhaW48
L0F1dGhvcj48WWVhcj4yMDA1PC9ZZWFyPjxSZWNOdW0+MTg4PC9SZWNOdW0+PHJlY29yZD48cmVj
LW51bWJlcj4xODg8L3JlYy1udW1iZXI+PGZvcmVpZ24ta2V5cz48a2V5IGFwcD0iRU4iIGRiLWlk
PSJmZDJhOXowZjNlZXAwZGV4NXpxdno5ZTJ6c2FlOXJmNWZwZmUiPjE4ODwva2V5PjwvZm9yZWln
bi1rZXlzPjxyZWYtdHlwZSBuYW1lPSJKb3VybmFsIEFydGljbGUiPjE3PC9yZWYtdHlwZT48Y29u
dHJpYnV0b3JzPjxhdXRob3JzPjxhdXRob3I+TWNMYWluLCBSLiBGLjwvYXV0aG9yPjxhdXRob3I+
S2FwdXJhbCwgTC48L2F1dGhvcj48YXV0aG9yPk1la2hhaWwsIE4uIEEuPC9hdXRob3I+PC9hdXRo
b3JzPjwvY29udHJpYnV0b3JzPjxhdXRoLWFkZHJlc3M+VGhlIENsZXZlbGFuZCBDbGluaWMgU3Bp
bmUgSW5zdGl0dXRlLCBUaGUgQ2xldmVsYW5kIENsaW5pYyBGb3VuZGF0aW9uLCA5NTAwIEV1Y2xp
ZCBBdmVudWUsIENsZXZlbGFuZCwgT0ggNDQxOTUsIFVTQS4gbWNsYWluckBjY2Yub3JnPC9hdXRo
LWFkZHJlc3M+PHRpdGxlcz48dGl0bGU+RXBpZHVyYWwgc3Rlcm9pZCB0aGVyYXB5IGZvciBiYWNr
IGFuZCBsZWcgcGFpbjogbWVjaGFuaXNtcyBvZiBhY3Rpb24gYW5kIGVmZmljYWN5PC90aXRsZT48
c2Vjb25kYXJ5LXRpdGxlPlNwaW5lIEo8L3NlY29uZGFyeS10aXRsZT48YWx0LXRpdGxlPlRoZSBz
cGluZSBqb3VybmFsIDogb2ZmaWNpYWwgam91cm5hbCBvZiB0aGUgTm9ydGggQW1lcmljYW4gU3Bp
bmUgU29jaWV0eTwvYWx0LXRpdGxlPjwvdGl0bGVzPjxwZXJpb2RpY2FsPjxmdWxsLXRpdGxlPlNw
aW5lIEo8L2Z1bGwtdGl0bGU+PGFiYnItMT5UaGUgc3BpbmUgam91cm5hbCA6IG9mZmljaWFsIGpv
dXJuYWwgb2YgdGhlIE5vcnRoIEFtZXJpY2FuIFNwaW5lIFNvY2lldHk8L2FiYnItMT48L3Blcmlv
ZGljYWw+PGFsdC1wZXJpb2RpY2FsPjxmdWxsLXRpdGxlPlNwaW5lIEo8L2Z1bGwtdGl0bGU+PGFi
YnItMT5UaGUgc3BpbmUgam91cm5hbCA6IG9mZmljaWFsIGpvdXJuYWwgb2YgdGhlIE5vcnRoIEFt
ZXJpY2FuIFNwaW5lIFNvY2lldHk8L2FiYnItMT48L2FsdC1wZXJpb2RpY2FsPjxwYWdlcz4xOTEt
MjAxPC9wYWdlcz48dm9sdW1lPjU8L3ZvbHVtZT48bnVtYmVyPjI8L251bWJlcj48ZWRpdGlvbj4y
MDA1LzAzLzA4PC9lZGl0aW9uPjxrZXl3b3Jkcz48a2V5d29yZD5CYWNrIFBhaW4vIGRydWcgdGhl
cmFweS9waHlzaW9wYXRob2xvZ3k8L2tleXdvcmQ+PGtleXdvcmQ+R2x1Y29jb3J0aWNvaWRzLyB0
aGVyYXBldXRpYyB1c2U8L2tleXdvcmQ+PGtleXdvcmQ+SHVtYW5zPC9rZXl3b3JkPjxrZXl3b3Jk
PkluZmxhbW1hdGlvbi9kcnVnIHRoZXJhcHkvcGh5c2lvcGF0aG9sb2d5PC9rZXl3b3JkPjxrZXl3
b3JkPkluamVjdGlvbnMsIEVwaWR1cmFsPC9rZXl3b3JkPjxrZXl3b3JkPlJhZGljdWxvcGF0aHkv
ZHJ1ZyB0aGVyYXB5L3BoeXNpb3BhdGhvbG9neTwva2V5d29yZD48a2V5d29yZD5TY2lhdGljYS8g
ZHJ1ZyB0aGVyYXB5L3BoeXNpb3BhdGhvbG9neTwva2V5d29yZD48L2tleXdvcmRzPjxkYXRlcz48
eWVhcj4yMDA1PC95ZWFyPjxwdWItZGF0ZXM+PGRhdGU+TWFyLUFwcjwvZGF0ZT48L3B1Yi1kYXRl
cz48L2RhdGVzPjxpc2JuPjE1MjktOTQzMCAoUHJpbnQpJiN4RDsxNTI5LTk0MzAgKExpbmtpbmcp
PC9pc2JuPjxhY2Nlc3Npb24tbnVtPjE1NzQ5NjE5PC9hY2Nlc3Npb24tbnVtPjx1cmxzPjwvdXJs
cz48ZWxlY3Ryb25pYy1yZXNvdXJjZS1udW0+MTAuMTAxNi9qLnNwaW5lZS4yMDA0LjEwLjA0Njwv
ZWxlY3Ryb25pYy1yZXNvdXJjZS1udW0+PHJlbW90ZS1kYXRhYmFzZS1wcm92aWRlcj5OTE08L3Jl
bW90ZS1kYXRhYmFzZS1wcm92aWRlcj48bGFuZ3VhZ2U+ZW5nPC9sYW5ndWFnZT48L3JlY29yZD48
L0NpdGU+PENpdGU+PEF1dGhvcj5SaXZlcmE8L0F1dGhvcj48WWVhcj4yMDE4PC9ZZWFyPjxSZWNO
dW0+MTg5PC9SZWNOdW0+PHJlY29yZD48cmVjLW51bWJlcj4xODk8L3JlYy1udW1iZXI+PGZvcmVp
Z24ta2V5cz48a2V5IGFwcD0iRU4iIGRiLWlkPSJmZDJhOXowZjNlZXAwZGV4NXpxdno5ZTJ6c2Fl
OXJmNWZwZmUiPjE4OTwva2V5PjwvZm9yZWlnbi1rZXlzPjxyZWYtdHlwZSBuYW1lPSJKb3VybmFs
IEFydGljbGUiPjE3PC9yZWYtdHlwZT48Y29udHJpYnV0b3JzPjxhdXRob3JzPjxhdXRob3I+Uml2
ZXJhLCBDLiBFLjwvYXV0aG9yPjwvYXV0aG9ycz48L2NvbnRyaWJ1dG9ycz48YXV0aC1hZGRyZXNz
PkNhbXBiZWxsIENsaW5pYyBPcnRob3BlZGljcywgODAwMCBDZW50ZXJ2aWV3IFBhcmt3YXksIFN1
aXRlIDUwMCwgTWVtcGhpcywgVE4gMzgxMzgsIFVTQS4gRWxlY3Ryb25pYyBhZGRyZXNzOiBjcml2
ZXJhQGNhbXBiZWxsY2xpbmljLmNvbS48L2F1dGgtYWRkcmVzcz48dGl0bGVzPjx0aXRsZT5MdW1i
YXIgRXBpZHVyYWwgU3Rlcm9pZCBJbmplY3Rpb25zPC90aXRsZT48c2Vjb25kYXJ5LXRpdGxlPlBo
eXMgTWVkIFJlaGFiaWwgQ2xpbiBOIEFtPC9zZWNvbmRhcnktdGl0bGU+PGFsdC10aXRsZT5QaHlz
aWNhbCBtZWRpY2luZSBhbmQgcmVoYWJpbGl0YXRpb24gY2xpbmljcyBvZiBOb3J0aCBBbWVyaWNh
PC9hbHQtdGl0bGU+PC90aXRsZXM+PHBlcmlvZGljYWw+PGZ1bGwtdGl0bGU+UGh5cyBNZWQgUmVo
YWJpbCBDbGluIE4gQW08L2Z1bGwtdGl0bGU+PGFiYnItMT5QaHlzaWNhbCBtZWRpY2luZSBhbmQg
cmVoYWJpbGl0YXRpb24gY2xpbmljcyBvZiBOb3J0aCBBbWVyaWNhPC9hYmJyLTE+PC9wZXJpb2Rp
Y2FsPjxhbHQtcGVyaW9kaWNhbD48ZnVsbC10aXRsZT5QaHlzIE1lZCBSZWhhYmlsIENsaW4gTiBB
bTwvZnVsbC10aXRsZT48YWJici0xPlBoeXNpY2FsIG1lZGljaW5lIGFuZCByZWhhYmlsaXRhdGlv
biBjbGluaWNzIG9mIE5vcnRoIEFtZXJpY2E8L2FiYnItMT48L2FsdC1wZXJpb2RpY2FsPjxwYWdl
cz43My05MjwvcGFnZXM+PHZvbHVtZT4yOTwvdm9sdW1lPjxudW1iZXI+MTwvbnVtYmVyPjxlZGl0
aW9uPjIwMTcvMTEvMjg8L2VkaXRpb24+PGRhdGVzPjx5ZWFyPjIwMTg8L3llYXI+PHB1Yi1kYXRl
cz48ZGF0ZT5GZWI8L2RhdGU+PC9wdWItZGF0ZXM+PC9kYXRlcz48aXNibj4xNTU4LTEzODEgKEVs
ZWN0cm9uaWMpJiN4RDsxMDQ3LTk2NTEgKExpbmtpbmcpPC9pc2JuPjxhY2Nlc3Npb24tbnVtPjI5
MTczNjY2PC9hY2Nlc3Npb24tbnVtPjx1cmxzPjwvdXJscz48ZWxlY3Ryb25pYy1yZXNvdXJjZS1u
dW0+MTAuMTAxNi9qLnBtci4yMDE3LjA4LjAwNzwvZWxlY3Ryb25pYy1yZXNvdXJjZS1udW0+PHJl
bW90ZS1kYXRhYmFzZS1wcm92aWRlcj5OTE08L3JlbW90ZS1kYXRhYmFzZS1wcm92aWRlcj48bGFu
Z3VhZ2U+ZW5nPC9sYW5ndWFnZT48L3JlY29yZD48L0NpdGU+PC9FbmROb3RlPn==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LZW5uZWR5PC9BdXRob3I+PFllYXI+MjAxODwvWWVhcj48
UmVjTnVtPjE4NjwvUmVjTnVtPjxEaXNwbGF5VGV4dD48c3R5bGUgZmFjZT0ic3VwZXJzY3JpcHQi
PjQ0LTQ3PC9zdHlsZT48L0Rpc3BsYXlUZXh0PjxyZWNvcmQ+PHJlYy1udW1iZXI+MTg2PC9yZWMt
bnVtYmVyPjxmb3JlaWduLWtleXM+PGtleSBhcHA9IkVOIiBkYi1pZD0iZmQyYTl6MGYzZWVwMGRl
eDV6cXZ6OWUyenNhZTlyZjVmcGZlIj4xODY8L2tleT48L2ZvcmVpZ24ta2V5cz48cmVmLXR5cGUg
bmFtZT0iSm91cm5hbCBBcnRpY2xlIj4xNzwvcmVmLXR5cGU+PGNvbnRyaWJ1dG9ycz48YXV0aG9y
cz48YXV0aG9yPktlbm5lZHksIEQuIEouPC9hdXRob3I+PGF1dGhvcj5aaGVuZywgUC4gWi48L2F1
dGhvcj48YXV0aG9yPlNtdWNrLCBNLjwvYXV0aG9yPjxhdXRob3I+TWNDb3JtaWNrLCBaLiBMLjwv
YXV0aG9yPjxhdXRob3I+SHV5bmgsIEwuPC9hdXRob3I+PGF1dGhvcj5TY2huZWlkZXIsIEIuIEou
PC9hdXRob3I+PC9hdXRob3JzPjwvY29udHJpYnV0b3JzPjxhdXRoLWFkZHJlc3M+RGVwYXJ0bWVu
dCBvZiBPcnRob3BhZWRpYyBTdXJnZXJ5LCBTdGFuZm9yZCBVbml2ZXJzaXR5LCA0NTAgQnJvYWR3
YXkgU3QsIFBhdmlsaW9uIEMsIE1DIDYzNDIsIFJlZHdvb2QgQ2l0eSwgQ0EgOTQwNjMsIFVTQS4g
RWxlY3Ryb25pYyBhZGRyZXNzOiBkamtlbm5lZEBzdGFuZm9yZC5lZHUuJiN4RDtEZXBhcnRtZW50
IG9mIE9ydGhvcGFlZGljIFN1cmdlcnksIFN0YW5mb3JkIFVuaXZlcnNpdHksIDQ1MCBCcm9hZHdh
eSBTdCwgUGF2aWxpb24gQywgTUMgNjM0MiwgUmVkd29vZCBDaXR5LCBDQSA5NDA2MywgVVNBLiYj
eEQ7RGl2aXNpb24gb2YgUGh5c2ljYWwgTWVkaWNpbmUgYW5kIFJlaGFiaWxpdGF0aW9uLCBVbml2
ZXJzaXR5IG9mIFV0YWgsIFNhbHQgTGFrZSBDaXR5LCAzMCBOb3J0aCAxOTAwIEVhc3QsIFNhbHQg
TGFrZSBDaXR5LCBVVCA4NDEzMiwgVVNBLiYjeEQ7RGVwYXJ0bWVudCBvZiBQaHlzaWNhbCBNZWRp
Y2luZSBhbmQgUmVoYWJpbGl0YXRpb24sIFZhbmRlcmJpbHQgVW5pdmVyc2l0eSwgMjIwMSBDaGls
ZHJlbiZhcG9zO3MgV2F5IE5hc2h2aWxsZSwgVE4gMzcyMTIsIFVTQS48L2F1dGgtYWRkcmVzcz48
dGl0bGVzPjx0aXRsZT5BIG1pbmltdW0gb2YgNS15ZWFyIGZvbGxvdy11cCBhZnRlciBsdW1iYXIg
dHJhbnNmb3JhbWluYWwgZXBpZHVyYWwgc3Rlcm9pZCBpbmplY3Rpb25zIGluIHBhdGllbnRzIHdp
dGggbHVtYmFyIHJhZGljdWxhciBwYWluIGR1ZSB0byBpbnRlcnZlcnRlYnJhbCBkaXNjIGhlcm5p
YXRpb248L3RpdGxlPjxzZWNvbmRhcnktdGl0bGU+U3BpbmUgSjwvc2Vjb25kYXJ5LXRpdGxlPjxh
bHQtdGl0bGU+VGhlIHNwaW5lIGpvdXJuYWwgOiBvZmZpY2lhbCBqb3VybmFsIG9mIHRoZSBOb3J0
aCBBbWVyaWNhbiBTcGluZSBTb2NpZXR5PC9hbHQtdGl0bGU+PC90aXRsZXM+PHBlcmlvZGljYWw+
PGZ1bGwtdGl0bGU+U3BpbmUgSjwvZnVsbC10aXRsZT48YWJici0xPlRoZSBzcGluZSBqb3VybmFs
IDogb2ZmaWNpYWwgam91cm5hbCBvZiB0aGUgTm9ydGggQW1lcmljYW4gU3BpbmUgU29jaWV0eTwv
YWJici0xPjwvcGVyaW9kaWNhbD48YWx0LXBlcmlvZGljYWw+PGZ1bGwtdGl0bGU+U3BpbmUgSjwv
ZnVsbC10aXRsZT48YWJici0xPlRoZSBzcGluZSBqb3VybmFsIDogb2ZmaWNpYWwgam91cm5hbCBv
ZiB0aGUgTm9ydGggQW1lcmljYW4gU3BpbmUgU29jaWV0eTwvYWJici0xPjwvYWx0LXBlcmlvZGlj
YWw+PHBhZ2VzPjI5LTM1PC9wYWdlcz48dm9sdW1lPjE4PC92b2x1bWU+PG51bWJlcj4xPC9udW1i
ZXI+PGVkaXRpb24+MjAxNy8xMC8wMTwvZWRpdGlvbj48ZGF0ZXM+PHllYXI+MjAxODwveWVhcj48
cHViLWRhdGVzPjxkYXRlPkphbjwvZGF0ZT48L3B1Yi1kYXRlcz48L2RhdGVzPjxpc2JuPjE4Nzgt
MTYzMiAoRWxlY3Ryb25pYykmI3hEOzE1MjktOTQzMCAoTGlua2luZyk8L2lzYm4+PGFjY2Vzc2lv
bi1udW0+Mjg5NjI5MTI8L2FjY2Vzc2lvbi1udW0+PHVybHM+PC91cmxzPjxlbGVjdHJvbmljLXJl
c291cmNlLW51bT4xMC4xMDE2L2ouc3BpbmVlLjIwMTcuMDguMjY0PC9lbGVjdHJvbmljLXJlc291
cmNlLW51bT48cmVtb3RlLWRhdGFiYXNlLXByb3ZpZGVyPk5MTTwvcmVtb3RlLWRhdGFiYXNlLXBy
b3ZpZGVyPjxsYW5ndWFnZT5lbmc8L2xhbmd1YWdlPjwvcmVjb3JkPjwvQ2l0ZT48Q2l0ZT48QXV0
aG9yPkxlZTwvQXV0aG9yPjxZZWFyPjIwMDk8L1llYXI+PFJlY051bT4xODc8L1JlY051bT48cmVj
b3JkPjxyZWMtbnVtYmVyPjE4NzwvcmVjLW51bWJlcj48Zm9yZWlnbi1rZXlzPjxrZXkgYXBwPSJF
TiIgZGItaWQ9ImZkMmE5ejBmM2VlcDBkZXg1enF2ejllMnpzYWU5cmY1ZnBmZSI+MTg3PC9rZXk+
PC9mb3JlaWduLWtleXM+PHJlZi10eXBlIG5hbWU9IkpvdXJuYWwgQXJ0aWNsZSI+MTc8L3JlZi10
eXBlPjxjb250cmlidXRvcnM+PGF1dGhvcnM+PGF1dGhvcj5MZWUsIEouIEguPC9hdXRob3I+PGF1
dGhvcj5BbiwgSi4gSC48L2F1dGhvcj48YXV0aG9yPkxlZSwgUy4gSC48L2F1dGhvcj48L2F1dGhv
cnM+PC9jb250cmlidXRvcnM+PGF1dGgtYWRkcmVzcz5EZXBhcnRtZW50IG9mIFBoeXNpY2FsIE1l
ZGljaW5lIGFuZCBSZWhhYml0YXRpb24sIFdvb3JpZHVsIFNwaW5lIEhvc3BpdGFsLCBTZW91bCwg
UmVwdWJsaWMgb2YgS29yZWEuPC9hdXRoLWFkZHJlc3M+PHRpdGxlcz48dGl0bGU+Q29tcGFyaXNv
biBvZiB0aGUgZWZmZWN0aXZlbmVzcyBvZiBpbnRlcmxhbWluYXIgYW5kIGJpbGF0ZXJhbCB0cmFu
c2ZvcmFtaW5hbCBlcGlkdXJhbCBzdGVyb2lkIGluamVjdGlvbnMgaW4gdHJlYXRtZW50IG9mIHBh
dGllbnRzIHdpdGggbHVtYm9zYWNyYWwgZGlzYyBoZXJuaWF0aW9uIGFuZCBzcGluYWwgc3Rlbm9z
aXM8L3RpdGxlPjxzZWNvbmRhcnktdGl0bGU+Q2xpbiBKIFBhaW48L3NlY29uZGFyeS10aXRsZT48
YWx0LXRpdGxlPlRoZSBDbGluaWNhbCBqb3VybmFsIG9mIHBhaW48L2FsdC10aXRsZT48L3RpdGxl
cz48cGVyaW9kaWNhbD48ZnVsbC10aXRsZT5DbGluIEogUGFpbjwvZnVsbC10aXRsZT48YWJici0x
PlRoZSBDbGluaWNhbCBqb3VybmFsIG9mIHBhaW48L2FiYnItMT48L3BlcmlvZGljYWw+PGFsdC1w
ZXJpb2RpY2FsPjxmdWxsLXRpdGxlPkNsaW4gSiBQYWluPC9mdWxsLXRpdGxlPjxhYmJyLTE+VGhl
IENsaW5pY2FsIGpvdXJuYWwgb2YgcGFpbjwvYWJici0xPjwvYWx0LXBlcmlvZGljYWw+PHBhZ2Vz
PjIwNi0xMDwvcGFnZXM+PHZvbHVtZT4yNTwvdm9sdW1lPjxudW1iZXI+MzwvbnVtYmVyPjxlZGl0
aW9uPjIwMDkvMDQvMDE8L2VkaXRpb24+PGtleXdvcmRzPjxrZXl3b3JkPkFkdWx0PC9rZXl3b3Jk
PjxrZXl3b3JkPkJhY2sgUGFpbi8qZHJ1ZyB0aGVyYXB5L2V0aW9sb2d5PC9rZXl3b3JkPjxrZXl3
b3JkPkZlbWFsZTwva2V5d29yZD48a2V5d29yZD5IdW1hbnM8L2tleXdvcmQ+PGtleXdvcmQ+SW5q
ZWN0aW9ucywgRXBpZHVyYWwvbWV0aG9kczwva2V5d29yZD48a2V5d29yZD5JbmplY3Rpb25zLCBT
cGluYWwvbWV0aG9kczwva2V5d29yZD48a2V5d29yZD5JbnRlcnZlcnRlYnJhbCBEaXNjIERpc3Bs
YWNlbWVudC9jb21wbGljYXRpb25zLypkcnVnIHRoZXJhcHk8L2tleXdvcmQ+PGtleXdvcmQ+THVt
YmFyIFZlcnRlYnJhZTwva2V5d29yZD48a2V5d29yZD5NYWxlPC9rZXl3b3JkPjxrZXl3b3JkPk1p
ZGRsZSBBZ2VkPC9rZXl3b3JkPjxrZXl3b3JkPlBhaW4gTWVhc3VyZW1lbnQvbWV0aG9kczwva2V5
d29yZD48a2V5d29yZD5TZXZlcml0eSBvZiBJbGxuZXNzIEluZGV4PC9rZXl3b3JkPjxrZXl3b3Jk
PlNwaW5hbCBTdGVub3Npcy9jb21wbGljYXRpb25zLypkcnVnIHRoZXJhcHk8L2tleXdvcmQ+PGtl
eXdvcmQ+U3Rlcm9pZHMvYWRtaW5pc3RyYXRpb24gJmFtcDsgZG9zYWdlLyp0aGVyYXBldXRpYyB1
c2U8L2tleXdvcmQ+PGtleXdvcmQ+VGltZSBGYWN0b3JzPC9rZXl3b3JkPjwva2V5d29yZHM+PGRh
dGVzPjx5ZWFyPjIwMDk8L3llYXI+PHB1Yi1kYXRlcz48ZGF0ZT5NYXItQXByPC9kYXRlPjwvcHVi
LWRhdGVzPjwvZGF0ZXM+PGlzYm4+MDc0OS04MDQ3PC9pc2JuPjxhY2Nlc3Npb24tbnVtPjE5MzMz
MTcwPC9hY2Nlc3Npb24tbnVtPjx1cmxzPjwvdXJscz48ZWxlY3Ryb25pYy1yZXNvdXJjZS1udW0+
MTAuMTA5Ny9BSlAuMGIwMTNlMzE4MTg3OGY5ZTwvZWxlY3Ryb25pYy1yZXNvdXJjZS1udW0+PHJl
bW90ZS1kYXRhYmFzZS1wcm92aWRlcj5OTE08L3JlbW90ZS1kYXRhYmFzZS1wcm92aWRlcj48bGFu
Z3VhZ2U+ZW5nPC9sYW5ndWFnZT48L3JlY29yZD48L0NpdGU+PENpdGU+PEF1dGhvcj5NY0xhaW48
L0F1dGhvcj48WWVhcj4yMDA1PC9ZZWFyPjxSZWNOdW0+MTg4PC9SZWNOdW0+PHJlY29yZD48cmVj
LW51bWJlcj4xODg8L3JlYy1udW1iZXI+PGZvcmVpZ24ta2V5cz48a2V5IGFwcD0iRU4iIGRiLWlk
PSJmZDJhOXowZjNlZXAwZGV4NXpxdno5ZTJ6c2FlOXJmNWZwZmUiPjE4ODwva2V5PjwvZm9yZWln
bi1rZXlzPjxyZWYtdHlwZSBuYW1lPSJKb3VybmFsIEFydGljbGUiPjE3PC9yZWYtdHlwZT48Y29u
dHJpYnV0b3JzPjxhdXRob3JzPjxhdXRob3I+TWNMYWluLCBSLiBGLjwvYXV0aG9yPjxhdXRob3I+
S2FwdXJhbCwgTC48L2F1dGhvcj48YXV0aG9yPk1la2hhaWwsIE4uIEEuPC9hdXRob3I+PC9hdXRo
b3JzPjwvY29udHJpYnV0b3JzPjxhdXRoLWFkZHJlc3M+VGhlIENsZXZlbGFuZCBDbGluaWMgU3Bp
bmUgSW5zdGl0dXRlLCBUaGUgQ2xldmVsYW5kIENsaW5pYyBGb3VuZGF0aW9uLCA5NTAwIEV1Y2xp
ZCBBdmVudWUsIENsZXZlbGFuZCwgT0ggNDQxOTUsIFVTQS4gbWNsYWluckBjY2Yub3JnPC9hdXRo
LWFkZHJlc3M+PHRpdGxlcz48dGl0bGU+RXBpZHVyYWwgc3Rlcm9pZCB0aGVyYXB5IGZvciBiYWNr
IGFuZCBsZWcgcGFpbjogbWVjaGFuaXNtcyBvZiBhY3Rpb24gYW5kIGVmZmljYWN5PC90aXRsZT48
c2Vjb25kYXJ5LXRpdGxlPlNwaW5lIEo8L3NlY29uZGFyeS10aXRsZT48YWx0LXRpdGxlPlRoZSBz
cGluZSBqb3VybmFsIDogb2ZmaWNpYWwgam91cm5hbCBvZiB0aGUgTm9ydGggQW1lcmljYW4gU3Bp
bmUgU29jaWV0eTwvYWx0LXRpdGxlPjwvdGl0bGVzPjxwZXJpb2RpY2FsPjxmdWxsLXRpdGxlPlNw
aW5lIEo8L2Z1bGwtdGl0bGU+PGFiYnItMT5UaGUgc3BpbmUgam91cm5hbCA6IG9mZmljaWFsIGpv
dXJuYWwgb2YgdGhlIE5vcnRoIEFtZXJpY2FuIFNwaW5lIFNvY2lldHk8L2FiYnItMT48L3Blcmlv
ZGljYWw+PGFsdC1wZXJpb2RpY2FsPjxmdWxsLXRpdGxlPlNwaW5lIEo8L2Z1bGwtdGl0bGU+PGFi
YnItMT5UaGUgc3BpbmUgam91cm5hbCA6IG9mZmljaWFsIGpvdXJuYWwgb2YgdGhlIE5vcnRoIEFt
ZXJpY2FuIFNwaW5lIFNvY2lldHk8L2FiYnItMT48L2FsdC1wZXJpb2RpY2FsPjxwYWdlcz4xOTEt
MjAxPC9wYWdlcz48dm9sdW1lPjU8L3ZvbHVtZT48bnVtYmVyPjI8L251bWJlcj48ZWRpdGlvbj4y
MDA1LzAzLzA4PC9lZGl0aW9uPjxrZXl3b3Jkcz48a2V5d29yZD5CYWNrIFBhaW4vIGRydWcgdGhl
cmFweS9waHlzaW9wYXRob2xvZ3k8L2tleXdvcmQ+PGtleXdvcmQ+R2x1Y29jb3J0aWNvaWRzLyB0
aGVyYXBldXRpYyB1c2U8L2tleXdvcmQ+PGtleXdvcmQ+SHVtYW5zPC9rZXl3b3JkPjxrZXl3b3Jk
PkluZmxhbW1hdGlvbi9kcnVnIHRoZXJhcHkvcGh5c2lvcGF0aG9sb2d5PC9rZXl3b3JkPjxrZXl3
b3JkPkluamVjdGlvbnMsIEVwaWR1cmFsPC9rZXl3b3JkPjxrZXl3b3JkPlJhZGljdWxvcGF0aHkv
ZHJ1ZyB0aGVyYXB5L3BoeXNpb3BhdGhvbG9neTwva2V5d29yZD48a2V5d29yZD5TY2lhdGljYS8g
ZHJ1ZyB0aGVyYXB5L3BoeXNpb3BhdGhvbG9neTwva2V5d29yZD48L2tleXdvcmRzPjxkYXRlcz48
eWVhcj4yMDA1PC95ZWFyPjxwdWItZGF0ZXM+PGRhdGU+TWFyLUFwcjwvZGF0ZT48L3B1Yi1kYXRl
cz48L2RhdGVzPjxpc2JuPjE1MjktOTQzMCAoUHJpbnQpJiN4RDsxNTI5LTk0MzAgKExpbmtpbmcp
PC9pc2JuPjxhY2Nlc3Npb24tbnVtPjE1NzQ5NjE5PC9hY2Nlc3Npb24tbnVtPjx1cmxzPjwvdXJs
cz48ZWxlY3Ryb25pYy1yZXNvdXJjZS1udW0+MTAuMTAxNi9qLnNwaW5lZS4yMDA0LjEwLjA0Njwv
ZWxlY3Ryb25pYy1yZXNvdXJjZS1udW0+PHJlbW90ZS1kYXRhYmFzZS1wcm92aWRlcj5OTE08L3Jl
bW90ZS1kYXRhYmFzZS1wcm92aWRlcj48bGFuZ3VhZ2U+ZW5nPC9sYW5ndWFnZT48L3JlY29yZD48
L0NpdGU+PENpdGU+PEF1dGhvcj5SaXZlcmE8L0F1dGhvcj48WWVhcj4yMDE4PC9ZZWFyPjxSZWNO
dW0+MTg5PC9SZWNOdW0+PHJlY29yZD48cmVjLW51bWJlcj4xODk8L3JlYy1udW1iZXI+PGZvcmVp
Z24ta2V5cz48a2V5IGFwcD0iRU4iIGRiLWlkPSJmZDJhOXowZjNlZXAwZGV4NXpxdno5ZTJ6c2Fl
OXJmNWZwZmUiPjE4OTwva2V5PjwvZm9yZWlnbi1rZXlzPjxyZWYtdHlwZSBuYW1lPSJKb3VybmFs
IEFydGljbGUiPjE3PC9yZWYtdHlwZT48Y29udHJpYnV0b3JzPjxhdXRob3JzPjxhdXRob3I+Uml2
ZXJhLCBDLiBFLjwvYXV0aG9yPjwvYXV0aG9ycz48L2NvbnRyaWJ1dG9ycz48YXV0aC1hZGRyZXNz
PkNhbXBiZWxsIENsaW5pYyBPcnRob3BlZGljcywgODAwMCBDZW50ZXJ2aWV3IFBhcmt3YXksIFN1
aXRlIDUwMCwgTWVtcGhpcywgVE4gMzgxMzgsIFVTQS4gRWxlY3Ryb25pYyBhZGRyZXNzOiBjcml2
ZXJhQGNhbXBiZWxsY2xpbmljLmNvbS48L2F1dGgtYWRkcmVzcz48dGl0bGVzPjx0aXRsZT5MdW1i
YXIgRXBpZHVyYWwgU3Rlcm9pZCBJbmplY3Rpb25zPC90aXRsZT48c2Vjb25kYXJ5LXRpdGxlPlBo
eXMgTWVkIFJlaGFiaWwgQ2xpbiBOIEFtPC9zZWNvbmRhcnktdGl0bGU+PGFsdC10aXRsZT5QaHlz
aWNhbCBtZWRpY2luZSBhbmQgcmVoYWJpbGl0YXRpb24gY2xpbmljcyBvZiBOb3J0aCBBbWVyaWNh
PC9hbHQtdGl0bGU+PC90aXRsZXM+PHBlcmlvZGljYWw+PGZ1bGwtdGl0bGU+UGh5cyBNZWQgUmVo
YWJpbCBDbGluIE4gQW08L2Z1bGwtdGl0bGU+PGFiYnItMT5QaHlzaWNhbCBtZWRpY2luZSBhbmQg
cmVoYWJpbGl0YXRpb24gY2xpbmljcyBvZiBOb3J0aCBBbWVyaWNhPC9hYmJyLTE+PC9wZXJpb2Rp
Y2FsPjxhbHQtcGVyaW9kaWNhbD48ZnVsbC10aXRsZT5QaHlzIE1lZCBSZWhhYmlsIENsaW4gTiBB
bTwvZnVsbC10aXRsZT48YWJici0xPlBoeXNpY2FsIG1lZGljaW5lIGFuZCByZWhhYmlsaXRhdGlv
biBjbGluaWNzIG9mIE5vcnRoIEFtZXJpY2E8L2FiYnItMT48L2FsdC1wZXJpb2RpY2FsPjxwYWdl
cz43My05MjwvcGFnZXM+PHZvbHVtZT4yOTwvdm9sdW1lPjxudW1iZXI+MTwvbnVtYmVyPjxlZGl0
aW9uPjIwMTcvMTEvMjg8L2VkaXRpb24+PGRhdGVzPjx5ZWFyPjIwMTg8L3llYXI+PHB1Yi1kYXRl
cz48ZGF0ZT5GZWI8L2RhdGU+PC9wdWItZGF0ZXM+PC9kYXRlcz48aXNibj4xNTU4LTEzODEgKEVs
ZWN0cm9uaWMpJiN4RDsxMDQ3LTk2NTEgKExpbmtpbmcpPC9pc2JuPjxhY2Nlc3Npb24tbnVtPjI5
MTczNjY2PC9hY2Nlc3Npb24tbnVtPjx1cmxzPjwvdXJscz48ZWxlY3Ryb25pYy1yZXNvdXJjZS1u
dW0+MTAuMTAxNi9qLnBtci4yMDE3LjA4LjAwNzwvZWxlY3Ryb25pYy1yZXNvdXJjZS1udW0+PHJl
bW90ZS1kYXRhYmFzZS1wcm92aWRlcj5OTE08L3JlbW90ZS1kYXRhYmFzZS1wcm92aWRlcj48bGFu
Z3VhZ2U+ZW5nPC9sYW5ndWFnZT48L3JlY29yZD48L0NpdGU+PC9FbmROb3RlPn==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Pr>
            <w:rFonts w:eastAsiaTheme="minorHAnsi"/>
            <w:szCs w:val="20"/>
          </w:rPr>
        </w:r>
        <w:r w:rsidR="008B3538">
          <w:rPr>
            <w:rFonts w:eastAsiaTheme="minorHAnsi"/>
            <w:szCs w:val="20"/>
          </w:rPr>
          <w:fldChar w:fldCharType="separate"/>
        </w:r>
        <w:r w:rsidR="008B3538" w:rsidRPr="00B6066A">
          <w:rPr>
            <w:rFonts w:eastAsiaTheme="minorHAnsi"/>
            <w:noProof/>
            <w:szCs w:val="20"/>
            <w:vertAlign w:val="superscript"/>
          </w:rPr>
          <w:t>44-47</w:t>
        </w:r>
        <w:r w:rsidR="008B3538">
          <w:rPr>
            <w:rFonts w:eastAsiaTheme="minorHAnsi"/>
            <w:szCs w:val="20"/>
          </w:rPr>
          <w:fldChar w:fldCharType="end"/>
        </w:r>
      </w:hyperlink>
      <w:r w:rsidR="00027BEF" w:rsidRPr="00215A4C">
        <w:rPr>
          <w:rFonts w:eastAsiaTheme="minorHAnsi"/>
          <w:szCs w:val="20"/>
        </w:rPr>
        <w:t xml:space="preserve"> </w:t>
      </w:r>
    </w:p>
    <w:p w:rsidR="00C46DE6" w:rsidRDefault="00372E33" w:rsidP="000F3174">
      <w:pPr>
        <w:pStyle w:val="a5"/>
        <w:wordWrap/>
        <w:ind w:firstLineChars="100" w:firstLine="200"/>
        <w:rPr>
          <w:rFonts w:eastAsiaTheme="minorHAnsi"/>
        </w:rPr>
      </w:pPr>
      <w:r>
        <w:rPr>
          <w:rFonts w:eastAsiaTheme="minorHAnsi" w:hint="eastAsia"/>
          <w:szCs w:val="20"/>
        </w:rPr>
        <w:t xml:space="preserve">선별과정을 통하여 </w:t>
      </w:r>
      <w:r w:rsidR="009F7F29" w:rsidRPr="00215A4C">
        <w:rPr>
          <w:rFonts w:eastAsiaTheme="minorHAnsi" w:hint="eastAsia"/>
          <w:szCs w:val="20"/>
        </w:rPr>
        <w:t>최종적으로</w:t>
      </w:r>
      <w:r w:rsidR="009F7F29" w:rsidRPr="00215A4C">
        <w:rPr>
          <w:rFonts w:eastAsiaTheme="minorHAnsi"/>
          <w:szCs w:val="20"/>
        </w:rPr>
        <w:t xml:space="preserve"> </w:t>
      </w:r>
      <w:r w:rsidR="00DE6CD6" w:rsidRPr="00215A4C">
        <w:rPr>
          <w:rFonts w:eastAsiaTheme="minorHAnsi"/>
          <w:szCs w:val="20"/>
        </w:rPr>
        <w:t>86편</w:t>
      </w:r>
      <w:r w:rsidR="009F7F29" w:rsidRPr="00215A4C">
        <w:rPr>
          <w:rFonts w:eastAsiaTheme="minorHAnsi" w:hint="eastAsia"/>
          <w:szCs w:val="20"/>
        </w:rPr>
        <w:t>의</w:t>
      </w:r>
      <w:r w:rsidR="009F7F29" w:rsidRPr="00215A4C">
        <w:rPr>
          <w:rFonts w:eastAsiaTheme="minorHAnsi"/>
          <w:szCs w:val="20"/>
        </w:rPr>
        <w:t xml:space="preserve"> </w:t>
      </w:r>
      <w:r>
        <w:rPr>
          <w:rFonts w:eastAsiaTheme="minorHAnsi" w:hint="eastAsia"/>
          <w:szCs w:val="20"/>
        </w:rPr>
        <w:t>연구가</w:t>
      </w:r>
      <w:r w:rsidR="009F7F29" w:rsidRPr="00215A4C">
        <w:rPr>
          <w:rFonts w:eastAsiaTheme="minorHAnsi"/>
          <w:szCs w:val="20"/>
        </w:rPr>
        <w:t xml:space="preserve"> </w:t>
      </w:r>
      <w:r>
        <w:rPr>
          <w:rFonts w:eastAsiaTheme="minorHAnsi" w:hint="eastAsia"/>
          <w:szCs w:val="20"/>
        </w:rPr>
        <w:t xml:space="preserve">주제와 </w:t>
      </w:r>
      <w:r w:rsidR="009F7F29" w:rsidRPr="00215A4C">
        <w:rPr>
          <w:rFonts w:eastAsiaTheme="minorHAnsi" w:hint="eastAsia"/>
          <w:szCs w:val="20"/>
        </w:rPr>
        <w:t>부합</w:t>
      </w:r>
      <w:r>
        <w:rPr>
          <w:rFonts w:eastAsiaTheme="minorHAnsi" w:hint="eastAsia"/>
          <w:szCs w:val="20"/>
        </w:rPr>
        <w:t>되어 선정되었다</w:t>
      </w:r>
      <w:r w:rsidR="002847B1" w:rsidRPr="00215A4C">
        <w:rPr>
          <w:rFonts w:eastAsiaTheme="minorHAnsi"/>
          <w:szCs w:val="20"/>
        </w:rPr>
        <w:t>.</w:t>
      </w:r>
      <w:r w:rsidR="00F55C67" w:rsidRPr="00215A4C">
        <w:rPr>
          <w:rFonts w:eastAsiaTheme="minorHAnsi"/>
          <w:szCs w:val="20"/>
        </w:rPr>
        <w:t xml:space="preserve"> </w:t>
      </w:r>
      <w:r w:rsidR="009F7F29" w:rsidRPr="00215A4C">
        <w:rPr>
          <w:rFonts w:eastAsiaTheme="minorHAnsi" w:hint="eastAsia"/>
          <w:szCs w:val="20"/>
        </w:rPr>
        <w:t>이들</w:t>
      </w:r>
      <w:r w:rsidR="009F7F29" w:rsidRPr="00215A4C">
        <w:rPr>
          <w:rFonts w:eastAsiaTheme="minorHAnsi"/>
          <w:szCs w:val="20"/>
        </w:rPr>
        <w:t xml:space="preserve"> </w:t>
      </w:r>
      <w:r>
        <w:rPr>
          <w:rFonts w:eastAsiaTheme="minorHAnsi" w:hint="eastAsia"/>
          <w:szCs w:val="20"/>
        </w:rPr>
        <w:t>연구들 중</w:t>
      </w:r>
      <w:r w:rsidR="00DE6CD6" w:rsidRPr="00215A4C">
        <w:rPr>
          <w:rFonts w:eastAsiaTheme="minorHAnsi"/>
          <w:szCs w:val="20"/>
        </w:rPr>
        <w:t xml:space="preserve"> 각 핵심질문 5개에 부합되는 논문</w:t>
      </w:r>
      <w:r w:rsidR="009F7F29" w:rsidRPr="00215A4C">
        <w:rPr>
          <w:rFonts w:eastAsiaTheme="minorHAnsi" w:hint="eastAsia"/>
          <w:szCs w:val="20"/>
        </w:rPr>
        <w:t>들을</w:t>
      </w:r>
      <w:r w:rsidR="00DE6CD6" w:rsidRPr="00215A4C">
        <w:rPr>
          <w:rFonts w:eastAsiaTheme="minorHAnsi"/>
          <w:szCs w:val="20"/>
        </w:rPr>
        <w:t xml:space="preserve"> </w:t>
      </w:r>
      <w:r>
        <w:rPr>
          <w:rFonts w:eastAsiaTheme="minorHAnsi" w:hint="eastAsia"/>
          <w:szCs w:val="20"/>
        </w:rPr>
        <w:t>각각 분류하여 고찰하였다.</w:t>
      </w:r>
      <w:r w:rsidR="004C708E" w:rsidRPr="00215A4C">
        <w:rPr>
          <w:rFonts w:eastAsiaTheme="minorHAnsi"/>
          <w:szCs w:val="20"/>
        </w:rPr>
        <w:t xml:space="preserve"> </w:t>
      </w:r>
    </w:p>
    <w:p w:rsidR="00372E33" w:rsidRDefault="00372E33" w:rsidP="00C46DE6">
      <w:pPr>
        <w:pStyle w:val="a5"/>
        <w:wordWrap/>
        <w:rPr>
          <w:rFonts w:eastAsiaTheme="minorHAnsi"/>
        </w:rPr>
      </w:pPr>
    </w:p>
    <w:p w:rsidR="00372E33" w:rsidRPr="000F3174" w:rsidRDefault="00372E33" w:rsidP="00C46DE6">
      <w:pPr>
        <w:pStyle w:val="a5"/>
        <w:wordWrap/>
        <w:rPr>
          <w:rFonts w:eastAsiaTheme="minorHAnsi"/>
        </w:rPr>
      </w:pPr>
    </w:p>
    <w:p w:rsidR="002C7DAD" w:rsidRPr="000F3174" w:rsidRDefault="002C7DAD" w:rsidP="002C7DAD">
      <w:pPr>
        <w:rPr>
          <w:rFonts w:eastAsiaTheme="minorHAnsi"/>
          <w:sz w:val="24"/>
          <w:szCs w:val="24"/>
        </w:rPr>
      </w:pPr>
      <w:r w:rsidRPr="000F3174">
        <w:rPr>
          <w:rFonts w:eastAsiaTheme="minorHAnsi"/>
          <w:sz w:val="24"/>
          <w:szCs w:val="24"/>
        </w:rPr>
        <w:t xml:space="preserve">1. 신경근성 통증을 동반한 추간판 탈출증 환자에서 경막외주사치료는 임상적 효과(통증조절 또는 기능적향상)가 있으므로 권고할 수 있다. </w:t>
      </w:r>
    </w:p>
    <w:p w:rsidR="002C7DAD" w:rsidRPr="000F3174" w:rsidRDefault="002C7DAD" w:rsidP="002C7DAD">
      <w:pPr>
        <w:rPr>
          <w:rFonts w:eastAsiaTheme="minorHAnsi"/>
          <w:sz w:val="24"/>
          <w:szCs w:val="24"/>
        </w:rPr>
      </w:pPr>
      <w:r w:rsidRPr="000F3174">
        <w:rPr>
          <w:rFonts w:eastAsiaTheme="minorHAnsi"/>
          <w:sz w:val="24"/>
          <w:szCs w:val="24"/>
        </w:rPr>
        <w:t xml:space="preserve">(증거수준 </w:t>
      </w:r>
      <w:r w:rsidRPr="000F3174">
        <w:rPr>
          <w:rFonts w:eastAsiaTheme="minorHAnsi" w:hint="eastAsia"/>
          <w:sz w:val="24"/>
          <w:szCs w:val="24"/>
        </w:rPr>
        <w:t>높음</w:t>
      </w:r>
      <w:r w:rsidRPr="000F3174">
        <w:rPr>
          <w:rFonts w:eastAsiaTheme="minorHAnsi"/>
          <w:sz w:val="24"/>
          <w:szCs w:val="24"/>
        </w:rPr>
        <w:t xml:space="preserve"> (High), </w:t>
      </w:r>
      <w:r w:rsidRPr="000F3174">
        <w:rPr>
          <w:rFonts w:eastAsiaTheme="minorHAnsi" w:hint="eastAsia"/>
          <w:sz w:val="24"/>
          <w:szCs w:val="24"/>
        </w:rPr>
        <w:t>권고강도</w:t>
      </w:r>
      <w:r w:rsidRPr="000F3174">
        <w:rPr>
          <w:rFonts w:eastAsiaTheme="minorHAnsi"/>
          <w:sz w:val="24"/>
          <w:szCs w:val="24"/>
        </w:rPr>
        <w:t xml:space="preserve"> </w:t>
      </w:r>
      <w:r w:rsidRPr="000F3174">
        <w:rPr>
          <w:rFonts w:eastAsiaTheme="minorHAnsi" w:hint="eastAsia"/>
          <w:sz w:val="24"/>
          <w:szCs w:val="24"/>
        </w:rPr>
        <w:t>강</w:t>
      </w:r>
      <w:r w:rsidRPr="000F3174">
        <w:rPr>
          <w:rFonts w:eastAsiaTheme="minorHAnsi"/>
          <w:sz w:val="24"/>
          <w:szCs w:val="24"/>
        </w:rPr>
        <w:t xml:space="preserve"> (Strong))</w:t>
      </w:r>
    </w:p>
    <w:p w:rsidR="002C7DAD" w:rsidRPr="00215A4C" w:rsidRDefault="002C7DAD" w:rsidP="0001619D">
      <w:pPr>
        <w:rPr>
          <w:rFonts w:eastAsiaTheme="minorHAnsi"/>
          <w:szCs w:val="20"/>
        </w:rPr>
      </w:pPr>
    </w:p>
    <w:p w:rsidR="009F7F29" w:rsidRPr="00215A4C" w:rsidRDefault="00B116F6" w:rsidP="008E0B5C">
      <w:pPr>
        <w:pStyle w:val="a5"/>
        <w:wordWrap/>
        <w:ind w:firstLineChars="100" w:firstLine="200"/>
        <w:rPr>
          <w:rFonts w:eastAsiaTheme="minorHAnsi"/>
          <w:szCs w:val="20"/>
        </w:rPr>
      </w:pPr>
      <w:r w:rsidRPr="00215A4C">
        <w:rPr>
          <w:rFonts w:eastAsiaTheme="minorHAnsi" w:hint="eastAsia"/>
          <w:szCs w:val="20"/>
        </w:rPr>
        <w:t>최종선정된</w:t>
      </w:r>
      <w:r w:rsidRPr="00215A4C">
        <w:rPr>
          <w:rFonts w:eastAsiaTheme="minorHAnsi"/>
          <w:szCs w:val="20"/>
        </w:rPr>
        <w:t xml:space="preserve"> </w:t>
      </w:r>
      <w:r w:rsidRPr="00215A4C">
        <w:rPr>
          <w:rFonts w:eastAsiaTheme="minorHAnsi" w:hint="eastAsia"/>
          <w:szCs w:val="20"/>
        </w:rPr>
        <w:t>경막외주사치료에</w:t>
      </w:r>
      <w:r w:rsidRPr="00215A4C">
        <w:rPr>
          <w:rFonts w:eastAsiaTheme="minorHAnsi"/>
          <w:szCs w:val="20"/>
        </w:rPr>
        <w:t xml:space="preserve"> </w:t>
      </w:r>
      <w:r w:rsidRPr="00215A4C">
        <w:rPr>
          <w:rFonts w:eastAsiaTheme="minorHAnsi" w:hint="eastAsia"/>
          <w:szCs w:val="20"/>
        </w:rPr>
        <w:t>대한</w:t>
      </w:r>
      <w:r w:rsidRPr="00215A4C">
        <w:rPr>
          <w:rFonts w:eastAsiaTheme="minorHAnsi"/>
          <w:szCs w:val="20"/>
        </w:rPr>
        <w:t xml:space="preserve"> 5</w:t>
      </w:r>
      <w:r w:rsidR="006267B9" w:rsidRPr="00215A4C">
        <w:rPr>
          <w:rFonts w:eastAsiaTheme="minorHAnsi" w:hint="eastAsia"/>
          <w:szCs w:val="20"/>
        </w:rPr>
        <w:t>개의</w:t>
      </w:r>
      <w:r w:rsidR="006267B9" w:rsidRPr="00215A4C">
        <w:rPr>
          <w:rFonts w:eastAsiaTheme="minorHAnsi"/>
          <w:szCs w:val="20"/>
        </w:rPr>
        <w:t xml:space="preserve"> 체계적 고찰을 분석하면, </w:t>
      </w:r>
      <w:r w:rsidR="00E82853" w:rsidRPr="00215A4C">
        <w:rPr>
          <w:rFonts w:eastAsiaTheme="minorHAnsi" w:hint="eastAsia"/>
          <w:szCs w:val="20"/>
        </w:rPr>
        <w:t>요천추</w:t>
      </w:r>
      <w:r w:rsidR="009F7F29" w:rsidRPr="00215A4C">
        <w:rPr>
          <w:rFonts w:eastAsiaTheme="minorHAnsi" w:hint="eastAsia"/>
          <w:szCs w:val="20"/>
        </w:rPr>
        <w:t>추간판탈출증</w:t>
      </w:r>
      <w:r w:rsidR="009F7F29" w:rsidRPr="00215A4C">
        <w:rPr>
          <w:rFonts w:eastAsiaTheme="minorHAnsi"/>
          <w:szCs w:val="20"/>
        </w:rPr>
        <w:t xml:space="preserve"> </w:t>
      </w:r>
      <w:r w:rsidR="009F7F29" w:rsidRPr="00215A4C">
        <w:rPr>
          <w:rFonts w:eastAsiaTheme="minorHAnsi" w:hint="eastAsia"/>
          <w:szCs w:val="20"/>
        </w:rPr>
        <w:t>환자</w:t>
      </w:r>
      <w:r w:rsidR="006267B9" w:rsidRPr="00215A4C">
        <w:rPr>
          <w:rFonts w:eastAsiaTheme="minorHAnsi" w:hint="eastAsia"/>
          <w:szCs w:val="20"/>
        </w:rPr>
        <w:t>에서</w:t>
      </w:r>
      <w:r w:rsidR="006267B9" w:rsidRPr="00215A4C">
        <w:rPr>
          <w:rFonts w:eastAsiaTheme="minorHAnsi"/>
          <w:szCs w:val="20"/>
        </w:rPr>
        <w:t xml:space="preserve"> 경막외주사치료가 임상적으로 유용한 효과가 있다는 데에 </w:t>
      </w:r>
      <w:r w:rsidR="00DD3365" w:rsidRPr="00215A4C">
        <w:rPr>
          <w:rFonts w:eastAsiaTheme="minorHAnsi" w:hint="eastAsia"/>
          <w:szCs w:val="20"/>
        </w:rPr>
        <w:t>의견이</w:t>
      </w:r>
      <w:r w:rsidR="006267B9" w:rsidRPr="00215A4C">
        <w:rPr>
          <w:rFonts w:eastAsiaTheme="minorHAnsi"/>
          <w:szCs w:val="20"/>
        </w:rPr>
        <w:t xml:space="preserve"> </w:t>
      </w:r>
      <w:r w:rsidR="000B2539" w:rsidRPr="00215A4C">
        <w:rPr>
          <w:rFonts w:eastAsiaTheme="minorHAnsi" w:hint="eastAsia"/>
          <w:szCs w:val="20"/>
        </w:rPr>
        <w:t>일치하</w:t>
      </w:r>
      <w:r w:rsidR="006267B9" w:rsidRPr="00215A4C">
        <w:rPr>
          <w:rFonts w:eastAsiaTheme="minorHAnsi" w:hint="eastAsia"/>
          <w:szCs w:val="20"/>
        </w:rPr>
        <w:t>고</w:t>
      </w:r>
      <w:r w:rsidR="006267B9" w:rsidRPr="00215A4C">
        <w:rPr>
          <w:rFonts w:eastAsiaTheme="minorHAnsi"/>
          <w:szCs w:val="20"/>
        </w:rPr>
        <w:t xml:space="preserve"> </w:t>
      </w:r>
      <w:r w:rsidR="006267B9" w:rsidRPr="00215A4C">
        <w:rPr>
          <w:rFonts w:eastAsiaTheme="minorHAnsi" w:hint="eastAsia"/>
          <w:szCs w:val="20"/>
        </w:rPr>
        <w:t>있다</w:t>
      </w:r>
      <w:r w:rsidR="006267B9" w:rsidRPr="00215A4C">
        <w:rPr>
          <w:rFonts w:eastAsiaTheme="minorHAnsi"/>
          <w:szCs w:val="20"/>
        </w:rPr>
        <w:t>.</w:t>
      </w:r>
      <w:hyperlink w:anchor="_ENREF_48" w:tooltip="Bhatti, 2016 #2" w:history="1">
        <w:r w:rsidR="008B3538" w:rsidRPr="000F3174">
          <w:rPr>
            <w:rFonts w:eastAsiaTheme="minorHAnsi"/>
            <w:szCs w:val="20"/>
          </w:rPr>
          <w:fldChar w:fldCharType="begin">
            <w:fldData xml:space="preserve">PEVuZE5vdGU+PENpdGU+PEF1dGhvcj5CaGF0dGk8L0F1dGhvcj48WWVhcj4yMDE2PC9ZZWFyPjxS
ZWNOdW0+MjwvUmVjTnVtPjxEaXNwbGF5VGV4dD48c3R5bGUgZmFjZT0ic3VwZXJzY3JpcHQiPjQ4
LTUyPC9zdHlsZT48L0Rpc3BsYXlUZXh0PjxyZWNvcmQ+PHJlYy1udW1iZXI+MjwvcmVjLW51bWJl
cj48Zm9yZWlnbi1rZXlzPjxrZXkgYXBwPSJFTiIgZGItaWQ9ImZkMmE5ejBmM2VlcDBkZXg1enF2
ejllMnpzYWU5cmY1ZnBmZSI+Mjwva2V5PjwvZm9yZWlnbi1rZXlzPjxyZWYtdHlwZSBuYW1lPSJK
b3VybmFsIEFydGljbGUiPjE3PC9yZWYtdHlwZT48Y29udHJpYnV0b3JzPjxhdXRob3JzPjxhdXRo
b3I+QmhhdHRpLCBBLiBCLjwvYXV0aG9yPjxhdXRob3I+S2ltLCBTLjwvYXV0aG9yPjwvYXV0aG9y
cz48L2NvbnRyaWJ1dG9ycz48YXV0aC1hZGRyZXNzPk1lZGljYWwgRGlyZWN0b3Igb2YgQ2xpbmlj
YWwgUmVzZWFyY2gsIFNwaW5lIFN1cmdlcnksIFRyaXN0YXRlIEJyYWluIGFuZCBTcGluZSBJbnN0
aXR1dGUuJiN4RDtTcGluZSBTdXJnZXJ5LCBUcmlzdGF0ZSBCcmFpbiBhbmQgU3BpbmUgSW5zdGl0
dXRlLjwvYXV0aC1hZGRyZXNzPjx0aXRsZXM+PHRpdGxlPlJvbGUgb2YgRXBpZHVyYWwgSW5qZWN0
aW9ucyB0byBQcmV2ZW50IFN1cmdpY2FsIEludGVydmVudGlvbiBpbiBQYXRpZW50cyB3aXRoIENo
cm9uaWMgU2NpYXRpY2E6IEEgU3lzdGVtYXRpYyBSZXZpZXcgYW5kIE1ldGEtQW5hbHlzaXM8L3Rp
dGxlPjxzZWNvbmRhcnktdGl0bGU+Q3VyZXVzPC9zZWNvbmRhcnktdGl0bGU+PGFsdC10aXRsZT5D
dXJldXM8L2FsdC10aXRsZT48L3RpdGxlcz48cGVyaW9kaWNhbD48ZnVsbC10aXRsZT5DdXJldXM8
L2Z1bGwtdGl0bGU+PGFiYnItMT5DdXJldXM8L2FiYnItMT48L3BlcmlvZGljYWw+PGFsdC1wZXJp
b2RpY2FsPjxmdWxsLXRpdGxlPkN1cmV1czwvZnVsbC10aXRsZT48YWJici0xPkN1cmV1czwvYWJi
ci0xPjwvYWx0LXBlcmlvZGljYWw+PHBhZ2VzPmU3MjM8L3BhZ2VzPjx2b2x1bWU+ODwvdm9sdW1l
PjxudW1iZXI+ODwvbnVtYmVyPjxlZGl0aW9uPjIwMTYvMDkvMTU8L2VkaXRpb24+PGRhdGVzPjx5
ZWFyPjIwMTY8L3llYXI+PHB1Yi1kYXRlcz48ZGF0ZT5BdWcgMDQ8L2RhdGU+PC9wdWItZGF0ZXM+
PC9kYXRlcz48aXNibj4yMTY4LTgxODQgKExpbmtpbmcpPC9pc2JuPjxhY2Nlc3Npb24tbnVtPjI3
NjI1OTA5PC9hY2Nlc3Npb24tbnVtPjx1cmxzPjwvdXJscz48Y3VzdG9tMj5QTUM1MDEwMzczPC9j
dXN0b20yPjxlbGVjdHJvbmljLXJlc291cmNlLW51bT4xMC43NzU5L2N1cmV1cy43MjM8L2VsZWN0
cm9uaWMtcmVzb3VyY2UtbnVtPjxyZW1vdGUtZGF0YWJhc2UtcHJvdmlkZXI+TkxNPC9yZW1vdGUt
ZGF0YWJhc2UtcHJvdmlkZXI+PGxhbmd1YWdlPmVuZzwvbGFuZ3VhZ2U+PC9yZWNvcmQ+PC9DaXRl
PjxDaXRlPjxBdXRob3I+TWFuY2hpa2FudGk8L0F1dGhvcj48WWVhcj4yMDE1PC9ZZWFyPjxSZWNO
dW0+MTA8L1JlY051bT48cmVjb3JkPjxyZWMtbnVtYmVyPjEwPC9yZWMtbnVtYmVyPjxmb3JlaWdu
LWtleXM+PGtleSBhcHA9IkVOIiBkYi1pZD0iZmQyYTl6MGYzZWVwMGRleDV6cXZ6OWUyenNhZTly
ZjVmcGZlIj4xMDwva2V5PjwvZm9yZWlnbi1rZXlzPjxyZWYtdHlwZSBuYW1lPSJKb3VybmFsIEFy
dGljbGUiPjE3PC9yZWYtdHlwZT48Y29udHJpYnV0b3JzPjxhdXRob3JzPjxhdXRob3I+TWFuY2hp
a2FudGksIEwuPC9hdXRob3I+PGF1dGhvcj5CZW55YW1pbiwgUi4gTS48L2F1dGhvcj48YXV0aG9y
PkZhbGNvLCBGLiBKLjwvYXV0aG9yPjxhdXRob3I+S2F5ZSwgQS4gRC48L2F1dGhvcj48YXV0aG9y
PkhpcnNjaCwgSi4gQS48L2F1dGhvcj48L2F1dGhvcnM+PC9jb250cmlidXRvcnM+PGF1dGgtYWRk
cmVzcz5EZXBhcnRtZW50IG9mIEFuZXN0aGVzaW9sb2d5IGFuZCBQZXJpb3BlcmF0aXZlIE1lZGlj
aW5lLCBVbml2ZXJzaXR5IG9mIExvdWlzdmlsbGUsIExvdWlzdmlsbGUsIEtZLCBVU0EsIGRybG1A
dGhlcGFpbm1kLmNvbS48L2F1dGgtYWRkcmVzcz48dGl0bGVzPjx0aXRsZT5EbyBFcGlkdXJhbCBJ
bmplY3Rpb25zIFByb3ZpZGUgU2hvcnQtIGFuZCBMb25nLXRlcm0gUmVsaWVmIGZvciBMdW1iYXIg
RGlzYyBIZXJuaWF0aW9uPyBBIFN5c3RlbWF0aWMgUmV2aWV3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aWNhbCBP
cnRob3BhZWRpY3MgYW5kIFJlbGF0ZWQgUmVzZWFyY2g8L2Z1bGwtdGl0bGU+PC9hbHQtcGVyaW9k
aWNhbD48cGFnZXM+MTk0MC01NjwvcGFnZXM+PHZvbHVtZT40NzM8L3ZvbHVtZT48bnVtYmVyPjY8
L251bWJlcj48ZWRpdGlvbj4yMDE0LzAyLzEyPC9lZGl0aW9uPjxrZXl3b3Jkcz48a2V5d29yZD5B
bmFsZ2VzaWNzLyBhZG1pbmlzdHJhdGlvbiAmYW1wOyBkb3NhZ2UvYWR2ZXJzZSBlZmZlY3RzPC9r
ZXl3b3JkPjxrZXl3b3JkPkNsaW5pY2FsIENvbXBldGVuY2U8L2tleXdvcmQ+PGtleXdvcmQ+Rmx1
b3Jvc2NvcHk8L2tleXdvcmQ+PGtleXdvcmQ+SHVtYW5zPC9rZXl3b3JkPjxrZXl3b3JkPkluamVj
dGlvbnMsIEVwaWR1cmFsPC9rZXl3b3JkPjxrZXl3b3JkPkludGVydmVydGVicmFsIERpc2MvIGRy
dWcgZWZmZWN0cy9waHlzaW9wYXRob2xvZ3k8L2tleXdvcmQ+PGtleXdvcmQ+SW50ZXJ2ZXJ0ZWJy
YWwgRGlzYyBEaXNwbGFjZW1lbnQvZGlhZ25vc2lzLyBkcnVnIHRoZXJhcHkvcGh5c2lvcGF0aG9s
b2d5PC9rZXl3b3JkPjxrZXl3b3JkPkx1bWJhciBWZXJ0ZWJyYWUvIGRydWcgZWZmZWN0cy9waHlz
aW9wYXRob2xvZ3k8L2tleXdvcmQ+PGtleXdvcmQ+UGFpbiBNYW5hZ2VtZW50L2FkdmVyc2UgZWZm
ZWN0cy8gbWV0aG9kczwva2V5d29yZD48a2V5d29yZD5QYWluIE1lYXN1cmVtZW50PC9rZXl3b3Jk
PjxrZXl3b3JkPlJhZGlvZ3JhcGh5LCBJbnRlcnZlbnRpb25hbDwva2V5d29yZD48a2V5d29yZD5S
ZWNvdmVyeSBvZiBGdW5jdGlvbjwva2V5d29yZD48a2V5d29yZD5UcmVhdG1lbnQgT3V0Y29tZTwv
a2V5d29yZD48L2tleXdvcmRzPjxkYXRlcz48eWVhcj4yMDE1PC95ZWFyPjxwdWItZGF0ZXM+PGRh
dGU+SnVuPC9kYXRlPjwvcHViLWRhdGVzPjwvZGF0ZXM+PGlzYm4+MTUyOC0xMTMyIChFbGVjdHJv
bmljKSYjeEQ7MDAwOS05MjFYIChMaW5raW5nKTwvaXNibj48YWNjZXNzaW9uLW51bT4yNDUxNTQw
NDwvYWNjZXNzaW9uLW51bT48dXJscz48L3VybHM+PGN1c3RvbTI+UE1DNDQxOTAyMDwvY3VzdG9t
Mj48ZWxlY3Ryb25pYy1yZXNvdXJjZS1udW0+MTAuMTAwNy9zMTE5OTktMDE0LTM0OTAtNDwvZWxl
Y3Ryb25pYy1yZXNvdXJjZS1udW0+PHJlbW90ZS1kYXRhYmFzZS1wcm92aWRlcj5OTE08L3JlbW90
ZS1kYXRhYmFzZS1wcm92aWRlcj48bGFuZ3VhZ2U+ZW5nPC9sYW5ndWFnZT48L3JlY29yZD48L0Np
dGU+PENpdGU+PEF1dGhvcj5Lb3psb3Y8L0F1dGhvcj48WWVhcj4yMDE1PC9ZZWFyPjxSZWNOdW0+
OTwvUmVjTnVtPjxyZWNvcmQ+PHJlYy1udW1iZXI+OTwvcmVjLW51bWJlcj48Zm9yZWlnbi1rZXlz
PjxrZXkgYXBwPSJFTiIgZGItaWQ9ImZkMmE5ejBmM2VlcDBkZXg1enF2ejllMnpzYWU5cmY1ZnBm
ZSI+OTwva2V5PjwvZm9yZWlnbi1rZXlzPjxyZWYtdHlwZSBuYW1lPSJKb3VybmFsIEFydGljbGUi
PjE3PC9yZWYtdHlwZT48Y29udHJpYnV0b3JzPjxhdXRob3JzPjxhdXRob3I+S296bG92LCBOLjwv
YXV0aG9yPjxhdXRob3I+QmVuem9uLCBILiBULjwvYXV0aG9yPjxhdXRob3I+TWFsaWssIEsuPC9h
dXRob3I+PC9hdXRob3JzPjwvY29udHJpYnV0b3JzPjxhdXRoLWFkZHJlc3M+RGVwYXJ0bWVudCBv
ZiBBbmVzdGhlc2lvbG9neSwgTm9ydGh3ZXN0ZXJuIFVuaXZlcnNpdHkgRmVpbmJlcmcgU2Nob29s
IG9mIE1lZGljaW5lLCBDaGljYWdvLCBJTCwgVVNBIC0gaGJlbnpvbkBubWZmLm9yZy48L2F1dGgt
YWRkcmVzcz48dGl0bGVzPjx0aXRsZT5FcGlkdXJhbCBzdGVyb2lkIGluamVjdGlvbnM6IHVwZGF0
ZSBvbiBlZmZpY2FjeSwgc2FmZXR5LCBhbmQgbmV3ZXIgbWVkaWNhdGlvbnMgZm9yIGluamVjdGlv
bjwvdGl0bGU+PHNlY29uZGFyeS10aXRsZT5NaW5lcnZhIEFuZXN0ZXNpb2w8L3NlY29uZGFyeS10
aXRsZT48YWx0LXRpdGxlPk1pbmVydmEgYW5lc3Rlc2lvbG9naWNhPC9hbHQtdGl0bGU+PC90aXRs
ZXM+PHBlcmlvZGljYWw+PGZ1bGwtdGl0bGU+TWluZXJ2YSBBbmVzdGVzaW9sPC9mdWxsLXRpdGxl
PjxhYmJyLTE+TWluZXJ2YSBhbmVzdGVzaW9sb2dpY2E8L2FiYnItMT48L3BlcmlvZGljYWw+PGFs
dC1wZXJpb2RpY2FsPjxmdWxsLXRpdGxlPk1pbmVydmEgQW5lc3Rlc2lvbDwvZnVsbC10aXRsZT48
YWJici0xPk1pbmVydmEgYW5lc3Rlc2lvbG9naWNhPC9hYmJyLTE+PC9hbHQtcGVyaW9kaWNhbD48
cGFnZXM+OTAxLTk8L3BhZ2VzPjx2b2x1bWU+ODE8L3ZvbHVtZT48bnVtYmVyPjg8L251bWJlcj48
ZWRpdGlvbj4yMDE0LzEwLzE1PC9lZGl0aW9uPjxrZXl3b3Jkcz48a2V5d29yZD5Db3N0LUJlbmVm
aXQgQW5hbHlzaXM8L2tleXdvcmQ+PGtleXdvcmQ+SHVtYW5zPC9rZXl3b3JkPjxrZXl3b3JkPklu
amVjdGlvbnMsIEVwaWR1cmFsL2Vjb25vbWljcy8gbWV0aG9kczwva2V5d29yZD48a2V5d29yZD5M
b3cgQmFjayBQYWluL2RydWcgdGhlcmFweTwva2V5d29yZD48a2V5d29yZD5QYWluLyBkcnVnIHRo
ZXJhcHkvZWNvbm9taWNzPC9rZXl3b3JkPjxrZXl3b3JkPlN0ZXJvaWRzL2FkbWluaXN0cmF0aW9u
ICZhbXA7IGRvc2FnZS9hZHZlcnNlIGVmZmVjdHMvIHRoZXJhcGV1dGljIHVzZTwva2V5d29yZD48
L2tleXdvcmRzPjxkYXRlcz48eWVhcj4yMDE1PC95ZWFyPjxwdWItZGF0ZXM+PGRhdGU+QXVnPC9k
YXRlPjwvcHViLWRhdGVzPjwvZGF0ZXM+PGlzYm4+MTgyNy0xNTk2IChFbGVjdHJvbmljKSYjeEQ7
MDM3NS05MzkzIChMaW5raW5nKTwvaXNibj48YWNjZXNzaW9uLW51bT4yNTMxMTk1MTwvYWNjZXNz
aW9uLW51bT48dXJscz48L3VybHM+PHJlbW90ZS1kYXRhYmFzZS1wcm92aWRlcj5OTE08L3JlbW90
ZS1kYXRhYmFzZS1wcm92aWRlcj48bGFuZ3VhZ2U+ZW5nPC9sYW5ndWFnZT48L3JlY29yZD48L0Np
dGU+PENpdGU+PEF1dGhvcj5CaWNrZXQ8L0F1dGhvcj48WWVhcj4yMDE1PC9ZZWFyPjxSZWNOdW0+
MzwvUmVjTnVtPjxyZWNvcmQ+PHJlYy1udW1iZXI+MzwvcmVjLW51bWJlcj48Zm9yZWlnbi1rZXlz
PjxrZXkgYXBwPSJFTiIgZGItaWQ9ImZkMmE5ejBmM2VlcDBkZXg1enF2ejllMnpzYWU5cmY1ZnBm
ZSI+Mzwva2V5PjwvZm9yZWlnbi1rZXlzPjxyZWYtdHlwZSBuYW1lPSJKb3VybmFsIEFydGljbGUi
PjE3PC9yZWYtdHlwZT48Y29udHJpYnV0b3JzPjxhdXRob3JzPjxhdXRob3I+Qmlja2V0LCBNLiBD
LjwvYXV0aG9yPjxhdXRob3I+SG9yb3dpdHosIEouIE0uPC9hdXRob3I+PGF1dGhvcj5CZW56b24s
IEguIFQuPC9hdXRob3I+PGF1dGhvcj5Db2hlbiwgUy4gUC48L2F1dGhvcj48L2F1dGhvcnM+PC9j
b250cmlidXRvcnM+PGF1dGgtYWRkcmVzcz5EZXBhcnRtZW50IG9mIEFuZXN0aGVzaW9sb2d5LCBD
cml0aWNhbCBDYXJlIGFuZCBQYWluIE1lZGljaW5lLCBNYXNzYWNodXNldHRzIEdlbmVyYWwgSG9z
cGl0YWwsIDU1IEZydWl0IFN0cmVldCwgQm9zdG9uLCBNQSAwMjExNCwgVVNBLiBFbGVjdHJvbmlj
IGFkZHJlc3M6IG1iaWNrZXRAcGFydG5lcnMub3JnLiYjeEQ7RGVwYXJ0bWVudCBvZiBBbmVzdGhl
c2lvbG9neSwgQ3JpdGljYWwgQ2FyZSBhbmQgUGFpbiBNZWRpY2luZSwgTWFzc2FjaHVzZXR0cyBH
ZW5lcmFsIEhvc3BpdGFsLCA1NSBGcnVpdCBTdHJlZXQsIEJvc3RvbiwgTUEgMDIxMTQsIFVTQTsg
RGVwYXJ0bWVudCBvZiBBbmVzdGhlc2lvbG9neSAmYW1wOyBDcml0aWNhbCBDYXJlIE1lZGljaW5l
LCBKb2hucyBIb3BraW5zIFNjaG9vbCBvZiBNZWRpY2luZSwgMTgwMCBPcmxlYW5zIFN0cmVldCwg
WmF5ZWQgQnVpbGRpbmcgUm9vbSBSbSA2MjIwLCBCYWx0aW1vcmUsIE1ELCBVU0EgMjEyODcuJiN4
RDtEZXBhcnRtZW50IG9mIEFuZXN0aGVzaW9sb2d5LCBOb3J0aHdlc3Rlcm4gU2Nob29sIG9mIE1l
ZGljaW5lLCA2NzUgTi4gU3QsIENsYWlyIEdhbHRlciAxNy0yMDAsIENoaWNhZ28sIElMIDYwNjEx
LCBVU0EuJiN4RDtEZXBhcnRtZW50IG9mIEFuZXN0aGVzaW9sb2d5IGFuZCBDcml0aWNhbCBDYXJl
IE1lZGljaW5lLCBKb2hucyBIb3BraW5zIFVuaXZlcnNpdHkgU2Nob29sIG9mIE1lZGljaW5lLCA1
NTAgTi4gQnJvYWR3YXksIFN0ZSAzMDEsIEJhbHRpbW9yZSwgTUQgMjEwMjksIFVTQTsgRGVwYXJ0
bWVudCBvZiBBbmVzdGhlc2lvbG9neSwgV2FsdGVyIFJlZWQgTmF0aW9uYWwgTWlsaXRhcnkgTWVk
aWNhbCBDZW50ZXIsIDg5MDEgV2lzY29uc2luIEF2ZS4sIEJldGhlc2RhLCBNRCAyMDg4OSwgVVNB
LjwvYXV0aC1hZGRyZXNzPjx0aXRsZXM+PHRpdGxlPkVwaWR1cmFsIGluamVjdGlvbnMgaW4gcHJl
dmVudGlvbiBvZiBzdXJnZXJ5IGZvciBzcGluYWwgcGFpbjogc3lzdGVtYXRpYyByZXZpZXcgYW5k
IG1ldGEtYW5hbHlzaXMgb2YgcmFuZG9taXplZCBjb250cm9sbGVkIHRyaWFsczwvdGl0bGU+PHNl
Y29uZGFyeS10aXRsZT5TcGluZSBKPC9zZWNvbmRhcnktdGl0bGU+PGFsdC10aXRsZT5UaGUgc3Bp
bmUgam91cm5hbCA6IG9mZmljaWFsIGpvdXJuYWwgb2YgdGhlIE5vcnRoIEFtZXJpY2FuIFNwaW5l
IFNvY2lldHk8L2FsdC10aXRsZT48L3RpdGxlcz48cGVyaW9kaWNhbD48ZnVsbC10aXRsZT5TcGlu
ZSBKPC9mdWxsLXRpdGxlPjxhYmJyLTE+VGhlIHNwaW5lIGpvdXJuYWwgOiBvZmZpY2lhbCBqb3Vy
bmFsIG9mIHRoZSBOb3J0aCBBbWVyaWNhbiBTcGluZSBTb2NpZXR5PC9hYmJyLTE+PC9wZXJpb2Rp
Y2FsPjxhbHQtcGVyaW9kaWNhbD48ZnVsbC10aXRsZT5TcGluZSBKPC9mdWxsLXRpdGxlPjxhYmJy
LTE+VGhlIHNwaW5lIGpvdXJuYWwgOiBvZmZpY2lhbCBqb3VybmFsIG9mIHRoZSBOb3J0aCBBbWVy
aWNhbiBTcGluZSBTb2NpZXR5PC9hYmJyLTE+PC9hbHQtcGVyaW9kaWNhbD48cGFnZXM+MzQ4LTYy
PC9wYWdlcz48dm9sdW1lPjE1PC92b2x1bWU+PG51bWJlcj4yPC9udW1iZXI+PGVkaXRpb24+MjAx
NC8xMi8wMzwvZWRpdGlvbj48a2V5d29yZHM+PGtleXdvcmQ+SHVtYW5zPC9rZXl3b3JkPjxrZXl3
b3JkPkluamVjdGlvbnMsIEVwaWR1cmFsPC9rZXl3b3JkPjxrZXl3b3JkPkxvdyBCYWNrIFBhaW4v
IGRydWcgdGhlcmFweS9zdXJnZXJ5PC9rZXl3b3JkPjxrZXl3b3JkPlJhbmRvbWl6ZWQgQ29udHJv
bGxlZCBUcmlhbHMgYXMgVG9waWM8L2tleXdvcmQ+PGtleXdvcmQ+VHJlYXRtZW50IE91dGNvbWU8
L2tleXdvcmQ+PC9rZXl3b3Jkcz48ZGF0ZXM+PHllYXI+MjAxNTwveWVhcj48cHViLWRhdGVzPjxk
YXRlPkZlYiAwMTwvZGF0ZT48L3B1Yi1kYXRlcz48L2RhdGVzPjxpc2JuPjE4NzgtMTYzMiAoRWxl
Y3Ryb25pYykmI3hEOzE1MjktOTQzMCAoTGlua2luZyk8L2lzYm4+PGFjY2Vzc2lvbi1udW0+MjU0
NjM0MDA8L2FjY2Vzc2lvbi1udW0+PHVybHM+PC91cmxzPjxlbGVjdHJvbmljLXJlc291cmNlLW51
bT4xMC4xMDE2L2ouc3BpbmVlLjIwMTQuMTAuMDExPC9lbGVjdHJvbmljLXJlc291cmNlLW51bT48
cmVtb3RlLWRhdGFiYXNlLXByb3ZpZGVyPk5MTTwvcmVtb3RlLWRhdGFiYXNlLXByb3ZpZGVyPjxs
YW5ndWFnZT5lbmc8L2xhbmd1YWdlPjwvcmVjb3JkPjwvQ2l0ZT48Q2l0ZT48QXV0aG9yPlNoYW1s
aXlhbjwvQXV0aG9yPjxZZWFyPjIwMTQ8L1llYXI+PFJlY051bT4xNTwvUmVjTnVtPjxyZWNvcmQ+
PHJlYy1udW1iZXI+MTU8L3JlYy1udW1iZXI+PGZvcmVpZ24ta2V5cz48a2V5IGFwcD0iRU4iIGRi
LWlkPSJmZDJhOXowZjNlZXAwZGV4NXpxdno5ZTJ6c2FlOXJmNWZwZmUiPjE1PC9rZXk+PC9mb3Jl
aWduLWtleXM+PHJlZi10eXBlIG5hbWU9IkpvdXJuYWwgQXJ0aWNsZSI+MTc8L3JlZi10eXBlPjxj
b250cmlidXRvcnM+PGF1dGhvcnM+PGF1dGhvcj5TaGFtbGl5YW4sIFQuIEEuPC9hdXRob3I+PGF1
dGhvcj5TdGFhbCwgSi4gQi48L2F1dGhvcj48YXV0aG9yPkdvbGRtYW5uLCBELjwvYXV0aG9yPjxh
dXRob3I+U2FuZHMtTGluY29sbiwgTS48L2F1dGhvcj48L2F1dGhvcnM+PC9jb250cmlidXRvcnM+
PGF1dGgtYWRkcmVzcz5FbHNldmllciBDbGluaWNhbCBTb2x1dGlvbnMsIEV2aWRlbmNlLUJhc2Vk
IE1lZGljaW5lIENlbnRlciwgUGhpbGFkZWxwaGlhLCBQQSwgVVNBLiBFbGVjdHJvbmljIGFkZHJl
c3M6IHQuc2hhbWxpeWFuQGVsc2V2aWVyLmNvbS4mI3hEO1NjaWVudGlmaWMgSW5zdGl0dXRlIGZv
ciBRdWFsaXR5IG9mIEhlYWx0aGNhcmUgKElRIEhlYWx0aGNhcmUpLCBSYWRib3VkIFVuaXZlcnNp
dHkgTmlqbWVnZW4gTWVkaWNhbCBDZW50cmUsIE5pam1lZ2VuLCBUaGUgTmV0aGVybGFuZHMuJiN4
RDtFbHNldmllciBDbGluaWNhbCBTb2x1dGlvbnMsIEV2aWRlbmNlLUJhc2VkIE1lZGljaW5lIENl
bnRlciwgUGhpbGFkZWxwaGlhLCBQQSwgVVNBLjwvYXV0aC1hZGRyZXNzPjx0aXRsZXM+PHRpdGxl
PkVwaWR1cmFsIHN0ZXJvaWQgaW5qZWN0aW9ucyBmb3IgcmFkaWN1bGFyIGx1bWJvc2FjcmFsIHBh
aW46IGEgc3lzdGVtYXRpYyByZXZpZXc8L3RpdGxlPjxzZWNvbmRhcnktdGl0bGU+UGh5cyBNZWQg
UmVoYWJpbCBDbGluIE4gQW08L3NlY29uZGFyeS10aXRsZT48YWx0LXRpdGxlPlBoeXNpY2FsIG1l
ZGljaW5lIGFuZCByZWhhYmlsaXRhdGlvbiBjbGluaWNzIG9mIE5vcnRoIEFtZXJpY2E8L2FsdC10
aXRsZT48L3RpdGxlcz48cGVyaW9kaWNhbD48ZnVsbC10aXRsZT5QaHlzIE1lZCBSZWhhYmlsIENs
aW4gTiBBbTwvZnVsbC10aXRsZT48YWJici0xPlBoeXNpY2FsIG1lZGljaW5lIGFuZCByZWhhYmls
aXRhdGlvbiBjbGluaWNzIG9mIE5vcnRoIEFtZXJpY2E8L2FiYnItMT48L3BlcmlvZGljYWw+PGFs
dC1wZXJpb2RpY2FsPjxmdWxsLXRpdGxlPlBoeXMgTWVkIFJlaGFiaWwgQ2xpbiBOIEFtPC9mdWxs
LXRpdGxlPjxhYmJyLTE+UGh5c2ljYWwgbWVkaWNpbmUgYW5kIHJlaGFiaWxpdGF0aW9uIGNsaW5p
Y3Mgb2YgTm9ydGggQW1lcmljYTwvYWJici0xPjwvYWx0LXBlcmlvZGljYWw+PHBhZ2VzPjQ3MS04
OSBlMS01MDwvcGFnZXM+PHZvbHVtZT4yNTwvdm9sdW1lPjxudW1iZXI+MjwvbnVtYmVyPjxlZGl0
aW9uPjIwMTQvMDUvMDM8L2VkaXRpb24+PGtleXdvcmRzPjxrZXl3b3JkPkFkcmVuYWwgQ29ydGV4
IEhvcm1vbmVzLyBhZG1pbmlzdHJhdGlvbiAmYW1wOyBkb3NhZ2UvYWR2ZXJzZSBlZmZlY3RzPC9r
ZXl3b3JkPjxrZXl3b3JkPkFkdWx0PC9rZXl3b3JkPjxrZXl3b3JkPkFnZWQ8L2tleXdvcmQ+PGtl
eXdvcmQ+RGlzYWJpbGl0eSBFdmFsdWF0aW9uPC9rZXl3b3JkPjxrZXl3b3JkPkRvc2UtUmVzcG9u
c2UgUmVsYXRpb25zaGlwLCBEcnVnPC9rZXl3b3JkPjxrZXl3b3JkPkV2aWRlbmNlLUJhc2VkIE1l
ZGljaW5lPC9rZXl3b3JkPjxrZXl3b3JkPkZlbWFsZTwva2V5d29yZD48a2V5d29yZD5Gb2xsb3ct
VXAgU3R1ZGllczwva2V5d29yZD48a2V5d29yZD5IdW1hbnM8L2tleXdvcmQ+PGtleXdvcmQ+SW5j
aWRlbmNlPC9rZXl3b3JkPjxrZXl3b3JkPkluamVjdGlvbnMsIEVwaWR1cmFsPC9rZXl3b3JkPjxr
ZXl3b3JkPkxvdyBCYWNrIFBhaW4vZGlhZ25vc2lzLyBkcnVnIHRoZXJhcHkvZXBpZGVtaW9sb2d5
PC9rZXl3b3JkPjxrZXl3b3JkPkx1bWJvc2FjcmFsIFJlZ2lvbjwva2V5d29yZD48a2V5d29yZD5N
YWxlPC9rZXl3b3JkPjxrZXl3b3JkPk1pZGRsZSBBZ2VkPC9rZXl3b3JkPjxrZXl3b3JkPlBhaW4g
TWFuYWdlbWVudC8gbWV0aG9kczwva2V5d29yZD48a2V5d29yZD5QYWluIE1lYXN1cmVtZW50PC9r
ZXl3b3JkPjxrZXl3b3JkPlJhZGljdWxvcGF0aHkvZGlhZ25vc2lzLyBkcnVnIHRoZXJhcHkvZXBp
ZGVtaW9sb2d5PC9rZXl3b3JkPjxrZXl3b3JkPlJpc2sgQXNzZXNzbWVudDwva2V5d29yZD48a2V5
d29yZD5TZXZlcml0eSBvZiBJbGxuZXNzIEluZGV4PC9rZXl3b3JkPjxrZXl3b3JkPlRyZWF0bWVu
dCBPdXRjb21lPC9rZXl3b3JkPjxrZXl3b3JkPlVuaXRlZCBTdGF0ZXMvZXBpZGVtaW9sb2d5PC9r
ZXl3b3JkPjwva2V5d29yZHM+PGRhdGVzPjx5ZWFyPjIwMTQ8L3llYXI+PHB1Yi1kYXRlcz48ZGF0
ZT5NYXk8L2RhdGU+PC9wdWItZGF0ZXM+PC9kYXRlcz48aXNibj4xNTU4LTEzODEgKEVsZWN0cm9u
aWMpJiN4RDsxMDQ3LTk2NTEgKExpbmtpbmcpPC9pc2JuPjxhY2Nlc3Npb24tbnVtPjI0Nzg3MzQ0
PC9hY2Nlc3Npb24tbnVtPjx1cmxzPjwvdXJscz48ZWxlY3Ryb25pYy1yZXNvdXJjZS1udW0+MTAu
MTAxNi9qLnBtci4yMDE0LjAyLjAwMTwvZWxlY3Ryb25pYy1yZXNvdXJjZS1udW0+PHJlbW90ZS1k
YXRhYmFzZS1wcm92aWRlcj5OTE08L3JlbW90ZS1kYXRhYmFzZS1wcm92aWRlcj48bGFuZ3VhZ2U+
ZW5nPC9sYW5ndWFnZT48L3JlY29yZD48L0NpdGU+PC9FbmROb3RlPn==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CaGF0dGk8L0F1dGhvcj48WWVhcj4yMDE2PC9ZZWFyPjxS
ZWNOdW0+MjwvUmVjTnVtPjxEaXNwbGF5VGV4dD48c3R5bGUgZmFjZT0ic3VwZXJzY3JpcHQiPjQ4
LTUyPC9zdHlsZT48L0Rpc3BsYXlUZXh0PjxyZWNvcmQ+PHJlYy1udW1iZXI+MjwvcmVjLW51bWJl
cj48Zm9yZWlnbi1rZXlzPjxrZXkgYXBwPSJFTiIgZGItaWQ9ImZkMmE5ejBmM2VlcDBkZXg1enF2
ejllMnpzYWU5cmY1ZnBmZSI+Mjwva2V5PjwvZm9yZWlnbi1rZXlzPjxyZWYtdHlwZSBuYW1lPSJK
b3VybmFsIEFydGljbGUiPjE3PC9yZWYtdHlwZT48Y29udHJpYnV0b3JzPjxhdXRob3JzPjxhdXRo
b3I+QmhhdHRpLCBBLiBCLjwvYXV0aG9yPjxhdXRob3I+S2ltLCBTLjwvYXV0aG9yPjwvYXV0aG9y
cz48L2NvbnRyaWJ1dG9ycz48YXV0aC1hZGRyZXNzPk1lZGljYWwgRGlyZWN0b3Igb2YgQ2xpbmlj
YWwgUmVzZWFyY2gsIFNwaW5lIFN1cmdlcnksIFRyaXN0YXRlIEJyYWluIGFuZCBTcGluZSBJbnN0
aXR1dGUuJiN4RDtTcGluZSBTdXJnZXJ5LCBUcmlzdGF0ZSBCcmFpbiBhbmQgU3BpbmUgSW5zdGl0
dXRlLjwvYXV0aC1hZGRyZXNzPjx0aXRsZXM+PHRpdGxlPlJvbGUgb2YgRXBpZHVyYWwgSW5qZWN0
aW9ucyB0byBQcmV2ZW50IFN1cmdpY2FsIEludGVydmVudGlvbiBpbiBQYXRpZW50cyB3aXRoIENo
cm9uaWMgU2NpYXRpY2E6IEEgU3lzdGVtYXRpYyBSZXZpZXcgYW5kIE1ldGEtQW5hbHlzaXM8L3Rp
dGxlPjxzZWNvbmRhcnktdGl0bGU+Q3VyZXVzPC9zZWNvbmRhcnktdGl0bGU+PGFsdC10aXRsZT5D
dXJldXM8L2FsdC10aXRsZT48L3RpdGxlcz48cGVyaW9kaWNhbD48ZnVsbC10aXRsZT5DdXJldXM8
L2Z1bGwtdGl0bGU+PGFiYnItMT5DdXJldXM8L2FiYnItMT48L3BlcmlvZGljYWw+PGFsdC1wZXJp
b2RpY2FsPjxmdWxsLXRpdGxlPkN1cmV1czwvZnVsbC10aXRsZT48YWJici0xPkN1cmV1czwvYWJi
ci0xPjwvYWx0LXBlcmlvZGljYWw+PHBhZ2VzPmU3MjM8L3BhZ2VzPjx2b2x1bWU+ODwvdm9sdW1l
PjxudW1iZXI+ODwvbnVtYmVyPjxlZGl0aW9uPjIwMTYvMDkvMTU8L2VkaXRpb24+PGRhdGVzPjx5
ZWFyPjIwMTY8L3llYXI+PHB1Yi1kYXRlcz48ZGF0ZT5BdWcgMDQ8L2RhdGU+PC9wdWItZGF0ZXM+
PC9kYXRlcz48aXNibj4yMTY4LTgxODQgKExpbmtpbmcpPC9pc2JuPjxhY2Nlc3Npb24tbnVtPjI3
NjI1OTA5PC9hY2Nlc3Npb24tbnVtPjx1cmxzPjwvdXJscz48Y3VzdG9tMj5QTUM1MDEwMzczPC9j
dXN0b20yPjxlbGVjdHJvbmljLXJlc291cmNlLW51bT4xMC43NzU5L2N1cmV1cy43MjM8L2VsZWN0
cm9uaWMtcmVzb3VyY2UtbnVtPjxyZW1vdGUtZGF0YWJhc2UtcHJvdmlkZXI+TkxNPC9yZW1vdGUt
ZGF0YWJhc2UtcHJvdmlkZXI+PGxhbmd1YWdlPmVuZzwvbGFuZ3VhZ2U+PC9yZWNvcmQ+PC9DaXRl
PjxDaXRlPjxBdXRob3I+TWFuY2hpa2FudGk8L0F1dGhvcj48WWVhcj4yMDE1PC9ZZWFyPjxSZWNO
dW0+MTA8L1JlY051bT48cmVjb3JkPjxyZWMtbnVtYmVyPjEwPC9yZWMtbnVtYmVyPjxmb3JlaWdu
LWtleXM+PGtleSBhcHA9IkVOIiBkYi1pZD0iZmQyYTl6MGYzZWVwMGRleDV6cXZ6OWUyenNhZTly
ZjVmcGZlIj4xMDwva2V5PjwvZm9yZWlnbi1rZXlzPjxyZWYtdHlwZSBuYW1lPSJKb3VybmFsIEFy
dGljbGUiPjE3PC9yZWYtdHlwZT48Y29udHJpYnV0b3JzPjxhdXRob3JzPjxhdXRob3I+TWFuY2hp
a2FudGksIEwuPC9hdXRob3I+PGF1dGhvcj5CZW55YW1pbiwgUi4gTS48L2F1dGhvcj48YXV0aG9y
PkZhbGNvLCBGLiBKLjwvYXV0aG9yPjxhdXRob3I+S2F5ZSwgQS4gRC48L2F1dGhvcj48YXV0aG9y
PkhpcnNjaCwgSi4gQS48L2F1dGhvcj48L2F1dGhvcnM+PC9jb250cmlidXRvcnM+PGF1dGgtYWRk
cmVzcz5EZXBhcnRtZW50IG9mIEFuZXN0aGVzaW9sb2d5IGFuZCBQZXJpb3BlcmF0aXZlIE1lZGlj
aW5lLCBVbml2ZXJzaXR5IG9mIExvdWlzdmlsbGUsIExvdWlzdmlsbGUsIEtZLCBVU0EsIGRybG1A
dGhlcGFpbm1kLmNvbS48L2F1dGgtYWRkcmVzcz48dGl0bGVzPjx0aXRsZT5EbyBFcGlkdXJhbCBJ
bmplY3Rpb25zIFByb3ZpZGUgU2hvcnQtIGFuZCBMb25nLXRlcm0gUmVsaWVmIGZvciBMdW1iYXIg
RGlzYyBIZXJuaWF0aW9uPyBBIFN5c3RlbWF0aWMgUmV2aWV3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aWNhbCBP
cnRob3BhZWRpY3MgYW5kIFJlbGF0ZWQgUmVzZWFyY2g8L2Z1bGwtdGl0bGU+PC9hbHQtcGVyaW9k
aWNhbD48cGFnZXM+MTk0MC01NjwvcGFnZXM+PHZvbHVtZT40NzM8L3ZvbHVtZT48bnVtYmVyPjY8
L251bWJlcj48ZWRpdGlvbj4yMDE0LzAyLzEyPC9lZGl0aW9uPjxrZXl3b3Jkcz48a2V5d29yZD5B
bmFsZ2VzaWNzLyBhZG1pbmlzdHJhdGlvbiAmYW1wOyBkb3NhZ2UvYWR2ZXJzZSBlZmZlY3RzPC9r
ZXl3b3JkPjxrZXl3b3JkPkNsaW5pY2FsIENvbXBldGVuY2U8L2tleXdvcmQ+PGtleXdvcmQ+Rmx1
b3Jvc2NvcHk8L2tleXdvcmQ+PGtleXdvcmQ+SHVtYW5zPC9rZXl3b3JkPjxrZXl3b3JkPkluamVj
dGlvbnMsIEVwaWR1cmFsPC9rZXl3b3JkPjxrZXl3b3JkPkludGVydmVydGVicmFsIERpc2MvIGRy
dWcgZWZmZWN0cy9waHlzaW9wYXRob2xvZ3k8L2tleXdvcmQ+PGtleXdvcmQ+SW50ZXJ2ZXJ0ZWJy
YWwgRGlzYyBEaXNwbGFjZW1lbnQvZGlhZ25vc2lzLyBkcnVnIHRoZXJhcHkvcGh5c2lvcGF0aG9s
b2d5PC9rZXl3b3JkPjxrZXl3b3JkPkx1bWJhciBWZXJ0ZWJyYWUvIGRydWcgZWZmZWN0cy9waHlz
aW9wYXRob2xvZ3k8L2tleXdvcmQ+PGtleXdvcmQ+UGFpbiBNYW5hZ2VtZW50L2FkdmVyc2UgZWZm
ZWN0cy8gbWV0aG9kczwva2V5d29yZD48a2V5d29yZD5QYWluIE1lYXN1cmVtZW50PC9rZXl3b3Jk
PjxrZXl3b3JkPlJhZGlvZ3JhcGh5LCBJbnRlcnZlbnRpb25hbDwva2V5d29yZD48a2V5d29yZD5S
ZWNvdmVyeSBvZiBGdW5jdGlvbjwva2V5d29yZD48a2V5d29yZD5UcmVhdG1lbnQgT3V0Y29tZTwv
a2V5d29yZD48L2tleXdvcmRzPjxkYXRlcz48eWVhcj4yMDE1PC95ZWFyPjxwdWItZGF0ZXM+PGRh
dGU+SnVuPC9kYXRlPjwvcHViLWRhdGVzPjwvZGF0ZXM+PGlzYm4+MTUyOC0xMTMyIChFbGVjdHJv
bmljKSYjeEQ7MDAwOS05MjFYIChMaW5raW5nKTwvaXNibj48YWNjZXNzaW9uLW51bT4yNDUxNTQw
NDwvYWNjZXNzaW9uLW51bT48dXJscz48L3VybHM+PGN1c3RvbTI+UE1DNDQxOTAyMDwvY3VzdG9t
Mj48ZWxlY3Ryb25pYy1yZXNvdXJjZS1udW0+MTAuMTAwNy9zMTE5OTktMDE0LTM0OTAtNDwvZWxl
Y3Ryb25pYy1yZXNvdXJjZS1udW0+PHJlbW90ZS1kYXRhYmFzZS1wcm92aWRlcj5OTE08L3JlbW90
ZS1kYXRhYmFzZS1wcm92aWRlcj48bGFuZ3VhZ2U+ZW5nPC9sYW5ndWFnZT48L3JlY29yZD48L0Np
dGU+PENpdGU+PEF1dGhvcj5Lb3psb3Y8L0F1dGhvcj48WWVhcj4yMDE1PC9ZZWFyPjxSZWNOdW0+
OTwvUmVjTnVtPjxyZWNvcmQ+PHJlYy1udW1iZXI+OTwvcmVjLW51bWJlcj48Zm9yZWlnbi1rZXlz
PjxrZXkgYXBwPSJFTiIgZGItaWQ9ImZkMmE5ejBmM2VlcDBkZXg1enF2ejllMnpzYWU5cmY1ZnBm
ZSI+OTwva2V5PjwvZm9yZWlnbi1rZXlzPjxyZWYtdHlwZSBuYW1lPSJKb3VybmFsIEFydGljbGUi
PjE3PC9yZWYtdHlwZT48Y29udHJpYnV0b3JzPjxhdXRob3JzPjxhdXRob3I+S296bG92LCBOLjwv
YXV0aG9yPjxhdXRob3I+QmVuem9uLCBILiBULjwvYXV0aG9yPjxhdXRob3I+TWFsaWssIEsuPC9h
dXRob3I+PC9hdXRob3JzPjwvY29udHJpYnV0b3JzPjxhdXRoLWFkZHJlc3M+RGVwYXJ0bWVudCBv
ZiBBbmVzdGhlc2lvbG9neSwgTm9ydGh3ZXN0ZXJuIFVuaXZlcnNpdHkgRmVpbmJlcmcgU2Nob29s
IG9mIE1lZGljaW5lLCBDaGljYWdvLCBJTCwgVVNBIC0gaGJlbnpvbkBubWZmLm9yZy48L2F1dGgt
YWRkcmVzcz48dGl0bGVzPjx0aXRsZT5FcGlkdXJhbCBzdGVyb2lkIGluamVjdGlvbnM6IHVwZGF0
ZSBvbiBlZmZpY2FjeSwgc2FmZXR5LCBhbmQgbmV3ZXIgbWVkaWNhdGlvbnMgZm9yIGluamVjdGlv
bjwvdGl0bGU+PHNlY29uZGFyeS10aXRsZT5NaW5lcnZhIEFuZXN0ZXNpb2w8L3NlY29uZGFyeS10
aXRsZT48YWx0LXRpdGxlPk1pbmVydmEgYW5lc3Rlc2lvbG9naWNhPC9hbHQtdGl0bGU+PC90aXRs
ZXM+PHBlcmlvZGljYWw+PGZ1bGwtdGl0bGU+TWluZXJ2YSBBbmVzdGVzaW9sPC9mdWxsLXRpdGxl
PjxhYmJyLTE+TWluZXJ2YSBhbmVzdGVzaW9sb2dpY2E8L2FiYnItMT48L3BlcmlvZGljYWw+PGFs
dC1wZXJpb2RpY2FsPjxmdWxsLXRpdGxlPk1pbmVydmEgQW5lc3Rlc2lvbDwvZnVsbC10aXRsZT48
YWJici0xPk1pbmVydmEgYW5lc3Rlc2lvbG9naWNhPC9hYmJyLTE+PC9hbHQtcGVyaW9kaWNhbD48
cGFnZXM+OTAxLTk8L3BhZ2VzPjx2b2x1bWU+ODE8L3ZvbHVtZT48bnVtYmVyPjg8L251bWJlcj48
ZWRpdGlvbj4yMDE0LzEwLzE1PC9lZGl0aW9uPjxrZXl3b3Jkcz48a2V5d29yZD5Db3N0LUJlbmVm
aXQgQW5hbHlzaXM8L2tleXdvcmQ+PGtleXdvcmQ+SHVtYW5zPC9rZXl3b3JkPjxrZXl3b3JkPklu
amVjdGlvbnMsIEVwaWR1cmFsL2Vjb25vbWljcy8gbWV0aG9kczwva2V5d29yZD48a2V5d29yZD5M
b3cgQmFjayBQYWluL2RydWcgdGhlcmFweTwva2V5d29yZD48a2V5d29yZD5QYWluLyBkcnVnIHRo
ZXJhcHkvZWNvbm9taWNzPC9rZXl3b3JkPjxrZXl3b3JkPlN0ZXJvaWRzL2FkbWluaXN0cmF0aW9u
ICZhbXA7IGRvc2FnZS9hZHZlcnNlIGVmZmVjdHMvIHRoZXJhcGV1dGljIHVzZTwva2V5d29yZD48
L2tleXdvcmRzPjxkYXRlcz48eWVhcj4yMDE1PC95ZWFyPjxwdWItZGF0ZXM+PGRhdGU+QXVnPC9k
YXRlPjwvcHViLWRhdGVzPjwvZGF0ZXM+PGlzYm4+MTgyNy0xNTk2IChFbGVjdHJvbmljKSYjeEQ7
MDM3NS05MzkzIChMaW5raW5nKTwvaXNibj48YWNjZXNzaW9uLW51bT4yNTMxMTk1MTwvYWNjZXNz
aW9uLW51bT48dXJscz48L3VybHM+PHJlbW90ZS1kYXRhYmFzZS1wcm92aWRlcj5OTE08L3JlbW90
ZS1kYXRhYmFzZS1wcm92aWRlcj48bGFuZ3VhZ2U+ZW5nPC9sYW5ndWFnZT48L3JlY29yZD48L0Np
dGU+PENpdGU+PEF1dGhvcj5CaWNrZXQ8L0F1dGhvcj48WWVhcj4yMDE1PC9ZZWFyPjxSZWNOdW0+
MzwvUmVjTnVtPjxyZWNvcmQ+PHJlYy1udW1iZXI+MzwvcmVjLW51bWJlcj48Zm9yZWlnbi1rZXlz
PjxrZXkgYXBwPSJFTiIgZGItaWQ9ImZkMmE5ejBmM2VlcDBkZXg1enF2ejllMnpzYWU5cmY1ZnBm
ZSI+Mzwva2V5PjwvZm9yZWlnbi1rZXlzPjxyZWYtdHlwZSBuYW1lPSJKb3VybmFsIEFydGljbGUi
PjE3PC9yZWYtdHlwZT48Y29udHJpYnV0b3JzPjxhdXRob3JzPjxhdXRob3I+Qmlja2V0LCBNLiBD
LjwvYXV0aG9yPjxhdXRob3I+SG9yb3dpdHosIEouIE0uPC9hdXRob3I+PGF1dGhvcj5CZW56b24s
IEguIFQuPC9hdXRob3I+PGF1dGhvcj5Db2hlbiwgUy4gUC48L2F1dGhvcj48L2F1dGhvcnM+PC9j
b250cmlidXRvcnM+PGF1dGgtYWRkcmVzcz5EZXBhcnRtZW50IG9mIEFuZXN0aGVzaW9sb2d5LCBD
cml0aWNhbCBDYXJlIGFuZCBQYWluIE1lZGljaW5lLCBNYXNzYWNodXNldHRzIEdlbmVyYWwgSG9z
cGl0YWwsIDU1IEZydWl0IFN0cmVldCwgQm9zdG9uLCBNQSAwMjExNCwgVVNBLiBFbGVjdHJvbmlj
IGFkZHJlc3M6IG1iaWNrZXRAcGFydG5lcnMub3JnLiYjeEQ7RGVwYXJ0bWVudCBvZiBBbmVzdGhl
c2lvbG9neSwgQ3JpdGljYWwgQ2FyZSBhbmQgUGFpbiBNZWRpY2luZSwgTWFzc2FjaHVzZXR0cyBH
ZW5lcmFsIEhvc3BpdGFsLCA1NSBGcnVpdCBTdHJlZXQsIEJvc3RvbiwgTUEgMDIxMTQsIFVTQTsg
RGVwYXJ0bWVudCBvZiBBbmVzdGhlc2lvbG9neSAmYW1wOyBDcml0aWNhbCBDYXJlIE1lZGljaW5l
LCBKb2hucyBIb3BraW5zIFNjaG9vbCBvZiBNZWRpY2luZSwgMTgwMCBPcmxlYW5zIFN0cmVldCwg
WmF5ZWQgQnVpbGRpbmcgUm9vbSBSbSA2MjIwLCBCYWx0aW1vcmUsIE1ELCBVU0EgMjEyODcuJiN4
RDtEZXBhcnRtZW50IG9mIEFuZXN0aGVzaW9sb2d5LCBOb3J0aHdlc3Rlcm4gU2Nob29sIG9mIE1l
ZGljaW5lLCA2NzUgTi4gU3QsIENsYWlyIEdhbHRlciAxNy0yMDAsIENoaWNhZ28sIElMIDYwNjEx
LCBVU0EuJiN4RDtEZXBhcnRtZW50IG9mIEFuZXN0aGVzaW9sb2d5IGFuZCBDcml0aWNhbCBDYXJl
IE1lZGljaW5lLCBKb2hucyBIb3BraW5zIFVuaXZlcnNpdHkgU2Nob29sIG9mIE1lZGljaW5lLCA1
NTAgTi4gQnJvYWR3YXksIFN0ZSAzMDEsIEJhbHRpbW9yZSwgTUQgMjEwMjksIFVTQTsgRGVwYXJ0
bWVudCBvZiBBbmVzdGhlc2lvbG9neSwgV2FsdGVyIFJlZWQgTmF0aW9uYWwgTWlsaXRhcnkgTWVk
aWNhbCBDZW50ZXIsIDg5MDEgV2lzY29uc2luIEF2ZS4sIEJldGhlc2RhLCBNRCAyMDg4OSwgVVNB
LjwvYXV0aC1hZGRyZXNzPjx0aXRsZXM+PHRpdGxlPkVwaWR1cmFsIGluamVjdGlvbnMgaW4gcHJl
dmVudGlvbiBvZiBzdXJnZXJ5IGZvciBzcGluYWwgcGFpbjogc3lzdGVtYXRpYyByZXZpZXcgYW5k
IG1ldGEtYW5hbHlzaXMgb2YgcmFuZG9taXplZCBjb250cm9sbGVkIHRyaWFsczwvdGl0bGU+PHNl
Y29uZGFyeS10aXRsZT5TcGluZSBKPC9zZWNvbmRhcnktdGl0bGU+PGFsdC10aXRsZT5UaGUgc3Bp
bmUgam91cm5hbCA6IG9mZmljaWFsIGpvdXJuYWwgb2YgdGhlIE5vcnRoIEFtZXJpY2FuIFNwaW5l
IFNvY2lldHk8L2FsdC10aXRsZT48L3RpdGxlcz48cGVyaW9kaWNhbD48ZnVsbC10aXRsZT5TcGlu
ZSBKPC9mdWxsLXRpdGxlPjxhYmJyLTE+VGhlIHNwaW5lIGpvdXJuYWwgOiBvZmZpY2lhbCBqb3Vy
bmFsIG9mIHRoZSBOb3J0aCBBbWVyaWNhbiBTcGluZSBTb2NpZXR5PC9hYmJyLTE+PC9wZXJpb2Rp
Y2FsPjxhbHQtcGVyaW9kaWNhbD48ZnVsbC10aXRsZT5TcGluZSBKPC9mdWxsLXRpdGxlPjxhYmJy
LTE+VGhlIHNwaW5lIGpvdXJuYWwgOiBvZmZpY2lhbCBqb3VybmFsIG9mIHRoZSBOb3J0aCBBbWVy
aWNhbiBTcGluZSBTb2NpZXR5PC9hYmJyLTE+PC9hbHQtcGVyaW9kaWNhbD48cGFnZXM+MzQ4LTYy
PC9wYWdlcz48dm9sdW1lPjE1PC92b2x1bWU+PG51bWJlcj4yPC9udW1iZXI+PGVkaXRpb24+MjAx
NC8xMi8wMzwvZWRpdGlvbj48a2V5d29yZHM+PGtleXdvcmQ+SHVtYW5zPC9rZXl3b3JkPjxrZXl3
b3JkPkluamVjdGlvbnMsIEVwaWR1cmFsPC9rZXl3b3JkPjxrZXl3b3JkPkxvdyBCYWNrIFBhaW4v
IGRydWcgdGhlcmFweS9zdXJnZXJ5PC9rZXl3b3JkPjxrZXl3b3JkPlJhbmRvbWl6ZWQgQ29udHJv
bGxlZCBUcmlhbHMgYXMgVG9waWM8L2tleXdvcmQ+PGtleXdvcmQ+VHJlYXRtZW50IE91dGNvbWU8
L2tleXdvcmQ+PC9rZXl3b3Jkcz48ZGF0ZXM+PHllYXI+MjAxNTwveWVhcj48cHViLWRhdGVzPjxk
YXRlPkZlYiAwMTwvZGF0ZT48L3B1Yi1kYXRlcz48L2RhdGVzPjxpc2JuPjE4NzgtMTYzMiAoRWxl
Y3Ryb25pYykmI3hEOzE1MjktOTQzMCAoTGlua2luZyk8L2lzYm4+PGFjY2Vzc2lvbi1udW0+MjU0
NjM0MDA8L2FjY2Vzc2lvbi1udW0+PHVybHM+PC91cmxzPjxlbGVjdHJvbmljLXJlc291cmNlLW51
bT4xMC4xMDE2L2ouc3BpbmVlLjIwMTQuMTAuMDExPC9lbGVjdHJvbmljLXJlc291cmNlLW51bT48
cmVtb3RlLWRhdGFiYXNlLXByb3ZpZGVyPk5MTTwvcmVtb3RlLWRhdGFiYXNlLXByb3ZpZGVyPjxs
YW5ndWFnZT5lbmc8L2xhbmd1YWdlPjwvcmVjb3JkPjwvQ2l0ZT48Q2l0ZT48QXV0aG9yPlNoYW1s
aXlhbjwvQXV0aG9yPjxZZWFyPjIwMTQ8L1llYXI+PFJlY051bT4xNTwvUmVjTnVtPjxyZWNvcmQ+
PHJlYy1udW1iZXI+MTU8L3JlYy1udW1iZXI+PGZvcmVpZ24ta2V5cz48a2V5IGFwcD0iRU4iIGRi
LWlkPSJmZDJhOXowZjNlZXAwZGV4NXpxdno5ZTJ6c2FlOXJmNWZwZmUiPjE1PC9rZXk+PC9mb3Jl
aWduLWtleXM+PHJlZi10eXBlIG5hbWU9IkpvdXJuYWwgQXJ0aWNsZSI+MTc8L3JlZi10eXBlPjxj
b250cmlidXRvcnM+PGF1dGhvcnM+PGF1dGhvcj5TaGFtbGl5YW4sIFQuIEEuPC9hdXRob3I+PGF1
dGhvcj5TdGFhbCwgSi4gQi48L2F1dGhvcj48YXV0aG9yPkdvbGRtYW5uLCBELjwvYXV0aG9yPjxh
dXRob3I+U2FuZHMtTGluY29sbiwgTS48L2F1dGhvcj48L2F1dGhvcnM+PC9jb250cmlidXRvcnM+
PGF1dGgtYWRkcmVzcz5FbHNldmllciBDbGluaWNhbCBTb2x1dGlvbnMsIEV2aWRlbmNlLUJhc2Vk
IE1lZGljaW5lIENlbnRlciwgUGhpbGFkZWxwaGlhLCBQQSwgVVNBLiBFbGVjdHJvbmljIGFkZHJl
c3M6IHQuc2hhbWxpeWFuQGVsc2V2aWVyLmNvbS4mI3hEO1NjaWVudGlmaWMgSW5zdGl0dXRlIGZv
ciBRdWFsaXR5IG9mIEhlYWx0aGNhcmUgKElRIEhlYWx0aGNhcmUpLCBSYWRib3VkIFVuaXZlcnNp
dHkgTmlqbWVnZW4gTWVkaWNhbCBDZW50cmUsIE5pam1lZ2VuLCBUaGUgTmV0aGVybGFuZHMuJiN4
RDtFbHNldmllciBDbGluaWNhbCBTb2x1dGlvbnMsIEV2aWRlbmNlLUJhc2VkIE1lZGljaW5lIENl
bnRlciwgUGhpbGFkZWxwaGlhLCBQQSwgVVNBLjwvYXV0aC1hZGRyZXNzPjx0aXRsZXM+PHRpdGxl
PkVwaWR1cmFsIHN0ZXJvaWQgaW5qZWN0aW9ucyBmb3IgcmFkaWN1bGFyIGx1bWJvc2FjcmFsIHBh
aW46IGEgc3lzdGVtYXRpYyByZXZpZXc8L3RpdGxlPjxzZWNvbmRhcnktdGl0bGU+UGh5cyBNZWQg
UmVoYWJpbCBDbGluIE4gQW08L3NlY29uZGFyeS10aXRsZT48YWx0LXRpdGxlPlBoeXNpY2FsIG1l
ZGljaW5lIGFuZCByZWhhYmlsaXRhdGlvbiBjbGluaWNzIG9mIE5vcnRoIEFtZXJpY2E8L2FsdC10
aXRsZT48L3RpdGxlcz48cGVyaW9kaWNhbD48ZnVsbC10aXRsZT5QaHlzIE1lZCBSZWhhYmlsIENs
aW4gTiBBbTwvZnVsbC10aXRsZT48YWJici0xPlBoeXNpY2FsIG1lZGljaW5lIGFuZCByZWhhYmls
aXRhdGlvbiBjbGluaWNzIG9mIE5vcnRoIEFtZXJpY2E8L2FiYnItMT48L3BlcmlvZGljYWw+PGFs
dC1wZXJpb2RpY2FsPjxmdWxsLXRpdGxlPlBoeXMgTWVkIFJlaGFiaWwgQ2xpbiBOIEFtPC9mdWxs
LXRpdGxlPjxhYmJyLTE+UGh5c2ljYWwgbWVkaWNpbmUgYW5kIHJlaGFiaWxpdGF0aW9uIGNsaW5p
Y3Mgb2YgTm9ydGggQW1lcmljYTwvYWJici0xPjwvYWx0LXBlcmlvZGljYWw+PHBhZ2VzPjQ3MS04
OSBlMS01MDwvcGFnZXM+PHZvbHVtZT4yNTwvdm9sdW1lPjxudW1iZXI+MjwvbnVtYmVyPjxlZGl0
aW9uPjIwMTQvMDUvMDM8L2VkaXRpb24+PGtleXdvcmRzPjxrZXl3b3JkPkFkcmVuYWwgQ29ydGV4
IEhvcm1vbmVzLyBhZG1pbmlzdHJhdGlvbiAmYW1wOyBkb3NhZ2UvYWR2ZXJzZSBlZmZlY3RzPC9r
ZXl3b3JkPjxrZXl3b3JkPkFkdWx0PC9rZXl3b3JkPjxrZXl3b3JkPkFnZWQ8L2tleXdvcmQ+PGtl
eXdvcmQ+RGlzYWJpbGl0eSBFdmFsdWF0aW9uPC9rZXl3b3JkPjxrZXl3b3JkPkRvc2UtUmVzcG9u
c2UgUmVsYXRpb25zaGlwLCBEcnVnPC9rZXl3b3JkPjxrZXl3b3JkPkV2aWRlbmNlLUJhc2VkIE1l
ZGljaW5lPC9rZXl3b3JkPjxrZXl3b3JkPkZlbWFsZTwva2V5d29yZD48a2V5d29yZD5Gb2xsb3ct
VXAgU3R1ZGllczwva2V5d29yZD48a2V5d29yZD5IdW1hbnM8L2tleXdvcmQ+PGtleXdvcmQ+SW5j
aWRlbmNlPC9rZXl3b3JkPjxrZXl3b3JkPkluamVjdGlvbnMsIEVwaWR1cmFsPC9rZXl3b3JkPjxr
ZXl3b3JkPkxvdyBCYWNrIFBhaW4vZGlhZ25vc2lzLyBkcnVnIHRoZXJhcHkvZXBpZGVtaW9sb2d5
PC9rZXl3b3JkPjxrZXl3b3JkPkx1bWJvc2FjcmFsIFJlZ2lvbjwva2V5d29yZD48a2V5d29yZD5N
YWxlPC9rZXl3b3JkPjxrZXl3b3JkPk1pZGRsZSBBZ2VkPC9rZXl3b3JkPjxrZXl3b3JkPlBhaW4g
TWFuYWdlbWVudC8gbWV0aG9kczwva2V5d29yZD48a2V5d29yZD5QYWluIE1lYXN1cmVtZW50PC9r
ZXl3b3JkPjxrZXl3b3JkPlJhZGljdWxvcGF0aHkvZGlhZ25vc2lzLyBkcnVnIHRoZXJhcHkvZXBp
ZGVtaW9sb2d5PC9rZXl3b3JkPjxrZXl3b3JkPlJpc2sgQXNzZXNzbWVudDwva2V5d29yZD48a2V5
d29yZD5TZXZlcml0eSBvZiBJbGxuZXNzIEluZGV4PC9rZXl3b3JkPjxrZXl3b3JkPlRyZWF0bWVu
dCBPdXRjb21lPC9rZXl3b3JkPjxrZXl3b3JkPlVuaXRlZCBTdGF0ZXMvZXBpZGVtaW9sb2d5PC9r
ZXl3b3JkPjwva2V5d29yZHM+PGRhdGVzPjx5ZWFyPjIwMTQ8L3llYXI+PHB1Yi1kYXRlcz48ZGF0
ZT5NYXk8L2RhdGU+PC9wdWItZGF0ZXM+PC9kYXRlcz48aXNibj4xNTU4LTEzODEgKEVsZWN0cm9u
aWMpJiN4RDsxMDQ3LTk2NTEgKExpbmtpbmcpPC9pc2JuPjxhY2Nlc3Npb24tbnVtPjI0Nzg3MzQ0
PC9hY2Nlc3Npb24tbnVtPjx1cmxzPjwvdXJscz48ZWxlY3Ryb25pYy1yZXNvdXJjZS1udW0+MTAu
MTAxNi9qLnBtci4yMDE0LjAyLjAwMTwvZWxlY3Ryb25pYy1yZXNvdXJjZS1udW0+PHJlbW90ZS1k
YXRhYmFzZS1wcm92aWRlcj5OTE08L3JlbW90ZS1kYXRhYmFzZS1wcm92aWRlcj48bGFuZ3VhZ2U+
ZW5nPC9sYW5ndWFnZT48L3JlY29yZD48L0NpdGU+PC9FbmROb3RlPn==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B6066A">
          <w:rPr>
            <w:rFonts w:eastAsiaTheme="minorHAnsi"/>
            <w:noProof/>
            <w:szCs w:val="20"/>
            <w:vertAlign w:val="superscript"/>
          </w:rPr>
          <w:t>48-52</w:t>
        </w:r>
        <w:r w:rsidR="008B3538" w:rsidRPr="000F3174">
          <w:rPr>
            <w:rFonts w:eastAsiaTheme="minorHAnsi"/>
            <w:szCs w:val="20"/>
          </w:rPr>
          <w:fldChar w:fldCharType="end"/>
        </w:r>
      </w:hyperlink>
      <w:r w:rsidR="00F55C67" w:rsidRPr="00215A4C">
        <w:rPr>
          <w:rFonts w:eastAsiaTheme="minorHAnsi"/>
          <w:szCs w:val="20"/>
        </w:rPr>
        <w:t xml:space="preserve"> </w:t>
      </w:r>
      <w:r w:rsidR="000B2539" w:rsidRPr="00215A4C">
        <w:rPr>
          <w:rFonts w:eastAsiaTheme="minorHAnsi" w:hint="eastAsia"/>
          <w:szCs w:val="20"/>
        </w:rPr>
        <w:t>그러나</w:t>
      </w:r>
      <w:r w:rsidR="00672058" w:rsidRPr="00215A4C">
        <w:rPr>
          <w:rFonts w:eastAsiaTheme="minorHAnsi"/>
          <w:szCs w:val="20"/>
        </w:rPr>
        <w:t xml:space="preserve"> 단기간 </w:t>
      </w:r>
      <w:r w:rsidR="000B2539" w:rsidRPr="00215A4C">
        <w:rPr>
          <w:rFonts w:eastAsiaTheme="minorHAnsi" w:hint="eastAsia"/>
          <w:szCs w:val="20"/>
        </w:rPr>
        <w:t>효과의</w:t>
      </w:r>
      <w:r w:rsidR="000B2539" w:rsidRPr="00215A4C">
        <w:rPr>
          <w:rFonts w:eastAsiaTheme="minorHAnsi"/>
          <w:szCs w:val="20"/>
        </w:rPr>
        <w:t xml:space="preserve"> </w:t>
      </w:r>
      <w:r w:rsidR="00DD3365" w:rsidRPr="00215A4C">
        <w:rPr>
          <w:rFonts w:eastAsiaTheme="minorHAnsi" w:hint="eastAsia"/>
          <w:szCs w:val="20"/>
        </w:rPr>
        <w:t>강한</w:t>
      </w:r>
      <w:r w:rsidR="00DD3365" w:rsidRPr="00215A4C">
        <w:rPr>
          <w:rFonts w:eastAsiaTheme="minorHAnsi"/>
          <w:szCs w:val="20"/>
        </w:rPr>
        <w:t xml:space="preserve"> </w:t>
      </w:r>
      <w:r w:rsidR="000B2539" w:rsidRPr="00215A4C">
        <w:rPr>
          <w:rFonts w:eastAsiaTheme="minorHAnsi" w:hint="eastAsia"/>
          <w:szCs w:val="20"/>
        </w:rPr>
        <w:t>증거수준에</w:t>
      </w:r>
      <w:r w:rsidR="000B2539" w:rsidRPr="00215A4C">
        <w:rPr>
          <w:rFonts w:eastAsiaTheme="minorHAnsi"/>
          <w:szCs w:val="20"/>
        </w:rPr>
        <w:t xml:space="preserve"> 비하여 장기적인 효과면에서는 다소 </w:t>
      </w:r>
      <w:r w:rsidR="00DD3365" w:rsidRPr="00215A4C">
        <w:rPr>
          <w:rFonts w:eastAsiaTheme="minorHAnsi" w:hint="eastAsia"/>
          <w:szCs w:val="20"/>
        </w:rPr>
        <w:t>감소된</w:t>
      </w:r>
      <w:r w:rsidR="000B2539" w:rsidRPr="00215A4C">
        <w:rPr>
          <w:rFonts w:eastAsiaTheme="minorHAnsi"/>
          <w:szCs w:val="20"/>
        </w:rPr>
        <w:t xml:space="preserve"> 증거수준을 제시하고 있다.</w:t>
      </w:r>
      <w:r w:rsidR="000B2539" w:rsidRPr="000F3174">
        <w:rPr>
          <w:rFonts w:eastAsiaTheme="minorHAnsi"/>
          <w:szCs w:val="20"/>
        </w:rPr>
        <w:fldChar w:fldCharType="begin">
          <w:fldData xml:space="preserve">PEVuZE5vdGU+PENpdGU+PEF1dGhvcj5NYW5jaGlrYW50aTwvQXV0aG9yPjxZZWFyPjIwMTU8L1ll
YXI+PFJlY051bT4xMDwvUmVjTnVtPjxEaXNwbGF5VGV4dD48c3R5bGUgZmFjZT0ic3VwZXJzY3Jp
cHQiPjQ5LDUyPC9zdHlsZT48L0Rpc3BsYXlUZXh0PjxyZWNvcmQ+PHJlYy1udW1iZXI+MTA8L3Jl
Yy1udW1iZXI+PGZvcmVpZ24ta2V5cz48a2V5IGFwcD0iRU4iIGRiLWlkPSJmZDJhOXowZjNlZXAw
ZGV4NXpxdno5ZTJ6c2FlOXJmNWZwZmUiPjEwPC9rZXk+PC9mb3JlaWduLWtleXM+PHJlZi10eXBl
IG5hbWU9IkpvdXJuYWwgQXJ0aWNsZSI+MTc8L3JlZi10eXBlPjxjb250cmlidXRvcnM+PGF1dGhv
cnM+PGF1dGhvcj5NYW5jaGlrYW50aSwgTC48L2F1dGhvcj48YXV0aG9yPkJlbnlhbWluLCBSLiBN
LjwvYXV0aG9yPjxhdXRob3I+RmFsY28sIEYuIEouPC9hdXRob3I+PGF1dGhvcj5LYXllLCBBLiBE
LjwvYXV0aG9yPjxhdXRob3I+SGlyc2NoLCBKLiBBLjwvYXV0aG9yPjwvYXV0aG9ycz48L2NvbnRy
aWJ1dG9ycz48YXV0aC1hZGRyZXNzPkRlcGFydG1lbnQgb2YgQW5lc3RoZXNpb2xvZ3kgYW5kIFBl
cmlvcGVyYXRpdmUgTWVkaWNpbmUsIFVuaXZlcnNpdHkgb2YgTG91aXN2aWxsZSwgTG91aXN2aWxs
ZSwgS1ksIFVTQSwgZHJsbUB0aGVwYWlubWQuY29tLjwvYXV0aC1hZGRyZXNzPjx0aXRsZXM+PHRp
dGxlPkRvIEVwaWR1cmFsIEluamVjdGlvbnMgUHJvdmlkZSBTaG9ydC0gYW5kIExvbmctdGVybSBS
ZWxpZWYgZm9yIEx1bWJhciBEaXNjIEhlcm5pYXRpb24/IEEgU3lzdGVtYXRpYyBSZXZpZXc8L3Rp
dGxlPjxzZWNvbmRhcnktdGl0bGU+Q2xpbiBPcnRob3AgUmVsYXQgUmVzPC9zZWNvbmRhcnktdGl0
bGU+PGFsdC10aXRsZT5DbGluaWNhbCBvcnRob3BhZWRpY3MgYW5kIHJlbGF0ZWQgcmVzZWFyY2g8
L2FsdC10aXRsZT48L3RpdGxlcz48cGVyaW9kaWNhbD48ZnVsbC10aXRsZT5DbGluIE9ydGhvcCBS
ZWxhdCBSZXM8L2Z1bGwtdGl0bGU+PGFiYnItMT5DbGluaWNhbCBvcnRob3BhZWRpY3MgYW5kIHJl
bGF0ZWQgcmVzZWFyY2g8L2FiYnItMT48L3BlcmlvZGljYWw+PGFsdC1wZXJpb2RpY2FsPjxmdWxs
LXRpdGxlPkNsaW5pY2FsIE9ydGhvcGFlZGljcyBhbmQgUmVsYXRlZCBSZXNlYXJjaDwvZnVsbC10
aXRsZT48L2FsdC1wZXJpb2RpY2FsPjxwYWdlcz4xOTQwLTU2PC9wYWdlcz48dm9sdW1lPjQ3Mzwv
dm9sdW1lPjxudW1iZXI+NjwvbnVtYmVyPjxlZGl0aW9uPjIwMTQvMDIvMTI8L2VkaXRpb24+PGtl
eXdvcmRzPjxrZXl3b3JkPkFuYWxnZXNpY3MvIGFkbWluaXN0cmF0aW9uICZhbXA7IGRvc2FnZS9h
ZHZlcnNlIGVmZmVjdHM8L2tleXdvcmQ+PGtleXdvcmQ+Q2xpbmljYWwgQ29tcGV0ZW5jZTwva2V5
d29yZD48a2V5d29yZD5GbHVvcm9zY29weTwva2V5d29yZD48a2V5d29yZD5IdW1hbnM8L2tleXdv
cmQ+PGtleXdvcmQ+SW5qZWN0aW9ucywgRXBpZHVyYWw8L2tleXdvcmQ+PGtleXdvcmQ+SW50ZXJ2
ZXJ0ZWJyYWwgRGlzYy8gZHJ1ZyBlZmZlY3RzL3BoeXNpb3BhdGhvbG9neTwva2V5d29yZD48a2V5
d29yZD5JbnRlcnZlcnRlYnJhbCBEaXNjIERpc3BsYWNlbWVudC9kaWFnbm9zaXMvIGRydWcgdGhl
cmFweS9waHlzaW9wYXRob2xvZ3k8L2tleXdvcmQ+PGtleXdvcmQ+THVtYmFyIFZlcnRlYnJhZS8g
ZHJ1ZyBlZmZlY3RzL3BoeXNpb3BhdGhvbG9neTwva2V5d29yZD48a2V5d29yZD5QYWluIE1hbmFn
ZW1lbnQvYWR2ZXJzZSBlZmZlY3RzLyBtZXRob2RzPC9rZXl3b3JkPjxrZXl3b3JkPlBhaW4gTWVh
c3VyZW1lbnQ8L2tleXdvcmQ+PGtleXdvcmQ+UmFkaW9ncmFwaHksIEludGVydmVudGlvbmFsPC9r
ZXl3b3JkPjxrZXl3b3JkPlJlY292ZXJ5IG9mIEZ1bmN0aW9uPC9rZXl3b3JkPjxrZXl3b3JkPlRy
ZWF0bWVudCBPdXRjb21lPC9rZXl3b3JkPjwva2V5d29yZHM+PGRhdGVzPjx5ZWFyPjIwMTU8L3ll
YXI+PHB1Yi1kYXRlcz48ZGF0ZT5KdW48L2RhdGU+PC9wdWItZGF0ZXM+PC9kYXRlcz48aXNibj4x
NTI4LTExMzIgKEVsZWN0cm9uaWMpJiN4RDswMDA5LTkyMVggKExpbmtpbmcpPC9pc2JuPjxhY2Nl
c3Npb24tbnVtPjI0NTE1NDA0PC9hY2Nlc3Npb24tbnVtPjx1cmxzPjwvdXJscz48Y3VzdG9tMj5Q
TUM0NDE5MDIwPC9jdXN0b20yPjxlbGVjdHJvbmljLXJlc291cmNlLW51bT4xMC4xMDA3L3MxMTk5
OS0wMTQtMzQ5MC00PC9lbGVjdHJvbmljLXJlc291cmNlLW51bT48cmVtb3RlLWRhdGFiYXNlLXBy
b3ZpZGVyPk5MTTwvcmVtb3RlLWRhdGFiYXNlLXByb3ZpZGVyPjxsYW5ndWFnZT5lbmc8L2xhbmd1
YWdlPjwvcmVjb3JkPjwvQ2l0ZT48Q2l0ZT48QXV0aG9yPlNoYW1saXlhbjwvQXV0aG9yPjxZZWFy
PjIwMTQ8L1llYXI+PFJlY051bT4xNTwvUmVjTnVtPjxyZWNvcmQ+PHJlYy1udW1iZXI+MTU8L3Jl
Yy1udW1iZXI+PGZvcmVpZ24ta2V5cz48a2V5IGFwcD0iRU4iIGRiLWlkPSJmZDJhOXowZjNlZXAw
ZGV4NXpxdno5ZTJ6c2FlOXJmNWZwZmUiPjE1PC9rZXk+PC9mb3JlaWduLWtleXM+PHJlZi10eXBl
IG5hbWU9IkpvdXJuYWwgQXJ0aWNsZSI+MTc8L3JlZi10eXBlPjxjb250cmlidXRvcnM+PGF1dGhv
cnM+PGF1dGhvcj5TaGFtbGl5YW4sIFQuIEEuPC9hdXRob3I+PGF1dGhvcj5TdGFhbCwgSi4gQi48
L2F1dGhvcj48YXV0aG9yPkdvbGRtYW5uLCBELjwvYXV0aG9yPjxhdXRob3I+U2FuZHMtTGluY29s
biwgTS48L2F1dGhvcj48L2F1dGhvcnM+PC9jb250cmlidXRvcnM+PGF1dGgtYWRkcmVzcz5FbHNl
dmllciBDbGluaWNhbCBTb2x1dGlvbnMsIEV2aWRlbmNlLUJhc2VkIE1lZGljaW5lIENlbnRlciwg
UGhpbGFkZWxwaGlhLCBQQSwgVVNBLiBFbGVjdHJvbmljIGFkZHJlc3M6IHQuc2hhbWxpeWFuQGVs
c2V2aWVyLmNvbS4mI3hEO1NjaWVudGlmaWMgSW5zdGl0dXRlIGZvciBRdWFsaXR5IG9mIEhlYWx0
aGNhcmUgKElRIEhlYWx0aGNhcmUpLCBSYWRib3VkIFVuaXZlcnNpdHkgTmlqbWVnZW4gTWVkaWNh
bCBDZW50cmUsIE5pam1lZ2VuLCBUaGUgTmV0aGVybGFuZHMuJiN4RDtFbHNldmllciBDbGluaWNh
bCBTb2x1dGlvbnMsIEV2aWRlbmNlLUJhc2VkIE1lZGljaW5lIENlbnRlciwgUGhpbGFkZWxwaGlh
LCBQQSwgVVNBLjwvYXV0aC1hZGRyZXNzPjx0aXRsZXM+PHRpdGxlPkVwaWR1cmFsIHN0ZXJvaWQg
aW5qZWN0aW9ucyBmb3IgcmFkaWN1bGFyIGx1bWJvc2FjcmFsIHBhaW46IGEgc3lzdGVtYXRpYyBy
ZXZpZXc8L3RpdGxlPjxzZWNvbmRhcnktdGl0bGU+UGh5cyBNZWQgUmVoYWJpbCBDbGluIE4gQW08
L3NlY29uZGFyeS10aXRsZT48YWx0LXRpdGxlPlBoeXNpY2FsIG1lZGljaW5lIGFuZCByZWhhYmls
aXRhdGlvbiBjbGluaWNzIG9mIE5vcnRoIEFtZXJpY2E8L2FsdC10aXRsZT48L3RpdGxlcz48cGVy
aW9kaWNhbD48ZnVsbC10aXRsZT5QaHlzIE1lZCBSZWhhYmlsIENsaW4gTiBBbTwvZnVsbC10aXRs
ZT48YWJici0xPlBoeXNpY2FsIG1lZGljaW5lIGFuZCByZWhhYmlsaXRhdGlvbiBjbGluaWNzIG9m
IE5vcnRoIEFtZXJpY2E8L2FiYnItMT48L3BlcmlvZGljYWw+PGFsdC1wZXJpb2RpY2FsPjxmdWxs
LXRpdGxlPlBoeXMgTWVkIFJlaGFiaWwgQ2xpbiBOIEFtPC9mdWxsLXRpdGxlPjxhYmJyLTE+UGh5
c2ljYWwgbWVkaWNpbmUgYW5kIHJlaGFiaWxpdGF0aW9uIGNsaW5pY3Mgb2YgTm9ydGggQW1lcmlj
YTwvYWJici0xPjwvYWx0LXBlcmlvZGljYWw+PHBhZ2VzPjQ3MS04OSBlMS01MDwvcGFnZXM+PHZv
bHVtZT4yNTwvdm9sdW1lPjxudW1iZXI+MjwvbnVtYmVyPjxlZGl0aW9uPjIwMTQvMDUvMDM8L2Vk
aXRpb24+PGtleXdvcmRzPjxrZXl3b3JkPkFkcmVuYWwgQ29ydGV4IEhvcm1vbmVzLyBhZG1pbmlz
dHJhdGlvbiAmYW1wOyBkb3NhZ2UvYWR2ZXJzZSBlZmZlY3RzPC9rZXl3b3JkPjxrZXl3b3JkPkFk
dWx0PC9rZXl3b3JkPjxrZXl3b3JkPkFnZWQ8L2tleXdvcmQ+PGtleXdvcmQ+RGlzYWJpbGl0eSBF
dmFsdWF0aW9uPC9rZXl3b3JkPjxrZXl3b3JkPkRvc2UtUmVzcG9uc2UgUmVsYXRpb25zaGlwLCBE
cnVnPC9rZXl3b3JkPjxrZXl3b3JkPkV2aWRlbmNlLUJhc2VkIE1lZGljaW5lPC9rZXl3b3JkPjxr
ZXl3b3JkPkZlbWFsZTwva2V5d29yZD48a2V5d29yZD5Gb2xsb3ctVXAgU3R1ZGllczwva2V5d29y
ZD48a2V5d29yZD5IdW1hbnM8L2tleXdvcmQ+PGtleXdvcmQ+SW5jaWRlbmNlPC9rZXl3b3JkPjxr
ZXl3b3JkPkluamVjdGlvbnMsIEVwaWR1cmFsPC9rZXl3b3JkPjxrZXl3b3JkPkxvdyBCYWNrIFBh
aW4vZGlhZ25vc2lzLyBkcnVnIHRoZXJhcHkvZXBpZGVtaW9sb2d5PC9rZXl3b3JkPjxrZXl3b3Jk
Pkx1bWJvc2FjcmFsIFJlZ2lvbjwva2V5d29yZD48a2V5d29yZD5NYWxlPC9rZXl3b3JkPjxrZXl3
b3JkPk1pZGRsZSBBZ2VkPC9rZXl3b3JkPjxrZXl3b3JkPlBhaW4gTWFuYWdlbWVudC8gbWV0aG9k
czwva2V5d29yZD48a2V5d29yZD5QYWluIE1lYXN1cmVtZW50PC9rZXl3b3JkPjxrZXl3b3JkPlJh
ZGljdWxvcGF0aHkvZGlhZ25vc2lzLyBkcnVnIHRoZXJhcHkvZXBpZGVtaW9sb2d5PC9rZXl3b3Jk
PjxrZXl3b3JkPlJpc2sgQXNzZXNzbWVudDwva2V5d29yZD48a2V5d29yZD5TZXZlcml0eSBvZiBJ
bGxuZXNzIEluZGV4PC9rZXl3b3JkPjxrZXl3b3JkPlRyZWF0bWVudCBPdXRjb21lPC9rZXl3b3Jk
PjxrZXl3b3JkPlVuaXRlZCBTdGF0ZXMvZXBpZGVtaW9sb2d5PC9rZXl3b3JkPjwva2V5d29yZHM+
PGRhdGVzPjx5ZWFyPjIwMTQ8L3llYXI+PHB1Yi1kYXRlcz48ZGF0ZT5NYXk8L2RhdGU+PC9wdWIt
ZGF0ZXM+PC9kYXRlcz48aXNibj4xNTU4LTEzODEgKEVsZWN0cm9uaWMpJiN4RDsxMDQ3LTk2NTEg
KExpbmtpbmcpPC9pc2JuPjxhY2Nlc3Npb24tbnVtPjI0Nzg3MzQ0PC9hY2Nlc3Npb24tbnVtPjx1
cmxzPjwvdXJscz48ZWxlY3Ryb25pYy1yZXNvdXJjZS1udW0+MTAuMTAxNi9qLnBtci4yMDE0LjAy
LjAwMTwvZWxlY3Ryb25pYy1yZXNvdXJjZS1udW0+PHJlbW90ZS1kYXRhYmFzZS1wcm92aWRlcj5O
TE08L3JlbW90ZS1kYXRhYmFzZS1wcm92aWRlcj48bGFuZ3VhZ2U+ZW5nPC9sYW5ndWFnZT48L3Jl
Y29yZD48L0NpdGU+PC9FbmROb3RlPn==
</w:fldData>
        </w:fldChar>
      </w:r>
      <w:r w:rsidR="00B6066A">
        <w:rPr>
          <w:rFonts w:eastAsiaTheme="minorHAnsi"/>
          <w:szCs w:val="20"/>
        </w:rPr>
        <w:instrText xml:space="preserve"> ADDIN EN.CITE </w:instrText>
      </w:r>
      <w:r w:rsidR="00B6066A">
        <w:rPr>
          <w:rFonts w:eastAsiaTheme="minorHAnsi"/>
          <w:szCs w:val="20"/>
        </w:rPr>
        <w:fldChar w:fldCharType="begin">
          <w:fldData xml:space="preserve">PEVuZE5vdGU+PENpdGU+PEF1dGhvcj5NYW5jaGlrYW50aTwvQXV0aG9yPjxZZWFyPjIwMTU8L1ll
YXI+PFJlY051bT4xMDwvUmVjTnVtPjxEaXNwbGF5VGV4dD48c3R5bGUgZmFjZT0ic3VwZXJzY3Jp
cHQiPjQ5LDUyPC9zdHlsZT48L0Rpc3BsYXlUZXh0PjxyZWNvcmQ+PHJlYy1udW1iZXI+MTA8L3Jl
Yy1udW1iZXI+PGZvcmVpZ24ta2V5cz48a2V5IGFwcD0iRU4iIGRiLWlkPSJmZDJhOXowZjNlZXAw
ZGV4NXpxdno5ZTJ6c2FlOXJmNWZwZmUiPjEwPC9rZXk+PC9mb3JlaWduLWtleXM+PHJlZi10eXBl
IG5hbWU9IkpvdXJuYWwgQXJ0aWNsZSI+MTc8L3JlZi10eXBlPjxjb250cmlidXRvcnM+PGF1dGhv
cnM+PGF1dGhvcj5NYW5jaGlrYW50aSwgTC48L2F1dGhvcj48YXV0aG9yPkJlbnlhbWluLCBSLiBN
LjwvYXV0aG9yPjxhdXRob3I+RmFsY28sIEYuIEouPC9hdXRob3I+PGF1dGhvcj5LYXllLCBBLiBE
LjwvYXV0aG9yPjxhdXRob3I+SGlyc2NoLCBKLiBBLjwvYXV0aG9yPjwvYXV0aG9ycz48L2NvbnRy
aWJ1dG9ycz48YXV0aC1hZGRyZXNzPkRlcGFydG1lbnQgb2YgQW5lc3RoZXNpb2xvZ3kgYW5kIFBl
cmlvcGVyYXRpdmUgTWVkaWNpbmUsIFVuaXZlcnNpdHkgb2YgTG91aXN2aWxsZSwgTG91aXN2aWxs
ZSwgS1ksIFVTQSwgZHJsbUB0aGVwYWlubWQuY29tLjwvYXV0aC1hZGRyZXNzPjx0aXRsZXM+PHRp
dGxlPkRvIEVwaWR1cmFsIEluamVjdGlvbnMgUHJvdmlkZSBTaG9ydC0gYW5kIExvbmctdGVybSBS
ZWxpZWYgZm9yIEx1bWJhciBEaXNjIEhlcm5pYXRpb24/IEEgU3lzdGVtYXRpYyBSZXZpZXc8L3Rp
dGxlPjxzZWNvbmRhcnktdGl0bGU+Q2xpbiBPcnRob3AgUmVsYXQgUmVzPC9zZWNvbmRhcnktdGl0
bGU+PGFsdC10aXRsZT5DbGluaWNhbCBvcnRob3BhZWRpY3MgYW5kIHJlbGF0ZWQgcmVzZWFyY2g8
L2FsdC10aXRsZT48L3RpdGxlcz48cGVyaW9kaWNhbD48ZnVsbC10aXRsZT5DbGluIE9ydGhvcCBS
ZWxhdCBSZXM8L2Z1bGwtdGl0bGU+PGFiYnItMT5DbGluaWNhbCBvcnRob3BhZWRpY3MgYW5kIHJl
bGF0ZWQgcmVzZWFyY2g8L2FiYnItMT48L3BlcmlvZGljYWw+PGFsdC1wZXJpb2RpY2FsPjxmdWxs
LXRpdGxlPkNsaW5pY2FsIE9ydGhvcGFlZGljcyBhbmQgUmVsYXRlZCBSZXNlYXJjaDwvZnVsbC10
aXRsZT48L2FsdC1wZXJpb2RpY2FsPjxwYWdlcz4xOTQwLTU2PC9wYWdlcz48dm9sdW1lPjQ3Mzwv
dm9sdW1lPjxudW1iZXI+NjwvbnVtYmVyPjxlZGl0aW9uPjIwMTQvMDIvMTI8L2VkaXRpb24+PGtl
eXdvcmRzPjxrZXl3b3JkPkFuYWxnZXNpY3MvIGFkbWluaXN0cmF0aW9uICZhbXA7IGRvc2FnZS9h
ZHZlcnNlIGVmZmVjdHM8L2tleXdvcmQ+PGtleXdvcmQ+Q2xpbmljYWwgQ29tcGV0ZW5jZTwva2V5
d29yZD48a2V5d29yZD5GbHVvcm9zY29weTwva2V5d29yZD48a2V5d29yZD5IdW1hbnM8L2tleXdv
cmQ+PGtleXdvcmQ+SW5qZWN0aW9ucywgRXBpZHVyYWw8L2tleXdvcmQ+PGtleXdvcmQ+SW50ZXJ2
ZXJ0ZWJyYWwgRGlzYy8gZHJ1ZyBlZmZlY3RzL3BoeXNpb3BhdGhvbG9neTwva2V5d29yZD48a2V5
d29yZD5JbnRlcnZlcnRlYnJhbCBEaXNjIERpc3BsYWNlbWVudC9kaWFnbm9zaXMvIGRydWcgdGhl
cmFweS9waHlzaW9wYXRob2xvZ3k8L2tleXdvcmQ+PGtleXdvcmQ+THVtYmFyIFZlcnRlYnJhZS8g
ZHJ1ZyBlZmZlY3RzL3BoeXNpb3BhdGhvbG9neTwva2V5d29yZD48a2V5d29yZD5QYWluIE1hbmFn
ZW1lbnQvYWR2ZXJzZSBlZmZlY3RzLyBtZXRob2RzPC9rZXl3b3JkPjxrZXl3b3JkPlBhaW4gTWVh
c3VyZW1lbnQ8L2tleXdvcmQ+PGtleXdvcmQ+UmFkaW9ncmFwaHksIEludGVydmVudGlvbmFsPC9r
ZXl3b3JkPjxrZXl3b3JkPlJlY292ZXJ5IG9mIEZ1bmN0aW9uPC9rZXl3b3JkPjxrZXl3b3JkPlRy
ZWF0bWVudCBPdXRjb21lPC9rZXl3b3JkPjwva2V5d29yZHM+PGRhdGVzPjx5ZWFyPjIwMTU8L3ll
YXI+PHB1Yi1kYXRlcz48ZGF0ZT5KdW48L2RhdGU+PC9wdWItZGF0ZXM+PC9kYXRlcz48aXNibj4x
NTI4LTExMzIgKEVsZWN0cm9uaWMpJiN4RDswMDA5LTkyMVggKExpbmtpbmcpPC9pc2JuPjxhY2Nl
c3Npb24tbnVtPjI0NTE1NDA0PC9hY2Nlc3Npb24tbnVtPjx1cmxzPjwvdXJscz48Y3VzdG9tMj5Q
TUM0NDE5MDIwPC9jdXN0b20yPjxlbGVjdHJvbmljLXJlc291cmNlLW51bT4xMC4xMDA3L3MxMTk5
OS0wMTQtMzQ5MC00PC9lbGVjdHJvbmljLXJlc291cmNlLW51bT48cmVtb3RlLWRhdGFiYXNlLXBy
b3ZpZGVyPk5MTTwvcmVtb3RlLWRhdGFiYXNlLXByb3ZpZGVyPjxsYW5ndWFnZT5lbmc8L2xhbmd1
YWdlPjwvcmVjb3JkPjwvQ2l0ZT48Q2l0ZT48QXV0aG9yPlNoYW1saXlhbjwvQXV0aG9yPjxZZWFy
PjIwMTQ8L1llYXI+PFJlY051bT4xNTwvUmVjTnVtPjxyZWNvcmQ+PHJlYy1udW1iZXI+MTU8L3Jl
Yy1udW1iZXI+PGZvcmVpZ24ta2V5cz48a2V5IGFwcD0iRU4iIGRiLWlkPSJmZDJhOXowZjNlZXAw
ZGV4NXpxdno5ZTJ6c2FlOXJmNWZwZmUiPjE1PC9rZXk+PC9mb3JlaWduLWtleXM+PHJlZi10eXBl
IG5hbWU9IkpvdXJuYWwgQXJ0aWNsZSI+MTc8L3JlZi10eXBlPjxjb250cmlidXRvcnM+PGF1dGhv
cnM+PGF1dGhvcj5TaGFtbGl5YW4sIFQuIEEuPC9hdXRob3I+PGF1dGhvcj5TdGFhbCwgSi4gQi48
L2F1dGhvcj48YXV0aG9yPkdvbGRtYW5uLCBELjwvYXV0aG9yPjxhdXRob3I+U2FuZHMtTGluY29s
biwgTS48L2F1dGhvcj48L2F1dGhvcnM+PC9jb250cmlidXRvcnM+PGF1dGgtYWRkcmVzcz5FbHNl
dmllciBDbGluaWNhbCBTb2x1dGlvbnMsIEV2aWRlbmNlLUJhc2VkIE1lZGljaW5lIENlbnRlciwg
UGhpbGFkZWxwaGlhLCBQQSwgVVNBLiBFbGVjdHJvbmljIGFkZHJlc3M6IHQuc2hhbWxpeWFuQGVs
c2V2aWVyLmNvbS4mI3hEO1NjaWVudGlmaWMgSW5zdGl0dXRlIGZvciBRdWFsaXR5IG9mIEhlYWx0
aGNhcmUgKElRIEhlYWx0aGNhcmUpLCBSYWRib3VkIFVuaXZlcnNpdHkgTmlqbWVnZW4gTWVkaWNh
bCBDZW50cmUsIE5pam1lZ2VuLCBUaGUgTmV0aGVybGFuZHMuJiN4RDtFbHNldmllciBDbGluaWNh
bCBTb2x1dGlvbnMsIEV2aWRlbmNlLUJhc2VkIE1lZGljaW5lIENlbnRlciwgUGhpbGFkZWxwaGlh
LCBQQSwgVVNBLjwvYXV0aC1hZGRyZXNzPjx0aXRsZXM+PHRpdGxlPkVwaWR1cmFsIHN0ZXJvaWQg
aW5qZWN0aW9ucyBmb3IgcmFkaWN1bGFyIGx1bWJvc2FjcmFsIHBhaW46IGEgc3lzdGVtYXRpYyBy
ZXZpZXc8L3RpdGxlPjxzZWNvbmRhcnktdGl0bGU+UGh5cyBNZWQgUmVoYWJpbCBDbGluIE4gQW08
L3NlY29uZGFyeS10aXRsZT48YWx0LXRpdGxlPlBoeXNpY2FsIG1lZGljaW5lIGFuZCByZWhhYmls
aXRhdGlvbiBjbGluaWNzIG9mIE5vcnRoIEFtZXJpY2E8L2FsdC10aXRsZT48L3RpdGxlcz48cGVy
aW9kaWNhbD48ZnVsbC10aXRsZT5QaHlzIE1lZCBSZWhhYmlsIENsaW4gTiBBbTwvZnVsbC10aXRs
ZT48YWJici0xPlBoeXNpY2FsIG1lZGljaW5lIGFuZCByZWhhYmlsaXRhdGlvbiBjbGluaWNzIG9m
IE5vcnRoIEFtZXJpY2E8L2FiYnItMT48L3BlcmlvZGljYWw+PGFsdC1wZXJpb2RpY2FsPjxmdWxs
LXRpdGxlPlBoeXMgTWVkIFJlaGFiaWwgQ2xpbiBOIEFtPC9mdWxsLXRpdGxlPjxhYmJyLTE+UGh5
c2ljYWwgbWVkaWNpbmUgYW5kIHJlaGFiaWxpdGF0aW9uIGNsaW5pY3Mgb2YgTm9ydGggQW1lcmlj
YTwvYWJici0xPjwvYWx0LXBlcmlvZGljYWw+PHBhZ2VzPjQ3MS04OSBlMS01MDwvcGFnZXM+PHZv
bHVtZT4yNTwvdm9sdW1lPjxudW1iZXI+MjwvbnVtYmVyPjxlZGl0aW9uPjIwMTQvMDUvMDM8L2Vk
aXRpb24+PGtleXdvcmRzPjxrZXl3b3JkPkFkcmVuYWwgQ29ydGV4IEhvcm1vbmVzLyBhZG1pbmlz
dHJhdGlvbiAmYW1wOyBkb3NhZ2UvYWR2ZXJzZSBlZmZlY3RzPC9rZXl3b3JkPjxrZXl3b3JkPkFk
dWx0PC9rZXl3b3JkPjxrZXl3b3JkPkFnZWQ8L2tleXdvcmQ+PGtleXdvcmQ+RGlzYWJpbGl0eSBF
dmFsdWF0aW9uPC9rZXl3b3JkPjxrZXl3b3JkPkRvc2UtUmVzcG9uc2UgUmVsYXRpb25zaGlwLCBE
cnVnPC9rZXl3b3JkPjxrZXl3b3JkPkV2aWRlbmNlLUJhc2VkIE1lZGljaW5lPC9rZXl3b3JkPjxr
ZXl3b3JkPkZlbWFsZTwva2V5d29yZD48a2V5d29yZD5Gb2xsb3ctVXAgU3R1ZGllczwva2V5d29y
ZD48a2V5d29yZD5IdW1hbnM8L2tleXdvcmQ+PGtleXdvcmQ+SW5jaWRlbmNlPC9rZXl3b3JkPjxr
ZXl3b3JkPkluamVjdGlvbnMsIEVwaWR1cmFsPC9rZXl3b3JkPjxrZXl3b3JkPkxvdyBCYWNrIFBh
aW4vZGlhZ25vc2lzLyBkcnVnIHRoZXJhcHkvZXBpZGVtaW9sb2d5PC9rZXl3b3JkPjxrZXl3b3Jk
Pkx1bWJvc2FjcmFsIFJlZ2lvbjwva2V5d29yZD48a2V5d29yZD5NYWxlPC9rZXl3b3JkPjxrZXl3
b3JkPk1pZGRsZSBBZ2VkPC9rZXl3b3JkPjxrZXl3b3JkPlBhaW4gTWFuYWdlbWVudC8gbWV0aG9k
czwva2V5d29yZD48a2V5d29yZD5QYWluIE1lYXN1cmVtZW50PC9rZXl3b3JkPjxrZXl3b3JkPlJh
ZGljdWxvcGF0aHkvZGlhZ25vc2lzLyBkcnVnIHRoZXJhcHkvZXBpZGVtaW9sb2d5PC9rZXl3b3Jk
PjxrZXl3b3JkPlJpc2sgQXNzZXNzbWVudDwva2V5d29yZD48a2V5d29yZD5TZXZlcml0eSBvZiBJ
bGxuZXNzIEluZGV4PC9rZXl3b3JkPjxrZXl3b3JkPlRyZWF0bWVudCBPdXRjb21lPC9rZXl3b3Jk
PjxrZXl3b3JkPlVuaXRlZCBTdGF0ZXMvZXBpZGVtaW9sb2d5PC9rZXl3b3JkPjwva2V5d29yZHM+
PGRhdGVzPjx5ZWFyPjIwMTQ8L3llYXI+PHB1Yi1kYXRlcz48ZGF0ZT5NYXk8L2RhdGU+PC9wdWIt
ZGF0ZXM+PC9kYXRlcz48aXNibj4xNTU4LTEzODEgKEVsZWN0cm9uaWMpJiN4RDsxMDQ3LTk2NTEg
KExpbmtpbmcpPC9pc2JuPjxhY2Nlc3Npb24tbnVtPjI0Nzg3MzQ0PC9hY2Nlc3Npb24tbnVtPjx1
cmxzPjwvdXJscz48ZWxlY3Ryb25pYy1yZXNvdXJjZS1udW0+MTAuMTAxNi9qLnBtci4yMDE0LjAy
LjAwMTwvZWxlY3Ryb25pYy1yZXNvdXJjZS1udW0+PHJlbW90ZS1kYXRhYmFzZS1wcm92aWRlcj5O
TE08L3JlbW90ZS1kYXRhYmFzZS1wcm92aWRlcj48bGFuZ3VhZ2U+ZW5nPC9sYW5ndWFnZT48L3Jl
Y29yZD48L0NpdGU+PC9FbmROb3RlPn==
</w:fldData>
        </w:fldChar>
      </w:r>
      <w:r w:rsidR="00B6066A">
        <w:rPr>
          <w:rFonts w:eastAsiaTheme="minorHAnsi"/>
          <w:szCs w:val="20"/>
        </w:rPr>
        <w:instrText xml:space="preserve"> ADDIN EN.CITE.DATA </w:instrText>
      </w:r>
      <w:r w:rsidR="00B6066A">
        <w:rPr>
          <w:rFonts w:eastAsiaTheme="minorHAnsi"/>
          <w:szCs w:val="20"/>
        </w:rPr>
      </w:r>
      <w:r w:rsidR="00B6066A">
        <w:rPr>
          <w:rFonts w:eastAsiaTheme="minorHAnsi"/>
          <w:szCs w:val="20"/>
        </w:rPr>
        <w:fldChar w:fldCharType="end"/>
      </w:r>
      <w:r w:rsidR="000B2539" w:rsidRPr="000F3174">
        <w:rPr>
          <w:rFonts w:eastAsiaTheme="minorHAnsi"/>
          <w:szCs w:val="20"/>
        </w:rPr>
      </w:r>
      <w:r w:rsidR="000B2539" w:rsidRPr="000F3174">
        <w:rPr>
          <w:rFonts w:eastAsiaTheme="minorHAnsi"/>
          <w:szCs w:val="20"/>
        </w:rPr>
        <w:fldChar w:fldCharType="separate"/>
      </w:r>
      <w:hyperlink w:anchor="_ENREF_49" w:tooltip="Manchikanti, 2015 #10" w:history="1">
        <w:r w:rsidR="008B3538" w:rsidRPr="00B6066A">
          <w:rPr>
            <w:rFonts w:eastAsiaTheme="minorHAnsi"/>
            <w:noProof/>
            <w:szCs w:val="20"/>
            <w:vertAlign w:val="superscript"/>
          </w:rPr>
          <w:t>49</w:t>
        </w:r>
      </w:hyperlink>
      <w:r w:rsidR="00B6066A" w:rsidRPr="00B6066A">
        <w:rPr>
          <w:rFonts w:eastAsiaTheme="minorHAnsi"/>
          <w:noProof/>
          <w:szCs w:val="20"/>
          <w:vertAlign w:val="superscript"/>
        </w:rPr>
        <w:t>,</w:t>
      </w:r>
      <w:hyperlink w:anchor="_ENREF_52" w:tooltip="Shamliyan, 2014 #15" w:history="1">
        <w:r w:rsidR="008B3538" w:rsidRPr="00B6066A">
          <w:rPr>
            <w:rFonts w:eastAsiaTheme="minorHAnsi"/>
            <w:noProof/>
            <w:szCs w:val="20"/>
            <w:vertAlign w:val="superscript"/>
          </w:rPr>
          <w:t>52</w:t>
        </w:r>
      </w:hyperlink>
      <w:r w:rsidR="000B2539" w:rsidRPr="000F3174">
        <w:rPr>
          <w:rFonts w:eastAsiaTheme="minorHAnsi"/>
          <w:szCs w:val="20"/>
        </w:rPr>
        <w:fldChar w:fldCharType="end"/>
      </w:r>
      <w:r w:rsidR="000B2539" w:rsidRPr="00215A4C">
        <w:rPr>
          <w:rFonts w:eastAsiaTheme="minorHAnsi"/>
          <w:szCs w:val="20"/>
        </w:rPr>
        <w:t xml:space="preserve"> </w:t>
      </w:r>
      <w:r w:rsidR="00E82853" w:rsidRPr="00215A4C">
        <w:rPr>
          <w:rFonts w:eastAsiaTheme="minorHAnsi" w:hint="eastAsia"/>
          <w:szCs w:val="20"/>
        </w:rPr>
        <w:t>문헌고찰상</w:t>
      </w:r>
      <w:r w:rsidR="00E82853" w:rsidRPr="00215A4C">
        <w:rPr>
          <w:rFonts w:eastAsiaTheme="minorHAnsi"/>
          <w:szCs w:val="20"/>
        </w:rPr>
        <w:t xml:space="preserve"> </w:t>
      </w:r>
      <w:r w:rsidR="000B2539" w:rsidRPr="00215A4C">
        <w:rPr>
          <w:rFonts w:eastAsiaTheme="minorHAnsi" w:hint="eastAsia"/>
          <w:szCs w:val="20"/>
        </w:rPr>
        <w:t>증거수준이</w:t>
      </w:r>
      <w:r w:rsidR="000B2539" w:rsidRPr="00215A4C">
        <w:rPr>
          <w:rFonts w:eastAsiaTheme="minorHAnsi"/>
          <w:szCs w:val="20"/>
        </w:rPr>
        <w:t xml:space="preserve"> </w:t>
      </w:r>
      <w:r w:rsidR="000B2539" w:rsidRPr="00215A4C">
        <w:rPr>
          <w:rFonts w:eastAsiaTheme="minorHAnsi" w:hint="eastAsia"/>
          <w:szCs w:val="20"/>
        </w:rPr>
        <w:t>높</w:t>
      </w:r>
      <w:r w:rsidR="00E82853" w:rsidRPr="00215A4C">
        <w:rPr>
          <w:rFonts w:eastAsiaTheme="minorHAnsi" w:hint="eastAsia"/>
          <w:szCs w:val="20"/>
        </w:rPr>
        <w:t>으며</w:t>
      </w:r>
      <w:r w:rsidR="00E82853" w:rsidRPr="00215A4C">
        <w:rPr>
          <w:rFonts w:eastAsiaTheme="minorHAnsi"/>
          <w:szCs w:val="20"/>
        </w:rPr>
        <w:t>,</w:t>
      </w:r>
      <w:r w:rsidR="000B2539" w:rsidRPr="00215A4C">
        <w:rPr>
          <w:rFonts w:eastAsiaTheme="minorHAnsi"/>
          <w:szCs w:val="20"/>
        </w:rPr>
        <w:t xml:space="preserve"> 발생가능한 부작용</w:t>
      </w:r>
      <w:r w:rsidR="00E82853" w:rsidRPr="00215A4C">
        <w:rPr>
          <w:rFonts w:eastAsiaTheme="minorHAnsi" w:hint="eastAsia"/>
          <w:szCs w:val="20"/>
        </w:rPr>
        <w:t>의</w:t>
      </w:r>
      <w:r w:rsidR="00E82853" w:rsidRPr="00215A4C">
        <w:rPr>
          <w:rFonts w:eastAsiaTheme="minorHAnsi"/>
          <w:szCs w:val="20"/>
        </w:rPr>
        <w:t xml:space="preserve"> </w:t>
      </w:r>
      <w:r w:rsidR="00E82853" w:rsidRPr="00215A4C">
        <w:rPr>
          <w:rFonts w:eastAsiaTheme="minorHAnsi" w:hint="eastAsia"/>
          <w:szCs w:val="20"/>
        </w:rPr>
        <w:t>위험성에</w:t>
      </w:r>
      <w:r w:rsidR="00E82853" w:rsidRPr="00215A4C">
        <w:rPr>
          <w:rFonts w:eastAsiaTheme="minorHAnsi"/>
          <w:szCs w:val="20"/>
        </w:rPr>
        <w:t xml:space="preserve"> </w:t>
      </w:r>
      <w:r w:rsidR="00E82853" w:rsidRPr="00215A4C">
        <w:rPr>
          <w:rFonts w:eastAsiaTheme="minorHAnsi" w:hint="eastAsia"/>
          <w:szCs w:val="20"/>
        </w:rPr>
        <w:t>비하여</w:t>
      </w:r>
      <w:r w:rsidR="000B2539" w:rsidRPr="00215A4C">
        <w:rPr>
          <w:rFonts w:eastAsiaTheme="minorHAnsi"/>
          <w:szCs w:val="20"/>
        </w:rPr>
        <w:t xml:space="preserve"> 임상적 효과의 기대치가 높</w:t>
      </w:r>
      <w:r w:rsidR="00F92B3F" w:rsidRPr="00215A4C">
        <w:rPr>
          <w:rFonts w:eastAsiaTheme="minorHAnsi" w:hint="eastAsia"/>
          <w:szCs w:val="20"/>
        </w:rPr>
        <w:t>다</w:t>
      </w:r>
      <w:r w:rsidR="00F92B3F" w:rsidRPr="00215A4C">
        <w:rPr>
          <w:rFonts w:eastAsiaTheme="minorHAnsi"/>
          <w:szCs w:val="20"/>
        </w:rPr>
        <w:t>.</w:t>
      </w:r>
      <w:r w:rsidR="000B2539" w:rsidRPr="00215A4C">
        <w:rPr>
          <w:rFonts w:eastAsiaTheme="minorHAnsi"/>
          <w:szCs w:val="20"/>
        </w:rPr>
        <w:t xml:space="preserve"> </w:t>
      </w:r>
      <w:r w:rsidR="00F92B3F" w:rsidRPr="00215A4C">
        <w:rPr>
          <w:rFonts w:eastAsiaTheme="minorHAnsi"/>
          <w:szCs w:val="20"/>
        </w:rPr>
        <w:t xml:space="preserve">1차의료기관 내에서도 경막외주사치료를 위한 투시장치를 포함한 설비가 </w:t>
      </w:r>
      <w:r w:rsidR="007E047E">
        <w:rPr>
          <w:rFonts w:eastAsiaTheme="minorHAnsi" w:hint="eastAsia"/>
          <w:szCs w:val="20"/>
        </w:rPr>
        <w:t>갖</w:t>
      </w:r>
      <w:r w:rsidR="00F92B3F" w:rsidRPr="00215A4C">
        <w:rPr>
          <w:rFonts w:eastAsiaTheme="minorHAnsi"/>
          <w:szCs w:val="20"/>
        </w:rPr>
        <w:t xml:space="preserve">추어진 곳이 많아서 치료에 대한 </w:t>
      </w:r>
      <w:r w:rsidR="000B2539" w:rsidRPr="00215A4C">
        <w:rPr>
          <w:rFonts w:eastAsiaTheme="minorHAnsi" w:hint="eastAsia"/>
          <w:szCs w:val="20"/>
        </w:rPr>
        <w:t>접근성이</w:t>
      </w:r>
      <w:r w:rsidR="000B2539" w:rsidRPr="00215A4C">
        <w:rPr>
          <w:rFonts w:eastAsiaTheme="minorHAnsi"/>
          <w:szCs w:val="20"/>
        </w:rPr>
        <w:t xml:space="preserve"> </w:t>
      </w:r>
      <w:r w:rsidR="00F92B3F" w:rsidRPr="00215A4C">
        <w:rPr>
          <w:rFonts w:eastAsiaTheme="minorHAnsi" w:hint="eastAsia"/>
          <w:szCs w:val="20"/>
        </w:rPr>
        <w:t>좋은</w:t>
      </w:r>
      <w:r w:rsidR="00F92B3F" w:rsidRPr="00215A4C">
        <w:rPr>
          <w:rFonts w:eastAsiaTheme="minorHAnsi"/>
          <w:szCs w:val="20"/>
        </w:rPr>
        <w:t xml:space="preserve"> 편이다. </w:t>
      </w:r>
      <w:r w:rsidR="00DD3365" w:rsidRPr="00215A4C">
        <w:rPr>
          <w:rFonts w:eastAsiaTheme="minorHAnsi" w:hint="eastAsia"/>
          <w:szCs w:val="20"/>
        </w:rPr>
        <w:t>수술</w:t>
      </w:r>
      <w:r w:rsidR="00DD3365" w:rsidRPr="00215A4C">
        <w:rPr>
          <w:rFonts w:eastAsiaTheme="minorHAnsi"/>
          <w:szCs w:val="20"/>
        </w:rPr>
        <w:t xml:space="preserve">, </w:t>
      </w:r>
      <w:r w:rsidR="00DD3365" w:rsidRPr="00215A4C">
        <w:rPr>
          <w:rFonts w:eastAsiaTheme="minorHAnsi" w:hint="eastAsia"/>
          <w:szCs w:val="20"/>
        </w:rPr>
        <w:t>미세침습시술에</w:t>
      </w:r>
      <w:r w:rsidR="00DD3365" w:rsidRPr="00215A4C">
        <w:rPr>
          <w:rFonts w:eastAsiaTheme="minorHAnsi"/>
          <w:szCs w:val="20"/>
        </w:rPr>
        <w:t xml:space="preserve"> 비하여 </w:t>
      </w:r>
      <w:r w:rsidR="00F92B3F" w:rsidRPr="00215A4C">
        <w:rPr>
          <w:rFonts w:eastAsiaTheme="minorHAnsi" w:hint="eastAsia"/>
          <w:szCs w:val="20"/>
        </w:rPr>
        <w:t>비용이</w:t>
      </w:r>
      <w:r w:rsidR="00F92B3F" w:rsidRPr="00215A4C">
        <w:rPr>
          <w:rFonts w:eastAsiaTheme="minorHAnsi"/>
          <w:szCs w:val="20"/>
        </w:rPr>
        <w:t xml:space="preserve"> 작고, 덜 침습적이고 외래방문을 통하여 짦은 시간내에 </w:t>
      </w:r>
      <w:r w:rsidR="000B2539" w:rsidRPr="00215A4C">
        <w:rPr>
          <w:rFonts w:eastAsiaTheme="minorHAnsi" w:hint="eastAsia"/>
          <w:szCs w:val="20"/>
        </w:rPr>
        <w:t>간단한</w:t>
      </w:r>
      <w:r w:rsidR="000B2539" w:rsidRPr="00215A4C">
        <w:rPr>
          <w:rFonts w:eastAsiaTheme="minorHAnsi"/>
          <w:szCs w:val="20"/>
        </w:rPr>
        <w:t xml:space="preserve"> 방법으로 </w:t>
      </w:r>
      <w:r w:rsidR="00E82853" w:rsidRPr="00215A4C">
        <w:rPr>
          <w:rFonts w:eastAsiaTheme="minorHAnsi" w:hint="eastAsia"/>
          <w:szCs w:val="20"/>
        </w:rPr>
        <w:t>시행할</w:t>
      </w:r>
      <w:r w:rsidR="00E82853" w:rsidRPr="00215A4C">
        <w:rPr>
          <w:rFonts w:eastAsiaTheme="minorHAnsi"/>
          <w:szCs w:val="20"/>
        </w:rPr>
        <w:t xml:space="preserve"> </w:t>
      </w:r>
      <w:r w:rsidR="00E82853" w:rsidRPr="00215A4C">
        <w:rPr>
          <w:rFonts w:eastAsiaTheme="minorHAnsi" w:hint="eastAsia"/>
          <w:szCs w:val="20"/>
        </w:rPr>
        <w:t>수</w:t>
      </w:r>
      <w:r w:rsidR="00E82853" w:rsidRPr="00215A4C">
        <w:rPr>
          <w:rFonts w:eastAsiaTheme="minorHAnsi"/>
          <w:szCs w:val="20"/>
        </w:rPr>
        <w:t xml:space="preserve"> </w:t>
      </w:r>
      <w:r w:rsidR="00E82853" w:rsidRPr="00215A4C">
        <w:rPr>
          <w:rFonts w:eastAsiaTheme="minorHAnsi" w:hint="eastAsia"/>
          <w:szCs w:val="20"/>
        </w:rPr>
        <w:t>있으며</w:t>
      </w:r>
      <w:r w:rsidR="00E82853" w:rsidRPr="00215A4C">
        <w:rPr>
          <w:rFonts w:eastAsiaTheme="minorHAnsi"/>
          <w:szCs w:val="20"/>
        </w:rPr>
        <w:t>,</w:t>
      </w:r>
      <w:r w:rsidR="000B2539" w:rsidRPr="00215A4C">
        <w:rPr>
          <w:rFonts w:eastAsiaTheme="minorHAnsi"/>
          <w:szCs w:val="20"/>
        </w:rPr>
        <w:t xml:space="preserve"> </w:t>
      </w:r>
      <w:r w:rsidR="00F92B3F" w:rsidRPr="00215A4C">
        <w:rPr>
          <w:rFonts w:eastAsiaTheme="minorHAnsi" w:hint="eastAsia"/>
          <w:szCs w:val="20"/>
        </w:rPr>
        <w:t>이</w:t>
      </w:r>
      <w:r w:rsidR="00F92B3F" w:rsidRPr="00215A4C">
        <w:rPr>
          <w:rFonts w:eastAsiaTheme="minorHAnsi"/>
          <w:szCs w:val="20"/>
        </w:rPr>
        <w:t xml:space="preserve"> 치료로 임상적 호전을 보이는 경우, 더욱 침습적인 </w:t>
      </w:r>
      <w:r w:rsidR="000B2539" w:rsidRPr="00215A4C">
        <w:rPr>
          <w:rFonts w:eastAsiaTheme="minorHAnsi" w:hint="eastAsia"/>
          <w:szCs w:val="20"/>
        </w:rPr>
        <w:t>수술적</w:t>
      </w:r>
      <w:r w:rsidR="000B2539" w:rsidRPr="00215A4C">
        <w:rPr>
          <w:rFonts w:eastAsiaTheme="minorHAnsi"/>
          <w:szCs w:val="20"/>
        </w:rPr>
        <w:t xml:space="preserve"> 치료로 </w:t>
      </w:r>
      <w:r w:rsidR="00DD3365" w:rsidRPr="00215A4C">
        <w:rPr>
          <w:rFonts w:eastAsiaTheme="minorHAnsi" w:hint="eastAsia"/>
          <w:szCs w:val="20"/>
        </w:rPr>
        <w:t>진행되는</w:t>
      </w:r>
      <w:r w:rsidR="000B2539" w:rsidRPr="00215A4C">
        <w:rPr>
          <w:rFonts w:eastAsiaTheme="minorHAnsi"/>
          <w:szCs w:val="20"/>
        </w:rPr>
        <w:t xml:space="preserve"> 확률을 감소시킨다는 점을 고려할 때,</w:t>
      </w:r>
      <w:hyperlink w:anchor="_ENREF_51" w:tooltip="Bicket, 2015 #3" w:history="1">
        <w:r w:rsidR="008B3538" w:rsidRPr="000F3174">
          <w:rPr>
            <w:rFonts w:eastAsiaTheme="minorHAnsi"/>
            <w:szCs w:val="20"/>
          </w:rPr>
          <w:fldChar w:fldCharType="begin">
            <w:fldData xml:space="preserve">PEVuZE5vdGU+PENpdGU+PEF1dGhvcj5CaWNrZXQ8L0F1dGhvcj48WWVhcj4yMDE1PC9ZZWFyPjxS
ZWNOdW0+MzwvUmVjTnVtPjxEaXNwbGF5VGV4dD48c3R5bGUgZmFjZT0ic3VwZXJzY3JpcHQiPjUx
PC9zdHlsZT48L0Rpc3BsYXlUZXh0PjxyZWNvcmQ+PHJlYy1udW1iZXI+MzwvcmVjLW51bWJlcj48
Zm9yZWlnbi1rZXlzPjxrZXkgYXBwPSJFTiIgZGItaWQ9ImZkMmE5ejBmM2VlcDBkZXg1enF2ejll
MnpzYWU5cmY1ZnBmZSI+Mzwva2V5PjwvZm9yZWlnbi1rZXlzPjxyZWYtdHlwZSBuYW1lPSJKb3Vy
bmFsIEFydGljbGUiPjE3PC9yZWYtdHlwZT48Y29udHJpYnV0b3JzPjxhdXRob3JzPjxhdXRob3I+
Qmlja2V0LCBNLiBDLjwvYXV0aG9yPjxhdXRob3I+SG9yb3dpdHosIEouIE0uPC9hdXRob3I+PGF1
dGhvcj5CZW56b24sIEguIFQuPC9hdXRob3I+PGF1dGhvcj5Db2hlbiwgUy4gUC48L2F1dGhvcj48
L2F1dGhvcnM+PC9jb250cmlidXRvcnM+PGF1dGgtYWRkcmVzcz5EZXBhcnRtZW50IG9mIEFuZXN0
aGVzaW9sb2d5LCBDcml0aWNhbCBDYXJlIGFuZCBQYWluIE1lZGljaW5lLCBNYXNzYWNodXNldHRz
IEdlbmVyYWwgSG9zcGl0YWwsIDU1IEZydWl0IFN0cmVldCwgQm9zdG9uLCBNQSAwMjExNCwgVVNB
LiBFbGVjdHJvbmljIGFkZHJlc3M6IG1iaWNrZXRAcGFydG5lcnMub3JnLiYjeEQ7RGVwYXJ0bWVu
dCBvZiBBbmVzdGhlc2lvbG9neSwgQ3JpdGljYWwgQ2FyZSBhbmQgUGFpbiBNZWRpY2luZSwgTWFz
c2FjaHVzZXR0cyBHZW5lcmFsIEhvc3BpdGFsLCA1NSBGcnVpdCBTdHJlZXQsIEJvc3RvbiwgTUEg
MDIxMTQsIFVTQTsgRGVwYXJ0bWVudCBvZiBBbmVzdGhlc2lvbG9neSAmYW1wOyBDcml0aWNhbCBD
YXJlIE1lZGljaW5lLCBKb2hucyBIb3BraW5zIFNjaG9vbCBvZiBNZWRpY2luZSwgMTgwMCBPcmxl
YW5zIFN0cmVldCwgWmF5ZWQgQnVpbGRpbmcgUm9vbSBSbSA2MjIwLCBCYWx0aW1vcmUsIE1ELCBV
U0EgMjEyODcuJiN4RDtEZXBhcnRtZW50IG9mIEFuZXN0aGVzaW9sb2d5LCBOb3J0aHdlc3Rlcm4g
U2Nob29sIG9mIE1lZGljaW5lLCA2NzUgTi4gU3QsIENsYWlyIEdhbHRlciAxNy0yMDAsIENoaWNh
Z28sIElMIDYwNjExLCBVU0EuJiN4RDtEZXBhcnRtZW50IG9mIEFuZXN0aGVzaW9sb2d5IGFuZCBD
cml0aWNhbCBDYXJlIE1lZGljaW5lLCBKb2hucyBIb3BraW5zIFVuaXZlcnNpdHkgU2Nob29sIG9m
IE1lZGljaW5lLCA1NTAgTi4gQnJvYWR3YXksIFN0ZSAzMDEsIEJhbHRpbW9yZSwgTUQgMjEwMjks
IFVTQTsgRGVwYXJ0bWVudCBvZiBBbmVzdGhlc2lvbG9neSwgV2FsdGVyIFJlZWQgTmF0aW9uYWwg
TWlsaXRhcnkgTWVkaWNhbCBDZW50ZXIsIDg5MDEgV2lzY29uc2luIEF2ZS4sIEJldGhlc2RhLCBN
RCAyMDg4OSwgVVNBLjwvYXV0aC1hZGRyZXNzPjx0aXRsZXM+PHRpdGxlPkVwaWR1cmFsIGluamVj
dGlvbnMgaW4gcHJldmVudGlvbiBvZiBzdXJnZXJ5IGZvciBzcGluYWwgcGFpbjogc3lzdGVtYXRp
YyByZXZpZXcgYW5kIG1ldGEtYW5hbHlzaXMgb2YgcmFuZG9taXplZCBjb250cm9sbGVkIHRyaWFs
czwvdGl0bGU+PHNlY29uZGFyeS10aXRsZT5TcGluZSBKPC9zZWNvbmRhcnktdGl0bGU+PGFsdC10
aXRsZT5UaGUgc3BpbmUgam91cm5hbCA6IG9mZmljaWFsIGpvdXJuYWwgb2YgdGhlIE5vcnRoIEFt
ZXJpY2FuIFNwaW5lIFNvY2lldHk8L2FsdC10aXRsZT48L3RpdGxlcz48cGVyaW9kaWNhbD48ZnVs
bC10aXRsZT5TcGluZSBKPC9mdWxsLXRpdGxlPjxhYmJyLTE+VGhlIHNwaW5lIGpvdXJuYWwgOiBv
ZmZpY2lhbCBqb3VybmFsIG9mIHRoZSBOb3J0aCBBbWVyaWNhbiBTcGluZSBTb2NpZXR5PC9hYmJy
LTE+PC9wZXJpb2RpY2FsPjxhbHQtcGVyaW9kaWNhbD48ZnVsbC10aXRsZT5TcGluZSBKPC9mdWxs
LXRpdGxlPjxhYmJyLTE+VGhlIHNwaW5lIGpvdXJuYWwgOiBvZmZpY2lhbCBqb3VybmFsIG9mIHRo
ZSBOb3J0aCBBbWVyaWNhbiBTcGluZSBTb2NpZXR5PC9hYmJyLTE+PC9hbHQtcGVyaW9kaWNhbD48
cGFnZXM+MzQ4LTYyPC9wYWdlcz48dm9sdW1lPjE1PC92b2x1bWU+PG51bWJlcj4yPC9udW1iZXI+
PGVkaXRpb24+MjAxNC8xMi8wMzwvZWRpdGlvbj48a2V5d29yZHM+PGtleXdvcmQ+SHVtYW5zPC9r
ZXl3b3JkPjxrZXl3b3JkPkluamVjdGlvbnMsIEVwaWR1cmFsPC9rZXl3b3JkPjxrZXl3b3JkPkxv
dyBCYWNrIFBhaW4vIGRydWcgdGhlcmFweS9zdXJnZXJ5PC9rZXl3b3JkPjxrZXl3b3JkPlJhbmRv
bWl6ZWQgQ29udHJvbGxlZCBUcmlhbHMgYXMgVG9waWM8L2tleXdvcmQ+PGtleXdvcmQ+VHJlYXRt
ZW50IE91dGNvbWU8L2tleXdvcmQ+PC9rZXl3b3Jkcz48ZGF0ZXM+PHllYXI+MjAxNTwveWVhcj48
cHViLWRhdGVzPjxkYXRlPkZlYiAwMTwvZGF0ZT48L3B1Yi1kYXRlcz48L2RhdGVzPjxpc2JuPjE4
NzgtMTYzMiAoRWxlY3Ryb25pYykmI3hEOzE1MjktOTQzMCAoTGlua2luZyk8L2lzYm4+PGFjY2Vz
c2lvbi1udW0+MjU0NjM0MDA8L2FjY2Vzc2lvbi1udW0+PHVybHM+PC91cmxzPjxlbGVjdHJvbmlj
LXJlc291cmNlLW51bT4xMC4xMDE2L2ouc3BpbmVlLjIwMTQuMTAuMDExPC9lbGVjdHJvbmljLXJl
c291cmNlLW51bT48cmVtb3RlLWRhdGFiYXNlLXByb3ZpZGVyPk5MTTwvcmVtb3RlLWRhdGFiYXNl
LXByb3ZpZGVyPjxsYW5ndWFnZT5lbmc8L2xhbmd1YWdlPjwvcmVjb3JkPjwvQ2l0ZT48L0VuZE5v
dGU+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CaWNrZXQ8L0F1dGhvcj48WWVhcj4yMDE1PC9ZZWFyPjxS
ZWNOdW0+MzwvUmVjTnVtPjxEaXNwbGF5VGV4dD48c3R5bGUgZmFjZT0ic3VwZXJzY3JpcHQiPjUx
PC9zdHlsZT48L0Rpc3BsYXlUZXh0PjxyZWNvcmQ+PHJlYy1udW1iZXI+MzwvcmVjLW51bWJlcj48
Zm9yZWlnbi1rZXlzPjxrZXkgYXBwPSJFTiIgZGItaWQ9ImZkMmE5ejBmM2VlcDBkZXg1enF2ejll
MnpzYWU5cmY1ZnBmZSI+Mzwva2V5PjwvZm9yZWlnbi1rZXlzPjxyZWYtdHlwZSBuYW1lPSJKb3Vy
bmFsIEFydGljbGUiPjE3PC9yZWYtdHlwZT48Y29udHJpYnV0b3JzPjxhdXRob3JzPjxhdXRob3I+
Qmlja2V0LCBNLiBDLjwvYXV0aG9yPjxhdXRob3I+SG9yb3dpdHosIEouIE0uPC9hdXRob3I+PGF1
dGhvcj5CZW56b24sIEguIFQuPC9hdXRob3I+PGF1dGhvcj5Db2hlbiwgUy4gUC48L2F1dGhvcj48
L2F1dGhvcnM+PC9jb250cmlidXRvcnM+PGF1dGgtYWRkcmVzcz5EZXBhcnRtZW50IG9mIEFuZXN0
aGVzaW9sb2d5LCBDcml0aWNhbCBDYXJlIGFuZCBQYWluIE1lZGljaW5lLCBNYXNzYWNodXNldHRz
IEdlbmVyYWwgSG9zcGl0YWwsIDU1IEZydWl0IFN0cmVldCwgQm9zdG9uLCBNQSAwMjExNCwgVVNB
LiBFbGVjdHJvbmljIGFkZHJlc3M6IG1iaWNrZXRAcGFydG5lcnMub3JnLiYjeEQ7RGVwYXJ0bWVu
dCBvZiBBbmVzdGhlc2lvbG9neSwgQ3JpdGljYWwgQ2FyZSBhbmQgUGFpbiBNZWRpY2luZSwgTWFz
c2FjaHVzZXR0cyBHZW5lcmFsIEhvc3BpdGFsLCA1NSBGcnVpdCBTdHJlZXQsIEJvc3RvbiwgTUEg
MDIxMTQsIFVTQTsgRGVwYXJ0bWVudCBvZiBBbmVzdGhlc2lvbG9neSAmYW1wOyBDcml0aWNhbCBD
YXJlIE1lZGljaW5lLCBKb2hucyBIb3BraW5zIFNjaG9vbCBvZiBNZWRpY2luZSwgMTgwMCBPcmxl
YW5zIFN0cmVldCwgWmF5ZWQgQnVpbGRpbmcgUm9vbSBSbSA2MjIwLCBCYWx0aW1vcmUsIE1ELCBV
U0EgMjEyODcuJiN4RDtEZXBhcnRtZW50IG9mIEFuZXN0aGVzaW9sb2d5LCBOb3J0aHdlc3Rlcm4g
U2Nob29sIG9mIE1lZGljaW5lLCA2NzUgTi4gU3QsIENsYWlyIEdhbHRlciAxNy0yMDAsIENoaWNh
Z28sIElMIDYwNjExLCBVU0EuJiN4RDtEZXBhcnRtZW50IG9mIEFuZXN0aGVzaW9sb2d5IGFuZCBD
cml0aWNhbCBDYXJlIE1lZGljaW5lLCBKb2hucyBIb3BraW5zIFVuaXZlcnNpdHkgU2Nob29sIG9m
IE1lZGljaW5lLCA1NTAgTi4gQnJvYWR3YXksIFN0ZSAzMDEsIEJhbHRpbW9yZSwgTUQgMjEwMjks
IFVTQTsgRGVwYXJ0bWVudCBvZiBBbmVzdGhlc2lvbG9neSwgV2FsdGVyIFJlZWQgTmF0aW9uYWwg
TWlsaXRhcnkgTWVkaWNhbCBDZW50ZXIsIDg5MDEgV2lzY29uc2luIEF2ZS4sIEJldGhlc2RhLCBN
RCAyMDg4OSwgVVNBLjwvYXV0aC1hZGRyZXNzPjx0aXRsZXM+PHRpdGxlPkVwaWR1cmFsIGluamVj
dGlvbnMgaW4gcHJldmVudGlvbiBvZiBzdXJnZXJ5IGZvciBzcGluYWwgcGFpbjogc3lzdGVtYXRp
YyByZXZpZXcgYW5kIG1ldGEtYW5hbHlzaXMgb2YgcmFuZG9taXplZCBjb250cm9sbGVkIHRyaWFs
czwvdGl0bGU+PHNlY29uZGFyeS10aXRsZT5TcGluZSBKPC9zZWNvbmRhcnktdGl0bGU+PGFsdC10
aXRsZT5UaGUgc3BpbmUgam91cm5hbCA6IG9mZmljaWFsIGpvdXJuYWwgb2YgdGhlIE5vcnRoIEFt
ZXJpY2FuIFNwaW5lIFNvY2lldHk8L2FsdC10aXRsZT48L3RpdGxlcz48cGVyaW9kaWNhbD48ZnVs
bC10aXRsZT5TcGluZSBKPC9mdWxsLXRpdGxlPjxhYmJyLTE+VGhlIHNwaW5lIGpvdXJuYWwgOiBv
ZmZpY2lhbCBqb3VybmFsIG9mIHRoZSBOb3J0aCBBbWVyaWNhbiBTcGluZSBTb2NpZXR5PC9hYmJy
LTE+PC9wZXJpb2RpY2FsPjxhbHQtcGVyaW9kaWNhbD48ZnVsbC10aXRsZT5TcGluZSBKPC9mdWxs
LXRpdGxlPjxhYmJyLTE+VGhlIHNwaW5lIGpvdXJuYWwgOiBvZmZpY2lhbCBqb3VybmFsIG9mIHRo
ZSBOb3J0aCBBbWVyaWNhbiBTcGluZSBTb2NpZXR5PC9hYmJyLTE+PC9hbHQtcGVyaW9kaWNhbD48
cGFnZXM+MzQ4LTYyPC9wYWdlcz48dm9sdW1lPjE1PC92b2x1bWU+PG51bWJlcj4yPC9udW1iZXI+
PGVkaXRpb24+MjAxNC8xMi8wMzwvZWRpdGlvbj48a2V5d29yZHM+PGtleXdvcmQ+SHVtYW5zPC9r
ZXl3b3JkPjxrZXl3b3JkPkluamVjdGlvbnMsIEVwaWR1cmFsPC9rZXl3b3JkPjxrZXl3b3JkPkxv
dyBCYWNrIFBhaW4vIGRydWcgdGhlcmFweS9zdXJnZXJ5PC9rZXl3b3JkPjxrZXl3b3JkPlJhbmRv
bWl6ZWQgQ29udHJvbGxlZCBUcmlhbHMgYXMgVG9waWM8L2tleXdvcmQ+PGtleXdvcmQ+VHJlYXRt
ZW50IE91dGNvbWU8L2tleXdvcmQ+PC9rZXl3b3Jkcz48ZGF0ZXM+PHllYXI+MjAxNTwveWVhcj48
cHViLWRhdGVzPjxkYXRlPkZlYiAwMTwvZGF0ZT48L3B1Yi1kYXRlcz48L2RhdGVzPjxpc2JuPjE4
NzgtMTYzMiAoRWxlY3Ryb25pYykmI3hEOzE1MjktOTQzMCAoTGlua2luZyk8L2lzYm4+PGFjY2Vz
c2lvbi1udW0+MjU0NjM0MDA8L2FjY2Vzc2lvbi1udW0+PHVybHM+PC91cmxzPjxlbGVjdHJvbmlj
LXJlc291cmNlLW51bT4xMC4xMDE2L2ouc3BpbmVlLjIwMTQuMTAuMDExPC9lbGVjdHJvbmljLXJl
c291cmNlLW51bT48cmVtb3RlLWRhdGFiYXNlLXByb3ZpZGVyPk5MTTwvcmVtb3RlLWRhdGFiYXNl
LXByb3ZpZGVyPjxsYW5ndWFnZT5lbmc8L2xhbmd1YWdlPjwvcmVjb3JkPjwvQ2l0ZT48L0VuZE5v
dGU+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B6066A">
          <w:rPr>
            <w:rFonts w:eastAsiaTheme="minorHAnsi"/>
            <w:noProof/>
            <w:szCs w:val="20"/>
            <w:vertAlign w:val="superscript"/>
          </w:rPr>
          <w:t>51</w:t>
        </w:r>
        <w:r w:rsidR="008B3538" w:rsidRPr="000F3174">
          <w:rPr>
            <w:rFonts w:eastAsiaTheme="minorHAnsi"/>
            <w:szCs w:val="20"/>
          </w:rPr>
          <w:fldChar w:fldCharType="end"/>
        </w:r>
      </w:hyperlink>
      <w:r w:rsidR="000B2539" w:rsidRPr="00215A4C">
        <w:rPr>
          <w:rFonts w:eastAsiaTheme="minorHAnsi"/>
          <w:szCs w:val="20"/>
        </w:rPr>
        <w:t xml:space="preserve"> </w:t>
      </w:r>
      <w:r w:rsidR="00552678">
        <w:rPr>
          <w:rFonts w:eastAsiaTheme="minorHAnsi" w:hint="eastAsia"/>
          <w:szCs w:val="20"/>
        </w:rPr>
        <w:t>권고할 수 있으며,</w:t>
      </w:r>
      <w:r w:rsidR="00552678">
        <w:rPr>
          <w:rFonts w:eastAsiaTheme="minorHAnsi"/>
          <w:szCs w:val="20"/>
        </w:rPr>
        <w:t xml:space="preserve"> </w:t>
      </w:r>
      <w:r w:rsidR="00F92B3F" w:rsidRPr="00215A4C">
        <w:rPr>
          <w:rFonts w:eastAsiaTheme="minorHAnsi"/>
          <w:szCs w:val="20"/>
        </w:rPr>
        <w:t>권고강도</w:t>
      </w:r>
      <w:r w:rsidR="00552678">
        <w:rPr>
          <w:rFonts w:eastAsiaTheme="minorHAnsi" w:hint="eastAsia"/>
          <w:szCs w:val="20"/>
        </w:rPr>
        <w:t>는 강함으로 결정되었다</w:t>
      </w:r>
      <w:r w:rsidR="000B2539" w:rsidRPr="00215A4C">
        <w:rPr>
          <w:rFonts w:eastAsiaTheme="minorHAnsi"/>
          <w:szCs w:val="20"/>
        </w:rPr>
        <w:t xml:space="preserve">. </w:t>
      </w:r>
      <w:r w:rsidR="009F7F29" w:rsidRPr="00215A4C">
        <w:rPr>
          <w:rFonts w:eastAsiaTheme="minorHAnsi"/>
          <w:szCs w:val="20"/>
        </w:rPr>
        <w:t xml:space="preserve"> </w:t>
      </w:r>
    </w:p>
    <w:p w:rsidR="00556A03" w:rsidRPr="00215A4C" w:rsidRDefault="00556A03" w:rsidP="00BF5762">
      <w:pPr>
        <w:pStyle w:val="a5"/>
        <w:wordWrap/>
        <w:rPr>
          <w:rFonts w:eastAsiaTheme="minorHAnsi"/>
          <w:szCs w:val="20"/>
        </w:rPr>
      </w:pPr>
    </w:p>
    <w:p w:rsidR="00556A03" w:rsidRPr="00215A4C" w:rsidRDefault="00556A03" w:rsidP="00BF5762">
      <w:pPr>
        <w:pStyle w:val="a5"/>
        <w:wordWrap/>
        <w:rPr>
          <w:rFonts w:eastAsiaTheme="minorHAnsi"/>
          <w:szCs w:val="20"/>
        </w:rPr>
      </w:pPr>
    </w:p>
    <w:p w:rsidR="002C7DAD" w:rsidRPr="00215A4C" w:rsidRDefault="002C7DAD" w:rsidP="002C7DAD">
      <w:pPr>
        <w:pStyle w:val="a5"/>
        <w:wordWrap/>
        <w:rPr>
          <w:rFonts w:eastAsiaTheme="minorHAnsi"/>
          <w:sz w:val="24"/>
          <w:szCs w:val="24"/>
        </w:rPr>
      </w:pPr>
      <w:r w:rsidRPr="00215A4C">
        <w:rPr>
          <w:rFonts w:eastAsiaTheme="minorHAnsi"/>
          <w:sz w:val="24"/>
          <w:szCs w:val="24"/>
        </w:rPr>
        <w:t xml:space="preserve">2. </w:t>
      </w:r>
      <w:r w:rsidRPr="00215A4C">
        <w:rPr>
          <w:rFonts w:eastAsiaTheme="minorHAnsi" w:hint="eastAsia"/>
          <w:sz w:val="24"/>
          <w:szCs w:val="24"/>
        </w:rPr>
        <w:t>신경근성</w:t>
      </w:r>
      <w:r w:rsidRPr="00215A4C">
        <w:rPr>
          <w:rFonts w:eastAsiaTheme="minorHAnsi"/>
          <w:sz w:val="24"/>
          <w:szCs w:val="24"/>
        </w:rPr>
        <w:t xml:space="preserve"> 통증의 추간판 탈출증 환자에서 </w:t>
      </w:r>
      <w:r w:rsidRPr="00215A4C">
        <w:rPr>
          <w:rFonts w:eastAsiaTheme="minorHAnsi" w:hint="eastAsia"/>
          <w:sz w:val="24"/>
          <w:szCs w:val="24"/>
        </w:rPr>
        <w:t>경추간공</w:t>
      </w:r>
      <w:r w:rsidRPr="00215A4C">
        <w:rPr>
          <w:rFonts w:eastAsiaTheme="minorHAnsi"/>
          <w:sz w:val="24"/>
          <w:szCs w:val="24"/>
        </w:rPr>
        <w:t xml:space="preserve">(transforaminal approach) 경막외주사치료가 </w:t>
      </w:r>
      <w:r w:rsidRPr="00215A4C">
        <w:rPr>
          <w:rFonts w:eastAsiaTheme="minorHAnsi" w:hint="eastAsia"/>
          <w:sz w:val="24"/>
          <w:szCs w:val="24"/>
        </w:rPr>
        <w:t>경추궁간</w:t>
      </w:r>
      <w:r w:rsidRPr="00215A4C">
        <w:rPr>
          <w:rFonts w:eastAsiaTheme="minorHAnsi"/>
          <w:sz w:val="24"/>
          <w:szCs w:val="24"/>
        </w:rPr>
        <w:t xml:space="preserve">(interlaminar approach) 경막외주사치료에 비하여 </w:t>
      </w:r>
      <w:r w:rsidRPr="00215A4C">
        <w:rPr>
          <w:rFonts w:eastAsiaTheme="minorHAnsi" w:hint="eastAsia"/>
          <w:sz w:val="24"/>
          <w:szCs w:val="24"/>
        </w:rPr>
        <w:lastRenderedPageBreak/>
        <w:t>우월한</w:t>
      </w:r>
      <w:r w:rsidRPr="00215A4C">
        <w:rPr>
          <w:rFonts w:eastAsiaTheme="minorHAnsi"/>
          <w:sz w:val="24"/>
          <w:szCs w:val="24"/>
        </w:rPr>
        <w:t xml:space="preserve"> 임상적 효과(통증조절 또는 기능적향상)가 있으므로 권고할 수 있다. </w:t>
      </w:r>
    </w:p>
    <w:p w:rsidR="00062BD7" w:rsidRPr="00215A4C" w:rsidRDefault="002C7DAD" w:rsidP="002C7DAD">
      <w:pPr>
        <w:pStyle w:val="a5"/>
        <w:wordWrap/>
        <w:rPr>
          <w:rFonts w:eastAsiaTheme="minorHAnsi"/>
          <w:sz w:val="24"/>
          <w:szCs w:val="24"/>
        </w:rPr>
      </w:pPr>
      <w:r w:rsidRPr="00215A4C">
        <w:rPr>
          <w:rFonts w:eastAsiaTheme="minorHAnsi"/>
          <w:sz w:val="24"/>
          <w:szCs w:val="24"/>
        </w:rPr>
        <w:t>(증거수준 중간 (Moderate), 권고강도 약 (Weak))</w:t>
      </w:r>
    </w:p>
    <w:p w:rsidR="00AF6262" w:rsidRPr="00215A4C" w:rsidRDefault="00AF6262" w:rsidP="00860712">
      <w:pPr>
        <w:widowControl/>
        <w:wordWrap/>
        <w:autoSpaceDE/>
        <w:autoSpaceDN/>
        <w:rPr>
          <w:rFonts w:eastAsiaTheme="minorHAnsi"/>
          <w:szCs w:val="20"/>
        </w:rPr>
      </w:pPr>
    </w:p>
    <w:p w:rsidR="002F748F" w:rsidRPr="00215A4C" w:rsidRDefault="00665A0D" w:rsidP="00925378">
      <w:pPr>
        <w:widowControl/>
        <w:wordWrap/>
        <w:autoSpaceDE/>
        <w:autoSpaceDN/>
        <w:ind w:firstLineChars="100" w:firstLine="200"/>
        <w:rPr>
          <w:rFonts w:eastAsiaTheme="minorHAnsi"/>
          <w:szCs w:val="20"/>
        </w:rPr>
      </w:pPr>
      <w:r w:rsidRPr="00215A4C">
        <w:rPr>
          <w:rFonts w:eastAsiaTheme="minorHAnsi" w:hint="eastAsia"/>
          <w:szCs w:val="20"/>
        </w:rPr>
        <w:t>경막외공간에</w:t>
      </w:r>
      <w:r w:rsidRPr="00215A4C">
        <w:rPr>
          <w:rFonts w:eastAsiaTheme="minorHAnsi"/>
          <w:szCs w:val="20"/>
        </w:rPr>
        <w:t xml:space="preserve"> </w:t>
      </w:r>
      <w:r w:rsidRPr="00215A4C">
        <w:rPr>
          <w:rFonts w:eastAsiaTheme="minorHAnsi" w:hint="eastAsia"/>
          <w:szCs w:val="20"/>
        </w:rPr>
        <w:t>약물을</w:t>
      </w:r>
      <w:r w:rsidRPr="00215A4C">
        <w:rPr>
          <w:rFonts w:eastAsiaTheme="minorHAnsi"/>
          <w:szCs w:val="20"/>
        </w:rPr>
        <w:t xml:space="preserve"> </w:t>
      </w:r>
      <w:r w:rsidRPr="00215A4C">
        <w:rPr>
          <w:rFonts w:eastAsiaTheme="minorHAnsi" w:hint="eastAsia"/>
          <w:szCs w:val="20"/>
        </w:rPr>
        <w:t>투입하기</w:t>
      </w:r>
      <w:r w:rsidRPr="00215A4C">
        <w:rPr>
          <w:rFonts w:eastAsiaTheme="minorHAnsi"/>
          <w:szCs w:val="20"/>
        </w:rPr>
        <w:t xml:space="preserve"> </w:t>
      </w:r>
      <w:r w:rsidRPr="00215A4C">
        <w:rPr>
          <w:rFonts w:eastAsiaTheme="minorHAnsi" w:hint="eastAsia"/>
          <w:szCs w:val="20"/>
        </w:rPr>
        <w:t>위한</w:t>
      </w:r>
      <w:r w:rsidRPr="00215A4C">
        <w:rPr>
          <w:rFonts w:eastAsiaTheme="minorHAnsi"/>
          <w:szCs w:val="20"/>
        </w:rPr>
        <w:t xml:space="preserve"> </w:t>
      </w:r>
      <w:r w:rsidRPr="00215A4C">
        <w:rPr>
          <w:rFonts w:eastAsiaTheme="minorHAnsi" w:hint="eastAsia"/>
          <w:szCs w:val="20"/>
        </w:rPr>
        <w:t>접근경로로는</w:t>
      </w:r>
      <w:r w:rsidRPr="00215A4C">
        <w:rPr>
          <w:rFonts w:eastAsiaTheme="minorHAnsi"/>
          <w:szCs w:val="20"/>
        </w:rPr>
        <w:t xml:space="preserve"> </w:t>
      </w:r>
      <w:r w:rsidRPr="00215A4C">
        <w:rPr>
          <w:rFonts w:eastAsiaTheme="minorHAnsi" w:hint="eastAsia"/>
          <w:szCs w:val="20"/>
        </w:rPr>
        <w:t>경추간공접근</w:t>
      </w:r>
      <w:r w:rsidR="00A80E3F" w:rsidRPr="00215A4C">
        <w:rPr>
          <w:rFonts w:eastAsiaTheme="minorHAnsi" w:hint="eastAsia"/>
          <w:szCs w:val="20"/>
        </w:rPr>
        <w:t>법</w:t>
      </w:r>
      <w:r w:rsidRPr="00215A4C">
        <w:rPr>
          <w:rFonts w:eastAsiaTheme="minorHAnsi"/>
          <w:szCs w:val="20"/>
        </w:rPr>
        <w:t xml:space="preserve">, </w:t>
      </w:r>
      <w:r w:rsidRPr="00215A4C">
        <w:rPr>
          <w:rFonts w:eastAsiaTheme="minorHAnsi" w:hint="eastAsia"/>
          <w:szCs w:val="20"/>
        </w:rPr>
        <w:t>경추궁간접근</w:t>
      </w:r>
      <w:r w:rsidR="002F748F" w:rsidRPr="00215A4C">
        <w:rPr>
          <w:rFonts w:eastAsiaTheme="minorHAnsi" w:hint="eastAsia"/>
          <w:szCs w:val="20"/>
        </w:rPr>
        <w:t>법</w:t>
      </w:r>
      <w:r w:rsidRPr="00215A4C">
        <w:rPr>
          <w:rFonts w:eastAsiaTheme="minorHAnsi"/>
          <w:szCs w:val="20"/>
        </w:rPr>
        <w:t xml:space="preserve">, </w:t>
      </w:r>
      <w:r w:rsidRPr="00215A4C">
        <w:rPr>
          <w:rFonts w:eastAsiaTheme="minorHAnsi" w:hint="eastAsia"/>
          <w:szCs w:val="20"/>
        </w:rPr>
        <w:t>경미추공접근</w:t>
      </w:r>
      <w:r w:rsidR="00A80E3F" w:rsidRPr="00215A4C">
        <w:rPr>
          <w:rFonts w:eastAsiaTheme="minorHAnsi" w:hint="eastAsia"/>
          <w:szCs w:val="20"/>
        </w:rPr>
        <w:t>법</w:t>
      </w:r>
      <w:r w:rsidRPr="00215A4C">
        <w:rPr>
          <w:rFonts w:eastAsiaTheme="minorHAnsi"/>
          <w:szCs w:val="20"/>
        </w:rPr>
        <w:t xml:space="preserve"> 3가지가 있다. </w:t>
      </w:r>
      <w:r w:rsidR="007C558A" w:rsidRPr="00215A4C">
        <w:rPr>
          <w:rFonts w:eastAsiaTheme="minorHAnsi" w:hint="eastAsia"/>
          <w:szCs w:val="20"/>
        </w:rPr>
        <w:t>세가지</w:t>
      </w:r>
      <w:r w:rsidR="007C558A" w:rsidRPr="00215A4C">
        <w:rPr>
          <w:rFonts w:eastAsiaTheme="minorHAnsi"/>
          <w:szCs w:val="20"/>
        </w:rPr>
        <w:t xml:space="preserve"> </w:t>
      </w:r>
      <w:r w:rsidR="007C558A" w:rsidRPr="00215A4C">
        <w:rPr>
          <w:rFonts w:eastAsiaTheme="minorHAnsi" w:hint="eastAsia"/>
          <w:szCs w:val="20"/>
        </w:rPr>
        <w:t>방법</w:t>
      </w:r>
      <w:r w:rsidR="007C558A" w:rsidRPr="00215A4C">
        <w:rPr>
          <w:rFonts w:eastAsiaTheme="minorHAnsi"/>
          <w:szCs w:val="20"/>
        </w:rPr>
        <w:t xml:space="preserve"> </w:t>
      </w:r>
      <w:r w:rsidR="007C558A" w:rsidRPr="00215A4C">
        <w:rPr>
          <w:rFonts w:eastAsiaTheme="minorHAnsi" w:hint="eastAsia"/>
          <w:szCs w:val="20"/>
        </w:rPr>
        <w:t>중</w:t>
      </w:r>
      <w:r w:rsidR="007C558A" w:rsidRPr="00215A4C">
        <w:rPr>
          <w:rFonts w:eastAsiaTheme="minorHAnsi"/>
          <w:szCs w:val="20"/>
        </w:rPr>
        <w:t xml:space="preserve"> </w:t>
      </w:r>
      <w:r w:rsidR="007C558A" w:rsidRPr="00215A4C">
        <w:rPr>
          <w:rFonts w:eastAsiaTheme="minorHAnsi" w:hint="eastAsia"/>
          <w:szCs w:val="20"/>
        </w:rPr>
        <w:t>어떤</w:t>
      </w:r>
      <w:r w:rsidR="007C558A" w:rsidRPr="00215A4C">
        <w:rPr>
          <w:rFonts w:eastAsiaTheme="minorHAnsi"/>
          <w:szCs w:val="20"/>
        </w:rPr>
        <w:t xml:space="preserve"> </w:t>
      </w:r>
      <w:r w:rsidR="007C558A" w:rsidRPr="00215A4C">
        <w:rPr>
          <w:rFonts w:eastAsiaTheme="minorHAnsi" w:hint="eastAsia"/>
          <w:szCs w:val="20"/>
        </w:rPr>
        <w:t>방법이</w:t>
      </w:r>
      <w:r w:rsidR="007C558A" w:rsidRPr="00215A4C">
        <w:rPr>
          <w:rFonts w:eastAsiaTheme="minorHAnsi"/>
          <w:szCs w:val="20"/>
        </w:rPr>
        <w:t xml:space="preserve"> </w:t>
      </w:r>
      <w:r w:rsidR="007C558A" w:rsidRPr="00215A4C">
        <w:rPr>
          <w:rFonts w:eastAsiaTheme="minorHAnsi" w:hint="eastAsia"/>
          <w:szCs w:val="20"/>
        </w:rPr>
        <w:t>임상적인</w:t>
      </w:r>
      <w:r w:rsidR="007C558A" w:rsidRPr="00215A4C">
        <w:rPr>
          <w:rFonts w:eastAsiaTheme="minorHAnsi"/>
          <w:szCs w:val="20"/>
        </w:rPr>
        <w:t xml:space="preserve"> </w:t>
      </w:r>
      <w:r w:rsidR="007C558A" w:rsidRPr="00215A4C">
        <w:rPr>
          <w:rFonts w:eastAsiaTheme="minorHAnsi" w:hint="eastAsia"/>
          <w:szCs w:val="20"/>
        </w:rPr>
        <w:t>효과가</w:t>
      </w:r>
      <w:r w:rsidR="007C558A" w:rsidRPr="00215A4C">
        <w:rPr>
          <w:rFonts w:eastAsiaTheme="minorHAnsi"/>
          <w:szCs w:val="20"/>
        </w:rPr>
        <w:t xml:space="preserve"> </w:t>
      </w:r>
      <w:r w:rsidR="007C558A" w:rsidRPr="00215A4C">
        <w:rPr>
          <w:rFonts w:eastAsiaTheme="minorHAnsi" w:hint="eastAsia"/>
          <w:szCs w:val="20"/>
        </w:rPr>
        <w:t>더</w:t>
      </w:r>
      <w:r w:rsidR="007C558A" w:rsidRPr="00215A4C">
        <w:rPr>
          <w:rFonts w:eastAsiaTheme="minorHAnsi"/>
          <w:szCs w:val="20"/>
        </w:rPr>
        <w:t xml:space="preserve"> </w:t>
      </w:r>
      <w:r w:rsidR="007C558A" w:rsidRPr="00215A4C">
        <w:rPr>
          <w:rFonts w:eastAsiaTheme="minorHAnsi" w:hint="eastAsia"/>
          <w:szCs w:val="20"/>
        </w:rPr>
        <w:t>우월하느냐는</w:t>
      </w:r>
      <w:r w:rsidR="007C558A" w:rsidRPr="00215A4C">
        <w:rPr>
          <w:rFonts w:eastAsiaTheme="minorHAnsi"/>
          <w:szCs w:val="20"/>
        </w:rPr>
        <w:t xml:space="preserve"> </w:t>
      </w:r>
      <w:r w:rsidR="007C558A" w:rsidRPr="00215A4C">
        <w:rPr>
          <w:rFonts w:eastAsiaTheme="minorHAnsi" w:hint="eastAsia"/>
          <w:szCs w:val="20"/>
        </w:rPr>
        <w:t>이</w:t>
      </w:r>
      <w:r w:rsidR="007C558A" w:rsidRPr="00215A4C">
        <w:rPr>
          <w:rFonts w:eastAsiaTheme="minorHAnsi"/>
          <w:szCs w:val="20"/>
        </w:rPr>
        <w:t xml:space="preserve"> </w:t>
      </w:r>
      <w:r w:rsidR="007C558A" w:rsidRPr="00215A4C">
        <w:rPr>
          <w:rFonts w:eastAsiaTheme="minorHAnsi" w:hint="eastAsia"/>
          <w:szCs w:val="20"/>
        </w:rPr>
        <w:t>시술을</w:t>
      </w:r>
      <w:r w:rsidR="007C558A" w:rsidRPr="00215A4C">
        <w:rPr>
          <w:rFonts w:eastAsiaTheme="minorHAnsi"/>
          <w:szCs w:val="20"/>
        </w:rPr>
        <w:t xml:space="preserve"> </w:t>
      </w:r>
      <w:r w:rsidR="007C558A" w:rsidRPr="00215A4C">
        <w:rPr>
          <w:rFonts w:eastAsiaTheme="minorHAnsi" w:hint="eastAsia"/>
          <w:szCs w:val="20"/>
        </w:rPr>
        <w:t>시행하는</w:t>
      </w:r>
      <w:r w:rsidR="007C558A" w:rsidRPr="00215A4C">
        <w:rPr>
          <w:rFonts w:eastAsiaTheme="minorHAnsi"/>
          <w:szCs w:val="20"/>
        </w:rPr>
        <w:t xml:space="preserve"> </w:t>
      </w:r>
      <w:r w:rsidR="007C558A" w:rsidRPr="00215A4C">
        <w:rPr>
          <w:rFonts w:eastAsiaTheme="minorHAnsi" w:hint="eastAsia"/>
          <w:szCs w:val="20"/>
        </w:rPr>
        <w:t>의료진의</w:t>
      </w:r>
      <w:r w:rsidR="007C558A" w:rsidRPr="00215A4C">
        <w:rPr>
          <w:rFonts w:eastAsiaTheme="minorHAnsi"/>
          <w:szCs w:val="20"/>
        </w:rPr>
        <w:t xml:space="preserve"> </w:t>
      </w:r>
      <w:r w:rsidR="007C558A" w:rsidRPr="00215A4C">
        <w:rPr>
          <w:rFonts w:eastAsiaTheme="minorHAnsi" w:hint="eastAsia"/>
          <w:szCs w:val="20"/>
        </w:rPr>
        <w:t>주</w:t>
      </w:r>
      <w:r w:rsidR="007C558A" w:rsidRPr="00215A4C">
        <w:rPr>
          <w:rFonts w:eastAsiaTheme="minorHAnsi"/>
          <w:szCs w:val="20"/>
        </w:rPr>
        <w:t xml:space="preserve"> </w:t>
      </w:r>
      <w:r w:rsidR="007C558A" w:rsidRPr="00215A4C">
        <w:rPr>
          <w:rFonts w:eastAsiaTheme="minorHAnsi" w:hint="eastAsia"/>
          <w:szCs w:val="20"/>
        </w:rPr>
        <w:t>관심사</w:t>
      </w:r>
      <w:r w:rsidR="007C558A" w:rsidRPr="00215A4C">
        <w:rPr>
          <w:rFonts w:eastAsiaTheme="minorHAnsi"/>
          <w:szCs w:val="20"/>
        </w:rPr>
        <w:t xml:space="preserve"> </w:t>
      </w:r>
      <w:r w:rsidR="007C558A" w:rsidRPr="00215A4C">
        <w:rPr>
          <w:rFonts w:eastAsiaTheme="minorHAnsi" w:hint="eastAsia"/>
          <w:szCs w:val="20"/>
        </w:rPr>
        <w:t>중</w:t>
      </w:r>
      <w:r w:rsidR="007C558A" w:rsidRPr="00215A4C">
        <w:rPr>
          <w:rFonts w:eastAsiaTheme="minorHAnsi"/>
          <w:szCs w:val="20"/>
        </w:rPr>
        <w:t xml:space="preserve"> </w:t>
      </w:r>
      <w:r w:rsidR="007C558A" w:rsidRPr="00215A4C">
        <w:rPr>
          <w:rFonts w:eastAsiaTheme="minorHAnsi" w:hint="eastAsia"/>
          <w:szCs w:val="20"/>
        </w:rPr>
        <w:t>하나이며</w:t>
      </w:r>
      <w:r w:rsidR="007C558A" w:rsidRPr="00215A4C">
        <w:rPr>
          <w:rFonts w:eastAsiaTheme="minorHAnsi"/>
          <w:szCs w:val="20"/>
        </w:rPr>
        <w:t xml:space="preserve">, </w:t>
      </w:r>
      <w:r w:rsidR="007C558A" w:rsidRPr="00215A4C">
        <w:rPr>
          <w:rFonts w:eastAsiaTheme="minorHAnsi" w:hint="eastAsia"/>
          <w:szCs w:val="20"/>
        </w:rPr>
        <w:t>따라서</w:t>
      </w:r>
      <w:r w:rsidR="007C558A" w:rsidRPr="00215A4C">
        <w:rPr>
          <w:rFonts w:eastAsiaTheme="minorHAnsi"/>
          <w:szCs w:val="20"/>
        </w:rPr>
        <w:t xml:space="preserve"> </w:t>
      </w:r>
      <w:r w:rsidR="007C558A" w:rsidRPr="00215A4C">
        <w:rPr>
          <w:rFonts w:eastAsiaTheme="minorHAnsi" w:hint="eastAsia"/>
          <w:szCs w:val="20"/>
        </w:rPr>
        <w:t>여러</w:t>
      </w:r>
      <w:r w:rsidR="007C558A" w:rsidRPr="00215A4C">
        <w:rPr>
          <w:rFonts w:eastAsiaTheme="minorHAnsi"/>
          <w:szCs w:val="20"/>
        </w:rPr>
        <w:t xml:space="preserve"> </w:t>
      </w:r>
      <w:r w:rsidR="007C558A" w:rsidRPr="00215A4C">
        <w:rPr>
          <w:rFonts w:eastAsiaTheme="minorHAnsi" w:hint="eastAsia"/>
          <w:szCs w:val="20"/>
        </w:rPr>
        <w:t>연구자들에</w:t>
      </w:r>
      <w:r w:rsidR="007C558A" w:rsidRPr="00215A4C">
        <w:rPr>
          <w:rFonts w:eastAsiaTheme="minorHAnsi"/>
          <w:szCs w:val="20"/>
        </w:rPr>
        <w:t xml:space="preserve"> </w:t>
      </w:r>
      <w:r w:rsidR="007C558A" w:rsidRPr="00215A4C">
        <w:rPr>
          <w:rFonts w:eastAsiaTheme="minorHAnsi" w:hint="eastAsia"/>
          <w:szCs w:val="20"/>
        </w:rPr>
        <w:t>의해</w:t>
      </w:r>
      <w:r w:rsidR="007C558A" w:rsidRPr="00215A4C">
        <w:rPr>
          <w:rFonts w:eastAsiaTheme="minorHAnsi"/>
          <w:szCs w:val="20"/>
        </w:rPr>
        <w:t xml:space="preserve"> </w:t>
      </w:r>
      <w:r w:rsidR="007C558A" w:rsidRPr="00215A4C">
        <w:rPr>
          <w:rFonts w:eastAsiaTheme="minorHAnsi" w:hint="eastAsia"/>
          <w:szCs w:val="20"/>
        </w:rPr>
        <w:t>비교연구되는</w:t>
      </w:r>
      <w:r w:rsidR="007C558A" w:rsidRPr="00215A4C">
        <w:rPr>
          <w:rFonts w:eastAsiaTheme="minorHAnsi"/>
          <w:szCs w:val="20"/>
        </w:rPr>
        <w:t xml:space="preserve"> </w:t>
      </w:r>
      <w:r w:rsidR="007C558A" w:rsidRPr="00215A4C">
        <w:rPr>
          <w:rFonts w:eastAsiaTheme="minorHAnsi" w:hint="eastAsia"/>
          <w:szCs w:val="20"/>
        </w:rPr>
        <w:t>주제이기도</w:t>
      </w:r>
      <w:r w:rsidR="007C558A" w:rsidRPr="00215A4C">
        <w:rPr>
          <w:rFonts w:eastAsiaTheme="minorHAnsi"/>
          <w:szCs w:val="20"/>
        </w:rPr>
        <w:t xml:space="preserve"> </w:t>
      </w:r>
      <w:r w:rsidR="007C558A" w:rsidRPr="00215A4C">
        <w:rPr>
          <w:rFonts w:eastAsiaTheme="minorHAnsi" w:hint="eastAsia"/>
          <w:szCs w:val="20"/>
        </w:rPr>
        <w:t>하다</w:t>
      </w:r>
      <w:r w:rsidR="007C558A" w:rsidRPr="00215A4C">
        <w:rPr>
          <w:rFonts w:eastAsiaTheme="minorHAnsi"/>
          <w:szCs w:val="20"/>
        </w:rPr>
        <w:t xml:space="preserve">. </w:t>
      </w:r>
      <w:r w:rsidR="007C558A" w:rsidRPr="00215A4C">
        <w:rPr>
          <w:rFonts w:eastAsiaTheme="minorHAnsi" w:hint="eastAsia"/>
          <w:szCs w:val="20"/>
        </w:rPr>
        <w:t>경추간공</w:t>
      </w:r>
      <w:r w:rsidR="00A80E3F" w:rsidRPr="00215A4C">
        <w:rPr>
          <w:rFonts w:eastAsiaTheme="minorHAnsi" w:hint="eastAsia"/>
          <w:szCs w:val="20"/>
        </w:rPr>
        <w:t>접근법은</w:t>
      </w:r>
      <w:r w:rsidR="00A80E3F" w:rsidRPr="00215A4C">
        <w:rPr>
          <w:rFonts w:eastAsiaTheme="minorHAnsi"/>
          <w:szCs w:val="20"/>
        </w:rPr>
        <w:t xml:space="preserve"> </w:t>
      </w:r>
      <w:r w:rsidR="00A80E3F" w:rsidRPr="00215A4C">
        <w:rPr>
          <w:rFonts w:eastAsiaTheme="minorHAnsi" w:hint="eastAsia"/>
          <w:szCs w:val="20"/>
        </w:rPr>
        <w:t>추간판후방의</w:t>
      </w:r>
      <w:r w:rsidR="00A80E3F" w:rsidRPr="00215A4C">
        <w:rPr>
          <w:rFonts w:eastAsiaTheme="minorHAnsi"/>
          <w:szCs w:val="20"/>
        </w:rPr>
        <w:t xml:space="preserve"> </w:t>
      </w:r>
      <w:r w:rsidR="00A80E3F" w:rsidRPr="00215A4C">
        <w:rPr>
          <w:rFonts w:eastAsiaTheme="minorHAnsi" w:hint="eastAsia"/>
          <w:szCs w:val="20"/>
        </w:rPr>
        <w:t>복측경막외공간으로</w:t>
      </w:r>
      <w:r w:rsidR="00A80E3F" w:rsidRPr="00215A4C">
        <w:rPr>
          <w:rFonts w:eastAsiaTheme="minorHAnsi"/>
          <w:szCs w:val="20"/>
        </w:rPr>
        <w:t xml:space="preserve"> </w:t>
      </w:r>
      <w:r w:rsidR="00A80E3F" w:rsidRPr="00215A4C">
        <w:rPr>
          <w:rFonts w:eastAsiaTheme="minorHAnsi" w:hint="eastAsia"/>
          <w:szCs w:val="20"/>
        </w:rPr>
        <w:t>약물을</w:t>
      </w:r>
      <w:r w:rsidR="00A80E3F" w:rsidRPr="00215A4C">
        <w:rPr>
          <w:rFonts w:eastAsiaTheme="minorHAnsi"/>
          <w:szCs w:val="20"/>
        </w:rPr>
        <w:t xml:space="preserve"> </w:t>
      </w:r>
      <w:r w:rsidR="00A80E3F" w:rsidRPr="00215A4C">
        <w:rPr>
          <w:rFonts w:eastAsiaTheme="minorHAnsi" w:hint="eastAsia"/>
          <w:szCs w:val="20"/>
        </w:rPr>
        <w:t>투여하기</w:t>
      </w:r>
      <w:r w:rsidR="00A80E3F" w:rsidRPr="00215A4C">
        <w:rPr>
          <w:rFonts w:eastAsiaTheme="minorHAnsi"/>
          <w:szCs w:val="20"/>
        </w:rPr>
        <w:t xml:space="preserve"> </w:t>
      </w:r>
      <w:r w:rsidR="00A80E3F" w:rsidRPr="00215A4C">
        <w:rPr>
          <w:rFonts w:eastAsiaTheme="minorHAnsi" w:hint="eastAsia"/>
          <w:szCs w:val="20"/>
        </w:rPr>
        <w:t>위하여</w:t>
      </w:r>
      <w:r w:rsidR="00A80E3F" w:rsidRPr="00215A4C">
        <w:rPr>
          <w:rFonts w:eastAsiaTheme="minorHAnsi"/>
          <w:szCs w:val="20"/>
        </w:rPr>
        <w:t xml:space="preserve"> </w:t>
      </w:r>
      <w:r w:rsidR="00A80E3F" w:rsidRPr="00215A4C">
        <w:rPr>
          <w:rFonts w:eastAsiaTheme="minorHAnsi" w:hint="eastAsia"/>
          <w:szCs w:val="20"/>
        </w:rPr>
        <w:t>치료바늘을</w:t>
      </w:r>
      <w:r w:rsidR="00A80E3F" w:rsidRPr="00215A4C">
        <w:rPr>
          <w:rFonts w:eastAsiaTheme="minorHAnsi"/>
          <w:szCs w:val="20"/>
        </w:rPr>
        <w:t xml:space="preserve"> </w:t>
      </w:r>
      <w:r w:rsidR="00A80E3F" w:rsidRPr="00215A4C">
        <w:rPr>
          <w:rFonts w:eastAsiaTheme="minorHAnsi" w:hint="eastAsia"/>
          <w:szCs w:val="20"/>
        </w:rPr>
        <w:t>추간공을</w:t>
      </w:r>
      <w:r w:rsidR="00A80E3F" w:rsidRPr="00215A4C">
        <w:rPr>
          <w:rFonts w:eastAsiaTheme="minorHAnsi"/>
          <w:szCs w:val="20"/>
        </w:rPr>
        <w:t xml:space="preserve"> </w:t>
      </w:r>
      <w:r w:rsidR="00A80E3F" w:rsidRPr="00215A4C">
        <w:rPr>
          <w:rFonts w:eastAsiaTheme="minorHAnsi" w:hint="eastAsia"/>
          <w:szCs w:val="20"/>
        </w:rPr>
        <w:t>통하여</w:t>
      </w:r>
      <w:r w:rsidR="00A80E3F" w:rsidRPr="00215A4C">
        <w:rPr>
          <w:rFonts w:eastAsiaTheme="minorHAnsi"/>
          <w:szCs w:val="20"/>
        </w:rPr>
        <w:t xml:space="preserve"> </w:t>
      </w:r>
      <w:r w:rsidR="00A80E3F" w:rsidRPr="00215A4C">
        <w:rPr>
          <w:rFonts w:eastAsiaTheme="minorHAnsi" w:hint="eastAsia"/>
          <w:szCs w:val="20"/>
        </w:rPr>
        <w:t>접근하는</w:t>
      </w:r>
      <w:r w:rsidR="00A80E3F" w:rsidRPr="00215A4C">
        <w:rPr>
          <w:rFonts w:eastAsiaTheme="minorHAnsi"/>
          <w:szCs w:val="20"/>
        </w:rPr>
        <w:t xml:space="preserve"> </w:t>
      </w:r>
      <w:r w:rsidR="00A80E3F" w:rsidRPr="00215A4C">
        <w:rPr>
          <w:rFonts w:eastAsiaTheme="minorHAnsi" w:hint="eastAsia"/>
          <w:szCs w:val="20"/>
        </w:rPr>
        <w:t>방법이며</w:t>
      </w:r>
      <w:r w:rsidR="00A80E3F" w:rsidRPr="00215A4C">
        <w:rPr>
          <w:rFonts w:eastAsiaTheme="minorHAnsi"/>
          <w:szCs w:val="20"/>
        </w:rPr>
        <w:t xml:space="preserve">, </w:t>
      </w:r>
      <w:r w:rsidR="00A80E3F" w:rsidRPr="00215A4C">
        <w:rPr>
          <w:rFonts w:eastAsiaTheme="minorHAnsi" w:hint="eastAsia"/>
          <w:szCs w:val="20"/>
        </w:rPr>
        <w:t>이에</w:t>
      </w:r>
      <w:r w:rsidR="00A80E3F" w:rsidRPr="00215A4C">
        <w:rPr>
          <w:rFonts w:eastAsiaTheme="minorHAnsi"/>
          <w:szCs w:val="20"/>
        </w:rPr>
        <w:t xml:space="preserve"> </w:t>
      </w:r>
      <w:r w:rsidR="00A80E3F" w:rsidRPr="00215A4C">
        <w:rPr>
          <w:rFonts w:eastAsiaTheme="minorHAnsi" w:hint="eastAsia"/>
          <w:szCs w:val="20"/>
        </w:rPr>
        <w:t>반해</w:t>
      </w:r>
      <w:r w:rsidR="00A80E3F" w:rsidRPr="00215A4C">
        <w:rPr>
          <w:rFonts w:eastAsiaTheme="minorHAnsi"/>
          <w:szCs w:val="20"/>
        </w:rPr>
        <w:t xml:space="preserve"> </w:t>
      </w:r>
      <w:r w:rsidR="00A80E3F" w:rsidRPr="00215A4C">
        <w:rPr>
          <w:rFonts w:eastAsiaTheme="minorHAnsi" w:hint="eastAsia"/>
          <w:szCs w:val="20"/>
        </w:rPr>
        <w:t>경추궁간접근법은</w:t>
      </w:r>
      <w:r w:rsidR="00A80E3F" w:rsidRPr="00215A4C">
        <w:rPr>
          <w:rFonts w:eastAsiaTheme="minorHAnsi"/>
          <w:szCs w:val="20"/>
        </w:rPr>
        <w:t xml:space="preserve"> </w:t>
      </w:r>
      <w:r w:rsidR="00A80E3F" w:rsidRPr="00215A4C">
        <w:rPr>
          <w:rFonts w:eastAsiaTheme="minorHAnsi" w:hint="eastAsia"/>
          <w:szCs w:val="20"/>
        </w:rPr>
        <w:t>복와위에서</w:t>
      </w:r>
      <w:r w:rsidR="00A80E3F" w:rsidRPr="00215A4C">
        <w:rPr>
          <w:rFonts w:eastAsiaTheme="minorHAnsi"/>
          <w:szCs w:val="20"/>
        </w:rPr>
        <w:t xml:space="preserve"> </w:t>
      </w:r>
      <w:r w:rsidR="00A80E3F" w:rsidRPr="00215A4C">
        <w:rPr>
          <w:rFonts w:eastAsiaTheme="minorHAnsi" w:hint="eastAsia"/>
          <w:szCs w:val="20"/>
        </w:rPr>
        <w:t>인접추궁간사이의</w:t>
      </w:r>
      <w:r w:rsidR="00A80E3F" w:rsidRPr="00215A4C">
        <w:rPr>
          <w:rFonts w:eastAsiaTheme="minorHAnsi"/>
          <w:szCs w:val="20"/>
        </w:rPr>
        <w:t xml:space="preserve"> </w:t>
      </w:r>
      <w:r w:rsidR="00A80E3F" w:rsidRPr="00215A4C">
        <w:rPr>
          <w:rFonts w:eastAsiaTheme="minorHAnsi" w:hint="eastAsia"/>
          <w:szCs w:val="20"/>
        </w:rPr>
        <w:t>공간을</w:t>
      </w:r>
      <w:r w:rsidR="00A80E3F" w:rsidRPr="00215A4C">
        <w:rPr>
          <w:rFonts w:eastAsiaTheme="minorHAnsi"/>
          <w:szCs w:val="20"/>
        </w:rPr>
        <w:t xml:space="preserve"> </w:t>
      </w:r>
      <w:r w:rsidR="00A80E3F" w:rsidRPr="00215A4C">
        <w:rPr>
          <w:rFonts w:eastAsiaTheme="minorHAnsi" w:hint="eastAsia"/>
          <w:szCs w:val="20"/>
        </w:rPr>
        <w:t>통하여</w:t>
      </w:r>
      <w:r w:rsidR="00A80E3F" w:rsidRPr="00215A4C">
        <w:rPr>
          <w:rFonts w:eastAsiaTheme="minorHAnsi"/>
          <w:szCs w:val="20"/>
        </w:rPr>
        <w:t xml:space="preserve"> </w:t>
      </w:r>
      <w:r w:rsidR="00A80E3F" w:rsidRPr="00215A4C">
        <w:rPr>
          <w:rFonts w:eastAsiaTheme="minorHAnsi" w:hint="eastAsia"/>
          <w:szCs w:val="20"/>
        </w:rPr>
        <w:t>배측경막외공간으로</w:t>
      </w:r>
      <w:r w:rsidR="00A80E3F" w:rsidRPr="00215A4C">
        <w:rPr>
          <w:rFonts w:eastAsiaTheme="minorHAnsi"/>
          <w:szCs w:val="20"/>
        </w:rPr>
        <w:t xml:space="preserve"> </w:t>
      </w:r>
      <w:r w:rsidR="00A80E3F" w:rsidRPr="00215A4C">
        <w:rPr>
          <w:rFonts w:eastAsiaTheme="minorHAnsi" w:hint="eastAsia"/>
          <w:szCs w:val="20"/>
        </w:rPr>
        <w:t>약물을</w:t>
      </w:r>
      <w:r w:rsidR="00A80E3F" w:rsidRPr="00215A4C">
        <w:rPr>
          <w:rFonts w:eastAsiaTheme="minorHAnsi"/>
          <w:szCs w:val="20"/>
        </w:rPr>
        <w:t xml:space="preserve"> </w:t>
      </w:r>
      <w:r w:rsidR="00A80E3F" w:rsidRPr="00215A4C">
        <w:rPr>
          <w:rFonts w:eastAsiaTheme="minorHAnsi" w:hint="eastAsia"/>
          <w:szCs w:val="20"/>
        </w:rPr>
        <w:t>투여하는</w:t>
      </w:r>
      <w:r w:rsidR="00A80E3F" w:rsidRPr="00215A4C">
        <w:rPr>
          <w:rFonts w:eastAsiaTheme="minorHAnsi"/>
          <w:szCs w:val="20"/>
        </w:rPr>
        <w:t xml:space="preserve"> </w:t>
      </w:r>
      <w:r w:rsidR="00A80E3F" w:rsidRPr="00215A4C">
        <w:rPr>
          <w:rFonts w:eastAsiaTheme="minorHAnsi" w:hint="eastAsia"/>
          <w:szCs w:val="20"/>
        </w:rPr>
        <w:t>방법이다</w:t>
      </w:r>
      <w:r w:rsidR="00A80E3F" w:rsidRPr="00215A4C">
        <w:rPr>
          <w:rFonts w:eastAsiaTheme="minorHAnsi"/>
          <w:szCs w:val="20"/>
        </w:rPr>
        <w:t xml:space="preserve">. </w:t>
      </w:r>
      <w:r w:rsidR="00A80E3F" w:rsidRPr="00215A4C">
        <w:rPr>
          <w:rFonts w:eastAsiaTheme="minorHAnsi" w:hint="eastAsia"/>
          <w:szCs w:val="20"/>
        </w:rPr>
        <w:t>요통</w:t>
      </w:r>
      <w:r w:rsidR="00A80E3F" w:rsidRPr="00215A4C">
        <w:rPr>
          <w:rFonts w:eastAsiaTheme="minorHAnsi"/>
          <w:szCs w:val="20"/>
        </w:rPr>
        <w:t xml:space="preserve"> </w:t>
      </w:r>
      <w:r w:rsidR="00A80E3F" w:rsidRPr="00215A4C">
        <w:rPr>
          <w:rFonts w:eastAsiaTheme="minorHAnsi" w:hint="eastAsia"/>
          <w:szCs w:val="20"/>
        </w:rPr>
        <w:t>및</w:t>
      </w:r>
      <w:r w:rsidR="00A80E3F" w:rsidRPr="00215A4C">
        <w:rPr>
          <w:rFonts w:eastAsiaTheme="minorHAnsi"/>
          <w:szCs w:val="20"/>
        </w:rPr>
        <w:t xml:space="preserve"> </w:t>
      </w:r>
      <w:r w:rsidR="00A80E3F" w:rsidRPr="00215A4C">
        <w:rPr>
          <w:rFonts w:eastAsiaTheme="minorHAnsi" w:hint="eastAsia"/>
          <w:szCs w:val="20"/>
        </w:rPr>
        <w:t>하지통증을</w:t>
      </w:r>
      <w:r w:rsidR="00A80E3F" w:rsidRPr="00215A4C">
        <w:rPr>
          <w:rFonts w:eastAsiaTheme="minorHAnsi"/>
          <w:szCs w:val="20"/>
        </w:rPr>
        <w:t xml:space="preserve"> </w:t>
      </w:r>
      <w:r w:rsidR="00A80E3F" w:rsidRPr="00215A4C">
        <w:rPr>
          <w:rFonts w:eastAsiaTheme="minorHAnsi" w:hint="eastAsia"/>
          <w:szCs w:val="20"/>
        </w:rPr>
        <w:t>유발하는</w:t>
      </w:r>
      <w:r w:rsidR="00A80E3F" w:rsidRPr="00215A4C">
        <w:rPr>
          <w:rFonts w:eastAsiaTheme="minorHAnsi"/>
          <w:szCs w:val="20"/>
        </w:rPr>
        <w:t xml:space="preserve"> </w:t>
      </w:r>
      <w:r w:rsidR="00A80E3F" w:rsidRPr="00215A4C">
        <w:rPr>
          <w:rFonts w:eastAsiaTheme="minorHAnsi" w:hint="eastAsia"/>
          <w:szCs w:val="20"/>
        </w:rPr>
        <w:t>원인이</w:t>
      </w:r>
      <w:r w:rsidR="00A80E3F" w:rsidRPr="00215A4C">
        <w:rPr>
          <w:rFonts w:eastAsiaTheme="minorHAnsi"/>
          <w:szCs w:val="20"/>
        </w:rPr>
        <w:t xml:space="preserve"> </w:t>
      </w:r>
      <w:r w:rsidR="00A80E3F" w:rsidRPr="00215A4C">
        <w:rPr>
          <w:rFonts w:eastAsiaTheme="minorHAnsi" w:hint="eastAsia"/>
          <w:szCs w:val="20"/>
        </w:rPr>
        <w:t>배측경막외공간보다는</w:t>
      </w:r>
      <w:r w:rsidR="00A80E3F" w:rsidRPr="00215A4C">
        <w:rPr>
          <w:rFonts w:eastAsiaTheme="minorHAnsi"/>
          <w:szCs w:val="20"/>
        </w:rPr>
        <w:t xml:space="preserve"> </w:t>
      </w:r>
      <w:r w:rsidR="00A80E3F" w:rsidRPr="00215A4C">
        <w:rPr>
          <w:rFonts w:eastAsiaTheme="minorHAnsi" w:hint="eastAsia"/>
          <w:szCs w:val="20"/>
        </w:rPr>
        <w:t>복측경막외공간의</w:t>
      </w:r>
      <w:r w:rsidR="00A80E3F" w:rsidRPr="00215A4C">
        <w:rPr>
          <w:rFonts w:eastAsiaTheme="minorHAnsi"/>
          <w:szCs w:val="20"/>
        </w:rPr>
        <w:t xml:space="preserve"> </w:t>
      </w:r>
      <w:r w:rsidR="00A80E3F" w:rsidRPr="00215A4C">
        <w:rPr>
          <w:rFonts w:eastAsiaTheme="minorHAnsi" w:hint="eastAsia"/>
          <w:szCs w:val="20"/>
        </w:rPr>
        <w:t>신경조직</w:t>
      </w:r>
      <w:r w:rsidR="00A80E3F" w:rsidRPr="00215A4C">
        <w:rPr>
          <w:rFonts w:eastAsiaTheme="minorHAnsi"/>
          <w:szCs w:val="20"/>
        </w:rPr>
        <w:t xml:space="preserve"> </w:t>
      </w:r>
      <w:r w:rsidR="00A80E3F" w:rsidRPr="00215A4C">
        <w:rPr>
          <w:rFonts w:eastAsiaTheme="minorHAnsi" w:hint="eastAsia"/>
          <w:szCs w:val="20"/>
        </w:rPr>
        <w:t>및</w:t>
      </w:r>
      <w:r w:rsidR="00A80E3F" w:rsidRPr="00215A4C">
        <w:rPr>
          <w:rFonts w:eastAsiaTheme="minorHAnsi"/>
          <w:szCs w:val="20"/>
        </w:rPr>
        <w:t xml:space="preserve"> </w:t>
      </w:r>
      <w:r w:rsidR="00A80E3F" w:rsidRPr="00215A4C">
        <w:rPr>
          <w:rFonts w:eastAsiaTheme="minorHAnsi" w:hint="eastAsia"/>
          <w:szCs w:val="20"/>
        </w:rPr>
        <w:t>신경근주위</w:t>
      </w:r>
      <w:r w:rsidR="00A80E3F" w:rsidRPr="00215A4C">
        <w:rPr>
          <w:rFonts w:eastAsiaTheme="minorHAnsi"/>
          <w:szCs w:val="20"/>
        </w:rPr>
        <w:t xml:space="preserve"> </w:t>
      </w:r>
      <w:r w:rsidR="00A80E3F" w:rsidRPr="00215A4C">
        <w:rPr>
          <w:rFonts w:eastAsiaTheme="minorHAnsi" w:hint="eastAsia"/>
          <w:szCs w:val="20"/>
        </w:rPr>
        <w:t>염증이라는</w:t>
      </w:r>
      <w:r w:rsidR="00A80E3F" w:rsidRPr="00215A4C">
        <w:rPr>
          <w:rFonts w:eastAsiaTheme="minorHAnsi"/>
          <w:szCs w:val="20"/>
        </w:rPr>
        <w:t xml:space="preserve"> </w:t>
      </w:r>
      <w:r w:rsidR="00A80E3F" w:rsidRPr="00215A4C">
        <w:rPr>
          <w:rFonts w:eastAsiaTheme="minorHAnsi" w:hint="eastAsia"/>
          <w:szCs w:val="20"/>
        </w:rPr>
        <w:t>점</w:t>
      </w:r>
      <w:r w:rsidR="00A80E3F" w:rsidRPr="00215A4C">
        <w:rPr>
          <w:rFonts w:eastAsiaTheme="minorHAnsi"/>
          <w:szCs w:val="20"/>
        </w:rPr>
        <w:t xml:space="preserve"> </w:t>
      </w:r>
      <w:r w:rsidR="00A80E3F" w:rsidRPr="00215A4C">
        <w:rPr>
          <w:rFonts w:eastAsiaTheme="minorHAnsi" w:hint="eastAsia"/>
          <w:szCs w:val="20"/>
        </w:rPr>
        <w:t>때문에</w:t>
      </w:r>
      <w:r w:rsidR="00A80E3F" w:rsidRPr="00215A4C">
        <w:rPr>
          <w:rFonts w:eastAsiaTheme="minorHAnsi"/>
          <w:szCs w:val="20"/>
        </w:rPr>
        <w:t xml:space="preserve"> </w:t>
      </w:r>
      <w:r w:rsidR="00A80E3F" w:rsidRPr="00215A4C">
        <w:rPr>
          <w:rFonts w:eastAsiaTheme="minorHAnsi" w:hint="eastAsia"/>
          <w:szCs w:val="20"/>
        </w:rPr>
        <w:t>경추간공접근법을</w:t>
      </w:r>
      <w:r w:rsidR="00A80E3F" w:rsidRPr="00215A4C">
        <w:rPr>
          <w:rFonts w:eastAsiaTheme="minorHAnsi"/>
          <w:szCs w:val="20"/>
        </w:rPr>
        <w:t xml:space="preserve"> </w:t>
      </w:r>
      <w:r w:rsidR="00A80E3F" w:rsidRPr="00215A4C">
        <w:rPr>
          <w:rFonts w:eastAsiaTheme="minorHAnsi" w:hint="eastAsia"/>
          <w:szCs w:val="20"/>
        </w:rPr>
        <w:t>선호하기도</w:t>
      </w:r>
      <w:r w:rsidR="00A80E3F" w:rsidRPr="00215A4C">
        <w:rPr>
          <w:rFonts w:eastAsiaTheme="minorHAnsi"/>
          <w:szCs w:val="20"/>
        </w:rPr>
        <w:t xml:space="preserve"> </w:t>
      </w:r>
      <w:r w:rsidR="00A80E3F" w:rsidRPr="00215A4C">
        <w:rPr>
          <w:rFonts w:eastAsiaTheme="minorHAnsi" w:hint="eastAsia"/>
          <w:szCs w:val="20"/>
        </w:rPr>
        <w:t>하지만</w:t>
      </w:r>
      <w:r w:rsidR="00A80E3F" w:rsidRPr="00215A4C">
        <w:rPr>
          <w:rFonts w:eastAsiaTheme="minorHAnsi"/>
          <w:szCs w:val="20"/>
        </w:rPr>
        <w:t xml:space="preserve"> </w:t>
      </w:r>
      <w:r w:rsidR="00A80E3F" w:rsidRPr="00215A4C">
        <w:rPr>
          <w:rFonts w:eastAsiaTheme="minorHAnsi" w:hint="eastAsia"/>
          <w:szCs w:val="20"/>
        </w:rPr>
        <w:t>신경근을</w:t>
      </w:r>
      <w:r w:rsidR="00A80E3F" w:rsidRPr="00215A4C">
        <w:rPr>
          <w:rFonts w:eastAsiaTheme="minorHAnsi"/>
          <w:szCs w:val="20"/>
        </w:rPr>
        <w:t xml:space="preserve"> </w:t>
      </w:r>
      <w:r w:rsidR="00A80E3F" w:rsidRPr="00215A4C">
        <w:rPr>
          <w:rFonts w:eastAsiaTheme="minorHAnsi" w:hint="eastAsia"/>
          <w:szCs w:val="20"/>
        </w:rPr>
        <w:t>자극하거나</w:t>
      </w:r>
      <w:r w:rsidR="00A80E3F" w:rsidRPr="00215A4C">
        <w:rPr>
          <w:rFonts w:eastAsiaTheme="minorHAnsi"/>
          <w:szCs w:val="20"/>
        </w:rPr>
        <w:t xml:space="preserve">, </w:t>
      </w:r>
      <w:r w:rsidR="00A80E3F" w:rsidRPr="00215A4C">
        <w:rPr>
          <w:rFonts w:eastAsiaTheme="minorHAnsi" w:hint="eastAsia"/>
          <w:szCs w:val="20"/>
        </w:rPr>
        <w:t>신경근주변혈관으로</w:t>
      </w:r>
      <w:r w:rsidR="002F748F" w:rsidRPr="00215A4C">
        <w:rPr>
          <w:rFonts w:eastAsiaTheme="minorHAnsi"/>
          <w:szCs w:val="20"/>
        </w:rPr>
        <w:t xml:space="preserve"> 바늘이 자입될 수 있다는 가능성이 있고 임상적인 효과가 두가지 방법에서 큰 차이가 없다는 </w:t>
      </w:r>
      <w:r w:rsidR="00925378" w:rsidRPr="00215A4C">
        <w:rPr>
          <w:rFonts w:eastAsiaTheme="minorHAnsi" w:hint="eastAsia"/>
          <w:szCs w:val="20"/>
        </w:rPr>
        <w:t>의견도</w:t>
      </w:r>
      <w:r w:rsidR="002F748F" w:rsidRPr="00215A4C">
        <w:rPr>
          <w:rFonts w:eastAsiaTheme="minorHAnsi"/>
          <w:szCs w:val="20"/>
        </w:rPr>
        <w:t xml:space="preserve"> </w:t>
      </w:r>
      <w:r w:rsidR="00925378" w:rsidRPr="00215A4C">
        <w:rPr>
          <w:rFonts w:eastAsiaTheme="minorHAnsi" w:hint="eastAsia"/>
          <w:szCs w:val="20"/>
        </w:rPr>
        <w:t>존재한다</w:t>
      </w:r>
      <w:r w:rsidR="002F748F" w:rsidRPr="00215A4C">
        <w:rPr>
          <w:rFonts w:eastAsiaTheme="minorHAnsi"/>
          <w:szCs w:val="20"/>
        </w:rPr>
        <w:t>.</w:t>
      </w:r>
      <w:hyperlink w:anchor="_ENREF_53" w:tooltip="Chang-Chien, 2014 #127" w:history="1">
        <w:r w:rsidR="008B3538">
          <w:rPr>
            <w:rFonts w:eastAsiaTheme="minorHAnsi"/>
            <w:szCs w:val="20"/>
          </w:rPr>
          <w:fldChar w:fldCharType="begin">
            <w:fldData xml:space="preserve">PEVuZE5vdGU+PENpdGU+PEF1dGhvcj5DaGFuZy1DaGllbjwvQXV0aG9yPjxZZWFyPjIwMTQ8L1ll
YXI+PFJlY051bT4xMjc8L1JlY051bT48RGlzcGxheVRleHQ+PHN0eWxlIGZhY2U9InN1cGVyc2Ny
aXB0Ij41My01NTwvc3R5bGU+PC9EaXNwbGF5VGV4dD48cmVjb3JkPjxyZWMtbnVtYmVyPjEyNzwv
cmVjLW51bWJlcj48Zm9yZWlnbi1rZXlzPjxrZXkgYXBwPSJFTiIgZGItaWQ9ImZkMmE5ejBmM2Vl
cDBkZXg1enF2ejllMnpzYWU5cmY1ZnBmZSI+MTI3PC9rZXk+PC9mb3JlaWduLWtleXM+PHJlZi10
eXBlIG5hbWU9IkpvdXJuYWwgQXJ0aWNsZSI+MTc8L3JlZi10eXBlPjxjb250cmlidXRvcnM+PGF1
dGhvcnM+PGF1dGhvcj5DaGFuZy1DaGllbiwgRy4gQy48L2F1dGhvcj48YXV0aG9yPktuZXpldmlj
LCBOLiBOLjwvYXV0aG9yPjxhdXRob3I+TWNDb3JtaWNrLCBaLjwvYXV0aG9yPjxhdXRob3I+Q2h1
LCBTLiBLLjwvYXV0aG9yPjxhdXRob3I+VHJlc2NvdCwgQS4gTS48L2F1dGhvcj48YXV0aG9yPkNh
bmRpZG8sIEsuIEQuPC9hdXRob3I+PC9hdXRob3JzPjwvY29udHJpYnV0b3JzPjxhdXRoLWFkZHJl
c3M+RGVwYXJ0bWVudCBvZiBQaHlzaWNhbCBNZWRpY2luZSBhbmQgUmVoYWJpbGl0YXRpb24sIFJl
aGFiaWxpdGF0aW9uIEluc3RpdHV0ZSBvZiBDaGljYWdvLCBOb3J0aHdlc3Rlcm4gTWNHYXcgTWVk
aWNhbCBDZW50ZXIsIENoaWNhZ28sIElMLjwvYXV0aC1hZGRyZXNzPjx0aXRsZXM+PHRpdGxlPlRy
YW5zZm9yYW1pbmFsIHZlcnN1cyBpbnRlcmxhbWluYXIgYXBwcm9hY2hlcyB0byBlcGlkdXJhbCBz
dGVyb2lkIGluamVjdGlvbnM6IGEgc3lzdGVtYXRpYyByZXZpZXcgb2YgY29tcGFyYXRpdmUgc3R1
ZGllcyBmb3IgbHVtYm9zYWNyYWwgcmFkaWN1bGFyIHBhaW48L3RpdGxlPjxzZWNvbmRhcnktdGl0
bGU+UGFpbiBQaHlzaWNpYW48L3NlY29uZGFyeS10aXRsZT48YWx0LXRpdGxlPlBhaW4gcGh5c2lj
aWFuPC9hbHQtdGl0bGU+PC90aXRsZXM+PHBlcmlvZGljYWw+PGZ1bGwtdGl0bGU+UGFpbiBQaHlz
aWNpYW48L2Z1bGwtdGl0bGU+PGFiYnItMT5QYWluIHBoeXNpY2lhbjwvYWJici0xPjwvcGVyaW9k
aWNhbD48YWx0LXBlcmlvZGljYWw+PGZ1bGwtdGl0bGU+UGFpbiBQaHlzaWNpYW48L2Z1bGwtdGl0
bGU+PGFiYnItMT5QYWluIHBoeXNpY2lhbjwvYWJici0xPjwvYWx0LXBlcmlvZGljYWw+PHBhZ2Vz
PkU1MDktMjQ8L3BhZ2VzPjx2b2x1bWU+MTc8L3ZvbHVtZT48bnVtYmVyPjQ8L251bWJlcj48ZWRp
dGlvbj4yMDE0LzA3LzI0PC9lZGl0aW9uPjxrZXl3b3Jkcz48a2V5d29yZD5HbHVjb2NvcnRpY29p
ZHMvIGFkbWluaXN0cmF0aW9uICZhbXA7IGRvc2FnZTwva2V5d29yZD48a2V5d29yZD5IdW1hbnM8
L2tleXdvcmQ+PGtleXdvcmQ+SW5qZWN0aW9ucywgRXBpZHVyYWwvIG1ldGhvZHM8L2tleXdvcmQ+
PGtleXdvcmQ+TG93IEJhY2sgUGFpbi8gZHJ1ZyB0aGVyYXB5PC9rZXl3b3JkPjxrZXl3b3JkPkx1
bWJvc2FjcmFsIFJlZ2lvbjwva2V5d29yZD48a2V5d29yZD5SYWRpY3Vsb3BhdGh5LyBkcnVnIHRo
ZXJhcHk8L2tleXdvcmQ+PC9rZXl3b3Jkcz48ZGF0ZXM+PHllYXI+MjAxNDwveWVhcj48cHViLWRh
dGVzPjxkYXRlPkp1bC1BdWc8L2RhdGU+PC9wdWItZGF0ZXM+PC9kYXRlcz48aXNibj4yMTUwLTEx
NDkgKEVsZWN0cm9uaWMpJiN4RDsxNTMzLTMxNTkgKExpbmtpbmcpPC9pc2JuPjxhY2Nlc3Npb24t
bnVtPjI1MDU0NDAxPC9hY2Nlc3Npb24tbnVtPjx1cmxzPjwvdXJscz48cmVtb3RlLWRhdGFiYXNl
LXByb3ZpZGVyPk5MTTwvcmVtb3RlLWRhdGFiYXNlLXByb3ZpZGVyPjxsYW5ndWFnZT5lbmc8L2xh
bmd1YWdlPjwvcmVjb3JkPjwvQ2l0ZT48Q2l0ZT48QXV0aG9yPkdoYWk8L0F1dGhvcj48WWVhcj4y
MDE0PC9ZZWFyPjxSZWNOdW0+MTg8L1JlY051bT48cmVjb3JkPjxyZWMtbnVtYmVyPjE4PC9yZWMt
bnVtYmVyPjxmb3JlaWduLWtleXM+PGtleSBhcHA9IkVOIiBkYi1pZD0iZmQyYTl6MGYzZWVwMGRl
eDV6cXZ6OWUyenNhZTlyZjVmcGZlIj4xODwva2V5PjwvZm9yZWlnbi1rZXlzPjxyZWYtdHlwZSBu
YW1lPSJKb3VybmFsIEFydGljbGUiPjE3PC9yZWYtdHlwZT48Y29udHJpYnV0b3JzPjxhdXRob3Jz
PjxhdXRob3I+R2hhaSwgQi48L2F1dGhvcj48YXV0aG9yPkJhbnNhbCwgRC48L2F1dGhvcj48YXV0
aG9yPktheSwgSi4gUC48L2F1dGhvcj48YXV0aG9yPlZhZGFqZSwgSy4gUy48L2F1dGhvcj48YXV0
aG9yPldpZywgSi48L2F1dGhvcj48L2F1dGhvcnM+PC9jb250cmlidXRvcnM+PGF1dGgtYWRkcmVz
cz5EZXBhcnRtZW50IG9mIEFuYWVzdGhlc2lhIGFuZCBJbnRlbnNpdmUgQ2FyZSwgUG9zdCBHcmFk
dWF0ZSBJbnN0aXR1dGUgb2YgTWVkaWNhbCBFZHVjYXRpb24gYW5kIFJlc2VhcmNoLCBDaGFuZGln
YXJoLCBJbmRpYTsgQ2xpbmljYWwgUmVzZWFyY2ggVW5pdCwgTmF0aW9uYWwgSW5zdGl0dXRlIG9m
IFBoYXJtYWNldXRpY2FsIEVkdWNhdGlvbiBhbmQgUmVzZWFyY2gsIE1vaGFsaSwgUHVuamFiLCBJ
bmRpYS48L2F1dGgtYWRkcmVzcz48dGl0bGVzPjx0aXRsZT5UcmFuc2ZvcmFtaW5hbCB2ZXJzdXMg
cGFyYXNhZ2l0dGFsIGludGVybGFtaW5hciBlcGlkdXJhbCBzdGVyb2lkIGluamVjdGlvbiBpbiBs
b3cgYmFjayBwYWluIHdpdGggcmFkaWN1bGFyIHBhaW46IGEgcmFuZG9taXplZCwgZG91YmxlLWJs
aW5kLCBhY3RpdmUtY29udHJvbCB0cmlhbD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Mjc3LTkwPC9w
YWdlcz48dm9sdW1lPjE3PC92b2x1bWU+PG51bWJlcj40PC9udW1iZXI+PGVkaXRpb24+MjAxNC8w
Ny8yNDwvZWRpdGlvbj48a2V5d29yZHM+PGtleXdvcmQ+QWR1bHQ8L2tleXdvcmQ+PGtleXdvcmQ+
RG91YmxlLUJsaW5kIE1ldGhvZDwva2V5d29yZD48a2V5d29yZD5GZW1hbGU8L2tleXdvcmQ+PGtl
eXdvcmQ+Rmx1b3Jvc2NvcHk8L2tleXdvcmQ+PGtleXdvcmQ+R2x1Y29jb3J0aWNvaWRzLyBhZG1p
bmlzdHJhdGlvbiAmYW1wOyBkb3NhZ2U8L2tleXdvcmQ+PGtleXdvcmQ+SHVtYW5zPC9rZXl3b3Jk
PjxrZXl3b3JkPkluamVjdGlvbnMsIEVwaWR1cmFsLyBtZXRob2RzPC9rZXl3b3JkPjxrZXl3b3Jk
PkxvdyBCYWNrIFBhaW4vIGRydWcgdGhlcmFweTwva2V5d29yZD48a2V5d29yZD5MdW1ib3NhY3Jh
bCBSZWdpb248L2tleXdvcmQ+PGtleXdvcmQ+TWFsZTwva2V5d29yZD48a2V5d29yZD5NZXRoeWxw
cmVkbmlzb2xvbmUvIGFkbWluaXN0cmF0aW9uICZhbXA7IGRvc2FnZTwva2V5d29yZD48a2V5d29y
ZD5NaWRkbGUgQWdlZDwva2V5d29yZD48a2V5d29yZD5Qcm9zcGVjdGl2ZSBTdHVkaWVzPC9rZXl3
b3JkPjxrZXl3b3JkPlJhZGljdWxvcGF0aHkvIGRydWcgdGhlcmFweTwva2V5d29yZD48L2tleXdv
cmRzPjxkYXRlcz48eWVhcj4yMDE0PC95ZWFyPjxwdWItZGF0ZXM+PGRhdGU+SnVsLUF1ZzwvZGF0
ZT48L3B1Yi1kYXRlcz48L2RhdGVzPjxpc2JuPjIxNTAtMTE0OSAoRWxlY3Ryb25pYykmI3hEOzE1
MzMtMzE1OSAoTGlua2luZyk8L2lzYm4+PGFjY2Vzc2lvbi1udW0+MjUwNTQzODc8L2FjY2Vzc2lv
bi1udW0+PHVybHM+PC91cmxzPjxyZW1vdGUtZGF0YWJhc2UtcHJvdmlkZXI+TkxNPC9yZW1vdGUt
ZGF0YWJhc2UtcHJvdmlkZXI+PGxhbmd1YWdlPmVuZzwvbGFuZ3VhZ2U+PC9yZWNvcmQ+PC9DaXRl
PjxDaXRlPjxBdXRob3I+S2ltPC9BdXRob3I+PFllYXI+MjAxNjwvWWVhcj48UmVjTnVtPjE5MDwv
UmVjTnVtPjxyZWNvcmQ+PHJlYy1udW1iZXI+MTkwPC9yZWMtbnVtYmVyPjxmb3JlaWduLWtleXM+
PGtleSBhcHA9IkVOIiBkYi1pZD0iZmQyYTl6MGYzZWVwMGRleDV6cXZ6OWUyenNhZTlyZjVmcGZl
Ij4xOTA8L2tleT48L2ZvcmVpZ24ta2V5cz48cmVmLXR5cGUgbmFtZT0iSm91cm5hbCBBcnRpY2xl
Ij4xNzwvcmVmLXR5cGU+PGNvbnRyaWJ1dG9ycz48YXV0aG9ycz48YXV0aG9yPktpbSwgRS4gRC48
L2F1dGhvcj48YXV0aG9yPlJvaCwgTS4gUy48L2F1dGhvcj48YXV0aG9yPlBhcmssIEouIEouPC9h
dXRob3I+PGF1dGhvcj5KbywgRC48L2F1dGhvcj48L2F1dGhvcnM+PC9jb250cmlidXRvcnM+PGF1
dGgtYWRkcmVzcz4qRGVwYXJ0bWVudCBvZiBBbmVzdGhlc2lvbG9neSBhbmQgUGFpbiBNZWRpY2lu
ZSwgU2Nob29sIG9mIE1lZGljaW5lLCBUaGUgQ2F0aG9saWMgVW5pdmVyc2l0eSBvZiBLb3JlYSwg
RGFlamVvbiBTdC4gTWFyeSZhcG9zO3MgSG9zcGl0YWwsIERhZWplb24sIEtvcmVhIHBhbmRqb0Bu
YXZlci5jb20uJiN4RDsqRGVwYXJ0bWVudCBvZiBBbmVzdGhlc2lvbG9neSBhbmQgUGFpbiBNZWRp
Y2luZSwgU2Nob29sIG9mIE1lZGljaW5lLCBUaGUgQ2F0aG9saWMgVW5pdmVyc2l0eSBvZiBLb3Jl
YSwgRGFlamVvbiBTdC4gTWFyeSZhcG9zO3MgSG9zcGl0YWwsIERhZWplb24sIEtvcmVhLjwvYXV0
aC1hZGRyZXNzPjx0aXRsZXM+PHRpdGxlPkNvbXBhcmlzb24gb2YgdGhlIFZlbnRyYWwgRXBpZHVy
YWwgU3ByZWFkaW5nIGluIE1vZGlmaWVkIEludGVybGFtaW5hciBBcHByb2FjaCBhbmQgVHJhbnNm
b3JhbWluYWwgQXBwcm9hY2g6IEEgUmFuZG9taXplZCwgRG91YmxlLUJsaW5kIFN0dWR5PC90aXRs
ZT48c2Vjb25kYXJ5LXRpdGxlPlBhaW4gTWVkPC9zZWNvbmRhcnktdGl0bGU+PGFsdC10aXRsZT5Q
YWluIG1lZGljaW5lIChNYWxkZW4sIE1hc3MuKTwvYWx0LXRpdGxlPjwvdGl0bGVzPjxwZXJpb2Rp
Y2FsPjxmdWxsLXRpdGxlPlBhaW4gTWVkPC9mdWxsLXRpdGxlPjxhYmJyLTE+UGFpbiBtZWRpY2lu
ZSAoTWFsZGVuLCBNYXNzLik8L2FiYnItMT48L3BlcmlvZGljYWw+PGFsdC1wZXJpb2RpY2FsPjxm
dWxsLXRpdGxlPlBhaW4gTWVkPC9mdWxsLXRpdGxlPjxhYmJyLTE+UGFpbiBtZWRpY2luZSAoTWFs
ZGVuLCBNYXNzLik8L2FiYnItMT48L2FsdC1wZXJpb2RpY2FsPjxwYWdlcz4xNjIwLTc8L3BhZ2Vz
Pjx2b2x1bWU+MTc8L3ZvbHVtZT48bnVtYmVyPjk8L251bWJlcj48ZWRpdGlvbj4yMDE2LzAyLzEw
PC9lZGl0aW9uPjxrZXl3b3Jkcz48a2V5d29yZD5BbmVzdGhldGljcywgTG9jYWwvIGFkbWluaXN0
cmF0aW9uICZhbXA7IGRvc2FnZTwva2V5d29yZD48a2V5d29yZD5Eb3VibGUtQmxpbmQgTWV0aG9k
PC9rZXl3b3JkPjxrZXl3b3JkPkZlbWFsZTwva2V5d29yZD48a2V5d29yZD5IdW1hbnM8L2tleXdv
cmQ+PGtleXdvcmQ+SHlhbHVyb25vZ2x1Y29zYW1pbmlkYXNlLyBhZG1pbmlzdHJhdGlvbiAmYW1w
OyBkb3NhZ2U8L2tleXdvcmQ+PGtleXdvcmQ+SW5qZWN0aW9ucywgRXBpZHVyYWwvIG1ldGhvZHM8
L2tleXdvcmQ+PGtleXdvcmQ+TGlkb2NhaW5lLyBhZG1pbmlzdHJhdGlvbiAmYW1wOyBkb3NhZ2U8
L2tleXdvcmQ+PGtleXdvcmQ+TG93IEJhY2sgUGFpbjwva2V5d29yZD48a2V5d29yZD5MdW1ib3Nh
Y3JhbCBSZWdpb248L2tleXdvcmQ+PGtleXdvcmQ+TWFsZTwva2V5d29yZD48a2V5d29yZD5NaWRk
bGUgQWdlZDwva2V5d29yZD48a2V5d29yZD5SYWRpY3Vsb3BhdGh5LyBkcnVnIHRoZXJhcHk8L2tl
eXdvcmQ+PC9rZXl3b3Jkcz48ZGF0ZXM+PHllYXI+MjAxNjwveWVhcj48cHViLWRhdGVzPjxkYXRl
PlNlcDwvZGF0ZT48L3B1Yi1kYXRlcz48L2RhdGVzPjxpc2JuPjE1MjYtNDYzNyAoRWxlY3Ryb25p
YykmI3hEOzE1MjYtMjM3NSAoTGlua2luZyk8L2lzYm4+PGFjY2Vzc2lvbi1udW0+MjY4NTgyMTk8
L2FjY2Vzc2lvbi1udW0+PHVybHM+PC91cmxzPjxlbGVjdHJvbmljLXJlc291cmNlLW51bT4xMC4x
MDkzL3BtL3BudjA5NDwvZWxlY3Ryb25pYy1yZXNvdXJjZS1udW0+PHJlbW90ZS1kYXRhYmFzZS1w
cm92aWRlcj5OTE08L3JlbW90ZS1kYXRhYmFzZS1wcm92aWRlcj48bGFuZ3VhZ2U+ZW5nPC9sYW5n
dWFnZT48L3JlY29yZD48L0NpdGU+PC9FbmROb3RlPn==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DaGFuZy1DaGllbjwvQXV0aG9yPjxZZWFyPjIwMTQ8L1ll
YXI+PFJlY051bT4xMjc8L1JlY051bT48RGlzcGxheVRleHQ+PHN0eWxlIGZhY2U9InN1cGVyc2Ny
aXB0Ij41My01NTwvc3R5bGU+PC9EaXNwbGF5VGV4dD48cmVjb3JkPjxyZWMtbnVtYmVyPjEyNzwv
cmVjLW51bWJlcj48Zm9yZWlnbi1rZXlzPjxrZXkgYXBwPSJFTiIgZGItaWQ9ImZkMmE5ejBmM2Vl
cDBkZXg1enF2ejllMnpzYWU5cmY1ZnBmZSI+MTI3PC9rZXk+PC9mb3JlaWduLWtleXM+PHJlZi10
eXBlIG5hbWU9IkpvdXJuYWwgQXJ0aWNsZSI+MTc8L3JlZi10eXBlPjxjb250cmlidXRvcnM+PGF1
dGhvcnM+PGF1dGhvcj5DaGFuZy1DaGllbiwgRy4gQy48L2F1dGhvcj48YXV0aG9yPktuZXpldmlj
LCBOLiBOLjwvYXV0aG9yPjxhdXRob3I+TWNDb3JtaWNrLCBaLjwvYXV0aG9yPjxhdXRob3I+Q2h1
LCBTLiBLLjwvYXV0aG9yPjxhdXRob3I+VHJlc2NvdCwgQS4gTS48L2F1dGhvcj48YXV0aG9yPkNh
bmRpZG8sIEsuIEQuPC9hdXRob3I+PC9hdXRob3JzPjwvY29udHJpYnV0b3JzPjxhdXRoLWFkZHJl
c3M+RGVwYXJ0bWVudCBvZiBQaHlzaWNhbCBNZWRpY2luZSBhbmQgUmVoYWJpbGl0YXRpb24sIFJl
aGFiaWxpdGF0aW9uIEluc3RpdHV0ZSBvZiBDaGljYWdvLCBOb3J0aHdlc3Rlcm4gTWNHYXcgTWVk
aWNhbCBDZW50ZXIsIENoaWNhZ28sIElMLjwvYXV0aC1hZGRyZXNzPjx0aXRsZXM+PHRpdGxlPlRy
YW5zZm9yYW1pbmFsIHZlcnN1cyBpbnRlcmxhbWluYXIgYXBwcm9hY2hlcyB0byBlcGlkdXJhbCBz
dGVyb2lkIGluamVjdGlvbnM6IGEgc3lzdGVtYXRpYyByZXZpZXcgb2YgY29tcGFyYXRpdmUgc3R1
ZGllcyBmb3IgbHVtYm9zYWNyYWwgcmFkaWN1bGFyIHBhaW48L3RpdGxlPjxzZWNvbmRhcnktdGl0
bGU+UGFpbiBQaHlzaWNpYW48L3NlY29uZGFyeS10aXRsZT48YWx0LXRpdGxlPlBhaW4gcGh5c2lj
aWFuPC9hbHQtdGl0bGU+PC90aXRsZXM+PHBlcmlvZGljYWw+PGZ1bGwtdGl0bGU+UGFpbiBQaHlz
aWNpYW48L2Z1bGwtdGl0bGU+PGFiYnItMT5QYWluIHBoeXNpY2lhbjwvYWJici0xPjwvcGVyaW9k
aWNhbD48YWx0LXBlcmlvZGljYWw+PGZ1bGwtdGl0bGU+UGFpbiBQaHlzaWNpYW48L2Z1bGwtdGl0
bGU+PGFiYnItMT5QYWluIHBoeXNpY2lhbjwvYWJici0xPjwvYWx0LXBlcmlvZGljYWw+PHBhZ2Vz
PkU1MDktMjQ8L3BhZ2VzPjx2b2x1bWU+MTc8L3ZvbHVtZT48bnVtYmVyPjQ8L251bWJlcj48ZWRp
dGlvbj4yMDE0LzA3LzI0PC9lZGl0aW9uPjxrZXl3b3Jkcz48a2V5d29yZD5HbHVjb2NvcnRpY29p
ZHMvIGFkbWluaXN0cmF0aW9uICZhbXA7IGRvc2FnZTwva2V5d29yZD48a2V5d29yZD5IdW1hbnM8
L2tleXdvcmQ+PGtleXdvcmQ+SW5qZWN0aW9ucywgRXBpZHVyYWwvIG1ldGhvZHM8L2tleXdvcmQ+
PGtleXdvcmQ+TG93IEJhY2sgUGFpbi8gZHJ1ZyB0aGVyYXB5PC9rZXl3b3JkPjxrZXl3b3JkPkx1
bWJvc2FjcmFsIFJlZ2lvbjwva2V5d29yZD48a2V5d29yZD5SYWRpY3Vsb3BhdGh5LyBkcnVnIHRo
ZXJhcHk8L2tleXdvcmQ+PC9rZXl3b3Jkcz48ZGF0ZXM+PHllYXI+MjAxNDwveWVhcj48cHViLWRh
dGVzPjxkYXRlPkp1bC1BdWc8L2RhdGU+PC9wdWItZGF0ZXM+PC9kYXRlcz48aXNibj4yMTUwLTEx
NDkgKEVsZWN0cm9uaWMpJiN4RDsxNTMzLTMxNTkgKExpbmtpbmcpPC9pc2JuPjxhY2Nlc3Npb24t
bnVtPjI1MDU0NDAxPC9hY2Nlc3Npb24tbnVtPjx1cmxzPjwvdXJscz48cmVtb3RlLWRhdGFiYXNl
LXByb3ZpZGVyPk5MTTwvcmVtb3RlLWRhdGFiYXNlLXByb3ZpZGVyPjxsYW5ndWFnZT5lbmc8L2xh
bmd1YWdlPjwvcmVjb3JkPjwvQ2l0ZT48Q2l0ZT48QXV0aG9yPkdoYWk8L0F1dGhvcj48WWVhcj4y
MDE0PC9ZZWFyPjxSZWNOdW0+MTg8L1JlY051bT48cmVjb3JkPjxyZWMtbnVtYmVyPjE4PC9yZWMt
bnVtYmVyPjxmb3JlaWduLWtleXM+PGtleSBhcHA9IkVOIiBkYi1pZD0iZmQyYTl6MGYzZWVwMGRl
eDV6cXZ6OWUyenNhZTlyZjVmcGZlIj4xODwva2V5PjwvZm9yZWlnbi1rZXlzPjxyZWYtdHlwZSBu
YW1lPSJKb3VybmFsIEFydGljbGUiPjE3PC9yZWYtdHlwZT48Y29udHJpYnV0b3JzPjxhdXRob3Jz
PjxhdXRob3I+R2hhaSwgQi48L2F1dGhvcj48YXV0aG9yPkJhbnNhbCwgRC48L2F1dGhvcj48YXV0
aG9yPktheSwgSi4gUC48L2F1dGhvcj48YXV0aG9yPlZhZGFqZSwgSy4gUy48L2F1dGhvcj48YXV0
aG9yPldpZywgSi48L2F1dGhvcj48L2F1dGhvcnM+PC9jb250cmlidXRvcnM+PGF1dGgtYWRkcmVz
cz5EZXBhcnRtZW50IG9mIEFuYWVzdGhlc2lhIGFuZCBJbnRlbnNpdmUgQ2FyZSwgUG9zdCBHcmFk
dWF0ZSBJbnN0aXR1dGUgb2YgTWVkaWNhbCBFZHVjYXRpb24gYW5kIFJlc2VhcmNoLCBDaGFuZGln
YXJoLCBJbmRpYTsgQ2xpbmljYWwgUmVzZWFyY2ggVW5pdCwgTmF0aW9uYWwgSW5zdGl0dXRlIG9m
IFBoYXJtYWNldXRpY2FsIEVkdWNhdGlvbiBhbmQgUmVzZWFyY2gsIE1vaGFsaSwgUHVuamFiLCBJ
bmRpYS48L2F1dGgtYWRkcmVzcz48dGl0bGVzPjx0aXRsZT5UcmFuc2ZvcmFtaW5hbCB2ZXJzdXMg
cGFyYXNhZ2l0dGFsIGludGVybGFtaW5hciBlcGlkdXJhbCBzdGVyb2lkIGluamVjdGlvbiBpbiBs
b3cgYmFjayBwYWluIHdpdGggcmFkaWN1bGFyIHBhaW46IGEgcmFuZG9taXplZCwgZG91YmxlLWJs
aW5kLCBhY3RpdmUtY29udHJvbCB0cmlhbDwvdGl0bGU+PHNlY29uZGFyeS10aXRsZT5QYWluIFBo
eXNpY2lhbjwvc2Vjb25kYXJ5LXRpdGxlPjxhbHQtdGl0bGU+UGFpbiBwaHlzaWNpYW48L2FsdC10
aXRsZT48L3RpdGxlcz48cGVyaW9kaWNhbD48ZnVsbC10aXRsZT5QYWluIFBoeXNpY2lhbjwvZnVs
bC10aXRsZT48YWJici0xPlBhaW4gcGh5c2ljaWFuPC9hYmJyLTE+PC9wZXJpb2RpY2FsPjxhbHQt
cGVyaW9kaWNhbD48ZnVsbC10aXRsZT5QYWluIFBoeXNpY2lhbjwvZnVsbC10aXRsZT48YWJici0x
PlBhaW4gcGh5c2ljaWFuPC9hYmJyLTE+PC9hbHQtcGVyaW9kaWNhbD48cGFnZXM+Mjc3LTkwPC9w
YWdlcz48dm9sdW1lPjE3PC92b2x1bWU+PG51bWJlcj40PC9udW1iZXI+PGVkaXRpb24+MjAxNC8w
Ny8yNDwvZWRpdGlvbj48a2V5d29yZHM+PGtleXdvcmQ+QWR1bHQ8L2tleXdvcmQ+PGtleXdvcmQ+
RG91YmxlLUJsaW5kIE1ldGhvZDwva2V5d29yZD48a2V5d29yZD5GZW1hbGU8L2tleXdvcmQ+PGtl
eXdvcmQ+Rmx1b3Jvc2NvcHk8L2tleXdvcmQ+PGtleXdvcmQ+R2x1Y29jb3J0aWNvaWRzLyBhZG1p
bmlzdHJhdGlvbiAmYW1wOyBkb3NhZ2U8L2tleXdvcmQ+PGtleXdvcmQ+SHVtYW5zPC9rZXl3b3Jk
PjxrZXl3b3JkPkluamVjdGlvbnMsIEVwaWR1cmFsLyBtZXRob2RzPC9rZXl3b3JkPjxrZXl3b3Jk
PkxvdyBCYWNrIFBhaW4vIGRydWcgdGhlcmFweTwva2V5d29yZD48a2V5d29yZD5MdW1ib3NhY3Jh
bCBSZWdpb248L2tleXdvcmQ+PGtleXdvcmQ+TWFsZTwva2V5d29yZD48a2V5d29yZD5NZXRoeWxw
cmVkbmlzb2xvbmUvIGFkbWluaXN0cmF0aW9uICZhbXA7IGRvc2FnZTwva2V5d29yZD48a2V5d29y
ZD5NaWRkbGUgQWdlZDwva2V5d29yZD48a2V5d29yZD5Qcm9zcGVjdGl2ZSBTdHVkaWVzPC9rZXl3
b3JkPjxrZXl3b3JkPlJhZGljdWxvcGF0aHkvIGRydWcgdGhlcmFweTwva2V5d29yZD48L2tleXdv
cmRzPjxkYXRlcz48eWVhcj4yMDE0PC95ZWFyPjxwdWItZGF0ZXM+PGRhdGU+SnVsLUF1ZzwvZGF0
ZT48L3B1Yi1kYXRlcz48L2RhdGVzPjxpc2JuPjIxNTAtMTE0OSAoRWxlY3Ryb25pYykmI3hEOzE1
MzMtMzE1OSAoTGlua2luZyk8L2lzYm4+PGFjY2Vzc2lvbi1udW0+MjUwNTQzODc8L2FjY2Vzc2lv
bi1udW0+PHVybHM+PC91cmxzPjxyZW1vdGUtZGF0YWJhc2UtcHJvdmlkZXI+TkxNPC9yZW1vdGUt
ZGF0YWJhc2UtcHJvdmlkZXI+PGxhbmd1YWdlPmVuZzwvbGFuZ3VhZ2U+PC9yZWNvcmQ+PC9DaXRl
PjxDaXRlPjxBdXRob3I+S2ltPC9BdXRob3I+PFllYXI+MjAxNjwvWWVhcj48UmVjTnVtPjE5MDwv
UmVjTnVtPjxyZWNvcmQ+PHJlYy1udW1iZXI+MTkwPC9yZWMtbnVtYmVyPjxmb3JlaWduLWtleXM+
PGtleSBhcHA9IkVOIiBkYi1pZD0iZmQyYTl6MGYzZWVwMGRleDV6cXZ6OWUyenNhZTlyZjVmcGZl
Ij4xOTA8L2tleT48L2ZvcmVpZ24ta2V5cz48cmVmLXR5cGUgbmFtZT0iSm91cm5hbCBBcnRpY2xl
Ij4xNzwvcmVmLXR5cGU+PGNvbnRyaWJ1dG9ycz48YXV0aG9ycz48YXV0aG9yPktpbSwgRS4gRC48
L2F1dGhvcj48YXV0aG9yPlJvaCwgTS4gUy48L2F1dGhvcj48YXV0aG9yPlBhcmssIEouIEouPC9h
dXRob3I+PGF1dGhvcj5KbywgRC48L2F1dGhvcj48L2F1dGhvcnM+PC9jb250cmlidXRvcnM+PGF1
dGgtYWRkcmVzcz4qRGVwYXJ0bWVudCBvZiBBbmVzdGhlc2lvbG9neSBhbmQgUGFpbiBNZWRpY2lu
ZSwgU2Nob29sIG9mIE1lZGljaW5lLCBUaGUgQ2F0aG9saWMgVW5pdmVyc2l0eSBvZiBLb3JlYSwg
RGFlamVvbiBTdC4gTWFyeSZhcG9zO3MgSG9zcGl0YWwsIERhZWplb24sIEtvcmVhIHBhbmRqb0Bu
YXZlci5jb20uJiN4RDsqRGVwYXJ0bWVudCBvZiBBbmVzdGhlc2lvbG9neSBhbmQgUGFpbiBNZWRp
Y2luZSwgU2Nob29sIG9mIE1lZGljaW5lLCBUaGUgQ2F0aG9saWMgVW5pdmVyc2l0eSBvZiBLb3Jl
YSwgRGFlamVvbiBTdC4gTWFyeSZhcG9zO3MgSG9zcGl0YWwsIERhZWplb24sIEtvcmVhLjwvYXV0
aC1hZGRyZXNzPjx0aXRsZXM+PHRpdGxlPkNvbXBhcmlzb24gb2YgdGhlIFZlbnRyYWwgRXBpZHVy
YWwgU3ByZWFkaW5nIGluIE1vZGlmaWVkIEludGVybGFtaW5hciBBcHByb2FjaCBhbmQgVHJhbnNm
b3JhbWluYWwgQXBwcm9hY2g6IEEgUmFuZG9taXplZCwgRG91YmxlLUJsaW5kIFN0dWR5PC90aXRs
ZT48c2Vjb25kYXJ5LXRpdGxlPlBhaW4gTWVkPC9zZWNvbmRhcnktdGl0bGU+PGFsdC10aXRsZT5Q
YWluIG1lZGljaW5lIChNYWxkZW4sIE1hc3MuKTwvYWx0LXRpdGxlPjwvdGl0bGVzPjxwZXJpb2Rp
Y2FsPjxmdWxsLXRpdGxlPlBhaW4gTWVkPC9mdWxsLXRpdGxlPjxhYmJyLTE+UGFpbiBtZWRpY2lu
ZSAoTWFsZGVuLCBNYXNzLik8L2FiYnItMT48L3BlcmlvZGljYWw+PGFsdC1wZXJpb2RpY2FsPjxm
dWxsLXRpdGxlPlBhaW4gTWVkPC9mdWxsLXRpdGxlPjxhYmJyLTE+UGFpbiBtZWRpY2luZSAoTWFs
ZGVuLCBNYXNzLik8L2FiYnItMT48L2FsdC1wZXJpb2RpY2FsPjxwYWdlcz4xNjIwLTc8L3BhZ2Vz
Pjx2b2x1bWU+MTc8L3ZvbHVtZT48bnVtYmVyPjk8L251bWJlcj48ZWRpdGlvbj4yMDE2LzAyLzEw
PC9lZGl0aW9uPjxrZXl3b3Jkcz48a2V5d29yZD5BbmVzdGhldGljcywgTG9jYWwvIGFkbWluaXN0
cmF0aW9uICZhbXA7IGRvc2FnZTwva2V5d29yZD48a2V5d29yZD5Eb3VibGUtQmxpbmQgTWV0aG9k
PC9rZXl3b3JkPjxrZXl3b3JkPkZlbWFsZTwva2V5d29yZD48a2V5d29yZD5IdW1hbnM8L2tleXdv
cmQ+PGtleXdvcmQ+SHlhbHVyb25vZ2x1Y29zYW1pbmlkYXNlLyBhZG1pbmlzdHJhdGlvbiAmYW1w
OyBkb3NhZ2U8L2tleXdvcmQ+PGtleXdvcmQ+SW5qZWN0aW9ucywgRXBpZHVyYWwvIG1ldGhvZHM8
L2tleXdvcmQ+PGtleXdvcmQ+TGlkb2NhaW5lLyBhZG1pbmlzdHJhdGlvbiAmYW1wOyBkb3NhZ2U8
L2tleXdvcmQ+PGtleXdvcmQ+TG93IEJhY2sgUGFpbjwva2V5d29yZD48a2V5d29yZD5MdW1ib3Nh
Y3JhbCBSZWdpb248L2tleXdvcmQ+PGtleXdvcmQ+TWFsZTwva2V5d29yZD48a2V5d29yZD5NaWRk
bGUgQWdlZDwva2V5d29yZD48a2V5d29yZD5SYWRpY3Vsb3BhdGh5LyBkcnVnIHRoZXJhcHk8L2tl
eXdvcmQ+PC9rZXl3b3Jkcz48ZGF0ZXM+PHllYXI+MjAxNjwveWVhcj48cHViLWRhdGVzPjxkYXRl
PlNlcDwvZGF0ZT48L3B1Yi1kYXRlcz48L2RhdGVzPjxpc2JuPjE1MjYtNDYzNyAoRWxlY3Ryb25p
YykmI3hEOzE1MjYtMjM3NSAoTGlua2luZyk8L2lzYm4+PGFjY2Vzc2lvbi1udW0+MjY4NTgyMTk8
L2FjY2Vzc2lvbi1udW0+PHVybHM+PC91cmxzPjxlbGVjdHJvbmljLXJlc291cmNlLW51bT4xMC4x
MDkzL3BtL3BudjA5NDwvZWxlY3Ryb25pYy1yZXNvdXJjZS1udW0+PHJlbW90ZS1kYXRhYmFzZS1w
cm92aWRlcj5OTE08L3JlbW90ZS1kYXRhYmFzZS1wcm92aWRlcj48bGFuZ3VhZ2U+ZW5nPC9sYW5n
dWFnZT48L3JlY29yZD48L0NpdGU+PC9FbmROb3RlPn==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Pr>
            <w:rFonts w:eastAsiaTheme="minorHAnsi"/>
            <w:szCs w:val="20"/>
          </w:rPr>
        </w:r>
        <w:r w:rsidR="008B3538">
          <w:rPr>
            <w:rFonts w:eastAsiaTheme="minorHAnsi"/>
            <w:szCs w:val="20"/>
          </w:rPr>
          <w:fldChar w:fldCharType="separate"/>
        </w:r>
        <w:r w:rsidR="008B3538" w:rsidRPr="008E0B5C">
          <w:rPr>
            <w:rFonts w:eastAsiaTheme="minorHAnsi"/>
            <w:noProof/>
            <w:szCs w:val="20"/>
            <w:vertAlign w:val="superscript"/>
          </w:rPr>
          <w:t>53-55</w:t>
        </w:r>
        <w:r w:rsidR="008B3538">
          <w:rPr>
            <w:rFonts w:eastAsiaTheme="minorHAnsi"/>
            <w:szCs w:val="20"/>
          </w:rPr>
          <w:fldChar w:fldCharType="end"/>
        </w:r>
      </w:hyperlink>
      <w:r w:rsidR="00A80E3F" w:rsidRPr="00215A4C">
        <w:rPr>
          <w:rFonts w:eastAsiaTheme="minorHAnsi"/>
          <w:szCs w:val="20"/>
        </w:rPr>
        <w:t xml:space="preserve"> </w:t>
      </w:r>
    </w:p>
    <w:p w:rsidR="006267B9" w:rsidRPr="00215A4C" w:rsidRDefault="00860712" w:rsidP="002F748F">
      <w:pPr>
        <w:widowControl/>
        <w:wordWrap/>
        <w:autoSpaceDE/>
        <w:autoSpaceDN/>
        <w:ind w:firstLineChars="100" w:firstLine="200"/>
        <w:rPr>
          <w:rFonts w:eastAsiaTheme="minorHAnsi"/>
          <w:szCs w:val="20"/>
        </w:rPr>
      </w:pPr>
      <w:r w:rsidRPr="00215A4C">
        <w:rPr>
          <w:rFonts w:eastAsiaTheme="minorHAnsi"/>
          <w:szCs w:val="20"/>
        </w:rPr>
        <w:t>최종적</w:t>
      </w:r>
      <w:r w:rsidRPr="00215A4C">
        <w:rPr>
          <w:rFonts w:eastAsiaTheme="minorHAnsi" w:hint="eastAsia"/>
          <w:szCs w:val="20"/>
        </w:rPr>
        <w:t>으로</w:t>
      </w:r>
      <w:r w:rsidRPr="00215A4C">
        <w:rPr>
          <w:rFonts w:eastAsiaTheme="minorHAnsi"/>
          <w:szCs w:val="20"/>
        </w:rPr>
        <w:t xml:space="preserve"> 선정된 </w:t>
      </w:r>
      <w:r w:rsidR="00C64636">
        <w:rPr>
          <w:rFonts w:eastAsiaTheme="minorHAnsi"/>
          <w:szCs w:val="20"/>
        </w:rPr>
        <w:t>9</w:t>
      </w:r>
      <w:r w:rsidRPr="00215A4C">
        <w:rPr>
          <w:rFonts w:eastAsiaTheme="minorHAnsi"/>
          <w:szCs w:val="20"/>
        </w:rPr>
        <w:t xml:space="preserve">개의 </w:t>
      </w:r>
      <w:r w:rsidR="00ED7FB6">
        <w:rPr>
          <w:rFonts w:eastAsiaTheme="minorHAnsi"/>
          <w:szCs w:val="20"/>
        </w:rPr>
        <w:t>무작위대조</w:t>
      </w:r>
      <w:r w:rsidRPr="00215A4C">
        <w:rPr>
          <w:rFonts w:eastAsiaTheme="minorHAnsi"/>
          <w:szCs w:val="20"/>
        </w:rPr>
        <w:t xml:space="preserve">연구들 중 </w:t>
      </w:r>
      <w:r w:rsidR="001F5E18" w:rsidRPr="00215A4C">
        <w:rPr>
          <w:rFonts w:eastAsiaTheme="minorHAnsi"/>
          <w:szCs w:val="20"/>
        </w:rPr>
        <w:t>4</w:t>
      </w:r>
      <w:r w:rsidRPr="00215A4C">
        <w:rPr>
          <w:rFonts w:eastAsiaTheme="minorHAnsi" w:hint="eastAsia"/>
          <w:szCs w:val="20"/>
        </w:rPr>
        <w:t>개의</w:t>
      </w:r>
      <w:r w:rsidRPr="00215A4C">
        <w:rPr>
          <w:rFonts w:eastAsiaTheme="minorHAnsi"/>
          <w:szCs w:val="20"/>
        </w:rPr>
        <w:t xml:space="preserve"> </w:t>
      </w:r>
      <w:r w:rsidR="00C64636">
        <w:rPr>
          <w:rFonts w:eastAsiaTheme="minorHAnsi" w:hint="eastAsia"/>
          <w:szCs w:val="20"/>
        </w:rPr>
        <w:t>연구</w:t>
      </w:r>
      <w:r w:rsidRPr="00215A4C">
        <w:rPr>
          <w:rFonts w:eastAsiaTheme="minorHAnsi" w:hint="eastAsia"/>
          <w:szCs w:val="20"/>
        </w:rPr>
        <w:t>는</w:t>
      </w:r>
      <w:r w:rsidRPr="00215A4C">
        <w:rPr>
          <w:rFonts w:eastAsiaTheme="minorHAnsi"/>
          <w:szCs w:val="20"/>
        </w:rPr>
        <w:t xml:space="preserve"> </w:t>
      </w:r>
      <w:r w:rsidR="00C64636">
        <w:rPr>
          <w:rFonts w:eastAsiaTheme="minorHAnsi" w:hint="eastAsia"/>
          <w:szCs w:val="20"/>
        </w:rPr>
        <w:t xml:space="preserve">두가지 방법 사이에 유의한 </w:t>
      </w:r>
      <w:r w:rsidRPr="00215A4C">
        <w:rPr>
          <w:rFonts w:eastAsiaTheme="minorHAnsi" w:hint="eastAsia"/>
          <w:szCs w:val="20"/>
        </w:rPr>
        <w:t>임상적</w:t>
      </w:r>
      <w:r w:rsidRPr="00215A4C">
        <w:rPr>
          <w:rFonts w:eastAsiaTheme="minorHAnsi"/>
          <w:szCs w:val="20"/>
        </w:rPr>
        <w:t xml:space="preserve"> </w:t>
      </w:r>
      <w:r w:rsidRPr="00215A4C">
        <w:rPr>
          <w:rFonts w:eastAsiaTheme="minorHAnsi" w:hint="eastAsia"/>
          <w:szCs w:val="20"/>
        </w:rPr>
        <w:t>효과</w:t>
      </w:r>
      <w:r w:rsidR="00C64636">
        <w:rPr>
          <w:rFonts w:eastAsiaTheme="minorHAnsi" w:hint="eastAsia"/>
          <w:szCs w:val="20"/>
        </w:rPr>
        <w:t>의</w:t>
      </w:r>
      <w:r w:rsidRPr="00215A4C">
        <w:rPr>
          <w:rFonts w:eastAsiaTheme="minorHAnsi"/>
          <w:szCs w:val="20"/>
        </w:rPr>
        <w:t xml:space="preserve"> </w:t>
      </w:r>
      <w:r w:rsidRPr="00215A4C">
        <w:rPr>
          <w:rFonts w:eastAsiaTheme="minorHAnsi" w:hint="eastAsia"/>
          <w:szCs w:val="20"/>
        </w:rPr>
        <w:t>차이는</w:t>
      </w:r>
      <w:r w:rsidRPr="00215A4C">
        <w:rPr>
          <w:rFonts w:eastAsiaTheme="minorHAnsi"/>
          <w:szCs w:val="20"/>
        </w:rPr>
        <w:t xml:space="preserve"> </w:t>
      </w:r>
      <w:r w:rsidRPr="00215A4C">
        <w:rPr>
          <w:rFonts w:eastAsiaTheme="minorHAnsi" w:hint="eastAsia"/>
          <w:szCs w:val="20"/>
        </w:rPr>
        <w:t>없는</w:t>
      </w:r>
      <w:r w:rsidRPr="00215A4C">
        <w:rPr>
          <w:rFonts w:eastAsiaTheme="minorHAnsi"/>
          <w:szCs w:val="20"/>
        </w:rPr>
        <w:t xml:space="preserve"> </w:t>
      </w:r>
      <w:r w:rsidRPr="00215A4C">
        <w:rPr>
          <w:rFonts w:eastAsiaTheme="minorHAnsi" w:hint="eastAsia"/>
          <w:szCs w:val="20"/>
        </w:rPr>
        <w:t>것으로</w:t>
      </w:r>
      <w:r w:rsidRPr="00215A4C">
        <w:rPr>
          <w:rFonts w:eastAsiaTheme="minorHAnsi"/>
          <w:szCs w:val="20"/>
        </w:rPr>
        <w:t xml:space="preserve"> </w:t>
      </w:r>
      <w:r w:rsidRPr="00215A4C">
        <w:rPr>
          <w:rFonts w:eastAsiaTheme="minorHAnsi" w:hint="eastAsia"/>
          <w:szCs w:val="20"/>
        </w:rPr>
        <w:t>보고</w:t>
      </w:r>
      <w:r w:rsidR="00C64636">
        <w:rPr>
          <w:rFonts w:eastAsiaTheme="minorHAnsi" w:hint="eastAsia"/>
          <w:szCs w:val="20"/>
        </w:rPr>
        <w:t>하였</w:t>
      </w:r>
      <w:r w:rsidRPr="00215A4C">
        <w:rPr>
          <w:rFonts w:eastAsiaTheme="minorHAnsi" w:hint="eastAsia"/>
          <w:szCs w:val="20"/>
        </w:rPr>
        <w:t>다</w:t>
      </w:r>
      <w:r w:rsidRPr="00215A4C">
        <w:rPr>
          <w:rFonts w:eastAsiaTheme="minorHAnsi"/>
          <w:szCs w:val="20"/>
        </w:rPr>
        <w:t>.</w:t>
      </w:r>
      <w:r w:rsidR="00B6066A" w:rsidRPr="000F3174">
        <w:rPr>
          <w:rFonts w:eastAsiaTheme="minorHAnsi"/>
          <w:szCs w:val="20"/>
        </w:rPr>
        <w:fldChar w:fldCharType="begin">
          <w:fldData xml:space="preserve">PEVuZE5vdGU+PENpdGU+PEF1dGhvcj5HaGFpPC9BdXRob3I+PFllYXI+MjAxNDwvWWVhcj48UmVj
TnVtPjE4PC9SZWNOdW0+PERpc3BsYXlUZXh0PjxzdHlsZSBmYWNlPSJzdXBlcnNjcmlwdCI+NTMs
NTQsNTYsNTc8L3N0eWxlPjwvRGlzcGxheVRleHQ+PHJlY29yZD48cmVjLW51bWJlcj4xODwvcmVj
LW51bWJlcj48Zm9yZWlnbi1rZXlzPjxrZXkgYXBwPSJFTiIgZGItaWQ9ImZkMmE5ejBmM2VlcDBk
ZXg1enF2ejllMnpzYWU5cmY1ZnBmZSI+MTg8L2tleT48L2ZvcmVpZ24ta2V5cz48cmVmLXR5cGUg
bmFtZT0iSm91cm5hbCBBcnRpY2xlIj4xNzwvcmVmLXR5cGU+PGNvbnRyaWJ1dG9ycz48YXV0aG9y
cz48YXV0aG9yPkdoYWksIEIuPC9hdXRob3I+PGF1dGhvcj5CYW5zYWwsIEQuPC9hdXRob3I+PGF1
dGhvcj5LYXksIEouIFAuPC9hdXRob3I+PGF1dGhvcj5WYWRhamUsIEsuIFMuPC9hdXRob3I+PGF1
dGhvcj5XaWcsIEouPC9hdXRob3I+PC9hdXRob3JzPjwvY29udHJpYnV0b3JzPjxhdXRoLWFkZHJl
c3M+RGVwYXJ0bWVudCBvZiBBbmFlc3RoZXNpYSBhbmQgSW50ZW5zaXZlIENhcmUsIFBvc3QgR3Jh
ZHVhdGUgSW5zdGl0dXRlIG9mIE1lZGljYWwgRWR1Y2F0aW9uIGFuZCBSZXNlYXJjaCwgQ2hhbmRp
Z2FyaCwgSW5kaWE7IENsaW5pY2FsIFJlc2VhcmNoIFVuaXQsIE5hdGlvbmFsIEluc3RpdHV0ZSBv
ZiBQaGFybWFjZXV0aWNhbCBFZHVjYXRpb24gYW5kIFJlc2VhcmNoLCBNb2hhbGksIFB1bmphYiwg
SW5kaWEuPC9hdXRoLWFkZHJlc3M+PHRpdGxlcz48dGl0bGU+VHJhbnNmb3JhbWluYWwgdmVyc3Vz
IHBhcmFzYWdpdHRhbCBpbnRlcmxhbWluYXIgZXBpZHVyYWwgc3Rlcm9pZCBpbmplY3Rpb24gaW4g
bG93IGJhY2sgcGFpbiB3aXRoIHJhZGljdWxhciBwYWluOiBhIHJhbmRvbWl6ZWQsIGRvdWJsZS1i
bGluZCwgYWN0aXZlLWNvbnRyb2wgdHJpYWw8L3RpdGxlPjxzZWNvbmRhcnktdGl0bGU+UGFpbiBQ
aHlzaWNpYW48L3NlY29uZGFyeS10aXRsZT48YWx0LXRpdGxlPlBhaW4gcGh5c2ljaWFuPC9hbHQt
dGl0bGU+PC90aXRsZXM+PHBlcmlvZGljYWw+PGZ1bGwtdGl0bGU+UGFpbiBQaHlzaWNpYW48L2Z1
bGwtdGl0bGU+PGFiYnItMT5QYWluIHBoeXNpY2lhbjwvYWJici0xPjwvcGVyaW9kaWNhbD48YWx0
LXBlcmlvZGljYWw+PGZ1bGwtdGl0bGU+UGFpbiBQaHlzaWNpYW48L2Z1bGwtdGl0bGU+PGFiYnIt
MT5QYWluIHBoeXNpY2lhbjwvYWJici0xPjwvYWx0LXBlcmlvZGljYWw+PHBhZ2VzPjI3Ny05MDwv
cGFnZXM+PHZvbHVtZT4xNzwvdm9sdW1lPjxudW1iZXI+NDwvbnVtYmVyPjxlZGl0aW9uPjIwMTQv
MDcvMjQ8L2VkaXRpb24+PGtleXdvcmRzPjxrZXl3b3JkPkFkdWx0PC9rZXl3b3JkPjxrZXl3b3Jk
PkRvdWJsZS1CbGluZCBNZXRob2Q8L2tleXdvcmQ+PGtleXdvcmQ+RmVtYWxlPC9rZXl3b3JkPjxr
ZXl3b3JkPkZsdW9yb3Njb3B5PC9rZXl3b3JkPjxrZXl3b3JkPkdsdWNvY29ydGljb2lkcy8gYWRt
aW5pc3RyYXRpb24gJmFtcDsgZG9zYWdlPC9rZXl3b3JkPjxrZXl3b3JkPkh1bWFuczwva2V5d29y
ZD48a2V5d29yZD5JbmplY3Rpb25zLCBFcGlkdXJhbC8gbWV0aG9kczwva2V5d29yZD48a2V5d29y
ZD5Mb3cgQmFjayBQYWluLyBkcnVnIHRoZXJhcHk8L2tleXdvcmQ+PGtleXdvcmQ+THVtYm9zYWNy
YWwgUmVnaW9uPC9rZXl3b3JkPjxrZXl3b3JkPk1hbGU8L2tleXdvcmQ+PGtleXdvcmQ+TWV0aHls
cHJlZG5pc29sb25lLyBhZG1pbmlzdHJhdGlvbiAmYW1wOyBkb3NhZ2U8L2tleXdvcmQ+PGtleXdv
cmQ+TWlkZGxlIEFnZWQ8L2tleXdvcmQ+PGtleXdvcmQ+UHJvc3BlY3RpdmUgU3R1ZGllczwva2V5
d29yZD48a2V5d29yZD5SYWRpY3Vsb3BhdGh5LyBkcnVnIHRoZXJhcHk8L2tleXdvcmQ+PC9rZXl3
b3Jkcz48ZGF0ZXM+PHllYXI+MjAxNDwveWVhcj48cHViLWRhdGVzPjxkYXRlPkp1bC1BdWc8L2Rh
dGU+PC9wdWItZGF0ZXM+PC9kYXRlcz48aXNibj4yMTUwLTExNDkgKEVsZWN0cm9uaWMpJiN4RDsx
NTMzLTMxNTkgKExpbmtpbmcpPC9pc2JuPjxhY2Nlc3Npb24tbnVtPjI1MDU0Mzg3PC9hY2Nlc3Np
b24tbnVtPjx1cmxzPjwvdXJscz48cmVtb3RlLWRhdGFiYXNlLXByb3ZpZGVyPk5MTTwvcmVtb3Rl
LWRhdGFiYXNlLXByb3ZpZGVyPjxsYW5ndWFnZT5lbmc8L2xhbmd1YWdlPjwvcmVjb3JkPjwvQ2l0
ZT48Q2l0ZT48QXV0aG9yPlJhZG9zPC9BdXRob3I+PFllYXI+MjAxMTwvWWVhcj48UmVjTnVtPjI2
PC9SZWNOdW0+PHJlY29yZD48cmVjLW51bWJlcj4yNjwvcmVjLW51bWJlcj48Zm9yZWlnbi1rZXlz
PjxrZXkgYXBwPSJFTiIgZGItaWQ9ImZkMmE5ejBmM2VlcDBkZXg1enF2ejllMnpzYWU5cmY1ZnBm
ZSI+MjY8L2tleT48L2ZvcmVpZ24ta2V5cz48cmVmLXR5cGUgbmFtZT0iSm91cm5hbCBBcnRpY2xl
Ij4xNzwvcmVmLXR5cGU+PGNvbnRyaWJ1dG9ycz48YXV0aG9ycz48YXV0aG9yPlJhZG9zLCBJLjwv
YXV0aG9yPjxhdXRob3I+U2FraWMsIEsuPC9hdXRob3I+PGF1dGhvcj5GaW5nbGVyLCBNLjwvYXV0
aG9yPjxhdXRob3I+S2FwdXJhbCwgTC48L2F1dGhvcj48L2F1dGhvcnM+PC9jb250cmlidXRvcnM+
PGF1dGgtYWRkcmVzcz5EaXZpc2lvbiBvZiBQYWluIE1lZGljaW5lLCBEZXBhcnRtZW50IG9mIEFu
ZXN0aGVzaW9sb2d5LCBVbml2ZXJzaXR5IEhvc3BpdGFsIE9zaWplaywgT3NqZWssIENyb2F0aWEu
PC9hdXRoLWFkZHJlc3M+PHRpdGxlcz48dGl0bGU+RWZmaWNhY3kgb2YgaW50ZXJsYW1pbmFyIHZz
IHRyYW5zZm9yYW1pbmFsIGVwaWR1cmFsIHN0ZXJvaWQgaW5qZWN0aW9uIGZvciB0aGUgdHJlYXRt
ZW50IG9mIGNocm9uaWMgdW5pbGF0ZXJhbCByYWRpY3VsYXIgcGFpbjogcHJvc3BlY3RpdmUsIHJh
bmRvbWl6ZWQgc3R1ZHk8L3RpdGxlPjxzZWNvbmRhcnktdGl0bGU+UGFpbiBNZWQ8L3NlY29uZGFy
eS10aXRsZT48YWx0LXRpdGxlPlBhaW4gbWVkaWNpbmUgKE1hbGRlbiwgTWFzcy4pPC9hbHQtdGl0
bGU+PC90aXRsZXM+PHBlcmlvZGljYWw+PGZ1bGwtdGl0bGU+UGFpbiBNZWQ8L2Z1bGwtdGl0bGU+
PGFiYnItMT5QYWluIG1lZGljaW5lIChNYWxkZW4sIE1hc3MuKTwvYWJici0xPjwvcGVyaW9kaWNh
bD48YWx0LXBlcmlvZGljYWw+PGZ1bGwtdGl0bGU+UGFpbiBNZWQ8L2Z1bGwtdGl0bGU+PGFiYnIt
MT5QYWluIG1lZGljaW5lIChNYWxkZW4sIE1hc3MuKTwvYWJici0xPjwvYWx0LXBlcmlvZGljYWw+
PHBhZ2VzPjEzMTYtMjE8L3BhZ2VzPjx2b2x1bWU+MTI8L3ZvbHVtZT48bnVtYmVyPjk8L251bWJl
cj48ZWRpdGlvbj4yMDExLzA5LzE1PC9lZGl0aW9uPjxrZXl3b3Jkcz48a2V5d29yZD5DaHJvbmlj
IERpc2Vhc2U8L2tleXdvcmQ+PGtleXdvcmQ+RXBpZHVyYWwgU3BhY2UvIHBoeXNpb3BhdGhvbG9n
eTwva2V5d29yZD48a2V5d29yZD5GZW1hbGU8L2tleXdvcmQ+PGtleXdvcmQ+SHVtYW5zPC9rZXl3
b3JkPjxrZXl3b3JkPkluamVjdGlvbnMsIEVwaWR1cmFsLyBtZXRob2RzL3N0YW5kYXJkczwva2V5
d29yZD48a2V5d29yZD5JbnRlcnZlcnRlYnJhbCBEaXNjIERpc3BsYWNlbWVudC9jb21wbGljYXRp
b25zL3BoeXNpb3BhdGhvbG9neTwva2V5d29yZD48a2V5d29yZD5MdW1iYXIgVmVydGVicmFlLyBw
aHlzaW9wYXRob2xvZ3k8L2tleXdvcmQ+PGtleXdvcmQ+TWFsZTwva2V5d29yZD48a2V5d29yZD5N
aWRkbGUgQWdlZDwva2V5d29yZD48a2V5d29yZD5QYWluIE1lYXN1cmVtZW50L21ldGhvZHM8L2tl
eXdvcmQ+PGtleXdvcmQ+UHJvc3BlY3RpdmUgU3R1ZGllczwva2V5d29yZD48a2V5d29yZD5SYWRp
Y3Vsb3BhdGh5LyBkcnVnIHRoZXJhcHkvZXRpb2xvZ3k8L2tleXdvcmQ+PGtleXdvcmQ+U3Rlcm9p
ZHMvIGFkbWluaXN0cmF0aW9uICZhbXA7IGRvc2FnZTwva2V5d29yZD48a2V5d29yZD5UaW1lPC9r
ZXl3b3JkPjxrZXl3b3JkPlRyZWF0bWVudCBPdXRjb21lPC9rZXl3b3JkPjwva2V5d29yZHM+PGRh
dGVzPjx5ZWFyPjIwMTE8L3llYXI+PHB1Yi1kYXRlcz48ZGF0ZT5TZXA8L2RhdGU+PC9wdWItZGF0
ZXM+PC9kYXRlcz48aXNibj4xNTI2LTQ2MzcgKEVsZWN0cm9uaWMpJiN4RDsxNTI2LTIzNzUgKExp
bmtpbmcpPC9pc2JuPjxhY2Nlc3Npb24tbnVtPjIxOTE0MTE4PC9hY2Nlc3Npb24tbnVtPjx1cmxz
PjwvdXJscz48ZWxlY3Ryb25pYy1yZXNvdXJjZS1udW0+MTAuMTExMS9qLjE1MjYtNDYzNy4yMDEx
LjAxMjEzLng8L2VsZWN0cm9uaWMtcmVzb3VyY2UtbnVtPjxyZW1vdGUtZGF0YWJhc2UtcHJvdmlk
ZXI+TkxNPC9yZW1vdGUtZGF0YWJhc2UtcHJvdmlkZXI+PGxhbmd1YWdlPmVuZzwvbGFuZ3VhZ2U+
PC9yZWNvcmQ+PC9DaXRlPjxDaXRlPjxBdXRob3I+SGFzaGVtaTwvQXV0aG9yPjxZZWFyPjIwMTU8
L1llYXI+PFJlY051bT4yMDwvUmVjTnVtPjxyZWNvcmQ+PHJlYy1udW1iZXI+MjA8L3JlYy1udW1i
ZXI+PGZvcmVpZ24ta2V5cz48a2V5IGFwcD0iRU4iIGRiLWlkPSJmZDJhOXowZjNlZXAwZGV4NXpx
dno5ZTJ6c2FlOXJmNWZwZmUiPjIwPC9rZXk+PC9mb3JlaWduLWtleXM+PHJlZi10eXBlIG5hbWU9
IkpvdXJuYWwgQXJ0aWNsZSI+MTc8L3JlZi10eXBlPjxjb250cmlidXRvcnM+PGF1dGhvcnM+PGF1
dGhvcj5IYXNoZW1pLCBTLiBNLjwvYXV0aG9yPjxhdXRob3I+QXJ5YW5pLCBNLiBSLjwvYXV0aG9y
PjxhdXRob3I+TW9tZW56YWRlaCwgUy48L2F1dGhvcj48YXV0aG9yPlJhemF2aSwgUy4gUy48L2F1
dGhvcj48YXV0aG9yPk1vaHNlbmksIEcuPC9hdXRob3I+PGF1dGhvcj5Nb2hhamVyYW5pLCBTLiBB
LjwvYXV0aG9yPjxhdXRob3I+RXNtaWxpamFoLCBBLiBBLjwvYXV0aG9yPjwvYXV0aG9ycz48L2Nv
bnRyaWJ1dG9ycz48YXV0aC1hZGRyZXNzPkRlcGFydG1lbnQgb2YgQW5lc3RoZXNpb2xvZ3ksIEFr
aHRhciBIb3NwaXRhbCwgU2hhaGlkIEJlaGVzaHRpIFVuaXZlcnNpdHkgb2YgTWVkaWNhbCBTY2ll
bmNlcywgVGVocmFuLCBJcmFuLiYjeEQ7RGVwYXJ0bWVudCBvZiBBbmVzdGhlc2lvbG9neSwgU2hh
aGlkIEJlaGVzaHRpIFVuaXZlcnNpdHkgb2YgTWVkaWNhbCBTY2llbmNlcywgVGVocmFuLCBJcmFu
LiYjeEQ7RGVwYXJ0bWVudCBvZiBPcnRob3BlZGljcyBTdXJnZXJ5LCBTaGFoaWQgQmVoZXNodGkg
VW5pdmVyc2l0eSBvZiBNZWRpY2FsIFNjaWVuY2VzLCBUZWhyYW4sIElyYW4uPC9hdXRoLWFkZHJl
c3M+PHRpdGxlcz48dGl0bGU+Q29tcGFyaXNvbiBvZiBUcmFuc2ZvcmFtaW5hbCBhbmQgUGFyYXNh
Z2l0dGFsIEVwaWR1cmFsIFN0ZXJvaWQgSW5qZWN0aW9ucyBpbiBQYXRpZW50cyBXaXRoIFJhZGlj
dWxhciBMb3cgQmFjayBQYWluPC90aXRsZT48c2Vjb25kYXJ5LXRpdGxlPkFuZXN0aCBQYWluIE1l
ZDwvc2Vjb25kYXJ5LXRpdGxlPjxhbHQtdGl0bGU+QW5lc3RoZXNpb2xvZ3kgYW5kIHBhaW4gbWVk
aWNpbmU8L2FsdC10aXRsZT48L3RpdGxlcz48cGVyaW9kaWNhbD48ZnVsbC10aXRsZT5BbmVzdGgg
UGFpbiBNZWQ8L2Z1bGwtdGl0bGU+PGFiYnItMT5BbmVzdGhlc2lvbG9neSBhbmQgcGFpbiBtZWRp
Y2luZTwvYWJici0xPjwvcGVyaW9kaWNhbD48YWx0LXBlcmlvZGljYWw+PGZ1bGwtdGl0bGU+QW5l
c3RoIFBhaW4gTWVkPC9mdWxsLXRpdGxlPjxhYmJyLTE+QW5lc3RoZXNpb2xvZ3kgYW5kIHBhaW4g
bWVkaWNpbmU8L2FiYnItMT48L2FsdC1wZXJpb2RpY2FsPjxwYWdlcz5lMjY2NTI8L3BhZ2VzPjx2
b2x1bWU+NTwvdm9sdW1lPjxudW1iZXI+NTwvbnVtYmVyPjxlZGl0aW9uPjIwMTUvMTEvMjE8L2Vk
aXRpb24+PGRhdGVzPjx5ZWFyPjIwMTU8L3llYXI+PHB1Yi1kYXRlcz48ZGF0ZT5PY3Q8L2RhdGU+
PC9wdWItZGF0ZXM+PC9kYXRlcz48aXNibj4yMjI4LTc1MjMgKFByaW50KSYjeEQ7MjIyOC03NTIz
IChMaW5raW5nKTwvaXNibj48YWNjZXNzaW9uLW51bT4yNjU4NzQwMDwvYWNjZXNzaW9uLW51bT48
dXJscz48L3VybHM+PGN1c3RvbTI+UE1DNDY0NDMxODwvY3VzdG9tMj48ZWxlY3Ryb25pYy1yZXNv
dXJjZS1udW0+MTAuNTgxMi9hYXBtLjI2NjUydjI8L2VsZWN0cm9uaWMtcmVzb3VyY2UtbnVtPjxy
ZW1vdGUtZGF0YWJhc2UtcHJvdmlkZXI+TkxNPC9yZW1vdGUtZGF0YWJhc2UtcHJvdmlkZXI+PGxh
bmd1YWdlPmVuZzwvbGFuZ3VhZ2U+PC9yZWNvcmQ+PC9DaXRlPjxDaXRlPjxBdXRob3I+Q2hhbmct
Q2hpZW48L0F1dGhvcj48WWVhcj4yMDE0PC9ZZWFyPjxSZWNOdW0+MTI3PC9SZWNOdW0+PHJlY29y
ZD48cmVjLW51bWJlcj4xMjc8L3JlYy1udW1iZXI+PGZvcmVpZ24ta2V5cz48a2V5IGFwcD0iRU4i
IGRiLWlkPSJmZDJhOXowZjNlZXAwZGV4NXpxdno5ZTJ6c2FlOXJmNWZwZmUiPjEyNzwva2V5Pjwv
Zm9yZWlnbi1rZXlzPjxyZWYtdHlwZSBuYW1lPSJKb3VybmFsIEFydGljbGUiPjE3PC9yZWYtdHlw
ZT48Y29udHJpYnV0b3JzPjxhdXRob3JzPjxhdXRob3I+Q2hhbmctQ2hpZW4sIEcuIEMuPC9hdXRo
b3I+PGF1dGhvcj5LbmV6ZXZpYywgTi4gTi48L2F1dGhvcj48YXV0aG9yPk1jQ29ybWljaywgWi48
L2F1dGhvcj48YXV0aG9yPkNodSwgUy4gSy48L2F1dGhvcj48YXV0aG9yPlRyZXNjb3QsIEEuIE0u
PC9hdXRob3I+PGF1dGhvcj5DYW5kaWRvLCBLLiBELjwvYXV0aG9yPjwvYXV0aG9ycz48L2NvbnRy
aWJ1dG9ycz48YXV0aC1hZGRyZXNzPkRlcGFydG1lbnQgb2YgUGh5c2ljYWwgTWVkaWNpbmUgYW5k
IFJlaGFiaWxpdGF0aW9uLCBSZWhhYmlsaXRhdGlvbiBJbnN0aXR1dGUgb2YgQ2hpY2FnbywgTm9y
dGh3ZXN0ZXJuIE1jR2F3IE1lZGljYWwgQ2VudGVyLCBDaGljYWdvLCBJTC48L2F1dGgtYWRkcmVz
cz48dGl0bGVzPjx0aXRsZT5UcmFuc2ZvcmFtaW5hbCB2ZXJzdXMgaW50ZXJsYW1pbmFyIGFwcHJv
YWNoZXMgdG8gZXBpZHVyYWwgc3Rlcm9pZCBpbmplY3Rpb25zOiBhIHN5c3RlbWF0aWMgcmV2aWV3
IG9mIGNvbXBhcmF0aXZlIHN0dWRpZXMgZm9yIGx1bWJvc2FjcmFsIHJhZGljdWxhciBwYWlu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FNTA5LTI0PC9wYWdlcz48dm9sdW1lPjE3PC92b2x1bWU+PG51
bWJlcj40PC9udW1iZXI+PGVkaXRpb24+MjAxNC8wNy8yNDwvZWRpdGlvbj48a2V5d29yZHM+PGtl
eXdvcmQ+R2x1Y29jb3J0aWNvaWRzLyBhZG1pbmlzdHJhdGlvbiAmYW1wOyBkb3NhZ2U8L2tleXdv
cmQ+PGtleXdvcmQ+SHVtYW5zPC9rZXl3b3JkPjxrZXl3b3JkPkluamVjdGlvbnMsIEVwaWR1cmFs
LyBtZXRob2RzPC9rZXl3b3JkPjxrZXl3b3JkPkxvdyBCYWNrIFBhaW4vIGRydWcgdGhlcmFweTwv
a2V5d29yZD48a2V5d29yZD5MdW1ib3NhY3JhbCBSZWdpb248L2tleXdvcmQ+PGtleXdvcmQ+UmFk
aWN1bG9wYXRoeS8gZHJ1ZyB0aGVyYXB5PC9rZXl3b3JkPjwva2V5d29yZHM+PGRhdGVzPjx5ZWFy
PjIwMTQ8L3llYXI+PHB1Yi1kYXRlcz48ZGF0ZT5KdWwtQXVnPC9kYXRlPjwvcHViLWRhdGVzPjwv
ZGF0ZXM+PGlzYm4+MjE1MC0xMTQ5IChFbGVjdHJvbmljKSYjeEQ7MTUzMy0zMTU5IChMaW5raW5n
KTwvaXNibj48YWNjZXNzaW9uLW51bT4yNTA1NDQwMTwvYWNjZXNzaW9uLW51bT48dXJscz48L3Vy
bHM+PHJlbW90ZS1kYXRhYmFzZS1wcm92aWRlcj5OTE08L3JlbW90ZS1kYXRhYmFzZS1wcm92aWRl
cj48bGFuZ3VhZ2U+ZW5nPC9sYW5ndWFnZT48L3JlY29yZD48L0NpdGU+PC9FbmROb3RlPgB=
</w:fldData>
        </w:fldChar>
      </w:r>
      <w:r w:rsidR="008E0B5C">
        <w:rPr>
          <w:rFonts w:eastAsiaTheme="minorHAnsi"/>
          <w:szCs w:val="20"/>
        </w:rPr>
        <w:instrText xml:space="preserve"> ADDIN EN.CITE </w:instrText>
      </w:r>
      <w:r w:rsidR="008E0B5C">
        <w:rPr>
          <w:rFonts w:eastAsiaTheme="minorHAnsi"/>
          <w:szCs w:val="20"/>
        </w:rPr>
        <w:fldChar w:fldCharType="begin">
          <w:fldData xml:space="preserve">PEVuZE5vdGU+PENpdGU+PEF1dGhvcj5HaGFpPC9BdXRob3I+PFllYXI+MjAxNDwvWWVhcj48UmVj
TnVtPjE4PC9SZWNOdW0+PERpc3BsYXlUZXh0PjxzdHlsZSBmYWNlPSJzdXBlcnNjcmlwdCI+NTMs
NTQsNTYsNTc8L3N0eWxlPjwvRGlzcGxheVRleHQ+PHJlY29yZD48cmVjLW51bWJlcj4xODwvcmVj
LW51bWJlcj48Zm9yZWlnbi1rZXlzPjxrZXkgYXBwPSJFTiIgZGItaWQ9ImZkMmE5ejBmM2VlcDBk
ZXg1enF2ejllMnpzYWU5cmY1ZnBmZSI+MTg8L2tleT48L2ZvcmVpZ24ta2V5cz48cmVmLXR5cGUg
bmFtZT0iSm91cm5hbCBBcnRpY2xlIj4xNzwvcmVmLXR5cGU+PGNvbnRyaWJ1dG9ycz48YXV0aG9y
cz48YXV0aG9yPkdoYWksIEIuPC9hdXRob3I+PGF1dGhvcj5CYW5zYWwsIEQuPC9hdXRob3I+PGF1
dGhvcj5LYXksIEouIFAuPC9hdXRob3I+PGF1dGhvcj5WYWRhamUsIEsuIFMuPC9hdXRob3I+PGF1
dGhvcj5XaWcsIEouPC9hdXRob3I+PC9hdXRob3JzPjwvY29udHJpYnV0b3JzPjxhdXRoLWFkZHJl
c3M+RGVwYXJ0bWVudCBvZiBBbmFlc3RoZXNpYSBhbmQgSW50ZW5zaXZlIENhcmUsIFBvc3QgR3Jh
ZHVhdGUgSW5zdGl0dXRlIG9mIE1lZGljYWwgRWR1Y2F0aW9uIGFuZCBSZXNlYXJjaCwgQ2hhbmRp
Z2FyaCwgSW5kaWE7IENsaW5pY2FsIFJlc2VhcmNoIFVuaXQsIE5hdGlvbmFsIEluc3RpdHV0ZSBv
ZiBQaGFybWFjZXV0aWNhbCBFZHVjYXRpb24gYW5kIFJlc2VhcmNoLCBNb2hhbGksIFB1bmphYiwg
SW5kaWEuPC9hdXRoLWFkZHJlc3M+PHRpdGxlcz48dGl0bGU+VHJhbnNmb3JhbWluYWwgdmVyc3Vz
IHBhcmFzYWdpdHRhbCBpbnRlcmxhbWluYXIgZXBpZHVyYWwgc3Rlcm9pZCBpbmplY3Rpb24gaW4g
bG93IGJhY2sgcGFpbiB3aXRoIHJhZGljdWxhciBwYWluOiBhIHJhbmRvbWl6ZWQsIGRvdWJsZS1i
bGluZCwgYWN0aXZlLWNvbnRyb2wgdHJpYWw8L3RpdGxlPjxzZWNvbmRhcnktdGl0bGU+UGFpbiBQ
aHlzaWNpYW48L3NlY29uZGFyeS10aXRsZT48YWx0LXRpdGxlPlBhaW4gcGh5c2ljaWFuPC9hbHQt
dGl0bGU+PC90aXRsZXM+PHBlcmlvZGljYWw+PGZ1bGwtdGl0bGU+UGFpbiBQaHlzaWNpYW48L2Z1
bGwtdGl0bGU+PGFiYnItMT5QYWluIHBoeXNpY2lhbjwvYWJici0xPjwvcGVyaW9kaWNhbD48YWx0
LXBlcmlvZGljYWw+PGZ1bGwtdGl0bGU+UGFpbiBQaHlzaWNpYW48L2Z1bGwtdGl0bGU+PGFiYnIt
MT5QYWluIHBoeXNpY2lhbjwvYWJici0xPjwvYWx0LXBlcmlvZGljYWw+PHBhZ2VzPjI3Ny05MDwv
cGFnZXM+PHZvbHVtZT4xNzwvdm9sdW1lPjxudW1iZXI+NDwvbnVtYmVyPjxlZGl0aW9uPjIwMTQv
MDcvMjQ8L2VkaXRpb24+PGtleXdvcmRzPjxrZXl3b3JkPkFkdWx0PC9rZXl3b3JkPjxrZXl3b3Jk
PkRvdWJsZS1CbGluZCBNZXRob2Q8L2tleXdvcmQ+PGtleXdvcmQ+RmVtYWxlPC9rZXl3b3JkPjxr
ZXl3b3JkPkZsdW9yb3Njb3B5PC9rZXl3b3JkPjxrZXl3b3JkPkdsdWNvY29ydGljb2lkcy8gYWRt
aW5pc3RyYXRpb24gJmFtcDsgZG9zYWdlPC9rZXl3b3JkPjxrZXl3b3JkPkh1bWFuczwva2V5d29y
ZD48a2V5d29yZD5JbmplY3Rpb25zLCBFcGlkdXJhbC8gbWV0aG9kczwva2V5d29yZD48a2V5d29y
ZD5Mb3cgQmFjayBQYWluLyBkcnVnIHRoZXJhcHk8L2tleXdvcmQ+PGtleXdvcmQ+THVtYm9zYWNy
YWwgUmVnaW9uPC9rZXl3b3JkPjxrZXl3b3JkPk1hbGU8L2tleXdvcmQ+PGtleXdvcmQ+TWV0aHls
cHJlZG5pc29sb25lLyBhZG1pbmlzdHJhdGlvbiAmYW1wOyBkb3NhZ2U8L2tleXdvcmQ+PGtleXdv
cmQ+TWlkZGxlIEFnZWQ8L2tleXdvcmQ+PGtleXdvcmQ+UHJvc3BlY3RpdmUgU3R1ZGllczwva2V5
d29yZD48a2V5d29yZD5SYWRpY3Vsb3BhdGh5LyBkcnVnIHRoZXJhcHk8L2tleXdvcmQ+PC9rZXl3
b3Jkcz48ZGF0ZXM+PHllYXI+MjAxNDwveWVhcj48cHViLWRhdGVzPjxkYXRlPkp1bC1BdWc8L2Rh
dGU+PC9wdWItZGF0ZXM+PC9kYXRlcz48aXNibj4yMTUwLTExNDkgKEVsZWN0cm9uaWMpJiN4RDsx
NTMzLTMxNTkgKExpbmtpbmcpPC9pc2JuPjxhY2Nlc3Npb24tbnVtPjI1MDU0Mzg3PC9hY2Nlc3Np
b24tbnVtPjx1cmxzPjwvdXJscz48cmVtb3RlLWRhdGFiYXNlLXByb3ZpZGVyPk5MTTwvcmVtb3Rl
LWRhdGFiYXNlLXByb3ZpZGVyPjxsYW5ndWFnZT5lbmc8L2xhbmd1YWdlPjwvcmVjb3JkPjwvQ2l0
ZT48Q2l0ZT48QXV0aG9yPlJhZG9zPC9BdXRob3I+PFllYXI+MjAxMTwvWWVhcj48UmVjTnVtPjI2
PC9SZWNOdW0+PHJlY29yZD48cmVjLW51bWJlcj4yNjwvcmVjLW51bWJlcj48Zm9yZWlnbi1rZXlz
PjxrZXkgYXBwPSJFTiIgZGItaWQ9ImZkMmE5ejBmM2VlcDBkZXg1enF2ejllMnpzYWU5cmY1ZnBm
ZSI+MjY8L2tleT48L2ZvcmVpZ24ta2V5cz48cmVmLXR5cGUgbmFtZT0iSm91cm5hbCBBcnRpY2xl
Ij4xNzwvcmVmLXR5cGU+PGNvbnRyaWJ1dG9ycz48YXV0aG9ycz48YXV0aG9yPlJhZG9zLCBJLjwv
YXV0aG9yPjxhdXRob3I+U2FraWMsIEsuPC9hdXRob3I+PGF1dGhvcj5GaW5nbGVyLCBNLjwvYXV0
aG9yPjxhdXRob3I+S2FwdXJhbCwgTC48L2F1dGhvcj48L2F1dGhvcnM+PC9jb250cmlidXRvcnM+
PGF1dGgtYWRkcmVzcz5EaXZpc2lvbiBvZiBQYWluIE1lZGljaW5lLCBEZXBhcnRtZW50IG9mIEFu
ZXN0aGVzaW9sb2d5LCBVbml2ZXJzaXR5IEhvc3BpdGFsIE9zaWplaywgT3NqZWssIENyb2F0aWEu
PC9hdXRoLWFkZHJlc3M+PHRpdGxlcz48dGl0bGU+RWZmaWNhY3kgb2YgaW50ZXJsYW1pbmFyIHZz
IHRyYW5zZm9yYW1pbmFsIGVwaWR1cmFsIHN0ZXJvaWQgaW5qZWN0aW9uIGZvciB0aGUgdHJlYXRt
ZW50IG9mIGNocm9uaWMgdW5pbGF0ZXJhbCByYWRpY3VsYXIgcGFpbjogcHJvc3BlY3RpdmUsIHJh
bmRvbWl6ZWQgc3R1ZHk8L3RpdGxlPjxzZWNvbmRhcnktdGl0bGU+UGFpbiBNZWQ8L3NlY29uZGFy
eS10aXRsZT48YWx0LXRpdGxlPlBhaW4gbWVkaWNpbmUgKE1hbGRlbiwgTWFzcy4pPC9hbHQtdGl0
bGU+PC90aXRsZXM+PHBlcmlvZGljYWw+PGZ1bGwtdGl0bGU+UGFpbiBNZWQ8L2Z1bGwtdGl0bGU+
PGFiYnItMT5QYWluIG1lZGljaW5lIChNYWxkZW4sIE1hc3MuKTwvYWJici0xPjwvcGVyaW9kaWNh
bD48YWx0LXBlcmlvZGljYWw+PGZ1bGwtdGl0bGU+UGFpbiBNZWQ8L2Z1bGwtdGl0bGU+PGFiYnIt
MT5QYWluIG1lZGljaW5lIChNYWxkZW4sIE1hc3MuKTwvYWJici0xPjwvYWx0LXBlcmlvZGljYWw+
PHBhZ2VzPjEzMTYtMjE8L3BhZ2VzPjx2b2x1bWU+MTI8L3ZvbHVtZT48bnVtYmVyPjk8L251bWJl
cj48ZWRpdGlvbj4yMDExLzA5LzE1PC9lZGl0aW9uPjxrZXl3b3Jkcz48a2V5d29yZD5DaHJvbmlj
IERpc2Vhc2U8L2tleXdvcmQ+PGtleXdvcmQ+RXBpZHVyYWwgU3BhY2UvIHBoeXNpb3BhdGhvbG9n
eTwva2V5d29yZD48a2V5d29yZD5GZW1hbGU8L2tleXdvcmQ+PGtleXdvcmQ+SHVtYW5zPC9rZXl3
b3JkPjxrZXl3b3JkPkluamVjdGlvbnMsIEVwaWR1cmFsLyBtZXRob2RzL3N0YW5kYXJkczwva2V5
d29yZD48a2V5d29yZD5JbnRlcnZlcnRlYnJhbCBEaXNjIERpc3BsYWNlbWVudC9jb21wbGljYXRp
b25zL3BoeXNpb3BhdGhvbG9neTwva2V5d29yZD48a2V5d29yZD5MdW1iYXIgVmVydGVicmFlLyBw
aHlzaW9wYXRob2xvZ3k8L2tleXdvcmQ+PGtleXdvcmQ+TWFsZTwva2V5d29yZD48a2V5d29yZD5N
aWRkbGUgQWdlZDwva2V5d29yZD48a2V5d29yZD5QYWluIE1lYXN1cmVtZW50L21ldGhvZHM8L2tl
eXdvcmQ+PGtleXdvcmQ+UHJvc3BlY3RpdmUgU3R1ZGllczwva2V5d29yZD48a2V5d29yZD5SYWRp
Y3Vsb3BhdGh5LyBkcnVnIHRoZXJhcHkvZXRpb2xvZ3k8L2tleXdvcmQ+PGtleXdvcmQ+U3Rlcm9p
ZHMvIGFkbWluaXN0cmF0aW9uICZhbXA7IGRvc2FnZTwva2V5d29yZD48a2V5d29yZD5UaW1lPC9r
ZXl3b3JkPjxrZXl3b3JkPlRyZWF0bWVudCBPdXRjb21lPC9rZXl3b3JkPjwva2V5d29yZHM+PGRh
dGVzPjx5ZWFyPjIwMTE8L3llYXI+PHB1Yi1kYXRlcz48ZGF0ZT5TZXA8L2RhdGU+PC9wdWItZGF0
ZXM+PC9kYXRlcz48aXNibj4xNTI2LTQ2MzcgKEVsZWN0cm9uaWMpJiN4RDsxNTI2LTIzNzUgKExp
bmtpbmcpPC9pc2JuPjxhY2Nlc3Npb24tbnVtPjIxOTE0MTE4PC9hY2Nlc3Npb24tbnVtPjx1cmxz
PjwvdXJscz48ZWxlY3Ryb25pYy1yZXNvdXJjZS1udW0+MTAuMTExMS9qLjE1MjYtNDYzNy4yMDEx
LjAxMjEzLng8L2VsZWN0cm9uaWMtcmVzb3VyY2UtbnVtPjxyZW1vdGUtZGF0YWJhc2UtcHJvdmlk
ZXI+TkxNPC9yZW1vdGUtZGF0YWJhc2UtcHJvdmlkZXI+PGxhbmd1YWdlPmVuZzwvbGFuZ3VhZ2U+
PC9yZWNvcmQ+PC9DaXRlPjxDaXRlPjxBdXRob3I+SGFzaGVtaTwvQXV0aG9yPjxZZWFyPjIwMTU8
L1llYXI+PFJlY051bT4yMDwvUmVjTnVtPjxyZWNvcmQ+PHJlYy1udW1iZXI+MjA8L3JlYy1udW1i
ZXI+PGZvcmVpZ24ta2V5cz48a2V5IGFwcD0iRU4iIGRiLWlkPSJmZDJhOXowZjNlZXAwZGV4NXpx
dno5ZTJ6c2FlOXJmNWZwZmUiPjIwPC9rZXk+PC9mb3JlaWduLWtleXM+PHJlZi10eXBlIG5hbWU9
IkpvdXJuYWwgQXJ0aWNsZSI+MTc8L3JlZi10eXBlPjxjb250cmlidXRvcnM+PGF1dGhvcnM+PGF1
dGhvcj5IYXNoZW1pLCBTLiBNLjwvYXV0aG9yPjxhdXRob3I+QXJ5YW5pLCBNLiBSLjwvYXV0aG9y
PjxhdXRob3I+TW9tZW56YWRlaCwgUy48L2F1dGhvcj48YXV0aG9yPlJhemF2aSwgUy4gUy48L2F1
dGhvcj48YXV0aG9yPk1vaHNlbmksIEcuPC9hdXRob3I+PGF1dGhvcj5Nb2hhamVyYW5pLCBTLiBB
LjwvYXV0aG9yPjxhdXRob3I+RXNtaWxpamFoLCBBLiBBLjwvYXV0aG9yPjwvYXV0aG9ycz48L2Nv
bnRyaWJ1dG9ycz48YXV0aC1hZGRyZXNzPkRlcGFydG1lbnQgb2YgQW5lc3RoZXNpb2xvZ3ksIEFr
aHRhciBIb3NwaXRhbCwgU2hhaGlkIEJlaGVzaHRpIFVuaXZlcnNpdHkgb2YgTWVkaWNhbCBTY2ll
bmNlcywgVGVocmFuLCBJcmFuLiYjeEQ7RGVwYXJ0bWVudCBvZiBBbmVzdGhlc2lvbG9neSwgU2hh
aGlkIEJlaGVzaHRpIFVuaXZlcnNpdHkgb2YgTWVkaWNhbCBTY2llbmNlcywgVGVocmFuLCBJcmFu
LiYjeEQ7RGVwYXJ0bWVudCBvZiBPcnRob3BlZGljcyBTdXJnZXJ5LCBTaGFoaWQgQmVoZXNodGkg
VW5pdmVyc2l0eSBvZiBNZWRpY2FsIFNjaWVuY2VzLCBUZWhyYW4sIElyYW4uPC9hdXRoLWFkZHJl
c3M+PHRpdGxlcz48dGl0bGU+Q29tcGFyaXNvbiBvZiBUcmFuc2ZvcmFtaW5hbCBhbmQgUGFyYXNh
Z2l0dGFsIEVwaWR1cmFsIFN0ZXJvaWQgSW5qZWN0aW9ucyBpbiBQYXRpZW50cyBXaXRoIFJhZGlj
dWxhciBMb3cgQmFjayBQYWluPC90aXRsZT48c2Vjb25kYXJ5LXRpdGxlPkFuZXN0aCBQYWluIE1l
ZDwvc2Vjb25kYXJ5LXRpdGxlPjxhbHQtdGl0bGU+QW5lc3RoZXNpb2xvZ3kgYW5kIHBhaW4gbWVk
aWNpbmU8L2FsdC10aXRsZT48L3RpdGxlcz48cGVyaW9kaWNhbD48ZnVsbC10aXRsZT5BbmVzdGgg
UGFpbiBNZWQ8L2Z1bGwtdGl0bGU+PGFiYnItMT5BbmVzdGhlc2lvbG9neSBhbmQgcGFpbiBtZWRp
Y2luZTwvYWJici0xPjwvcGVyaW9kaWNhbD48YWx0LXBlcmlvZGljYWw+PGZ1bGwtdGl0bGU+QW5l
c3RoIFBhaW4gTWVkPC9mdWxsLXRpdGxlPjxhYmJyLTE+QW5lc3RoZXNpb2xvZ3kgYW5kIHBhaW4g
bWVkaWNpbmU8L2FiYnItMT48L2FsdC1wZXJpb2RpY2FsPjxwYWdlcz5lMjY2NTI8L3BhZ2VzPjx2
b2x1bWU+NTwvdm9sdW1lPjxudW1iZXI+NTwvbnVtYmVyPjxlZGl0aW9uPjIwMTUvMTEvMjE8L2Vk
aXRpb24+PGRhdGVzPjx5ZWFyPjIwMTU8L3llYXI+PHB1Yi1kYXRlcz48ZGF0ZT5PY3Q8L2RhdGU+
PC9wdWItZGF0ZXM+PC9kYXRlcz48aXNibj4yMjI4LTc1MjMgKFByaW50KSYjeEQ7MjIyOC03NTIz
IChMaW5raW5nKTwvaXNibj48YWNjZXNzaW9uLW51bT4yNjU4NzQwMDwvYWNjZXNzaW9uLW51bT48
dXJscz48L3VybHM+PGN1c3RvbTI+UE1DNDY0NDMxODwvY3VzdG9tMj48ZWxlY3Ryb25pYy1yZXNv
dXJjZS1udW0+MTAuNTgxMi9hYXBtLjI2NjUydjI8L2VsZWN0cm9uaWMtcmVzb3VyY2UtbnVtPjxy
ZW1vdGUtZGF0YWJhc2UtcHJvdmlkZXI+TkxNPC9yZW1vdGUtZGF0YWJhc2UtcHJvdmlkZXI+PGxh
bmd1YWdlPmVuZzwvbGFuZ3VhZ2U+PC9yZWNvcmQ+PC9DaXRlPjxDaXRlPjxBdXRob3I+Q2hhbmct
Q2hpZW48L0F1dGhvcj48WWVhcj4yMDE0PC9ZZWFyPjxSZWNOdW0+MTI3PC9SZWNOdW0+PHJlY29y
ZD48cmVjLW51bWJlcj4xMjc8L3JlYy1udW1iZXI+PGZvcmVpZ24ta2V5cz48a2V5IGFwcD0iRU4i
IGRiLWlkPSJmZDJhOXowZjNlZXAwZGV4NXpxdno5ZTJ6c2FlOXJmNWZwZmUiPjEyNzwva2V5Pjwv
Zm9yZWlnbi1rZXlzPjxyZWYtdHlwZSBuYW1lPSJKb3VybmFsIEFydGljbGUiPjE3PC9yZWYtdHlw
ZT48Y29udHJpYnV0b3JzPjxhdXRob3JzPjxhdXRob3I+Q2hhbmctQ2hpZW4sIEcuIEMuPC9hdXRo
b3I+PGF1dGhvcj5LbmV6ZXZpYywgTi4gTi48L2F1dGhvcj48YXV0aG9yPk1jQ29ybWljaywgWi48
L2F1dGhvcj48YXV0aG9yPkNodSwgUy4gSy48L2F1dGhvcj48YXV0aG9yPlRyZXNjb3QsIEEuIE0u
PC9hdXRob3I+PGF1dGhvcj5DYW5kaWRvLCBLLiBELjwvYXV0aG9yPjwvYXV0aG9ycz48L2NvbnRy
aWJ1dG9ycz48YXV0aC1hZGRyZXNzPkRlcGFydG1lbnQgb2YgUGh5c2ljYWwgTWVkaWNpbmUgYW5k
IFJlaGFiaWxpdGF0aW9uLCBSZWhhYmlsaXRhdGlvbiBJbnN0aXR1dGUgb2YgQ2hpY2FnbywgTm9y
dGh3ZXN0ZXJuIE1jR2F3IE1lZGljYWwgQ2VudGVyLCBDaGljYWdvLCBJTC48L2F1dGgtYWRkcmVz
cz48dGl0bGVzPjx0aXRsZT5UcmFuc2ZvcmFtaW5hbCB2ZXJzdXMgaW50ZXJsYW1pbmFyIGFwcHJv
YWNoZXMgdG8gZXBpZHVyYWwgc3Rlcm9pZCBpbmplY3Rpb25zOiBhIHN5c3RlbWF0aWMgcmV2aWV3
IG9mIGNvbXBhcmF0aXZlIHN0dWRpZXMgZm9yIGx1bWJvc2FjcmFsIHJhZGljdWxhciBwYWlu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FNTA5LTI0PC9wYWdlcz48dm9sdW1lPjE3PC92b2x1bWU+PG51
bWJlcj40PC9udW1iZXI+PGVkaXRpb24+MjAxNC8wNy8yNDwvZWRpdGlvbj48a2V5d29yZHM+PGtl
eXdvcmQ+R2x1Y29jb3J0aWNvaWRzLyBhZG1pbmlzdHJhdGlvbiAmYW1wOyBkb3NhZ2U8L2tleXdv
cmQ+PGtleXdvcmQ+SHVtYW5zPC9rZXl3b3JkPjxrZXl3b3JkPkluamVjdGlvbnMsIEVwaWR1cmFs
LyBtZXRob2RzPC9rZXl3b3JkPjxrZXl3b3JkPkxvdyBCYWNrIFBhaW4vIGRydWcgdGhlcmFweTwv
a2V5d29yZD48a2V5d29yZD5MdW1ib3NhY3JhbCBSZWdpb248L2tleXdvcmQ+PGtleXdvcmQ+UmFk
aWN1bG9wYXRoeS8gZHJ1ZyB0aGVyYXB5PC9rZXl3b3JkPjwva2V5d29yZHM+PGRhdGVzPjx5ZWFy
PjIwMTQ8L3llYXI+PHB1Yi1kYXRlcz48ZGF0ZT5KdWwtQXVnPC9kYXRlPjwvcHViLWRhdGVzPjwv
ZGF0ZXM+PGlzYm4+MjE1MC0xMTQ5IChFbGVjdHJvbmljKSYjeEQ7MTUzMy0zMTU5IChMaW5raW5n
KTwvaXNibj48YWNjZXNzaW9uLW51bT4yNTA1NDQwMTwvYWNjZXNzaW9uLW51bT48dXJscz48L3Vy
bHM+PHJlbW90ZS1kYXRhYmFzZS1wcm92aWRlcj5OTE08L3JlbW90ZS1kYXRhYmFzZS1wcm92aWRl
cj48bGFuZ3VhZ2U+ZW5nPC9sYW5ndWFnZT48L3JlY29yZD48L0NpdGU+PC9FbmROb3RlPgB=
</w:fldData>
        </w:fldChar>
      </w:r>
      <w:r w:rsidR="008E0B5C">
        <w:rPr>
          <w:rFonts w:eastAsiaTheme="minorHAnsi"/>
          <w:szCs w:val="20"/>
        </w:rPr>
        <w:instrText xml:space="preserve"> ADDIN EN.CITE.DATA </w:instrText>
      </w:r>
      <w:r w:rsidR="008E0B5C">
        <w:rPr>
          <w:rFonts w:eastAsiaTheme="minorHAnsi"/>
          <w:szCs w:val="20"/>
        </w:rPr>
      </w:r>
      <w:r w:rsidR="008E0B5C">
        <w:rPr>
          <w:rFonts w:eastAsiaTheme="minorHAnsi"/>
          <w:szCs w:val="20"/>
        </w:rPr>
        <w:fldChar w:fldCharType="end"/>
      </w:r>
      <w:r w:rsidR="00B6066A" w:rsidRPr="000F3174">
        <w:rPr>
          <w:rFonts w:eastAsiaTheme="minorHAnsi"/>
          <w:szCs w:val="20"/>
        </w:rPr>
      </w:r>
      <w:r w:rsidR="00B6066A" w:rsidRPr="000F3174">
        <w:rPr>
          <w:rFonts w:eastAsiaTheme="minorHAnsi"/>
          <w:szCs w:val="20"/>
        </w:rPr>
        <w:fldChar w:fldCharType="separate"/>
      </w:r>
      <w:hyperlink w:anchor="_ENREF_53" w:tooltip="Chang-Chien, 2014 #127" w:history="1">
        <w:r w:rsidR="008B3538" w:rsidRPr="008E0B5C">
          <w:rPr>
            <w:rFonts w:eastAsiaTheme="minorHAnsi"/>
            <w:noProof/>
            <w:szCs w:val="20"/>
            <w:vertAlign w:val="superscript"/>
          </w:rPr>
          <w:t>53</w:t>
        </w:r>
      </w:hyperlink>
      <w:r w:rsidR="008E0B5C" w:rsidRPr="008E0B5C">
        <w:rPr>
          <w:rFonts w:eastAsiaTheme="minorHAnsi"/>
          <w:noProof/>
          <w:szCs w:val="20"/>
          <w:vertAlign w:val="superscript"/>
        </w:rPr>
        <w:t>,</w:t>
      </w:r>
      <w:hyperlink w:anchor="_ENREF_54" w:tooltip="Ghai, 2014 #18" w:history="1">
        <w:r w:rsidR="008B3538" w:rsidRPr="008E0B5C">
          <w:rPr>
            <w:rFonts w:eastAsiaTheme="minorHAnsi"/>
            <w:noProof/>
            <w:szCs w:val="20"/>
            <w:vertAlign w:val="superscript"/>
          </w:rPr>
          <w:t>54</w:t>
        </w:r>
      </w:hyperlink>
      <w:r w:rsidR="008E0B5C" w:rsidRPr="008E0B5C">
        <w:rPr>
          <w:rFonts w:eastAsiaTheme="minorHAnsi"/>
          <w:noProof/>
          <w:szCs w:val="20"/>
          <w:vertAlign w:val="superscript"/>
        </w:rPr>
        <w:t>,</w:t>
      </w:r>
      <w:hyperlink w:anchor="_ENREF_56" w:tooltip="Rados, 2011 #26" w:history="1">
        <w:r w:rsidR="008B3538" w:rsidRPr="008E0B5C">
          <w:rPr>
            <w:rFonts w:eastAsiaTheme="minorHAnsi"/>
            <w:noProof/>
            <w:szCs w:val="20"/>
            <w:vertAlign w:val="superscript"/>
          </w:rPr>
          <w:t>56</w:t>
        </w:r>
      </w:hyperlink>
      <w:r w:rsidR="008E0B5C" w:rsidRPr="008E0B5C">
        <w:rPr>
          <w:rFonts w:eastAsiaTheme="minorHAnsi"/>
          <w:noProof/>
          <w:szCs w:val="20"/>
          <w:vertAlign w:val="superscript"/>
        </w:rPr>
        <w:t>,</w:t>
      </w:r>
      <w:hyperlink w:anchor="_ENREF_57" w:tooltip="Hashemi, 2015 #20" w:history="1">
        <w:r w:rsidR="008B3538" w:rsidRPr="008E0B5C">
          <w:rPr>
            <w:rFonts w:eastAsiaTheme="minorHAnsi"/>
            <w:noProof/>
            <w:szCs w:val="20"/>
            <w:vertAlign w:val="superscript"/>
          </w:rPr>
          <w:t>57</w:t>
        </w:r>
      </w:hyperlink>
      <w:r w:rsidR="00B6066A" w:rsidRPr="000F3174">
        <w:rPr>
          <w:rFonts w:eastAsiaTheme="minorHAnsi"/>
          <w:szCs w:val="20"/>
        </w:rPr>
        <w:fldChar w:fldCharType="end"/>
      </w:r>
      <w:r w:rsidRPr="00215A4C">
        <w:rPr>
          <w:rFonts w:eastAsiaTheme="minorHAnsi"/>
          <w:szCs w:val="20"/>
        </w:rPr>
        <w:t xml:space="preserve"> 이에 반하여 </w:t>
      </w:r>
      <w:r w:rsidR="00C64636">
        <w:rPr>
          <w:rFonts w:eastAsiaTheme="minorHAnsi" w:hint="eastAsia"/>
          <w:szCs w:val="20"/>
        </w:rPr>
        <w:t xml:space="preserve">다른 </w:t>
      </w:r>
      <w:r w:rsidRPr="00215A4C">
        <w:rPr>
          <w:rFonts w:eastAsiaTheme="minorHAnsi"/>
          <w:szCs w:val="20"/>
        </w:rPr>
        <w:t>4개의 논문에서는 3개월에서 12개월 사이의 추적관찰</w:t>
      </w:r>
      <w:r w:rsidR="00F92B3F" w:rsidRPr="00215A4C">
        <w:rPr>
          <w:rFonts w:eastAsiaTheme="minorHAnsi"/>
          <w:szCs w:val="20"/>
        </w:rPr>
        <w:t xml:space="preserve"> </w:t>
      </w:r>
      <w:r w:rsidRPr="00215A4C">
        <w:rPr>
          <w:rFonts w:eastAsiaTheme="minorHAnsi" w:hint="eastAsia"/>
          <w:szCs w:val="20"/>
        </w:rPr>
        <w:t>기간</w:t>
      </w:r>
      <w:r w:rsidR="00F92B3F" w:rsidRPr="00215A4C">
        <w:rPr>
          <w:rFonts w:eastAsiaTheme="minorHAnsi"/>
          <w:szCs w:val="20"/>
        </w:rPr>
        <w:t xml:space="preserve"> </w:t>
      </w:r>
      <w:r w:rsidRPr="00215A4C">
        <w:rPr>
          <w:rFonts w:eastAsiaTheme="minorHAnsi" w:hint="eastAsia"/>
          <w:szCs w:val="20"/>
        </w:rPr>
        <w:t>동안</w:t>
      </w:r>
      <w:r w:rsidRPr="00215A4C">
        <w:rPr>
          <w:rFonts w:eastAsiaTheme="minorHAnsi"/>
          <w:szCs w:val="20"/>
        </w:rPr>
        <w:t xml:space="preserve"> </w:t>
      </w:r>
      <w:r w:rsidRPr="00215A4C">
        <w:rPr>
          <w:rFonts w:eastAsiaTheme="minorHAnsi" w:hint="eastAsia"/>
          <w:szCs w:val="20"/>
        </w:rPr>
        <w:t>경추간공접근법</w:t>
      </w:r>
      <w:r w:rsidR="00F92B3F" w:rsidRPr="00215A4C">
        <w:rPr>
          <w:rFonts w:eastAsiaTheme="minorHAnsi" w:hint="eastAsia"/>
          <w:szCs w:val="20"/>
        </w:rPr>
        <w:t>이</w:t>
      </w:r>
      <w:r w:rsidR="00F92B3F" w:rsidRPr="00215A4C">
        <w:rPr>
          <w:rFonts w:eastAsiaTheme="minorHAnsi"/>
          <w:szCs w:val="20"/>
        </w:rPr>
        <w:t xml:space="preserve"> </w:t>
      </w:r>
      <w:r w:rsidR="00F92B3F" w:rsidRPr="00215A4C">
        <w:rPr>
          <w:rFonts w:eastAsiaTheme="minorHAnsi" w:hint="eastAsia"/>
          <w:szCs w:val="20"/>
        </w:rPr>
        <w:t>경추궁간접근법에</w:t>
      </w:r>
      <w:r w:rsidR="00F92B3F" w:rsidRPr="00215A4C">
        <w:rPr>
          <w:rFonts w:eastAsiaTheme="minorHAnsi"/>
          <w:szCs w:val="20"/>
        </w:rPr>
        <w:t xml:space="preserve"> </w:t>
      </w:r>
      <w:r w:rsidR="00F92B3F" w:rsidRPr="00215A4C">
        <w:rPr>
          <w:rFonts w:eastAsiaTheme="minorHAnsi" w:hint="eastAsia"/>
          <w:szCs w:val="20"/>
        </w:rPr>
        <w:t>비하여</w:t>
      </w:r>
      <w:r w:rsidRPr="00215A4C">
        <w:rPr>
          <w:rFonts w:eastAsiaTheme="minorHAnsi"/>
          <w:szCs w:val="20"/>
        </w:rPr>
        <w:t xml:space="preserve"> </w:t>
      </w:r>
      <w:r w:rsidR="00F92B3F" w:rsidRPr="00215A4C">
        <w:rPr>
          <w:rFonts w:eastAsiaTheme="minorHAnsi" w:hint="eastAsia"/>
          <w:szCs w:val="20"/>
        </w:rPr>
        <w:t>유의하게</w:t>
      </w:r>
      <w:r w:rsidR="00F92B3F" w:rsidRPr="00215A4C">
        <w:rPr>
          <w:rFonts w:eastAsiaTheme="minorHAnsi"/>
          <w:szCs w:val="20"/>
        </w:rPr>
        <w:t xml:space="preserve"> </w:t>
      </w:r>
      <w:r w:rsidRPr="00215A4C">
        <w:rPr>
          <w:rFonts w:eastAsiaTheme="minorHAnsi" w:hint="eastAsia"/>
          <w:szCs w:val="20"/>
        </w:rPr>
        <w:t>우월한</w:t>
      </w:r>
      <w:r w:rsidRPr="00215A4C">
        <w:rPr>
          <w:rFonts w:eastAsiaTheme="minorHAnsi"/>
          <w:szCs w:val="20"/>
        </w:rPr>
        <w:t xml:space="preserve"> </w:t>
      </w:r>
      <w:r w:rsidRPr="00215A4C">
        <w:rPr>
          <w:rFonts w:eastAsiaTheme="minorHAnsi" w:hint="eastAsia"/>
          <w:szCs w:val="20"/>
        </w:rPr>
        <w:t>임상적</w:t>
      </w:r>
      <w:r w:rsidRPr="00215A4C">
        <w:rPr>
          <w:rFonts w:eastAsiaTheme="minorHAnsi"/>
          <w:szCs w:val="20"/>
        </w:rPr>
        <w:t xml:space="preserve"> </w:t>
      </w:r>
      <w:r w:rsidRPr="00215A4C">
        <w:rPr>
          <w:rFonts w:eastAsiaTheme="minorHAnsi" w:hint="eastAsia"/>
          <w:szCs w:val="20"/>
        </w:rPr>
        <w:t>효과를</w:t>
      </w:r>
      <w:r w:rsidRPr="00215A4C">
        <w:rPr>
          <w:rFonts w:eastAsiaTheme="minorHAnsi"/>
          <w:szCs w:val="20"/>
        </w:rPr>
        <w:t xml:space="preserve"> </w:t>
      </w:r>
      <w:r w:rsidRPr="00215A4C">
        <w:rPr>
          <w:rFonts w:eastAsiaTheme="minorHAnsi" w:hint="eastAsia"/>
          <w:szCs w:val="20"/>
        </w:rPr>
        <w:t>보고하였으며</w:t>
      </w:r>
      <w:r w:rsidRPr="00215A4C">
        <w:rPr>
          <w:rFonts w:eastAsiaTheme="minorHAnsi"/>
          <w:szCs w:val="20"/>
        </w:rPr>
        <w:t>,</w:t>
      </w:r>
      <w:hyperlink w:anchor="_ENREF_58" w:tooltip="Rezende, 2015 #27" w:history="1">
        <w:r w:rsidR="008B3538" w:rsidRPr="000F3174">
          <w:rPr>
            <w:rFonts w:eastAsiaTheme="minorHAnsi"/>
            <w:szCs w:val="20"/>
          </w:rPr>
          <w:fldChar w:fldCharType="begin">
            <w:fldData xml:space="preserve">PEVuZE5vdGU+PENpdGU+PEF1dGhvcj5SZXplbmRlPC9BdXRob3I+PFllYXI+MjAxNTwvWWVhcj48
UmVjTnVtPjI3PC9SZWNOdW0+PERpc3BsYXlUZXh0PjxzdHlsZSBmYWNlPSJzdXBlcnNjcmlwdCI+
NTgtNjE8L3N0eWxlPjwvRGlzcGxheVRleHQ+PHJlY29yZD48cmVjLW51bWJlcj4yNzwvcmVjLW51
bWJlcj48Zm9yZWlnbi1rZXlzPjxrZXkgYXBwPSJFTiIgZGItaWQ9ImZkMmE5ejBmM2VlcDBkZXg1
enF2ejllMnpzYWU5cmY1ZnBmZSI+Mjc8L2tleT48L2ZvcmVpZ24ta2V5cz48cmVmLXR5cGUgbmFt
ZT0iSm91cm5hbCBBcnRpY2xlIj4xNzwvcmVmLXR5cGU+PGNvbnRyaWJ1dG9ycz48YXV0aG9ycz48
YXV0aG9yPlJlemVuZGUsIFIuPC9hdXRob3I+PGF1dGhvcj5KYWNvYiBKdW5pb3IsIEMuPC9hdXRo
b3I+PGF1dGhvcj5kYSBTaWx2YSwgQy4gSy48L2F1dGhvcj48YXV0aG9yPmRlIEJhcmNlbGxvcyBa
YW5vbiwgSS48L2F1dGhvcj48YXV0aG9yPkNhcmRvc28sIEkuIE0uPC9hdXRob3I+PGF1dGhvcj5C
YXRpc3RhIEp1bmlvciwgSi4gTC48L2F1dGhvcj48L2F1dGhvcnM+PC9jb250cmlidXRvcnM+PGF1
dGgtYWRkcmVzcz5Ib3NwaXRhbCBkYSBTYW50YSBDYXNhIGRlIE1pc2VyaWNvcmRpYSwgVml0b3Jp
YSwgRVMsIEJyYXppbC48L2F1dGgtYWRkcmVzcz48dGl0bGVzPjx0aXRsZT5Db21wYXJpc29uIG9m
IHRoZSBlZmZpY2FjeSBvZiB0cmFuc2ZvcmFtaW5hbCBhbmQgaW50ZXJsYW1pbmFyIHJhZGljdWxh
ciBibG9jayB0ZWNobmlxdWVzIGZvciB0cmVhdGluZyBsdW1iYXIgZGlzayBoZXJuaWE8L3RpdGxl
PjxzZWNvbmRhcnktdGl0bGU+UmV2IEJyYXMgT3J0b3A8L3NlY29uZGFyeS10aXRsZT48YWx0LXRp
dGxlPlJldmlzdGEgYnJhc2lsZWlyYSBkZSBvcnRvcGVkaWE8L2FsdC10aXRsZT48L3RpdGxlcz48
cGVyaW9kaWNhbD48ZnVsbC10aXRsZT5SZXYgQnJhcyBPcnRvcDwvZnVsbC10aXRsZT48YWJici0x
PlJldmlzdGEgYnJhc2lsZWlyYSBkZSBvcnRvcGVkaWE8L2FiYnItMT48L3BlcmlvZGljYWw+PGFs
dC1wZXJpb2RpY2FsPjxmdWxsLXRpdGxlPlJldiBCcmFzIE9ydG9wPC9mdWxsLXRpdGxlPjxhYmJy
LTE+UmV2aXN0YSBicmFzaWxlaXJhIGRlIG9ydG9wZWRpYTwvYWJici0xPjwvYWx0LXBlcmlvZGlj
YWw+PHBhZ2VzPjIyMC01PC9wYWdlcz48dm9sdW1lPjUwPC92b2x1bWU+PG51bWJlcj4yPC9udW1i
ZXI+PGVkaXRpb24+MjAxNS8wOC8wMTwvZWRpdGlvbj48ZGF0ZXM+PHllYXI+MjAxNTwveWVhcj48
cHViLWRhdGVzPjxkYXRlPk1hci1BcHI8L2RhdGU+PC9wdWItZGF0ZXM+PC9kYXRlcz48aXNibj4y
MjU1LTQ5NzEgKExpbmtpbmcpPC9pc2JuPjxhY2Nlc3Npb24tbnVtPjI2MjI5OTIwPC9hY2Nlc3Np
b24tbnVtPjx1cmxzPjwvdXJscz48Y3VzdG9tMj5QTUM0NTE5NjE5IGJsb3F1ZWlvIHRyYW5zZm9y
YW1pbmFsLCBxdWFudG8gYW8gcXVhZHJvIGFsZ2ljbyBlIGEgcHJlc2VuY2Egb3UgbmFvIGRlIGNv
bXBsaWNhY29lcy4gTUVUT0RPOiBFc3R1ZG8gcHJvc3BlY3Rpdm8sIGRlIGNhcmF0ZXIgZGVzY3Jp
dGl2byBlIGNvbXBhcmF0aXZvLCBkdXBsby1jZWdvIGUgcmFuZG9taXphZG8sIGVtIHF1ZSBzYW8g
c3VqZWl0b3MgNDAgcGFjaWVudGVzLCBkZSBhbWJvcyBvcyBzZXhvcywgcG9ydGFkb3JlcyBkZSBs
b21ib2NpYXRhbGdpYSBwb3IgaGVybmlhIGRlIGRpc2NvLCBkbyB0aXBvIGNlbnRyby1sYXRlcmFs
IG91IGZvcmFtaW5hbCwgc2VtIHJlc3Bvc3RhIGEgMjAgc2Vzc29lcyBkZSBmaXNpb3RlcmFwaWEg
ZSBzZW0gaW5zdGFiaWxpZGFkZSwgZGlhZ25vc3RpY2FkYSBlbSBleGFtZSBkZSByYWRpb2dyYWZp
YSBkaW5hbWljYS4gTyB0aXBvIGRlIGJsb3F1ZWlvLCB0cmFuc2ZvcmFtaW5hbCAoZ3J1cG8gMSkg
b3UgaW50ZXJsYW1pbmFyIChncnVwbyAyKSwgYSBzZXIgZmVpdG8gZm9pIGRldGVybWluYWRvIHBv
ciBtZWlvIGRlIHNvcnRlaW8gZSBjb25zdGl0dWl1IDIwIHBhY2llbnRlcyBkbyBncnVwbyAxIGUg
MjAgZG8gZ3J1cG8gMi4gUkVTVUxUQURPUzogRm9yYW0gYXZhbGlhZG9zIDQwIHBhY2llbnRlcywg
MTcgZG8gc2V4byBtYXNjdWxpbm8sIG1lZGlhIGRlIDQ5IGFub3MsIG5vcyBxdWFpcyBob3V2ZSBt
ZWxob3JpYSBzaWduaWZpY2F0aXZhIGRvIHF1YWRybyBhbGdpY28gZW0gdG9kb3Mgb3Mgc3VibWV0
aWRvcyBhbyBibG9xdWVpbyByYWRpY3VsYXIgZW0gYW1iYXMgYXMgdGVjbmljYXMsIGVtYm9yYSBh
IHRlY25pY2EgdHJhbnNmb3JhbWluYWwgYXByZXNlbnRhc3NlIG1lbGhvcmVzIHJlc3VsdGFkb3Mg
cXVhbmRvIGNvbXBhcmFkYSBjb20gYSBpbnRlcmxhbWluYXIuIENPTkNMVVNBTzogQW1iYXMgYXMg
dGVjbmljYXMgc2FvIGVmaWNhemVzIG5vIGFsaXZpbyBkYSBkb3IgZSBhcHJlc2VudGFtIGJhaXhh
IHRheGEgZGUgY29tcGxpY2FjYW8sIG1hcyBhIHRyYW5zZm9yYW1pbmFsIGZvaSBtYWlzIGVmaWNh
eiBkbyBxdWUgYSBpbnRlcmxhbWluYXIuPC9jdXN0b20yPjxlbGVjdHJvbmljLXJlc291cmNlLW51
bT4xMC4xMDE2L2oucmJvZS4yMDE1LjAyLjAxNjwvZWxlY3Ryb25pYy1yZXNvdXJjZS1udW0+PHJl
bW90ZS1kYXRhYmFzZS1wcm92aWRlcj5OTE08L3JlbW90ZS1kYXRhYmFzZS1wcm92aWRlcj48bGFu
Z3VhZ2U+ZW5nPC9sYW5ndWFnZT48L3JlY29yZD48L0NpdGU+PENpdGU+PEF1dGhvcj5QYW5kZXk8
L0F1dGhvcj48WWVhcj4yMDE2PC9ZZWFyPjxSZWNOdW0+MjU8L1JlY051bT48cmVjb3JkPjxyZWMt
bnVtYmVyPjI1PC9yZWMtbnVtYmVyPjxmb3JlaWduLWtleXM+PGtleSBhcHA9IkVOIiBkYi1pZD0i
ZmQyYTl6MGYzZWVwMGRleDV6cXZ6OWUyenNhZTlyZjVmcGZlIj4yNTwva2V5PjwvZm9yZWlnbi1r
ZXlzPjxyZWYtdHlwZSBuYW1lPSJKb3VybmFsIEFydGljbGUiPjE3PC9yZWYtdHlwZT48Y29udHJp
YnV0b3JzPjxhdXRob3JzPjxhdXRob3I+UGFuZGV5LCBSLiBBLjwvYXV0aG9yPjwvYXV0aG9ycz48
L2NvbnRyaWJ1dG9ycz48YXV0aC1hZGRyZXNzPkFzc2lzdGFudCBQcm9mZXNzb3IsIERlcGFydG1l
bnQgb2YgT3J0aG9wYWVkaWNzLCBDTUMgYW5kIEhvc3BpdGFsICwgQnJvd24gUm9hZCwgTHVkaGlh
bmEsIEluZGlhIC48L2F1dGgtYWRkcmVzcz48dGl0bGVzPjx0aXRsZT5FZmZpY2FjeSBvZiBFcGlk
dXJhbCBTdGVyb2lkIEluamVjdGlvbiBpbiBNYW5hZ2VtZW50IG9mIEx1bWJhciBQcm9sYXBzZWQg
SW50ZXJ2ZXJ0ZWJyYWwgRGlzYzogQSBDb21wYXJpc29uIG9mIENhdWRhbCwgVHJhbnNmb3JhbWlu
YWwgYW5kIEludGVybGFtaW5hciBSb3V0ZXM8L3RpdGxlPjxzZWNvbmRhcnktdGl0bGU+SiBDbGlu
IERpYWduIFJlczwvc2Vjb25kYXJ5LXRpdGxlPjxhbHQtdGl0bGU+Sm91cm5hbCBvZiBjbGluaWNh
bCBhbmQgZGlhZ25vc3RpYyByZXNlYXJjaCA6IEpDRFI8L2FsdC10aXRsZT48L3RpdGxlcz48cGVy
aW9kaWNhbD48ZnVsbC10aXRsZT5KIENsaW4gRGlhZ24gUmVzPC9mdWxsLXRpdGxlPjxhYmJyLTE+
Sm91cm5hbCBvZiBjbGluaWNhbCBhbmQgZGlhZ25vc3RpYyByZXNlYXJjaCA6IEpDRFI8L2FiYnIt
MT48L3BlcmlvZGljYWw+PGFsdC1wZXJpb2RpY2FsPjxmdWxsLXRpdGxlPkogQ2xpbiBEaWFnbiBS
ZXM8L2Z1bGwtdGl0bGU+PGFiYnItMT5Kb3VybmFsIG9mIGNsaW5pY2FsIGFuZCBkaWFnbm9zdGlj
IHJlc2VhcmNoIDogSkNEUjwvYWJici0xPjwvYWx0LXBlcmlvZGljYWw+PHBhZ2VzPlJDMDUtMTE8
L3BhZ2VzPjx2b2x1bWU+MTA8L3ZvbHVtZT48bnVtYmVyPjc8L251bWJlcj48ZWRpdGlvbj4yMDE2
LzA5LzE2PC9lZGl0aW9uPjxkYXRlcz48eWVhcj4yMDE2PC95ZWFyPjxwdWItZGF0ZXM+PGRhdGU+
SnVsPC9kYXRlPjwvcHViLWRhdGVzPjwvZGF0ZXM+PGlzYm4+MjI0OS03ODJYIChQcmludCkmI3hE
OzA5NzMtNzA5WCAoTGlua2luZyk8L2lzYm4+PGFjY2Vzc2lvbi1udW0+Mjc2MzA5MTc8L2FjY2Vz
c2lvbi1udW0+PHVybHM+PC91cmxzPjxjdXN0b20yPlBNQzUwMjAyNTY8L2N1c3RvbTI+PGVsZWN0
cm9uaWMtcmVzb3VyY2UtbnVtPjEwLjc4NjAvamNkci8yMDE2LzE4MjA4LjgxMjc8L2VsZWN0cm9u
aWMtcmVzb3VyY2UtbnVtPjxyZW1vdGUtZGF0YWJhc2UtcHJvdmlkZXI+TkxNPC9yZW1vdGUtZGF0
YWJhc2UtcHJvdmlkZXI+PGxhbmd1YWdlPmVuZzwvbGFuZ3VhZ2U+PC9yZWNvcmQ+PC9DaXRlPjxD
aXRlPjxBdXRob3I+QWNrZXJtYW4gSWlpPC9BdXRob3I+PFllYXI+MjAwNzwvWWVhcj48UmVjTnVt
PjE2PC9SZWNOdW0+PHJlY29yZD48cmVjLW51bWJlcj4xNjwvcmVjLW51bWJlcj48Zm9yZWlnbi1r
ZXlzPjxrZXkgYXBwPSJFTiIgZGItaWQ9ImZkMmE5ejBmM2VlcDBkZXg1enF2ejllMnpzYWU5cmY1
ZnBmZSI+MTY8L2tleT48L2ZvcmVpZ24ta2V5cz48cmVmLXR5cGUgbmFtZT0iSm91cm5hbCBBcnRp
Y2xlIj4xNzwvcmVmLXR5cGU+PGNvbnRyaWJ1dG9ycz48YXV0aG9ycz48YXV0aG9yPkFja2VybWFu
IElpaSwgVy4gRS48L2F1dGhvcj48YXV0aG9yPkFobWFkLCBNLjwvYXV0aG9yPjwvYXV0aG9ycz48
L2NvbnRyaWJ1dG9ycz48YXV0aC1hZGRyZXNzPlcuRS4gQWNrZXJtYW4gSUlJLCBQYWluIE1lZGlj
aW5lIENvbnN1bHRhbnRzIFAuQS4sIExpdHRsZSBSb2NrLCBBUiA3MjIyMywgVW5pdGVkIFN0YXRl
czwvYXV0aC1hZGRyZXNzPjx0aXRsZXM+PHRpdGxlPlRoZSBlZmZpY2FjeSBvZiBsdW1iYXIgZXBp
ZHVyYWwgc3Rlcm9pZCBpbmplY3Rpb25zIGluIHBhdGllbnRzIHdpdGggbHVtYmFyIGRpc2MgaGVy
bmlhdGlvbnM8L3RpdGxlPjxzZWNvbmRhcnktdGl0bGU+QW5lc3RoZXNpYSBhbmQgQW5hbGdlc2lh
PC9zZWNvbmRhcnktdGl0bGU+PC90aXRsZXM+PHBlcmlvZGljYWw+PGZ1bGwtdGl0bGU+QW5lc3Ro
ZXNpYSBhbmQgQW5hbGdlc2lhPC9mdWxsLXRpdGxlPjwvcGVyaW9kaWNhbD48cGFnZXM+MTIxNy0x
MjIyPC9wYWdlcz48dm9sdW1lPjEwNDwvdm9sdW1lPjxudW1iZXI+NTwvbnVtYmVyPjxrZXl3b3Jk
cz48a2V5d29yZD5saWRvY2FpbmU8L2tleXdvcmQ+PGtleXdvcmQ+c3Rlcm9pZDwva2V5d29yZD48
a2V5d29yZD5hZHVsdDwva2V5d29yZD48a2V5d29yZD5hbmFsZ2VzaWE8L2tleXdvcmQ+PGtleXdv
cmQ+YXJ0aWNsZTwva2V5d29yZD48a2V5d29yZD5jbGluaWNhbCBhcnRpY2xlPC9rZXl3b3JkPjxr
ZXl3b3JkPmNvbnRyb2xsZWQgc3R1ZHk8L2tleXdvcmQ+PGtleXdvcmQ+ZGlzYWJpbGl0eTwva2V5
d29yZD48a2V5d29yZD5kaXNlYXNlIGFzc29jaWF0aW9uPC9rZXl3b3JkPjxrZXl3b3JkPmRydWcg
ZWZmaWNhY3k8L2tleXdvcmQ+PGtleXdvcmQ+ZXBpZHVyYWwgYW5lc3RoZXNpYTwva2V5d29yZD48
a2V5d29yZD5lcGlkdXJhbCBzcGFjZTwva2V5d29yZD48a2V5d29yZD5mZW1hbGU8L2tleXdvcmQ+
PGtleXdvcmQ+aHVtYW48L2tleXdvcmQ+PGtleXdvcmQ+bHVtYmFyIGRpc2sgaGVybmlhPC9rZXl3
b3JkPjxrZXl3b3JkPm1hbGU8L2tleXdvcmQ+PGtleXdvcmQ+cHJpb3JpdHkgam91cm5hbDwva2V5
d29yZD48a2V5d29yZD5yYWRpY3VsYXIgcGFpbjwva2V5d29yZD48a2V5d29yZD5zdGF0aXN0aWNh
bCBzaWduaWZpY2FuY2U8L2tleXdvcmQ+PC9rZXl3b3Jkcz48ZGF0ZXM+PHllYXI+MjAwNzwveWVh
cj48L2RhdGVzPjxpc2JuPjAwMDMtMjk5OTwvaXNibj48dXJscz48cmVsYXRlZC11cmxzPjx1cmw+
aHR0cDovL3d3dy5lbWJhc2UuY29tL3NlYXJjaC9yZXN1bHRzP3N1YmFjdGlvbj12aWV3cmVjb3Jk
JmFtcDtmcm9tPWV4cG9ydCZhbXA7aWQ9TDQ2NjQ5OTQ4PC91cmw+PHVybD5odHRwOi8vZHguZG9p
Lm9yZy8xMC4xMjEzLzAxLmFuZS4wMDAwMjYwMzA3LjE2NTU1LjdmPC91cmw+PC9yZWxhdGVkLXVy
bHM+PC91cmxzPjwvcmVjb3JkPjwvQ2l0ZT48Q2l0ZT48QXV0aG9yPkthbWJsZTwvQXV0aG9yPjxZ
ZWFyPjIwMTY8L1llYXI+PFJlY051bT4yMTwvUmVjTnVtPjxyZWNvcmQ+PHJlYy1udW1iZXI+MjE8
L3JlYy1udW1iZXI+PGZvcmVpZ24ta2V5cz48a2V5IGFwcD0iRU4iIGRiLWlkPSJmZDJhOXowZjNl
ZXAwZGV4NXpxdno5ZTJ6c2FlOXJmNWZwZmUiPjIxPC9rZXk+PC9mb3JlaWduLWtleXM+PHJlZi10
eXBlIG5hbWU9IkpvdXJuYWwgQXJ0aWNsZSI+MTc8L3JlZi10eXBlPjxjb250cmlidXRvcnM+PGF1
dGhvcnM+PGF1dGhvcj5LYW1ibGUsIFAuIEMuPC9hdXRob3I+PGF1dGhvcj5TaGFybWEsIEEuPC9h
dXRob3I+PGF1dGhvcj5TaW5naCwgVi48L2F1dGhvcj48YXV0aG9yPk5hdHJhaiwgQi48L2F1dGhv
cj48YXV0aG9yPkRldmFuaSwgRC48L2F1dGhvcj48YXV0aG9yPktoYXBhbmUsIFYuPC9hdXRob3I+
PC9hdXRob3JzPjwvY29udHJpYnV0b3JzPjxhdXRoLWFkZHJlc3M+S2luZyBFZHdhcmQgTWVtb3Jp
YWwgSG9zcGl0YWwgTXVtYmFpLCBNdW1iYWksIEluZGlhLiYjeEQ7RGVwYXJ0bWVudCBvZiBPcnRo
b3BlZGljLCBEciBCIFIgQW1iZWRrZXIgQ2VudHJhbCBSYWlsd2F5IEhvc3BpdGFsLCBCeWN1bGxh
IEVhc3QsIE11bWJhaSwgNDAwMDI3LCBJbmRpYS4gZHJheXVzaEBnbWFpbC5jb20uJiN4RDtEZXBh
cnRtZW50IG9mIE9ydGhvcGVkaWMsIERyIEIgUiBBbWJlZGtlciBDZW50cmFsIFJhaWx3YXkgSG9z
cGl0YWwsIEJ5Y3VsbGEgRWFzdCwgTXVtYmFpLCA0MDAwMjcsIEluZGlhLjwvYXV0aC1hZGRyZXNz
Pjx0aXRsZXM+PHRpdGxlPk91dGNvbWUgb2Ygc2luZ2xlIGxldmVsIGRpc2MgcHJvbGFwc2UgdHJl
YXRlZCB3aXRoIHRyYW5zZm9yYW1pbmFsIHN0ZXJvaWQgdmVyc3VzIGVwaWR1cmFsIHN0ZXJvaWQg
dmVyc3VzIGNhdWRhbCBzdGVyb2lkczwvdGl0bGU+PHNlY29uZGFyeS10aXRsZT5FdXIgU3BpbmUg
Sjwvc2Vjb25kYXJ5LXRpdGxlPjxhbHQtdGl0bGU+RXVyb3BlYW4gc3BpbmUgam91cm5hbCA6IG9m
ZmljaWFsIHB1YmxpY2F0aW9uIG9mIHRoZSBFdXJvcGVhbiBTcGluZSBTb2NpZXR5LCB0aGUgRXVy
b3BlYW4gU3BpbmFsIERlZm9ybWl0eSBTb2NpZXR5LCBhbmQgdGhlIEV1cm9wZWFuIFNlY3Rpb24g
b2YgdGhlIENlcnZpY2FsIFNwaW5lIFJlc2VhcmNoIFNvY2lldHk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MjE3LTIxPC9wYWdlcz48dm9sdW1lPjI1PC92b2x1bWU+PG51bWJl
cj4xPC9udW1iZXI+PGVkaXRpb24+MjAxNS8wNS8xMzwvZWRpdGlvbj48a2V5d29yZHM+PGtleXdv
cmQ+QWR1bHQ8L2tleXdvcmQ+PGtleXdvcmQ+QWdlZDwva2V5d29yZD48a2V5d29yZD5BbnRpLUlu
ZmxhbW1hdG9yeSBBZ2VudHMvIGFkbWluaXN0cmF0aW9uICZhbXA7IGRvc2FnZS90aGVyYXBldXRp
YyB1c2U8L2tleXdvcmQ+PGtleXdvcmQ+RmVtYWxlPC9rZXl3b3JkPjxrZXl3b3JkPkZsdW9yb3Nj
b3B5PC9rZXl3b3JkPjxrZXl3b3JkPkZvbGxvdy1VcCBTdHVkaWVzPC9rZXl3b3JkPjxrZXl3b3Jk
Pkh1bWFuczwva2V5d29yZD48a2V5d29yZD5JbmplY3Rpb25zLCBFcGlkdXJhbDwva2V5d29yZD48
a2V5d29yZD5JbmplY3Rpb25zLCBTcGluYWwvIG1ldGhvZHM8L2tleXdvcmQ+PGtleXdvcmQ+SW50
ZXJ2ZXJ0ZWJyYWwgRGlzYyBEaXNwbGFjZW1lbnQvIGRydWcgdGhlcmFweTwva2V5d29yZD48a2V5
d29yZD5MdW1iYXIgVmVydGVicmFlPC9rZXl3b3JkPjxrZXl3b3JkPk1hbGU8L2tleXdvcmQ+PGtl
eXdvcmQ+TWlkZGxlIEFnZWQ8L2tleXdvcmQ+PGtleXdvcmQ+UHJvc3BlY3RpdmUgU3R1ZGllczwv
a2V5d29yZD48a2V5d29yZD5SYWRpb2dyYXBoeSwgSW50ZXJ2ZW50aW9uYWw8L2tleXdvcmQ+PGtl
eXdvcmQ+VHJlYXRtZW50IE91dGNvbWU8L2tleXdvcmQ+PGtleXdvcmQ+VHJpYW1jaW5vbG9uZS8g
YWRtaW5pc3RyYXRpb24gJmFtcDsgZG9zYWdlL3RoZXJhcGV1dGljIHVzZTwva2V5d29yZD48L2tl
eXdvcmRzPjxkYXRlcz48eWVhcj4yMDE2PC95ZWFyPjxwdWItZGF0ZXM+PGRhdGU+SmFuPC9kYXRl
PjwvcHViLWRhdGVzPjwvZGF0ZXM+PGlzYm4+MTQzMi0wOTMyIChFbGVjdHJvbmljKSYjeEQ7MDk0
MC02NzE5IChMaW5raW5nKTwvaXNibj48YWNjZXNzaW9uLW51bT4yNTk2MjgxMzwvYWNjZXNzaW9u
LW51bT48dXJscz48L3VybHM+PGVsZWN0cm9uaWMtcmVzb3VyY2UtbnVtPjEwLjEwMDcvczAwNTg2
LTAxNS0zOTk2LTk8L2VsZWN0cm9uaWMtcmVzb3VyY2UtbnVtPjxyZW1vdGUtZGF0YWJhc2UtcHJv
dmlkZXI+TkxNPC9yZW1vdGUtZGF0YWJhc2UtcHJvdmlkZXI+PGxhbmd1YWdlPmVuZzwvbGFuZ3Vh
Z2U+PC9yZWNvcmQ+PC9DaXRlPjwvRW5kTm90ZT4A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SZXplbmRlPC9BdXRob3I+PFllYXI+MjAxNTwvWWVhcj48
UmVjTnVtPjI3PC9SZWNOdW0+PERpc3BsYXlUZXh0PjxzdHlsZSBmYWNlPSJzdXBlcnNjcmlwdCI+
NTgtNjE8L3N0eWxlPjwvRGlzcGxheVRleHQ+PHJlY29yZD48cmVjLW51bWJlcj4yNzwvcmVjLW51
bWJlcj48Zm9yZWlnbi1rZXlzPjxrZXkgYXBwPSJFTiIgZGItaWQ9ImZkMmE5ejBmM2VlcDBkZXg1
enF2ejllMnpzYWU5cmY1ZnBmZSI+Mjc8L2tleT48L2ZvcmVpZ24ta2V5cz48cmVmLXR5cGUgbmFt
ZT0iSm91cm5hbCBBcnRpY2xlIj4xNzwvcmVmLXR5cGU+PGNvbnRyaWJ1dG9ycz48YXV0aG9ycz48
YXV0aG9yPlJlemVuZGUsIFIuPC9hdXRob3I+PGF1dGhvcj5KYWNvYiBKdW5pb3IsIEMuPC9hdXRo
b3I+PGF1dGhvcj5kYSBTaWx2YSwgQy4gSy48L2F1dGhvcj48YXV0aG9yPmRlIEJhcmNlbGxvcyBa
YW5vbiwgSS48L2F1dGhvcj48YXV0aG9yPkNhcmRvc28sIEkuIE0uPC9hdXRob3I+PGF1dGhvcj5C
YXRpc3RhIEp1bmlvciwgSi4gTC48L2F1dGhvcj48L2F1dGhvcnM+PC9jb250cmlidXRvcnM+PGF1
dGgtYWRkcmVzcz5Ib3NwaXRhbCBkYSBTYW50YSBDYXNhIGRlIE1pc2VyaWNvcmRpYSwgVml0b3Jp
YSwgRVMsIEJyYXppbC48L2F1dGgtYWRkcmVzcz48dGl0bGVzPjx0aXRsZT5Db21wYXJpc29uIG9m
IHRoZSBlZmZpY2FjeSBvZiB0cmFuc2ZvcmFtaW5hbCBhbmQgaW50ZXJsYW1pbmFyIHJhZGljdWxh
ciBibG9jayB0ZWNobmlxdWVzIGZvciB0cmVhdGluZyBsdW1iYXIgZGlzayBoZXJuaWE8L3RpdGxl
PjxzZWNvbmRhcnktdGl0bGU+UmV2IEJyYXMgT3J0b3A8L3NlY29uZGFyeS10aXRsZT48YWx0LXRp
dGxlPlJldmlzdGEgYnJhc2lsZWlyYSBkZSBvcnRvcGVkaWE8L2FsdC10aXRsZT48L3RpdGxlcz48
cGVyaW9kaWNhbD48ZnVsbC10aXRsZT5SZXYgQnJhcyBPcnRvcDwvZnVsbC10aXRsZT48YWJici0x
PlJldmlzdGEgYnJhc2lsZWlyYSBkZSBvcnRvcGVkaWE8L2FiYnItMT48L3BlcmlvZGljYWw+PGFs
dC1wZXJpb2RpY2FsPjxmdWxsLXRpdGxlPlJldiBCcmFzIE9ydG9wPC9mdWxsLXRpdGxlPjxhYmJy
LTE+UmV2aXN0YSBicmFzaWxlaXJhIGRlIG9ydG9wZWRpYTwvYWJici0xPjwvYWx0LXBlcmlvZGlj
YWw+PHBhZ2VzPjIyMC01PC9wYWdlcz48dm9sdW1lPjUwPC92b2x1bWU+PG51bWJlcj4yPC9udW1i
ZXI+PGVkaXRpb24+MjAxNS8wOC8wMTwvZWRpdGlvbj48ZGF0ZXM+PHllYXI+MjAxNTwveWVhcj48
cHViLWRhdGVzPjxkYXRlPk1hci1BcHI8L2RhdGU+PC9wdWItZGF0ZXM+PC9kYXRlcz48aXNibj4y
MjU1LTQ5NzEgKExpbmtpbmcpPC9pc2JuPjxhY2Nlc3Npb24tbnVtPjI2MjI5OTIwPC9hY2Nlc3Np
b24tbnVtPjx1cmxzPjwvdXJscz48Y3VzdG9tMj5QTUM0NTE5NjE5IGJsb3F1ZWlvIHRyYW5zZm9y
YW1pbmFsLCBxdWFudG8gYW8gcXVhZHJvIGFsZ2ljbyBlIGEgcHJlc2VuY2Egb3UgbmFvIGRlIGNv
bXBsaWNhY29lcy4gTUVUT0RPOiBFc3R1ZG8gcHJvc3BlY3Rpdm8sIGRlIGNhcmF0ZXIgZGVzY3Jp
dGl2byBlIGNvbXBhcmF0aXZvLCBkdXBsby1jZWdvIGUgcmFuZG9taXphZG8sIGVtIHF1ZSBzYW8g
c3VqZWl0b3MgNDAgcGFjaWVudGVzLCBkZSBhbWJvcyBvcyBzZXhvcywgcG9ydGFkb3JlcyBkZSBs
b21ib2NpYXRhbGdpYSBwb3IgaGVybmlhIGRlIGRpc2NvLCBkbyB0aXBvIGNlbnRyby1sYXRlcmFs
IG91IGZvcmFtaW5hbCwgc2VtIHJlc3Bvc3RhIGEgMjAgc2Vzc29lcyBkZSBmaXNpb3RlcmFwaWEg
ZSBzZW0gaW5zdGFiaWxpZGFkZSwgZGlhZ25vc3RpY2FkYSBlbSBleGFtZSBkZSByYWRpb2dyYWZp
YSBkaW5hbWljYS4gTyB0aXBvIGRlIGJsb3F1ZWlvLCB0cmFuc2ZvcmFtaW5hbCAoZ3J1cG8gMSkg
b3UgaW50ZXJsYW1pbmFyIChncnVwbyAyKSwgYSBzZXIgZmVpdG8gZm9pIGRldGVybWluYWRvIHBv
ciBtZWlvIGRlIHNvcnRlaW8gZSBjb25zdGl0dWl1IDIwIHBhY2llbnRlcyBkbyBncnVwbyAxIGUg
MjAgZG8gZ3J1cG8gMi4gUkVTVUxUQURPUzogRm9yYW0gYXZhbGlhZG9zIDQwIHBhY2llbnRlcywg
MTcgZG8gc2V4byBtYXNjdWxpbm8sIG1lZGlhIGRlIDQ5IGFub3MsIG5vcyBxdWFpcyBob3V2ZSBt
ZWxob3JpYSBzaWduaWZpY2F0aXZhIGRvIHF1YWRybyBhbGdpY28gZW0gdG9kb3Mgb3Mgc3VibWV0
aWRvcyBhbyBibG9xdWVpbyByYWRpY3VsYXIgZW0gYW1iYXMgYXMgdGVjbmljYXMsIGVtYm9yYSBh
IHRlY25pY2EgdHJhbnNmb3JhbWluYWwgYXByZXNlbnRhc3NlIG1lbGhvcmVzIHJlc3VsdGFkb3Mg
cXVhbmRvIGNvbXBhcmFkYSBjb20gYSBpbnRlcmxhbWluYXIuIENPTkNMVVNBTzogQW1iYXMgYXMg
dGVjbmljYXMgc2FvIGVmaWNhemVzIG5vIGFsaXZpbyBkYSBkb3IgZSBhcHJlc2VudGFtIGJhaXhh
IHRheGEgZGUgY29tcGxpY2FjYW8sIG1hcyBhIHRyYW5zZm9yYW1pbmFsIGZvaSBtYWlzIGVmaWNh
eiBkbyBxdWUgYSBpbnRlcmxhbWluYXIuPC9jdXN0b20yPjxlbGVjdHJvbmljLXJlc291cmNlLW51
bT4xMC4xMDE2L2oucmJvZS4yMDE1LjAyLjAxNjwvZWxlY3Ryb25pYy1yZXNvdXJjZS1udW0+PHJl
bW90ZS1kYXRhYmFzZS1wcm92aWRlcj5OTE08L3JlbW90ZS1kYXRhYmFzZS1wcm92aWRlcj48bGFu
Z3VhZ2U+ZW5nPC9sYW5ndWFnZT48L3JlY29yZD48L0NpdGU+PENpdGU+PEF1dGhvcj5QYW5kZXk8
L0F1dGhvcj48WWVhcj4yMDE2PC9ZZWFyPjxSZWNOdW0+MjU8L1JlY051bT48cmVjb3JkPjxyZWMt
bnVtYmVyPjI1PC9yZWMtbnVtYmVyPjxmb3JlaWduLWtleXM+PGtleSBhcHA9IkVOIiBkYi1pZD0i
ZmQyYTl6MGYzZWVwMGRleDV6cXZ6OWUyenNhZTlyZjVmcGZlIj4yNTwva2V5PjwvZm9yZWlnbi1r
ZXlzPjxyZWYtdHlwZSBuYW1lPSJKb3VybmFsIEFydGljbGUiPjE3PC9yZWYtdHlwZT48Y29udHJp
YnV0b3JzPjxhdXRob3JzPjxhdXRob3I+UGFuZGV5LCBSLiBBLjwvYXV0aG9yPjwvYXV0aG9ycz48
L2NvbnRyaWJ1dG9ycz48YXV0aC1hZGRyZXNzPkFzc2lzdGFudCBQcm9mZXNzb3IsIERlcGFydG1l
bnQgb2YgT3J0aG9wYWVkaWNzLCBDTUMgYW5kIEhvc3BpdGFsICwgQnJvd24gUm9hZCwgTHVkaGlh
bmEsIEluZGlhIC48L2F1dGgtYWRkcmVzcz48dGl0bGVzPjx0aXRsZT5FZmZpY2FjeSBvZiBFcGlk
dXJhbCBTdGVyb2lkIEluamVjdGlvbiBpbiBNYW5hZ2VtZW50IG9mIEx1bWJhciBQcm9sYXBzZWQg
SW50ZXJ2ZXJ0ZWJyYWwgRGlzYzogQSBDb21wYXJpc29uIG9mIENhdWRhbCwgVHJhbnNmb3JhbWlu
YWwgYW5kIEludGVybGFtaW5hciBSb3V0ZXM8L3RpdGxlPjxzZWNvbmRhcnktdGl0bGU+SiBDbGlu
IERpYWduIFJlczwvc2Vjb25kYXJ5LXRpdGxlPjxhbHQtdGl0bGU+Sm91cm5hbCBvZiBjbGluaWNh
bCBhbmQgZGlhZ25vc3RpYyByZXNlYXJjaCA6IEpDRFI8L2FsdC10aXRsZT48L3RpdGxlcz48cGVy
aW9kaWNhbD48ZnVsbC10aXRsZT5KIENsaW4gRGlhZ24gUmVzPC9mdWxsLXRpdGxlPjxhYmJyLTE+
Sm91cm5hbCBvZiBjbGluaWNhbCBhbmQgZGlhZ25vc3RpYyByZXNlYXJjaCA6IEpDRFI8L2FiYnIt
MT48L3BlcmlvZGljYWw+PGFsdC1wZXJpb2RpY2FsPjxmdWxsLXRpdGxlPkogQ2xpbiBEaWFnbiBS
ZXM8L2Z1bGwtdGl0bGU+PGFiYnItMT5Kb3VybmFsIG9mIGNsaW5pY2FsIGFuZCBkaWFnbm9zdGlj
IHJlc2VhcmNoIDogSkNEUjwvYWJici0xPjwvYWx0LXBlcmlvZGljYWw+PHBhZ2VzPlJDMDUtMTE8
L3BhZ2VzPjx2b2x1bWU+MTA8L3ZvbHVtZT48bnVtYmVyPjc8L251bWJlcj48ZWRpdGlvbj4yMDE2
LzA5LzE2PC9lZGl0aW9uPjxkYXRlcz48eWVhcj4yMDE2PC95ZWFyPjxwdWItZGF0ZXM+PGRhdGU+
SnVsPC9kYXRlPjwvcHViLWRhdGVzPjwvZGF0ZXM+PGlzYm4+MjI0OS03ODJYIChQcmludCkmI3hE
OzA5NzMtNzA5WCAoTGlua2luZyk8L2lzYm4+PGFjY2Vzc2lvbi1udW0+Mjc2MzA5MTc8L2FjY2Vz
c2lvbi1udW0+PHVybHM+PC91cmxzPjxjdXN0b20yPlBNQzUwMjAyNTY8L2N1c3RvbTI+PGVsZWN0
cm9uaWMtcmVzb3VyY2UtbnVtPjEwLjc4NjAvamNkci8yMDE2LzE4MjA4LjgxMjc8L2VsZWN0cm9u
aWMtcmVzb3VyY2UtbnVtPjxyZW1vdGUtZGF0YWJhc2UtcHJvdmlkZXI+TkxNPC9yZW1vdGUtZGF0
YWJhc2UtcHJvdmlkZXI+PGxhbmd1YWdlPmVuZzwvbGFuZ3VhZ2U+PC9yZWNvcmQ+PC9DaXRlPjxD
aXRlPjxBdXRob3I+QWNrZXJtYW4gSWlpPC9BdXRob3I+PFllYXI+MjAwNzwvWWVhcj48UmVjTnVt
PjE2PC9SZWNOdW0+PHJlY29yZD48cmVjLW51bWJlcj4xNjwvcmVjLW51bWJlcj48Zm9yZWlnbi1r
ZXlzPjxrZXkgYXBwPSJFTiIgZGItaWQ9ImZkMmE5ejBmM2VlcDBkZXg1enF2ejllMnpzYWU5cmY1
ZnBmZSI+MTY8L2tleT48L2ZvcmVpZ24ta2V5cz48cmVmLXR5cGUgbmFtZT0iSm91cm5hbCBBcnRp
Y2xlIj4xNzwvcmVmLXR5cGU+PGNvbnRyaWJ1dG9ycz48YXV0aG9ycz48YXV0aG9yPkFja2VybWFu
IElpaSwgVy4gRS48L2F1dGhvcj48YXV0aG9yPkFobWFkLCBNLjwvYXV0aG9yPjwvYXV0aG9ycz48
L2NvbnRyaWJ1dG9ycz48YXV0aC1hZGRyZXNzPlcuRS4gQWNrZXJtYW4gSUlJLCBQYWluIE1lZGlj
aW5lIENvbnN1bHRhbnRzIFAuQS4sIExpdHRsZSBSb2NrLCBBUiA3MjIyMywgVW5pdGVkIFN0YXRl
czwvYXV0aC1hZGRyZXNzPjx0aXRsZXM+PHRpdGxlPlRoZSBlZmZpY2FjeSBvZiBsdW1iYXIgZXBp
ZHVyYWwgc3Rlcm9pZCBpbmplY3Rpb25zIGluIHBhdGllbnRzIHdpdGggbHVtYmFyIGRpc2MgaGVy
bmlhdGlvbnM8L3RpdGxlPjxzZWNvbmRhcnktdGl0bGU+QW5lc3RoZXNpYSBhbmQgQW5hbGdlc2lh
PC9zZWNvbmRhcnktdGl0bGU+PC90aXRsZXM+PHBlcmlvZGljYWw+PGZ1bGwtdGl0bGU+QW5lc3Ro
ZXNpYSBhbmQgQW5hbGdlc2lhPC9mdWxsLXRpdGxlPjwvcGVyaW9kaWNhbD48cGFnZXM+MTIxNy0x
MjIyPC9wYWdlcz48dm9sdW1lPjEwNDwvdm9sdW1lPjxudW1iZXI+NTwvbnVtYmVyPjxrZXl3b3Jk
cz48a2V5d29yZD5saWRvY2FpbmU8L2tleXdvcmQ+PGtleXdvcmQ+c3Rlcm9pZDwva2V5d29yZD48
a2V5d29yZD5hZHVsdDwva2V5d29yZD48a2V5d29yZD5hbmFsZ2VzaWE8L2tleXdvcmQ+PGtleXdv
cmQ+YXJ0aWNsZTwva2V5d29yZD48a2V5d29yZD5jbGluaWNhbCBhcnRpY2xlPC9rZXl3b3JkPjxr
ZXl3b3JkPmNvbnRyb2xsZWQgc3R1ZHk8L2tleXdvcmQ+PGtleXdvcmQ+ZGlzYWJpbGl0eTwva2V5
d29yZD48a2V5d29yZD5kaXNlYXNlIGFzc29jaWF0aW9uPC9rZXl3b3JkPjxrZXl3b3JkPmRydWcg
ZWZmaWNhY3k8L2tleXdvcmQ+PGtleXdvcmQ+ZXBpZHVyYWwgYW5lc3RoZXNpYTwva2V5d29yZD48
a2V5d29yZD5lcGlkdXJhbCBzcGFjZTwva2V5d29yZD48a2V5d29yZD5mZW1hbGU8L2tleXdvcmQ+
PGtleXdvcmQ+aHVtYW48L2tleXdvcmQ+PGtleXdvcmQ+bHVtYmFyIGRpc2sgaGVybmlhPC9rZXl3
b3JkPjxrZXl3b3JkPm1hbGU8L2tleXdvcmQ+PGtleXdvcmQ+cHJpb3JpdHkgam91cm5hbDwva2V5
d29yZD48a2V5d29yZD5yYWRpY3VsYXIgcGFpbjwva2V5d29yZD48a2V5d29yZD5zdGF0aXN0aWNh
bCBzaWduaWZpY2FuY2U8L2tleXdvcmQ+PC9rZXl3b3Jkcz48ZGF0ZXM+PHllYXI+MjAwNzwveWVh
cj48L2RhdGVzPjxpc2JuPjAwMDMtMjk5OTwvaXNibj48dXJscz48cmVsYXRlZC11cmxzPjx1cmw+
aHR0cDovL3d3dy5lbWJhc2UuY29tL3NlYXJjaC9yZXN1bHRzP3N1YmFjdGlvbj12aWV3cmVjb3Jk
JmFtcDtmcm9tPWV4cG9ydCZhbXA7aWQ9TDQ2NjQ5OTQ4PC91cmw+PHVybD5odHRwOi8vZHguZG9p
Lm9yZy8xMC4xMjEzLzAxLmFuZS4wMDAwMjYwMzA3LjE2NTU1LjdmPC91cmw+PC9yZWxhdGVkLXVy
bHM+PC91cmxzPjwvcmVjb3JkPjwvQ2l0ZT48Q2l0ZT48QXV0aG9yPkthbWJsZTwvQXV0aG9yPjxZ
ZWFyPjIwMTY8L1llYXI+PFJlY051bT4yMTwvUmVjTnVtPjxyZWNvcmQ+PHJlYy1udW1iZXI+MjE8
L3JlYy1udW1iZXI+PGZvcmVpZ24ta2V5cz48a2V5IGFwcD0iRU4iIGRiLWlkPSJmZDJhOXowZjNl
ZXAwZGV4NXpxdno5ZTJ6c2FlOXJmNWZwZmUiPjIxPC9rZXk+PC9mb3JlaWduLWtleXM+PHJlZi10
eXBlIG5hbWU9IkpvdXJuYWwgQXJ0aWNsZSI+MTc8L3JlZi10eXBlPjxjb250cmlidXRvcnM+PGF1
dGhvcnM+PGF1dGhvcj5LYW1ibGUsIFAuIEMuPC9hdXRob3I+PGF1dGhvcj5TaGFybWEsIEEuPC9h
dXRob3I+PGF1dGhvcj5TaW5naCwgVi48L2F1dGhvcj48YXV0aG9yPk5hdHJhaiwgQi48L2F1dGhv
cj48YXV0aG9yPkRldmFuaSwgRC48L2F1dGhvcj48YXV0aG9yPktoYXBhbmUsIFYuPC9hdXRob3I+
PC9hdXRob3JzPjwvY29udHJpYnV0b3JzPjxhdXRoLWFkZHJlc3M+S2luZyBFZHdhcmQgTWVtb3Jp
YWwgSG9zcGl0YWwgTXVtYmFpLCBNdW1iYWksIEluZGlhLiYjeEQ7RGVwYXJ0bWVudCBvZiBPcnRo
b3BlZGljLCBEciBCIFIgQW1iZWRrZXIgQ2VudHJhbCBSYWlsd2F5IEhvc3BpdGFsLCBCeWN1bGxh
IEVhc3QsIE11bWJhaSwgNDAwMDI3LCBJbmRpYS4gZHJheXVzaEBnbWFpbC5jb20uJiN4RDtEZXBh
cnRtZW50IG9mIE9ydGhvcGVkaWMsIERyIEIgUiBBbWJlZGtlciBDZW50cmFsIFJhaWx3YXkgSG9z
cGl0YWwsIEJ5Y3VsbGEgRWFzdCwgTXVtYmFpLCA0MDAwMjcsIEluZGlhLjwvYXV0aC1hZGRyZXNz
Pjx0aXRsZXM+PHRpdGxlPk91dGNvbWUgb2Ygc2luZ2xlIGxldmVsIGRpc2MgcHJvbGFwc2UgdHJl
YXRlZCB3aXRoIHRyYW5zZm9yYW1pbmFsIHN0ZXJvaWQgdmVyc3VzIGVwaWR1cmFsIHN0ZXJvaWQg
dmVyc3VzIGNhdWRhbCBzdGVyb2lkczwvdGl0bGU+PHNlY29uZGFyeS10aXRsZT5FdXIgU3BpbmUg
Sjwvc2Vjb25kYXJ5LXRpdGxlPjxhbHQtdGl0bGU+RXVyb3BlYW4gc3BpbmUgam91cm5hbCA6IG9m
ZmljaWFsIHB1YmxpY2F0aW9uIG9mIHRoZSBFdXJvcGVhbiBTcGluZSBTb2NpZXR5LCB0aGUgRXVy
b3BlYW4gU3BpbmFsIERlZm9ybWl0eSBTb2NpZXR5LCBhbmQgdGhlIEV1cm9wZWFuIFNlY3Rpb24g
b2YgdGhlIENlcnZpY2FsIFNwaW5lIFJlc2VhcmNoIFNvY2lldHk8L2FsdC10aXRsZT48L3RpdGxl
cz48cGVyaW9kaWNhbD48ZnVsbC10aXRsZT5FdXIgU3BpbmUgSjwvZnVsbC10aXRsZT48YWJici0x
PkV1cm9wZWFuIHNwaW5lIGpvdXJuYWwgOiBvZmZpY2lhbCBwdWJsaWNhdGlvbiBvZiB0aGUgRXVy
b3BlYW4gU3BpbmUgU29jaWV0eSwgdGhlIEV1cm9wZWFuIFNwaW5hbCBEZWZvcm1pdHkgU29jaWV0
eSwgYW5kIHRoZSBFdXJvcGVhbiBTZWN0aW9uIG9mIHRoZSBDZXJ2aWNhbCBTcGluZSBSZXNlYXJj
aCBTb2NpZXR5PC9hYmJyLTE+PC9wZXJpb2RpY2FsPjxhbHQtcGVyaW9kaWNhbD48ZnVsbC10aXRs
ZT5FdXIgU3BpbmUgSjwvZnVsbC10aXRsZT48YWJici0xPkV1cm9wZWFuIHNwaW5lIGpvdXJuYWwg
OiBvZmZpY2lhbCBwdWJsaWNhdGlvbiBvZiB0aGUgRXVyb3BlYW4gU3BpbmUgU29jaWV0eSwgdGhl
IEV1cm9wZWFuIFNwaW5hbCBEZWZvcm1pdHkgU29jaWV0eSwgYW5kIHRoZSBFdXJvcGVhbiBTZWN0
aW9uIG9mIHRoZSBDZXJ2aWNhbCBTcGluZSBSZXNlYXJjaCBTb2NpZXR5PC9hYmJyLTE+PC9hbHQt
cGVyaW9kaWNhbD48cGFnZXM+MjE3LTIxPC9wYWdlcz48dm9sdW1lPjI1PC92b2x1bWU+PG51bWJl
cj4xPC9udW1iZXI+PGVkaXRpb24+MjAxNS8wNS8xMzwvZWRpdGlvbj48a2V5d29yZHM+PGtleXdv
cmQ+QWR1bHQ8L2tleXdvcmQ+PGtleXdvcmQ+QWdlZDwva2V5d29yZD48a2V5d29yZD5BbnRpLUlu
ZmxhbW1hdG9yeSBBZ2VudHMvIGFkbWluaXN0cmF0aW9uICZhbXA7IGRvc2FnZS90aGVyYXBldXRp
YyB1c2U8L2tleXdvcmQ+PGtleXdvcmQ+RmVtYWxlPC9rZXl3b3JkPjxrZXl3b3JkPkZsdW9yb3Nj
b3B5PC9rZXl3b3JkPjxrZXl3b3JkPkZvbGxvdy1VcCBTdHVkaWVzPC9rZXl3b3JkPjxrZXl3b3Jk
Pkh1bWFuczwva2V5d29yZD48a2V5d29yZD5JbmplY3Rpb25zLCBFcGlkdXJhbDwva2V5d29yZD48
a2V5d29yZD5JbmplY3Rpb25zLCBTcGluYWwvIG1ldGhvZHM8L2tleXdvcmQ+PGtleXdvcmQ+SW50
ZXJ2ZXJ0ZWJyYWwgRGlzYyBEaXNwbGFjZW1lbnQvIGRydWcgdGhlcmFweTwva2V5d29yZD48a2V5
d29yZD5MdW1iYXIgVmVydGVicmFlPC9rZXl3b3JkPjxrZXl3b3JkPk1hbGU8L2tleXdvcmQ+PGtl
eXdvcmQ+TWlkZGxlIEFnZWQ8L2tleXdvcmQ+PGtleXdvcmQ+UHJvc3BlY3RpdmUgU3R1ZGllczwv
a2V5d29yZD48a2V5d29yZD5SYWRpb2dyYXBoeSwgSW50ZXJ2ZW50aW9uYWw8L2tleXdvcmQ+PGtl
eXdvcmQ+VHJlYXRtZW50IE91dGNvbWU8L2tleXdvcmQ+PGtleXdvcmQ+VHJpYW1jaW5vbG9uZS8g
YWRtaW5pc3RyYXRpb24gJmFtcDsgZG9zYWdlL3RoZXJhcGV1dGljIHVzZTwva2V5d29yZD48L2tl
eXdvcmRzPjxkYXRlcz48eWVhcj4yMDE2PC95ZWFyPjxwdWItZGF0ZXM+PGRhdGU+SmFuPC9kYXRl
PjwvcHViLWRhdGVzPjwvZGF0ZXM+PGlzYm4+MTQzMi0wOTMyIChFbGVjdHJvbmljKSYjeEQ7MDk0
MC02NzE5IChMaW5raW5nKTwvaXNibj48YWNjZXNzaW9uLW51bT4yNTk2MjgxMzwvYWNjZXNzaW9u
LW51bT48dXJscz48L3VybHM+PGVsZWN0cm9uaWMtcmVzb3VyY2UtbnVtPjEwLjEwMDcvczAwNTg2
LTAxNS0zOTk2LTk8L2VsZWN0cm9uaWMtcmVzb3VyY2UtbnVtPjxyZW1vdGUtZGF0YWJhc2UtcHJv
dmlkZXI+TkxNPC9yZW1vdGUtZGF0YWJhc2UtcHJvdmlkZXI+PGxhbmd1YWdlPmVuZzwvbGFuZ3Vh
Z2U+PC9yZWNvcmQ+PC9DaXRlPjwvRW5kTm90ZT4A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8E0B5C">
          <w:rPr>
            <w:rFonts w:eastAsiaTheme="minorHAnsi"/>
            <w:noProof/>
            <w:szCs w:val="20"/>
            <w:vertAlign w:val="superscript"/>
          </w:rPr>
          <w:t>58-61</w:t>
        </w:r>
        <w:r w:rsidR="008B3538" w:rsidRPr="000F3174">
          <w:rPr>
            <w:rFonts w:eastAsiaTheme="minorHAnsi"/>
            <w:szCs w:val="20"/>
          </w:rPr>
          <w:fldChar w:fldCharType="end"/>
        </w:r>
      </w:hyperlink>
      <w:r w:rsidRPr="00215A4C">
        <w:rPr>
          <w:rFonts w:eastAsiaTheme="minorHAnsi"/>
          <w:szCs w:val="20"/>
        </w:rPr>
        <w:t xml:space="preserve"> </w:t>
      </w:r>
      <w:r w:rsidR="00C64636">
        <w:rPr>
          <w:rFonts w:eastAsiaTheme="minorHAnsi" w:hint="eastAsia"/>
          <w:szCs w:val="20"/>
        </w:rPr>
        <w:t xml:space="preserve">나머지 </w:t>
      </w:r>
      <w:r w:rsidRPr="00215A4C">
        <w:rPr>
          <w:rFonts w:eastAsiaTheme="minorHAnsi"/>
          <w:szCs w:val="20"/>
        </w:rPr>
        <w:t>1개의 논문에서는 급성기에는 경추간공접근법의 임상적 효과가 더 뛰어났으나 2주가 지난 아급성기에 접어들면서 양 치료방법의 임상적 효과사이에 유의한 차이는 소실된다고 하였다.</w:t>
      </w:r>
      <w:hyperlink w:anchor="_ENREF_62" w:tooltip="Gharibo, 2011 #19" w:history="1">
        <w:r w:rsidR="008B3538" w:rsidRPr="000F3174">
          <w:rPr>
            <w:rFonts w:eastAsiaTheme="minorHAnsi"/>
            <w:szCs w:val="20"/>
          </w:rPr>
          <w:fldChar w:fldCharType="begin">
            <w:fldData xml:space="preserve">PEVuZE5vdGU+PENpdGU+PEF1dGhvcj5HaGFyaWJvPC9BdXRob3I+PFllYXI+MjAxMTwvWWVhcj48
UmVjTnVtPjE5PC9SZWNOdW0+PERpc3BsYXlUZXh0PjxzdHlsZSBmYWNlPSJzdXBlcnNjcmlwdCI+
NjI8L3N0eWxlPjwvRGlzcGxheVRleHQ+PHJlY29yZD48cmVjLW51bWJlcj4xOTwvcmVjLW51bWJl
cj48Zm9yZWlnbi1rZXlzPjxrZXkgYXBwPSJFTiIgZGItaWQ9ImZkMmE5ejBmM2VlcDBkZXg1enF2
ejllMnpzYWU5cmY1ZnBmZSI+MTk8L2tleT48L2ZvcmVpZ24ta2V5cz48cmVmLXR5cGUgbmFtZT0i
Sm91cm5hbCBBcnRpY2xlIj4xNzwvcmVmLXR5cGU+PGNvbnRyaWJ1dG9ycz48YXV0aG9ycz48YXV0
aG9yPkdoYXJpYm8sIEMuIEcuPC9hdXRob3I+PGF1dGhvcj5WYXJsb3R0YSwgRy4gUC48L2F1dGhv
cj48YXV0aG9yPlJoYW1lLCBFLiBFLjwvYXV0aG9yPjxhdXRob3I+TGl1LCBFLiBDLiBKLjwvYXV0
aG9yPjxhdXRob3I+QmVuZG8sIEouIEEuPC9hdXRob3I+PGF1dGhvcj5QZXJsb2ZmLCBNLiBELjwv
YXV0aG9yPjwvYXV0aG9ycz48L2NvbnRyaWJ1dG9ycz48YXV0aC1hZGRyZXNzPkMuIEcuIEdoYXJp
Ym8sIE1lZGljYWwgRGlyZWN0b3Igb2YgUGFpbiBNZWRpY2luZSwgRGVwYXJ0bWVudCBvZiBBbmVz
dGhlc2lvbG9neSwgTllVLUhvc3BpdGFsIGZvciBKb2ludCBEaXNlYXNlcywgTmV3IFlvcmssIE5Z
IDEwMDAzLCBVbml0ZWQgU3RhdGVzPC9hdXRoLWFkZHJlc3M+PHRpdGxlcz48dGl0bGU+SW50ZXJs
YW1pbmFyIHZlcnN1cyB0cmFuc2ZvcmFtaW5hbCBlcGlkdXJhbCBzdGVyb2lkcyBmb3IgdGhlIHRy
ZWF0bWVudCBvZiBzdWJhY3V0ZSBsdW1iYXIgcmFkaWN1bGFyIHBhaW46IEEgcmFuZG9taXplZCwg
YmxpbmRlZCwgcHJvc3BlY3RpdmUgb3V0Y29tZSBzdHVkeTwvdGl0bGU+PHNlY29uZGFyeS10aXRs
ZT5QYWluIFBoeXNpY2lhbjwvc2Vjb25kYXJ5LXRpdGxlPjwvdGl0bGVzPjxwZXJpb2RpY2FsPjxm
dWxsLXRpdGxlPlBhaW4gUGh5c2ljaWFuPC9mdWxsLXRpdGxlPjxhYmJyLTE+UGFpbiBwaHlzaWNp
YW48L2FiYnItMT48L3BlcmlvZGljYWw+PHBhZ2VzPjQ5OS01MTE8L3BhZ2VzPjx2b2x1bWU+MTQ8
L3ZvbHVtZT48bnVtYmVyPjY8L251bWJlcj48a2V5d29yZHM+PGtleXdvcmQ+YnVwaXZhY2FpbmU8
L2tleXdvcmQ+PGtleXdvcmQ+bmFyY290aWMgYW5hbGdlc2ljIGFnZW50PC9rZXl3b3JkPjxrZXl3
b3JkPnN0ZXJvaWQ8L2tleXdvcmQ+PGtleXdvcmQ+dHJpYW1jaW5vbG9uZSBkaWFjZXRhdGU8L2tl
eXdvcmQ+PGtleXdvcmQ+YWR1bHQ8L2tleXdvcmQ+PGtleXdvcmQ+YWdlZDwva2V5d29yZD48a2V5
d29yZD5hbmFsZ2VzaWE8L2tleXdvcmQ+PGtleXdvcmQ+YXJ0aWNsZTwva2V5d29yZD48a2V5d29y
ZD5jbGluaWNhbCBhcnRpY2xlPC9rZXl3b3JkPjxrZXl3b3JkPmNvbXBhcmF0aXZlIGVmZmVjdGl2
ZW5lc3M8L2tleXdvcmQ+PGtleXdvcmQ+Y29udHJvbGxlZCBzdHVkeTwva2V5d29yZD48a2V5d29y
ZD5jcm9zc292ZXIgcHJvY2VkdXJlPC9rZXl3b3JkPjxrZXl3b3JkPmRlcHJlc3Npb24gc2NhbGU8
L2tleXdvcmQ+PGtleXdvcmQ+ZG91YmxlIGJsaW5kIHByb2NlZHVyZTwva2V5d29yZD48a2V5d29y
ZD5kcnVnIGFkbWluaXN0cmF0aW9uIHJvdXRlPC9rZXl3b3JkPjxrZXl3b3JkPmRydWcgZG9zYWdl
IGZvcm0gY29tcGFyaXNvbjwva2V5d29yZD48a2V5d29yZD5mZW1hbGU8L2tleXdvcmQ+PGtleXdv
cmQ+aHVtYW48L2tleXdvcmQ+PGtleXdvcmQ+aW50ZXJsYW1pbmFyIGVwaWR1cmFsIGRydWcgYWRt
aW5pc3RyYXRpb248L2tleXdvcmQ+PGtleXdvcmQ+aW50ZXJ2ZXJ0ZWJyYWwgZGlzayBoZXJuaWE8
L2tleXdvcmQ+PGtleXdvcmQ+bG93IGJhY2sgcGFpbjwva2V5d29yZD48a2V5d29yZD5tYWxlPC9r
ZXl3b3JkPjxrZXl3b3JkPm51bWVyaWMgcmF0aW5nIHNjYWxlPC9rZXl3b3JkPjxrZXl3b3JkPk9z
d2VzdHJ5IERpc2FiaWxpdHkgSW5kZXg8L2tleXdvcmQ+PGtleXdvcmQ+b3V0Y29tZSBhc3Nlc3Nt
ZW50PC9rZXl3b3JkPjxrZXl3b3JkPnBhaW4gYXNzZXNzbWVudDwva2V5d29yZD48a2V5d29yZD5w
YXRpZW50IHNhdGlzZmFjdGlvbjwva2V5d29yZD48a2V5d29yZD5waHlzaWNhbCBleGFtaW5hdGlv
bjwva2V5d29yZD48a2V5d29yZD5waHlzaWNhbCB0b2xlcmFuY2U8L2tleXdvcmQ+PGtleXdvcmQ+
cGh5c2lvdGhlcmFweTwva2V5d29yZD48a2V5d29yZD5wcm9zcGVjdGl2ZSBzdHVkeTwva2V5d29y
ZD48a2V5d29yZD5xdWVzdGlvbm5haXJlPC9rZXl3b3JkPjxrZXl3b3JkPnJhZGljdWxhciBwYWlu
PC9rZXl3b3JkPjxrZXl3b3JkPnJhbmRvbWl6ZWQgY29udHJvbGxlZCB0cmlhbDwva2V5d29yZD48
a2V5d29yZD5yYXRpbmcgc2NhbGU8L2tleXdvcmQ+PGtleXdvcmQ+cmVwZWF0IHByb2NlZHVyZTwv
a2V5d29yZD48a2V5d29yZD50cmFuc2ZvcmFtaW5hbCBlcGlkdXJhbCBkcnVnIGFkbWluaXN0cmF0
aW9uPC9rZXl3b3JkPjxrZXl3b3JkPndhbGtpbmc8L2tleXdvcmQ+PC9rZXl3b3Jkcz48ZGF0ZXM+
PHllYXI+MjAxMTwveWVhcj48L2RhdGVzPjxpc2JuPjE1MzMtMzE1OTwvaXNibj48dXJscz48cmVs
YXRlZC11cmxzPjx1cmw+aHR0cDovL3d3dy5lbWJhc2UuY29tL3NlYXJjaC9yZXN1bHRzP3N1YmFj
dGlvbj12aWV3cmVjb3JkJmFtcDtmcm9tPWV4cG9ydCZhbXA7aWQ9TDM2Mjk1NjM4MzwvdXJsPjwv
cmVsYXRlZC11cmxzPjxwZGYtdXJscz48dXJsPmh0dHA6Ly93d3cucGFpbnBoeXNpY2lhbmpvdXJu
YWwuY29tLzIwMTEvZGVjZW1iZXIvMjAxMTwvdXJsPjx1cmw+MTQ8L3VybD48dXJsPjQ5OS01MTEu
cGRmPC91cmw+PC9wZGYtdXJscz48L3VybHM+PC9yZWNvcmQ+PC9DaXRlPjwvRW5kTm90ZT5=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HaGFyaWJvPC9BdXRob3I+PFllYXI+MjAxMTwvWWVhcj48
UmVjTnVtPjE5PC9SZWNOdW0+PERpc3BsYXlUZXh0PjxzdHlsZSBmYWNlPSJzdXBlcnNjcmlwdCI+
NjI8L3N0eWxlPjwvRGlzcGxheVRleHQ+PHJlY29yZD48cmVjLW51bWJlcj4xOTwvcmVjLW51bWJl
cj48Zm9yZWlnbi1rZXlzPjxrZXkgYXBwPSJFTiIgZGItaWQ9ImZkMmE5ejBmM2VlcDBkZXg1enF2
ejllMnpzYWU5cmY1ZnBmZSI+MTk8L2tleT48L2ZvcmVpZ24ta2V5cz48cmVmLXR5cGUgbmFtZT0i
Sm91cm5hbCBBcnRpY2xlIj4xNzwvcmVmLXR5cGU+PGNvbnRyaWJ1dG9ycz48YXV0aG9ycz48YXV0
aG9yPkdoYXJpYm8sIEMuIEcuPC9hdXRob3I+PGF1dGhvcj5WYXJsb3R0YSwgRy4gUC48L2F1dGhv
cj48YXV0aG9yPlJoYW1lLCBFLiBFLjwvYXV0aG9yPjxhdXRob3I+TGl1LCBFLiBDLiBKLjwvYXV0
aG9yPjxhdXRob3I+QmVuZG8sIEouIEEuPC9hdXRob3I+PGF1dGhvcj5QZXJsb2ZmLCBNLiBELjwv
YXV0aG9yPjwvYXV0aG9ycz48L2NvbnRyaWJ1dG9ycz48YXV0aC1hZGRyZXNzPkMuIEcuIEdoYXJp
Ym8sIE1lZGljYWwgRGlyZWN0b3Igb2YgUGFpbiBNZWRpY2luZSwgRGVwYXJ0bWVudCBvZiBBbmVz
dGhlc2lvbG9neSwgTllVLUhvc3BpdGFsIGZvciBKb2ludCBEaXNlYXNlcywgTmV3IFlvcmssIE5Z
IDEwMDAzLCBVbml0ZWQgU3RhdGVzPC9hdXRoLWFkZHJlc3M+PHRpdGxlcz48dGl0bGU+SW50ZXJs
YW1pbmFyIHZlcnN1cyB0cmFuc2ZvcmFtaW5hbCBlcGlkdXJhbCBzdGVyb2lkcyBmb3IgdGhlIHRy
ZWF0bWVudCBvZiBzdWJhY3V0ZSBsdW1iYXIgcmFkaWN1bGFyIHBhaW46IEEgcmFuZG9taXplZCwg
YmxpbmRlZCwgcHJvc3BlY3RpdmUgb3V0Y29tZSBzdHVkeTwvdGl0bGU+PHNlY29uZGFyeS10aXRs
ZT5QYWluIFBoeXNpY2lhbjwvc2Vjb25kYXJ5LXRpdGxlPjwvdGl0bGVzPjxwZXJpb2RpY2FsPjxm
dWxsLXRpdGxlPlBhaW4gUGh5c2ljaWFuPC9mdWxsLXRpdGxlPjxhYmJyLTE+UGFpbiBwaHlzaWNp
YW48L2FiYnItMT48L3BlcmlvZGljYWw+PHBhZ2VzPjQ5OS01MTE8L3BhZ2VzPjx2b2x1bWU+MTQ8
L3ZvbHVtZT48bnVtYmVyPjY8L251bWJlcj48a2V5d29yZHM+PGtleXdvcmQ+YnVwaXZhY2FpbmU8
L2tleXdvcmQ+PGtleXdvcmQ+bmFyY290aWMgYW5hbGdlc2ljIGFnZW50PC9rZXl3b3JkPjxrZXl3
b3JkPnN0ZXJvaWQ8L2tleXdvcmQ+PGtleXdvcmQ+dHJpYW1jaW5vbG9uZSBkaWFjZXRhdGU8L2tl
eXdvcmQ+PGtleXdvcmQ+YWR1bHQ8L2tleXdvcmQ+PGtleXdvcmQ+YWdlZDwva2V5d29yZD48a2V5
d29yZD5hbmFsZ2VzaWE8L2tleXdvcmQ+PGtleXdvcmQ+YXJ0aWNsZTwva2V5d29yZD48a2V5d29y
ZD5jbGluaWNhbCBhcnRpY2xlPC9rZXl3b3JkPjxrZXl3b3JkPmNvbXBhcmF0aXZlIGVmZmVjdGl2
ZW5lc3M8L2tleXdvcmQ+PGtleXdvcmQ+Y29udHJvbGxlZCBzdHVkeTwva2V5d29yZD48a2V5d29y
ZD5jcm9zc292ZXIgcHJvY2VkdXJlPC9rZXl3b3JkPjxrZXl3b3JkPmRlcHJlc3Npb24gc2NhbGU8
L2tleXdvcmQ+PGtleXdvcmQ+ZG91YmxlIGJsaW5kIHByb2NlZHVyZTwva2V5d29yZD48a2V5d29y
ZD5kcnVnIGFkbWluaXN0cmF0aW9uIHJvdXRlPC9rZXl3b3JkPjxrZXl3b3JkPmRydWcgZG9zYWdl
IGZvcm0gY29tcGFyaXNvbjwva2V5d29yZD48a2V5d29yZD5mZW1hbGU8L2tleXdvcmQ+PGtleXdv
cmQ+aHVtYW48L2tleXdvcmQ+PGtleXdvcmQ+aW50ZXJsYW1pbmFyIGVwaWR1cmFsIGRydWcgYWRt
aW5pc3RyYXRpb248L2tleXdvcmQ+PGtleXdvcmQ+aW50ZXJ2ZXJ0ZWJyYWwgZGlzayBoZXJuaWE8
L2tleXdvcmQ+PGtleXdvcmQ+bG93IGJhY2sgcGFpbjwva2V5d29yZD48a2V5d29yZD5tYWxlPC9r
ZXl3b3JkPjxrZXl3b3JkPm51bWVyaWMgcmF0aW5nIHNjYWxlPC9rZXl3b3JkPjxrZXl3b3JkPk9z
d2VzdHJ5IERpc2FiaWxpdHkgSW5kZXg8L2tleXdvcmQ+PGtleXdvcmQ+b3V0Y29tZSBhc3Nlc3Nt
ZW50PC9rZXl3b3JkPjxrZXl3b3JkPnBhaW4gYXNzZXNzbWVudDwva2V5d29yZD48a2V5d29yZD5w
YXRpZW50IHNhdGlzZmFjdGlvbjwva2V5d29yZD48a2V5d29yZD5waHlzaWNhbCBleGFtaW5hdGlv
bjwva2V5d29yZD48a2V5d29yZD5waHlzaWNhbCB0b2xlcmFuY2U8L2tleXdvcmQ+PGtleXdvcmQ+
cGh5c2lvdGhlcmFweTwva2V5d29yZD48a2V5d29yZD5wcm9zcGVjdGl2ZSBzdHVkeTwva2V5d29y
ZD48a2V5d29yZD5xdWVzdGlvbm5haXJlPC9rZXl3b3JkPjxrZXl3b3JkPnJhZGljdWxhciBwYWlu
PC9rZXl3b3JkPjxrZXl3b3JkPnJhbmRvbWl6ZWQgY29udHJvbGxlZCB0cmlhbDwva2V5d29yZD48
a2V5d29yZD5yYXRpbmcgc2NhbGU8L2tleXdvcmQ+PGtleXdvcmQ+cmVwZWF0IHByb2NlZHVyZTwv
a2V5d29yZD48a2V5d29yZD50cmFuc2ZvcmFtaW5hbCBlcGlkdXJhbCBkcnVnIGFkbWluaXN0cmF0
aW9uPC9rZXl3b3JkPjxrZXl3b3JkPndhbGtpbmc8L2tleXdvcmQ+PC9rZXl3b3Jkcz48ZGF0ZXM+
PHllYXI+MjAxMTwveWVhcj48L2RhdGVzPjxpc2JuPjE1MzMtMzE1OTwvaXNibj48dXJscz48cmVs
YXRlZC11cmxzPjx1cmw+aHR0cDovL3d3dy5lbWJhc2UuY29tL3NlYXJjaC9yZXN1bHRzP3N1YmFj
dGlvbj12aWV3cmVjb3JkJmFtcDtmcm9tPWV4cG9ydCZhbXA7aWQ9TDM2Mjk1NjM4MzwvdXJsPjwv
cmVsYXRlZC11cmxzPjxwZGYtdXJscz48dXJsPmh0dHA6Ly93d3cucGFpbnBoeXNpY2lhbmpvdXJu
YWwuY29tLzIwMTEvZGVjZW1iZXIvMjAxMTwvdXJsPjx1cmw+MTQ8L3VybD48dXJsPjQ5OS01MTEu
cGRmPC91cmw+PC9wZGYtdXJscz48L3VybHM+PC9yZWNvcmQ+PC9DaXRlPjwvRW5kTm90ZT5=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8E0B5C">
          <w:rPr>
            <w:rFonts w:eastAsiaTheme="minorHAnsi"/>
            <w:noProof/>
            <w:szCs w:val="20"/>
            <w:vertAlign w:val="superscript"/>
          </w:rPr>
          <w:t>62</w:t>
        </w:r>
        <w:r w:rsidR="008B3538" w:rsidRPr="000F3174">
          <w:rPr>
            <w:rFonts w:eastAsiaTheme="minorHAnsi"/>
            <w:szCs w:val="20"/>
          </w:rPr>
          <w:fldChar w:fldCharType="end"/>
        </w:r>
      </w:hyperlink>
      <w:r w:rsidR="00F55C67" w:rsidRPr="00215A4C">
        <w:rPr>
          <w:rFonts w:eastAsiaTheme="minorHAnsi"/>
          <w:szCs w:val="20"/>
        </w:rPr>
        <w:t xml:space="preserve"> </w:t>
      </w:r>
    </w:p>
    <w:p w:rsidR="002F40F5" w:rsidRPr="00215A4C" w:rsidRDefault="006267B9" w:rsidP="00F92B3F">
      <w:pPr>
        <w:widowControl/>
        <w:wordWrap/>
        <w:autoSpaceDE/>
        <w:autoSpaceDN/>
        <w:ind w:firstLineChars="100" w:firstLine="200"/>
        <w:rPr>
          <w:rFonts w:eastAsiaTheme="minorHAnsi"/>
          <w:szCs w:val="20"/>
        </w:rPr>
      </w:pPr>
      <w:r w:rsidRPr="00215A4C">
        <w:rPr>
          <w:rFonts w:eastAsiaTheme="minorHAnsi" w:hint="eastAsia"/>
          <w:szCs w:val="20"/>
        </w:rPr>
        <w:t>증거수준은</w:t>
      </w:r>
      <w:r w:rsidRPr="00215A4C">
        <w:rPr>
          <w:rFonts w:eastAsiaTheme="minorHAnsi"/>
          <w:szCs w:val="20"/>
        </w:rPr>
        <w:t xml:space="preserve"> 연구방법상의 비일관성으로 인하여 중등도로 결정되었</w:t>
      </w:r>
      <w:r w:rsidR="00E17EE5" w:rsidRPr="00215A4C">
        <w:rPr>
          <w:rFonts w:eastAsiaTheme="minorHAnsi" w:hint="eastAsia"/>
          <w:szCs w:val="20"/>
        </w:rPr>
        <w:t>다</w:t>
      </w:r>
      <w:r w:rsidR="00E17EE5" w:rsidRPr="00215A4C">
        <w:rPr>
          <w:rFonts w:eastAsiaTheme="minorHAnsi"/>
          <w:szCs w:val="20"/>
        </w:rPr>
        <w:t xml:space="preserve">. </w:t>
      </w:r>
      <w:r w:rsidR="00E17EE5" w:rsidRPr="00215A4C">
        <w:rPr>
          <w:rFonts w:eastAsiaTheme="minorHAnsi" w:hint="eastAsia"/>
          <w:szCs w:val="20"/>
        </w:rPr>
        <w:t>위</w:t>
      </w:r>
      <w:r w:rsidR="00E17EE5" w:rsidRPr="00215A4C">
        <w:rPr>
          <w:rFonts w:eastAsiaTheme="minorHAnsi"/>
          <w:szCs w:val="20"/>
        </w:rPr>
        <w:t xml:space="preserve"> </w:t>
      </w:r>
      <w:r w:rsidR="00457890" w:rsidRPr="00215A4C">
        <w:rPr>
          <w:rFonts w:eastAsiaTheme="minorHAnsi" w:hint="eastAsia"/>
          <w:szCs w:val="20"/>
        </w:rPr>
        <w:t>연구</w:t>
      </w:r>
      <w:r w:rsidRPr="00215A4C">
        <w:rPr>
          <w:rFonts w:eastAsiaTheme="minorHAnsi" w:hint="eastAsia"/>
          <w:szCs w:val="20"/>
        </w:rPr>
        <w:t>결과</w:t>
      </w:r>
      <w:r w:rsidR="00E17EE5" w:rsidRPr="00215A4C">
        <w:rPr>
          <w:rFonts w:eastAsiaTheme="minorHAnsi" w:hint="eastAsia"/>
          <w:szCs w:val="20"/>
        </w:rPr>
        <w:t>들을</w:t>
      </w:r>
      <w:r w:rsidR="00E17EE5" w:rsidRPr="00215A4C">
        <w:rPr>
          <w:rFonts w:eastAsiaTheme="minorHAnsi"/>
          <w:szCs w:val="20"/>
        </w:rPr>
        <w:t xml:space="preserve"> </w:t>
      </w:r>
      <w:r w:rsidR="00E17EE5" w:rsidRPr="00215A4C">
        <w:rPr>
          <w:rFonts w:eastAsiaTheme="minorHAnsi" w:hint="eastAsia"/>
          <w:szCs w:val="20"/>
        </w:rPr>
        <w:t>종합할</w:t>
      </w:r>
      <w:r w:rsidR="00925378" w:rsidRPr="00215A4C">
        <w:rPr>
          <w:rFonts w:eastAsiaTheme="minorHAnsi"/>
          <w:szCs w:val="20"/>
        </w:rPr>
        <w:t xml:space="preserve"> </w:t>
      </w:r>
      <w:r w:rsidR="00E17EE5" w:rsidRPr="00215A4C">
        <w:rPr>
          <w:rFonts w:eastAsiaTheme="minorHAnsi" w:hint="eastAsia"/>
          <w:szCs w:val="20"/>
        </w:rPr>
        <w:t>떄</w:t>
      </w:r>
      <w:r w:rsidRPr="00215A4C">
        <w:rPr>
          <w:rFonts w:eastAsiaTheme="minorHAnsi"/>
          <w:szCs w:val="20"/>
        </w:rPr>
        <w:t xml:space="preserve"> 경추간공접근법이 경추궁간접근법에 비하여 </w:t>
      </w:r>
      <w:r w:rsidR="00E17EE5" w:rsidRPr="00215A4C">
        <w:rPr>
          <w:rFonts w:eastAsiaTheme="minorHAnsi" w:hint="eastAsia"/>
          <w:szCs w:val="20"/>
        </w:rPr>
        <w:t>대체적으로</w:t>
      </w:r>
      <w:r w:rsidR="00E17EE5" w:rsidRPr="00215A4C">
        <w:rPr>
          <w:rFonts w:eastAsiaTheme="minorHAnsi"/>
          <w:szCs w:val="20"/>
        </w:rPr>
        <w:t xml:space="preserve"> </w:t>
      </w:r>
      <w:r w:rsidR="00C64636">
        <w:rPr>
          <w:rFonts w:eastAsiaTheme="minorHAnsi" w:hint="eastAsia"/>
          <w:szCs w:val="20"/>
        </w:rPr>
        <w:t xml:space="preserve">임상적 </w:t>
      </w:r>
      <w:r w:rsidR="00457890" w:rsidRPr="00215A4C">
        <w:rPr>
          <w:rFonts w:eastAsiaTheme="minorHAnsi" w:hint="eastAsia"/>
          <w:szCs w:val="20"/>
        </w:rPr>
        <w:t>효과가</w:t>
      </w:r>
      <w:r w:rsidR="00457890" w:rsidRPr="00215A4C">
        <w:rPr>
          <w:rFonts w:eastAsiaTheme="minorHAnsi"/>
          <w:szCs w:val="20"/>
        </w:rPr>
        <w:t xml:space="preserve"> 우월한 것으로 </w:t>
      </w:r>
      <w:r w:rsidR="002C4922">
        <w:rPr>
          <w:rFonts w:eastAsiaTheme="minorHAnsi" w:hint="eastAsia"/>
          <w:szCs w:val="20"/>
        </w:rPr>
        <w:t>나타났으며</w:t>
      </w:r>
      <w:r w:rsidR="00925378" w:rsidRPr="00215A4C">
        <w:rPr>
          <w:rFonts w:eastAsiaTheme="minorHAnsi"/>
          <w:szCs w:val="20"/>
        </w:rPr>
        <w:t xml:space="preserve">, 실제 임상에서 이를 시행하는 데 있어서도 두 접근방법 사이에 추가적인 설비나 비용의 소모는 없으므로 경추간공접근법을 권고할 수 있을 것이다. 다만 </w:t>
      </w:r>
      <w:r w:rsidR="00E245FD" w:rsidRPr="00215A4C">
        <w:rPr>
          <w:rFonts w:eastAsiaTheme="minorHAnsi" w:hint="eastAsia"/>
          <w:szCs w:val="20"/>
        </w:rPr>
        <w:t>증거수준이</w:t>
      </w:r>
      <w:r w:rsidR="00E245FD" w:rsidRPr="00215A4C">
        <w:rPr>
          <w:rFonts w:eastAsiaTheme="minorHAnsi"/>
          <w:szCs w:val="20"/>
        </w:rPr>
        <w:t xml:space="preserve"> </w:t>
      </w:r>
      <w:r w:rsidR="00E245FD" w:rsidRPr="00215A4C">
        <w:rPr>
          <w:rFonts w:eastAsiaTheme="minorHAnsi" w:hint="eastAsia"/>
          <w:szCs w:val="20"/>
        </w:rPr>
        <w:t>높지</w:t>
      </w:r>
      <w:r w:rsidR="00E245FD" w:rsidRPr="00215A4C">
        <w:rPr>
          <w:rFonts w:eastAsiaTheme="minorHAnsi"/>
          <w:szCs w:val="20"/>
        </w:rPr>
        <w:t xml:space="preserve"> </w:t>
      </w:r>
      <w:r w:rsidR="00E245FD" w:rsidRPr="00215A4C">
        <w:rPr>
          <w:rFonts w:eastAsiaTheme="minorHAnsi" w:hint="eastAsia"/>
          <w:szCs w:val="20"/>
        </w:rPr>
        <w:t>않고</w:t>
      </w:r>
      <w:r w:rsidR="00E245FD" w:rsidRPr="00215A4C">
        <w:rPr>
          <w:rFonts w:eastAsiaTheme="minorHAnsi"/>
          <w:szCs w:val="20"/>
        </w:rPr>
        <w:t xml:space="preserve">, </w:t>
      </w:r>
      <w:r w:rsidRPr="00215A4C">
        <w:rPr>
          <w:rFonts w:eastAsiaTheme="minorHAnsi" w:hint="eastAsia"/>
          <w:szCs w:val="20"/>
        </w:rPr>
        <w:t>연구</w:t>
      </w:r>
      <w:r w:rsidR="001F5E18" w:rsidRPr="00215A4C">
        <w:rPr>
          <w:rFonts w:eastAsiaTheme="minorHAnsi" w:hint="eastAsia"/>
          <w:szCs w:val="20"/>
        </w:rPr>
        <w:t>결과가</w:t>
      </w:r>
      <w:r w:rsidR="001F5E18" w:rsidRPr="00215A4C">
        <w:rPr>
          <w:rFonts w:eastAsiaTheme="minorHAnsi"/>
          <w:szCs w:val="20"/>
        </w:rPr>
        <w:t xml:space="preserve"> </w:t>
      </w:r>
      <w:r w:rsidR="001F5E18" w:rsidRPr="00215A4C">
        <w:rPr>
          <w:rFonts w:eastAsiaTheme="minorHAnsi" w:hint="eastAsia"/>
          <w:szCs w:val="20"/>
        </w:rPr>
        <w:t>일관적이지</w:t>
      </w:r>
      <w:r w:rsidR="001F5E18" w:rsidRPr="00215A4C">
        <w:rPr>
          <w:rFonts w:eastAsiaTheme="minorHAnsi"/>
          <w:szCs w:val="20"/>
        </w:rPr>
        <w:t xml:space="preserve"> </w:t>
      </w:r>
      <w:r w:rsidR="001F5E18" w:rsidRPr="00215A4C">
        <w:rPr>
          <w:rFonts w:eastAsiaTheme="minorHAnsi" w:hint="eastAsia"/>
          <w:szCs w:val="20"/>
        </w:rPr>
        <w:t>않은</w:t>
      </w:r>
      <w:r w:rsidR="001F5E18" w:rsidRPr="00215A4C">
        <w:rPr>
          <w:rFonts w:eastAsiaTheme="minorHAnsi"/>
          <w:szCs w:val="20"/>
        </w:rPr>
        <w:t xml:space="preserve"> </w:t>
      </w:r>
      <w:r w:rsidR="001F5E18" w:rsidRPr="00215A4C">
        <w:rPr>
          <w:rFonts w:eastAsiaTheme="minorHAnsi" w:hint="eastAsia"/>
          <w:szCs w:val="20"/>
        </w:rPr>
        <w:t>점</w:t>
      </w:r>
      <w:r w:rsidRPr="00215A4C">
        <w:rPr>
          <w:rFonts w:eastAsiaTheme="minorHAnsi"/>
          <w:szCs w:val="20"/>
        </w:rPr>
        <w:t xml:space="preserve">, </w:t>
      </w:r>
      <w:r w:rsidR="00925378" w:rsidRPr="00215A4C">
        <w:rPr>
          <w:rFonts w:eastAsiaTheme="minorHAnsi" w:hint="eastAsia"/>
          <w:szCs w:val="20"/>
        </w:rPr>
        <w:t>그리고</w:t>
      </w:r>
      <w:r w:rsidR="00925378" w:rsidRPr="00215A4C">
        <w:rPr>
          <w:rFonts w:eastAsiaTheme="minorHAnsi"/>
          <w:szCs w:val="20"/>
        </w:rPr>
        <w:t xml:space="preserve"> </w:t>
      </w:r>
      <w:r w:rsidR="00925378" w:rsidRPr="00215A4C">
        <w:rPr>
          <w:rFonts w:eastAsiaTheme="minorHAnsi" w:hint="eastAsia"/>
          <w:szCs w:val="20"/>
        </w:rPr>
        <w:t>경추간공접근법이</w:t>
      </w:r>
      <w:r w:rsidR="00E245FD" w:rsidRPr="00215A4C">
        <w:rPr>
          <w:rFonts w:eastAsiaTheme="minorHAnsi"/>
          <w:szCs w:val="20"/>
        </w:rPr>
        <w:t xml:space="preserve"> </w:t>
      </w:r>
      <w:r w:rsidR="002F748F" w:rsidRPr="00215A4C">
        <w:rPr>
          <w:rFonts w:eastAsiaTheme="minorHAnsi" w:hint="eastAsia"/>
          <w:szCs w:val="20"/>
        </w:rPr>
        <w:t>시행</w:t>
      </w:r>
      <w:r w:rsidR="002F748F" w:rsidRPr="00215A4C">
        <w:rPr>
          <w:rFonts w:eastAsiaTheme="minorHAnsi"/>
          <w:szCs w:val="20"/>
        </w:rPr>
        <w:t xml:space="preserve"> 도중 </w:t>
      </w:r>
      <w:r w:rsidR="00C64636">
        <w:rPr>
          <w:rFonts w:eastAsiaTheme="minorHAnsi" w:hint="eastAsia"/>
          <w:szCs w:val="20"/>
        </w:rPr>
        <w:t xml:space="preserve">환자의 </w:t>
      </w:r>
      <w:r w:rsidRPr="00215A4C">
        <w:rPr>
          <w:rFonts w:eastAsiaTheme="minorHAnsi" w:hint="eastAsia"/>
          <w:szCs w:val="20"/>
        </w:rPr>
        <w:t>불편감</w:t>
      </w:r>
      <w:r w:rsidR="00457890" w:rsidRPr="00215A4C">
        <w:rPr>
          <w:rFonts w:eastAsiaTheme="minorHAnsi"/>
          <w:szCs w:val="20"/>
        </w:rPr>
        <w:t xml:space="preserve">, </w:t>
      </w:r>
      <w:proofErr w:type="gramStart"/>
      <w:r w:rsidR="00457890" w:rsidRPr="00215A4C">
        <w:rPr>
          <w:rFonts w:eastAsiaTheme="minorHAnsi" w:hint="eastAsia"/>
          <w:szCs w:val="20"/>
        </w:rPr>
        <w:t>통증</w:t>
      </w:r>
      <w:r w:rsidR="00C64636">
        <w:rPr>
          <w:rFonts w:eastAsiaTheme="minorHAnsi" w:hint="eastAsia"/>
          <w:szCs w:val="20"/>
        </w:rPr>
        <w:t xml:space="preserve">이 </w:t>
      </w:r>
      <w:r w:rsidR="00C64636">
        <w:rPr>
          <w:rFonts w:eastAsiaTheme="minorHAnsi"/>
          <w:szCs w:val="20"/>
        </w:rPr>
        <w:t xml:space="preserve"> </w:t>
      </w:r>
      <w:r w:rsidR="00C64636">
        <w:rPr>
          <w:rFonts w:eastAsiaTheme="minorHAnsi" w:hint="eastAsia"/>
          <w:szCs w:val="20"/>
        </w:rPr>
        <w:t>동반될</w:t>
      </w:r>
      <w:proofErr w:type="gramEnd"/>
      <w:r w:rsidR="00C64636">
        <w:rPr>
          <w:rFonts w:eastAsiaTheme="minorHAnsi" w:hint="eastAsia"/>
          <w:szCs w:val="20"/>
        </w:rPr>
        <w:t xml:space="preserve"> 가능성, 신경근 혈관을 침범할 가능성이 </w:t>
      </w:r>
      <w:r w:rsidR="00925378" w:rsidRPr="00215A4C">
        <w:rPr>
          <w:rFonts w:eastAsiaTheme="minorHAnsi"/>
          <w:szCs w:val="20"/>
        </w:rPr>
        <w:t xml:space="preserve">좀더 </w:t>
      </w:r>
      <w:r w:rsidR="00C64636">
        <w:rPr>
          <w:rFonts w:eastAsiaTheme="minorHAnsi" w:hint="eastAsia"/>
          <w:szCs w:val="20"/>
        </w:rPr>
        <w:t>높다는 것</w:t>
      </w:r>
      <w:r w:rsidR="00925378" w:rsidRPr="00215A4C">
        <w:rPr>
          <w:rFonts w:eastAsiaTheme="minorHAnsi"/>
          <w:szCs w:val="20"/>
        </w:rPr>
        <w:t>까지 고려</w:t>
      </w:r>
      <w:r w:rsidR="00C64636">
        <w:rPr>
          <w:rFonts w:eastAsiaTheme="minorHAnsi" w:hint="eastAsia"/>
          <w:szCs w:val="20"/>
        </w:rPr>
        <w:t xml:space="preserve">하여 </w:t>
      </w:r>
      <w:r w:rsidRPr="00215A4C">
        <w:rPr>
          <w:rFonts w:eastAsiaTheme="minorHAnsi"/>
          <w:szCs w:val="20"/>
        </w:rPr>
        <w:t xml:space="preserve">권고의 강도는 약함으로 결정되었다.   </w:t>
      </w:r>
      <w:r w:rsidR="00860712" w:rsidRPr="00215A4C">
        <w:rPr>
          <w:rFonts w:eastAsiaTheme="minorHAnsi"/>
          <w:szCs w:val="20"/>
        </w:rPr>
        <w:t xml:space="preserve">    </w:t>
      </w:r>
    </w:p>
    <w:p w:rsidR="00D13B96" w:rsidRPr="00215A4C" w:rsidRDefault="00D13B96">
      <w:pPr>
        <w:widowControl/>
        <w:wordWrap/>
        <w:autoSpaceDE/>
        <w:autoSpaceDN/>
        <w:jc w:val="left"/>
        <w:rPr>
          <w:rFonts w:eastAsiaTheme="minorHAnsi"/>
          <w:szCs w:val="20"/>
        </w:rPr>
      </w:pPr>
    </w:p>
    <w:p w:rsidR="002F40F5" w:rsidRPr="00215A4C" w:rsidRDefault="002F40F5">
      <w:pPr>
        <w:widowControl/>
        <w:wordWrap/>
        <w:autoSpaceDE/>
        <w:autoSpaceDN/>
        <w:jc w:val="left"/>
        <w:rPr>
          <w:rFonts w:eastAsiaTheme="minorHAnsi"/>
          <w:szCs w:val="20"/>
        </w:rPr>
      </w:pPr>
    </w:p>
    <w:p w:rsidR="002F40F5" w:rsidRPr="00215A4C" w:rsidRDefault="00577DF3" w:rsidP="00E87CE6">
      <w:pPr>
        <w:widowControl/>
        <w:wordWrap/>
        <w:autoSpaceDE/>
        <w:autoSpaceDN/>
        <w:rPr>
          <w:rFonts w:eastAsiaTheme="minorHAnsi"/>
          <w:sz w:val="24"/>
          <w:szCs w:val="24"/>
        </w:rPr>
      </w:pPr>
      <w:r w:rsidRPr="00215A4C">
        <w:rPr>
          <w:rFonts w:eastAsiaTheme="minorHAnsi"/>
          <w:sz w:val="24"/>
          <w:szCs w:val="24"/>
        </w:rPr>
        <w:t xml:space="preserve">3. </w:t>
      </w:r>
      <w:r w:rsidRPr="00215A4C">
        <w:rPr>
          <w:rFonts w:eastAsiaTheme="minorHAnsi" w:hint="eastAsia"/>
          <w:sz w:val="24"/>
          <w:szCs w:val="24"/>
        </w:rPr>
        <w:t>신경근성</w:t>
      </w:r>
      <w:r w:rsidRPr="00215A4C">
        <w:rPr>
          <w:rFonts w:eastAsiaTheme="minorHAnsi"/>
          <w:sz w:val="24"/>
          <w:szCs w:val="24"/>
        </w:rPr>
        <w:t xml:space="preserve"> 통증을 동반한 추간판 탈출증 환자에서 </w:t>
      </w:r>
      <w:r w:rsidRPr="00215A4C">
        <w:rPr>
          <w:rFonts w:eastAsiaTheme="minorHAnsi" w:hint="eastAsia"/>
          <w:sz w:val="24"/>
          <w:szCs w:val="24"/>
        </w:rPr>
        <w:t>경추간공</w:t>
      </w:r>
      <w:r w:rsidRPr="00215A4C">
        <w:rPr>
          <w:rFonts w:eastAsiaTheme="minorHAnsi"/>
          <w:sz w:val="24"/>
          <w:szCs w:val="24"/>
        </w:rPr>
        <w:t xml:space="preserve">(transforaminal approach) 경막외주사치료가 </w:t>
      </w:r>
      <w:r w:rsidRPr="00215A4C">
        <w:rPr>
          <w:rFonts w:eastAsiaTheme="minorHAnsi" w:hint="eastAsia"/>
          <w:sz w:val="24"/>
          <w:szCs w:val="24"/>
        </w:rPr>
        <w:t>경미추공</w:t>
      </w:r>
      <w:r w:rsidRPr="00215A4C">
        <w:rPr>
          <w:rFonts w:eastAsiaTheme="minorHAnsi"/>
          <w:sz w:val="24"/>
          <w:szCs w:val="24"/>
        </w:rPr>
        <w:t>(caudal approach) 경막외주사치료에</w:t>
      </w:r>
      <w:r w:rsidR="00925378" w:rsidRPr="00215A4C">
        <w:rPr>
          <w:rFonts w:eastAsiaTheme="minorHAnsi"/>
          <w:sz w:val="24"/>
          <w:szCs w:val="24"/>
        </w:rPr>
        <w:t xml:space="preserve"> </w:t>
      </w:r>
      <w:r w:rsidRPr="00215A4C">
        <w:rPr>
          <w:rFonts w:eastAsiaTheme="minorHAnsi"/>
          <w:sz w:val="24"/>
          <w:szCs w:val="24"/>
        </w:rPr>
        <w:t xml:space="preserve">비하여 </w:t>
      </w:r>
      <w:r w:rsidRPr="00215A4C">
        <w:rPr>
          <w:rFonts w:eastAsiaTheme="minorHAnsi" w:hint="eastAsia"/>
          <w:sz w:val="24"/>
          <w:szCs w:val="24"/>
        </w:rPr>
        <w:t>우월한</w:t>
      </w:r>
      <w:r w:rsidRPr="00215A4C">
        <w:rPr>
          <w:rFonts w:eastAsiaTheme="minorHAnsi"/>
          <w:sz w:val="24"/>
          <w:szCs w:val="24"/>
        </w:rPr>
        <w:t xml:space="preserve"> 임상적 효과(통증조절 또는 기능적향상)가 있으므로 권고할 수 있다</w:t>
      </w:r>
      <w:r w:rsidR="0070671A">
        <w:rPr>
          <w:rFonts w:eastAsiaTheme="minorHAnsi" w:hint="eastAsia"/>
          <w:sz w:val="24"/>
          <w:szCs w:val="24"/>
        </w:rPr>
        <w:t xml:space="preserve">. </w:t>
      </w:r>
      <w:r w:rsidRPr="00215A4C">
        <w:rPr>
          <w:rFonts w:eastAsiaTheme="minorHAnsi"/>
          <w:sz w:val="24"/>
          <w:szCs w:val="24"/>
        </w:rPr>
        <w:t>(증거수준 중간 (Moderate), 권고강도 강(Strong))</w:t>
      </w:r>
    </w:p>
    <w:p w:rsidR="00E40277" w:rsidRPr="00215A4C" w:rsidRDefault="00E40277">
      <w:pPr>
        <w:widowControl/>
        <w:wordWrap/>
        <w:autoSpaceDE/>
        <w:autoSpaceDN/>
        <w:jc w:val="left"/>
        <w:rPr>
          <w:rFonts w:eastAsiaTheme="minorHAnsi"/>
          <w:szCs w:val="20"/>
        </w:rPr>
      </w:pPr>
    </w:p>
    <w:p w:rsidR="002F40F5" w:rsidRPr="00215A4C" w:rsidRDefault="00E41D35" w:rsidP="00925378">
      <w:pPr>
        <w:widowControl/>
        <w:wordWrap/>
        <w:autoSpaceDE/>
        <w:autoSpaceDN/>
        <w:ind w:firstLineChars="100" w:firstLine="200"/>
        <w:rPr>
          <w:rFonts w:eastAsiaTheme="minorHAnsi"/>
          <w:szCs w:val="20"/>
        </w:rPr>
      </w:pPr>
      <w:r w:rsidRPr="00215A4C">
        <w:rPr>
          <w:rFonts w:eastAsiaTheme="minorHAnsi" w:hint="eastAsia"/>
          <w:szCs w:val="20"/>
        </w:rPr>
        <w:t>경미추공접근법은</w:t>
      </w:r>
      <w:r w:rsidRPr="00215A4C">
        <w:rPr>
          <w:rFonts w:eastAsiaTheme="minorHAnsi"/>
          <w:szCs w:val="20"/>
        </w:rPr>
        <w:t xml:space="preserve"> 미추공을 통하여 경막외공간으로 접근한 후 약물을 주입하는 방법으로 대개 치료목표지점인 요천추공간보다는 하위에서 약물을 주입하여 접근하는 방법으로 다소 약물주입의 방법이 간접적이다. </w:t>
      </w:r>
      <w:r w:rsidR="001116B0" w:rsidRPr="00215A4C">
        <w:rPr>
          <w:rFonts w:eastAsiaTheme="minorHAnsi" w:hint="eastAsia"/>
          <w:szCs w:val="20"/>
        </w:rPr>
        <w:t>경추간공접근법과</w:t>
      </w:r>
      <w:r w:rsidR="001116B0" w:rsidRPr="00215A4C">
        <w:rPr>
          <w:rFonts w:eastAsiaTheme="minorHAnsi"/>
          <w:szCs w:val="20"/>
        </w:rPr>
        <w:t xml:space="preserve"> </w:t>
      </w:r>
      <w:r w:rsidR="001116B0" w:rsidRPr="00215A4C">
        <w:rPr>
          <w:rFonts w:eastAsiaTheme="minorHAnsi" w:hint="eastAsia"/>
          <w:szCs w:val="20"/>
        </w:rPr>
        <w:t>경미추공접근법을</w:t>
      </w:r>
      <w:r w:rsidR="001116B0" w:rsidRPr="00215A4C">
        <w:rPr>
          <w:rFonts w:eastAsiaTheme="minorHAnsi"/>
          <w:szCs w:val="20"/>
        </w:rPr>
        <w:t xml:space="preserve"> </w:t>
      </w:r>
      <w:r w:rsidR="001116B0" w:rsidRPr="00215A4C">
        <w:rPr>
          <w:rFonts w:eastAsiaTheme="minorHAnsi" w:hint="eastAsia"/>
          <w:szCs w:val="20"/>
        </w:rPr>
        <w:t>비교한</w:t>
      </w:r>
      <w:r w:rsidR="001116B0" w:rsidRPr="00215A4C">
        <w:rPr>
          <w:rFonts w:eastAsiaTheme="minorHAnsi"/>
          <w:szCs w:val="20"/>
        </w:rPr>
        <w:t xml:space="preserve"> </w:t>
      </w:r>
      <w:r w:rsidR="00552678">
        <w:rPr>
          <w:rFonts w:eastAsiaTheme="minorHAnsi"/>
          <w:szCs w:val="20"/>
        </w:rPr>
        <w:t>4</w:t>
      </w:r>
      <w:r w:rsidR="001116B0" w:rsidRPr="00215A4C">
        <w:rPr>
          <w:rFonts w:eastAsiaTheme="minorHAnsi"/>
          <w:szCs w:val="20"/>
        </w:rPr>
        <w:t xml:space="preserve">개의 </w:t>
      </w:r>
      <w:r w:rsidR="00ED7FB6">
        <w:rPr>
          <w:rFonts w:eastAsiaTheme="minorHAnsi" w:hint="eastAsia"/>
          <w:szCs w:val="20"/>
        </w:rPr>
        <w:t>무작위대조</w:t>
      </w:r>
      <w:r w:rsidR="001116B0" w:rsidRPr="00215A4C">
        <w:rPr>
          <w:rFonts w:eastAsiaTheme="minorHAnsi" w:hint="eastAsia"/>
          <w:szCs w:val="20"/>
        </w:rPr>
        <w:t>연구</w:t>
      </w:r>
      <w:r w:rsidRPr="00215A4C">
        <w:rPr>
          <w:rFonts w:eastAsiaTheme="minorHAnsi"/>
          <w:szCs w:val="20"/>
        </w:rPr>
        <w:t xml:space="preserve"> 중 </w:t>
      </w:r>
      <w:r w:rsidR="001116B0" w:rsidRPr="00215A4C">
        <w:rPr>
          <w:rFonts w:eastAsiaTheme="minorHAnsi" w:hint="eastAsia"/>
          <w:szCs w:val="20"/>
        </w:rPr>
        <w:t>한</w:t>
      </w:r>
      <w:r w:rsidR="001116B0" w:rsidRPr="00215A4C">
        <w:rPr>
          <w:rFonts w:eastAsiaTheme="minorHAnsi"/>
          <w:szCs w:val="20"/>
        </w:rPr>
        <w:t xml:space="preserve"> </w:t>
      </w:r>
      <w:r w:rsidR="001116B0" w:rsidRPr="00215A4C">
        <w:rPr>
          <w:rFonts w:eastAsiaTheme="minorHAnsi" w:hint="eastAsia"/>
          <w:szCs w:val="20"/>
        </w:rPr>
        <w:t>연구에서</w:t>
      </w:r>
      <w:r w:rsidRPr="00215A4C">
        <w:rPr>
          <w:rFonts w:eastAsiaTheme="minorHAnsi" w:hint="eastAsia"/>
          <w:szCs w:val="20"/>
        </w:rPr>
        <w:t>만</w:t>
      </w:r>
      <w:r w:rsidR="001116B0" w:rsidRPr="00215A4C">
        <w:rPr>
          <w:rFonts w:eastAsiaTheme="minorHAnsi"/>
          <w:szCs w:val="20"/>
        </w:rPr>
        <w:t xml:space="preserve"> 경미추공접근법</w:t>
      </w:r>
      <w:r w:rsidRPr="00215A4C">
        <w:rPr>
          <w:rFonts w:eastAsiaTheme="minorHAnsi" w:hint="eastAsia"/>
          <w:szCs w:val="20"/>
        </w:rPr>
        <w:t>의</w:t>
      </w:r>
      <w:r w:rsidR="001116B0" w:rsidRPr="00215A4C">
        <w:rPr>
          <w:rFonts w:eastAsiaTheme="minorHAnsi"/>
          <w:szCs w:val="20"/>
        </w:rPr>
        <w:t xml:space="preserve"> 임상적인 효과</w:t>
      </w:r>
      <w:r w:rsidRPr="00215A4C">
        <w:rPr>
          <w:rFonts w:eastAsiaTheme="minorHAnsi" w:hint="eastAsia"/>
          <w:szCs w:val="20"/>
        </w:rPr>
        <w:t>가</w:t>
      </w:r>
      <w:r w:rsidRPr="00215A4C">
        <w:rPr>
          <w:rFonts w:eastAsiaTheme="minorHAnsi"/>
          <w:szCs w:val="20"/>
        </w:rPr>
        <w:t xml:space="preserve"> </w:t>
      </w:r>
      <w:r w:rsidRPr="00215A4C">
        <w:rPr>
          <w:rFonts w:eastAsiaTheme="minorHAnsi" w:hint="eastAsia"/>
          <w:szCs w:val="20"/>
        </w:rPr>
        <w:t>우월하다고</w:t>
      </w:r>
      <w:r w:rsidR="001116B0" w:rsidRPr="00215A4C">
        <w:rPr>
          <w:rFonts w:eastAsiaTheme="minorHAnsi"/>
          <w:szCs w:val="20"/>
        </w:rPr>
        <w:t xml:space="preserve"> 보고한 반면,</w:t>
      </w:r>
      <w:hyperlink w:anchor="_ENREF_63" w:tooltip="Singh, 2016 #29" w:history="1">
        <w:r w:rsidR="008B3538" w:rsidRPr="000F3174">
          <w:rPr>
            <w:rFonts w:eastAsiaTheme="minorHAnsi"/>
            <w:szCs w:val="20"/>
          </w:rPr>
          <w:fldChar w:fldCharType="begin"/>
        </w:r>
        <w:r w:rsidR="008B3538">
          <w:rPr>
            <w:rFonts w:eastAsiaTheme="minorHAnsi"/>
            <w:szCs w:val="20"/>
          </w:rPr>
          <w:instrText xml:space="preserve"> ADDIN EN.CITE &lt;EndNote&gt;&lt;Cite&gt;&lt;Author&gt;Singh&lt;/Author&gt;&lt;Year&gt;2016&lt;/Year&gt;&lt;RecNum&gt;29&lt;/RecNum&gt;&lt;DisplayText&gt;&lt;style face="superscript"&gt;63&lt;/style&gt;&lt;/DisplayText&gt;&lt;record&gt;&lt;rec-number&gt;29&lt;/rec-number&gt;&lt;foreign-keys&gt;&lt;key app="EN" db-id="fd2a9z0f3eep0dex5zqvz9e2zsae9rf5fpfe"&gt;29&lt;/key&gt;&lt;/foreign-keys&gt;&lt;ref-type name="Journal Article"&gt;17&lt;/ref-type&gt;&lt;contributors&gt;&lt;authors&gt;&lt;author&gt;Singh, S.&lt;/author&gt;&lt;author&gt;Kumar, S.&lt;/author&gt;&lt;author&gt;Chahal, G.&lt;/author&gt;&lt;author&gt;Verma, R.&lt;/author&gt;&lt;/authors&gt;&lt;/contributors&gt;&lt;auth-address&gt;S. Singh, Department of Orthopaedics, Era&amp;apos;s Lucknow Medical College and Hospital, Lucknow, UP, India&lt;/auth-address&gt;&lt;titles&gt;&lt;title&gt;Selective nerve root blocks vs. caudal epidural injection for single level prolapsed lumbar intervertebral disc - A prospective randomized study&lt;/title&gt;&lt;secondary-title&gt;Journal of Clinical Orthopaedics and Trauma&lt;/secondary-title&gt;&lt;/titles&gt;&lt;periodical&gt;&lt;full-title&gt;Journal of Clinical Orthopaedics and Trauma&lt;/full-title&gt;&lt;/periodical&gt;&lt;keywords&gt;&lt;keyword&gt;analgesia&lt;/keyword&gt;&lt;keyword&gt;anesthesist&lt;/keyword&gt;&lt;keyword&gt;caudal anesthesia&lt;/keyword&gt;&lt;keyword&gt;clinical trial&lt;/keyword&gt;&lt;keyword&gt;comparative effectiveness&lt;/keyword&gt;&lt;keyword&gt;controlled clinical trial&lt;/keyword&gt;&lt;keyword&gt;controlled study&lt;/keyword&gt;&lt;keyword&gt;epidural drug administration&lt;/keyword&gt;&lt;keyword&gt;follow up&lt;/keyword&gt;&lt;keyword&gt;human&lt;/keyword&gt;&lt;keyword&gt;intervertebral disk&lt;/keyword&gt;&lt;keyword&gt;lumbar disk hernia&lt;/keyword&gt;&lt;keyword&gt;major clinical study&lt;/keyword&gt;&lt;keyword&gt;nerve root&lt;/keyword&gt;&lt;keyword&gt;physical disability&lt;/keyword&gt;&lt;keyword&gt;randomization&lt;/keyword&gt;&lt;keyword&gt;randomized controlled trial&lt;/keyword&gt;&lt;keyword&gt;single blind procedure&lt;/keyword&gt;&lt;keyword&gt;anesthetic agent&lt;/keyword&gt;&lt;keyword&gt;local anesthetic agent&lt;/keyword&gt;&lt;keyword&gt;steroid&lt;/keyword&gt;&lt;/keywords&gt;&lt;dates&gt;&lt;year&gt;2016&lt;/year&gt;&lt;/dates&gt;&lt;isbn&gt;2213-3445&amp;#xD;0976-5662&lt;/isbn&gt;&lt;urls&gt;&lt;related-urls&gt;&lt;url&gt;http://www.embase.com/search/results?subaction=viewrecord&amp;amp;from=export&amp;amp;id=L610068134&lt;/url&gt;&lt;url&gt;http://dx.doi.org/10.1016/j.jcot.2016.02.001&lt;/url&gt;&lt;/related-urls&gt;&lt;/urls&gt;&lt;/record&gt;&lt;/Cite&gt;&lt;/EndNote&gt;</w:instrText>
        </w:r>
        <w:r w:rsidR="008B3538" w:rsidRPr="000F3174">
          <w:rPr>
            <w:rFonts w:eastAsiaTheme="minorHAnsi"/>
            <w:szCs w:val="20"/>
          </w:rPr>
          <w:fldChar w:fldCharType="separate"/>
        </w:r>
        <w:r w:rsidR="008B3538" w:rsidRPr="008E0B5C">
          <w:rPr>
            <w:rFonts w:eastAsiaTheme="minorHAnsi"/>
            <w:noProof/>
            <w:szCs w:val="20"/>
            <w:vertAlign w:val="superscript"/>
          </w:rPr>
          <w:t>63</w:t>
        </w:r>
        <w:r w:rsidR="008B3538" w:rsidRPr="000F3174">
          <w:rPr>
            <w:rFonts w:eastAsiaTheme="minorHAnsi"/>
            <w:szCs w:val="20"/>
          </w:rPr>
          <w:fldChar w:fldCharType="end"/>
        </w:r>
      </w:hyperlink>
      <w:r w:rsidR="001116B0" w:rsidRPr="00215A4C">
        <w:rPr>
          <w:rFonts w:eastAsiaTheme="minorHAnsi"/>
          <w:szCs w:val="20"/>
        </w:rPr>
        <w:t xml:space="preserve"> </w:t>
      </w:r>
      <w:r w:rsidRPr="00215A4C">
        <w:rPr>
          <w:rFonts w:eastAsiaTheme="minorHAnsi" w:hint="eastAsia"/>
          <w:szCs w:val="20"/>
        </w:rPr>
        <w:t>나머지</w:t>
      </w:r>
      <w:r w:rsidRPr="00215A4C">
        <w:rPr>
          <w:rFonts w:eastAsiaTheme="minorHAnsi"/>
          <w:szCs w:val="20"/>
        </w:rPr>
        <w:t xml:space="preserve"> </w:t>
      </w:r>
      <w:r w:rsidR="001116B0" w:rsidRPr="00215A4C">
        <w:rPr>
          <w:rFonts w:eastAsiaTheme="minorHAnsi"/>
          <w:szCs w:val="20"/>
        </w:rPr>
        <w:t xml:space="preserve">3개의 </w:t>
      </w:r>
      <w:r w:rsidR="001B2BF4">
        <w:rPr>
          <w:rFonts w:eastAsiaTheme="minorHAnsi" w:hint="eastAsia"/>
          <w:szCs w:val="20"/>
        </w:rPr>
        <w:lastRenderedPageBreak/>
        <w:t>연구</w:t>
      </w:r>
      <w:r w:rsidR="001116B0" w:rsidRPr="00215A4C">
        <w:rPr>
          <w:rFonts w:eastAsiaTheme="minorHAnsi" w:hint="eastAsia"/>
          <w:szCs w:val="20"/>
        </w:rPr>
        <w:t>에서는</w:t>
      </w:r>
      <w:r w:rsidR="001116B0" w:rsidRPr="00215A4C">
        <w:rPr>
          <w:rFonts w:eastAsiaTheme="minorHAnsi"/>
          <w:szCs w:val="20"/>
        </w:rPr>
        <w:t xml:space="preserve"> </w:t>
      </w:r>
      <w:r w:rsidR="001116B0" w:rsidRPr="00215A4C">
        <w:rPr>
          <w:rFonts w:eastAsiaTheme="minorHAnsi" w:hint="eastAsia"/>
          <w:szCs w:val="20"/>
        </w:rPr>
        <w:t>경추간공접근법의</w:t>
      </w:r>
      <w:r w:rsidR="001116B0" w:rsidRPr="00215A4C">
        <w:rPr>
          <w:rFonts w:eastAsiaTheme="minorHAnsi"/>
          <w:szCs w:val="20"/>
        </w:rPr>
        <w:t xml:space="preserve"> </w:t>
      </w:r>
      <w:r w:rsidR="001116B0" w:rsidRPr="00215A4C">
        <w:rPr>
          <w:rFonts w:eastAsiaTheme="minorHAnsi" w:hint="eastAsia"/>
          <w:szCs w:val="20"/>
        </w:rPr>
        <w:t>임상적</w:t>
      </w:r>
      <w:r w:rsidR="001116B0" w:rsidRPr="00215A4C">
        <w:rPr>
          <w:rFonts w:eastAsiaTheme="minorHAnsi"/>
          <w:szCs w:val="20"/>
        </w:rPr>
        <w:t xml:space="preserve"> </w:t>
      </w:r>
      <w:r w:rsidR="001116B0" w:rsidRPr="00215A4C">
        <w:rPr>
          <w:rFonts w:eastAsiaTheme="minorHAnsi" w:hint="eastAsia"/>
          <w:szCs w:val="20"/>
        </w:rPr>
        <w:t>효과가</w:t>
      </w:r>
      <w:r w:rsidR="001116B0" w:rsidRPr="00215A4C">
        <w:rPr>
          <w:rFonts w:eastAsiaTheme="minorHAnsi"/>
          <w:szCs w:val="20"/>
        </w:rPr>
        <w:t xml:space="preserve"> </w:t>
      </w:r>
      <w:r w:rsidR="001116B0" w:rsidRPr="00215A4C">
        <w:rPr>
          <w:rFonts w:eastAsiaTheme="minorHAnsi" w:hint="eastAsia"/>
          <w:szCs w:val="20"/>
        </w:rPr>
        <w:t>유의하게</w:t>
      </w:r>
      <w:r w:rsidR="001116B0" w:rsidRPr="00215A4C">
        <w:rPr>
          <w:rFonts w:eastAsiaTheme="minorHAnsi"/>
          <w:szCs w:val="20"/>
        </w:rPr>
        <w:t xml:space="preserve"> </w:t>
      </w:r>
      <w:r w:rsidR="001116B0" w:rsidRPr="00215A4C">
        <w:rPr>
          <w:rFonts w:eastAsiaTheme="minorHAnsi" w:hint="eastAsia"/>
          <w:szCs w:val="20"/>
        </w:rPr>
        <w:t>좋다고</w:t>
      </w:r>
      <w:r w:rsidR="001116B0" w:rsidRPr="00215A4C">
        <w:rPr>
          <w:rFonts w:eastAsiaTheme="minorHAnsi"/>
          <w:szCs w:val="20"/>
        </w:rPr>
        <w:t xml:space="preserve"> </w:t>
      </w:r>
      <w:r w:rsidR="001116B0" w:rsidRPr="00215A4C">
        <w:rPr>
          <w:rFonts w:eastAsiaTheme="minorHAnsi" w:hint="eastAsia"/>
          <w:szCs w:val="20"/>
        </w:rPr>
        <w:t>보고되었다</w:t>
      </w:r>
      <w:r w:rsidR="001116B0" w:rsidRPr="00215A4C">
        <w:rPr>
          <w:rFonts w:eastAsiaTheme="minorHAnsi"/>
          <w:szCs w:val="20"/>
        </w:rPr>
        <w:t>.</w:t>
      </w:r>
      <w:hyperlink w:anchor="_ENREF_59" w:tooltip="Pandey, 2016 #25" w:history="1">
        <w:r w:rsidR="008B3538" w:rsidRPr="000F3174">
          <w:rPr>
            <w:rFonts w:eastAsiaTheme="minorHAnsi"/>
            <w:szCs w:val="20"/>
          </w:rPr>
          <w:fldChar w:fldCharType="begin">
            <w:fldData xml:space="preserve">PEVuZE5vdGU+PENpdGU+PEF1dGhvcj5QYW5kZXk8L0F1dGhvcj48WWVhcj4yMDE2PC9ZZWFyPjxS
ZWNOdW0+MjU8L1JlY051bT48RGlzcGxheVRleHQ+PHN0eWxlIGZhY2U9InN1cGVyc2NyaXB0Ij41
OS02MTwvc3R5bGU+PC9EaXNwbGF5VGV4dD48cmVjb3JkPjxyZWMtbnVtYmVyPjI1PC9yZWMtbnVt
YmVyPjxmb3JlaWduLWtleXM+PGtleSBhcHA9IkVOIiBkYi1pZD0iZmQyYTl6MGYzZWVwMGRleDV6
cXZ6OWUyenNhZTlyZjVmcGZlIj4yNTwva2V5PjwvZm9yZWlnbi1rZXlzPjxyZWYtdHlwZSBuYW1l
PSJKb3VybmFsIEFydGljbGUiPjE3PC9yZWYtdHlwZT48Y29udHJpYnV0b3JzPjxhdXRob3JzPjxh
dXRob3I+UGFuZGV5LCBSLiBBLjwvYXV0aG9yPjwvYXV0aG9ycz48L2NvbnRyaWJ1dG9ycz48YXV0
aC1hZGRyZXNzPkFzc2lzdGFudCBQcm9mZXNzb3IsIERlcGFydG1lbnQgb2YgT3J0aG9wYWVkaWNz
LCBDTUMgYW5kIEhvc3BpdGFsICwgQnJvd24gUm9hZCwgTHVkaGlhbmEsIEluZGlhIC48L2F1dGgt
YWRkcmVzcz48dGl0bGVzPjx0aXRsZT5FZmZpY2FjeSBvZiBFcGlkdXJhbCBTdGVyb2lkIEluamVj
dGlvbiBpbiBNYW5hZ2VtZW50IG9mIEx1bWJhciBQcm9sYXBzZWQgSW50ZXJ2ZXJ0ZWJyYWwgRGlz
YzogQSBDb21wYXJpc29uIG9mIENhdWRhbCwgVHJhbnNmb3JhbWluYWwgYW5kIEludGVybGFtaW5h
ciBSb3V0ZXM8L3RpdGxlPjxzZWNvbmRhcnktdGl0bGU+SiBDbGluIERpYWduIFJlczwvc2Vjb25k
YXJ5LXRpdGxlPjxhbHQtdGl0bGU+Sm91cm5hbCBvZiBjbGluaWNhbCBhbmQgZGlhZ25vc3RpYyBy
ZXNlYXJjaCA6IEpDRFI8L2FsdC10aXRsZT48L3RpdGxlcz48cGVyaW9kaWNhbD48ZnVsbC10aXRs
ZT5KIENsaW4gRGlhZ24gUmVzPC9mdWxsLXRpdGxlPjxhYmJyLTE+Sm91cm5hbCBvZiBjbGluaWNh
bCBhbmQgZGlhZ25vc3RpYyByZXNlYXJjaCA6IEpDRFI8L2FiYnItMT48L3BlcmlvZGljYWw+PGFs
dC1wZXJpb2RpY2FsPjxmdWxsLXRpdGxlPkogQ2xpbiBEaWFnbiBSZXM8L2Z1bGwtdGl0bGU+PGFi
YnItMT5Kb3VybmFsIG9mIGNsaW5pY2FsIGFuZCBkaWFnbm9zdGljIHJlc2VhcmNoIDogSkNEUjwv
YWJici0xPjwvYWx0LXBlcmlvZGljYWw+PHBhZ2VzPlJDMDUtMTE8L3BhZ2VzPjx2b2x1bWU+MTA8
L3ZvbHVtZT48bnVtYmVyPjc8L251bWJlcj48ZWRpdGlvbj4yMDE2LzA5LzE2PC9lZGl0aW9uPjxk
YXRlcz48eWVhcj4yMDE2PC95ZWFyPjxwdWItZGF0ZXM+PGRhdGU+SnVsPC9kYXRlPjwvcHViLWRh
dGVzPjwvZGF0ZXM+PGlzYm4+MjI0OS03ODJYIChQcmludCkmI3hEOzA5NzMtNzA5WCAoTGlua2lu
Zyk8L2lzYm4+PGFjY2Vzc2lvbi1udW0+Mjc2MzA5MTc8L2FjY2Vzc2lvbi1udW0+PHVybHM+PC91
cmxzPjxjdXN0b20yPlBNQzUwMjAyNTY8L2N1c3RvbTI+PGVsZWN0cm9uaWMtcmVzb3VyY2UtbnVt
PjEwLjc4NjAvamNkci8yMDE2LzE4MjA4LjgxMjc8L2VsZWN0cm9uaWMtcmVzb3VyY2UtbnVtPjxy
ZW1vdGUtZGF0YWJhc2UtcHJvdmlkZXI+TkxNPC9yZW1vdGUtZGF0YWJhc2UtcHJvdmlkZXI+PGxh
bmd1YWdlPmVuZzwvbGFuZ3VhZ2U+PC9yZWNvcmQ+PC9DaXRlPjxDaXRlPjxBdXRob3I+QWNrZXJt
YW4gSWlpPC9BdXRob3I+PFllYXI+MjAwNzwvWWVhcj48UmVjTnVtPjE2PC9SZWNOdW0+PHJlY29y
ZD48cmVjLW51bWJlcj4xNjwvcmVjLW51bWJlcj48Zm9yZWlnbi1rZXlzPjxrZXkgYXBwPSJFTiIg
ZGItaWQ9ImZkMmE5ejBmM2VlcDBkZXg1enF2ejllMnpzYWU5cmY1ZnBmZSI+MTY8L2tleT48L2Zv
cmVpZ24ta2V5cz48cmVmLXR5cGUgbmFtZT0iSm91cm5hbCBBcnRpY2xlIj4xNzwvcmVmLXR5cGU+
PGNvbnRyaWJ1dG9ycz48YXV0aG9ycz48YXV0aG9yPkFja2VybWFuIElpaSwgVy4gRS48L2F1dGhv
cj48YXV0aG9yPkFobWFkLCBNLjwvYXV0aG9yPjwvYXV0aG9ycz48L2NvbnRyaWJ1dG9ycz48YXV0
aC1hZGRyZXNzPlcuRS4gQWNrZXJtYW4gSUlJLCBQYWluIE1lZGljaW5lIENvbnN1bHRhbnRzIFAu
QS4sIExpdHRsZSBSb2NrLCBBUiA3MjIyMywgVW5pdGVkIFN0YXRlczwvYXV0aC1hZGRyZXNzPjx0
aXRsZXM+PHRpdGxlPlRoZSBlZmZpY2FjeSBvZiBsdW1iYXIgZXBpZHVyYWwgc3Rlcm9pZCBpbmpl
Y3Rpb25zIGluIHBhdGllbnRzIHdpdGggbHVtYmFyIGRpc2MgaGVybmlhdGlvbnM8L3RpdGxlPjxz
ZWNvbmRhcnktdGl0bGU+QW5lc3RoZXNpYSBhbmQgQW5hbGdlc2lhPC9zZWNvbmRhcnktdGl0bGU+
PC90aXRsZXM+PHBlcmlvZGljYWw+PGZ1bGwtdGl0bGU+QW5lc3RoZXNpYSBhbmQgQW5hbGdlc2lh
PC9mdWxsLXRpdGxlPjwvcGVyaW9kaWNhbD48cGFnZXM+MTIxNy0xMjIyPC9wYWdlcz48dm9sdW1l
PjEwNDwvdm9sdW1lPjxudW1iZXI+NTwvbnVtYmVyPjxrZXl3b3Jkcz48a2V5d29yZD5saWRvY2Fp
bmU8L2tleXdvcmQ+PGtleXdvcmQ+c3Rlcm9pZDwva2V5d29yZD48a2V5d29yZD5hZHVsdDwva2V5
d29yZD48a2V5d29yZD5hbmFsZ2VzaWE8L2tleXdvcmQ+PGtleXdvcmQ+YXJ0aWNsZTwva2V5d29y
ZD48a2V5d29yZD5jbGluaWNhbCBhcnRpY2xlPC9rZXl3b3JkPjxrZXl3b3JkPmNvbnRyb2xsZWQg
c3R1ZHk8L2tleXdvcmQ+PGtleXdvcmQ+ZGlzYWJpbGl0eTwva2V5d29yZD48a2V5d29yZD5kaXNl
YXNlIGFzc29jaWF0aW9uPC9rZXl3b3JkPjxrZXl3b3JkPmRydWcgZWZmaWNhY3k8L2tleXdvcmQ+
PGtleXdvcmQ+ZXBpZHVyYWwgYW5lc3RoZXNpYTwva2V5d29yZD48a2V5d29yZD5lcGlkdXJhbCBz
cGFjZTwva2V5d29yZD48a2V5d29yZD5mZW1hbGU8L2tleXdvcmQ+PGtleXdvcmQ+aHVtYW48L2tl
eXdvcmQ+PGtleXdvcmQ+bHVtYmFyIGRpc2sgaGVybmlhPC9rZXl3b3JkPjxrZXl3b3JkPm1hbGU8
L2tleXdvcmQ+PGtleXdvcmQ+cHJpb3JpdHkgam91cm5hbDwva2V5d29yZD48a2V5d29yZD5yYWRp
Y3VsYXIgcGFpbjwva2V5d29yZD48a2V5d29yZD5zdGF0aXN0aWNhbCBzaWduaWZpY2FuY2U8L2tl
eXdvcmQ+PC9rZXl3b3Jkcz48ZGF0ZXM+PHllYXI+MjAwNzwveWVhcj48L2RhdGVzPjxpc2JuPjAw
MDMtMjk5OTwvaXNibj48dXJscz48cmVsYXRlZC11cmxzPjx1cmw+aHR0cDovL3d3dy5lbWJhc2Uu
Y29tL3NlYXJjaC9yZXN1bHRzP3N1YmFjdGlvbj12aWV3cmVjb3JkJmFtcDtmcm9tPWV4cG9ydCZh
bXA7aWQ9TDQ2NjQ5OTQ4PC91cmw+PHVybD5odHRwOi8vZHguZG9pLm9yZy8xMC4xMjEzLzAxLmFu
ZS4wMDAwMjYwMzA3LjE2NTU1LjdmPC91cmw+PC9yZWxhdGVkLXVybHM+PC91cmxzPjwvcmVjb3Jk
PjwvQ2l0ZT48Q2l0ZT48QXV0aG9yPkthbWJsZTwvQXV0aG9yPjxZZWFyPjIwMTY8L1llYXI+PFJl
Y051bT4yMTwvUmVjTnVtPjxyZWNvcmQ+PHJlYy1udW1iZXI+MjE8L3JlYy1udW1iZXI+PGZvcmVp
Z24ta2V5cz48a2V5IGFwcD0iRU4iIGRiLWlkPSJmZDJhOXowZjNlZXAwZGV4NXpxdno5ZTJ6c2Fl
OXJmNWZwZmUiPjIxPC9rZXk+PC9mb3JlaWduLWtleXM+PHJlZi10eXBlIG5hbWU9IkpvdXJuYWwg
QXJ0aWNsZSI+MTc8L3JlZi10eXBlPjxjb250cmlidXRvcnM+PGF1dGhvcnM+PGF1dGhvcj5LYW1i
bGUsIFAuIEMuPC9hdXRob3I+PGF1dGhvcj5TaGFybWEsIEEuPC9hdXRob3I+PGF1dGhvcj5TaW5n
aCwgVi48L2F1dGhvcj48YXV0aG9yPk5hdHJhaiwgQi48L2F1dGhvcj48YXV0aG9yPkRldmFuaSwg
RC48L2F1dGhvcj48YXV0aG9yPktoYXBhbmUsIFYuPC9hdXRob3I+PC9hdXRob3JzPjwvY29udHJp
YnV0b3JzPjxhdXRoLWFkZHJlc3M+S2luZyBFZHdhcmQgTWVtb3JpYWwgSG9zcGl0YWwgTXVtYmFp
LCBNdW1iYWksIEluZGlhLiYjeEQ7RGVwYXJ0bWVudCBvZiBPcnRob3BlZGljLCBEciBCIFIgQW1i
ZWRrZXIgQ2VudHJhbCBSYWlsd2F5IEhvc3BpdGFsLCBCeWN1bGxhIEVhc3QsIE11bWJhaSwgNDAw
MDI3LCBJbmRpYS4gZHJheXVzaEBnbWFpbC5jb20uJiN4RDtEZXBhcnRtZW50IG9mIE9ydGhvcGVk
aWMsIERyIEIgUiBBbWJlZGtlciBDZW50cmFsIFJhaWx3YXkgSG9zcGl0YWwsIEJ5Y3VsbGEgRWFz
dCwgTXVtYmFpLCA0MDAwMjcsIEluZGlhLjwvYXV0aC1hZGRyZXNzPjx0aXRsZXM+PHRpdGxlPk91
dGNvbWUgb2Ygc2luZ2xlIGxldmVsIGRpc2MgcHJvbGFwc2UgdHJlYXRlZCB3aXRoIHRyYW5zZm9y
YW1pbmFsIHN0ZXJvaWQgdmVyc3VzIGVwaWR1cmFsIHN0ZXJvaWQgdmVyc3VzIGNhdWRhbCBzdGVy
b2lkczwvdGl0bGU+PHNlY29uZGFyeS10aXRsZT5FdXIgU3BpbmUgSjwvc2Vjb25kYXJ5LXRpdGxl
PjxhbHQtdGl0bGU+RXVyb3BlYW4gc3BpbmUgam91cm5hbCA6IG9mZmljaWFsIHB1YmxpY2F0aW9u
IG9mIHRoZSBFdXJvcGVhbiBTcGluZSBTb2NpZXR5LCB0aGUgRXVyb3BlYW4gU3BpbmFsIERlZm9y
bWl0eSBTb2NpZXR5LCBhbmQgdGhlIEV1cm9wZWFuIFNlY3Rpb24gb2YgdGhlIENlcnZpY2FsIFNw
aW5lIFJlc2VhcmNoIFNvY2lldHk8L2FsdC10aXRsZT48L3RpdGxlcz48cGVyaW9kaWNhbD48ZnVs
bC10aXRsZT5FdXIgU3BpbmUgSjwvZnVsbC10aXRsZT48YWJici0xPkV1cm9wZWFuIHNwaW5lIGpv
dXJuYWwgOiBvZmZpY2lhbCBwdWJsaWNhdGlvbiBvZiB0aGUgRXVyb3BlYW4gU3BpbmUgU29jaWV0
eSwgdGhlIEV1cm9wZWFuIFNwaW5hbCBEZWZvcm1pdHkgU29jaWV0eSwgYW5kIHRoZSBFdXJvcGVh
biBTZWN0aW9uIG9mIHRoZSBDZXJ2aWNhbCBTcGluZSBSZXNlYXJjaCBTb2NpZXR5PC9hYmJyLTE+
PC9wZXJpb2RpY2FsPjxhbHQtcGVyaW9kaWNhbD48ZnVsbC10aXRsZT5FdXIgU3BpbmUgSjwvZnVs
bC10aXRsZT48YWJici0xPkV1cm9wZWFuIHNwaW5lIGpvdXJuYWwgOiBvZmZpY2lhbCBwdWJsaWNh
dGlvbiBvZiB0aGUgRXVyb3BlYW4gU3BpbmUgU29jaWV0eSwgdGhlIEV1cm9wZWFuIFNwaW5hbCBE
ZWZvcm1pdHkgU29jaWV0eSwgYW5kIHRoZSBFdXJvcGVhbiBTZWN0aW9uIG9mIHRoZSBDZXJ2aWNh
bCBTcGluZSBSZXNlYXJjaCBTb2NpZXR5PC9hYmJyLTE+PC9hbHQtcGVyaW9kaWNhbD48cGFnZXM+
MjE3LTIxPC9wYWdlcz48dm9sdW1lPjI1PC92b2x1bWU+PG51bWJlcj4xPC9udW1iZXI+PGVkaXRp
b24+MjAxNS8wNS8xMzwvZWRpdGlvbj48a2V5d29yZHM+PGtleXdvcmQ+QWR1bHQ8L2tleXdvcmQ+
PGtleXdvcmQ+QWdlZDwva2V5d29yZD48a2V5d29yZD5BbnRpLUluZmxhbW1hdG9yeSBBZ2VudHMv
IGFkbWluaXN0cmF0aW9uICZhbXA7IGRvc2FnZS90aGVyYXBldXRpYyB1c2U8L2tleXdvcmQ+PGtl
eXdvcmQ+RmVtYWxlPC9rZXl3b3JkPjxrZXl3b3JkPkZsdW9yb3Njb3B5PC9rZXl3b3JkPjxrZXl3
b3JkPkZvbGxvdy1VcCBTdHVkaWVzPC9rZXl3b3JkPjxrZXl3b3JkPkh1bWFuczwva2V5d29yZD48
a2V5d29yZD5JbmplY3Rpb25zLCBFcGlkdXJhbDwva2V5d29yZD48a2V5d29yZD5JbmplY3Rpb25z
LCBTcGluYWwvIG1ldGhvZHM8L2tleXdvcmQ+PGtleXdvcmQ+SW50ZXJ2ZXJ0ZWJyYWwgRGlzYyBE
aXNwbGFjZW1lbnQvIGRydWcgdGhlcmFweTwva2V5d29yZD48a2V5d29yZD5MdW1iYXIgVmVydGVi
cmFlPC9rZXl3b3JkPjxrZXl3b3JkPk1hbGU8L2tleXdvcmQ+PGtleXdvcmQ+TWlkZGxlIEFnZWQ8
L2tleXdvcmQ+PGtleXdvcmQ+UHJvc3BlY3RpdmUgU3R1ZGllczwva2V5d29yZD48a2V5d29yZD5S
YWRpb2dyYXBoeSwgSW50ZXJ2ZW50aW9uYWw8L2tleXdvcmQ+PGtleXdvcmQ+VHJlYXRtZW50IE91
dGNvbWU8L2tleXdvcmQ+PGtleXdvcmQ+VHJpYW1jaW5vbG9uZS8gYWRtaW5pc3RyYXRpb24gJmFt
cDsgZG9zYWdlL3RoZXJhcGV1dGljIHVzZTwva2V5d29yZD48L2tleXdvcmRzPjxkYXRlcz48eWVh
cj4yMDE2PC95ZWFyPjxwdWItZGF0ZXM+PGRhdGU+SmFuPC9kYXRlPjwvcHViLWRhdGVzPjwvZGF0
ZXM+PGlzYm4+MTQzMi0wOTMyIChFbGVjdHJvbmljKSYjeEQ7MDk0MC02NzE5IChMaW5raW5nKTwv
aXNibj48YWNjZXNzaW9uLW51bT4yNTk2MjgxMzwvYWNjZXNzaW9uLW51bT48dXJscz48L3VybHM+
PGVsZWN0cm9uaWMtcmVzb3VyY2UtbnVtPjEwLjEwMDcvczAwNTg2LTAxNS0zOTk2LTk8L2VsZWN0
cm9uaWMtcmVzb3VyY2UtbnVtPjxyZW1vdGUtZGF0YWJhc2UtcHJvdmlkZXI+TkxNPC9yZW1vdGUt
ZGF0YWJhc2UtcHJvdmlkZXI+PGxhbmd1YWdlPmVuZzwvbGFuZ3VhZ2U+PC9yZWNvcmQ+PC9DaXRl
PjwvRW5kTm90ZT5=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QYW5kZXk8L0F1dGhvcj48WWVhcj4yMDE2PC9ZZWFyPjxS
ZWNOdW0+MjU8L1JlY051bT48RGlzcGxheVRleHQ+PHN0eWxlIGZhY2U9InN1cGVyc2NyaXB0Ij41
OS02MTwvc3R5bGU+PC9EaXNwbGF5VGV4dD48cmVjb3JkPjxyZWMtbnVtYmVyPjI1PC9yZWMtbnVt
YmVyPjxmb3JlaWduLWtleXM+PGtleSBhcHA9IkVOIiBkYi1pZD0iZmQyYTl6MGYzZWVwMGRleDV6
cXZ6OWUyenNhZTlyZjVmcGZlIj4yNTwva2V5PjwvZm9yZWlnbi1rZXlzPjxyZWYtdHlwZSBuYW1l
PSJKb3VybmFsIEFydGljbGUiPjE3PC9yZWYtdHlwZT48Y29udHJpYnV0b3JzPjxhdXRob3JzPjxh
dXRob3I+UGFuZGV5LCBSLiBBLjwvYXV0aG9yPjwvYXV0aG9ycz48L2NvbnRyaWJ1dG9ycz48YXV0
aC1hZGRyZXNzPkFzc2lzdGFudCBQcm9mZXNzb3IsIERlcGFydG1lbnQgb2YgT3J0aG9wYWVkaWNz
LCBDTUMgYW5kIEhvc3BpdGFsICwgQnJvd24gUm9hZCwgTHVkaGlhbmEsIEluZGlhIC48L2F1dGgt
YWRkcmVzcz48dGl0bGVzPjx0aXRsZT5FZmZpY2FjeSBvZiBFcGlkdXJhbCBTdGVyb2lkIEluamVj
dGlvbiBpbiBNYW5hZ2VtZW50IG9mIEx1bWJhciBQcm9sYXBzZWQgSW50ZXJ2ZXJ0ZWJyYWwgRGlz
YzogQSBDb21wYXJpc29uIG9mIENhdWRhbCwgVHJhbnNmb3JhbWluYWwgYW5kIEludGVybGFtaW5h
ciBSb3V0ZXM8L3RpdGxlPjxzZWNvbmRhcnktdGl0bGU+SiBDbGluIERpYWduIFJlczwvc2Vjb25k
YXJ5LXRpdGxlPjxhbHQtdGl0bGU+Sm91cm5hbCBvZiBjbGluaWNhbCBhbmQgZGlhZ25vc3RpYyBy
ZXNlYXJjaCA6IEpDRFI8L2FsdC10aXRsZT48L3RpdGxlcz48cGVyaW9kaWNhbD48ZnVsbC10aXRs
ZT5KIENsaW4gRGlhZ24gUmVzPC9mdWxsLXRpdGxlPjxhYmJyLTE+Sm91cm5hbCBvZiBjbGluaWNh
bCBhbmQgZGlhZ25vc3RpYyByZXNlYXJjaCA6IEpDRFI8L2FiYnItMT48L3BlcmlvZGljYWw+PGFs
dC1wZXJpb2RpY2FsPjxmdWxsLXRpdGxlPkogQ2xpbiBEaWFnbiBSZXM8L2Z1bGwtdGl0bGU+PGFi
YnItMT5Kb3VybmFsIG9mIGNsaW5pY2FsIGFuZCBkaWFnbm9zdGljIHJlc2VhcmNoIDogSkNEUjwv
YWJici0xPjwvYWx0LXBlcmlvZGljYWw+PHBhZ2VzPlJDMDUtMTE8L3BhZ2VzPjx2b2x1bWU+MTA8
L3ZvbHVtZT48bnVtYmVyPjc8L251bWJlcj48ZWRpdGlvbj4yMDE2LzA5LzE2PC9lZGl0aW9uPjxk
YXRlcz48eWVhcj4yMDE2PC95ZWFyPjxwdWItZGF0ZXM+PGRhdGU+SnVsPC9kYXRlPjwvcHViLWRh
dGVzPjwvZGF0ZXM+PGlzYm4+MjI0OS03ODJYIChQcmludCkmI3hEOzA5NzMtNzA5WCAoTGlua2lu
Zyk8L2lzYm4+PGFjY2Vzc2lvbi1udW0+Mjc2MzA5MTc8L2FjY2Vzc2lvbi1udW0+PHVybHM+PC91
cmxzPjxjdXN0b20yPlBNQzUwMjAyNTY8L2N1c3RvbTI+PGVsZWN0cm9uaWMtcmVzb3VyY2UtbnVt
PjEwLjc4NjAvamNkci8yMDE2LzE4MjA4LjgxMjc8L2VsZWN0cm9uaWMtcmVzb3VyY2UtbnVtPjxy
ZW1vdGUtZGF0YWJhc2UtcHJvdmlkZXI+TkxNPC9yZW1vdGUtZGF0YWJhc2UtcHJvdmlkZXI+PGxh
bmd1YWdlPmVuZzwvbGFuZ3VhZ2U+PC9yZWNvcmQ+PC9DaXRlPjxDaXRlPjxBdXRob3I+QWNrZXJt
YW4gSWlpPC9BdXRob3I+PFllYXI+MjAwNzwvWWVhcj48UmVjTnVtPjE2PC9SZWNOdW0+PHJlY29y
ZD48cmVjLW51bWJlcj4xNjwvcmVjLW51bWJlcj48Zm9yZWlnbi1rZXlzPjxrZXkgYXBwPSJFTiIg
ZGItaWQ9ImZkMmE5ejBmM2VlcDBkZXg1enF2ejllMnpzYWU5cmY1ZnBmZSI+MTY8L2tleT48L2Zv
cmVpZ24ta2V5cz48cmVmLXR5cGUgbmFtZT0iSm91cm5hbCBBcnRpY2xlIj4xNzwvcmVmLXR5cGU+
PGNvbnRyaWJ1dG9ycz48YXV0aG9ycz48YXV0aG9yPkFja2VybWFuIElpaSwgVy4gRS48L2F1dGhv
cj48YXV0aG9yPkFobWFkLCBNLjwvYXV0aG9yPjwvYXV0aG9ycz48L2NvbnRyaWJ1dG9ycz48YXV0
aC1hZGRyZXNzPlcuRS4gQWNrZXJtYW4gSUlJLCBQYWluIE1lZGljaW5lIENvbnN1bHRhbnRzIFAu
QS4sIExpdHRsZSBSb2NrLCBBUiA3MjIyMywgVW5pdGVkIFN0YXRlczwvYXV0aC1hZGRyZXNzPjx0
aXRsZXM+PHRpdGxlPlRoZSBlZmZpY2FjeSBvZiBsdW1iYXIgZXBpZHVyYWwgc3Rlcm9pZCBpbmpl
Y3Rpb25zIGluIHBhdGllbnRzIHdpdGggbHVtYmFyIGRpc2MgaGVybmlhdGlvbnM8L3RpdGxlPjxz
ZWNvbmRhcnktdGl0bGU+QW5lc3RoZXNpYSBhbmQgQW5hbGdlc2lhPC9zZWNvbmRhcnktdGl0bGU+
PC90aXRsZXM+PHBlcmlvZGljYWw+PGZ1bGwtdGl0bGU+QW5lc3RoZXNpYSBhbmQgQW5hbGdlc2lh
PC9mdWxsLXRpdGxlPjwvcGVyaW9kaWNhbD48cGFnZXM+MTIxNy0xMjIyPC9wYWdlcz48dm9sdW1l
PjEwNDwvdm9sdW1lPjxudW1iZXI+NTwvbnVtYmVyPjxrZXl3b3Jkcz48a2V5d29yZD5saWRvY2Fp
bmU8L2tleXdvcmQ+PGtleXdvcmQ+c3Rlcm9pZDwva2V5d29yZD48a2V5d29yZD5hZHVsdDwva2V5
d29yZD48a2V5d29yZD5hbmFsZ2VzaWE8L2tleXdvcmQ+PGtleXdvcmQ+YXJ0aWNsZTwva2V5d29y
ZD48a2V5d29yZD5jbGluaWNhbCBhcnRpY2xlPC9rZXl3b3JkPjxrZXl3b3JkPmNvbnRyb2xsZWQg
c3R1ZHk8L2tleXdvcmQ+PGtleXdvcmQ+ZGlzYWJpbGl0eTwva2V5d29yZD48a2V5d29yZD5kaXNl
YXNlIGFzc29jaWF0aW9uPC9rZXl3b3JkPjxrZXl3b3JkPmRydWcgZWZmaWNhY3k8L2tleXdvcmQ+
PGtleXdvcmQ+ZXBpZHVyYWwgYW5lc3RoZXNpYTwva2V5d29yZD48a2V5d29yZD5lcGlkdXJhbCBz
cGFjZTwva2V5d29yZD48a2V5d29yZD5mZW1hbGU8L2tleXdvcmQ+PGtleXdvcmQ+aHVtYW48L2tl
eXdvcmQ+PGtleXdvcmQ+bHVtYmFyIGRpc2sgaGVybmlhPC9rZXl3b3JkPjxrZXl3b3JkPm1hbGU8
L2tleXdvcmQ+PGtleXdvcmQ+cHJpb3JpdHkgam91cm5hbDwva2V5d29yZD48a2V5d29yZD5yYWRp
Y3VsYXIgcGFpbjwva2V5d29yZD48a2V5d29yZD5zdGF0aXN0aWNhbCBzaWduaWZpY2FuY2U8L2tl
eXdvcmQ+PC9rZXl3b3Jkcz48ZGF0ZXM+PHllYXI+MjAwNzwveWVhcj48L2RhdGVzPjxpc2JuPjAw
MDMtMjk5OTwvaXNibj48dXJscz48cmVsYXRlZC11cmxzPjx1cmw+aHR0cDovL3d3dy5lbWJhc2Uu
Y29tL3NlYXJjaC9yZXN1bHRzP3N1YmFjdGlvbj12aWV3cmVjb3JkJmFtcDtmcm9tPWV4cG9ydCZh
bXA7aWQ9TDQ2NjQ5OTQ4PC91cmw+PHVybD5odHRwOi8vZHguZG9pLm9yZy8xMC4xMjEzLzAxLmFu
ZS4wMDAwMjYwMzA3LjE2NTU1LjdmPC91cmw+PC9yZWxhdGVkLXVybHM+PC91cmxzPjwvcmVjb3Jk
PjwvQ2l0ZT48Q2l0ZT48QXV0aG9yPkthbWJsZTwvQXV0aG9yPjxZZWFyPjIwMTY8L1llYXI+PFJl
Y051bT4yMTwvUmVjTnVtPjxyZWNvcmQ+PHJlYy1udW1iZXI+MjE8L3JlYy1udW1iZXI+PGZvcmVp
Z24ta2V5cz48a2V5IGFwcD0iRU4iIGRiLWlkPSJmZDJhOXowZjNlZXAwZGV4NXpxdno5ZTJ6c2Fl
OXJmNWZwZmUiPjIxPC9rZXk+PC9mb3JlaWduLWtleXM+PHJlZi10eXBlIG5hbWU9IkpvdXJuYWwg
QXJ0aWNsZSI+MTc8L3JlZi10eXBlPjxjb250cmlidXRvcnM+PGF1dGhvcnM+PGF1dGhvcj5LYW1i
bGUsIFAuIEMuPC9hdXRob3I+PGF1dGhvcj5TaGFybWEsIEEuPC9hdXRob3I+PGF1dGhvcj5TaW5n
aCwgVi48L2F1dGhvcj48YXV0aG9yPk5hdHJhaiwgQi48L2F1dGhvcj48YXV0aG9yPkRldmFuaSwg
RC48L2F1dGhvcj48YXV0aG9yPktoYXBhbmUsIFYuPC9hdXRob3I+PC9hdXRob3JzPjwvY29udHJp
YnV0b3JzPjxhdXRoLWFkZHJlc3M+S2luZyBFZHdhcmQgTWVtb3JpYWwgSG9zcGl0YWwgTXVtYmFp
LCBNdW1iYWksIEluZGlhLiYjeEQ7RGVwYXJ0bWVudCBvZiBPcnRob3BlZGljLCBEciBCIFIgQW1i
ZWRrZXIgQ2VudHJhbCBSYWlsd2F5IEhvc3BpdGFsLCBCeWN1bGxhIEVhc3QsIE11bWJhaSwgNDAw
MDI3LCBJbmRpYS4gZHJheXVzaEBnbWFpbC5jb20uJiN4RDtEZXBhcnRtZW50IG9mIE9ydGhvcGVk
aWMsIERyIEIgUiBBbWJlZGtlciBDZW50cmFsIFJhaWx3YXkgSG9zcGl0YWwsIEJ5Y3VsbGEgRWFz
dCwgTXVtYmFpLCA0MDAwMjcsIEluZGlhLjwvYXV0aC1hZGRyZXNzPjx0aXRsZXM+PHRpdGxlPk91
dGNvbWUgb2Ygc2luZ2xlIGxldmVsIGRpc2MgcHJvbGFwc2UgdHJlYXRlZCB3aXRoIHRyYW5zZm9y
YW1pbmFsIHN0ZXJvaWQgdmVyc3VzIGVwaWR1cmFsIHN0ZXJvaWQgdmVyc3VzIGNhdWRhbCBzdGVy
b2lkczwvdGl0bGU+PHNlY29uZGFyeS10aXRsZT5FdXIgU3BpbmUgSjwvc2Vjb25kYXJ5LXRpdGxl
PjxhbHQtdGl0bGU+RXVyb3BlYW4gc3BpbmUgam91cm5hbCA6IG9mZmljaWFsIHB1YmxpY2F0aW9u
IG9mIHRoZSBFdXJvcGVhbiBTcGluZSBTb2NpZXR5LCB0aGUgRXVyb3BlYW4gU3BpbmFsIERlZm9y
bWl0eSBTb2NpZXR5LCBhbmQgdGhlIEV1cm9wZWFuIFNlY3Rpb24gb2YgdGhlIENlcnZpY2FsIFNw
aW5lIFJlc2VhcmNoIFNvY2lldHk8L2FsdC10aXRsZT48L3RpdGxlcz48cGVyaW9kaWNhbD48ZnVs
bC10aXRsZT5FdXIgU3BpbmUgSjwvZnVsbC10aXRsZT48YWJici0xPkV1cm9wZWFuIHNwaW5lIGpv
dXJuYWwgOiBvZmZpY2lhbCBwdWJsaWNhdGlvbiBvZiB0aGUgRXVyb3BlYW4gU3BpbmUgU29jaWV0
eSwgdGhlIEV1cm9wZWFuIFNwaW5hbCBEZWZvcm1pdHkgU29jaWV0eSwgYW5kIHRoZSBFdXJvcGVh
biBTZWN0aW9uIG9mIHRoZSBDZXJ2aWNhbCBTcGluZSBSZXNlYXJjaCBTb2NpZXR5PC9hYmJyLTE+
PC9wZXJpb2RpY2FsPjxhbHQtcGVyaW9kaWNhbD48ZnVsbC10aXRsZT5FdXIgU3BpbmUgSjwvZnVs
bC10aXRsZT48YWJici0xPkV1cm9wZWFuIHNwaW5lIGpvdXJuYWwgOiBvZmZpY2lhbCBwdWJsaWNh
dGlvbiBvZiB0aGUgRXVyb3BlYW4gU3BpbmUgU29jaWV0eSwgdGhlIEV1cm9wZWFuIFNwaW5hbCBE
ZWZvcm1pdHkgU29jaWV0eSwgYW5kIHRoZSBFdXJvcGVhbiBTZWN0aW9uIG9mIHRoZSBDZXJ2aWNh
bCBTcGluZSBSZXNlYXJjaCBTb2NpZXR5PC9hYmJyLTE+PC9hbHQtcGVyaW9kaWNhbD48cGFnZXM+
MjE3LTIxPC9wYWdlcz48dm9sdW1lPjI1PC92b2x1bWU+PG51bWJlcj4xPC9udW1iZXI+PGVkaXRp
b24+MjAxNS8wNS8xMzwvZWRpdGlvbj48a2V5d29yZHM+PGtleXdvcmQ+QWR1bHQ8L2tleXdvcmQ+
PGtleXdvcmQ+QWdlZDwva2V5d29yZD48a2V5d29yZD5BbnRpLUluZmxhbW1hdG9yeSBBZ2VudHMv
IGFkbWluaXN0cmF0aW9uICZhbXA7IGRvc2FnZS90aGVyYXBldXRpYyB1c2U8L2tleXdvcmQ+PGtl
eXdvcmQ+RmVtYWxlPC9rZXl3b3JkPjxrZXl3b3JkPkZsdW9yb3Njb3B5PC9rZXl3b3JkPjxrZXl3
b3JkPkZvbGxvdy1VcCBTdHVkaWVzPC9rZXl3b3JkPjxrZXl3b3JkPkh1bWFuczwva2V5d29yZD48
a2V5d29yZD5JbmplY3Rpb25zLCBFcGlkdXJhbDwva2V5d29yZD48a2V5d29yZD5JbmplY3Rpb25z
LCBTcGluYWwvIG1ldGhvZHM8L2tleXdvcmQ+PGtleXdvcmQ+SW50ZXJ2ZXJ0ZWJyYWwgRGlzYyBE
aXNwbGFjZW1lbnQvIGRydWcgdGhlcmFweTwva2V5d29yZD48a2V5d29yZD5MdW1iYXIgVmVydGVi
cmFlPC9rZXl3b3JkPjxrZXl3b3JkPk1hbGU8L2tleXdvcmQ+PGtleXdvcmQ+TWlkZGxlIEFnZWQ8
L2tleXdvcmQ+PGtleXdvcmQ+UHJvc3BlY3RpdmUgU3R1ZGllczwva2V5d29yZD48a2V5d29yZD5S
YWRpb2dyYXBoeSwgSW50ZXJ2ZW50aW9uYWw8L2tleXdvcmQ+PGtleXdvcmQ+VHJlYXRtZW50IE91
dGNvbWU8L2tleXdvcmQ+PGtleXdvcmQ+VHJpYW1jaW5vbG9uZS8gYWRtaW5pc3RyYXRpb24gJmFt
cDsgZG9zYWdlL3RoZXJhcGV1dGljIHVzZTwva2V5d29yZD48L2tleXdvcmRzPjxkYXRlcz48eWVh
cj4yMDE2PC95ZWFyPjxwdWItZGF0ZXM+PGRhdGU+SmFuPC9kYXRlPjwvcHViLWRhdGVzPjwvZGF0
ZXM+PGlzYm4+MTQzMi0wOTMyIChFbGVjdHJvbmljKSYjeEQ7MDk0MC02NzE5IChMaW5raW5nKTwv
aXNibj48YWNjZXNzaW9uLW51bT4yNTk2MjgxMzwvYWNjZXNzaW9uLW51bT48dXJscz48L3VybHM+
PGVsZWN0cm9uaWMtcmVzb3VyY2UtbnVtPjEwLjEwMDcvczAwNTg2LTAxNS0zOTk2LTk8L2VsZWN0
cm9uaWMtcmVzb3VyY2UtbnVtPjxyZW1vdGUtZGF0YWJhc2UtcHJvdmlkZXI+TkxNPC9yZW1vdGUt
ZGF0YWJhc2UtcHJvdmlkZXI+PGxhbmd1YWdlPmVuZzwvbGFuZ3VhZ2U+PC9yZWNvcmQ+PC9DaXRl
PjwvRW5kTm90ZT5=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8E0B5C">
          <w:rPr>
            <w:rFonts w:eastAsiaTheme="minorHAnsi"/>
            <w:noProof/>
            <w:szCs w:val="20"/>
            <w:vertAlign w:val="superscript"/>
          </w:rPr>
          <w:t>59-61</w:t>
        </w:r>
        <w:r w:rsidR="008B3538" w:rsidRPr="000F3174">
          <w:rPr>
            <w:rFonts w:eastAsiaTheme="minorHAnsi"/>
            <w:szCs w:val="20"/>
          </w:rPr>
          <w:fldChar w:fldCharType="end"/>
        </w:r>
      </w:hyperlink>
      <w:r w:rsidR="00BC1561" w:rsidRPr="00215A4C">
        <w:rPr>
          <w:rFonts w:eastAsiaTheme="minorHAnsi"/>
          <w:szCs w:val="20"/>
        </w:rPr>
        <w:t xml:space="preserve"> 특히 Ackermann 등의 연구에서는 </w:t>
      </w:r>
      <w:r w:rsidR="0012437E" w:rsidRPr="00215A4C">
        <w:rPr>
          <w:rFonts w:eastAsiaTheme="minorHAnsi" w:hint="eastAsia"/>
          <w:szCs w:val="20"/>
        </w:rPr>
        <w:t>경추간공접근법</w:t>
      </w:r>
      <w:r w:rsidR="0012437E" w:rsidRPr="00215A4C">
        <w:rPr>
          <w:rFonts w:eastAsiaTheme="minorHAnsi"/>
          <w:szCs w:val="20"/>
        </w:rPr>
        <w:t xml:space="preserve"> </w:t>
      </w:r>
      <w:r w:rsidR="00BC1561" w:rsidRPr="00215A4C">
        <w:rPr>
          <w:rFonts w:eastAsiaTheme="minorHAnsi" w:hint="eastAsia"/>
          <w:szCs w:val="20"/>
        </w:rPr>
        <w:t>환자군에서</w:t>
      </w:r>
      <w:r w:rsidR="00BC1561" w:rsidRPr="00215A4C">
        <w:rPr>
          <w:rFonts w:eastAsiaTheme="minorHAnsi"/>
          <w:szCs w:val="20"/>
        </w:rPr>
        <w:t xml:space="preserve"> </w:t>
      </w:r>
      <w:r w:rsidR="00BC1561" w:rsidRPr="00215A4C">
        <w:rPr>
          <w:rFonts w:eastAsiaTheme="minorHAnsi" w:hint="eastAsia"/>
          <w:szCs w:val="20"/>
        </w:rPr>
        <w:t>조영제가</w:t>
      </w:r>
      <w:r w:rsidR="001B2BF4">
        <w:rPr>
          <w:rFonts w:eastAsiaTheme="minorHAnsi" w:hint="eastAsia"/>
          <w:szCs w:val="20"/>
        </w:rPr>
        <w:t xml:space="preserve"> </w:t>
      </w:r>
      <w:r w:rsidR="001B2BF4" w:rsidRPr="00215A4C">
        <w:rPr>
          <w:rFonts w:eastAsiaTheme="minorHAnsi" w:hint="eastAsia"/>
          <w:szCs w:val="20"/>
        </w:rPr>
        <w:t>배측경막외공간</w:t>
      </w:r>
      <w:r w:rsidR="001B2BF4">
        <w:rPr>
          <w:rFonts w:eastAsiaTheme="minorHAnsi" w:hint="eastAsia"/>
          <w:szCs w:val="20"/>
        </w:rPr>
        <w:t>보다는</w:t>
      </w:r>
      <w:r w:rsidR="00BC1561" w:rsidRPr="00215A4C">
        <w:rPr>
          <w:rFonts w:eastAsiaTheme="minorHAnsi"/>
          <w:szCs w:val="20"/>
        </w:rPr>
        <w:t xml:space="preserve"> </w:t>
      </w:r>
      <w:r w:rsidR="00BC1561" w:rsidRPr="00215A4C">
        <w:rPr>
          <w:rFonts w:eastAsiaTheme="minorHAnsi" w:hint="eastAsia"/>
          <w:szCs w:val="20"/>
        </w:rPr>
        <w:t>복측경막외공간으로</w:t>
      </w:r>
      <w:r w:rsidR="00BC1561" w:rsidRPr="00215A4C">
        <w:rPr>
          <w:rFonts w:eastAsiaTheme="minorHAnsi"/>
          <w:szCs w:val="20"/>
        </w:rPr>
        <w:t xml:space="preserve"> </w:t>
      </w:r>
      <w:r w:rsidR="00BC1561" w:rsidRPr="00215A4C">
        <w:rPr>
          <w:rFonts w:eastAsiaTheme="minorHAnsi" w:hint="eastAsia"/>
          <w:szCs w:val="20"/>
        </w:rPr>
        <w:t>퍼지는</w:t>
      </w:r>
      <w:r w:rsidR="00BC1561" w:rsidRPr="00215A4C">
        <w:rPr>
          <w:rFonts w:eastAsiaTheme="minorHAnsi"/>
          <w:szCs w:val="20"/>
        </w:rPr>
        <w:t xml:space="preserve"> </w:t>
      </w:r>
      <w:r w:rsidR="00BC1561" w:rsidRPr="00215A4C">
        <w:rPr>
          <w:rFonts w:eastAsiaTheme="minorHAnsi" w:hint="eastAsia"/>
          <w:szCs w:val="20"/>
        </w:rPr>
        <w:t>경우</w:t>
      </w:r>
      <w:r w:rsidR="001B2BF4">
        <w:rPr>
          <w:rFonts w:eastAsiaTheme="minorHAnsi" w:hint="eastAsia"/>
          <w:szCs w:val="20"/>
        </w:rPr>
        <w:t>에</w:t>
      </w:r>
      <w:r w:rsidR="00BC1561" w:rsidRPr="00215A4C">
        <w:rPr>
          <w:rFonts w:eastAsiaTheme="minorHAnsi"/>
          <w:szCs w:val="20"/>
        </w:rPr>
        <w:t xml:space="preserve"> </w:t>
      </w:r>
      <w:r w:rsidR="00BC1561" w:rsidRPr="00215A4C">
        <w:rPr>
          <w:rFonts w:eastAsiaTheme="minorHAnsi" w:hint="eastAsia"/>
          <w:szCs w:val="20"/>
        </w:rPr>
        <w:t>임상적</w:t>
      </w:r>
      <w:r w:rsidR="00BC1561" w:rsidRPr="00215A4C">
        <w:rPr>
          <w:rFonts w:eastAsiaTheme="minorHAnsi"/>
          <w:szCs w:val="20"/>
        </w:rPr>
        <w:t xml:space="preserve"> </w:t>
      </w:r>
      <w:r w:rsidR="00BC1561" w:rsidRPr="00215A4C">
        <w:rPr>
          <w:rFonts w:eastAsiaTheme="minorHAnsi" w:hint="eastAsia"/>
          <w:szCs w:val="20"/>
        </w:rPr>
        <w:t>효과</w:t>
      </w:r>
      <w:r w:rsidR="001B2BF4">
        <w:rPr>
          <w:rFonts w:eastAsiaTheme="minorHAnsi" w:hint="eastAsia"/>
          <w:szCs w:val="20"/>
        </w:rPr>
        <w:t xml:space="preserve">가 더 우월함을 </w:t>
      </w:r>
      <w:r w:rsidR="00BC1561" w:rsidRPr="00215A4C">
        <w:rPr>
          <w:rFonts w:eastAsiaTheme="minorHAnsi" w:hint="eastAsia"/>
          <w:szCs w:val="20"/>
        </w:rPr>
        <w:t>관찰함으로써</w:t>
      </w:r>
      <w:r w:rsidR="00BC1561" w:rsidRPr="00215A4C">
        <w:rPr>
          <w:rFonts w:eastAsiaTheme="minorHAnsi"/>
          <w:szCs w:val="20"/>
        </w:rPr>
        <w:t xml:space="preserve"> </w:t>
      </w:r>
      <w:r w:rsidR="00BC1561" w:rsidRPr="00215A4C">
        <w:rPr>
          <w:rFonts w:eastAsiaTheme="minorHAnsi" w:hint="eastAsia"/>
          <w:szCs w:val="20"/>
        </w:rPr>
        <w:t>경추간공</w:t>
      </w:r>
      <w:r w:rsidR="0012437E" w:rsidRPr="00215A4C">
        <w:rPr>
          <w:rFonts w:eastAsiaTheme="minorHAnsi" w:hint="eastAsia"/>
          <w:szCs w:val="20"/>
        </w:rPr>
        <w:t>접근법의</w:t>
      </w:r>
      <w:r w:rsidR="0012437E" w:rsidRPr="00215A4C">
        <w:rPr>
          <w:rFonts w:eastAsiaTheme="minorHAnsi"/>
          <w:szCs w:val="20"/>
        </w:rPr>
        <w:t xml:space="preserve"> </w:t>
      </w:r>
      <w:r w:rsidR="00BC1561" w:rsidRPr="00215A4C">
        <w:rPr>
          <w:rFonts w:eastAsiaTheme="minorHAnsi" w:hint="eastAsia"/>
          <w:szCs w:val="20"/>
        </w:rPr>
        <w:t>장점이</w:t>
      </w:r>
      <w:r w:rsidR="00BC1561" w:rsidRPr="00215A4C">
        <w:rPr>
          <w:rFonts w:eastAsiaTheme="minorHAnsi"/>
          <w:szCs w:val="20"/>
        </w:rPr>
        <w:t xml:space="preserve"> </w:t>
      </w:r>
      <w:r w:rsidR="00BC1561" w:rsidRPr="00215A4C">
        <w:rPr>
          <w:rFonts w:eastAsiaTheme="minorHAnsi" w:hint="eastAsia"/>
          <w:szCs w:val="20"/>
        </w:rPr>
        <w:t>복측경막외공간으로</w:t>
      </w:r>
      <w:r w:rsidR="00BC1561" w:rsidRPr="00215A4C">
        <w:rPr>
          <w:rFonts w:eastAsiaTheme="minorHAnsi"/>
          <w:szCs w:val="20"/>
        </w:rPr>
        <w:t xml:space="preserve"> </w:t>
      </w:r>
      <w:r w:rsidR="00552678">
        <w:rPr>
          <w:rFonts w:eastAsiaTheme="minorHAnsi" w:hint="eastAsia"/>
          <w:szCs w:val="20"/>
        </w:rPr>
        <w:t xml:space="preserve">약물을 </w:t>
      </w:r>
      <w:r w:rsidR="00BC1561" w:rsidRPr="00215A4C">
        <w:rPr>
          <w:rFonts w:eastAsiaTheme="minorHAnsi" w:hint="eastAsia"/>
          <w:szCs w:val="20"/>
        </w:rPr>
        <w:t>충분히</w:t>
      </w:r>
      <w:r w:rsidR="00BC1561" w:rsidRPr="00215A4C">
        <w:rPr>
          <w:rFonts w:eastAsiaTheme="minorHAnsi"/>
          <w:szCs w:val="20"/>
        </w:rPr>
        <w:t xml:space="preserve"> </w:t>
      </w:r>
      <w:r w:rsidR="00BC1561" w:rsidRPr="00215A4C">
        <w:rPr>
          <w:rFonts w:eastAsiaTheme="minorHAnsi" w:hint="eastAsia"/>
          <w:szCs w:val="20"/>
        </w:rPr>
        <w:t>투약하는</w:t>
      </w:r>
      <w:r w:rsidR="00BC1561" w:rsidRPr="00215A4C">
        <w:rPr>
          <w:rFonts w:eastAsiaTheme="minorHAnsi"/>
          <w:szCs w:val="20"/>
        </w:rPr>
        <w:t xml:space="preserve"> </w:t>
      </w:r>
      <w:r w:rsidR="00BC1561" w:rsidRPr="00215A4C">
        <w:rPr>
          <w:rFonts w:eastAsiaTheme="minorHAnsi" w:hint="eastAsia"/>
          <w:szCs w:val="20"/>
        </w:rPr>
        <w:t>데</w:t>
      </w:r>
      <w:r w:rsidR="0012437E" w:rsidRPr="00215A4C">
        <w:rPr>
          <w:rFonts w:eastAsiaTheme="minorHAnsi" w:hint="eastAsia"/>
          <w:szCs w:val="20"/>
        </w:rPr>
        <w:t>에</w:t>
      </w:r>
      <w:r w:rsidR="00BC1561" w:rsidRPr="00215A4C">
        <w:rPr>
          <w:rFonts w:eastAsiaTheme="minorHAnsi"/>
          <w:szCs w:val="20"/>
        </w:rPr>
        <w:t xml:space="preserve"> </w:t>
      </w:r>
      <w:r w:rsidR="00552678">
        <w:rPr>
          <w:rFonts w:eastAsiaTheme="minorHAnsi" w:hint="eastAsia"/>
          <w:szCs w:val="20"/>
        </w:rPr>
        <w:t>그 원인이 있</w:t>
      </w:r>
      <w:r w:rsidR="00BC1561" w:rsidRPr="00215A4C">
        <w:rPr>
          <w:rFonts w:eastAsiaTheme="minorHAnsi"/>
          <w:szCs w:val="20"/>
        </w:rPr>
        <w:t>다는 것을 보여주고 있다.</w:t>
      </w:r>
      <w:hyperlink w:anchor="_ENREF_60" w:tooltip="Ackerman Iii, 2007 #16" w:history="1">
        <w:r w:rsidR="008B3538" w:rsidRPr="000F3174">
          <w:rPr>
            <w:rFonts w:eastAsiaTheme="minorHAnsi"/>
            <w:szCs w:val="20"/>
          </w:rPr>
          <w:fldChar w:fldCharType="begin"/>
        </w:r>
        <w:r w:rsidR="008B3538">
          <w:rPr>
            <w:rFonts w:eastAsiaTheme="minorHAnsi"/>
            <w:szCs w:val="20"/>
          </w:rPr>
          <w:instrText xml:space="preserve"> ADDIN EN.CITE &lt;EndNote&gt;&lt;Cite&gt;&lt;Author&gt;Ackerman Iii&lt;/Author&gt;&lt;Year&gt;2007&lt;/Year&gt;&lt;RecNum&gt;16&lt;/RecNum&gt;&lt;DisplayText&gt;&lt;style face="superscript"&gt;60&lt;/style&gt;&lt;/DisplayText&gt;&lt;record&gt;&lt;rec-number&gt;16&lt;/rec-number&gt;&lt;foreign-keys&gt;&lt;key app="EN" db-id="fd2a9z0f3eep0dex5zqvz9e2zsae9rf5fpfe"&gt;16&lt;/key&gt;&lt;/foreign-keys&gt;&lt;ref-type name="Journal Article"&gt;17&lt;/ref-type&gt;&lt;contributors&gt;&lt;authors&gt;&lt;author&gt;Ackerman Iii, W. E.&lt;/author&gt;&lt;author&gt;Ahmad, M.&lt;/author&gt;&lt;/authors&gt;&lt;/contributors&gt;&lt;auth-address&gt;W.E. Ackerman III, Pain Medicine Consultants P.A., Little Rock, AR 72223, United States&lt;/auth-address&gt;&lt;titles&gt;&lt;title&gt;The efficacy of lumbar epidural steroid injections in patients with lumbar disc herniations&lt;/title&gt;&lt;secondary-title&gt;Anesthesia and Analgesia&lt;/secondary-title&gt;&lt;/titles&gt;&lt;periodical&gt;&lt;full-title&gt;Anesthesia and Analgesia&lt;/full-title&gt;&lt;/periodical&gt;&lt;pages&gt;1217-1222&lt;/pages&gt;&lt;volume&gt;104&lt;/volume&gt;&lt;number&gt;5&lt;/number&gt;&lt;keywords&gt;&lt;keyword&gt;lidocaine&lt;/keyword&gt;&lt;keyword&gt;steroid&lt;/keyword&gt;&lt;keyword&gt;adult&lt;/keyword&gt;&lt;keyword&gt;analgesia&lt;/keyword&gt;&lt;keyword&gt;article&lt;/keyword&gt;&lt;keyword&gt;clinical article&lt;/keyword&gt;&lt;keyword&gt;controlled study&lt;/keyword&gt;&lt;keyword&gt;disability&lt;/keyword&gt;&lt;keyword&gt;disease association&lt;/keyword&gt;&lt;keyword&gt;drug efficacy&lt;/keyword&gt;&lt;keyword&gt;epidural anesthesia&lt;/keyword&gt;&lt;keyword&gt;epidural space&lt;/keyword&gt;&lt;keyword&gt;female&lt;/keyword&gt;&lt;keyword&gt;human&lt;/keyword&gt;&lt;keyword&gt;lumbar disk hernia&lt;/keyword&gt;&lt;keyword&gt;male&lt;/keyword&gt;&lt;keyword&gt;priority journal&lt;/keyword&gt;&lt;keyword&gt;radicular pain&lt;/keyword&gt;&lt;keyword&gt;statistical significance&lt;/keyword&gt;&lt;/keywords&gt;&lt;dates&gt;&lt;year&gt;2007&lt;/year&gt;&lt;/dates&gt;&lt;isbn&gt;0003-2999&lt;/isbn&gt;&lt;urls&gt;&lt;related-urls&gt;&lt;url&gt;http://www.embase.com/search/results?subaction=viewrecord&amp;amp;from=export&amp;amp;id=L46649948&lt;/url&gt;&lt;url&gt;http://dx.doi.org/10.1213/01.ane.0000260307.16555.7f&lt;/url&gt;&lt;/related-urls&gt;&lt;/urls&gt;&lt;/record&gt;&lt;/Cite&gt;&lt;/EndNote&gt;</w:instrText>
        </w:r>
        <w:r w:rsidR="008B3538" w:rsidRPr="000F3174">
          <w:rPr>
            <w:rFonts w:eastAsiaTheme="minorHAnsi"/>
            <w:szCs w:val="20"/>
          </w:rPr>
          <w:fldChar w:fldCharType="separate"/>
        </w:r>
        <w:r w:rsidR="008B3538" w:rsidRPr="008E0B5C">
          <w:rPr>
            <w:rFonts w:eastAsiaTheme="minorHAnsi"/>
            <w:noProof/>
            <w:szCs w:val="20"/>
            <w:vertAlign w:val="superscript"/>
          </w:rPr>
          <w:t>60</w:t>
        </w:r>
        <w:r w:rsidR="008B3538" w:rsidRPr="000F3174">
          <w:rPr>
            <w:rFonts w:eastAsiaTheme="minorHAnsi"/>
            <w:szCs w:val="20"/>
          </w:rPr>
          <w:fldChar w:fldCharType="end"/>
        </w:r>
      </w:hyperlink>
      <w:r w:rsidR="00F55C67" w:rsidRPr="00215A4C">
        <w:rPr>
          <w:rFonts w:eastAsiaTheme="minorHAnsi"/>
          <w:szCs w:val="20"/>
        </w:rPr>
        <w:t xml:space="preserve"> </w:t>
      </w:r>
      <w:r w:rsidR="00BC1561" w:rsidRPr="00215A4C">
        <w:rPr>
          <w:rFonts w:eastAsiaTheme="minorHAnsi"/>
          <w:szCs w:val="20"/>
        </w:rPr>
        <w:t>이는 추간판탈출증</w:t>
      </w:r>
      <w:r w:rsidR="002C4922">
        <w:rPr>
          <w:rFonts w:eastAsiaTheme="minorHAnsi" w:hint="eastAsia"/>
          <w:szCs w:val="20"/>
        </w:rPr>
        <w:t xml:space="preserve"> 환자의</w:t>
      </w:r>
      <w:r w:rsidR="00BC1561" w:rsidRPr="00215A4C">
        <w:rPr>
          <w:rFonts w:eastAsiaTheme="minorHAnsi"/>
          <w:szCs w:val="20"/>
        </w:rPr>
        <w:t xml:space="preserve"> 통증의 </w:t>
      </w:r>
      <w:r w:rsidR="00552678">
        <w:rPr>
          <w:rFonts w:eastAsiaTheme="minorHAnsi" w:hint="eastAsia"/>
          <w:szCs w:val="20"/>
        </w:rPr>
        <w:t>주요</w:t>
      </w:r>
      <w:r w:rsidR="002C4922">
        <w:rPr>
          <w:rFonts w:eastAsiaTheme="minorHAnsi" w:hint="eastAsia"/>
          <w:szCs w:val="20"/>
        </w:rPr>
        <w:t xml:space="preserve"> 발생위치가</w:t>
      </w:r>
      <w:r w:rsidR="00552678">
        <w:rPr>
          <w:rFonts w:eastAsiaTheme="minorHAnsi" w:hint="eastAsia"/>
          <w:szCs w:val="20"/>
        </w:rPr>
        <w:t xml:space="preserve"> 배측보다는 </w:t>
      </w:r>
      <w:r w:rsidR="00BC1561" w:rsidRPr="00215A4C">
        <w:rPr>
          <w:rFonts w:eastAsiaTheme="minorHAnsi"/>
          <w:szCs w:val="20"/>
        </w:rPr>
        <w:t>복측</w:t>
      </w:r>
      <w:r w:rsidR="00552678">
        <w:rPr>
          <w:rFonts w:eastAsiaTheme="minorHAnsi" w:hint="eastAsia"/>
          <w:szCs w:val="20"/>
        </w:rPr>
        <w:t xml:space="preserve">의 </w:t>
      </w:r>
      <w:r w:rsidR="00BC1561" w:rsidRPr="00215A4C">
        <w:rPr>
          <w:rFonts w:eastAsiaTheme="minorHAnsi"/>
          <w:szCs w:val="20"/>
        </w:rPr>
        <w:t>경막외공간이라는</w:t>
      </w:r>
      <w:r w:rsidR="00811152">
        <w:rPr>
          <w:rFonts w:eastAsiaTheme="minorHAnsi" w:hint="eastAsia"/>
          <w:szCs w:val="20"/>
        </w:rPr>
        <w:t xml:space="preserve"> 것</w:t>
      </w:r>
      <w:r w:rsidR="002C4922">
        <w:rPr>
          <w:rFonts w:eastAsiaTheme="minorHAnsi" w:hint="eastAsia"/>
          <w:szCs w:val="20"/>
        </w:rPr>
        <w:t>을 뒷받침하는 증거라 할 수 있다</w:t>
      </w:r>
      <w:r w:rsidR="00811152">
        <w:rPr>
          <w:rFonts w:eastAsiaTheme="minorHAnsi" w:hint="eastAsia"/>
          <w:szCs w:val="20"/>
        </w:rPr>
        <w:t>.</w:t>
      </w:r>
      <w:r w:rsidR="00BC1561" w:rsidRPr="00215A4C">
        <w:rPr>
          <w:rFonts w:eastAsiaTheme="minorHAnsi"/>
          <w:szCs w:val="20"/>
        </w:rPr>
        <w:t xml:space="preserve"> </w:t>
      </w:r>
      <w:r w:rsidR="002C4922">
        <w:rPr>
          <w:rFonts w:eastAsiaTheme="minorHAnsi" w:hint="eastAsia"/>
          <w:szCs w:val="20"/>
        </w:rPr>
        <w:t xml:space="preserve">연구들 </w:t>
      </w:r>
      <w:r w:rsidR="00E40277" w:rsidRPr="00215A4C">
        <w:rPr>
          <w:rFonts w:eastAsiaTheme="minorHAnsi" w:hint="eastAsia"/>
          <w:szCs w:val="20"/>
        </w:rPr>
        <w:t>사이의</w:t>
      </w:r>
      <w:r w:rsidR="00E40277" w:rsidRPr="00215A4C">
        <w:rPr>
          <w:rFonts w:eastAsiaTheme="minorHAnsi"/>
          <w:szCs w:val="20"/>
        </w:rPr>
        <w:t xml:space="preserve"> 방법</w:t>
      </w:r>
      <w:r w:rsidR="002C4922">
        <w:rPr>
          <w:rFonts w:eastAsiaTheme="minorHAnsi" w:hint="eastAsia"/>
          <w:szCs w:val="20"/>
        </w:rPr>
        <w:t>상의</w:t>
      </w:r>
      <w:r w:rsidR="00E40277" w:rsidRPr="00215A4C">
        <w:rPr>
          <w:rFonts w:eastAsiaTheme="minorHAnsi"/>
          <w:szCs w:val="20"/>
        </w:rPr>
        <w:t xml:space="preserve"> 일관성이 떨어져서 증거수준</w:t>
      </w:r>
      <w:r w:rsidR="00C75093">
        <w:rPr>
          <w:rFonts w:eastAsiaTheme="minorHAnsi" w:hint="eastAsia"/>
          <w:szCs w:val="20"/>
        </w:rPr>
        <w:t xml:space="preserve">은 중간으로 </w:t>
      </w:r>
      <w:r w:rsidR="00E40277" w:rsidRPr="00215A4C">
        <w:rPr>
          <w:rFonts w:eastAsiaTheme="minorHAnsi"/>
          <w:szCs w:val="20"/>
        </w:rPr>
        <w:t xml:space="preserve">결정되었으나, </w:t>
      </w:r>
      <w:r w:rsidR="00457890" w:rsidRPr="00215A4C">
        <w:rPr>
          <w:rFonts w:eastAsiaTheme="minorHAnsi" w:hint="eastAsia"/>
          <w:szCs w:val="20"/>
        </w:rPr>
        <w:t>경미추공접근법에</w:t>
      </w:r>
      <w:r w:rsidR="00457890" w:rsidRPr="00215A4C">
        <w:rPr>
          <w:rFonts w:eastAsiaTheme="minorHAnsi"/>
          <w:szCs w:val="20"/>
        </w:rPr>
        <w:t xml:space="preserve"> 비하여 경추간공접근법이 </w:t>
      </w:r>
      <w:r w:rsidR="00C75093">
        <w:rPr>
          <w:rFonts w:eastAsiaTheme="minorHAnsi" w:hint="eastAsia"/>
          <w:szCs w:val="20"/>
        </w:rPr>
        <w:t xml:space="preserve">비용이나 설비의 추가없이 </w:t>
      </w:r>
      <w:r w:rsidR="00457890" w:rsidRPr="00215A4C">
        <w:rPr>
          <w:rFonts w:eastAsiaTheme="minorHAnsi"/>
          <w:szCs w:val="20"/>
        </w:rPr>
        <w:t>보다 병변에 직접적</w:t>
      </w:r>
      <w:r w:rsidR="00C75093">
        <w:rPr>
          <w:rFonts w:eastAsiaTheme="minorHAnsi" w:hint="eastAsia"/>
          <w:szCs w:val="20"/>
        </w:rPr>
        <w:t>으로</w:t>
      </w:r>
      <w:r w:rsidR="00457890" w:rsidRPr="00215A4C">
        <w:rPr>
          <w:rFonts w:eastAsiaTheme="minorHAnsi"/>
          <w:szCs w:val="20"/>
        </w:rPr>
        <w:t xml:space="preserve"> 접근</w:t>
      </w:r>
      <w:r w:rsidR="00C75093">
        <w:rPr>
          <w:rFonts w:eastAsiaTheme="minorHAnsi" w:hint="eastAsia"/>
          <w:szCs w:val="20"/>
        </w:rPr>
        <w:t>할 수 있는 치료방법이므로</w:t>
      </w:r>
      <w:r w:rsidR="00457890" w:rsidRPr="00215A4C">
        <w:rPr>
          <w:rFonts w:eastAsiaTheme="minorHAnsi"/>
          <w:szCs w:val="20"/>
        </w:rPr>
        <w:t xml:space="preserve"> 실제 </w:t>
      </w:r>
      <w:r w:rsidR="002C4922">
        <w:rPr>
          <w:rFonts w:eastAsiaTheme="minorHAnsi" w:hint="eastAsia"/>
          <w:szCs w:val="20"/>
        </w:rPr>
        <w:t>임상에서 더욱 선호되고</w:t>
      </w:r>
      <w:r w:rsidR="00C75093">
        <w:rPr>
          <w:rFonts w:eastAsiaTheme="minorHAnsi" w:hint="eastAsia"/>
          <w:szCs w:val="20"/>
        </w:rPr>
        <w:t>,</w:t>
      </w:r>
      <w:r w:rsidR="002C4922">
        <w:rPr>
          <w:rFonts w:eastAsiaTheme="minorHAnsi" w:hint="eastAsia"/>
          <w:szCs w:val="20"/>
        </w:rPr>
        <w:t xml:space="preserve"> </w:t>
      </w:r>
      <w:r w:rsidR="00C75093">
        <w:rPr>
          <w:rFonts w:eastAsiaTheme="minorHAnsi" w:hint="eastAsia"/>
          <w:szCs w:val="20"/>
        </w:rPr>
        <w:t xml:space="preserve">시행하는 의사들 사이에서도 </w:t>
      </w:r>
      <w:r w:rsidR="002C4922">
        <w:rPr>
          <w:rFonts w:eastAsiaTheme="minorHAnsi" w:hint="eastAsia"/>
          <w:szCs w:val="20"/>
        </w:rPr>
        <w:t>우월한 효과에 대해</w:t>
      </w:r>
      <w:r w:rsidR="00457890" w:rsidRPr="00215A4C">
        <w:rPr>
          <w:rFonts w:eastAsiaTheme="minorHAnsi"/>
          <w:szCs w:val="20"/>
        </w:rPr>
        <w:t xml:space="preserve"> </w:t>
      </w:r>
      <w:r w:rsidR="00925378" w:rsidRPr="00215A4C">
        <w:rPr>
          <w:rFonts w:eastAsiaTheme="minorHAnsi" w:hint="eastAsia"/>
          <w:szCs w:val="20"/>
        </w:rPr>
        <w:t>비교적</w:t>
      </w:r>
      <w:r w:rsidR="00925378" w:rsidRPr="00215A4C">
        <w:rPr>
          <w:rFonts w:eastAsiaTheme="minorHAnsi"/>
          <w:szCs w:val="20"/>
        </w:rPr>
        <w:t xml:space="preserve"> </w:t>
      </w:r>
      <w:r w:rsidR="00457890" w:rsidRPr="00215A4C">
        <w:rPr>
          <w:rFonts w:eastAsiaTheme="minorHAnsi" w:hint="eastAsia"/>
          <w:szCs w:val="20"/>
        </w:rPr>
        <w:t>일관된</w:t>
      </w:r>
      <w:r w:rsidR="00457890" w:rsidRPr="00215A4C">
        <w:rPr>
          <w:rFonts w:eastAsiaTheme="minorHAnsi"/>
          <w:szCs w:val="20"/>
        </w:rPr>
        <w:t xml:space="preserve"> 의견을 보이므로 </w:t>
      </w:r>
      <w:r w:rsidR="00552678">
        <w:rPr>
          <w:rFonts w:eastAsiaTheme="minorHAnsi" w:hint="eastAsia"/>
          <w:szCs w:val="20"/>
        </w:rPr>
        <w:t>권고</w:t>
      </w:r>
      <w:r w:rsidR="002C4922">
        <w:rPr>
          <w:rFonts w:eastAsiaTheme="minorHAnsi" w:hint="eastAsia"/>
          <w:szCs w:val="20"/>
        </w:rPr>
        <w:t>될</w:t>
      </w:r>
      <w:r w:rsidR="00552678">
        <w:rPr>
          <w:rFonts w:eastAsiaTheme="minorHAnsi" w:hint="eastAsia"/>
          <w:szCs w:val="20"/>
        </w:rPr>
        <w:t xml:space="preserve"> 수 있으며 권고강도는 강함으로 </w:t>
      </w:r>
      <w:r w:rsidR="00E40277" w:rsidRPr="00215A4C">
        <w:rPr>
          <w:rFonts w:eastAsiaTheme="minorHAnsi"/>
          <w:szCs w:val="20"/>
        </w:rPr>
        <w:t xml:space="preserve">결정되었다. </w:t>
      </w:r>
      <w:r w:rsidR="00BC1561" w:rsidRPr="00215A4C">
        <w:rPr>
          <w:rFonts w:eastAsiaTheme="minorHAnsi"/>
          <w:szCs w:val="20"/>
        </w:rPr>
        <w:t xml:space="preserve">  </w:t>
      </w:r>
    </w:p>
    <w:p w:rsidR="00032926" w:rsidRPr="00215A4C" w:rsidRDefault="00032926" w:rsidP="00BF5762">
      <w:pPr>
        <w:pStyle w:val="a5"/>
        <w:wordWrap/>
        <w:rPr>
          <w:rFonts w:eastAsiaTheme="minorHAnsi"/>
          <w:szCs w:val="20"/>
        </w:rPr>
      </w:pPr>
    </w:p>
    <w:p w:rsidR="00032926" w:rsidRPr="00215A4C" w:rsidRDefault="00032926" w:rsidP="00BF5762">
      <w:pPr>
        <w:pStyle w:val="a5"/>
        <w:wordWrap/>
        <w:rPr>
          <w:rFonts w:eastAsiaTheme="minorHAnsi"/>
          <w:szCs w:val="20"/>
        </w:rPr>
      </w:pPr>
    </w:p>
    <w:p w:rsidR="0092608A" w:rsidRPr="00215A4C" w:rsidRDefault="0092608A" w:rsidP="0092608A">
      <w:pPr>
        <w:pStyle w:val="a5"/>
        <w:wordWrap/>
        <w:rPr>
          <w:rFonts w:eastAsiaTheme="minorHAnsi"/>
          <w:sz w:val="24"/>
          <w:szCs w:val="24"/>
        </w:rPr>
      </w:pPr>
      <w:r w:rsidRPr="00215A4C">
        <w:rPr>
          <w:rFonts w:eastAsiaTheme="minorHAnsi"/>
          <w:sz w:val="24"/>
          <w:szCs w:val="24"/>
        </w:rPr>
        <w:t xml:space="preserve">4. </w:t>
      </w:r>
      <w:r w:rsidRPr="00215A4C">
        <w:rPr>
          <w:rFonts w:eastAsiaTheme="minorHAnsi" w:hint="eastAsia"/>
          <w:sz w:val="24"/>
          <w:szCs w:val="24"/>
        </w:rPr>
        <w:t>신경근성</w:t>
      </w:r>
      <w:r w:rsidRPr="00215A4C">
        <w:rPr>
          <w:rFonts w:eastAsiaTheme="minorHAnsi"/>
          <w:sz w:val="24"/>
          <w:szCs w:val="24"/>
        </w:rPr>
        <w:t xml:space="preserve"> 통증을 동반한 추간판 탈출증 환자에서 경막외주사치료시에 </w:t>
      </w:r>
      <w:r w:rsidRPr="00215A4C">
        <w:rPr>
          <w:rFonts w:eastAsiaTheme="minorHAnsi" w:hint="eastAsia"/>
          <w:sz w:val="24"/>
          <w:szCs w:val="24"/>
        </w:rPr>
        <w:t>스테로이드를</w:t>
      </w:r>
      <w:r w:rsidRPr="00215A4C">
        <w:rPr>
          <w:rFonts w:eastAsiaTheme="minorHAnsi"/>
          <w:sz w:val="24"/>
          <w:szCs w:val="24"/>
        </w:rPr>
        <w:t xml:space="preserve"> 투여하는 것이 투여하지 않은 경우에 비하여 </w:t>
      </w:r>
      <w:r w:rsidRPr="00215A4C">
        <w:rPr>
          <w:rFonts w:eastAsiaTheme="minorHAnsi" w:hint="eastAsia"/>
          <w:sz w:val="24"/>
          <w:szCs w:val="24"/>
        </w:rPr>
        <w:t>우월한</w:t>
      </w:r>
      <w:r w:rsidRPr="00215A4C">
        <w:rPr>
          <w:rFonts w:eastAsiaTheme="minorHAnsi"/>
          <w:sz w:val="24"/>
          <w:szCs w:val="24"/>
        </w:rPr>
        <w:t xml:space="preserve"> 임상적 효과(통증조절 또는 기능적향상)가 있으므로 권고할 수 있다.</w:t>
      </w:r>
    </w:p>
    <w:p w:rsidR="00DE3026" w:rsidRPr="00215A4C" w:rsidRDefault="0092608A" w:rsidP="00BF5762">
      <w:pPr>
        <w:pStyle w:val="a5"/>
        <w:wordWrap/>
        <w:rPr>
          <w:rFonts w:eastAsiaTheme="minorHAnsi"/>
          <w:sz w:val="24"/>
          <w:szCs w:val="24"/>
        </w:rPr>
      </w:pPr>
      <w:r w:rsidRPr="00215A4C">
        <w:rPr>
          <w:rFonts w:eastAsiaTheme="minorHAnsi"/>
          <w:sz w:val="24"/>
          <w:szCs w:val="24"/>
        </w:rPr>
        <w:t>(증거수준 낮음 (Low), 권고강도 약 (Weak))</w:t>
      </w:r>
    </w:p>
    <w:p w:rsidR="009D02A6" w:rsidRPr="00215A4C" w:rsidRDefault="009D02A6" w:rsidP="00F10DFB">
      <w:pPr>
        <w:widowControl/>
        <w:wordWrap/>
        <w:autoSpaceDE/>
        <w:autoSpaceDN/>
        <w:rPr>
          <w:rFonts w:eastAsiaTheme="minorHAnsi"/>
          <w:szCs w:val="20"/>
        </w:rPr>
      </w:pPr>
    </w:p>
    <w:p w:rsidR="009F4F6A" w:rsidRPr="00215A4C" w:rsidRDefault="002D7A47" w:rsidP="00925378">
      <w:pPr>
        <w:pStyle w:val="a5"/>
        <w:wordWrap/>
        <w:ind w:firstLineChars="100" w:firstLine="200"/>
        <w:rPr>
          <w:rFonts w:eastAsiaTheme="minorHAnsi"/>
          <w:szCs w:val="20"/>
        </w:rPr>
      </w:pPr>
      <w:r w:rsidRPr="00215A4C">
        <w:rPr>
          <w:rFonts w:eastAsiaTheme="minorHAnsi" w:hint="eastAsia"/>
          <w:szCs w:val="20"/>
        </w:rPr>
        <w:t>경막외주사치료시에</w:t>
      </w:r>
      <w:r w:rsidRPr="00215A4C">
        <w:rPr>
          <w:rFonts w:eastAsiaTheme="minorHAnsi"/>
          <w:szCs w:val="20"/>
        </w:rPr>
        <w:t xml:space="preserve"> </w:t>
      </w:r>
      <w:r w:rsidRPr="00215A4C">
        <w:rPr>
          <w:rFonts w:eastAsiaTheme="minorHAnsi" w:hint="eastAsia"/>
          <w:szCs w:val="20"/>
        </w:rPr>
        <w:t>스테로이드</w:t>
      </w:r>
      <w:r w:rsidRPr="00215A4C">
        <w:rPr>
          <w:rFonts w:eastAsiaTheme="minorHAnsi"/>
          <w:szCs w:val="20"/>
        </w:rPr>
        <w:t xml:space="preserve"> </w:t>
      </w:r>
      <w:r w:rsidRPr="00215A4C">
        <w:rPr>
          <w:rFonts w:eastAsiaTheme="minorHAnsi" w:hint="eastAsia"/>
          <w:szCs w:val="20"/>
        </w:rPr>
        <w:t>투여군이</w:t>
      </w:r>
      <w:r w:rsidRPr="00215A4C">
        <w:rPr>
          <w:rFonts w:eastAsiaTheme="minorHAnsi"/>
          <w:szCs w:val="20"/>
        </w:rPr>
        <w:t xml:space="preserve"> </w:t>
      </w:r>
      <w:r w:rsidRPr="00215A4C">
        <w:rPr>
          <w:rFonts w:eastAsiaTheme="minorHAnsi" w:hint="eastAsia"/>
          <w:szCs w:val="20"/>
        </w:rPr>
        <w:t>생리식염수</w:t>
      </w:r>
      <w:r w:rsidRPr="00215A4C">
        <w:rPr>
          <w:rFonts w:eastAsiaTheme="minorHAnsi"/>
          <w:szCs w:val="20"/>
        </w:rPr>
        <w:t xml:space="preserve"> </w:t>
      </w:r>
      <w:r w:rsidRPr="00215A4C">
        <w:rPr>
          <w:rFonts w:eastAsiaTheme="minorHAnsi" w:hint="eastAsia"/>
          <w:szCs w:val="20"/>
        </w:rPr>
        <w:t>투여군</w:t>
      </w:r>
      <w:r w:rsidR="001F508F" w:rsidRPr="00215A4C">
        <w:rPr>
          <w:rFonts w:eastAsiaTheme="minorHAnsi"/>
          <w:szCs w:val="20"/>
        </w:rPr>
        <w:t xml:space="preserve"> 또는 국소마취제 단일 투여군</w:t>
      </w:r>
      <w:r w:rsidRPr="00215A4C">
        <w:rPr>
          <w:rFonts w:eastAsiaTheme="minorHAnsi" w:hint="eastAsia"/>
          <w:szCs w:val="20"/>
        </w:rPr>
        <w:t>에</w:t>
      </w:r>
      <w:r w:rsidRPr="00215A4C">
        <w:rPr>
          <w:rFonts w:eastAsiaTheme="minorHAnsi"/>
          <w:szCs w:val="20"/>
        </w:rPr>
        <w:t xml:space="preserve"> </w:t>
      </w:r>
      <w:r w:rsidRPr="00215A4C">
        <w:rPr>
          <w:rFonts w:eastAsiaTheme="minorHAnsi" w:hint="eastAsia"/>
          <w:szCs w:val="20"/>
        </w:rPr>
        <w:t>비하여</w:t>
      </w:r>
      <w:r w:rsidRPr="00215A4C">
        <w:rPr>
          <w:rFonts w:eastAsiaTheme="minorHAnsi"/>
          <w:szCs w:val="20"/>
        </w:rPr>
        <w:t xml:space="preserve"> </w:t>
      </w:r>
      <w:r w:rsidRPr="00215A4C">
        <w:rPr>
          <w:rFonts w:eastAsiaTheme="minorHAnsi" w:hint="eastAsia"/>
          <w:szCs w:val="20"/>
        </w:rPr>
        <w:t>유의하게</w:t>
      </w:r>
      <w:r w:rsidRPr="00215A4C">
        <w:rPr>
          <w:rFonts w:eastAsiaTheme="minorHAnsi"/>
          <w:szCs w:val="20"/>
        </w:rPr>
        <w:t xml:space="preserve"> </w:t>
      </w:r>
      <w:r w:rsidRPr="00215A4C">
        <w:rPr>
          <w:rFonts w:eastAsiaTheme="minorHAnsi" w:hint="eastAsia"/>
          <w:szCs w:val="20"/>
        </w:rPr>
        <w:t>우월한</w:t>
      </w:r>
      <w:r w:rsidRPr="00215A4C">
        <w:rPr>
          <w:rFonts w:eastAsiaTheme="minorHAnsi"/>
          <w:szCs w:val="20"/>
        </w:rPr>
        <w:t xml:space="preserve"> </w:t>
      </w:r>
      <w:r w:rsidRPr="00215A4C">
        <w:rPr>
          <w:rFonts w:eastAsiaTheme="minorHAnsi" w:hint="eastAsia"/>
          <w:szCs w:val="20"/>
        </w:rPr>
        <w:t>임상적</w:t>
      </w:r>
      <w:r w:rsidRPr="00215A4C">
        <w:rPr>
          <w:rFonts w:eastAsiaTheme="minorHAnsi"/>
          <w:szCs w:val="20"/>
        </w:rPr>
        <w:t xml:space="preserve"> </w:t>
      </w:r>
      <w:r w:rsidRPr="00215A4C">
        <w:rPr>
          <w:rFonts w:eastAsiaTheme="minorHAnsi" w:hint="eastAsia"/>
          <w:szCs w:val="20"/>
        </w:rPr>
        <w:t>효과를</w:t>
      </w:r>
      <w:r w:rsidRPr="00215A4C">
        <w:rPr>
          <w:rFonts w:eastAsiaTheme="minorHAnsi"/>
          <w:szCs w:val="20"/>
        </w:rPr>
        <w:t xml:space="preserve"> </w:t>
      </w:r>
      <w:r w:rsidRPr="00215A4C">
        <w:rPr>
          <w:rFonts w:eastAsiaTheme="minorHAnsi" w:hint="eastAsia"/>
          <w:szCs w:val="20"/>
        </w:rPr>
        <w:t>얻지</w:t>
      </w:r>
      <w:r w:rsidRPr="00215A4C">
        <w:rPr>
          <w:rFonts w:eastAsiaTheme="minorHAnsi"/>
          <w:szCs w:val="20"/>
        </w:rPr>
        <w:t xml:space="preserve"> </w:t>
      </w:r>
      <w:r w:rsidRPr="00215A4C">
        <w:rPr>
          <w:rFonts w:eastAsiaTheme="minorHAnsi" w:hint="eastAsia"/>
          <w:szCs w:val="20"/>
        </w:rPr>
        <w:t>못했다는</w:t>
      </w:r>
      <w:r w:rsidRPr="00215A4C">
        <w:rPr>
          <w:rFonts w:eastAsiaTheme="minorHAnsi"/>
          <w:szCs w:val="20"/>
        </w:rPr>
        <w:t xml:space="preserve"> </w:t>
      </w:r>
      <w:r w:rsidRPr="00215A4C">
        <w:rPr>
          <w:rFonts w:eastAsiaTheme="minorHAnsi" w:hint="eastAsia"/>
          <w:szCs w:val="20"/>
        </w:rPr>
        <w:t>연구결과도</w:t>
      </w:r>
      <w:r w:rsidRPr="00215A4C">
        <w:rPr>
          <w:rFonts w:eastAsiaTheme="minorHAnsi"/>
          <w:szCs w:val="20"/>
        </w:rPr>
        <w:t xml:space="preserve"> </w:t>
      </w:r>
      <w:r w:rsidRPr="00215A4C">
        <w:rPr>
          <w:rFonts w:eastAsiaTheme="minorHAnsi" w:hint="eastAsia"/>
          <w:szCs w:val="20"/>
        </w:rPr>
        <w:t>있는</w:t>
      </w:r>
      <w:r w:rsidRPr="00215A4C">
        <w:rPr>
          <w:rFonts w:eastAsiaTheme="minorHAnsi"/>
          <w:szCs w:val="20"/>
        </w:rPr>
        <w:t xml:space="preserve"> </w:t>
      </w:r>
      <w:r w:rsidRPr="00215A4C">
        <w:rPr>
          <w:rFonts w:eastAsiaTheme="minorHAnsi" w:hint="eastAsia"/>
          <w:szCs w:val="20"/>
        </w:rPr>
        <w:t>반면</w:t>
      </w:r>
      <w:r w:rsidRPr="00215A4C">
        <w:rPr>
          <w:rFonts w:eastAsiaTheme="minorHAnsi"/>
          <w:szCs w:val="20"/>
        </w:rPr>
        <w:t>,</w:t>
      </w:r>
      <w:r w:rsidR="001F508F" w:rsidRPr="000F3174">
        <w:rPr>
          <w:rFonts w:eastAsiaTheme="minorHAnsi"/>
          <w:szCs w:val="20"/>
        </w:rPr>
        <w:fldChar w:fldCharType="begin">
          <w:fldData xml:space="preserve">PEVuZE5vdGU+PENpdGU+PEF1dGhvcj5WYWxhdDwvQXV0aG9yPjxZZWFyPjIwMDM8L1llYXI+PFJl
Y051bT4zMzwvUmVjTnVtPjxEaXNwbGF5VGV4dD48c3R5bGUgZmFjZT0ic3VwZXJzY3JpcHQiPjY0
LDY1PC9zdHlsZT48L0Rpc3BsYXlUZXh0PjxyZWNvcmQ+PHJlYy1udW1iZXI+MzM8L3JlYy1udW1i
ZXI+PGZvcmVpZ24ta2V5cz48a2V5IGFwcD0iRU4iIGRiLWlkPSJmZDJhOXowZjNlZXAwZGV4NXpx
dno5ZTJ6c2FlOXJmNWZwZmUiPjMzPC9rZXk+PC9mb3JlaWduLWtleXM+PHJlZi10eXBlIG5hbWU9
IkpvdXJuYWwgQXJ0aWNsZSI+MTc8L3JlZi10eXBlPjxjb250cmlidXRvcnM+PGF1dGhvcnM+PGF1
dGhvcj5WYWxhdCwgSi4gUC48L2F1dGhvcj48YXV0aG9yPkdpcmF1ZGVhdSwgQi48L2F1dGhvcj48
YXV0aG9yPlJvemVuYmVyZywgUy48L2F1dGhvcj48YXV0aG9yPkdvdXBpbGxlLCBQLjwvYXV0aG9y
PjxhdXRob3I+Qm91cmdlb2lzLCBQLjwvYXV0aG9yPjxhdXRob3I+TWljaGVhdS1CZWF1Z2VuZHJl
LCBWLjwvYXV0aG9yPjxhdXRob3I+U291YnJpZXIsIE0uPC9hdXRob3I+PGF1dGhvcj5SaWNoYXJk
LCBTLjwvYXV0aG9yPjxhdXRob3I+VGhvbWFzLCBFLjwvYXV0aG9yPjwvYXV0aG9ycz48L2NvbnRy
aWJ1dG9ycz48YXV0aC1hZGRyZXNzPlNlcnZpY2UgZGUgUmh1bWF0b2xvZ2llLCBIb3BpdGFsIFRy
b3Vzc2VhdSwgQ0hVLCBUb3VycywgRnJhbmNlLiB2YWxhdEBtZWQudW5pdi10b3Vycy5mcjwvYXV0
aC1hZGRyZXNzPjx0aXRsZXM+PHRpdGxlPkVwaWR1cmFsIGNvcnRpY29zdGVyb2lkIGluamVjdGlv
bnMgZm9yIHNjaWF0aWNhOiBhIHJhbmRvbWlzZWQsIGRvdWJsZSBibGluZCwgY29udHJvbGxlZCBj
bGluaWNhbCB0cmlhbD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jM5LTQzPC9wYWdlcz48dm9sdW1lPjYyPC92
b2x1bWU+PG51bWJlcj43PC9udW1iZXI+PGVkaXRpb24+MjAwMy8wNi8xODwvZWRpdGlvbj48a2V5
d29yZHM+PGtleXdvcmQ+QWR1bHQ8L2tleXdvcmQ+PGtleXdvcmQ+RG91YmxlLUJsaW5kIE1ldGhv
ZDwva2V5d29yZD48a2V5d29yZD5GZW1hbGU8L2tleXdvcmQ+PGtleXdvcmQ+R2x1Y29jb3J0aWNv
aWRzLyBhZG1pbmlzdHJhdGlvbiAmYW1wOyBkb3NhZ2UvdGhlcmFwZXV0aWMgdXNlPC9rZXl3b3Jk
PjxrZXl3b3JkPkh1bWFuczwva2V5d29yZD48a2V5d29yZD5JbmplY3Rpb25zLCBFcGlkdXJhbDwv
a2V5d29yZD48a2V5d29yZD5Jc290b25pYyBTb2x1dGlvbnMvYWRtaW5pc3RyYXRpb24gJmFtcDsg
ZG9zYWdlPC9rZXl3b3JkPjxrZXl3b3JkPk1hbGU8L2tleXdvcmQ+PGtleXdvcmQ+TWlkZGxlIEFn
ZWQ8L2tleXdvcmQ+PGtleXdvcmQ+UGF0aWVudCBTYXRpc2ZhY3Rpb248L2tleXdvcmQ+PGtleXdv
cmQ+UHJlZG5pc29sb25lLyBhZG1pbmlzdHJhdGlvbiAmYW1wOyBkb3NhZ2UvIGFuYWxvZ3MgJmFt
cDsgZGVyaXZhdGl2ZXMvdGhlcmFwZXV0aWMgdXNlPC9rZXl3b3JkPjxrZXl3b3JkPlNjaWF0aWNh
LyBkcnVnIHRoZXJhcHk8L2tleXdvcmQ+PGtleXdvcmQ+U29kaXVtIENobG9yaWRlL2FkbWluaXN0
cmF0aW9uICZhbXA7IGRvc2FnZS90aGVyYXBldXRpYyB1c2U8L2tleXdvcmQ+PGtleXdvcmQ+VGlt
ZSBGYWN0b3JzPC9rZXl3b3JkPjxrZXl3b3JkPlRyZWF0bWVudCBPdXRjb21lPC9rZXl3b3JkPjwv
a2V5d29yZHM+PGRhdGVzPjx5ZWFyPjIwMDM8L3llYXI+PHB1Yi1kYXRlcz48ZGF0ZT5KdWw8L2Rh
dGU+PC9wdWItZGF0ZXM+PC9kYXRlcz48aXNibj4wMDAzLTQ5NjcgKFByaW50KSYjeEQ7MDAwMy00
OTY3IChMaW5raW5nKTwvaXNibj48YWNjZXNzaW9uLW51bT4xMjgxMDQyNjwvYWNjZXNzaW9uLW51
bT48dXJscz48L3VybHM+PGN1c3RvbTI+UE1DMTc1NDYwNTwvY3VzdG9tMj48cmVtb3RlLWRhdGFi
YXNlLXByb3ZpZGVyPk5MTTwvcmVtb3RlLWRhdGFiYXNlLXByb3ZpZGVyPjxsYW5ndWFnZT5lbmc8
L2xhbmd1YWdlPjwvcmVjb3JkPjwvQ2l0ZT48Q2l0ZT48QXV0aG9yPlpoYWk8L0F1dGhvcj48WWVh
cj4yMDE1PC9ZZWFyPjxSZWNOdW0+MzQ8L1JlY051bT48cmVjb3JkPjxyZWMtbnVtYmVyPjM0PC9y
ZWMtbnVtYmVyPjxmb3JlaWduLWtleXM+PGtleSBhcHA9IkVOIiBkYi1pZD0iZmQyYTl6MGYzZWVw
MGRleDV6cXZ6OWUyenNhZTlyZjVmcGZlIj4zNDwva2V5PjwvZm9yZWlnbi1rZXlzPjxyZWYtdHlw
ZSBuYW1lPSJKb3VybmFsIEFydGljbGUiPjE3PC9yZWYtdHlwZT48Y29udHJpYnV0b3JzPjxhdXRo
b3JzPjxhdXRob3I+WmhhaSwgSi48L2F1dGhvcj48YXV0aG9yPlpoYW5nLCBMLjwvYXV0aG9yPjxh
dXRob3I+TGksIE0uPC9hdXRob3I+PGF1dGhvcj5UaWFuLCBZLjwvYXV0aG9yPjxhdXRob3I+Wmhl
bmcsIFcuPC9hdXRob3I+PGF1dGhvcj5DaGVuLCBKLjwvYXV0aG9yPjxhdXRob3I+SHVhbmcsIFQu
PC9hdXRob3I+PGF1dGhvcj5MaSwgWC48L2F1dGhvcj48YXV0aG9yPlRpYW4sIFouPC9hdXRob3I+
PC9hdXRob3JzPjwvY29udHJpYnV0b3JzPjxhdXRoLWFkZHJlc3M+U2Vjb25kIERlcGFydG1lbnQg
b2YgT3J0aG9wZWRpY3MsIFBlb3BsZSZhcG9zO3MgSG9zcGl0YWwgb2YgSGViZWkgUHJvdmluY2Ug
Q2hpbmEuJiN4RDtQdWJsaWMgSGVhbHRoLCBQZW9wbGUmYXBvcztzIEhvc3BpdGFsIG9mIEhlYmVp
IFByb3ZpbmNlIENoaW5hLjwvYXV0aC1hZGRyZXNzPjx0aXRsZXM+PHRpdGxlPkVwaWR1cmFsIGlu
amVjdGlvbiB3aXRoIG9yIHdpdGhvdXQgc3Rlcm9pZCBpbiBtYW5hZ2luZyBjaHJvbmljIGxvdyBi
YWNrIGFuZCBsb3dlciBleHRyZW1pdHkgcGFpbjogYW1ldGEtYW5hbHlzaXMgb2YgdGVuIHJhbmRv
bWl6ZWQgY29udHJvbGxlZCB0cmlhbHM8L3RpdGxlPjxzZWNvbmRhcnktdGl0bGU+SW50IEogQ2xp
biBFeHAgTWVkPC9zZWNvbmRhcnktdGl0bGU+PGFsdC10aXRsZT5JbnRlcm5hdGlvbmFsIGpvdXJu
YWwgb2YgY2xpbmljYWwgYW5kIGV4cGVyaW1lbnRhbCBtZWRpY2luZTwvYWx0LXRpdGxlPjwvdGl0
bGVzPjxwZXJpb2RpY2FsPjxmdWxsLXRpdGxlPkludCBKIENsaW4gRXhwIE1lZDwvZnVsbC10aXRs
ZT48YWJici0xPkludGVybmF0aW9uYWwgam91cm5hbCBvZiBjbGluaWNhbCBhbmQgZXhwZXJpbWVu
dGFsIG1lZGljaW5lPC9hYmJyLTE+PC9wZXJpb2RpY2FsPjxhbHQtcGVyaW9kaWNhbD48ZnVsbC10
aXRsZT5JbnQgSiBDbGluIEV4cCBNZWQ8L2Z1bGwtdGl0bGU+PGFiYnItMT5JbnRlcm5hdGlvbmFs
IGpvdXJuYWwgb2YgY2xpbmljYWwgYW5kIGV4cGVyaW1lbnRhbCBtZWRpY2luZTwvYWJici0xPjwv
YWx0LXBlcmlvZGljYWw+PHBhZ2VzPjgzMDQtMTY8L3BhZ2VzPjx2b2x1bWU+ODwvdm9sdW1lPjxu
dW1iZXI+NjwvbnVtYmVyPjxlZGl0aW9uPjIwMTUvMDgvMjc8L2VkaXRpb24+PGRhdGVzPjx5ZWFy
PjIwMTU8L3llYXI+PC9kYXRlcz48aXNibj4xOTQwLTU5MDEgKExpbmtpbmcpPC9pc2JuPjxhY2Nl
c3Npb24tbnVtPjI2MzA5NDgzPC9hY2Nlc3Npb24tbnVtPjx1cmxzPjwvdXJscz48Y3VzdG9tMj5Q
TUM0NTM4MDkyPC9jdXN0b20yPjxyZW1vdGUtZGF0YWJhc2UtcHJvdmlkZXI+TkxNPC9yZW1vdGUt
ZGF0YWJhc2UtcHJvdmlkZXI+PGxhbmd1YWdlPmVuZzwvbGFuZ3VhZ2U+PC9yZWNvcmQ+PC9DaXRl
PjwvRW5kTm90ZT5=
</w:fldData>
        </w:fldChar>
      </w:r>
      <w:r w:rsidR="008E0B5C">
        <w:rPr>
          <w:rFonts w:eastAsiaTheme="minorHAnsi"/>
          <w:szCs w:val="20"/>
        </w:rPr>
        <w:instrText xml:space="preserve"> ADDIN EN.CITE </w:instrText>
      </w:r>
      <w:r w:rsidR="008E0B5C">
        <w:rPr>
          <w:rFonts w:eastAsiaTheme="minorHAnsi"/>
          <w:szCs w:val="20"/>
        </w:rPr>
        <w:fldChar w:fldCharType="begin">
          <w:fldData xml:space="preserve">PEVuZE5vdGU+PENpdGU+PEF1dGhvcj5WYWxhdDwvQXV0aG9yPjxZZWFyPjIwMDM8L1llYXI+PFJl
Y051bT4zMzwvUmVjTnVtPjxEaXNwbGF5VGV4dD48c3R5bGUgZmFjZT0ic3VwZXJzY3JpcHQiPjY0
LDY1PC9zdHlsZT48L0Rpc3BsYXlUZXh0PjxyZWNvcmQ+PHJlYy1udW1iZXI+MzM8L3JlYy1udW1i
ZXI+PGZvcmVpZ24ta2V5cz48a2V5IGFwcD0iRU4iIGRiLWlkPSJmZDJhOXowZjNlZXAwZGV4NXpx
dno5ZTJ6c2FlOXJmNWZwZmUiPjMzPC9rZXk+PC9mb3JlaWduLWtleXM+PHJlZi10eXBlIG5hbWU9
IkpvdXJuYWwgQXJ0aWNsZSI+MTc8L3JlZi10eXBlPjxjb250cmlidXRvcnM+PGF1dGhvcnM+PGF1
dGhvcj5WYWxhdCwgSi4gUC48L2F1dGhvcj48YXV0aG9yPkdpcmF1ZGVhdSwgQi48L2F1dGhvcj48
YXV0aG9yPlJvemVuYmVyZywgUy48L2F1dGhvcj48YXV0aG9yPkdvdXBpbGxlLCBQLjwvYXV0aG9y
PjxhdXRob3I+Qm91cmdlb2lzLCBQLjwvYXV0aG9yPjxhdXRob3I+TWljaGVhdS1CZWF1Z2VuZHJl
LCBWLjwvYXV0aG9yPjxhdXRob3I+U291YnJpZXIsIE0uPC9hdXRob3I+PGF1dGhvcj5SaWNoYXJk
LCBTLjwvYXV0aG9yPjxhdXRob3I+VGhvbWFzLCBFLjwvYXV0aG9yPjwvYXV0aG9ycz48L2NvbnRy
aWJ1dG9ycz48YXV0aC1hZGRyZXNzPlNlcnZpY2UgZGUgUmh1bWF0b2xvZ2llLCBIb3BpdGFsIFRy
b3Vzc2VhdSwgQ0hVLCBUb3VycywgRnJhbmNlLiB2YWxhdEBtZWQudW5pdi10b3Vycy5mcjwvYXV0
aC1hZGRyZXNzPjx0aXRsZXM+PHRpdGxlPkVwaWR1cmFsIGNvcnRpY29zdGVyb2lkIGluamVjdGlv
bnMgZm9yIHNjaWF0aWNhOiBhIHJhbmRvbWlzZWQsIGRvdWJsZSBibGluZCwgY29udHJvbGxlZCBj
bGluaWNhbCB0cmlhbD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jM5LTQzPC9wYWdlcz48dm9sdW1lPjYyPC92
b2x1bWU+PG51bWJlcj43PC9udW1iZXI+PGVkaXRpb24+MjAwMy8wNi8xODwvZWRpdGlvbj48a2V5
d29yZHM+PGtleXdvcmQ+QWR1bHQ8L2tleXdvcmQ+PGtleXdvcmQ+RG91YmxlLUJsaW5kIE1ldGhv
ZDwva2V5d29yZD48a2V5d29yZD5GZW1hbGU8L2tleXdvcmQ+PGtleXdvcmQ+R2x1Y29jb3J0aWNv
aWRzLyBhZG1pbmlzdHJhdGlvbiAmYW1wOyBkb3NhZ2UvdGhlcmFwZXV0aWMgdXNlPC9rZXl3b3Jk
PjxrZXl3b3JkPkh1bWFuczwva2V5d29yZD48a2V5d29yZD5JbmplY3Rpb25zLCBFcGlkdXJhbDwv
a2V5d29yZD48a2V5d29yZD5Jc290b25pYyBTb2x1dGlvbnMvYWRtaW5pc3RyYXRpb24gJmFtcDsg
ZG9zYWdlPC9rZXl3b3JkPjxrZXl3b3JkPk1hbGU8L2tleXdvcmQ+PGtleXdvcmQ+TWlkZGxlIEFn
ZWQ8L2tleXdvcmQ+PGtleXdvcmQ+UGF0aWVudCBTYXRpc2ZhY3Rpb248L2tleXdvcmQ+PGtleXdv
cmQ+UHJlZG5pc29sb25lLyBhZG1pbmlzdHJhdGlvbiAmYW1wOyBkb3NhZ2UvIGFuYWxvZ3MgJmFt
cDsgZGVyaXZhdGl2ZXMvdGhlcmFwZXV0aWMgdXNlPC9rZXl3b3JkPjxrZXl3b3JkPlNjaWF0aWNh
LyBkcnVnIHRoZXJhcHk8L2tleXdvcmQ+PGtleXdvcmQ+U29kaXVtIENobG9yaWRlL2FkbWluaXN0
cmF0aW9uICZhbXA7IGRvc2FnZS90aGVyYXBldXRpYyB1c2U8L2tleXdvcmQ+PGtleXdvcmQ+VGlt
ZSBGYWN0b3JzPC9rZXl3b3JkPjxrZXl3b3JkPlRyZWF0bWVudCBPdXRjb21lPC9rZXl3b3JkPjwv
a2V5d29yZHM+PGRhdGVzPjx5ZWFyPjIwMDM8L3llYXI+PHB1Yi1kYXRlcz48ZGF0ZT5KdWw8L2Rh
dGU+PC9wdWItZGF0ZXM+PC9kYXRlcz48aXNibj4wMDAzLTQ5NjcgKFByaW50KSYjeEQ7MDAwMy00
OTY3IChMaW5raW5nKTwvaXNibj48YWNjZXNzaW9uLW51bT4xMjgxMDQyNjwvYWNjZXNzaW9uLW51
bT48dXJscz48L3VybHM+PGN1c3RvbTI+UE1DMTc1NDYwNTwvY3VzdG9tMj48cmVtb3RlLWRhdGFi
YXNlLXByb3ZpZGVyPk5MTTwvcmVtb3RlLWRhdGFiYXNlLXByb3ZpZGVyPjxsYW5ndWFnZT5lbmc8
L2xhbmd1YWdlPjwvcmVjb3JkPjwvQ2l0ZT48Q2l0ZT48QXV0aG9yPlpoYWk8L0F1dGhvcj48WWVh
cj4yMDE1PC9ZZWFyPjxSZWNOdW0+MzQ8L1JlY051bT48cmVjb3JkPjxyZWMtbnVtYmVyPjM0PC9y
ZWMtbnVtYmVyPjxmb3JlaWduLWtleXM+PGtleSBhcHA9IkVOIiBkYi1pZD0iZmQyYTl6MGYzZWVw
MGRleDV6cXZ6OWUyenNhZTlyZjVmcGZlIj4zNDwva2V5PjwvZm9yZWlnbi1rZXlzPjxyZWYtdHlw
ZSBuYW1lPSJKb3VybmFsIEFydGljbGUiPjE3PC9yZWYtdHlwZT48Y29udHJpYnV0b3JzPjxhdXRo
b3JzPjxhdXRob3I+WmhhaSwgSi48L2F1dGhvcj48YXV0aG9yPlpoYW5nLCBMLjwvYXV0aG9yPjxh
dXRob3I+TGksIE0uPC9hdXRob3I+PGF1dGhvcj5UaWFuLCBZLjwvYXV0aG9yPjxhdXRob3I+Wmhl
bmcsIFcuPC9hdXRob3I+PGF1dGhvcj5DaGVuLCBKLjwvYXV0aG9yPjxhdXRob3I+SHVhbmcsIFQu
PC9hdXRob3I+PGF1dGhvcj5MaSwgWC48L2F1dGhvcj48YXV0aG9yPlRpYW4sIFouPC9hdXRob3I+
PC9hdXRob3JzPjwvY29udHJpYnV0b3JzPjxhdXRoLWFkZHJlc3M+U2Vjb25kIERlcGFydG1lbnQg
b2YgT3J0aG9wZWRpY3MsIFBlb3BsZSZhcG9zO3MgSG9zcGl0YWwgb2YgSGViZWkgUHJvdmluY2Ug
Q2hpbmEuJiN4RDtQdWJsaWMgSGVhbHRoLCBQZW9wbGUmYXBvcztzIEhvc3BpdGFsIG9mIEhlYmVp
IFByb3ZpbmNlIENoaW5hLjwvYXV0aC1hZGRyZXNzPjx0aXRsZXM+PHRpdGxlPkVwaWR1cmFsIGlu
amVjdGlvbiB3aXRoIG9yIHdpdGhvdXQgc3Rlcm9pZCBpbiBtYW5hZ2luZyBjaHJvbmljIGxvdyBi
YWNrIGFuZCBsb3dlciBleHRyZW1pdHkgcGFpbjogYW1ldGEtYW5hbHlzaXMgb2YgdGVuIHJhbmRv
bWl6ZWQgY29udHJvbGxlZCB0cmlhbHM8L3RpdGxlPjxzZWNvbmRhcnktdGl0bGU+SW50IEogQ2xp
biBFeHAgTWVkPC9zZWNvbmRhcnktdGl0bGU+PGFsdC10aXRsZT5JbnRlcm5hdGlvbmFsIGpvdXJu
YWwgb2YgY2xpbmljYWwgYW5kIGV4cGVyaW1lbnRhbCBtZWRpY2luZTwvYWx0LXRpdGxlPjwvdGl0
bGVzPjxwZXJpb2RpY2FsPjxmdWxsLXRpdGxlPkludCBKIENsaW4gRXhwIE1lZDwvZnVsbC10aXRs
ZT48YWJici0xPkludGVybmF0aW9uYWwgam91cm5hbCBvZiBjbGluaWNhbCBhbmQgZXhwZXJpbWVu
dGFsIG1lZGljaW5lPC9hYmJyLTE+PC9wZXJpb2RpY2FsPjxhbHQtcGVyaW9kaWNhbD48ZnVsbC10
aXRsZT5JbnQgSiBDbGluIEV4cCBNZWQ8L2Z1bGwtdGl0bGU+PGFiYnItMT5JbnRlcm5hdGlvbmFs
IGpvdXJuYWwgb2YgY2xpbmljYWwgYW5kIGV4cGVyaW1lbnRhbCBtZWRpY2luZTwvYWJici0xPjwv
YWx0LXBlcmlvZGljYWw+PHBhZ2VzPjgzMDQtMTY8L3BhZ2VzPjx2b2x1bWU+ODwvdm9sdW1lPjxu
dW1iZXI+NjwvbnVtYmVyPjxlZGl0aW9uPjIwMTUvMDgvMjc8L2VkaXRpb24+PGRhdGVzPjx5ZWFy
PjIwMTU8L3llYXI+PC9kYXRlcz48aXNibj4xOTQwLTU5MDEgKExpbmtpbmcpPC9pc2JuPjxhY2Nl
c3Npb24tbnVtPjI2MzA5NDgzPC9hY2Nlc3Npb24tbnVtPjx1cmxzPjwvdXJscz48Y3VzdG9tMj5Q
TUM0NTM4MDkyPC9jdXN0b20yPjxyZW1vdGUtZGF0YWJhc2UtcHJvdmlkZXI+TkxNPC9yZW1vdGUt
ZGF0YWJhc2UtcHJvdmlkZXI+PGxhbmd1YWdlPmVuZzwvbGFuZ3VhZ2U+PC9yZWNvcmQ+PC9DaXRl
PjwvRW5kTm90ZT5=
</w:fldData>
        </w:fldChar>
      </w:r>
      <w:r w:rsidR="008E0B5C">
        <w:rPr>
          <w:rFonts w:eastAsiaTheme="minorHAnsi"/>
          <w:szCs w:val="20"/>
        </w:rPr>
        <w:instrText xml:space="preserve"> ADDIN EN.CITE.DATA </w:instrText>
      </w:r>
      <w:r w:rsidR="008E0B5C">
        <w:rPr>
          <w:rFonts w:eastAsiaTheme="minorHAnsi"/>
          <w:szCs w:val="20"/>
        </w:rPr>
      </w:r>
      <w:r w:rsidR="008E0B5C">
        <w:rPr>
          <w:rFonts w:eastAsiaTheme="minorHAnsi"/>
          <w:szCs w:val="20"/>
        </w:rPr>
        <w:fldChar w:fldCharType="end"/>
      </w:r>
      <w:r w:rsidR="001F508F" w:rsidRPr="000F3174">
        <w:rPr>
          <w:rFonts w:eastAsiaTheme="minorHAnsi"/>
          <w:szCs w:val="20"/>
        </w:rPr>
      </w:r>
      <w:r w:rsidR="001F508F" w:rsidRPr="000F3174">
        <w:rPr>
          <w:rFonts w:eastAsiaTheme="minorHAnsi"/>
          <w:szCs w:val="20"/>
        </w:rPr>
        <w:fldChar w:fldCharType="separate"/>
      </w:r>
      <w:hyperlink w:anchor="_ENREF_64" w:tooltip="Valat, 2003 #33" w:history="1">
        <w:r w:rsidR="008B3538" w:rsidRPr="008E0B5C">
          <w:rPr>
            <w:rFonts w:eastAsiaTheme="minorHAnsi"/>
            <w:noProof/>
            <w:szCs w:val="20"/>
            <w:vertAlign w:val="superscript"/>
          </w:rPr>
          <w:t>64</w:t>
        </w:r>
      </w:hyperlink>
      <w:r w:rsidR="008E0B5C" w:rsidRPr="008E0B5C">
        <w:rPr>
          <w:rFonts w:eastAsiaTheme="minorHAnsi"/>
          <w:noProof/>
          <w:szCs w:val="20"/>
          <w:vertAlign w:val="superscript"/>
        </w:rPr>
        <w:t>,</w:t>
      </w:r>
      <w:hyperlink w:anchor="_ENREF_65" w:tooltip="Zhai, 2015 #34" w:history="1">
        <w:r w:rsidR="008B3538" w:rsidRPr="008E0B5C">
          <w:rPr>
            <w:rFonts w:eastAsiaTheme="minorHAnsi"/>
            <w:noProof/>
            <w:szCs w:val="20"/>
            <w:vertAlign w:val="superscript"/>
          </w:rPr>
          <w:t>65</w:t>
        </w:r>
      </w:hyperlink>
      <w:r w:rsidR="001F508F" w:rsidRPr="000F3174">
        <w:rPr>
          <w:rFonts w:eastAsiaTheme="minorHAnsi"/>
          <w:szCs w:val="20"/>
        </w:rPr>
        <w:fldChar w:fldCharType="end"/>
      </w:r>
      <w:r w:rsidRPr="00215A4C">
        <w:rPr>
          <w:rFonts w:eastAsiaTheme="minorHAnsi"/>
          <w:szCs w:val="20"/>
        </w:rPr>
        <w:t xml:space="preserve"> 스테로이드</w:t>
      </w:r>
      <w:r w:rsidR="001F508F" w:rsidRPr="00215A4C">
        <w:rPr>
          <w:rFonts w:eastAsiaTheme="minorHAnsi"/>
          <w:szCs w:val="20"/>
        </w:rPr>
        <w:t xml:space="preserve"> 투여시</w:t>
      </w:r>
      <w:r w:rsidRPr="00215A4C">
        <w:rPr>
          <w:rFonts w:eastAsiaTheme="minorHAnsi"/>
          <w:szCs w:val="20"/>
        </w:rPr>
        <w:t xml:space="preserve"> 국소마취체 단독투여군 또는 생리식염수 투여군에 비하여 우월한 임상적 효과</w:t>
      </w:r>
      <w:r w:rsidR="00AF7EBD">
        <w:rPr>
          <w:rFonts w:eastAsiaTheme="minorHAnsi" w:hint="eastAsia"/>
          <w:szCs w:val="20"/>
        </w:rPr>
        <w:t>가</w:t>
      </w:r>
      <w:r w:rsidRPr="00215A4C">
        <w:rPr>
          <w:rFonts w:eastAsiaTheme="minorHAnsi"/>
          <w:szCs w:val="20"/>
        </w:rPr>
        <w:t xml:space="preserve"> 나타</w:t>
      </w:r>
      <w:r w:rsidR="00AF7EBD">
        <w:rPr>
          <w:rFonts w:eastAsiaTheme="minorHAnsi" w:hint="eastAsia"/>
          <w:szCs w:val="20"/>
        </w:rPr>
        <w:t>났</w:t>
      </w:r>
      <w:r w:rsidRPr="00215A4C">
        <w:rPr>
          <w:rFonts w:eastAsiaTheme="minorHAnsi"/>
          <w:szCs w:val="20"/>
        </w:rPr>
        <w:t>다는 보고도 존재한다,</w:t>
      </w:r>
      <w:hyperlink w:anchor="_ENREF_66" w:tooltip="Ghai, 2015 #31" w:history="1">
        <w:r w:rsidR="008B3538" w:rsidRPr="000F3174">
          <w:rPr>
            <w:rFonts w:eastAsiaTheme="minorHAnsi"/>
            <w:szCs w:val="20"/>
          </w:rPr>
          <w:fldChar w:fldCharType="begin">
            <w:fldData xml:space="preserve">PEVuZE5vdGU+PENpdGU+PEF1dGhvcj5HaGFpPC9BdXRob3I+PFllYXI+MjAxNTwvWWVhcj48UmVj
TnVtPjMxPC9SZWNOdW0+PERpc3BsYXlUZXh0PjxzdHlsZSBmYWNlPSJzdXBlcnNjcmlwdCI+NjYt
Njg8L3N0eWxlPjwvRGlzcGxheVRleHQ+PHJlY29yZD48cmVjLW51bWJlcj4zMTwvcmVjLW51bWJl
cj48Zm9yZWlnbi1rZXlzPjxrZXkgYXBwPSJFTiIgZGItaWQ9ImZkMmE5ejBmM2VlcDBkZXg1enF2
ejllMnpzYWU5cmY1ZnBmZSI+MzE8L2tleT48L2ZvcmVpZ24ta2V5cz48cmVmLXR5cGUgbmFtZT0i
Sm91cm5hbCBBcnRpY2xlIj4xNzwvcmVmLXR5cGU+PGNvbnRyaWJ1dG9ycz48YXV0aG9ycz48YXV0
aG9yPkdoYWksIEIuPC9hdXRob3I+PGF1dGhvcj5LdW1hciwgSy48L2F1dGhvcj48YXV0aG9yPkJh
bnNhbCwgRC48L2F1dGhvcj48YXV0aG9yPkRoYXR0LCBTLiBTLjwvYXV0aG9yPjxhdXRob3I+S2Fu
dWt1bGEsIFIuPC9hdXRob3I+PGF1dGhvcj5CYXRyYSwgWS4gSy48L2F1dGhvcj48L2F1dGhvcnM+
PC9jb250cmlidXRvcnM+PGF1dGgtYWRkcmVzcz5EZXBhcnRtZW50IG9mIEFuYWVzdGhlc2lhIGFu
ZCBJbnRlbnNpdmUgQ2FyZSwgUG9zdCBHcmFkdWF0ZSBJbnN0aXR1dGUgb2YgTWVkaWNhbCBFZHVj
YXRpb24gYW5kIFJlc2VhcmNoLCBDaGFuZGlnYXJoLCBJbmRpYTsgQ2xpbmljYWwgUmVzZWFyY2gg
VW5pdCwgTmF0aW9uYWwgSW5zdGl0dXRlIG9mIFBoYXJtYWNldXRpY2FsIEVkdWNhdGlvbiBhbmQg
UmVzZWFyY2gsIE1vaGFsaSwgUHVuamFiLCBJbmRpYS48L2F1dGgtYWRkcmVzcz48dGl0bGVzPjx0
aXRsZT5FZmZlY3RpdmVuZXNzIG9mIFBhcmFzYWdpdHRhbCBJbnRlcmxhbWluYXIgRXBpZHVyYWwg
TG9jYWwgQW5lc3RoZXRpYyB3aXRoIG9yIHdpdGhvdXQgU3Rlcm9pZCBpbiBDaHJvbmljIEx1bWJv
c2FjcmFsIFBhaW46IEEgUmFuZG9taXplZCwgRG91YmxlLUJsaW5kIENsaW5pY2FsIFRyaWFs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4yMzctNDg8L3BhZ2VzPjx2b2x1bWU+MTg8L3ZvbHVtZT48bnVt
YmVyPjM8L251bWJlcj48ZWRpdGlvbj4yMDE1LzA1LzIzPC9lZGl0aW9uPjxrZXl3b3Jkcz48a2V5
d29yZD5BZHVsdDwva2V5d29yZD48a2V5d29yZD5BbmFsZ2VzaWEsIEVwaWR1cmFsLyBtZXRob2Rz
PC9rZXl3b3JkPjxrZXl3b3JkPkFuZXN0aGV0aWNzLCBMb2NhbC8gYWRtaW5pc3RyYXRpb24gJmFt
cDsgZG9zYWdlLyB0aGVyYXBldXRpYyB1c2U8L2tleXdvcmQ+PGtleXdvcmQ+QW50aS1JbmZsYW1t
YXRvcnkgQWdlbnRzL2FkbWluaXN0cmF0aW9uICZhbXA7IGRvc2FnZS90aGVyYXBldXRpYyB1c2U8
L2tleXdvcmQ+PGtleXdvcmQ+RG91YmxlLUJsaW5kIE1ldGhvZDwva2V5d29yZD48a2V5d29yZD5G
ZW1hbGU8L2tleXdvcmQ+PGtleXdvcmQ+Rmx1b3Jvc2NvcHk8L2tleXdvcmQ+PGtleXdvcmQ+Rm9s
bG93LVVwIFN0dWRpZXM8L2tleXdvcmQ+PGtleXdvcmQ+SHVtYW5zPC9rZXl3b3JkPjxrZXl3b3Jk
PkthcGxhbi1NZWllciBFc3RpbWF0ZTwva2V5d29yZD48a2V5d29yZD5MaWRvY2FpbmUvYWRtaW5p
c3RyYXRpb24gJmFtcDsgZG9zYWdlL3RoZXJhcGV1dGljIHVzZTwva2V5d29yZD48a2V5d29yZD5M
b3cgQmFjayBQYWluLyBkcnVnIHRoZXJhcHk8L2tleXdvcmQ+PGtleXdvcmQ+TWFsZTwva2V5d29y
ZD48a2V5d29yZD5NZXRoeWxwcmVkbmlzb2xvbmUvYWRtaW5pc3RyYXRpb24gJmFtcDsgZG9zYWdl
L2FuYWxvZ3MgJmFtcDsgZGVyaXZhdGl2ZXMvdGhlcmFwZXV0aWMgdXNlPC9rZXl3b3JkPjxrZXl3
b3JkPk1pZGRsZSBBZ2VkPC9rZXl3b3JkPjxrZXl3b3JkPlBhaW4gTWFuYWdlbWVudDwva2V5d29y
ZD48a2V5d29yZD5QYWluIE1lYXN1cmVtZW50PC9rZXl3b3JkPjxrZXl3b3JkPlN0ZXJvaWRzLyBh
ZG1pbmlzdHJhdGlvbiAmYW1wOyBkb3NhZ2UvIHRoZXJhcGV1dGljIHVzZTwva2V5d29yZD48a2V5
d29yZD5UcmVhdG1lbnQgT3V0Y29tZTwva2V5d29yZD48L2tleXdvcmRzPjxkYXRlcz48eWVhcj4y
MDE1PC95ZWFyPjxwdWItZGF0ZXM+PGRhdGU+TWF5LUp1bjwvZGF0ZT48L3B1Yi1kYXRlcz48L2Rh
dGVzPjxpc2JuPjIxNTAtMTE0OSAoRWxlY3Ryb25pYykmI3hEOzE1MzMtMzE1OSAoTGlua2luZyk8
L2lzYm4+PGFjY2Vzc2lvbi1udW0+MjYwMDA2Njc8L2FjY2Vzc2lvbi1udW0+PHVybHM+PC91cmxz
PjxyZW1vdGUtZGF0YWJhc2UtcHJvdmlkZXI+TkxNPC9yZW1vdGUtZGF0YWJhc2UtcHJvdmlkZXI+
PGxhbmd1YWdlPmVuZzwvbGFuZ3VhZ2U+PC9yZWNvcmQ+PC9DaXRlPjxDaXRlPjxBdXRob3I+S2Fy
cHBpbmVuPC9BdXRob3I+PFllYXI+MjAwMTwvWWVhcj48UmVjTnVtPjMyPC9SZWNOdW0+PHJlY29y
ZD48cmVjLW51bWJlcj4zMjwvcmVjLW51bWJlcj48Zm9yZWlnbi1rZXlzPjxrZXkgYXBwPSJFTiIg
ZGItaWQ9ImZkMmE5ejBmM2VlcDBkZXg1enF2ejllMnpzYWU5cmY1ZnBmZSI+MzI8L2tleT48L2Zv
cmVpZ24ta2V5cz48cmVmLXR5cGUgbmFtZT0iSm91cm5hbCBBcnRpY2xlIj4xNzwvcmVmLXR5cGU+
PGNvbnRyaWJ1dG9ycz48YXV0aG9ycz48YXV0aG9yPkthcnBwaW5lbiwgSi48L2F1dGhvcj48YXV0
aG9yPk1hbG1pdmFhcmEsIEEuPC9hdXRob3I+PGF1dGhvcj5LdXJ1bmxhaHRpLCBNLjwvYXV0aG9y
PjxhdXRob3I+S3lsbMO2bmVuLCBFLjwvYXV0aG9yPjxhdXRob3I+UGllbmltw6RraSwgVC48L2F1
dGhvcj48YXV0aG9yPk5pZW1pbmVuLCBQLjwvYXV0aG9yPjxhdXRob3I+T2hpbm1hYSwgQS48L2F1
dGhvcj48YXV0aG9yPlRlcnZvbmVuLCBPLjwvYXV0aG9yPjxhdXRob3I+VmFuaGFyYW50YSwgSC48
L2F1dGhvcj48L2F1dGhvcnM+PC9jb250cmlidXRvcnM+PGF1dGgtYWRkcmVzcz5KLiBLYXJwcGlu
ZW4sIERlcHQuIG9mIFBoeXNpY2FsIE1lZC4gYW5kIFJlaGFiLiwgT3VsdSBVbml2ZXJzaXR5IEhv
c3BpdGFsLCBGSU4tOTAyMjAgT3VsdSwgRmlubGFuZDwvYXV0aC1hZGRyZXNzPjx0aXRsZXM+PHRp
dGxlPlBlcmlyYWRpY3VsYXIgaW5maWx0cmF0aW9uIGZvciBzY2lhdGljYTogQSByYW5kb21pemVk
IGNvbnRyb2xsZWQgdHJpYWw8L3RpdGxlPjxzZWNvbmRhcnktdGl0bGU+U3BpbmU8L3NlY29uZGFy
eS10aXRsZT48L3RpdGxlcz48cGVyaW9kaWNhbD48ZnVsbC10aXRsZT5TcGluZTwvZnVsbC10aXRs
ZT48L3BlcmlvZGljYWw+PHBhZ2VzPjEwNTktMTA2NzwvcGFnZXM+PHZvbHVtZT4yNjwvdm9sdW1l
PjxudW1iZXI+OTwvbnVtYmVyPjxrZXl3b3Jkcz48a2V5d29yZD5idXBpdmFjYWluZTwva2V5d29y
ZD48a2V5d29yZD5jb3J0aWNvc3Rlcm9pZDwva2V5d29yZD48a2V5d29yZD5tZXRoeWxwcmVkbmlz
b2xvbmU8L2tleXdvcmQ+PGtleXdvcmQ+c29kaXVtIGNobG9yaWRlPC9rZXl3b3JkPjxrZXl3b3Jk
PmFkdWx0PC9rZXl3b3JkPjxrZXl3b3JkPmFydGljbGU8L2tleXdvcmQ+PGtleXdvcmQ+YmFja2Fj
aGU8L2tleXdvcmQ+PGtleXdvcmQ+Y2xpbmljYWwgdHJpYWw8L2tleXdvcmQ+PGtleXdvcmQ+Y29u
dHJvbGxlZCBjbGluaWNhbCB0cmlhbDwva2V5d29yZD48a2V5d29yZD5jb250cm9sbGVkIHN0dWR5
PC9rZXl3b3JkPjxrZXl3b3JkPmNvcnRpY29zdGVyb2lkIHRoZXJhcHk8L2tleXdvcmQ+PGtleXdv
cmQ+Y29zdCBiZW5lZml0IGFuYWx5c2lzPC9rZXl3b3JkPjxrZXl3b3JkPmRvdWJsZSBibGluZCBw
cm9jZWR1cmU8L2tleXdvcmQ+PGtleXdvcmQ+ZHJ1ZyBjb3N0PC9rZXl3b3JkPjxrZXl3b3JkPmRy
dWcgZWZmaWNhY3k8L2tleXdvcmQ+PGtleXdvcmQ+ZmVtYWxlPC9rZXl3b3JkPjxrZXl3b3JkPmh1
bWFuPC9rZXl3b3JkPjxrZXl3b3JkPmlzY2hpYWxnaWE8L2tleXdvcmQ+PGtleXdvcmQ+bGVnIHBh
aW48L2tleXdvcmQ+PGtleXdvcmQ+bWFqb3IgY2xpbmljYWwgc3R1ZHk8L2tleXdvcmQ+PGtleXdv
cmQ+bWFsZTwva2V5d29yZD48a2V5d29yZD5wYXRpZW50IHNhdGlzZmFjdGlvbjwva2V5d29yZD48
a2V5d29yZD5wcmlvcml0eSBqb3VybmFsPC9rZXl3b3JkPjxrZXl3b3JkPnJhbmRvbWl6ZWQgY29u
dHJvbGxlZCB0cmlhbDwva2V5d29yZD48a2V5d29yZD5zZWxmIHJlcG9ydDwva2V5d29yZD48a2V5
d29yZD50cmVhdG1lbnQgb3V0Y29tZTwva2V5d29yZD48a2V5d29yZD5zb2xvbWV0PC9rZXl3b3Jk
Pjwva2V5d29yZHM+PGRhdGVzPjx5ZWFyPjIwMDE8L3llYXI+PC9kYXRlcz48aXNibj4wMzYyLTI0
MzY8L2lzYm4+PHVybHM+PHJlbGF0ZWQtdXJscz48dXJsPmh0dHA6Ly93d3cuZW1iYXNlLmNvbS9z
ZWFyY2gvcmVzdWx0cz9zdWJhY3Rpb249dmlld3JlY29yZCZhbXA7ZnJvbT1leHBvcnQmYW1wO2lk
PUwzMjQyMzY1NjwvdXJsPjx1cmw+aHR0cDovL2R4LmRvaS5vcmcvMTAuMTA5Ny8wMDAwNzYzMi0y
MDAxMDUwMTAtMDAwMTU8L3VybD48L3JlbGF0ZWQtdXJscz48L3VybHM+PC9yZWNvcmQ+PC9DaXRl
PjxDaXRlPjxBdXRob3I+Q2FyZXR0ZTwvQXV0aG9yPjxZZWFyPjE5OTc8L1llYXI+PFJlY051bT4z
MDwvUmVjTnVtPjxyZWNvcmQ+PHJlYy1udW1iZXI+MzA8L3JlYy1udW1iZXI+PGZvcmVpZ24ta2V5
cz48a2V5IGFwcD0iRU4iIGRiLWlkPSJmZDJhOXowZjNlZXAwZGV4NXpxdno5ZTJ6c2FlOXJmNWZw
ZmUiPjMwPC9rZXk+PC9mb3JlaWduLWtleXM+PHJlZi10eXBlIG5hbWU9IkpvdXJuYWwgQXJ0aWNs
ZSI+MTc8L3JlZi10eXBlPjxjb250cmlidXRvcnM+PGF1dGhvcnM+PGF1dGhvcj5DYXJldHRlLCBT
LjwvYXV0aG9yPjxhdXRob3I+TGVjbGFpcmUsIFIuPC9hdXRob3I+PGF1dGhvcj5NYXJjb3V4LCBT
LjwvYXV0aG9yPjxhdXRob3I+TW9yaW4sIEYuPC9hdXRob3I+PGF1dGhvcj5CbGFpc2UsIEcuIEEu
PC9hdXRob3I+PGF1dGhvcj5TdC1QaWVycmUsIEEuPC9hdXRob3I+PGF1dGhvcj5UcnVjaG9uLCBS
LjwvYXV0aG9yPjxhdXRob3I+UGFyZW50LCBGLjwvYXV0aG9yPjxhdXRob3I+TMOpdmVzcXVlLCBK
LjwvYXV0aG9yPjxhdXRob3I+QmVyZ2Vyb24sIFYuPC9hdXRob3I+PGF1dGhvcj5Nb250bWlueSwg
UC48L2F1dGhvcj48YXV0aG9yPkJsYW5jaGV0dGUsIEMuPC9hdXRob3I+PC9hdXRob3JzPjwvY29u
dHJpYnV0b3JzPjxhdXRoLWFkZHJlc3M+Uy4gQ2FyZXR0ZSwgQ0hVUSwgUGF2aWxpb24gQ0hVTCwg
U2FpbnRlLUZveSwgUXVlLiBHMVYgNEcyLCBDYW5hZGE8L2F1dGgtYWRkcmVzcz48dGl0bGVzPjx0
aXRsZT5FcGlkdXJhbCBjb3J0aWNvc3Rlcm9pZCBpbmplY3Rpb25zIGZvciBzY2lhdGljYSBkdWUg
dG8gaGVybmlhdGVkIG51Y2xldXMgcHVscG9zdXM8L3RpdGxlPjxzZWNvbmRhcnktdGl0bGU+TmV3
IEVuZ2xhbmQgSm91cm5hbCBvZiBNZWRpY2luZTwvc2Vjb25kYXJ5LXRpdGxlPjwvdGl0bGVzPjxw
ZXJpb2RpY2FsPjxmdWxsLXRpdGxlPk5ldyBFbmdsYW5kIEpvdXJuYWwgb2YgTWVkaWNpbmU8L2Z1
bGwtdGl0bGU+PC9wZXJpb2RpY2FsPjxwYWdlcz4xNjM0LTE2NDA8L3BhZ2VzPjx2b2x1bWU+MzM2
PC92b2x1bWU+PG51bWJlcj4yMzwvbnVtYmVyPjxrZXl3b3Jkcz48a2V5d29yZD5tZXRoeWxwcmVk
bmlzb2xvbmU8L2tleXdvcmQ+PGtleXdvcmQ+YWR1bHQ8L2tleXdvcmQ+PGtleXdvcmQ+YXJ0aWNs
ZTwva2V5d29yZD48a2V5d29yZD5jbGluaWNhbCB0cmlhbDwva2V5d29yZD48a2V5d29yZD5jb250
cm9sbGVkIGNsaW5pY2FsIHRyaWFsPC9rZXl3b3JkPjxrZXl3b3JkPmNvbnRyb2xsZWQgc3R1ZHk8
L2tleXdvcmQ+PGtleXdvcmQ+Y29ydGljb3N0ZXJvaWQgdGhlcmFweTwva2V5d29yZD48a2V5d29y
ZD5kb3NlIHRpbWUgZWZmZWN0IHJlbGF0aW9uPC9rZXl3b3JkPjxrZXl3b3JkPmRvdWJsZSBibGlu
ZCBwcm9jZWR1cmU8L2tleXdvcmQ+PGtleXdvcmQ+ZXBpZHVyYWwgZHJ1ZyBhZG1pbmlzdHJhdGlv
bjwva2V5d29yZD48a2V5d29yZD5mZW1hbGU8L2tleXdvcmQ+PGtleXdvcmQ+aHVtYW48L2tleXdv
cmQ+PGtleXdvcmQ+aW50ZXJ2ZXJ0ZWJyYWwgZGlzayBoZXJuaWE8L2tleXdvcmQ+PGtleXdvcmQ+
aXNjaGlhbGdpYTwva2V5d29yZD48a2V5d29yZD5tYWpvciBjbGluaWNhbCBzdHVkeTwva2V5d29y
ZD48a2V5d29yZD5tYWxlPC9rZXl3b3JkPjxrZXl3b3JkPm51Y2xldXMgcHVscG9zdXM8L2tleXdv
cmQ+PGtleXdvcmQ+cHJpb3JpdHkgam91cm5hbDwva2V5d29yZD48a2V5d29yZD5yYW5kb21pemVk
IGNvbnRyb2xsZWQgdHJpYWw8L2tleXdvcmQ+PC9rZXl3b3Jkcz48ZGF0ZXM+PHllYXI+MTk5Nzwv
eWVhcj48L2RhdGVzPjxpc2JuPjAwMjgtNDc5MzwvaXNibj48dXJscz48cmVsYXRlZC11cmxzPjx1
cmw+aHR0cDovL3d3dy5lbWJhc2UuY29tL3NlYXJjaC9yZXN1bHRzP3N1YmFjdGlvbj12aWV3cmVj
b3JkJmFtcDtmcm9tPWV4cG9ydCZhbXA7aWQ9TDI3MjMxMzE3PC91cmw+PHVybD5odHRwOi8vZHgu
ZG9pLm9yZy8xMC4xMDU2L05FSk0xOTk3MDYwNTMzNjIzMDM8L3VybD48L3JlbGF0ZWQtdXJscz48
L3VybHM+PC9yZWNvcmQ+PC9DaXRlPjwvRW5kTm90ZT4A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HaGFpPC9BdXRob3I+PFllYXI+MjAxNTwvWWVhcj48UmVj
TnVtPjMxPC9SZWNOdW0+PERpc3BsYXlUZXh0PjxzdHlsZSBmYWNlPSJzdXBlcnNjcmlwdCI+NjYt
Njg8L3N0eWxlPjwvRGlzcGxheVRleHQ+PHJlY29yZD48cmVjLW51bWJlcj4zMTwvcmVjLW51bWJl
cj48Zm9yZWlnbi1rZXlzPjxrZXkgYXBwPSJFTiIgZGItaWQ9ImZkMmE5ejBmM2VlcDBkZXg1enF2
ejllMnpzYWU5cmY1ZnBmZSI+MzE8L2tleT48L2ZvcmVpZ24ta2V5cz48cmVmLXR5cGUgbmFtZT0i
Sm91cm5hbCBBcnRpY2xlIj4xNzwvcmVmLXR5cGU+PGNvbnRyaWJ1dG9ycz48YXV0aG9ycz48YXV0
aG9yPkdoYWksIEIuPC9hdXRob3I+PGF1dGhvcj5LdW1hciwgSy48L2F1dGhvcj48YXV0aG9yPkJh
bnNhbCwgRC48L2F1dGhvcj48YXV0aG9yPkRoYXR0LCBTLiBTLjwvYXV0aG9yPjxhdXRob3I+S2Fu
dWt1bGEsIFIuPC9hdXRob3I+PGF1dGhvcj5CYXRyYSwgWS4gSy48L2F1dGhvcj48L2F1dGhvcnM+
PC9jb250cmlidXRvcnM+PGF1dGgtYWRkcmVzcz5EZXBhcnRtZW50IG9mIEFuYWVzdGhlc2lhIGFu
ZCBJbnRlbnNpdmUgQ2FyZSwgUG9zdCBHcmFkdWF0ZSBJbnN0aXR1dGUgb2YgTWVkaWNhbCBFZHVj
YXRpb24gYW5kIFJlc2VhcmNoLCBDaGFuZGlnYXJoLCBJbmRpYTsgQ2xpbmljYWwgUmVzZWFyY2gg
VW5pdCwgTmF0aW9uYWwgSW5zdGl0dXRlIG9mIFBoYXJtYWNldXRpY2FsIEVkdWNhdGlvbiBhbmQg
UmVzZWFyY2gsIE1vaGFsaSwgUHVuamFiLCBJbmRpYS48L2F1dGgtYWRkcmVzcz48dGl0bGVzPjx0
aXRsZT5FZmZlY3RpdmVuZXNzIG9mIFBhcmFzYWdpdHRhbCBJbnRlcmxhbWluYXIgRXBpZHVyYWwg
TG9jYWwgQW5lc3RoZXRpYyB3aXRoIG9yIHdpdGhvdXQgU3Rlcm9pZCBpbiBDaHJvbmljIEx1bWJv
c2FjcmFsIFBhaW46IEEgUmFuZG9taXplZCwgRG91YmxlLUJsaW5kIENsaW5pY2FsIFRyaWFs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4yMzctNDg8L3BhZ2VzPjx2b2x1bWU+MTg8L3ZvbHVtZT48bnVt
YmVyPjM8L251bWJlcj48ZWRpdGlvbj4yMDE1LzA1LzIzPC9lZGl0aW9uPjxrZXl3b3Jkcz48a2V5
d29yZD5BZHVsdDwva2V5d29yZD48a2V5d29yZD5BbmFsZ2VzaWEsIEVwaWR1cmFsLyBtZXRob2Rz
PC9rZXl3b3JkPjxrZXl3b3JkPkFuZXN0aGV0aWNzLCBMb2NhbC8gYWRtaW5pc3RyYXRpb24gJmFt
cDsgZG9zYWdlLyB0aGVyYXBldXRpYyB1c2U8L2tleXdvcmQ+PGtleXdvcmQ+QW50aS1JbmZsYW1t
YXRvcnkgQWdlbnRzL2FkbWluaXN0cmF0aW9uICZhbXA7IGRvc2FnZS90aGVyYXBldXRpYyB1c2U8
L2tleXdvcmQ+PGtleXdvcmQ+RG91YmxlLUJsaW5kIE1ldGhvZDwva2V5d29yZD48a2V5d29yZD5G
ZW1hbGU8L2tleXdvcmQ+PGtleXdvcmQ+Rmx1b3Jvc2NvcHk8L2tleXdvcmQ+PGtleXdvcmQ+Rm9s
bG93LVVwIFN0dWRpZXM8L2tleXdvcmQ+PGtleXdvcmQ+SHVtYW5zPC9rZXl3b3JkPjxrZXl3b3Jk
PkthcGxhbi1NZWllciBFc3RpbWF0ZTwva2V5d29yZD48a2V5d29yZD5MaWRvY2FpbmUvYWRtaW5p
c3RyYXRpb24gJmFtcDsgZG9zYWdlL3RoZXJhcGV1dGljIHVzZTwva2V5d29yZD48a2V5d29yZD5M
b3cgQmFjayBQYWluLyBkcnVnIHRoZXJhcHk8L2tleXdvcmQ+PGtleXdvcmQ+TWFsZTwva2V5d29y
ZD48a2V5d29yZD5NZXRoeWxwcmVkbmlzb2xvbmUvYWRtaW5pc3RyYXRpb24gJmFtcDsgZG9zYWdl
L2FuYWxvZ3MgJmFtcDsgZGVyaXZhdGl2ZXMvdGhlcmFwZXV0aWMgdXNlPC9rZXl3b3JkPjxrZXl3
b3JkPk1pZGRsZSBBZ2VkPC9rZXl3b3JkPjxrZXl3b3JkPlBhaW4gTWFuYWdlbWVudDwva2V5d29y
ZD48a2V5d29yZD5QYWluIE1lYXN1cmVtZW50PC9rZXl3b3JkPjxrZXl3b3JkPlN0ZXJvaWRzLyBh
ZG1pbmlzdHJhdGlvbiAmYW1wOyBkb3NhZ2UvIHRoZXJhcGV1dGljIHVzZTwva2V5d29yZD48a2V5
d29yZD5UcmVhdG1lbnQgT3V0Y29tZTwva2V5d29yZD48L2tleXdvcmRzPjxkYXRlcz48eWVhcj4y
MDE1PC95ZWFyPjxwdWItZGF0ZXM+PGRhdGU+TWF5LUp1bjwvZGF0ZT48L3B1Yi1kYXRlcz48L2Rh
dGVzPjxpc2JuPjIxNTAtMTE0OSAoRWxlY3Ryb25pYykmI3hEOzE1MzMtMzE1OSAoTGlua2luZyk8
L2lzYm4+PGFjY2Vzc2lvbi1udW0+MjYwMDA2Njc8L2FjY2Vzc2lvbi1udW0+PHVybHM+PC91cmxz
PjxyZW1vdGUtZGF0YWJhc2UtcHJvdmlkZXI+TkxNPC9yZW1vdGUtZGF0YWJhc2UtcHJvdmlkZXI+
PGxhbmd1YWdlPmVuZzwvbGFuZ3VhZ2U+PC9yZWNvcmQ+PC9DaXRlPjxDaXRlPjxBdXRob3I+S2Fy
cHBpbmVuPC9BdXRob3I+PFllYXI+MjAwMTwvWWVhcj48UmVjTnVtPjMyPC9SZWNOdW0+PHJlY29y
ZD48cmVjLW51bWJlcj4zMjwvcmVjLW51bWJlcj48Zm9yZWlnbi1rZXlzPjxrZXkgYXBwPSJFTiIg
ZGItaWQ9ImZkMmE5ejBmM2VlcDBkZXg1enF2ejllMnpzYWU5cmY1ZnBmZSI+MzI8L2tleT48L2Zv
cmVpZ24ta2V5cz48cmVmLXR5cGUgbmFtZT0iSm91cm5hbCBBcnRpY2xlIj4xNzwvcmVmLXR5cGU+
PGNvbnRyaWJ1dG9ycz48YXV0aG9ycz48YXV0aG9yPkthcnBwaW5lbiwgSi48L2F1dGhvcj48YXV0
aG9yPk1hbG1pdmFhcmEsIEEuPC9hdXRob3I+PGF1dGhvcj5LdXJ1bmxhaHRpLCBNLjwvYXV0aG9y
PjxhdXRob3I+S3lsbMO2bmVuLCBFLjwvYXV0aG9yPjxhdXRob3I+UGllbmltw6RraSwgVC48L2F1
dGhvcj48YXV0aG9yPk5pZW1pbmVuLCBQLjwvYXV0aG9yPjxhdXRob3I+T2hpbm1hYSwgQS48L2F1
dGhvcj48YXV0aG9yPlRlcnZvbmVuLCBPLjwvYXV0aG9yPjxhdXRob3I+VmFuaGFyYW50YSwgSC48
L2F1dGhvcj48L2F1dGhvcnM+PC9jb250cmlidXRvcnM+PGF1dGgtYWRkcmVzcz5KLiBLYXJwcGlu
ZW4sIERlcHQuIG9mIFBoeXNpY2FsIE1lZC4gYW5kIFJlaGFiLiwgT3VsdSBVbml2ZXJzaXR5IEhv
c3BpdGFsLCBGSU4tOTAyMjAgT3VsdSwgRmlubGFuZDwvYXV0aC1hZGRyZXNzPjx0aXRsZXM+PHRp
dGxlPlBlcmlyYWRpY3VsYXIgaW5maWx0cmF0aW9uIGZvciBzY2lhdGljYTogQSByYW5kb21pemVk
IGNvbnRyb2xsZWQgdHJpYWw8L3RpdGxlPjxzZWNvbmRhcnktdGl0bGU+U3BpbmU8L3NlY29uZGFy
eS10aXRsZT48L3RpdGxlcz48cGVyaW9kaWNhbD48ZnVsbC10aXRsZT5TcGluZTwvZnVsbC10aXRs
ZT48L3BlcmlvZGljYWw+PHBhZ2VzPjEwNTktMTA2NzwvcGFnZXM+PHZvbHVtZT4yNjwvdm9sdW1l
PjxudW1iZXI+OTwvbnVtYmVyPjxrZXl3b3Jkcz48a2V5d29yZD5idXBpdmFjYWluZTwva2V5d29y
ZD48a2V5d29yZD5jb3J0aWNvc3Rlcm9pZDwva2V5d29yZD48a2V5d29yZD5tZXRoeWxwcmVkbmlz
b2xvbmU8L2tleXdvcmQ+PGtleXdvcmQ+c29kaXVtIGNobG9yaWRlPC9rZXl3b3JkPjxrZXl3b3Jk
PmFkdWx0PC9rZXl3b3JkPjxrZXl3b3JkPmFydGljbGU8L2tleXdvcmQ+PGtleXdvcmQ+YmFja2Fj
aGU8L2tleXdvcmQ+PGtleXdvcmQ+Y2xpbmljYWwgdHJpYWw8L2tleXdvcmQ+PGtleXdvcmQ+Y29u
dHJvbGxlZCBjbGluaWNhbCB0cmlhbDwva2V5d29yZD48a2V5d29yZD5jb250cm9sbGVkIHN0dWR5
PC9rZXl3b3JkPjxrZXl3b3JkPmNvcnRpY29zdGVyb2lkIHRoZXJhcHk8L2tleXdvcmQ+PGtleXdv
cmQ+Y29zdCBiZW5lZml0IGFuYWx5c2lzPC9rZXl3b3JkPjxrZXl3b3JkPmRvdWJsZSBibGluZCBw
cm9jZWR1cmU8L2tleXdvcmQ+PGtleXdvcmQ+ZHJ1ZyBjb3N0PC9rZXl3b3JkPjxrZXl3b3JkPmRy
dWcgZWZmaWNhY3k8L2tleXdvcmQ+PGtleXdvcmQ+ZmVtYWxlPC9rZXl3b3JkPjxrZXl3b3JkPmh1
bWFuPC9rZXl3b3JkPjxrZXl3b3JkPmlzY2hpYWxnaWE8L2tleXdvcmQ+PGtleXdvcmQ+bGVnIHBh
aW48L2tleXdvcmQ+PGtleXdvcmQ+bWFqb3IgY2xpbmljYWwgc3R1ZHk8L2tleXdvcmQ+PGtleXdv
cmQ+bWFsZTwva2V5d29yZD48a2V5d29yZD5wYXRpZW50IHNhdGlzZmFjdGlvbjwva2V5d29yZD48
a2V5d29yZD5wcmlvcml0eSBqb3VybmFsPC9rZXl3b3JkPjxrZXl3b3JkPnJhbmRvbWl6ZWQgY29u
dHJvbGxlZCB0cmlhbDwva2V5d29yZD48a2V5d29yZD5zZWxmIHJlcG9ydDwva2V5d29yZD48a2V5
d29yZD50cmVhdG1lbnQgb3V0Y29tZTwva2V5d29yZD48a2V5d29yZD5zb2xvbWV0PC9rZXl3b3Jk
Pjwva2V5d29yZHM+PGRhdGVzPjx5ZWFyPjIwMDE8L3llYXI+PC9kYXRlcz48aXNibj4wMzYyLTI0
MzY8L2lzYm4+PHVybHM+PHJlbGF0ZWQtdXJscz48dXJsPmh0dHA6Ly93d3cuZW1iYXNlLmNvbS9z
ZWFyY2gvcmVzdWx0cz9zdWJhY3Rpb249dmlld3JlY29yZCZhbXA7ZnJvbT1leHBvcnQmYW1wO2lk
PUwzMjQyMzY1NjwvdXJsPjx1cmw+aHR0cDovL2R4LmRvaS5vcmcvMTAuMTA5Ny8wMDAwNzYzMi0y
MDAxMDUwMTAtMDAwMTU8L3VybD48L3JlbGF0ZWQtdXJscz48L3VybHM+PC9yZWNvcmQ+PC9DaXRl
PjxDaXRlPjxBdXRob3I+Q2FyZXR0ZTwvQXV0aG9yPjxZZWFyPjE5OTc8L1llYXI+PFJlY051bT4z
MDwvUmVjTnVtPjxyZWNvcmQ+PHJlYy1udW1iZXI+MzA8L3JlYy1udW1iZXI+PGZvcmVpZ24ta2V5
cz48a2V5IGFwcD0iRU4iIGRiLWlkPSJmZDJhOXowZjNlZXAwZGV4NXpxdno5ZTJ6c2FlOXJmNWZw
ZmUiPjMwPC9rZXk+PC9mb3JlaWduLWtleXM+PHJlZi10eXBlIG5hbWU9IkpvdXJuYWwgQXJ0aWNs
ZSI+MTc8L3JlZi10eXBlPjxjb250cmlidXRvcnM+PGF1dGhvcnM+PGF1dGhvcj5DYXJldHRlLCBT
LjwvYXV0aG9yPjxhdXRob3I+TGVjbGFpcmUsIFIuPC9hdXRob3I+PGF1dGhvcj5NYXJjb3V4LCBT
LjwvYXV0aG9yPjxhdXRob3I+TW9yaW4sIEYuPC9hdXRob3I+PGF1dGhvcj5CbGFpc2UsIEcuIEEu
PC9hdXRob3I+PGF1dGhvcj5TdC1QaWVycmUsIEEuPC9hdXRob3I+PGF1dGhvcj5UcnVjaG9uLCBS
LjwvYXV0aG9yPjxhdXRob3I+UGFyZW50LCBGLjwvYXV0aG9yPjxhdXRob3I+TMOpdmVzcXVlLCBK
LjwvYXV0aG9yPjxhdXRob3I+QmVyZ2Vyb24sIFYuPC9hdXRob3I+PGF1dGhvcj5Nb250bWlueSwg
UC48L2F1dGhvcj48YXV0aG9yPkJsYW5jaGV0dGUsIEMuPC9hdXRob3I+PC9hdXRob3JzPjwvY29u
dHJpYnV0b3JzPjxhdXRoLWFkZHJlc3M+Uy4gQ2FyZXR0ZSwgQ0hVUSwgUGF2aWxpb24gQ0hVTCwg
U2FpbnRlLUZveSwgUXVlLiBHMVYgNEcyLCBDYW5hZGE8L2F1dGgtYWRkcmVzcz48dGl0bGVzPjx0
aXRsZT5FcGlkdXJhbCBjb3J0aWNvc3Rlcm9pZCBpbmplY3Rpb25zIGZvciBzY2lhdGljYSBkdWUg
dG8gaGVybmlhdGVkIG51Y2xldXMgcHVscG9zdXM8L3RpdGxlPjxzZWNvbmRhcnktdGl0bGU+TmV3
IEVuZ2xhbmQgSm91cm5hbCBvZiBNZWRpY2luZTwvc2Vjb25kYXJ5LXRpdGxlPjwvdGl0bGVzPjxw
ZXJpb2RpY2FsPjxmdWxsLXRpdGxlPk5ldyBFbmdsYW5kIEpvdXJuYWwgb2YgTWVkaWNpbmU8L2Z1
bGwtdGl0bGU+PC9wZXJpb2RpY2FsPjxwYWdlcz4xNjM0LTE2NDA8L3BhZ2VzPjx2b2x1bWU+MzM2
PC92b2x1bWU+PG51bWJlcj4yMzwvbnVtYmVyPjxrZXl3b3Jkcz48a2V5d29yZD5tZXRoeWxwcmVk
bmlzb2xvbmU8L2tleXdvcmQ+PGtleXdvcmQ+YWR1bHQ8L2tleXdvcmQ+PGtleXdvcmQ+YXJ0aWNs
ZTwva2V5d29yZD48a2V5d29yZD5jbGluaWNhbCB0cmlhbDwva2V5d29yZD48a2V5d29yZD5jb250
cm9sbGVkIGNsaW5pY2FsIHRyaWFsPC9rZXl3b3JkPjxrZXl3b3JkPmNvbnRyb2xsZWQgc3R1ZHk8
L2tleXdvcmQ+PGtleXdvcmQ+Y29ydGljb3N0ZXJvaWQgdGhlcmFweTwva2V5d29yZD48a2V5d29y
ZD5kb3NlIHRpbWUgZWZmZWN0IHJlbGF0aW9uPC9rZXl3b3JkPjxrZXl3b3JkPmRvdWJsZSBibGlu
ZCBwcm9jZWR1cmU8L2tleXdvcmQ+PGtleXdvcmQ+ZXBpZHVyYWwgZHJ1ZyBhZG1pbmlzdHJhdGlv
bjwva2V5d29yZD48a2V5d29yZD5mZW1hbGU8L2tleXdvcmQ+PGtleXdvcmQ+aHVtYW48L2tleXdv
cmQ+PGtleXdvcmQ+aW50ZXJ2ZXJ0ZWJyYWwgZGlzayBoZXJuaWE8L2tleXdvcmQ+PGtleXdvcmQ+
aXNjaGlhbGdpYTwva2V5d29yZD48a2V5d29yZD5tYWpvciBjbGluaWNhbCBzdHVkeTwva2V5d29y
ZD48a2V5d29yZD5tYWxlPC9rZXl3b3JkPjxrZXl3b3JkPm51Y2xldXMgcHVscG9zdXM8L2tleXdv
cmQ+PGtleXdvcmQ+cHJpb3JpdHkgam91cm5hbDwva2V5d29yZD48a2V5d29yZD5yYW5kb21pemVk
IGNvbnRyb2xsZWQgdHJpYWw8L2tleXdvcmQ+PC9rZXl3b3Jkcz48ZGF0ZXM+PHllYXI+MTk5Nzwv
eWVhcj48L2RhdGVzPjxpc2JuPjAwMjgtNDc5MzwvaXNibj48dXJscz48cmVsYXRlZC11cmxzPjx1
cmw+aHR0cDovL3d3dy5lbWJhc2UuY29tL3NlYXJjaC9yZXN1bHRzP3N1YmFjdGlvbj12aWV3cmVj
b3JkJmFtcDtmcm9tPWV4cG9ydCZhbXA7aWQ9TDI3MjMxMzE3PC91cmw+PHVybD5odHRwOi8vZHgu
ZG9pLm9yZy8xMC4xMDU2L05FSk0xOTk3MDYwNTMzNjIzMDM8L3VybD48L3JlbGF0ZWQtdXJscz48
L3VybHM+PC9yZWNvcmQ+PC9DaXRlPjwvRW5kTm90ZT4A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8E0B5C">
          <w:rPr>
            <w:rFonts w:eastAsiaTheme="minorHAnsi"/>
            <w:noProof/>
            <w:szCs w:val="20"/>
            <w:vertAlign w:val="superscript"/>
          </w:rPr>
          <w:t>66-68</w:t>
        </w:r>
        <w:r w:rsidR="008B3538" w:rsidRPr="000F3174">
          <w:rPr>
            <w:rFonts w:eastAsiaTheme="minorHAnsi"/>
            <w:szCs w:val="20"/>
          </w:rPr>
          <w:fldChar w:fldCharType="end"/>
        </w:r>
      </w:hyperlink>
      <w:r w:rsidR="001F508F" w:rsidRPr="00215A4C">
        <w:rPr>
          <w:rFonts w:eastAsiaTheme="minorHAnsi"/>
          <w:szCs w:val="20"/>
        </w:rPr>
        <w:t xml:space="preserve"> 단</w:t>
      </w:r>
      <w:r w:rsidR="000A6031" w:rsidRPr="00215A4C">
        <w:rPr>
          <w:rFonts w:eastAsiaTheme="minorHAnsi"/>
          <w:szCs w:val="20"/>
        </w:rPr>
        <w:t xml:space="preserve"> 이 중 2개의 연구는 스테로이드의 우</w:t>
      </w:r>
      <w:r w:rsidR="00F274AC" w:rsidRPr="00215A4C">
        <w:rPr>
          <w:rFonts w:eastAsiaTheme="minorHAnsi" w:hint="eastAsia"/>
          <w:szCs w:val="20"/>
        </w:rPr>
        <w:t>월</w:t>
      </w:r>
      <w:r w:rsidR="000A6031" w:rsidRPr="00215A4C">
        <w:rPr>
          <w:rFonts w:eastAsiaTheme="minorHAnsi" w:hint="eastAsia"/>
          <w:szCs w:val="20"/>
        </w:rPr>
        <w:t>한</w:t>
      </w:r>
      <w:r w:rsidR="000A6031" w:rsidRPr="00215A4C">
        <w:rPr>
          <w:rFonts w:eastAsiaTheme="minorHAnsi"/>
          <w:szCs w:val="20"/>
        </w:rPr>
        <w:t xml:space="preserve"> </w:t>
      </w:r>
      <w:r w:rsidR="000A6031" w:rsidRPr="00215A4C">
        <w:rPr>
          <w:rFonts w:eastAsiaTheme="minorHAnsi" w:hint="eastAsia"/>
          <w:szCs w:val="20"/>
        </w:rPr>
        <w:t>임상적</w:t>
      </w:r>
      <w:r w:rsidR="000A6031" w:rsidRPr="00215A4C">
        <w:rPr>
          <w:rFonts w:eastAsiaTheme="minorHAnsi"/>
          <w:szCs w:val="20"/>
        </w:rPr>
        <w:t xml:space="preserve"> </w:t>
      </w:r>
      <w:r w:rsidR="000A6031" w:rsidRPr="00215A4C">
        <w:rPr>
          <w:rFonts w:eastAsiaTheme="minorHAnsi" w:hint="eastAsia"/>
          <w:szCs w:val="20"/>
        </w:rPr>
        <w:t>효과</w:t>
      </w:r>
      <w:r w:rsidR="000A6031" w:rsidRPr="00215A4C">
        <w:rPr>
          <w:rFonts w:eastAsiaTheme="minorHAnsi"/>
          <w:szCs w:val="20"/>
        </w:rPr>
        <w:t xml:space="preserve"> </w:t>
      </w:r>
      <w:r w:rsidR="000A6031" w:rsidRPr="00215A4C">
        <w:rPr>
          <w:rFonts w:eastAsiaTheme="minorHAnsi" w:hint="eastAsia"/>
          <w:szCs w:val="20"/>
        </w:rPr>
        <w:t>역시</w:t>
      </w:r>
      <w:r w:rsidR="000A6031" w:rsidRPr="00215A4C">
        <w:rPr>
          <w:rFonts w:eastAsiaTheme="minorHAnsi"/>
          <w:szCs w:val="20"/>
        </w:rPr>
        <w:t xml:space="preserve"> </w:t>
      </w:r>
      <w:r w:rsidR="000A6031" w:rsidRPr="00215A4C">
        <w:rPr>
          <w:rFonts w:eastAsiaTheme="minorHAnsi" w:hint="eastAsia"/>
          <w:szCs w:val="20"/>
        </w:rPr>
        <w:t>단기간에서만</w:t>
      </w:r>
      <w:r w:rsidR="000A6031" w:rsidRPr="00215A4C">
        <w:rPr>
          <w:rFonts w:eastAsiaTheme="minorHAnsi"/>
          <w:szCs w:val="20"/>
        </w:rPr>
        <w:t xml:space="preserve"> </w:t>
      </w:r>
      <w:r w:rsidR="000A6031" w:rsidRPr="00215A4C">
        <w:rPr>
          <w:rFonts w:eastAsiaTheme="minorHAnsi" w:hint="eastAsia"/>
          <w:szCs w:val="20"/>
        </w:rPr>
        <w:t>국한된다고</w:t>
      </w:r>
      <w:r w:rsidR="000A6031" w:rsidRPr="00215A4C">
        <w:rPr>
          <w:rFonts w:eastAsiaTheme="minorHAnsi"/>
          <w:szCs w:val="20"/>
        </w:rPr>
        <w:t xml:space="preserve"> </w:t>
      </w:r>
      <w:r w:rsidR="000A6031" w:rsidRPr="00215A4C">
        <w:rPr>
          <w:rFonts w:eastAsiaTheme="minorHAnsi" w:hint="eastAsia"/>
          <w:szCs w:val="20"/>
        </w:rPr>
        <w:t>보고하였다</w:t>
      </w:r>
      <w:r w:rsidR="000A6031" w:rsidRPr="00215A4C">
        <w:rPr>
          <w:rFonts w:eastAsiaTheme="minorHAnsi"/>
          <w:szCs w:val="20"/>
        </w:rPr>
        <w:t>.</w:t>
      </w:r>
      <w:r w:rsidR="000A6031" w:rsidRPr="000F3174">
        <w:rPr>
          <w:rFonts w:eastAsiaTheme="minorHAnsi"/>
          <w:szCs w:val="20"/>
        </w:rPr>
        <w:fldChar w:fldCharType="begin">
          <w:fldData xml:space="preserve">PEVuZE5vdGU+PENpdGU+PEF1dGhvcj5DYXJldHRlPC9BdXRob3I+PFllYXI+MTk5NzwvWWVhcj48
UmVjTnVtPjMwPC9SZWNOdW0+PERpc3BsYXlUZXh0PjxzdHlsZSBmYWNlPSJzdXBlcnNjcmlwdCI+
NjcsNjg8L3N0eWxlPjwvRGlzcGxheVRleHQ+PHJlY29yZD48cmVjLW51bWJlcj4zMDwvcmVjLW51
bWJlcj48Zm9yZWlnbi1rZXlzPjxrZXkgYXBwPSJFTiIgZGItaWQ9ImZkMmE5ejBmM2VlcDBkZXg1
enF2ejllMnpzYWU5cmY1ZnBmZSI+MzA8L2tleT48L2ZvcmVpZ24ta2V5cz48cmVmLXR5cGUgbmFt
ZT0iSm91cm5hbCBBcnRpY2xlIj4xNzwvcmVmLXR5cGU+PGNvbnRyaWJ1dG9ycz48YXV0aG9ycz48
YXV0aG9yPkNhcmV0dGUsIFMuPC9hdXRob3I+PGF1dGhvcj5MZWNsYWlyZSwgUi48L2F1dGhvcj48
YXV0aG9yPk1hcmNvdXgsIFMuPC9hdXRob3I+PGF1dGhvcj5Nb3JpbiwgRi48L2F1dGhvcj48YXV0
aG9yPkJsYWlzZSwgRy4gQS48L2F1dGhvcj48YXV0aG9yPlN0LVBpZXJyZSwgQS48L2F1dGhvcj48
YXV0aG9yPlRydWNob24sIFIuPC9hdXRob3I+PGF1dGhvcj5QYXJlbnQsIEYuPC9hdXRob3I+PGF1
dGhvcj5Mw6l2ZXNxdWUsIEouPC9hdXRob3I+PGF1dGhvcj5CZXJnZXJvbiwgVi48L2F1dGhvcj48
YXV0aG9yPk1vbnRtaW55LCBQLjwvYXV0aG9yPjxhdXRob3I+QmxhbmNoZXR0ZSwgQy48L2F1dGhv
cj48L2F1dGhvcnM+PC9jb250cmlidXRvcnM+PGF1dGgtYWRkcmVzcz5TLiBDYXJldHRlLCBDSFVR
LCBQYXZpbGlvbiBDSFVMLCBTYWludGUtRm95LCBRdWUuIEcxViA0RzIsIENhbmFkYTwvYXV0aC1h
ZGRyZXNzPjx0aXRsZXM+PHRpdGxlPkVwaWR1cmFsIGNvcnRpY29zdGVyb2lkIGluamVjdGlvbnMg
Zm9yIHNjaWF0aWNhIGR1ZSB0byBoZXJuaWF0ZWQgbnVjbGV1cyBwdWxwb3N1czwvdGl0bGU+PHNl
Y29uZGFyeS10aXRsZT5OZXcgRW5nbGFuZCBKb3VybmFsIG9mIE1lZGljaW5lPC9zZWNvbmRhcnkt
dGl0bGU+PC90aXRsZXM+PHBlcmlvZGljYWw+PGZ1bGwtdGl0bGU+TmV3IEVuZ2xhbmQgSm91cm5h
bCBvZiBNZWRpY2luZTwvZnVsbC10aXRsZT48L3BlcmlvZGljYWw+PHBhZ2VzPjE2MzQtMTY0MDwv
cGFnZXM+PHZvbHVtZT4zMzY8L3ZvbHVtZT48bnVtYmVyPjIzPC9udW1iZXI+PGtleXdvcmRzPjxr
ZXl3b3JkPm1ldGh5bHByZWRuaXNvbG9uZTwva2V5d29yZD48a2V5d29yZD5hZHVsdDwva2V5d29y
ZD48a2V5d29yZD5hcnRpY2xlPC9rZXl3b3JkPjxrZXl3b3JkPmNsaW5pY2FsIHRyaWFsPC9rZXl3
b3JkPjxrZXl3b3JkPmNvbnRyb2xsZWQgY2xpbmljYWwgdHJpYWw8L2tleXdvcmQ+PGtleXdvcmQ+
Y29udHJvbGxlZCBzdHVkeTwva2V5d29yZD48a2V5d29yZD5jb3J0aWNvc3Rlcm9pZCB0aGVyYXB5
PC9rZXl3b3JkPjxrZXl3b3JkPmRvc2UgdGltZSBlZmZlY3QgcmVsYXRpb248L2tleXdvcmQ+PGtl
eXdvcmQ+ZG91YmxlIGJsaW5kIHByb2NlZHVyZTwva2V5d29yZD48a2V5d29yZD5lcGlkdXJhbCBk
cnVnIGFkbWluaXN0cmF0aW9uPC9rZXl3b3JkPjxrZXl3b3JkPmZlbWFsZTwva2V5d29yZD48a2V5
d29yZD5odW1hbjwva2V5d29yZD48a2V5d29yZD5pbnRlcnZlcnRlYnJhbCBkaXNrIGhlcm5pYTwv
a2V5d29yZD48a2V5d29yZD5pc2NoaWFsZ2lhPC9rZXl3b3JkPjxrZXl3b3JkPm1ham9yIGNsaW5p
Y2FsIHN0dWR5PC9rZXl3b3JkPjxrZXl3b3JkPm1hbGU8L2tleXdvcmQ+PGtleXdvcmQ+bnVjbGV1
cyBwdWxwb3N1czwva2V5d29yZD48a2V5d29yZD5wcmlvcml0eSBqb3VybmFsPC9rZXl3b3JkPjxr
ZXl3b3JkPnJhbmRvbWl6ZWQgY29udHJvbGxlZCB0cmlhbDwva2V5d29yZD48L2tleXdvcmRzPjxk
YXRlcz48eWVhcj4xOTk3PC95ZWFyPjwvZGF0ZXM+PGlzYm4+MDAyOC00NzkzPC9pc2JuPjx1cmxz
PjxyZWxhdGVkLXVybHM+PHVybD5odHRwOi8vd3d3LmVtYmFzZS5jb20vc2VhcmNoL3Jlc3VsdHM/
c3ViYWN0aW9uPXZpZXdyZWNvcmQmYW1wO2Zyb209ZXhwb3J0JmFtcDtpZD1MMjcyMzEzMTc8L3Vy
bD48dXJsPmh0dHA6Ly9keC5kb2kub3JnLzEwLjEwNTYvTkVKTTE5OTcwNjA1MzM2MjMwMzwvdXJs
PjwvcmVsYXRlZC11cmxzPjwvdXJscz48L3JlY29yZD48L0NpdGU+PENpdGU+PEF1dGhvcj5LYXJw
cGluZW48L0F1dGhvcj48WWVhcj4yMDAxPC9ZZWFyPjxSZWNOdW0+MzI8L1JlY051bT48cmVjb3Jk
PjxyZWMtbnVtYmVyPjMyPC9yZWMtbnVtYmVyPjxmb3JlaWduLWtleXM+PGtleSBhcHA9IkVOIiBk
Yi1pZD0iZmQyYTl6MGYzZWVwMGRleDV6cXZ6OWUyenNhZTlyZjVmcGZlIj4zMjwva2V5PjwvZm9y
ZWlnbi1rZXlzPjxyZWYtdHlwZSBuYW1lPSJKb3VybmFsIEFydGljbGUiPjE3PC9yZWYtdHlwZT48
Y29udHJpYnV0b3JzPjxhdXRob3JzPjxhdXRob3I+S2FycHBpbmVuLCBKLjwvYXV0aG9yPjxhdXRo
b3I+TWFsbWl2YWFyYSwgQS48L2F1dGhvcj48YXV0aG9yPkt1cnVubGFodGksIE0uPC9hdXRob3I+
PGF1dGhvcj5LeWxsw7ZuZW4sIEUuPC9hdXRob3I+PGF1dGhvcj5QaWVuaW3DpGtpLCBULjwvYXV0
aG9yPjxhdXRob3I+TmllbWluZW4sIFAuPC9hdXRob3I+PGF1dGhvcj5PaGlubWFhLCBBLjwvYXV0
aG9yPjxhdXRob3I+VGVydm9uZW4sIE8uPC9hdXRob3I+PGF1dGhvcj5WYW5oYXJhbnRhLCBILjwv
YXV0aG9yPjwvYXV0aG9ycz48L2NvbnRyaWJ1dG9ycz48YXV0aC1hZGRyZXNzPkouIEthcnBwaW5l
biwgRGVwdC4gb2YgUGh5c2ljYWwgTWVkLiBhbmQgUmVoYWIuLCBPdWx1IFVuaXZlcnNpdHkgSG9z
cGl0YWwsIEZJTi05MDIyMCBPdWx1LCBGaW5sYW5kPC9hdXRoLWFkZHJlc3M+PHRpdGxlcz48dGl0
bGU+UGVyaXJhZGljdWxhciBpbmZpbHRyYXRpb24gZm9yIHNjaWF0aWNhOiBBIHJhbmRvbWl6ZWQg
Y29udHJvbGxlZCB0cmlhbDwvdGl0bGU+PHNlY29uZGFyeS10aXRsZT5TcGluZTwvc2Vjb25kYXJ5
LXRpdGxlPjwvdGl0bGVzPjxwZXJpb2RpY2FsPjxmdWxsLXRpdGxlPlNwaW5lPC9mdWxsLXRpdGxl
PjwvcGVyaW9kaWNhbD48cGFnZXM+MTA1OS0xMDY3PC9wYWdlcz48dm9sdW1lPjI2PC92b2x1bWU+
PG51bWJlcj45PC9udW1iZXI+PGtleXdvcmRzPjxrZXl3b3JkPmJ1cGl2YWNhaW5lPC9rZXl3b3Jk
PjxrZXl3b3JkPmNvcnRpY29zdGVyb2lkPC9rZXl3b3JkPjxrZXl3b3JkPm1ldGh5bHByZWRuaXNv
bG9uZTwva2V5d29yZD48a2V5d29yZD5zb2RpdW0gY2hsb3JpZGU8L2tleXdvcmQ+PGtleXdvcmQ+
YWR1bHQ8L2tleXdvcmQ+PGtleXdvcmQ+YXJ0aWNsZTwva2V5d29yZD48a2V5d29yZD5iYWNrYWNo
ZTwva2V5d29yZD48a2V5d29yZD5jbGluaWNhbCB0cmlhbDwva2V5d29yZD48a2V5d29yZD5jb250
cm9sbGVkIGNsaW5pY2FsIHRyaWFsPC9rZXl3b3JkPjxrZXl3b3JkPmNvbnRyb2xsZWQgc3R1ZHk8
L2tleXdvcmQ+PGtleXdvcmQ+Y29ydGljb3N0ZXJvaWQgdGhlcmFweTwva2V5d29yZD48a2V5d29y
ZD5jb3N0IGJlbmVmaXQgYW5hbHlzaXM8L2tleXdvcmQ+PGtleXdvcmQ+ZG91YmxlIGJsaW5kIHBy
b2NlZHVyZTwva2V5d29yZD48a2V5d29yZD5kcnVnIGNvc3Q8L2tleXdvcmQ+PGtleXdvcmQ+ZHJ1
ZyBlZmZpY2FjeTwva2V5d29yZD48a2V5d29yZD5mZW1hbGU8L2tleXdvcmQ+PGtleXdvcmQ+aHVt
YW48L2tleXdvcmQ+PGtleXdvcmQ+aXNjaGlhbGdpYTwva2V5d29yZD48a2V5d29yZD5sZWcgcGFp
bjwva2V5d29yZD48a2V5d29yZD5tYWpvciBjbGluaWNhbCBzdHVkeTwva2V5d29yZD48a2V5d29y
ZD5tYWxlPC9rZXl3b3JkPjxrZXl3b3JkPnBhdGllbnQgc2F0aXNmYWN0aW9uPC9rZXl3b3JkPjxr
ZXl3b3JkPnByaW9yaXR5IGpvdXJuYWw8L2tleXdvcmQ+PGtleXdvcmQ+cmFuZG9taXplZCBjb250
cm9sbGVkIHRyaWFsPC9rZXl3b3JkPjxrZXl3b3JkPnNlbGYgcmVwb3J0PC9rZXl3b3JkPjxrZXl3
b3JkPnRyZWF0bWVudCBvdXRjb21lPC9rZXl3b3JkPjxrZXl3b3JkPnNvbG9tZXQ8L2tleXdvcmQ+
PC9rZXl3b3Jkcz48ZGF0ZXM+PHllYXI+MjAwMTwveWVhcj48L2RhdGVzPjxpc2JuPjAzNjItMjQz
NjwvaXNibj48dXJscz48cmVsYXRlZC11cmxzPjx1cmw+aHR0cDovL3d3dy5lbWJhc2UuY29tL3Nl
YXJjaC9yZXN1bHRzP3N1YmFjdGlvbj12aWV3cmVjb3JkJmFtcDtmcm9tPWV4cG9ydCZhbXA7aWQ9
TDMyNDIzNjU2PC91cmw+PHVybD5odHRwOi8vZHguZG9pLm9yZy8xMC4xMDk3LzAwMDA3NjMyLTIw
MDEwNTAxMC0wMDAxNTwvdXJsPjwvcmVsYXRlZC11cmxzPjwvdXJscz48L3JlY29yZD48L0NpdGU+
PC9FbmROb3RlPn==
</w:fldData>
        </w:fldChar>
      </w:r>
      <w:r w:rsidR="008E0B5C">
        <w:rPr>
          <w:rFonts w:eastAsiaTheme="minorHAnsi"/>
          <w:szCs w:val="20"/>
        </w:rPr>
        <w:instrText xml:space="preserve"> ADDIN EN.CITE </w:instrText>
      </w:r>
      <w:r w:rsidR="008E0B5C">
        <w:rPr>
          <w:rFonts w:eastAsiaTheme="minorHAnsi"/>
          <w:szCs w:val="20"/>
        </w:rPr>
        <w:fldChar w:fldCharType="begin">
          <w:fldData xml:space="preserve">PEVuZE5vdGU+PENpdGU+PEF1dGhvcj5DYXJldHRlPC9BdXRob3I+PFllYXI+MTk5NzwvWWVhcj48
UmVjTnVtPjMwPC9SZWNOdW0+PERpc3BsYXlUZXh0PjxzdHlsZSBmYWNlPSJzdXBlcnNjcmlwdCI+
NjcsNjg8L3N0eWxlPjwvRGlzcGxheVRleHQ+PHJlY29yZD48cmVjLW51bWJlcj4zMDwvcmVjLW51
bWJlcj48Zm9yZWlnbi1rZXlzPjxrZXkgYXBwPSJFTiIgZGItaWQ9ImZkMmE5ejBmM2VlcDBkZXg1
enF2ejllMnpzYWU5cmY1ZnBmZSI+MzA8L2tleT48L2ZvcmVpZ24ta2V5cz48cmVmLXR5cGUgbmFt
ZT0iSm91cm5hbCBBcnRpY2xlIj4xNzwvcmVmLXR5cGU+PGNvbnRyaWJ1dG9ycz48YXV0aG9ycz48
YXV0aG9yPkNhcmV0dGUsIFMuPC9hdXRob3I+PGF1dGhvcj5MZWNsYWlyZSwgUi48L2F1dGhvcj48
YXV0aG9yPk1hcmNvdXgsIFMuPC9hdXRob3I+PGF1dGhvcj5Nb3JpbiwgRi48L2F1dGhvcj48YXV0
aG9yPkJsYWlzZSwgRy4gQS48L2F1dGhvcj48YXV0aG9yPlN0LVBpZXJyZSwgQS48L2F1dGhvcj48
YXV0aG9yPlRydWNob24sIFIuPC9hdXRob3I+PGF1dGhvcj5QYXJlbnQsIEYuPC9hdXRob3I+PGF1
dGhvcj5Mw6l2ZXNxdWUsIEouPC9hdXRob3I+PGF1dGhvcj5CZXJnZXJvbiwgVi48L2F1dGhvcj48
YXV0aG9yPk1vbnRtaW55LCBQLjwvYXV0aG9yPjxhdXRob3I+QmxhbmNoZXR0ZSwgQy48L2F1dGhv
cj48L2F1dGhvcnM+PC9jb250cmlidXRvcnM+PGF1dGgtYWRkcmVzcz5TLiBDYXJldHRlLCBDSFVR
LCBQYXZpbGlvbiBDSFVMLCBTYWludGUtRm95LCBRdWUuIEcxViA0RzIsIENhbmFkYTwvYXV0aC1h
ZGRyZXNzPjx0aXRsZXM+PHRpdGxlPkVwaWR1cmFsIGNvcnRpY29zdGVyb2lkIGluamVjdGlvbnMg
Zm9yIHNjaWF0aWNhIGR1ZSB0byBoZXJuaWF0ZWQgbnVjbGV1cyBwdWxwb3N1czwvdGl0bGU+PHNl
Y29uZGFyeS10aXRsZT5OZXcgRW5nbGFuZCBKb3VybmFsIG9mIE1lZGljaW5lPC9zZWNvbmRhcnkt
dGl0bGU+PC90aXRsZXM+PHBlcmlvZGljYWw+PGZ1bGwtdGl0bGU+TmV3IEVuZ2xhbmQgSm91cm5h
bCBvZiBNZWRpY2luZTwvZnVsbC10aXRsZT48L3BlcmlvZGljYWw+PHBhZ2VzPjE2MzQtMTY0MDwv
cGFnZXM+PHZvbHVtZT4zMzY8L3ZvbHVtZT48bnVtYmVyPjIzPC9udW1iZXI+PGtleXdvcmRzPjxr
ZXl3b3JkPm1ldGh5bHByZWRuaXNvbG9uZTwva2V5d29yZD48a2V5d29yZD5hZHVsdDwva2V5d29y
ZD48a2V5d29yZD5hcnRpY2xlPC9rZXl3b3JkPjxrZXl3b3JkPmNsaW5pY2FsIHRyaWFsPC9rZXl3
b3JkPjxrZXl3b3JkPmNvbnRyb2xsZWQgY2xpbmljYWwgdHJpYWw8L2tleXdvcmQ+PGtleXdvcmQ+
Y29udHJvbGxlZCBzdHVkeTwva2V5d29yZD48a2V5d29yZD5jb3J0aWNvc3Rlcm9pZCB0aGVyYXB5
PC9rZXl3b3JkPjxrZXl3b3JkPmRvc2UgdGltZSBlZmZlY3QgcmVsYXRpb248L2tleXdvcmQ+PGtl
eXdvcmQ+ZG91YmxlIGJsaW5kIHByb2NlZHVyZTwva2V5d29yZD48a2V5d29yZD5lcGlkdXJhbCBk
cnVnIGFkbWluaXN0cmF0aW9uPC9rZXl3b3JkPjxrZXl3b3JkPmZlbWFsZTwva2V5d29yZD48a2V5
d29yZD5odW1hbjwva2V5d29yZD48a2V5d29yZD5pbnRlcnZlcnRlYnJhbCBkaXNrIGhlcm5pYTwv
a2V5d29yZD48a2V5d29yZD5pc2NoaWFsZ2lhPC9rZXl3b3JkPjxrZXl3b3JkPm1ham9yIGNsaW5p
Y2FsIHN0dWR5PC9rZXl3b3JkPjxrZXl3b3JkPm1hbGU8L2tleXdvcmQ+PGtleXdvcmQ+bnVjbGV1
cyBwdWxwb3N1czwva2V5d29yZD48a2V5d29yZD5wcmlvcml0eSBqb3VybmFsPC9rZXl3b3JkPjxr
ZXl3b3JkPnJhbmRvbWl6ZWQgY29udHJvbGxlZCB0cmlhbDwva2V5d29yZD48L2tleXdvcmRzPjxk
YXRlcz48eWVhcj4xOTk3PC95ZWFyPjwvZGF0ZXM+PGlzYm4+MDAyOC00NzkzPC9pc2JuPjx1cmxz
PjxyZWxhdGVkLXVybHM+PHVybD5odHRwOi8vd3d3LmVtYmFzZS5jb20vc2VhcmNoL3Jlc3VsdHM/
c3ViYWN0aW9uPXZpZXdyZWNvcmQmYW1wO2Zyb209ZXhwb3J0JmFtcDtpZD1MMjcyMzEzMTc8L3Vy
bD48dXJsPmh0dHA6Ly9keC5kb2kub3JnLzEwLjEwNTYvTkVKTTE5OTcwNjA1MzM2MjMwMzwvdXJs
PjwvcmVsYXRlZC11cmxzPjwvdXJscz48L3JlY29yZD48L0NpdGU+PENpdGU+PEF1dGhvcj5LYXJw
cGluZW48L0F1dGhvcj48WWVhcj4yMDAxPC9ZZWFyPjxSZWNOdW0+MzI8L1JlY051bT48cmVjb3Jk
PjxyZWMtbnVtYmVyPjMyPC9yZWMtbnVtYmVyPjxmb3JlaWduLWtleXM+PGtleSBhcHA9IkVOIiBk
Yi1pZD0iZmQyYTl6MGYzZWVwMGRleDV6cXZ6OWUyenNhZTlyZjVmcGZlIj4zMjwva2V5PjwvZm9y
ZWlnbi1rZXlzPjxyZWYtdHlwZSBuYW1lPSJKb3VybmFsIEFydGljbGUiPjE3PC9yZWYtdHlwZT48
Y29udHJpYnV0b3JzPjxhdXRob3JzPjxhdXRob3I+S2FycHBpbmVuLCBKLjwvYXV0aG9yPjxhdXRo
b3I+TWFsbWl2YWFyYSwgQS48L2F1dGhvcj48YXV0aG9yPkt1cnVubGFodGksIE0uPC9hdXRob3I+
PGF1dGhvcj5LeWxsw7ZuZW4sIEUuPC9hdXRob3I+PGF1dGhvcj5QaWVuaW3DpGtpLCBULjwvYXV0
aG9yPjxhdXRob3I+TmllbWluZW4sIFAuPC9hdXRob3I+PGF1dGhvcj5PaGlubWFhLCBBLjwvYXV0
aG9yPjxhdXRob3I+VGVydm9uZW4sIE8uPC9hdXRob3I+PGF1dGhvcj5WYW5oYXJhbnRhLCBILjwv
YXV0aG9yPjwvYXV0aG9ycz48L2NvbnRyaWJ1dG9ycz48YXV0aC1hZGRyZXNzPkouIEthcnBwaW5l
biwgRGVwdC4gb2YgUGh5c2ljYWwgTWVkLiBhbmQgUmVoYWIuLCBPdWx1IFVuaXZlcnNpdHkgSG9z
cGl0YWwsIEZJTi05MDIyMCBPdWx1LCBGaW5sYW5kPC9hdXRoLWFkZHJlc3M+PHRpdGxlcz48dGl0
bGU+UGVyaXJhZGljdWxhciBpbmZpbHRyYXRpb24gZm9yIHNjaWF0aWNhOiBBIHJhbmRvbWl6ZWQg
Y29udHJvbGxlZCB0cmlhbDwvdGl0bGU+PHNlY29uZGFyeS10aXRsZT5TcGluZTwvc2Vjb25kYXJ5
LXRpdGxlPjwvdGl0bGVzPjxwZXJpb2RpY2FsPjxmdWxsLXRpdGxlPlNwaW5lPC9mdWxsLXRpdGxl
PjwvcGVyaW9kaWNhbD48cGFnZXM+MTA1OS0xMDY3PC9wYWdlcz48dm9sdW1lPjI2PC92b2x1bWU+
PG51bWJlcj45PC9udW1iZXI+PGtleXdvcmRzPjxrZXl3b3JkPmJ1cGl2YWNhaW5lPC9rZXl3b3Jk
PjxrZXl3b3JkPmNvcnRpY29zdGVyb2lkPC9rZXl3b3JkPjxrZXl3b3JkPm1ldGh5bHByZWRuaXNv
bG9uZTwva2V5d29yZD48a2V5d29yZD5zb2RpdW0gY2hsb3JpZGU8L2tleXdvcmQ+PGtleXdvcmQ+
YWR1bHQ8L2tleXdvcmQ+PGtleXdvcmQ+YXJ0aWNsZTwva2V5d29yZD48a2V5d29yZD5iYWNrYWNo
ZTwva2V5d29yZD48a2V5d29yZD5jbGluaWNhbCB0cmlhbDwva2V5d29yZD48a2V5d29yZD5jb250
cm9sbGVkIGNsaW5pY2FsIHRyaWFsPC9rZXl3b3JkPjxrZXl3b3JkPmNvbnRyb2xsZWQgc3R1ZHk8
L2tleXdvcmQ+PGtleXdvcmQ+Y29ydGljb3N0ZXJvaWQgdGhlcmFweTwva2V5d29yZD48a2V5d29y
ZD5jb3N0IGJlbmVmaXQgYW5hbHlzaXM8L2tleXdvcmQ+PGtleXdvcmQ+ZG91YmxlIGJsaW5kIHBy
b2NlZHVyZTwva2V5d29yZD48a2V5d29yZD5kcnVnIGNvc3Q8L2tleXdvcmQ+PGtleXdvcmQ+ZHJ1
ZyBlZmZpY2FjeTwva2V5d29yZD48a2V5d29yZD5mZW1hbGU8L2tleXdvcmQ+PGtleXdvcmQ+aHVt
YW48L2tleXdvcmQ+PGtleXdvcmQ+aXNjaGlhbGdpYTwva2V5d29yZD48a2V5d29yZD5sZWcgcGFp
bjwva2V5d29yZD48a2V5d29yZD5tYWpvciBjbGluaWNhbCBzdHVkeTwva2V5d29yZD48a2V5d29y
ZD5tYWxlPC9rZXl3b3JkPjxrZXl3b3JkPnBhdGllbnQgc2F0aXNmYWN0aW9uPC9rZXl3b3JkPjxr
ZXl3b3JkPnByaW9yaXR5IGpvdXJuYWw8L2tleXdvcmQ+PGtleXdvcmQ+cmFuZG9taXplZCBjb250
cm9sbGVkIHRyaWFsPC9rZXl3b3JkPjxrZXl3b3JkPnNlbGYgcmVwb3J0PC9rZXl3b3JkPjxrZXl3
b3JkPnRyZWF0bWVudCBvdXRjb21lPC9rZXl3b3JkPjxrZXl3b3JkPnNvbG9tZXQ8L2tleXdvcmQ+
PC9rZXl3b3Jkcz48ZGF0ZXM+PHllYXI+MjAwMTwveWVhcj48L2RhdGVzPjxpc2JuPjAzNjItMjQz
NjwvaXNibj48dXJscz48cmVsYXRlZC11cmxzPjx1cmw+aHR0cDovL3d3dy5lbWJhc2UuY29tL3Nl
YXJjaC9yZXN1bHRzP3N1YmFjdGlvbj12aWV3cmVjb3JkJmFtcDtmcm9tPWV4cG9ydCZhbXA7aWQ9
TDMyNDIzNjU2PC91cmw+PHVybD5odHRwOi8vZHguZG9pLm9yZy8xMC4xMDk3LzAwMDA3NjMyLTIw
MDEwNTAxMC0wMDAxNTwvdXJsPjwvcmVsYXRlZC11cmxzPjwvdXJscz48L3JlY29yZD48L0NpdGU+
PC9FbmROb3RlPn==
</w:fldData>
        </w:fldChar>
      </w:r>
      <w:r w:rsidR="008E0B5C">
        <w:rPr>
          <w:rFonts w:eastAsiaTheme="minorHAnsi"/>
          <w:szCs w:val="20"/>
        </w:rPr>
        <w:instrText xml:space="preserve"> ADDIN EN.CITE.DATA </w:instrText>
      </w:r>
      <w:r w:rsidR="008E0B5C">
        <w:rPr>
          <w:rFonts w:eastAsiaTheme="minorHAnsi"/>
          <w:szCs w:val="20"/>
        </w:rPr>
      </w:r>
      <w:r w:rsidR="008E0B5C">
        <w:rPr>
          <w:rFonts w:eastAsiaTheme="minorHAnsi"/>
          <w:szCs w:val="20"/>
        </w:rPr>
        <w:fldChar w:fldCharType="end"/>
      </w:r>
      <w:r w:rsidR="000A6031" w:rsidRPr="000F3174">
        <w:rPr>
          <w:rFonts w:eastAsiaTheme="minorHAnsi"/>
          <w:szCs w:val="20"/>
        </w:rPr>
      </w:r>
      <w:r w:rsidR="000A6031" w:rsidRPr="000F3174">
        <w:rPr>
          <w:rFonts w:eastAsiaTheme="minorHAnsi"/>
          <w:szCs w:val="20"/>
        </w:rPr>
        <w:fldChar w:fldCharType="separate"/>
      </w:r>
      <w:hyperlink w:anchor="_ENREF_67" w:tooltip="Karppinen, 2001 #32" w:history="1">
        <w:r w:rsidR="008B3538" w:rsidRPr="008E0B5C">
          <w:rPr>
            <w:rFonts w:eastAsiaTheme="minorHAnsi"/>
            <w:noProof/>
            <w:szCs w:val="20"/>
            <w:vertAlign w:val="superscript"/>
          </w:rPr>
          <w:t>67</w:t>
        </w:r>
      </w:hyperlink>
      <w:r w:rsidR="008E0B5C" w:rsidRPr="008E0B5C">
        <w:rPr>
          <w:rFonts w:eastAsiaTheme="minorHAnsi"/>
          <w:noProof/>
          <w:szCs w:val="20"/>
          <w:vertAlign w:val="superscript"/>
        </w:rPr>
        <w:t>,</w:t>
      </w:r>
      <w:hyperlink w:anchor="_ENREF_68" w:tooltip="Carette, 1997 #30" w:history="1">
        <w:r w:rsidR="008B3538" w:rsidRPr="008E0B5C">
          <w:rPr>
            <w:rFonts w:eastAsiaTheme="minorHAnsi"/>
            <w:noProof/>
            <w:szCs w:val="20"/>
            <w:vertAlign w:val="superscript"/>
          </w:rPr>
          <w:t>68</w:t>
        </w:r>
      </w:hyperlink>
      <w:r w:rsidR="000A6031" w:rsidRPr="000F3174">
        <w:rPr>
          <w:rFonts w:eastAsiaTheme="minorHAnsi"/>
          <w:szCs w:val="20"/>
        </w:rPr>
        <w:fldChar w:fldCharType="end"/>
      </w:r>
      <w:r w:rsidR="00811152">
        <w:rPr>
          <w:rFonts w:eastAsiaTheme="minorHAnsi"/>
          <w:szCs w:val="20"/>
        </w:rPr>
        <w:t xml:space="preserve"> </w:t>
      </w:r>
      <w:r w:rsidR="00925378" w:rsidRPr="00215A4C">
        <w:rPr>
          <w:rFonts w:eastAsiaTheme="minorHAnsi" w:hint="eastAsia"/>
          <w:szCs w:val="20"/>
        </w:rPr>
        <w:t>연구결과를</w:t>
      </w:r>
      <w:r w:rsidR="00925378" w:rsidRPr="00215A4C">
        <w:rPr>
          <w:rFonts w:eastAsiaTheme="minorHAnsi"/>
          <w:szCs w:val="20"/>
        </w:rPr>
        <w:t xml:space="preserve"> 종합할 때, </w:t>
      </w:r>
      <w:r w:rsidRPr="00215A4C">
        <w:rPr>
          <w:rFonts w:eastAsiaTheme="minorHAnsi" w:hint="eastAsia"/>
          <w:szCs w:val="20"/>
        </w:rPr>
        <w:t>경막외주사치료에서</w:t>
      </w:r>
      <w:r w:rsidRPr="00215A4C">
        <w:rPr>
          <w:rFonts w:eastAsiaTheme="minorHAnsi"/>
          <w:szCs w:val="20"/>
        </w:rPr>
        <w:t xml:space="preserve"> 스테로이드 투약은 </w:t>
      </w:r>
      <w:r w:rsidR="00925378" w:rsidRPr="00215A4C">
        <w:rPr>
          <w:rFonts w:eastAsiaTheme="minorHAnsi" w:hint="eastAsia"/>
          <w:szCs w:val="20"/>
        </w:rPr>
        <w:t>적어도</w:t>
      </w:r>
      <w:r w:rsidR="00925378" w:rsidRPr="00215A4C">
        <w:rPr>
          <w:rFonts w:eastAsiaTheme="minorHAnsi"/>
          <w:szCs w:val="20"/>
        </w:rPr>
        <w:t xml:space="preserve"> 동일하거나 우월한 임상적 효과를 보이고 </w:t>
      </w:r>
      <w:r w:rsidR="00AF7EBD">
        <w:rPr>
          <w:rFonts w:eastAsiaTheme="minorHAnsi" w:hint="eastAsia"/>
          <w:szCs w:val="20"/>
        </w:rPr>
        <w:t>있으며,</w:t>
      </w:r>
      <w:r w:rsidR="00AF7EBD">
        <w:rPr>
          <w:rFonts w:eastAsiaTheme="minorHAnsi"/>
          <w:szCs w:val="20"/>
        </w:rPr>
        <w:t xml:space="preserve"> </w:t>
      </w:r>
      <w:r w:rsidR="00925378" w:rsidRPr="00215A4C">
        <w:rPr>
          <w:rFonts w:eastAsiaTheme="minorHAnsi"/>
          <w:szCs w:val="20"/>
        </w:rPr>
        <w:t xml:space="preserve">실제 임상현장에서도 </w:t>
      </w:r>
      <w:r w:rsidR="009F4B53" w:rsidRPr="00215A4C">
        <w:rPr>
          <w:rFonts w:eastAsiaTheme="minorHAnsi" w:hint="eastAsia"/>
          <w:szCs w:val="20"/>
        </w:rPr>
        <w:t>비용이</w:t>
      </w:r>
      <w:r w:rsidR="009F4B53" w:rsidRPr="00215A4C">
        <w:rPr>
          <w:rFonts w:eastAsiaTheme="minorHAnsi"/>
          <w:szCs w:val="20"/>
        </w:rPr>
        <w:t xml:space="preserve"> 저렴하고 </w:t>
      </w:r>
      <w:r w:rsidR="00AF7EBD">
        <w:rPr>
          <w:rFonts w:eastAsiaTheme="minorHAnsi" w:hint="eastAsia"/>
          <w:szCs w:val="20"/>
        </w:rPr>
        <w:t>쉽게 처방 투여 가능하여 접근성이 뛰어나며,</w:t>
      </w:r>
      <w:r w:rsidR="00AF7EBD">
        <w:rPr>
          <w:rFonts w:eastAsiaTheme="minorHAnsi"/>
          <w:szCs w:val="20"/>
        </w:rPr>
        <w:t xml:space="preserve"> </w:t>
      </w:r>
      <w:r w:rsidR="00AF7EBD">
        <w:rPr>
          <w:rFonts w:eastAsiaTheme="minorHAnsi" w:hint="eastAsia"/>
          <w:szCs w:val="20"/>
        </w:rPr>
        <w:t>전신적 투여에 비하여 소량의 목표병변에 대한 투여로써 우월한 임상효과를 도모할 수 있으므로 권고할 수 있다.</w:t>
      </w:r>
      <w:r w:rsidR="00AF7EBD">
        <w:rPr>
          <w:rFonts w:eastAsiaTheme="minorHAnsi"/>
          <w:szCs w:val="20"/>
        </w:rPr>
        <w:t xml:space="preserve"> </w:t>
      </w:r>
      <w:r w:rsidR="00925378" w:rsidRPr="00215A4C">
        <w:rPr>
          <w:rFonts w:eastAsiaTheme="minorHAnsi"/>
          <w:szCs w:val="20"/>
        </w:rPr>
        <w:t xml:space="preserve"> </w:t>
      </w:r>
      <w:r w:rsidR="009F4B53" w:rsidRPr="00215A4C">
        <w:rPr>
          <w:rFonts w:eastAsiaTheme="minorHAnsi" w:hint="eastAsia"/>
          <w:szCs w:val="20"/>
        </w:rPr>
        <w:t>다만</w:t>
      </w:r>
      <w:r w:rsidR="009F4B53" w:rsidRPr="00215A4C">
        <w:rPr>
          <w:rFonts w:eastAsiaTheme="minorHAnsi"/>
          <w:szCs w:val="20"/>
        </w:rPr>
        <w:t xml:space="preserve"> 해당 논문들의 대상환자수가 적고, 연구방법의 일관성이 낮아서 증거수준은 낮게 평가되었고, </w:t>
      </w:r>
      <w:r w:rsidR="00AF7EBD">
        <w:rPr>
          <w:rFonts w:eastAsiaTheme="minorHAnsi" w:hint="eastAsia"/>
          <w:szCs w:val="20"/>
        </w:rPr>
        <w:t>환자나 의사사이에서 가치선호도에 대한 이견이 존재하며,</w:t>
      </w:r>
      <w:r w:rsidR="00AF7EBD">
        <w:rPr>
          <w:rFonts w:eastAsiaTheme="minorHAnsi"/>
          <w:szCs w:val="20"/>
        </w:rPr>
        <w:t xml:space="preserve"> </w:t>
      </w:r>
      <w:r w:rsidR="009F4B53" w:rsidRPr="00215A4C">
        <w:rPr>
          <w:rFonts w:eastAsiaTheme="minorHAnsi"/>
          <w:szCs w:val="20"/>
        </w:rPr>
        <w:t xml:space="preserve">장기적이고 </w:t>
      </w:r>
      <w:r w:rsidR="00925378" w:rsidRPr="00215A4C">
        <w:rPr>
          <w:rFonts w:eastAsiaTheme="minorHAnsi" w:hint="eastAsia"/>
          <w:szCs w:val="20"/>
        </w:rPr>
        <w:t>반복</w:t>
      </w:r>
      <w:r w:rsidR="009F4B53" w:rsidRPr="00215A4C">
        <w:rPr>
          <w:rFonts w:eastAsiaTheme="minorHAnsi" w:hint="eastAsia"/>
          <w:szCs w:val="20"/>
        </w:rPr>
        <w:t>적인</w:t>
      </w:r>
      <w:r w:rsidR="009F4B53" w:rsidRPr="00215A4C">
        <w:rPr>
          <w:rFonts w:eastAsiaTheme="minorHAnsi"/>
          <w:szCs w:val="20"/>
        </w:rPr>
        <w:t xml:space="preserve"> </w:t>
      </w:r>
      <w:r w:rsidR="009F4B53" w:rsidRPr="00215A4C">
        <w:rPr>
          <w:rFonts w:eastAsiaTheme="minorHAnsi" w:hint="eastAsia"/>
          <w:szCs w:val="20"/>
        </w:rPr>
        <w:t>스테로이드</w:t>
      </w:r>
      <w:r w:rsidR="00925378" w:rsidRPr="00215A4C">
        <w:rPr>
          <w:rFonts w:eastAsiaTheme="minorHAnsi"/>
          <w:szCs w:val="20"/>
        </w:rPr>
        <w:t xml:space="preserve"> 투여에 따른</w:t>
      </w:r>
      <w:r w:rsidR="009F4B53" w:rsidRPr="00215A4C">
        <w:rPr>
          <w:rFonts w:eastAsiaTheme="minorHAnsi"/>
          <w:szCs w:val="20"/>
        </w:rPr>
        <w:t xml:space="preserve"> </w:t>
      </w:r>
      <w:r w:rsidR="00925378" w:rsidRPr="00215A4C">
        <w:rPr>
          <w:rFonts w:eastAsiaTheme="minorHAnsi" w:hint="eastAsia"/>
          <w:szCs w:val="20"/>
        </w:rPr>
        <w:t>부작용에</w:t>
      </w:r>
      <w:r w:rsidR="00925378" w:rsidRPr="00215A4C">
        <w:rPr>
          <w:rFonts w:eastAsiaTheme="minorHAnsi"/>
          <w:szCs w:val="20"/>
        </w:rPr>
        <w:t xml:space="preserve"> 대한 </w:t>
      </w:r>
      <w:r w:rsidR="009F4B53" w:rsidRPr="00215A4C">
        <w:rPr>
          <w:rFonts w:eastAsiaTheme="minorHAnsi" w:hint="eastAsia"/>
          <w:szCs w:val="20"/>
        </w:rPr>
        <w:t>우려</w:t>
      </w:r>
      <w:r w:rsidR="00AF7EBD">
        <w:rPr>
          <w:rFonts w:eastAsiaTheme="minorHAnsi" w:hint="eastAsia"/>
          <w:szCs w:val="20"/>
        </w:rPr>
        <w:t>와 함께</w:t>
      </w:r>
      <w:r w:rsidR="00AB6FB1">
        <w:rPr>
          <w:rFonts w:eastAsiaTheme="minorHAnsi" w:hint="eastAsia"/>
          <w:szCs w:val="20"/>
        </w:rPr>
        <w:t>,</w:t>
      </w:r>
      <w:r w:rsidR="00925378" w:rsidRPr="00215A4C">
        <w:rPr>
          <w:rFonts w:eastAsiaTheme="minorHAnsi"/>
          <w:szCs w:val="20"/>
        </w:rPr>
        <w:t xml:space="preserve"> </w:t>
      </w:r>
      <w:r w:rsidR="008917AB" w:rsidRPr="00215A4C">
        <w:rPr>
          <w:rFonts w:eastAsiaTheme="minorHAnsi" w:hint="eastAsia"/>
          <w:szCs w:val="20"/>
        </w:rPr>
        <w:t>스테로이드</w:t>
      </w:r>
      <w:r w:rsidR="00AF7EBD">
        <w:rPr>
          <w:rFonts w:eastAsiaTheme="minorHAnsi" w:hint="eastAsia"/>
          <w:szCs w:val="20"/>
        </w:rPr>
        <w:t xml:space="preserve"> </w:t>
      </w:r>
      <w:r w:rsidR="008917AB" w:rsidRPr="00215A4C">
        <w:rPr>
          <w:rFonts w:eastAsiaTheme="minorHAnsi" w:hint="eastAsia"/>
          <w:szCs w:val="20"/>
        </w:rPr>
        <w:t>주입으로</w:t>
      </w:r>
      <w:r w:rsidR="008917AB" w:rsidRPr="00215A4C">
        <w:rPr>
          <w:rFonts w:eastAsiaTheme="minorHAnsi"/>
          <w:szCs w:val="20"/>
        </w:rPr>
        <w:t xml:space="preserve"> </w:t>
      </w:r>
      <w:r w:rsidR="008917AB" w:rsidRPr="00215A4C">
        <w:rPr>
          <w:rFonts w:eastAsiaTheme="minorHAnsi" w:hint="eastAsia"/>
          <w:szCs w:val="20"/>
        </w:rPr>
        <w:t>인한</w:t>
      </w:r>
      <w:r w:rsidR="008917AB" w:rsidRPr="00215A4C">
        <w:rPr>
          <w:rFonts w:eastAsiaTheme="minorHAnsi"/>
          <w:szCs w:val="20"/>
        </w:rPr>
        <w:t xml:space="preserve"> </w:t>
      </w:r>
      <w:r w:rsidR="008917AB" w:rsidRPr="00215A4C">
        <w:rPr>
          <w:rFonts w:eastAsiaTheme="minorHAnsi" w:hint="eastAsia"/>
          <w:szCs w:val="20"/>
        </w:rPr>
        <w:t>임상적</w:t>
      </w:r>
      <w:r w:rsidR="008917AB" w:rsidRPr="00215A4C">
        <w:rPr>
          <w:rFonts w:eastAsiaTheme="minorHAnsi"/>
          <w:szCs w:val="20"/>
        </w:rPr>
        <w:t xml:space="preserve"> </w:t>
      </w:r>
      <w:r w:rsidR="008917AB" w:rsidRPr="00215A4C">
        <w:rPr>
          <w:rFonts w:eastAsiaTheme="minorHAnsi" w:hint="eastAsia"/>
          <w:szCs w:val="20"/>
        </w:rPr>
        <w:t>이득이</w:t>
      </w:r>
      <w:r w:rsidR="008917AB" w:rsidRPr="00215A4C">
        <w:rPr>
          <w:rFonts w:eastAsiaTheme="minorHAnsi"/>
          <w:szCs w:val="20"/>
        </w:rPr>
        <w:t xml:space="preserve"> </w:t>
      </w:r>
      <w:r w:rsidR="008917AB" w:rsidRPr="00215A4C">
        <w:rPr>
          <w:rFonts w:eastAsiaTheme="minorHAnsi" w:hint="eastAsia"/>
          <w:szCs w:val="20"/>
        </w:rPr>
        <w:t>위해성</w:t>
      </w:r>
      <w:r w:rsidR="00190286" w:rsidRPr="00215A4C">
        <w:rPr>
          <w:rFonts w:eastAsiaTheme="minorHAnsi" w:hint="eastAsia"/>
          <w:szCs w:val="20"/>
        </w:rPr>
        <w:t>을</w:t>
      </w:r>
      <w:r w:rsidR="00190286" w:rsidRPr="00215A4C">
        <w:rPr>
          <w:rFonts w:eastAsiaTheme="minorHAnsi"/>
          <w:szCs w:val="20"/>
        </w:rPr>
        <w:t xml:space="preserve"> </w:t>
      </w:r>
      <w:r w:rsidR="00190286" w:rsidRPr="00215A4C">
        <w:rPr>
          <w:rFonts w:eastAsiaTheme="minorHAnsi" w:hint="eastAsia"/>
          <w:szCs w:val="20"/>
        </w:rPr>
        <w:t>압도한다고</w:t>
      </w:r>
      <w:r w:rsidR="009F4B53" w:rsidRPr="00215A4C">
        <w:rPr>
          <w:rFonts w:eastAsiaTheme="minorHAnsi" w:hint="eastAsia"/>
          <w:szCs w:val="20"/>
        </w:rPr>
        <w:t>는</w:t>
      </w:r>
      <w:r w:rsidR="00190286" w:rsidRPr="00215A4C">
        <w:rPr>
          <w:rFonts w:eastAsiaTheme="minorHAnsi"/>
          <w:szCs w:val="20"/>
        </w:rPr>
        <w:t xml:space="preserve"> 보기 어려워</w:t>
      </w:r>
      <w:r w:rsidR="00700CCB" w:rsidRPr="00215A4C">
        <w:rPr>
          <w:rFonts w:eastAsiaTheme="minorHAnsi"/>
          <w:szCs w:val="20"/>
        </w:rPr>
        <w:t xml:space="preserve"> 권고강도</w:t>
      </w:r>
      <w:r w:rsidR="009F4B53" w:rsidRPr="00215A4C">
        <w:rPr>
          <w:rFonts w:eastAsiaTheme="minorHAnsi" w:hint="eastAsia"/>
          <w:szCs w:val="20"/>
        </w:rPr>
        <w:t>는</w:t>
      </w:r>
      <w:r w:rsidR="00700CCB" w:rsidRPr="00215A4C">
        <w:rPr>
          <w:rFonts w:eastAsiaTheme="minorHAnsi"/>
          <w:szCs w:val="20"/>
        </w:rPr>
        <w:t xml:space="preserve"> 낮음으로 결정되었다. </w:t>
      </w:r>
    </w:p>
    <w:p w:rsidR="000A6031" w:rsidRPr="00215A4C" w:rsidRDefault="000A6031" w:rsidP="00BF5762">
      <w:pPr>
        <w:pStyle w:val="a5"/>
        <w:wordWrap/>
        <w:rPr>
          <w:rFonts w:eastAsiaTheme="minorHAnsi"/>
          <w:szCs w:val="20"/>
        </w:rPr>
      </w:pPr>
    </w:p>
    <w:p w:rsidR="000A6031" w:rsidRPr="00215A4C" w:rsidRDefault="000A6031" w:rsidP="00BF5762">
      <w:pPr>
        <w:pStyle w:val="a5"/>
        <w:wordWrap/>
        <w:rPr>
          <w:rFonts w:eastAsiaTheme="minorHAnsi"/>
          <w:szCs w:val="20"/>
        </w:rPr>
      </w:pPr>
    </w:p>
    <w:p w:rsidR="0092608A" w:rsidRPr="00215A4C" w:rsidRDefault="00F930AB" w:rsidP="0092608A">
      <w:pPr>
        <w:pStyle w:val="a5"/>
        <w:wordWrap/>
        <w:rPr>
          <w:rFonts w:eastAsiaTheme="minorHAnsi"/>
          <w:sz w:val="24"/>
          <w:szCs w:val="24"/>
        </w:rPr>
      </w:pPr>
      <w:r w:rsidRPr="00215A4C">
        <w:rPr>
          <w:rFonts w:eastAsiaTheme="minorHAnsi"/>
          <w:sz w:val="24"/>
          <w:szCs w:val="24"/>
        </w:rPr>
        <w:t>5</w:t>
      </w:r>
      <w:r w:rsidR="0092608A" w:rsidRPr="00215A4C">
        <w:rPr>
          <w:rFonts w:eastAsiaTheme="minorHAnsi"/>
          <w:sz w:val="24"/>
          <w:szCs w:val="24"/>
        </w:rPr>
        <w:t xml:space="preserve">. </w:t>
      </w:r>
      <w:r w:rsidR="0092608A" w:rsidRPr="00215A4C">
        <w:rPr>
          <w:rFonts w:eastAsiaTheme="minorHAnsi" w:hint="eastAsia"/>
          <w:sz w:val="24"/>
          <w:szCs w:val="24"/>
        </w:rPr>
        <w:t>신경근성</w:t>
      </w:r>
      <w:r w:rsidR="0092608A" w:rsidRPr="00215A4C">
        <w:rPr>
          <w:rFonts w:eastAsiaTheme="minorHAnsi"/>
          <w:sz w:val="24"/>
          <w:szCs w:val="24"/>
        </w:rPr>
        <w:t xml:space="preserve"> </w:t>
      </w:r>
      <w:r w:rsidR="0092608A" w:rsidRPr="00215A4C">
        <w:rPr>
          <w:rFonts w:eastAsiaTheme="minorHAnsi" w:hint="eastAsia"/>
          <w:sz w:val="24"/>
          <w:szCs w:val="24"/>
        </w:rPr>
        <w:t>통증을</w:t>
      </w:r>
      <w:r w:rsidR="0092608A" w:rsidRPr="00215A4C">
        <w:rPr>
          <w:rFonts w:eastAsiaTheme="minorHAnsi"/>
          <w:sz w:val="24"/>
          <w:szCs w:val="24"/>
        </w:rPr>
        <w:t xml:space="preserve"> </w:t>
      </w:r>
      <w:r w:rsidR="0092608A" w:rsidRPr="00215A4C">
        <w:rPr>
          <w:rFonts w:eastAsiaTheme="minorHAnsi" w:hint="eastAsia"/>
          <w:sz w:val="24"/>
          <w:szCs w:val="24"/>
        </w:rPr>
        <w:t>동반한</w:t>
      </w:r>
      <w:r w:rsidR="0092608A" w:rsidRPr="00215A4C">
        <w:rPr>
          <w:rFonts w:eastAsiaTheme="minorHAnsi"/>
          <w:sz w:val="24"/>
          <w:szCs w:val="24"/>
        </w:rPr>
        <w:t xml:space="preserve"> </w:t>
      </w:r>
      <w:r w:rsidR="0092608A" w:rsidRPr="00215A4C">
        <w:rPr>
          <w:rFonts w:eastAsiaTheme="minorHAnsi" w:hint="eastAsia"/>
          <w:sz w:val="24"/>
          <w:szCs w:val="24"/>
        </w:rPr>
        <w:t>추간판</w:t>
      </w:r>
      <w:r w:rsidR="0092608A" w:rsidRPr="00215A4C">
        <w:rPr>
          <w:rFonts w:eastAsiaTheme="minorHAnsi"/>
          <w:sz w:val="24"/>
          <w:szCs w:val="24"/>
        </w:rPr>
        <w:t xml:space="preserve"> </w:t>
      </w:r>
      <w:r w:rsidR="0092608A" w:rsidRPr="00215A4C">
        <w:rPr>
          <w:rFonts w:eastAsiaTheme="minorHAnsi" w:hint="eastAsia"/>
          <w:sz w:val="24"/>
          <w:szCs w:val="24"/>
        </w:rPr>
        <w:t>탈출증</w:t>
      </w:r>
      <w:r w:rsidR="0092608A" w:rsidRPr="00215A4C">
        <w:rPr>
          <w:rFonts w:eastAsiaTheme="minorHAnsi"/>
          <w:sz w:val="24"/>
          <w:szCs w:val="24"/>
        </w:rPr>
        <w:t xml:space="preserve"> </w:t>
      </w:r>
      <w:r w:rsidR="0092608A" w:rsidRPr="00215A4C">
        <w:rPr>
          <w:rFonts w:eastAsiaTheme="minorHAnsi" w:hint="eastAsia"/>
          <w:sz w:val="24"/>
          <w:szCs w:val="24"/>
        </w:rPr>
        <w:t>환자에서</w:t>
      </w:r>
      <w:r w:rsidR="0092608A" w:rsidRPr="00215A4C">
        <w:rPr>
          <w:rFonts w:eastAsiaTheme="minorHAnsi"/>
          <w:sz w:val="24"/>
          <w:szCs w:val="24"/>
        </w:rPr>
        <w:t xml:space="preserve"> </w:t>
      </w:r>
      <w:r w:rsidR="0092608A" w:rsidRPr="00215A4C">
        <w:rPr>
          <w:rFonts w:eastAsiaTheme="minorHAnsi" w:hint="eastAsia"/>
          <w:sz w:val="24"/>
          <w:szCs w:val="24"/>
        </w:rPr>
        <w:t>경막외주사치료시에</w:t>
      </w:r>
      <w:r w:rsidR="0092608A" w:rsidRPr="00215A4C">
        <w:rPr>
          <w:rFonts w:eastAsiaTheme="minorHAnsi"/>
          <w:sz w:val="24"/>
          <w:szCs w:val="24"/>
        </w:rPr>
        <w:t xml:space="preserve"> </w:t>
      </w:r>
      <w:r w:rsidR="0092608A" w:rsidRPr="00215A4C">
        <w:rPr>
          <w:rFonts w:eastAsiaTheme="minorHAnsi" w:hint="eastAsia"/>
          <w:sz w:val="24"/>
          <w:szCs w:val="24"/>
        </w:rPr>
        <w:t>입자형</w:t>
      </w:r>
      <w:r w:rsidR="0092608A" w:rsidRPr="00215A4C">
        <w:rPr>
          <w:rFonts w:eastAsiaTheme="minorHAnsi"/>
          <w:sz w:val="24"/>
          <w:szCs w:val="24"/>
        </w:rPr>
        <w:t xml:space="preserve">(particulated) </w:t>
      </w:r>
      <w:r w:rsidR="0092608A" w:rsidRPr="00215A4C">
        <w:rPr>
          <w:rFonts w:eastAsiaTheme="minorHAnsi" w:hint="eastAsia"/>
          <w:sz w:val="24"/>
          <w:szCs w:val="24"/>
        </w:rPr>
        <w:t>스테로이드</w:t>
      </w:r>
      <w:r w:rsidR="0092608A" w:rsidRPr="00215A4C">
        <w:rPr>
          <w:rFonts w:eastAsiaTheme="minorHAnsi"/>
          <w:sz w:val="24"/>
          <w:szCs w:val="24"/>
        </w:rPr>
        <w:t xml:space="preserve"> </w:t>
      </w:r>
      <w:r w:rsidR="0092608A" w:rsidRPr="00215A4C">
        <w:rPr>
          <w:rFonts w:eastAsiaTheme="minorHAnsi" w:hint="eastAsia"/>
          <w:sz w:val="24"/>
          <w:szCs w:val="24"/>
        </w:rPr>
        <w:t>사용시</w:t>
      </w:r>
      <w:r w:rsidR="0092608A" w:rsidRPr="00215A4C">
        <w:rPr>
          <w:rFonts w:eastAsiaTheme="minorHAnsi"/>
          <w:sz w:val="24"/>
          <w:szCs w:val="24"/>
        </w:rPr>
        <w:t xml:space="preserve"> </w:t>
      </w:r>
      <w:r w:rsidR="0092608A" w:rsidRPr="00215A4C">
        <w:rPr>
          <w:rFonts w:eastAsiaTheme="minorHAnsi" w:hint="eastAsia"/>
          <w:sz w:val="24"/>
          <w:szCs w:val="24"/>
        </w:rPr>
        <w:t>비입자형</w:t>
      </w:r>
      <w:r w:rsidR="0092608A" w:rsidRPr="00215A4C">
        <w:rPr>
          <w:rFonts w:eastAsiaTheme="minorHAnsi"/>
          <w:sz w:val="24"/>
          <w:szCs w:val="24"/>
        </w:rPr>
        <w:t xml:space="preserve"> </w:t>
      </w:r>
      <w:r w:rsidR="0092608A" w:rsidRPr="00215A4C">
        <w:rPr>
          <w:rFonts w:eastAsiaTheme="minorHAnsi" w:hint="eastAsia"/>
          <w:sz w:val="24"/>
          <w:szCs w:val="24"/>
        </w:rPr>
        <w:t>스테로이드</w:t>
      </w:r>
      <w:r w:rsidR="0092608A" w:rsidRPr="00215A4C">
        <w:rPr>
          <w:rFonts w:eastAsiaTheme="minorHAnsi"/>
          <w:sz w:val="24"/>
          <w:szCs w:val="24"/>
        </w:rPr>
        <w:t xml:space="preserve"> </w:t>
      </w:r>
      <w:r w:rsidR="0092608A" w:rsidRPr="00215A4C">
        <w:rPr>
          <w:rFonts w:eastAsiaTheme="minorHAnsi" w:hint="eastAsia"/>
          <w:sz w:val="24"/>
          <w:szCs w:val="24"/>
        </w:rPr>
        <w:t>보다</w:t>
      </w:r>
      <w:r w:rsidR="0092608A" w:rsidRPr="00215A4C">
        <w:rPr>
          <w:rFonts w:eastAsiaTheme="minorHAnsi"/>
          <w:sz w:val="24"/>
          <w:szCs w:val="24"/>
        </w:rPr>
        <w:t xml:space="preserve"> </w:t>
      </w:r>
      <w:r w:rsidR="0092608A" w:rsidRPr="00215A4C">
        <w:rPr>
          <w:rFonts w:eastAsiaTheme="minorHAnsi" w:hint="eastAsia"/>
          <w:sz w:val="24"/>
          <w:szCs w:val="24"/>
        </w:rPr>
        <w:t>우월한</w:t>
      </w:r>
      <w:r w:rsidR="0092608A" w:rsidRPr="00215A4C">
        <w:rPr>
          <w:rFonts w:eastAsiaTheme="minorHAnsi"/>
          <w:sz w:val="24"/>
          <w:szCs w:val="24"/>
        </w:rPr>
        <w:t xml:space="preserve"> </w:t>
      </w:r>
      <w:r w:rsidR="0092608A" w:rsidRPr="00215A4C">
        <w:rPr>
          <w:rFonts w:eastAsiaTheme="minorHAnsi" w:hint="eastAsia"/>
          <w:sz w:val="24"/>
          <w:szCs w:val="24"/>
        </w:rPr>
        <w:t>임상적</w:t>
      </w:r>
      <w:r w:rsidR="0092608A" w:rsidRPr="00215A4C">
        <w:rPr>
          <w:rFonts w:eastAsiaTheme="minorHAnsi"/>
          <w:sz w:val="24"/>
          <w:szCs w:val="24"/>
        </w:rPr>
        <w:t xml:space="preserve"> </w:t>
      </w:r>
      <w:r w:rsidR="0092608A" w:rsidRPr="00215A4C">
        <w:rPr>
          <w:rFonts w:eastAsiaTheme="minorHAnsi" w:hint="eastAsia"/>
          <w:sz w:val="24"/>
          <w:szCs w:val="24"/>
        </w:rPr>
        <w:t>효과</w:t>
      </w:r>
      <w:r w:rsidR="0092608A" w:rsidRPr="00215A4C">
        <w:rPr>
          <w:rFonts w:eastAsiaTheme="minorHAnsi"/>
          <w:sz w:val="24"/>
          <w:szCs w:val="24"/>
        </w:rPr>
        <w:t xml:space="preserve">(통증조절 </w:t>
      </w:r>
      <w:r w:rsidR="0092608A" w:rsidRPr="00215A4C">
        <w:rPr>
          <w:rFonts w:eastAsiaTheme="minorHAnsi" w:hint="eastAsia"/>
          <w:sz w:val="24"/>
          <w:szCs w:val="24"/>
        </w:rPr>
        <w:t>또는</w:t>
      </w:r>
      <w:r w:rsidR="0092608A" w:rsidRPr="00215A4C">
        <w:rPr>
          <w:rFonts w:eastAsiaTheme="minorHAnsi"/>
          <w:sz w:val="24"/>
          <w:szCs w:val="24"/>
        </w:rPr>
        <w:t xml:space="preserve"> </w:t>
      </w:r>
      <w:r w:rsidR="0092608A" w:rsidRPr="00215A4C">
        <w:rPr>
          <w:rFonts w:eastAsiaTheme="minorHAnsi" w:hint="eastAsia"/>
          <w:sz w:val="24"/>
          <w:szCs w:val="24"/>
        </w:rPr>
        <w:t>기능적향상</w:t>
      </w:r>
      <w:r w:rsidR="0092608A" w:rsidRPr="00215A4C">
        <w:rPr>
          <w:rFonts w:eastAsiaTheme="minorHAnsi"/>
          <w:sz w:val="24"/>
          <w:szCs w:val="24"/>
        </w:rPr>
        <w:t xml:space="preserve">)가 </w:t>
      </w:r>
      <w:r w:rsidR="0092608A" w:rsidRPr="00215A4C">
        <w:rPr>
          <w:rFonts w:eastAsiaTheme="minorHAnsi" w:hint="eastAsia"/>
          <w:sz w:val="24"/>
          <w:szCs w:val="24"/>
        </w:rPr>
        <w:t>있다고</w:t>
      </w:r>
      <w:r w:rsidR="0092608A" w:rsidRPr="00215A4C">
        <w:rPr>
          <w:rFonts w:eastAsiaTheme="minorHAnsi"/>
          <w:sz w:val="24"/>
          <w:szCs w:val="24"/>
        </w:rPr>
        <w:t xml:space="preserve"> </w:t>
      </w:r>
      <w:r w:rsidR="0092608A" w:rsidRPr="00215A4C">
        <w:rPr>
          <w:rFonts w:eastAsiaTheme="minorHAnsi" w:hint="eastAsia"/>
          <w:sz w:val="24"/>
          <w:szCs w:val="24"/>
        </w:rPr>
        <w:t>할</w:t>
      </w:r>
      <w:r w:rsidR="0092608A" w:rsidRPr="00215A4C">
        <w:rPr>
          <w:rFonts w:eastAsiaTheme="minorHAnsi"/>
          <w:sz w:val="24"/>
          <w:szCs w:val="24"/>
        </w:rPr>
        <w:t xml:space="preserve"> </w:t>
      </w:r>
      <w:r w:rsidR="0092608A" w:rsidRPr="00215A4C">
        <w:rPr>
          <w:rFonts w:eastAsiaTheme="minorHAnsi" w:hint="eastAsia"/>
          <w:sz w:val="24"/>
          <w:szCs w:val="24"/>
        </w:rPr>
        <w:t>수</w:t>
      </w:r>
      <w:r w:rsidR="0092608A" w:rsidRPr="00215A4C">
        <w:rPr>
          <w:rFonts w:eastAsiaTheme="minorHAnsi"/>
          <w:sz w:val="24"/>
          <w:szCs w:val="24"/>
        </w:rPr>
        <w:t xml:space="preserve"> </w:t>
      </w:r>
      <w:r w:rsidR="0092608A" w:rsidRPr="00215A4C">
        <w:rPr>
          <w:rFonts w:eastAsiaTheme="minorHAnsi" w:hint="eastAsia"/>
          <w:sz w:val="24"/>
          <w:szCs w:val="24"/>
        </w:rPr>
        <w:t>없으므로</w:t>
      </w:r>
      <w:r w:rsidR="0092608A" w:rsidRPr="00215A4C">
        <w:rPr>
          <w:rFonts w:eastAsiaTheme="minorHAnsi"/>
          <w:sz w:val="24"/>
          <w:szCs w:val="24"/>
        </w:rPr>
        <w:t xml:space="preserve"> </w:t>
      </w:r>
      <w:r w:rsidR="0092608A" w:rsidRPr="00215A4C">
        <w:rPr>
          <w:rFonts w:eastAsiaTheme="minorHAnsi" w:hint="eastAsia"/>
          <w:sz w:val="24"/>
          <w:szCs w:val="24"/>
        </w:rPr>
        <w:t>권고하지</w:t>
      </w:r>
      <w:r w:rsidR="0092608A" w:rsidRPr="00215A4C">
        <w:rPr>
          <w:rFonts w:eastAsiaTheme="minorHAnsi"/>
          <w:sz w:val="24"/>
          <w:szCs w:val="24"/>
        </w:rPr>
        <w:t xml:space="preserve"> </w:t>
      </w:r>
      <w:r w:rsidR="0092608A" w:rsidRPr="00215A4C">
        <w:rPr>
          <w:rFonts w:eastAsiaTheme="minorHAnsi" w:hint="eastAsia"/>
          <w:sz w:val="24"/>
          <w:szCs w:val="24"/>
        </w:rPr>
        <w:t>않는다</w:t>
      </w:r>
    </w:p>
    <w:p w:rsidR="0092608A" w:rsidRPr="00215A4C" w:rsidRDefault="0092608A" w:rsidP="0092608A">
      <w:pPr>
        <w:pStyle w:val="a5"/>
        <w:wordWrap/>
        <w:rPr>
          <w:rFonts w:eastAsiaTheme="minorHAnsi"/>
          <w:sz w:val="24"/>
          <w:szCs w:val="24"/>
        </w:rPr>
      </w:pPr>
      <w:r w:rsidRPr="00215A4C">
        <w:rPr>
          <w:rFonts w:eastAsiaTheme="minorHAnsi"/>
          <w:sz w:val="24"/>
          <w:szCs w:val="24"/>
        </w:rPr>
        <w:t xml:space="preserve">(증거수준 </w:t>
      </w:r>
      <w:r w:rsidRPr="00215A4C">
        <w:rPr>
          <w:rFonts w:eastAsiaTheme="minorHAnsi" w:hint="eastAsia"/>
          <w:sz w:val="24"/>
          <w:szCs w:val="24"/>
        </w:rPr>
        <w:t>낮음</w:t>
      </w:r>
      <w:r w:rsidRPr="00215A4C">
        <w:rPr>
          <w:rFonts w:eastAsiaTheme="minorHAnsi"/>
          <w:sz w:val="24"/>
          <w:szCs w:val="24"/>
        </w:rPr>
        <w:t xml:space="preserve"> (Low), </w:t>
      </w:r>
      <w:r w:rsidRPr="00215A4C">
        <w:rPr>
          <w:rFonts w:eastAsiaTheme="minorHAnsi" w:hint="eastAsia"/>
          <w:sz w:val="24"/>
          <w:szCs w:val="24"/>
        </w:rPr>
        <w:t>권고강도</w:t>
      </w:r>
      <w:r w:rsidRPr="00215A4C">
        <w:rPr>
          <w:rFonts w:eastAsiaTheme="minorHAnsi"/>
          <w:sz w:val="24"/>
          <w:szCs w:val="24"/>
        </w:rPr>
        <w:t xml:space="preserve"> </w:t>
      </w:r>
      <w:r w:rsidRPr="00215A4C">
        <w:rPr>
          <w:rFonts w:eastAsiaTheme="minorHAnsi" w:hint="eastAsia"/>
          <w:sz w:val="24"/>
          <w:szCs w:val="24"/>
        </w:rPr>
        <w:t>약</w:t>
      </w:r>
      <w:r w:rsidRPr="00215A4C">
        <w:rPr>
          <w:rFonts w:eastAsiaTheme="minorHAnsi"/>
          <w:sz w:val="24"/>
          <w:szCs w:val="24"/>
        </w:rPr>
        <w:t xml:space="preserve"> (Weak))</w:t>
      </w:r>
    </w:p>
    <w:p w:rsidR="00BF5762" w:rsidRPr="00215A4C" w:rsidRDefault="00BF5762" w:rsidP="00BF5762">
      <w:pPr>
        <w:pStyle w:val="a5"/>
        <w:wordWrap/>
        <w:rPr>
          <w:rFonts w:eastAsiaTheme="minorHAnsi"/>
          <w:szCs w:val="20"/>
        </w:rPr>
      </w:pPr>
    </w:p>
    <w:p w:rsidR="000623C2" w:rsidRPr="00215A4C" w:rsidRDefault="00647C93" w:rsidP="009F4B53">
      <w:pPr>
        <w:pStyle w:val="a5"/>
        <w:wordWrap/>
        <w:ind w:firstLineChars="100" w:firstLine="200"/>
        <w:rPr>
          <w:rFonts w:eastAsiaTheme="minorHAnsi"/>
          <w:szCs w:val="20"/>
        </w:rPr>
      </w:pPr>
      <w:r w:rsidRPr="00215A4C">
        <w:rPr>
          <w:rFonts w:eastAsiaTheme="minorHAnsi"/>
          <w:szCs w:val="20"/>
        </w:rPr>
        <w:t xml:space="preserve">Park </w:t>
      </w:r>
      <w:r w:rsidRPr="00215A4C">
        <w:rPr>
          <w:rFonts w:eastAsiaTheme="minorHAnsi" w:hint="eastAsia"/>
          <w:szCs w:val="20"/>
        </w:rPr>
        <w:t>등은</w:t>
      </w:r>
      <w:r w:rsidRPr="00215A4C">
        <w:rPr>
          <w:rFonts w:eastAsiaTheme="minorHAnsi"/>
          <w:szCs w:val="20"/>
        </w:rPr>
        <w:t xml:space="preserve"> </w:t>
      </w:r>
      <w:r w:rsidRPr="00215A4C">
        <w:rPr>
          <w:rFonts w:eastAsiaTheme="minorHAnsi" w:hint="eastAsia"/>
          <w:szCs w:val="20"/>
        </w:rPr>
        <w:t>입자형이</w:t>
      </w:r>
      <w:r w:rsidRPr="00215A4C">
        <w:rPr>
          <w:rFonts w:eastAsiaTheme="minorHAnsi"/>
          <w:szCs w:val="20"/>
        </w:rPr>
        <w:t xml:space="preserve"> </w:t>
      </w:r>
      <w:r w:rsidRPr="00215A4C">
        <w:rPr>
          <w:rFonts w:eastAsiaTheme="minorHAnsi" w:hint="eastAsia"/>
          <w:szCs w:val="20"/>
        </w:rPr>
        <w:t>통증조절면에서는</w:t>
      </w:r>
      <w:r w:rsidRPr="00215A4C">
        <w:rPr>
          <w:rFonts w:eastAsiaTheme="minorHAnsi"/>
          <w:szCs w:val="20"/>
        </w:rPr>
        <w:t xml:space="preserve"> </w:t>
      </w:r>
      <w:r w:rsidR="00AC4E78">
        <w:rPr>
          <w:rFonts w:eastAsiaTheme="minorHAnsi" w:hint="eastAsia"/>
          <w:szCs w:val="20"/>
        </w:rPr>
        <w:t xml:space="preserve">비입자형에 비하여 </w:t>
      </w:r>
      <w:r w:rsidRPr="00215A4C">
        <w:rPr>
          <w:rFonts w:eastAsiaTheme="minorHAnsi" w:hint="eastAsia"/>
          <w:szCs w:val="20"/>
        </w:rPr>
        <w:t>우월한</w:t>
      </w:r>
      <w:r w:rsidRPr="00215A4C">
        <w:rPr>
          <w:rFonts w:eastAsiaTheme="minorHAnsi"/>
          <w:szCs w:val="20"/>
        </w:rPr>
        <w:t xml:space="preserve"> </w:t>
      </w:r>
      <w:r w:rsidRPr="00215A4C">
        <w:rPr>
          <w:rFonts w:eastAsiaTheme="minorHAnsi" w:hint="eastAsia"/>
          <w:szCs w:val="20"/>
        </w:rPr>
        <w:t>효과가</w:t>
      </w:r>
      <w:r w:rsidRPr="00215A4C">
        <w:rPr>
          <w:rFonts w:eastAsiaTheme="minorHAnsi"/>
          <w:szCs w:val="20"/>
        </w:rPr>
        <w:t xml:space="preserve"> </w:t>
      </w:r>
      <w:r w:rsidRPr="00215A4C">
        <w:rPr>
          <w:rFonts w:eastAsiaTheme="minorHAnsi" w:hint="eastAsia"/>
          <w:szCs w:val="20"/>
        </w:rPr>
        <w:t>있으나</w:t>
      </w:r>
      <w:r w:rsidRPr="00215A4C">
        <w:rPr>
          <w:rFonts w:eastAsiaTheme="minorHAnsi"/>
          <w:szCs w:val="20"/>
        </w:rPr>
        <w:t xml:space="preserve"> </w:t>
      </w:r>
      <w:r w:rsidRPr="00215A4C">
        <w:rPr>
          <w:rFonts w:eastAsiaTheme="minorHAnsi" w:hint="eastAsia"/>
          <w:szCs w:val="20"/>
        </w:rPr>
        <w:t>기능적</w:t>
      </w:r>
      <w:r w:rsidRPr="00215A4C">
        <w:rPr>
          <w:rFonts w:eastAsiaTheme="minorHAnsi"/>
          <w:szCs w:val="20"/>
        </w:rPr>
        <w:t xml:space="preserve"> </w:t>
      </w:r>
      <w:r w:rsidRPr="00215A4C">
        <w:rPr>
          <w:rFonts w:eastAsiaTheme="minorHAnsi" w:hint="eastAsia"/>
          <w:szCs w:val="20"/>
        </w:rPr>
        <w:lastRenderedPageBreak/>
        <w:t>향상면에서는</w:t>
      </w:r>
      <w:r w:rsidRPr="00215A4C">
        <w:rPr>
          <w:rFonts w:eastAsiaTheme="minorHAnsi"/>
          <w:szCs w:val="20"/>
        </w:rPr>
        <w:t xml:space="preserve"> </w:t>
      </w:r>
      <w:r w:rsidRPr="00215A4C">
        <w:rPr>
          <w:rFonts w:eastAsiaTheme="minorHAnsi" w:hint="eastAsia"/>
          <w:szCs w:val="20"/>
        </w:rPr>
        <w:t>유의한</w:t>
      </w:r>
      <w:r w:rsidRPr="00215A4C">
        <w:rPr>
          <w:rFonts w:eastAsiaTheme="minorHAnsi"/>
          <w:szCs w:val="20"/>
        </w:rPr>
        <w:t xml:space="preserve"> </w:t>
      </w:r>
      <w:r w:rsidRPr="00215A4C">
        <w:rPr>
          <w:rFonts w:eastAsiaTheme="minorHAnsi" w:hint="eastAsia"/>
          <w:szCs w:val="20"/>
        </w:rPr>
        <w:t>차이는</w:t>
      </w:r>
      <w:r w:rsidRPr="00215A4C">
        <w:rPr>
          <w:rFonts w:eastAsiaTheme="minorHAnsi"/>
          <w:szCs w:val="20"/>
        </w:rPr>
        <w:t xml:space="preserve"> </w:t>
      </w:r>
      <w:r w:rsidRPr="00215A4C">
        <w:rPr>
          <w:rFonts w:eastAsiaTheme="minorHAnsi" w:hint="eastAsia"/>
          <w:szCs w:val="20"/>
        </w:rPr>
        <w:t>없는</w:t>
      </w:r>
      <w:r w:rsidRPr="00215A4C">
        <w:rPr>
          <w:rFonts w:eastAsiaTheme="minorHAnsi"/>
          <w:szCs w:val="20"/>
        </w:rPr>
        <w:t xml:space="preserve"> </w:t>
      </w:r>
      <w:r w:rsidRPr="00215A4C">
        <w:rPr>
          <w:rFonts w:eastAsiaTheme="minorHAnsi" w:hint="eastAsia"/>
          <w:szCs w:val="20"/>
        </w:rPr>
        <w:t>것으로</w:t>
      </w:r>
      <w:r w:rsidRPr="00215A4C">
        <w:rPr>
          <w:rFonts w:eastAsiaTheme="minorHAnsi"/>
          <w:szCs w:val="20"/>
        </w:rPr>
        <w:t xml:space="preserve"> </w:t>
      </w:r>
      <w:r w:rsidRPr="00215A4C">
        <w:rPr>
          <w:rFonts w:eastAsiaTheme="minorHAnsi" w:hint="eastAsia"/>
          <w:szCs w:val="20"/>
        </w:rPr>
        <w:t>보고하였으며</w:t>
      </w:r>
      <w:r w:rsidRPr="00215A4C">
        <w:rPr>
          <w:rFonts w:eastAsiaTheme="minorHAnsi"/>
          <w:szCs w:val="20"/>
        </w:rPr>
        <w:t>,</w:t>
      </w:r>
      <w:hyperlink w:anchor="_ENREF_69" w:tooltip="Park, 2010 #41" w:history="1">
        <w:r w:rsidR="008B3538" w:rsidRPr="000F3174">
          <w:rPr>
            <w:rFonts w:eastAsiaTheme="minorHAnsi"/>
            <w:szCs w:val="20"/>
          </w:rPr>
          <w:fldChar w:fldCharType="begin">
            <w:fldData xml:space="preserve">PEVuZE5vdGU+PENpdGU+PEF1dGhvcj5QYXJrPC9BdXRob3I+PFllYXI+MjAxMDwvWWVhcj48UmVj
TnVtPjQxPC9SZWNOdW0+PERpc3BsYXlUZXh0PjxzdHlsZSBmYWNlPSJzdXBlcnNjcmlwdCI+Njk8
L3N0eWxlPjwvRGlzcGxheVRleHQ+PHJlY29yZD48cmVjLW51bWJlcj40MTwvcmVjLW51bWJlcj48
Zm9yZWlnbi1rZXlzPjxrZXkgYXBwPSJFTiIgZGItaWQ9ImZkMmE5ejBmM2VlcDBkZXg1enF2ejll
MnpzYWU5cmY1ZnBmZSI+NDE8L2tleT48L2ZvcmVpZ24ta2V5cz48cmVmLXR5cGUgbmFtZT0iSm91
cm5hbCBBcnRpY2xlIj4xNzwvcmVmLXR5cGU+PGNvbnRyaWJ1dG9ycz48YXV0aG9ycz48YXV0aG9y
PlBhcmssIEMuIEguPC9hdXRob3I+PGF1dGhvcj5MZWUsIFMuIEguPC9hdXRob3I+PGF1dGhvcj5L
aW0sIEIuIEkuPC9hdXRob3I+PC9hdXRob3JzPjwvY29udHJpYnV0b3JzPjxhdXRoLWFkZHJlc3M+
RGVwYXJ0bWVudCBvZiBBbmVzdGhlc2lvbG9neSBhbmQgUGFpbiBNZWRpY2luZSwgRGFlZ3UgV29v
cmlkdWwgSG9zcGl0YWwsIERhZWd1LCBTb3V0aCBLb3JlYS4gbWFnYXJ5MUBoYW5tYWlsLm5ldDwv
YXV0aC1hZGRyZXNzPjx0aXRsZXM+PHRpdGxlPkNvbXBhcmlzb24gb2YgdGhlIGVmZmVjdGl2ZW5l
c3Mgb2YgbHVtYmFyIHRyYW5zZm9yYW1pbmFsIGVwaWR1cmFsIGluamVjdGlvbiB3aXRoIHBhcnRp
Y3VsYXRlIGFuZCBub25wYXJ0aWN1bGF0ZSBjb3J0aWNvc3Rlcm9pZHMgaW4gbHVtYmFyIHJhZGlh
dGluZyBwYWluPC90aXRsZT48c2Vjb25kYXJ5LXRpdGxlPlBhaW4gTWVkPC9zZWNvbmRhcnktdGl0
bGU+PGFsdC10aXRsZT5QYWluIG1lZGljaW5lIChNYWxkZW4sIE1hc3MuKTwvYWx0LXRpdGxlPjwv
dGl0bGVzPjxwZXJpb2RpY2FsPjxmdWxsLXRpdGxlPlBhaW4gTWVkPC9mdWxsLXRpdGxlPjxhYmJy
LTE+UGFpbiBtZWRpY2luZSAoTWFsZGVuLCBNYXNzLik8L2FiYnItMT48L3BlcmlvZGljYWw+PGFs
dC1wZXJpb2RpY2FsPjxmdWxsLXRpdGxlPlBhaW4gTWVkPC9mdWxsLXRpdGxlPjxhYmJyLTE+UGFp
biBtZWRpY2luZSAoTWFsZGVuLCBNYXNzLik8L2FiYnItMT48L2FsdC1wZXJpb2RpY2FsPjxwYWdl
cz4xNjU0LTg8L3BhZ2VzPjx2b2x1bWU+MTE8L3ZvbHVtZT48bnVtYmVyPjExPC9udW1iZXI+PGVk
aXRpb24+MjAxMC8wOS8wMzwvZWRpdGlvbj48a2V5d29yZHM+PGtleXdvcmQ+QWRyZW5hbCBDb3J0
ZXggSG9ybW9uZXMvIGFkbWluaXN0cmF0aW9uICZhbXA7IGRvc2FnZTwva2V5d29yZD48a2V5d29y
ZD5EZXhhbWV0aGFzb25lLyBhZG1pbmlzdHJhdGlvbiAmYW1wOyBkb3NhZ2U8L2tleXdvcmQ+PGtl
eXdvcmQ+RGlzYWJpbGl0eSBFdmFsdWF0aW9uPC9rZXl3b3JkPjxrZXl3b3JkPkZlbWFsZTwva2V5
d29yZD48a2V5d29yZD5IdW1hbnM8L2tleXdvcmQ+PGtleXdvcmQ+SW5qZWN0aW9ucywgRXBpZHVy
YWw8L2tleXdvcmQ+PGtleXdvcmQ+TG93IEJhY2sgUGFpbi8gZHJ1ZyB0aGVyYXB5PC9rZXl3b3Jk
PjxrZXl3b3JkPkx1bWJvc2FjcmFsIFJlZ2lvbjwva2V5d29yZD48a2V5d29yZD5NYWxlPC9rZXl3
b3JkPjxrZXl3b3JkPk1pZGRsZSBBZ2VkPC9rZXl3b3JkPjxrZXl3b3JkPlBhaW4gTWVhc3VyZW1l
bnQ8L2tleXdvcmQ+PGtleXdvcmQ+UmFkaWN1bG9wYXRoeS8gZHJ1ZyB0aGVyYXB5PC9rZXl3b3Jk
PjxrZXl3b3JkPlJlY292ZXJ5IG9mIEZ1bmN0aW9uPC9rZXl3b3JkPjxrZXl3b3JkPlN1cnZleXMg
YW5kIFF1ZXN0aW9ubmFpcmVzPC9rZXl3b3JkPjxrZXl3b3JkPlRyaWFtY2lub2xvbmUvIGFkbWlu
aXN0cmF0aW9uICZhbXA7IGRvc2FnZTwva2V5d29yZD48L2tleXdvcmRzPjxkYXRlcz48eWVhcj4y
MDEwPC95ZWFyPjxwdWItZGF0ZXM+PGRhdGU+Tm92PC9kYXRlPjwvcHViLWRhdGVzPjwvZGF0ZXM+
PGlzYm4+MTUyNi00NjM3IChFbGVjdHJvbmljKSYjeEQ7MTUyNi0yMzc1IChMaW5raW5nKTwvaXNi
bj48YWNjZXNzaW9uLW51bT4yMDgwNzM0MzwvYWNjZXNzaW9uLW51bT48dXJscz48L3VybHM+PGVs
ZWN0cm9uaWMtcmVzb3VyY2UtbnVtPjEwLjExMTEvai4xNTI2LTQ2MzcuMjAxMC4wMDk0MS54PC9l
bGVjdHJvbmljLXJlc291cmNlLW51bT48cmVtb3RlLWRhdGFiYXNlLXByb3ZpZGVyPk5MTTwvcmVt
b3RlLWRhdGFiYXNlLXByb3ZpZGVyPjxsYW5ndWFnZT5lbmc8L2xhbmd1YWdlPjwvcmVjb3JkPjwv
Q2l0ZT48L0VuZE5vdGU+AG==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QYXJrPC9BdXRob3I+PFllYXI+MjAxMDwvWWVhcj48UmVj
TnVtPjQxPC9SZWNOdW0+PERpc3BsYXlUZXh0PjxzdHlsZSBmYWNlPSJzdXBlcnNjcmlwdCI+Njk8
L3N0eWxlPjwvRGlzcGxheVRleHQ+PHJlY29yZD48cmVjLW51bWJlcj40MTwvcmVjLW51bWJlcj48
Zm9yZWlnbi1rZXlzPjxrZXkgYXBwPSJFTiIgZGItaWQ9ImZkMmE5ejBmM2VlcDBkZXg1enF2ejll
MnpzYWU5cmY1ZnBmZSI+NDE8L2tleT48L2ZvcmVpZ24ta2V5cz48cmVmLXR5cGUgbmFtZT0iSm91
cm5hbCBBcnRpY2xlIj4xNzwvcmVmLXR5cGU+PGNvbnRyaWJ1dG9ycz48YXV0aG9ycz48YXV0aG9y
PlBhcmssIEMuIEguPC9hdXRob3I+PGF1dGhvcj5MZWUsIFMuIEguPC9hdXRob3I+PGF1dGhvcj5L
aW0sIEIuIEkuPC9hdXRob3I+PC9hdXRob3JzPjwvY29udHJpYnV0b3JzPjxhdXRoLWFkZHJlc3M+
RGVwYXJ0bWVudCBvZiBBbmVzdGhlc2lvbG9neSBhbmQgUGFpbiBNZWRpY2luZSwgRGFlZ3UgV29v
cmlkdWwgSG9zcGl0YWwsIERhZWd1LCBTb3V0aCBLb3JlYS4gbWFnYXJ5MUBoYW5tYWlsLm5ldDwv
YXV0aC1hZGRyZXNzPjx0aXRsZXM+PHRpdGxlPkNvbXBhcmlzb24gb2YgdGhlIGVmZmVjdGl2ZW5l
c3Mgb2YgbHVtYmFyIHRyYW5zZm9yYW1pbmFsIGVwaWR1cmFsIGluamVjdGlvbiB3aXRoIHBhcnRp
Y3VsYXRlIGFuZCBub25wYXJ0aWN1bGF0ZSBjb3J0aWNvc3Rlcm9pZHMgaW4gbHVtYmFyIHJhZGlh
dGluZyBwYWluPC90aXRsZT48c2Vjb25kYXJ5LXRpdGxlPlBhaW4gTWVkPC9zZWNvbmRhcnktdGl0
bGU+PGFsdC10aXRsZT5QYWluIG1lZGljaW5lIChNYWxkZW4sIE1hc3MuKTwvYWx0LXRpdGxlPjwv
dGl0bGVzPjxwZXJpb2RpY2FsPjxmdWxsLXRpdGxlPlBhaW4gTWVkPC9mdWxsLXRpdGxlPjxhYmJy
LTE+UGFpbiBtZWRpY2luZSAoTWFsZGVuLCBNYXNzLik8L2FiYnItMT48L3BlcmlvZGljYWw+PGFs
dC1wZXJpb2RpY2FsPjxmdWxsLXRpdGxlPlBhaW4gTWVkPC9mdWxsLXRpdGxlPjxhYmJyLTE+UGFp
biBtZWRpY2luZSAoTWFsZGVuLCBNYXNzLik8L2FiYnItMT48L2FsdC1wZXJpb2RpY2FsPjxwYWdl
cz4xNjU0LTg8L3BhZ2VzPjx2b2x1bWU+MTE8L3ZvbHVtZT48bnVtYmVyPjExPC9udW1iZXI+PGVk
aXRpb24+MjAxMC8wOS8wMzwvZWRpdGlvbj48a2V5d29yZHM+PGtleXdvcmQ+QWRyZW5hbCBDb3J0
ZXggSG9ybW9uZXMvIGFkbWluaXN0cmF0aW9uICZhbXA7IGRvc2FnZTwva2V5d29yZD48a2V5d29y
ZD5EZXhhbWV0aGFzb25lLyBhZG1pbmlzdHJhdGlvbiAmYW1wOyBkb3NhZ2U8L2tleXdvcmQ+PGtl
eXdvcmQ+RGlzYWJpbGl0eSBFdmFsdWF0aW9uPC9rZXl3b3JkPjxrZXl3b3JkPkZlbWFsZTwva2V5
d29yZD48a2V5d29yZD5IdW1hbnM8L2tleXdvcmQ+PGtleXdvcmQ+SW5qZWN0aW9ucywgRXBpZHVy
YWw8L2tleXdvcmQ+PGtleXdvcmQ+TG93IEJhY2sgUGFpbi8gZHJ1ZyB0aGVyYXB5PC9rZXl3b3Jk
PjxrZXl3b3JkPkx1bWJvc2FjcmFsIFJlZ2lvbjwva2V5d29yZD48a2V5d29yZD5NYWxlPC9rZXl3
b3JkPjxrZXl3b3JkPk1pZGRsZSBBZ2VkPC9rZXl3b3JkPjxrZXl3b3JkPlBhaW4gTWVhc3VyZW1l
bnQ8L2tleXdvcmQ+PGtleXdvcmQ+UmFkaWN1bG9wYXRoeS8gZHJ1ZyB0aGVyYXB5PC9rZXl3b3Jk
PjxrZXl3b3JkPlJlY292ZXJ5IG9mIEZ1bmN0aW9uPC9rZXl3b3JkPjxrZXl3b3JkPlN1cnZleXMg
YW5kIFF1ZXN0aW9ubmFpcmVzPC9rZXl3b3JkPjxrZXl3b3JkPlRyaWFtY2lub2xvbmUvIGFkbWlu
aXN0cmF0aW9uICZhbXA7IGRvc2FnZTwva2V5d29yZD48L2tleXdvcmRzPjxkYXRlcz48eWVhcj4y
MDEwPC95ZWFyPjxwdWItZGF0ZXM+PGRhdGU+Tm92PC9kYXRlPjwvcHViLWRhdGVzPjwvZGF0ZXM+
PGlzYm4+MTUyNi00NjM3IChFbGVjdHJvbmljKSYjeEQ7MTUyNi0yMzc1IChMaW5raW5nKTwvaXNi
bj48YWNjZXNzaW9uLW51bT4yMDgwNzM0MzwvYWNjZXNzaW9uLW51bT48dXJscz48L3VybHM+PGVs
ZWN0cm9uaWMtcmVzb3VyY2UtbnVtPjEwLjExMTEvai4xNTI2LTQ2MzcuMjAxMC4wMDk0MS54PC9l
bGVjdHJvbmljLXJlc291cmNlLW51bT48cmVtb3RlLWRhdGFiYXNlLXByb3ZpZGVyPk5MTTwvcmVt
b3RlLWRhdGFiYXNlLXByb3ZpZGVyPjxsYW5ndWFnZT5lbmc8L2xhbmd1YWdlPjwvcmVjb3JkPjwv
Q2l0ZT48L0VuZE5vdGU+AG==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8E0B5C">
          <w:rPr>
            <w:rFonts w:eastAsiaTheme="minorHAnsi"/>
            <w:noProof/>
            <w:szCs w:val="20"/>
            <w:vertAlign w:val="superscript"/>
          </w:rPr>
          <w:t>69</w:t>
        </w:r>
        <w:r w:rsidR="008B3538" w:rsidRPr="000F3174">
          <w:rPr>
            <w:rFonts w:eastAsiaTheme="minorHAnsi"/>
            <w:szCs w:val="20"/>
          </w:rPr>
          <w:fldChar w:fldCharType="end"/>
        </w:r>
      </w:hyperlink>
      <w:r w:rsidRPr="00215A4C">
        <w:rPr>
          <w:rFonts w:eastAsiaTheme="minorHAnsi"/>
          <w:szCs w:val="20"/>
        </w:rPr>
        <w:t xml:space="preserve"> Kennedy등은 입자형과 비입자형에서 유의한 차이가 없었다고 보고하였다.</w:t>
      </w:r>
      <w:hyperlink w:anchor="_ENREF_70" w:tooltip="Kennedy, 2014 #37" w:history="1">
        <w:r w:rsidR="008B3538" w:rsidRPr="000F3174">
          <w:rPr>
            <w:rFonts w:eastAsiaTheme="minorHAnsi"/>
            <w:szCs w:val="20"/>
          </w:rPr>
          <w:fldChar w:fldCharType="begin">
            <w:fldData xml:space="preserve">PEVuZE5vdGU+PENpdGU+PEF1dGhvcj5LZW5uZWR5PC9BdXRob3I+PFllYXI+MjAxNDwvWWVhcj48
UmVjTnVtPjM3PC9SZWNOdW0+PERpc3BsYXlUZXh0PjxzdHlsZSBmYWNlPSJzdXBlcnNjcmlwdCI+
NzA8L3N0eWxlPjwvRGlzcGxheVRleHQ+PHJlY29yZD48cmVjLW51bWJlcj4zNzwvcmVjLW51bWJl
cj48Zm9yZWlnbi1rZXlzPjxrZXkgYXBwPSJFTiIgZGItaWQ9ImZkMmE5ejBmM2VlcDBkZXg1enF2
ejllMnpzYWU5cmY1ZnBmZSI+Mzc8L2tleT48L2ZvcmVpZ24ta2V5cz48cmVmLXR5cGUgbmFtZT0i
Sm91cm5hbCBBcnRpY2xlIj4xNzwvcmVmLXR5cGU+PGNvbnRyaWJ1dG9ycz48YXV0aG9ycz48YXV0
aG9yPktlbm5lZHksIEQuIEouPC9hdXRob3I+PGF1dGhvcj5QbGFzdGFyYXMsIEMuPC9hdXRob3I+
PGF1dGhvcj5DYXNleSwgRS48L2F1dGhvcj48YXV0aG9yPlZpc2NvLCBDLiBKLjwvYXV0aG9yPjxh
dXRob3I+Uml0dGVuYmVyZywgSi4gRC48L2F1dGhvcj48YXV0aG9yPkNvbnJhZCwgQi48L2F1dGhv
cj48YXV0aG9yPlNpZ2xlciwgSi48L2F1dGhvcj48YXV0aG9yPkRyZXlmdXNzLCBQLjwvYXV0aG9y
PjwvYXV0aG9ycz48L2NvbnRyaWJ1dG9ycz48YXV0aC1hZGRyZXNzPkRlcGFydG1lbnQgb2YgT3J0
aG9wYWVkaWMgU3VyZ2VyeSwgU3RhbmZvcmQgVW5pdmVyc2l0eSwgUmVkd29vZCBDaXR5LCBDYWxp
Zm9ybmlhLCBVU0EuPC9hdXRoLWFkZHJlc3M+PHRpdGxlcz48dGl0bGU+Q29tcGFyYXRpdmUgZWZm
ZWN0aXZlbmVzcyBvZiBsdW1iYXIgdHJhbnNmb3JhbWluYWwgZXBpZHVyYWwgc3Rlcm9pZCBpbmpl
Y3Rpb25zIHdpdGggcGFydGljdWxhdGUgdmVyc3VzIG5vbnBhcnRpY3VsYXRlIGNvcnRpY29zdGVy
b2lkcyBmb3IgbHVtYmFyIHJhZGljdWxhciBwYWluIGR1ZSB0byBpbnRlcnZlcnRlYnJhbCBkaXNj
IGhlcm5pYXRpb246IGEgcHJvc3BlY3RpdmUsIHJhbmRvbWl6ZWQsIGRvdWJsZS1ibGluZCB0cmlh
bDwvdGl0bGU+PHNlY29uZGFyeS10aXRsZT5QYWluIE1lZDwvc2Vjb25kYXJ5LXRpdGxlPjxhbHQt
dGl0bGU+UGFpbiBtZWRpY2luZSAoTWFsZGVuLCBNYXNzLik8L2FsdC10aXRsZT48L3RpdGxlcz48
cGVyaW9kaWNhbD48ZnVsbC10aXRsZT5QYWluIE1lZDwvZnVsbC10aXRsZT48YWJici0xPlBhaW4g
bWVkaWNpbmUgKE1hbGRlbiwgTWFzcy4pPC9hYmJyLTE+PC9wZXJpb2RpY2FsPjxhbHQtcGVyaW9k
aWNhbD48ZnVsbC10aXRsZT5QYWluIE1lZDwvZnVsbC10aXRsZT48YWJici0xPlBhaW4gbWVkaWNp
bmUgKE1hbGRlbiwgTWFzcy4pPC9hYmJyLTE+PC9hbHQtcGVyaW9kaWNhbD48cGFnZXM+NTQ4LTU1
PC9wYWdlcz48dm9sdW1lPjE1PC92b2x1bWU+PG51bWJlcj40PC9udW1iZXI+PGVkaXRpb24+MjAx
NC8wMS8wODwvZWRpdGlvbj48a2V5d29yZHM+PGtleXdvcmQ+QWR1bHQ8L2tleXdvcmQ+PGtleXdv
cmQ+RGV4YW1ldGhhc29uZS8gdGhlcmFwZXV0aWMgdXNlPC9rZXl3b3JkPjxrZXl3b3JkPkRvdWJs
ZS1CbGluZCBNZXRob2Q8L2tleXdvcmQ+PGtleXdvcmQ+RmVtYWxlPC9rZXl3b3JkPjxrZXl3b3Jk
PkdsdWNvY29ydGljb2lkcy8gdGhlcmFwZXV0aWMgdXNlPC9rZXl3b3JkPjxrZXl3b3JkPkh1bWFu
czwva2V5d29yZD48a2V5d29yZD5JbmplY3Rpb25zLCBFcGlkdXJhbDwva2V5d29yZD48a2V5d29y
ZD5JbnRlcnZlcnRlYnJhbCBEaXNjIERpc3BsYWNlbWVudC8gY29tcGxpY2F0aW9uczwva2V5d29y
ZD48a2V5d29yZD5MdW1iYXIgVmVydGVicmFlPC9rZXl3b3JkPjxrZXl3b3JkPk1hbGU8L2tleXdv
cmQ+PGtleXdvcmQ+TWlkZGxlIEFnZWQ8L2tleXdvcmQ+PGtleXdvcmQ+UmFkaWN1bG9wYXRoeS8g
ZHJ1ZyB0aGVyYXB5L2V0aW9sb2d5PC9rZXl3b3JkPjxrZXl3b3JkPlRyZWF0bWVudCBPdXRjb21l
PC9rZXl3b3JkPjxrZXl3b3JkPlRyaWFtY2lub2xvbmUvIHRoZXJhcGV1dGljIHVzZTwva2V5d29y
ZD48a2V5d29yZD5Zb3VuZyBBZHVsdDwva2V5d29yZD48L2tleXdvcmRzPjxkYXRlcz48eWVhcj4y
MDE0PC95ZWFyPjxwdWItZGF0ZXM+PGRhdGU+QXByPC9kYXRlPjwvcHViLWRhdGVzPjwvZGF0ZXM+
PGlzYm4+MTUyNi00NjM3IChFbGVjdHJvbmljKSYjeEQ7MTUyNi0yMzc1IChMaW5raW5nKTwvaXNi
bj48YWNjZXNzaW9uLW51bT4yNDM5MzEyOTwvYWNjZXNzaW9uLW51bT48dXJscz48L3VybHM+PGVs
ZWN0cm9uaWMtcmVzb3VyY2UtbnVtPjEwLjExMTEvcG1lLjEyMzI1PC9lbGVjdHJvbmljLXJlc291
cmNlLW51bT48cmVtb3RlLWRhdGFiYXNlLXByb3ZpZGVyPk5MTTwvcmVtb3RlLWRhdGFiYXNlLXBy
b3ZpZGVyPjxsYW5ndWFnZT5lbmc8L2xhbmd1YWdlPjwvcmVjb3JkPjwvQ2l0ZT48L0VuZE5vdGU+
AG==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LZW5uZWR5PC9BdXRob3I+PFllYXI+MjAxNDwvWWVhcj48
UmVjTnVtPjM3PC9SZWNOdW0+PERpc3BsYXlUZXh0PjxzdHlsZSBmYWNlPSJzdXBlcnNjcmlwdCI+
NzA8L3N0eWxlPjwvRGlzcGxheVRleHQ+PHJlY29yZD48cmVjLW51bWJlcj4zNzwvcmVjLW51bWJl
cj48Zm9yZWlnbi1rZXlzPjxrZXkgYXBwPSJFTiIgZGItaWQ9ImZkMmE5ejBmM2VlcDBkZXg1enF2
ejllMnpzYWU5cmY1ZnBmZSI+Mzc8L2tleT48L2ZvcmVpZ24ta2V5cz48cmVmLXR5cGUgbmFtZT0i
Sm91cm5hbCBBcnRpY2xlIj4xNzwvcmVmLXR5cGU+PGNvbnRyaWJ1dG9ycz48YXV0aG9ycz48YXV0
aG9yPktlbm5lZHksIEQuIEouPC9hdXRob3I+PGF1dGhvcj5QbGFzdGFyYXMsIEMuPC9hdXRob3I+
PGF1dGhvcj5DYXNleSwgRS48L2F1dGhvcj48YXV0aG9yPlZpc2NvLCBDLiBKLjwvYXV0aG9yPjxh
dXRob3I+Uml0dGVuYmVyZywgSi4gRC48L2F1dGhvcj48YXV0aG9yPkNvbnJhZCwgQi48L2F1dGhv
cj48YXV0aG9yPlNpZ2xlciwgSi48L2F1dGhvcj48YXV0aG9yPkRyZXlmdXNzLCBQLjwvYXV0aG9y
PjwvYXV0aG9ycz48L2NvbnRyaWJ1dG9ycz48YXV0aC1hZGRyZXNzPkRlcGFydG1lbnQgb2YgT3J0
aG9wYWVkaWMgU3VyZ2VyeSwgU3RhbmZvcmQgVW5pdmVyc2l0eSwgUmVkd29vZCBDaXR5LCBDYWxp
Zm9ybmlhLCBVU0EuPC9hdXRoLWFkZHJlc3M+PHRpdGxlcz48dGl0bGU+Q29tcGFyYXRpdmUgZWZm
ZWN0aXZlbmVzcyBvZiBsdW1iYXIgdHJhbnNmb3JhbWluYWwgZXBpZHVyYWwgc3Rlcm9pZCBpbmpl
Y3Rpb25zIHdpdGggcGFydGljdWxhdGUgdmVyc3VzIG5vbnBhcnRpY3VsYXRlIGNvcnRpY29zdGVy
b2lkcyBmb3IgbHVtYmFyIHJhZGljdWxhciBwYWluIGR1ZSB0byBpbnRlcnZlcnRlYnJhbCBkaXNj
IGhlcm5pYXRpb246IGEgcHJvc3BlY3RpdmUsIHJhbmRvbWl6ZWQsIGRvdWJsZS1ibGluZCB0cmlh
bDwvdGl0bGU+PHNlY29uZGFyeS10aXRsZT5QYWluIE1lZDwvc2Vjb25kYXJ5LXRpdGxlPjxhbHQt
dGl0bGU+UGFpbiBtZWRpY2luZSAoTWFsZGVuLCBNYXNzLik8L2FsdC10aXRsZT48L3RpdGxlcz48
cGVyaW9kaWNhbD48ZnVsbC10aXRsZT5QYWluIE1lZDwvZnVsbC10aXRsZT48YWJici0xPlBhaW4g
bWVkaWNpbmUgKE1hbGRlbiwgTWFzcy4pPC9hYmJyLTE+PC9wZXJpb2RpY2FsPjxhbHQtcGVyaW9k
aWNhbD48ZnVsbC10aXRsZT5QYWluIE1lZDwvZnVsbC10aXRsZT48YWJici0xPlBhaW4gbWVkaWNp
bmUgKE1hbGRlbiwgTWFzcy4pPC9hYmJyLTE+PC9hbHQtcGVyaW9kaWNhbD48cGFnZXM+NTQ4LTU1
PC9wYWdlcz48dm9sdW1lPjE1PC92b2x1bWU+PG51bWJlcj40PC9udW1iZXI+PGVkaXRpb24+MjAx
NC8wMS8wODwvZWRpdGlvbj48a2V5d29yZHM+PGtleXdvcmQ+QWR1bHQ8L2tleXdvcmQ+PGtleXdv
cmQ+RGV4YW1ldGhhc29uZS8gdGhlcmFwZXV0aWMgdXNlPC9rZXl3b3JkPjxrZXl3b3JkPkRvdWJs
ZS1CbGluZCBNZXRob2Q8L2tleXdvcmQ+PGtleXdvcmQ+RmVtYWxlPC9rZXl3b3JkPjxrZXl3b3Jk
PkdsdWNvY29ydGljb2lkcy8gdGhlcmFwZXV0aWMgdXNlPC9rZXl3b3JkPjxrZXl3b3JkPkh1bWFu
czwva2V5d29yZD48a2V5d29yZD5JbmplY3Rpb25zLCBFcGlkdXJhbDwva2V5d29yZD48a2V5d29y
ZD5JbnRlcnZlcnRlYnJhbCBEaXNjIERpc3BsYWNlbWVudC8gY29tcGxpY2F0aW9uczwva2V5d29y
ZD48a2V5d29yZD5MdW1iYXIgVmVydGVicmFlPC9rZXl3b3JkPjxrZXl3b3JkPk1hbGU8L2tleXdv
cmQ+PGtleXdvcmQ+TWlkZGxlIEFnZWQ8L2tleXdvcmQ+PGtleXdvcmQ+UmFkaWN1bG9wYXRoeS8g
ZHJ1ZyB0aGVyYXB5L2V0aW9sb2d5PC9rZXl3b3JkPjxrZXl3b3JkPlRyZWF0bWVudCBPdXRjb21l
PC9rZXl3b3JkPjxrZXl3b3JkPlRyaWFtY2lub2xvbmUvIHRoZXJhcGV1dGljIHVzZTwva2V5d29y
ZD48a2V5d29yZD5Zb3VuZyBBZHVsdDwva2V5d29yZD48L2tleXdvcmRzPjxkYXRlcz48eWVhcj4y
MDE0PC95ZWFyPjxwdWItZGF0ZXM+PGRhdGU+QXByPC9kYXRlPjwvcHViLWRhdGVzPjwvZGF0ZXM+
PGlzYm4+MTUyNi00NjM3IChFbGVjdHJvbmljKSYjeEQ7MTUyNi0yMzc1IChMaW5raW5nKTwvaXNi
bj48YWNjZXNzaW9uLW51bT4yNDM5MzEyOTwvYWNjZXNzaW9uLW51bT48dXJscz48L3VybHM+PGVs
ZWN0cm9uaWMtcmVzb3VyY2UtbnVtPjEwLjExMTEvcG1lLjEyMzI1PC9lbGVjdHJvbmljLXJlc291
cmNlLW51bT48cmVtb3RlLWRhdGFiYXNlLXByb3ZpZGVyPk5MTTwvcmVtb3RlLWRhdGFiYXNlLXBy
b3ZpZGVyPjxsYW5ndWFnZT5lbmc8L2xhbmd1YWdlPjwvcmVjb3JkPjwvQ2l0ZT48L0VuZE5vdGU+
AG==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8E0B5C">
          <w:rPr>
            <w:rFonts w:eastAsiaTheme="minorHAnsi"/>
            <w:noProof/>
            <w:szCs w:val="20"/>
            <w:vertAlign w:val="superscript"/>
          </w:rPr>
          <w:t>70</w:t>
        </w:r>
        <w:r w:rsidR="008B3538" w:rsidRPr="000F3174">
          <w:rPr>
            <w:rFonts w:eastAsiaTheme="minorHAnsi"/>
            <w:szCs w:val="20"/>
          </w:rPr>
          <w:fldChar w:fldCharType="end"/>
        </w:r>
      </w:hyperlink>
      <w:r w:rsidRPr="00215A4C">
        <w:rPr>
          <w:rFonts w:eastAsiaTheme="minorHAnsi"/>
          <w:szCs w:val="20"/>
        </w:rPr>
        <w:t xml:space="preserve"> Denis등의 연구에서는 3개월</w:t>
      </w:r>
      <w:r w:rsidR="00021D43">
        <w:rPr>
          <w:rFonts w:eastAsiaTheme="minorHAnsi" w:hint="eastAsia"/>
          <w:szCs w:val="20"/>
        </w:rPr>
        <w:t xml:space="preserve"> 추적시</w:t>
      </w:r>
      <w:r w:rsidRPr="00215A4C">
        <w:rPr>
          <w:rFonts w:eastAsiaTheme="minorHAnsi"/>
          <w:szCs w:val="20"/>
        </w:rPr>
        <w:t xml:space="preserve"> 통증조절효과에서는 유의한 차이가 없었으나 6개월 추적시에는 비입자형에서 기능적 호전정도가 좀더 좋은 것으로 나타났다.</w:t>
      </w:r>
      <w:hyperlink w:anchor="_ENREF_71" w:tooltip="Denis, 2015 #35" w:history="1">
        <w:r w:rsidR="008B3538" w:rsidRPr="000F3174">
          <w:rPr>
            <w:rFonts w:eastAsiaTheme="minorHAnsi"/>
            <w:szCs w:val="20"/>
          </w:rPr>
          <w:fldChar w:fldCharType="begin">
            <w:fldData xml:space="preserve">PEVuZE5vdGU+PENpdGU+PEF1dGhvcj5EZW5pczwvQXV0aG9yPjxZZWFyPjIwMTU8L1llYXI+PFJl
Y051bT4zNTwvUmVjTnVtPjxEaXNwbGF5VGV4dD48c3R5bGUgZmFjZT0ic3VwZXJzY3JpcHQiPjcx
PC9zdHlsZT48L0Rpc3BsYXlUZXh0PjxyZWNvcmQ+PHJlYy1udW1iZXI+MzU8L3JlYy1udW1iZXI+
PGZvcmVpZ24ta2V5cz48a2V5IGFwcD0iRU4iIGRiLWlkPSJmZDJhOXowZjNlZXAwZGV4NXpxdno5
ZTJ6c2FlOXJmNWZwZmUiPjM1PC9rZXk+PC9mb3JlaWduLWtleXM+PHJlZi10eXBlIG5hbWU9Ikpv
dXJuYWwgQXJ0aWNsZSI+MTc8L3JlZi10eXBlPjxjb250cmlidXRvcnM+PGF1dGhvcnM+PGF1dGhv
cj5EZW5pcywgSS48L2F1dGhvcj48YXV0aG9yPkNsYXZlYXUsIEcuPC9hdXRob3I+PGF1dGhvcj5G
aWxpYXRyYXVsdCwgTS48L2F1dGhvcj48YXV0aG9yPkZ1Z2VyZSwgRi48L2F1dGhvcj48YXV0aG9y
PkZvcnRpbiwgTC48L2F1dGhvcj48L2F1dGhvcnM+PC9jb250cmlidXRvcnM+PGF1dGgtYWRkcmVz
cz5EZXBhcnRtZW50IG9mIFBoeXNpY2FsIE1lZGljaW5lIGFuZCBSZWhhYmlsaXRhdGlvbiwgQ2Vu
dHJlIGhvc3BpdGFsaWVyIGRlIGwmYXBvcztVbml2ZXJzaXRlIGRlIE1vbnRyZWFsLSBIb3BpdGFs
IE5vdHJlLURhbWUsIE1vbnRyZWFsLCBRdWViZWMsIENhbmFkYS4mI3hEO0RlcGFydG1lbnQgb2Yg
UGh5c2ljYWwgTWVkaWNpbmUgYW5kIFJlaGFiaWxpdGF0aW9uLCBIb3BpdGFsIGRlIGxhIENpdGUt
ZGUtbGEtU2FudGUsIExhdmFsLCBRdWViZWMsIENhbmFkYS4mI3hEO0RlcGFydG1lbnQgb2YgQW5l
c3RoZXNpb2xvZ3ksIEhvcGl0YWwgTWFpc29ubmV1dmUtUm9zZW1vbnQsIE1vbnRyZWFsLCBRdWVi
ZWMsIENhbmFkYS4mI3hEO0luc3RpdHV0IGRlIFBoeXNpYXRyaWUgZHUgUXVlYmVjLCBNb250cmVh
bCwgUXVlYmVjLCBDYW5hZGEuPC9hdXRoLWFkZHJlc3M+PHRpdGxlcz48dGl0bGU+UmFuZG9taXpl
ZCBEb3VibGUtQmxpbmQgQ29udHJvbGxlZCBUcmlhbCBDb21wYXJpbmcgdGhlIEVmZmVjdGl2ZW5l
c3Mgb2YgTHVtYmFyIFRyYW5zZm9yYW1pbmFsIEVwaWR1cmFsIEluamVjdGlvbnMgb2YgUGFydGlj
dWxhdGUgYW5kIE5vbnBhcnRpY3VsYXRlIENvcnRpY29zdGVyb2lkcyBmb3IgTHVtYm9zYWNyYWwg
UmFkaWN1bGFyIFBhaW48L3RpdGxlPjxzZWNvbmRhcnktdGl0bGU+UGFpbiBNZWQ8L3NlY29uZGFy
eS10aXRsZT48YWx0LXRpdGxlPlBhaW4gbWVkaWNpbmUgKE1hbGRlbiwgTWFzcy4pPC9hbHQtdGl0
bGU+PC90aXRsZXM+PHBlcmlvZGljYWw+PGZ1bGwtdGl0bGU+UGFpbiBNZWQ8L2Z1bGwtdGl0bGU+
PGFiYnItMT5QYWluIG1lZGljaW5lIChNYWxkZW4sIE1hc3MuKTwvYWJici0xPjwvcGVyaW9kaWNh
bD48YWx0LXBlcmlvZGljYWw+PGZ1bGwtdGl0bGU+UGFpbiBNZWQ8L2Z1bGwtdGl0bGU+PGFiYnIt
MT5QYWluIG1lZGljaW5lIChNYWxkZW4sIE1hc3MuKTwvYWJici0xPjwvYWx0LXBlcmlvZGljYWw+
PHBhZ2VzPjE2OTctNzA4PC9wYWdlcz48dm9sdW1lPjE2PC92b2x1bWU+PG51bWJlcj45PC9udW1i
ZXI+PGVkaXRpb24+MjAxNS8wNi8yMzwvZWRpdGlvbj48a2V5d29yZHM+PGtleXdvcmQ+QWRyZW5h
bCBDb3J0ZXggSG9ybW9uZXMvIGFkbWluaXN0cmF0aW9uICZhbXA7IGRvc2FnZTwva2V5d29yZD48
a2V5d29yZD5BZHVsdDwva2V5d29yZD48a2V5d29yZD5BZ2VkPC9rZXl3b3JkPjxrZXl3b3JkPkJl
dGFtZXRoYXNvbmUvIGFkbWluaXN0cmF0aW9uICZhbXA7IGRvc2FnZTwva2V5d29yZD48a2V5d29y
ZD5EZXhhbWV0aGFzb25lLyBhZG1pbmlzdHJhdGlvbiAmYW1wOyBkb3NhZ2U8L2tleXdvcmQ+PGtl
eXdvcmQ+RG91YmxlLUJsaW5kIE1ldGhvZDwva2V5d29yZD48a2V5d29yZD5GZW1hbGU8L2tleXdv
cmQ+PGtleXdvcmQ+SHVtYW5zPC9rZXl3b3JkPjxrZXl3b3JkPkluamVjdGlvbnMsIEVwaWR1cmFs
PC9rZXl3b3JkPjxrZXl3b3JkPkxvdyBCYWNrIFBhaW4vIGRydWcgdGhlcmFweTwva2V5d29yZD48
a2V5d29yZD5MdW1ib3NhY3JhbCBSZWdpb248L2tleXdvcmQ+PGtleXdvcmQ+TWFsZTwva2V5d29y
ZD48a2V5d29yZD5NaWRkbGUgQWdlZDwva2V5d29yZD48a2V5d29yZD5QYWluIE1lYXN1cmVtZW50
PC9rZXl3b3JkPjxrZXl3b3JkPlJhZGljdWxvcGF0aHkvIGRydWcgdGhlcmFweTwva2V5d29yZD48
a2V5d29yZD5SZWNvdmVyeSBvZiBGdW5jdGlvbi9kcnVnIGVmZmVjdHM8L2tleXdvcmQ+PC9rZXl3
b3Jkcz48ZGF0ZXM+PHllYXI+MjAxNTwveWVhcj48cHViLWRhdGVzPjxkYXRlPlNlcDwvZGF0ZT48
L3B1Yi1kYXRlcz48L2RhdGVzPjxpc2JuPjE1MjYtNDYzNyAoRWxlY3Ryb25pYykmI3hEOzE1MjYt
MjM3NSAoTGlua2luZyk8L2lzYm4+PGFjY2Vzc2lvbi1udW0+MjYwOTUzMzk8L2FjY2Vzc2lvbi1u
dW0+PHVybHM+PC91cmxzPjxlbGVjdHJvbmljLXJlc291cmNlLW51bT4xMC4xMTExL3BtZS4xMjg0
NjwvZWxlY3Ryb25pYy1yZXNvdXJjZS1udW0+PHJlbW90ZS1kYXRhYmFzZS1wcm92aWRlcj5OTE08
L3JlbW90ZS1kYXRhYmFzZS1wcm92aWRlcj48bGFuZ3VhZ2U+ZW5nPC9sYW5ndWFnZT48L3JlY29y
ZD48L0NpdGU+PC9FbmROb3RlPn==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EZW5pczwvQXV0aG9yPjxZZWFyPjIwMTU8L1llYXI+PFJl
Y051bT4zNTwvUmVjTnVtPjxEaXNwbGF5VGV4dD48c3R5bGUgZmFjZT0ic3VwZXJzY3JpcHQiPjcx
PC9zdHlsZT48L0Rpc3BsYXlUZXh0PjxyZWNvcmQ+PHJlYy1udW1iZXI+MzU8L3JlYy1udW1iZXI+
PGZvcmVpZ24ta2V5cz48a2V5IGFwcD0iRU4iIGRiLWlkPSJmZDJhOXowZjNlZXAwZGV4NXpxdno5
ZTJ6c2FlOXJmNWZwZmUiPjM1PC9rZXk+PC9mb3JlaWduLWtleXM+PHJlZi10eXBlIG5hbWU9Ikpv
dXJuYWwgQXJ0aWNsZSI+MTc8L3JlZi10eXBlPjxjb250cmlidXRvcnM+PGF1dGhvcnM+PGF1dGhv
cj5EZW5pcywgSS48L2F1dGhvcj48YXV0aG9yPkNsYXZlYXUsIEcuPC9hdXRob3I+PGF1dGhvcj5G
aWxpYXRyYXVsdCwgTS48L2F1dGhvcj48YXV0aG9yPkZ1Z2VyZSwgRi48L2F1dGhvcj48YXV0aG9y
PkZvcnRpbiwgTC48L2F1dGhvcj48L2F1dGhvcnM+PC9jb250cmlidXRvcnM+PGF1dGgtYWRkcmVz
cz5EZXBhcnRtZW50IG9mIFBoeXNpY2FsIE1lZGljaW5lIGFuZCBSZWhhYmlsaXRhdGlvbiwgQ2Vu
dHJlIGhvc3BpdGFsaWVyIGRlIGwmYXBvcztVbml2ZXJzaXRlIGRlIE1vbnRyZWFsLSBIb3BpdGFs
IE5vdHJlLURhbWUsIE1vbnRyZWFsLCBRdWViZWMsIENhbmFkYS4mI3hEO0RlcGFydG1lbnQgb2Yg
UGh5c2ljYWwgTWVkaWNpbmUgYW5kIFJlaGFiaWxpdGF0aW9uLCBIb3BpdGFsIGRlIGxhIENpdGUt
ZGUtbGEtU2FudGUsIExhdmFsLCBRdWViZWMsIENhbmFkYS4mI3hEO0RlcGFydG1lbnQgb2YgQW5l
c3RoZXNpb2xvZ3ksIEhvcGl0YWwgTWFpc29ubmV1dmUtUm9zZW1vbnQsIE1vbnRyZWFsLCBRdWVi
ZWMsIENhbmFkYS4mI3hEO0luc3RpdHV0IGRlIFBoeXNpYXRyaWUgZHUgUXVlYmVjLCBNb250cmVh
bCwgUXVlYmVjLCBDYW5hZGEuPC9hdXRoLWFkZHJlc3M+PHRpdGxlcz48dGl0bGU+UmFuZG9taXpl
ZCBEb3VibGUtQmxpbmQgQ29udHJvbGxlZCBUcmlhbCBDb21wYXJpbmcgdGhlIEVmZmVjdGl2ZW5l
c3Mgb2YgTHVtYmFyIFRyYW5zZm9yYW1pbmFsIEVwaWR1cmFsIEluamVjdGlvbnMgb2YgUGFydGlj
dWxhdGUgYW5kIE5vbnBhcnRpY3VsYXRlIENvcnRpY29zdGVyb2lkcyBmb3IgTHVtYm9zYWNyYWwg
UmFkaWN1bGFyIFBhaW48L3RpdGxlPjxzZWNvbmRhcnktdGl0bGU+UGFpbiBNZWQ8L3NlY29uZGFy
eS10aXRsZT48YWx0LXRpdGxlPlBhaW4gbWVkaWNpbmUgKE1hbGRlbiwgTWFzcy4pPC9hbHQtdGl0
bGU+PC90aXRsZXM+PHBlcmlvZGljYWw+PGZ1bGwtdGl0bGU+UGFpbiBNZWQ8L2Z1bGwtdGl0bGU+
PGFiYnItMT5QYWluIG1lZGljaW5lIChNYWxkZW4sIE1hc3MuKTwvYWJici0xPjwvcGVyaW9kaWNh
bD48YWx0LXBlcmlvZGljYWw+PGZ1bGwtdGl0bGU+UGFpbiBNZWQ8L2Z1bGwtdGl0bGU+PGFiYnIt
MT5QYWluIG1lZGljaW5lIChNYWxkZW4sIE1hc3MuKTwvYWJici0xPjwvYWx0LXBlcmlvZGljYWw+
PHBhZ2VzPjE2OTctNzA4PC9wYWdlcz48dm9sdW1lPjE2PC92b2x1bWU+PG51bWJlcj45PC9udW1i
ZXI+PGVkaXRpb24+MjAxNS8wNi8yMzwvZWRpdGlvbj48a2V5d29yZHM+PGtleXdvcmQ+QWRyZW5h
bCBDb3J0ZXggSG9ybW9uZXMvIGFkbWluaXN0cmF0aW9uICZhbXA7IGRvc2FnZTwva2V5d29yZD48
a2V5d29yZD5BZHVsdDwva2V5d29yZD48a2V5d29yZD5BZ2VkPC9rZXl3b3JkPjxrZXl3b3JkPkJl
dGFtZXRoYXNvbmUvIGFkbWluaXN0cmF0aW9uICZhbXA7IGRvc2FnZTwva2V5d29yZD48a2V5d29y
ZD5EZXhhbWV0aGFzb25lLyBhZG1pbmlzdHJhdGlvbiAmYW1wOyBkb3NhZ2U8L2tleXdvcmQ+PGtl
eXdvcmQ+RG91YmxlLUJsaW5kIE1ldGhvZDwva2V5d29yZD48a2V5d29yZD5GZW1hbGU8L2tleXdv
cmQ+PGtleXdvcmQ+SHVtYW5zPC9rZXl3b3JkPjxrZXl3b3JkPkluamVjdGlvbnMsIEVwaWR1cmFs
PC9rZXl3b3JkPjxrZXl3b3JkPkxvdyBCYWNrIFBhaW4vIGRydWcgdGhlcmFweTwva2V5d29yZD48
a2V5d29yZD5MdW1ib3NhY3JhbCBSZWdpb248L2tleXdvcmQ+PGtleXdvcmQ+TWFsZTwva2V5d29y
ZD48a2V5d29yZD5NaWRkbGUgQWdlZDwva2V5d29yZD48a2V5d29yZD5QYWluIE1lYXN1cmVtZW50
PC9rZXl3b3JkPjxrZXl3b3JkPlJhZGljdWxvcGF0aHkvIGRydWcgdGhlcmFweTwva2V5d29yZD48
a2V5d29yZD5SZWNvdmVyeSBvZiBGdW5jdGlvbi9kcnVnIGVmZmVjdHM8L2tleXdvcmQ+PC9rZXl3
b3Jkcz48ZGF0ZXM+PHllYXI+MjAxNTwveWVhcj48cHViLWRhdGVzPjxkYXRlPlNlcDwvZGF0ZT48
L3B1Yi1kYXRlcz48L2RhdGVzPjxpc2JuPjE1MjYtNDYzNyAoRWxlY3Ryb25pYykmI3hEOzE1MjYt
MjM3NSAoTGlua2luZyk8L2lzYm4+PGFjY2Vzc2lvbi1udW0+MjYwOTUzMzk8L2FjY2Vzc2lvbi1u
dW0+PHVybHM+PC91cmxzPjxlbGVjdHJvbmljLXJlc291cmNlLW51bT4xMC4xMTExL3BtZS4xMjg0
NjwvZWxlY3Ryb25pYy1yZXNvdXJjZS1udW0+PHJlbW90ZS1kYXRhYmFzZS1wcm92aWRlcj5OTE08
L3JlbW90ZS1kYXRhYmFzZS1wcm92aWRlcj48bGFuZ3VhZ2U+ZW5nPC9sYW5ndWFnZT48L3JlY29y
ZD48L0NpdGU+PC9FbmROb3RlPn==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8E0B5C">
          <w:rPr>
            <w:rFonts w:eastAsiaTheme="minorHAnsi"/>
            <w:noProof/>
            <w:szCs w:val="20"/>
            <w:vertAlign w:val="superscript"/>
          </w:rPr>
          <w:t>71</w:t>
        </w:r>
        <w:r w:rsidR="008B3538" w:rsidRPr="000F3174">
          <w:rPr>
            <w:rFonts w:eastAsiaTheme="minorHAnsi"/>
            <w:szCs w:val="20"/>
          </w:rPr>
          <w:fldChar w:fldCharType="end"/>
        </w:r>
      </w:hyperlink>
      <w:r w:rsidRPr="00215A4C">
        <w:rPr>
          <w:rFonts w:eastAsiaTheme="minorHAnsi"/>
          <w:szCs w:val="20"/>
        </w:rPr>
        <w:t xml:space="preserve"> </w:t>
      </w:r>
      <w:r w:rsidR="004B1EB9" w:rsidRPr="00215A4C">
        <w:rPr>
          <w:rFonts w:eastAsiaTheme="minorHAnsi" w:hint="eastAsia"/>
          <w:szCs w:val="20"/>
        </w:rPr>
        <w:t>체계적</w:t>
      </w:r>
      <w:r w:rsidR="004B1EB9" w:rsidRPr="00215A4C">
        <w:rPr>
          <w:rFonts w:eastAsiaTheme="minorHAnsi"/>
          <w:szCs w:val="20"/>
        </w:rPr>
        <w:t xml:space="preserve"> </w:t>
      </w:r>
      <w:r w:rsidR="004B1EB9" w:rsidRPr="00215A4C">
        <w:rPr>
          <w:rFonts w:eastAsiaTheme="minorHAnsi" w:hint="eastAsia"/>
          <w:szCs w:val="20"/>
        </w:rPr>
        <w:t>고찰</w:t>
      </w:r>
      <w:r w:rsidR="00A2335E" w:rsidRPr="00215A4C">
        <w:rPr>
          <w:rFonts w:eastAsiaTheme="minorHAnsi" w:hint="eastAsia"/>
          <w:szCs w:val="20"/>
        </w:rPr>
        <w:t>논문</w:t>
      </w:r>
      <w:r w:rsidR="004B1EB9" w:rsidRPr="00215A4C">
        <w:rPr>
          <w:rFonts w:eastAsiaTheme="minorHAnsi"/>
          <w:szCs w:val="20"/>
        </w:rPr>
        <w:t xml:space="preserve"> </w:t>
      </w:r>
      <w:r w:rsidR="00A2335E" w:rsidRPr="00215A4C">
        <w:rPr>
          <w:rFonts w:eastAsiaTheme="minorHAnsi" w:hint="eastAsia"/>
          <w:szCs w:val="20"/>
        </w:rPr>
        <w:t>두</w:t>
      </w:r>
      <w:r w:rsidR="004B1EB9" w:rsidRPr="00215A4C">
        <w:rPr>
          <w:rFonts w:eastAsiaTheme="minorHAnsi" w:hint="eastAsia"/>
          <w:szCs w:val="20"/>
        </w:rPr>
        <w:t>편에서도</w:t>
      </w:r>
      <w:r w:rsidR="004B1EB9" w:rsidRPr="00215A4C">
        <w:rPr>
          <w:rFonts w:eastAsiaTheme="minorHAnsi"/>
          <w:szCs w:val="20"/>
        </w:rPr>
        <w:t xml:space="preserve"> 입자형이 비입자형에 비하여 </w:t>
      </w:r>
      <w:r w:rsidR="00A2335E" w:rsidRPr="00215A4C">
        <w:rPr>
          <w:rFonts w:eastAsiaTheme="minorHAnsi" w:hint="eastAsia"/>
          <w:szCs w:val="20"/>
        </w:rPr>
        <w:t>임상적</w:t>
      </w:r>
      <w:r w:rsidR="00A2335E" w:rsidRPr="00215A4C">
        <w:rPr>
          <w:rFonts w:eastAsiaTheme="minorHAnsi"/>
          <w:szCs w:val="20"/>
        </w:rPr>
        <w:t xml:space="preserve"> 효과면에서 </w:t>
      </w:r>
      <w:r w:rsidR="004B1EB9" w:rsidRPr="00215A4C">
        <w:rPr>
          <w:rFonts w:eastAsiaTheme="minorHAnsi" w:hint="eastAsia"/>
          <w:szCs w:val="20"/>
        </w:rPr>
        <w:t>뚜렷한</w:t>
      </w:r>
      <w:r w:rsidR="004B1EB9" w:rsidRPr="00215A4C">
        <w:rPr>
          <w:rFonts w:eastAsiaTheme="minorHAnsi"/>
          <w:szCs w:val="20"/>
        </w:rPr>
        <w:t xml:space="preserve"> </w:t>
      </w:r>
      <w:r w:rsidR="004B1EB9" w:rsidRPr="00215A4C">
        <w:rPr>
          <w:rFonts w:eastAsiaTheme="minorHAnsi" w:hint="eastAsia"/>
          <w:szCs w:val="20"/>
        </w:rPr>
        <w:t>우위가</w:t>
      </w:r>
      <w:r w:rsidR="004B1EB9" w:rsidRPr="00215A4C">
        <w:rPr>
          <w:rFonts w:eastAsiaTheme="minorHAnsi"/>
          <w:szCs w:val="20"/>
        </w:rPr>
        <w:t xml:space="preserve"> </w:t>
      </w:r>
      <w:r w:rsidR="004B1EB9" w:rsidRPr="00215A4C">
        <w:rPr>
          <w:rFonts w:eastAsiaTheme="minorHAnsi" w:hint="eastAsia"/>
          <w:szCs w:val="20"/>
        </w:rPr>
        <w:t>없으므로</w:t>
      </w:r>
      <w:r w:rsidR="00A2335E" w:rsidRPr="00215A4C">
        <w:rPr>
          <w:rFonts w:eastAsiaTheme="minorHAnsi"/>
          <w:szCs w:val="20"/>
        </w:rPr>
        <w:t>,</w:t>
      </w:r>
      <w:r w:rsidR="004B1EB9" w:rsidRPr="00215A4C">
        <w:rPr>
          <w:rFonts w:eastAsiaTheme="minorHAnsi"/>
          <w:szCs w:val="20"/>
        </w:rPr>
        <w:t xml:space="preserve"> 부작용이 적은 비입자형을 투여할 것을 추천하고 있다.</w:t>
      </w:r>
      <w:r w:rsidRPr="000F3174">
        <w:rPr>
          <w:rFonts w:eastAsiaTheme="minorHAnsi"/>
          <w:szCs w:val="20"/>
        </w:rPr>
        <w:fldChar w:fldCharType="begin">
          <w:fldData xml:space="preserve">PEVuZE5vdGU+PENpdGU+PEF1dGhvcj5NZWh0YTwvQXV0aG9yPjxZZWFyPjIwMTY8L1llYXI+PFJl
Y051bT40MDwvUmVjTnVtPjxEaXNwbGF5VGV4dD48c3R5bGUgZmFjZT0ic3VwZXJzY3JpcHQiPjcy
LDczPC9zdHlsZT48L0Rpc3BsYXlUZXh0PjxyZWNvcmQ+PHJlYy1udW1iZXI+NDA8L3JlYy1udW1i
ZXI+PGZvcmVpZ24ta2V5cz48a2V5IGFwcD0iRU4iIGRiLWlkPSJmZDJhOXowZjNlZXAwZGV4NXpx
dno5ZTJ6c2FlOXJmNWZwZmUiPjQwPC9rZXk+PC9mb3JlaWduLWtleXM+PHJlZi10eXBlIG5hbWU9
IkpvdXJuYWwgQXJ0aWNsZSI+MTc8L3JlZi10eXBlPjxjb250cmlidXRvcnM+PGF1dGhvcnM+PGF1
dGhvcj5NZWh0YSwgUC48L2F1dGhvcj48YXV0aG9yPlN5cm9wLCBJLjwvYXV0aG9yPjxhdXRob3I+
U2luZ2gsIEouIFIuPC9hdXRob3I+PGF1dGhvcj5LaXJzY2huZXIsIEouPC9hdXRob3I+PC9hdXRo
b3JzPjwvY29udHJpYnV0b3JzPjxhdXRoLWFkZHJlc3M+SG9zcGl0YWwgZm9yIFNwZWNpYWwgU3Vy
Z2VyeSwgNTM1IEVhc3QgNzB0aCBTdCwgTmV3IFlvcmssIE5ZIDEwMDIxLiBFbGVjdHJvbmljIGFk
ZHJlc3M6IFByaXllc2guTWVodGFAZ21haWwuY29tLiYjeEQ7V2VpbGwgQ29ybmVsbCBNZWRpY2Fs
IENvbGxlZ2UsIE5ldyBZb3JrLCBOWS4mI3hEO0hvc3BpdGFsIGZvciBTcGVjaWFsIFN1cmdlcnks
IE5ldyBZb3JrLCBOWS48L2F1dGgtYWRkcmVzcz48dGl0bGVzPjx0aXRsZT5TeXN0ZW1hdGljIFJl
dmlldyBvZiB0aGUgRWZmaWNhY3kgb2YgUGFydGljdWxhdGUgVmVyc3VzIE5vbnBhcnRpY3VsYXRl
IENvcnRpY29zdGVyb2lkcyBpbiBFcGlkdXJhbCBJbmplY3Rpb25zPC90aXRsZT48c2Vjb25kYXJ5
LXRpdGxlPlBNIFI8L3NlY29uZGFyeS10aXRsZT48YWx0LXRpdGxlPlBNICZhbXA7IFIgOiB0aGUg
am91cm5hbCBvZiBpbmp1cnksIGZ1bmN0aW9uLCBhbmQgcmVoYWJpbGl0YXRpb248L2FsdC10aXRs
ZT48L3RpdGxlcz48cGVyaW9kaWNhbD48ZnVsbC10aXRsZT5QTSBSPC9mdWxsLXRpdGxlPjxhYmJy
LTE+UE0gJmFtcDsgUiA6IHRoZSBqb3VybmFsIG9mIGluanVyeSwgZnVuY3Rpb24sIGFuZCByZWhh
YmlsaXRhdGlvbjwvYWJici0xPjwvcGVyaW9kaWNhbD48YWx0LXBlcmlvZGljYWw+PGZ1bGwtdGl0
bGU+UE0gUjwvZnVsbC10aXRsZT48YWJici0xPlBNICZhbXA7IFIgOiB0aGUgam91cm5hbCBvZiBp
bmp1cnksIGZ1bmN0aW9uLCBhbmQgcmVoYWJpbGl0YXRpb248L2FiYnItMT48L2FsdC1wZXJpb2Rp
Y2FsPjxlZGl0aW9uPjIwMTYvMTIvMDU8L2VkaXRpb24+PGRhdGVzPjx5ZWFyPjIwMTY8L3llYXI+
PHB1Yi1kYXRlcz48ZGF0ZT5Ob3YgMzA8L2RhdGU+PC9wdWItZGF0ZXM+PC9kYXRlcz48aXNibj4x
OTM0LTE1NjMgKEVsZWN0cm9uaWMpJiN4RDsxOTM0LTE0ODIgKExpbmtpbmcpPC9pc2JuPjxhY2Nl
c3Npb24tbnVtPjI3OTE1MDY5PC9hY2Nlc3Npb24tbnVtPjx1cmxzPjwvdXJscz48ZWxlY3Ryb25p
Yy1yZXNvdXJjZS1udW0+MTAuMTAxNi9qLnBtcmouMjAxNi4xMS4wMDg8L2VsZWN0cm9uaWMtcmVz
b3VyY2UtbnVtPjxyZW1vdGUtZGF0YWJhc2UtcHJvdmlkZXI+TkxNPC9yZW1vdGUtZGF0YWJhc2Ut
cHJvdmlkZXI+PGxhbmd1YWdlPmVuZzwvbGFuZ3VhZ2U+PC9yZWNvcmQ+PC9DaXRlPjxDaXRlPjxB
dXRob3I+RmVlbGV5PC9BdXRob3I+PFllYXI+MjAxNjwvWWVhcj48UmVjTnVtPjM2PC9SZWNOdW0+
PHJlY29yZD48cmVjLW51bWJlcj4zNjwvcmVjLW51bWJlcj48Zm9yZWlnbi1rZXlzPjxrZXkgYXBw
PSJFTiIgZGItaWQ9ImZkMmE5ejBmM2VlcDBkZXg1enF2ejllMnpzYWU5cmY1ZnBmZSI+MzY8L2tl
eT48L2ZvcmVpZ24ta2V5cz48cmVmLXR5cGUgbmFtZT0iSm91cm5hbCBBcnRpY2xlIj4xNzwvcmVm
LXR5cGU+PGNvbnRyaWJ1dG9ycz48YXV0aG9ycz48YXV0aG9yPkZlZWxleSwgSS4gSC48L2F1dGhv
cj48YXV0aG9yPkhlYWx5LCBFLiBGLjwvYXV0aG9yPjxhdXRob3I+Tm9lbCwgSi48L2F1dGhvcj48
YXV0aG9yPktpZWx5LCBQLiBKLjwvYXV0aG9yPjxhdXRob3I+TXVycGh5LCBULiBNLjwvYXV0aG9y
PjwvYXV0aG9ycz48L2NvbnRyaWJ1dG9ycz48YXV0aC1hZGRyZXNzPlJDU0ksIDEyMyBTdCBTdGVw
aGVucyBHcmVlbiwgRHVibGluLCBJcmVsYW5kLiBpYWluZmVlbGV5QHJjc2kuaWUuJiN4RDtBTU5D
SCwgVGFsbGFnaHQsIER1YmxpbiwgSXJlbGFuZC4gaWFpbmZlZWxleUByY3NpLmllLiYjeEQ7UkNQ
SSwgU2V0YW50YSBQbGFjZSwgRHVibGluLCBJcmVsYW5kLiYjeEQ7QU1OQ0gsIFRhbGxhZ2h0LCBE
dWJsaW4sIElyZWxhbmQuPC9hdXRoLWFkZHJlc3M+PHRpdGxlcz48dGl0bGU+UGFydGljdWxhdGUg
YW5kIG5vbi1wYXJ0aWN1bGF0ZSBzdGVyb2lkcyBpbiBzcGluYWwgZXBpZHVyYWxzOiBhIHN5c3Rl
bWF0aWMgcmV2aWV3IGFuZCBtZXRhLWFuYWx5c2lzPC90aXRsZT48c2Vjb25kYXJ5LXRpdGxlPkV1
ciBTcGluZSBKPC9zZWNvbmRhcnktdGl0bGU+PGFsdC10aXRsZT5FdXJvcGVhbiBzcGluZSBqb3Vy
bmFsIDogb2ZmaWNpYWwgcHVibGljYXRpb24gb2YgdGhlIEV1cm9wZWFuIFNwaW5lIFNvY2lldHks
IHRoZSBFdXJvcGVhbiBTcGluYWwgRGVmb3JtaXR5IFNvY2lldHksIGFuZCB0aGUgRXVyb3BlYW4g
U2VjdGlvbiBvZiB0aGUgQ2VydmljYWwgU3BpbmUgUmVzZWFyY2ggU29jaWV0eTwvYWx0LXRpdGxl
PjwvdGl0bGVzPjx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3BlcmlvZGljYWw+PGFsdC1wZXJpb2RpY2FsPjxm
dWxsLXRpdGxlPkV1ciBTcGluZSBKPC9mdWxsLXRpdGxlPjxhYmJyLTE+RXVyb3BlYW4gc3BpbmUg
am91cm5hbCA6IG9mZmljaWFsIHB1YmxpY2F0aW9uIG9mIHRoZSBFdXJvcGVhbiBTcGluZSBTb2Np
ZXR5LCB0aGUgRXVyb3BlYW4gU3BpbmFsIERlZm9ybWl0eSBTb2NpZXR5LCBhbmQgdGhlIEV1cm9w
ZWFuIFNlY3Rpb24gb2YgdGhlIENlcnZpY2FsIFNwaW5lIFJlc2VhcmNoIFNvY2lldHk8L2FiYnIt
MT48L2FsdC1wZXJpb2RpY2FsPjxlZGl0aW9uPjIwMTYvMDIvMTQ8L2VkaXRpb24+PGRhdGVzPjx5
ZWFyPjIwMTY8L3llYXI+PHB1Yi1kYXRlcz48ZGF0ZT5GZWIgMTI8L2RhdGU+PC9wdWItZGF0ZXM+
PC9kYXRlcz48aXNibj4xNDMyLTA5MzIgKEVsZWN0cm9uaWMpJiN4RDswOTQwLTY3MTkgKExpbmtp
bmcpPC9pc2JuPjxhY2Nlc3Npb24tbnVtPjI2ODczMTAzPC9hY2Nlc3Npb24tbnVtPjx1cmxzPjwv
dXJscz48ZWxlY3Ryb25pYy1yZXNvdXJjZS1udW0+MTAuMTAwNy9zMDA1ODYtMDE2LTQ0MzctMDwv
ZWxlY3Ryb25pYy1yZXNvdXJjZS1udW0+PHJlbW90ZS1kYXRhYmFzZS1wcm92aWRlcj5OTE08L3Jl
bW90ZS1kYXRhYmFzZS1wcm92aWRlcj48bGFuZ3VhZ2U+ZW5nPC9sYW5ndWFnZT48L3JlY29yZD48
L0NpdGU+PC9FbmROb3RlPgB=
</w:fldData>
        </w:fldChar>
      </w:r>
      <w:r w:rsidR="008E0B5C">
        <w:rPr>
          <w:rFonts w:eastAsiaTheme="minorHAnsi"/>
          <w:szCs w:val="20"/>
        </w:rPr>
        <w:instrText xml:space="preserve"> ADDIN EN.CITE </w:instrText>
      </w:r>
      <w:r w:rsidR="008E0B5C">
        <w:rPr>
          <w:rFonts w:eastAsiaTheme="minorHAnsi"/>
          <w:szCs w:val="20"/>
        </w:rPr>
        <w:fldChar w:fldCharType="begin">
          <w:fldData xml:space="preserve">PEVuZE5vdGU+PENpdGU+PEF1dGhvcj5NZWh0YTwvQXV0aG9yPjxZZWFyPjIwMTY8L1llYXI+PFJl
Y051bT40MDwvUmVjTnVtPjxEaXNwbGF5VGV4dD48c3R5bGUgZmFjZT0ic3VwZXJzY3JpcHQiPjcy
LDczPC9zdHlsZT48L0Rpc3BsYXlUZXh0PjxyZWNvcmQ+PHJlYy1udW1iZXI+NDA8L3JlYy1udW1i
ZXI+PGZvcmVpZ24ta2V5cz48a2V5IGFwcD0iRU4iIGRiLWlkPSJmZDJhOXowZjNlZXAwZGV4NXpx
dno5ZTJ6c2FlOXJmNWZwZmUiPjQwPC9rZXk+PC9mb3JlaWduLWtleXM+PHJlZi10eXBlIG5hbWU9
IkpvdXJuYWwgQXJ0aWNsZSI+MTc8L3JlZi10eXBlPjxjb250cmlidXRvcnM+PGF1dGhvcnM+PGF1
dGhvcj5NZWh0YSwgUC48L2F1dGhvcj48YXV0aG9yPlN5cm9wLCBJLjwvYXV0aG9yPjxhdXRob3I+
U2luZ2gsIEouIFIuPC9hdXRob3I+PGF1dGhvcj5LaXJzY2huZXIsIEouPC9hdXRob3I+PC9hdXRo
b3JzPjwvY29udHJpYnV0b3JzPjxhdXRoLWFkZHJlc3M+SG9zcGl0YWwgZm9yIFNwZWNpYWwgU3Vy
Z2VyeSwgNTM1IEVhc3QgNzB0aCBTdCwgTmV3IFlvcmssIE5ZIDEwMDIxLiBFbGVjdHJvbmljIGFk
ZHJlc3M6IFByaXllc2guTWVodGFAZ21haWwuY29tLiYjeEQ7V2VpbGwgQ29ybmVsbCBNZWRpY2Fs
IENvbGxlZ2UsIE5ldyBZb3JrLCBOWS4mI3hEO0hvc3BpdGFsIGZvciBTcGVjaWFsIFN1cmdlcnks
IE5ldyBZb3JrLCBOWS48L2F1dGgtYWRkcmVzcz48dGl0bGVzPjx0aXRsZT5TeXN0ZW1hdGljIFJl
dmlldyBvZiB0aGUgRWZmaWNhY3kgb2YgUGFydGljdWxhdGUgVmVyc3VzIE5vbnBhcnRpY3VsYXRl
IENvcnRpY29zdGVyb2lkcyBpbiBFcGlkdXJhbCBJbmplY3Rpb25zPC90aXRsZT48c2Vjb25kYXJ5
LXRpdGxlPlBNIFI8L3NlY29uZGFyeS10aXRsZT48YWx0LXRpdGxlPlBNICZhbXA7IFIgOiB0aGUg
am91cm5hbCBvZiBpbmp1cnksIGZ1bmN0aW9uLCBhbmQgcmVoYWJpbGl0YXRpb248L2FsdC10aXRs
ZT48L3RpdGxlcz48cGVyaW9kaWNhbD48ZnVsbC10aXRsZT5QTSBSPC9mdWxsLXRpdGxlPjxhYmJy
LTE+UE0gJmFtcDsgUiA6IHRoZSBqb3VybmFsIG9mIGluanVyeSwgZnVuY3Rpb24sIGFuZCByZWhh
YmlsaXRhdGlvbjwvYWJici0xPjwvcGVyaW9kaWNhbD48YWx0LXBlcmlvZGljYWw+PGZ1bGwtdGl0
bGU+UE0gUjwvZnVsbC10aXRsZT48YWJici0xPlBNICZhbXA7IFIgOiB0aGUgam91cm5hbCBvZiBp
bmp1cnksIGZ1bmN0aW9uLCBhbmQgcmVoYWJpbGl0YXRpb248L2FiYnItMT48L2FsdC1wZXJpb2Rp
Y2FsPjxlZGl0aW9uPjIwMTYvMTIvMDU8L2VkaXRpb24+PGRhdGVzPjx5ZWFyPjIwMTY8L3llYXI+
PHB1Yi1kYXRlcz48ZGF0ZT5Ob3YgMzA8L2RhdGU+PC9wdWItZGF0ZXM+PC9kYXRlcz48aXNibj4x
OTM0LTE1NjMgKEVsZWN0cm9uaWMpJiN4RDsxOTM0LTE0ODIgKExpbmtpbmcpPC9pc2JuPjxhY2Nl
c3Npb24tbnVtPjI3OTE1MDY5PC9hY2Nlc3Npb24tbnVtPjx1cmxzPjwvdXJscz48ZWxlY3Ryb25p
Yy1yZXNvdXJjZS1udW0+MTAuMTAxNi9qLnBtcmouMjAxNi4xMS4wMDg8L2VsZWN0cm9uaWMtcmVz
b3VyY2UtbnVtPjxyZW1vdGUtZGF0YWJhc2UtcHJvdmlkZXI+TkxNPC9yZW1vdGUtZGF0YWJhc2Ut
cHJvdmlkZXI+PGxhbmd1YWdlPmVuZzwvbGFuZ3VhZ2U+PC9yZWNvcmQ+PC9DaXRlPjxDaXRlPjxB
dXRob3I+RmVlbGV5PC9BdXRob3I+PFllYXI+MjAxNjwvWWVhcj48UmVjTnVtPjM2PC9SZWNOdW0+
PHJlY29yZD48cmVjLW51bWJlcj4zNjwvcmVjLW51bWJlcj48Zm9yZWlnbi1rZXlzPjxrZXkgYXBw
PSJFTiIgZGItaWQ9ImZkMmE5ejBmM2VlcDBkZXg1enF2ejllMnpzYWU5cmY1ZnBmZSI+MzY8L2tl
eT48L2ZvcmVpZ24ta2V5cz48cmVmLXR5cGUgbmFtZT0iSm91cm5hbCBBcnRpY2xlIj4xNzwvcmVm
LXR5cGU+PGNvbnRyaWJ1dG9ycz48YXV0aG9ycz48YXV0aG9yPkZlZWxleSwgSS4gSC48L2F1dGhv
cj48YXV0aG9yPkhlYWx5LCBFLiBGLjwvYXV0aG9yPjxhdXRob3I+Tm9lbCwgSi48L2F1dGhvcj48
YXV0aG9yPktpZWx5LCBQLiBKLjwvYXV0aG9yPjxhdXRob3I+TXVycGh5LCBULiBNLjwvYXV0aG9y
PjwvYXV0aG9ycz48L2NvbnRyaWJ1dG9ycz48YXV0aC1hZGRyZXNzPlJDU0ksIDEyMyBTdCBTdGVw
aGVucyBHcmVlbiwgRHVibGluLCBJcmVsYW5kLiBpYWluZmVlbGV5QHJjc2kuaWUuJiN4RDtBTU5D
SCwgVGFsbGFnaHQsIER1YmxpbiwgSXJlbGFuZC4gaWFpbmZlZWxleUByY3NpLmllLiYjeEQ7UkNQ
SSwgU2V0YW50YSBQbGFjZSwgRHVibGluLCBJcmVsYW5kLiYjeEQ7QU1OQ0gsIFRhbGxhZ2h0LCBE
dWJsaW4sIElyZWxhbmQuPC9hdXRoLWFkZHJlc3M+PHRpdGxlcz48dGl0bGU+UGFydGljdWxhdGUg
YW5kIG5vbi1wYXJ0aWN1bGF0ZSBzdGVyb2lkcyBpbiBzcGluYWwgZXBpZHVyYWxzOiBhIHN5c3Rl
bWF0aWMgcmV2aWV3IGFuZCBtZXRhLWFuYWx5c2lzPC90aXRsZT48c2Vjb25kYXJ5LXRpdGxlPkV1
ciBTcGluZSBKPC9zZWNvbmRhcnktdGl0bGU+PGFsdC10aXRsZT5FdXJvcGVhbiBzcGluZSBqb3Vy
bmFsIDogb2ZmaWNpYWwgcHVibGljYXRpb24gb2YgdGhlIEV1cm9wZWFuIFNwaW5lIFNvY2lldHks
IHRoZSBFdXJvcGVhbiBTcGluYWwgRGVmb3JtaXR5IFNvY2lldHksIGFuZCB0aGUgRXVyb3BlYW4g
U2VjdGlvbiBvZiB0aGUgQ2VydmljYWwgU3BpbmUgUmVzZWFyY2ggU29jaWV0eTwvYWx0LXRpdGxl
PjwvdGl0bGVzPjx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3BlcmlvZGljYWw+PGFsdC1wZXJpb2RpY2FsPjxm
dWxsLXRpdGxlPkV1ciBTcGluZSBKPC9mdWxsLXRpdGxlPjxhYmJyLTE+RXVyb3BlYW4gc3BpbmUg
am91cm5hbCA6IG9mZmljaWFsIHB1YmxpY2F0aW9uIG9mIHRoZSBFdXJvcGVhbiBTcGluZSBTb2Np
ZXR5LCB0aGUgRXVyb3BlYW4gU3BpbmFsIERlZm9ybWl0eSBTb2NpZXR5LCBhbmQgdGhlIEV1cm9w
ZWFuIFNlY3Rpb24gb2YgdGhlIENlcnZpY2FsIFNwaW5lIFJlc2VhcmNoIFNvY2lldHk8L2FiYnIt
MT48L2FsdC1wZXJpb2RpY2FsPjxlZGl0aW9uPjIwMTYvMDIvMTQ8L2VkaXRpb24+PGRhdGVzPjx5
ZWFyPjIwMTY8L3llYXI+PHB1Yi1kYXRlcz48ZGF0ZT5GZWIgMTI8L2RhdGU+PC9wdWItZGF0ZXM+
PC9kYXRlcz48aXNibj4xNDMyLTA5MzIgKEVsZWN0cm9uaWMpJiN4RDswOTQwLTY3MTkgKExpbmtp
bmcpPC9pc2JuPjxhY2Nlc3Npb24tbnVtPjI2ODczMTAzPC9hY2Nlc3Npb24tbnVtPjx1cmxzPjwv
dXJscz48ZWxlY3Ryb25pYy1yZXNvdXJjZS1udW0+MTAuMTAwNy9zMDA1ODYtMDE2LTQ0MzctMDwv
ZWxlY3Ryb25pYy1yZXNvdXJjZS1udW0+PHJlbW90ZS1kYXRhYmFzZS1wcm92aWRlcj5OTE08L3Jl
bW90ZS1kYXRhYmFzZS1wcm92aWRlcj48bGFuZ3VhZ2U+ZW5nPC9sYW5ndWFnZT48L3JlY29yZD48
L0NpdGU+PC9FbmROb3RlPgB=
</w:fldData>
        </w:fldChar>
      </w:r>
      <w:r w:rsidR="008E0B5C">
        <w:rPr>
          <w:rFonts w:eastAsiaTheme="minorHAnsi"/>
          <w:szCs w:val="20"/>
        </w:rPr>
        <w:instrText xml:space="preserve"> ADDIN EN.CITE.DATA </w:instrText>
      </w:r>
      <w:r w:rsidR="008E0B5C">
        <w:rPr>
          <w:rFonts w:eastAsiaTheme="minorHAnsi"/>
          <w:szCs w:val="20"/>
        </w:rPr>
      </w:r>
      <w:r w:rsidR="008E0B5C">
        <w:rPr>
          <w:rFonts w:eastAsiaTheme="minorHAnsi"/>
          <w:szCs w:val="20"/>
        </w:rPr>
        <w:fldChar w:fldCharType="end"/>
      </w:r>
      <w:r w:rsidRPr="000F3174">
        <w:rPr>
          <w:rFonts w:eastAsiaTheme="minorHAnsi"/>
          <w:szCs w:val="20"/>
        </w:rPr>
      </w:r>
      <w:r w:rsidRPr="000F3174">
        <w:rPr>
          <w:rFonts w:eastAsiaTheme="minorHAnsi"/>
          <w:szCs w:val="20"/>
        </w:rPr>
        <w:fldChar w:fldCharType="separate"/>
      </w:r>
      <w:hyperlink w:anchor="_ENREF_72" w:tooltip="Mehta, 2016 #40" w:history="1">
        <w:r w:rsidR="008B3538" w:rsidRPr="008E0B5C">
          <w:rPr>
            <w:rFonts w:eastAsiaTheme="minorHAnsi"/>
            <w:noProof/>
            <w:szCs w:val="20"/>
            <w:vertAlign w:val="superscript"/>
          </w:rPr>
          <w:t>72</w:t>
        </w:r>
      </w:hyperlink>
      <w:r w:rsidR="008E0B5C" w:rsidRPr="008E0B5C">
        <w:rPr>
          <w:rFonts w:eastAsiaTheme="minorHAnsi"/>
          <w:noProof/>
          <w:szCs w:val="20"/>
          <w:vertAlign w:val="superscript"/>
        </w:rPr>
        <w:t>,</w:t>
      </w:r>
      <w:hyperlink w:anchor="_ENREF_73" w:tooltip="Feeley, 2016 #36" w:history="1">
        <w:r w:rsidR="008B3538" w:rsidRPr="008E0B5C">
          <w:rPr>
            <w:rFonts w:eastAsiaTheme="minorHAnsi"/>
            <w:noProof/>
            <w:szCs w:val="20"/>
            <w:vertAlign w:val="superscript"/>
          </w:rPr>
          <w:t>73</w:t>
        </w:r>
      </w:hyperlink>
      <w:r w:rsidRPr="000F3174">
        <w:rPr>
          <w:rFonts w:eastAsiaTheme="minorHAnsi"/>
          <w:szCs w:val="20"/>
        </w:rPr>
        <w:fldChar w:fldCharType="end"/>
      </w:r>
      <w:r w:rsidR="004B1EB9" w:rsidRPr="00215A4C">
        <w:rPr>
          <w:rFonts w:eastAsiaTheme="minorHAnsi"/>
          <w:szCs w:val="20"/>
        </w:rPr>
        <w:t xml:space="preserve"> </w:t>
      </w:r>
      <w:r w:rsidR="00457890" w:rsidRPr="00215A4C">
        <w:rPr>
          <w:rFonts w:eastAsiaTheme="minorHAnsi" w:hint="eastAsia"/>
          <w:szCs w:val="20"/>
        </w:rPr>
        <w:t>입자형</w:t>
      </w:r>
      <w:r w:rsidR="009F4B53" w:rsidRPr="00215A4C">
        <w:rPr>
          <w:rFonts w:eastAsiaTheme="minorHAnsi" w:hint="eastAsia"/>
          <w:szCs w:val="20"/>
        </w:rPr>
        <w:t>과</w:t>
      </w:r>
      <w:r w:rsidR="00457890" w:rsidRPr="00215A4C">
        <w:rPr>
          <w:rFonts w:eastAsiaTheme="minorHAnsi"/>
          <w:szCs w:val="20"/>
        </w:rPr>
        <w:t xml:space="preserve"> 비입자형</w:t>
      </w:r>
      <w:r w:rsidR="009F4B53" w:rsidRPr="00215A4C">
        <w:rPr>
          <w:rFonts w:eastAsiaTheme="minorHAnsi"/>
          <w:szCs w:val="20"/>
        </w:rPr>
        <w:t xml:space="preserve"> 사이에</w:t>
      </w:r>
      <w:r w:rsidR="00457890" w:rsidRPr="00215A4C">
        <w:rPr>
          <w:rFonts w:eastAsiaTheme="minorHAnsi"/>
          <w:szCs w:val="20"/>
        </w:rPr>
        <w:t xml:space="preserve"> 유의한 임상적 효과의 차이</w:t>
      </w:r>
      <w:r w:rsidR="009F4B53" w:rsidRPr="00215A4C">
        <w:rPr>
          <w:rFonts w:eastAsiaTheme="minorHAnsi" w:hint="eastAsia"/>
          <w:szCs w:val="20"/>
        </w:rPr>
        <w:t>는</w:t>
      </w:r>
      <w:r w:rsidR="00457890" w:rsidRPr="00215A4C">
        <w:rPr>
          <w:rFonts w:eastAsiaTheme="minorHAnsi"/>
          <w:szCs w:val="20"/>
        </w:rPr>
        <w:t xml:space="preserve"> 없</w:t>
      </w:r>
      <w:r w:rsidR="009F4B53" w:rsidRPr="00215A4C">
        <w:rPr>
          <w:rFonts w:eastAsiaTheme="minorHAnsi" w:hint="eastAsia"/>
          <w:szCs w:val="20"/>
        </w:rPr>
        <w:t>는</w:t>
      </w:r>
      <w:r w:rsidR="009F4B53" w:rsidRPr="00215A4C">
        <w:rPr>
          <w:rFonts w:eastAsiaTheme="minorHAnsi"/>
          <w:szCs w:val="20"/>
        </w:rPr>
        <w:t xml:space="preserve"> </w:t>
      </w:r>
      <w:r w:rsidR="009F4B53" w:rsidRPr="00215A4C">
        <w:rPr>
          <w:rFonts w:eastAsiaTheme="minorHAnsi" w:hint="eastAsia"/>
          <w:szCs w:val="20"/>
        </w:rPr>
        <w:t>반면</w:t>
      </w:r>
      <w:r w:rsidR="00457890" w:rsidRPr="00215A4C">
        <w:rPr>
          <w:rFonts w:eastAsiaTheme="minorHAnsi"/>
          <w:szCs w:val="20"/>
        </w:rPr>
        <w:t xml:space="preserve">, 입자형 주사시에 혈전형성, </w:t>
      </w:r>
      <w:r w:rsidR="00190286" w:rsidRPr="00215A4C">
        <w:rPr>
          <w:rFonts w:eastAsiaTheme="minorHAnsi" w:hint="eastAsia"/>
          <w:szCs w:val="20"/>
        </w:rPr>
        <w:t>혈관폐색</w:t>
      </w:r>
      <w:r w:rsidR="00190286" w:rsidRPr="00215A4C">
        <w:rPr>
          <w:rFonts w:eastAsiaTheme="minorHAnsi"/>
          <w:szCs w:val="20"/>
        </w:rPr>
        <w:t xml:space="preserve">, </w:t>
      </w:r>
      <w:r w:rsidR="00190286" w:rsidRPr="00215A4C">
        <w:rPr>
          <w:rFonts w:eastAsiaTheme="minorHAnsi" w:hint="eastAsia"/>
          <w:szCs w:val="20"/>
        </w:rPr>
        <w:t>심각한</w:t>
      </w:r>
      <w:r w:rsidR="00190286" w:rsidRPr="00215A4C">
        <w:rPr>
          <w:rFonts w:eastAsiaTheme="minorHAnsi"/>
          <w:szCs w:val="20"/>
        </w:rPr>
        <w:t xml:space="preserve"> </w:t>
      </w:r>
      <w:r w:rsidR="00561B67" w:rsidRPr="00215A4C">
        <w:rPr>
          <w:rFonts w:eastAsiaTheme="minorHAnsi" w:hint="eastAsia"/>
          <w:szCs w:val="20"/>
        </w:rPr>
        <w:t>신경학적</w:t>
      </w:r>
      <w:r w:rsidR="00561B67" w:rsidRPr="00215A4C">
        <w:rPr>
          <w:rFonts w:eastAsiaTheme="minorHAnsi"/>
          <w:szCs w:val="20"/>
        </w:rPr>
        <w:t xml:space="preserve"> </w:t>
      </w:r>
      <w:r w:rsidR="00561B67" w:rsidRPr="00215A4C">
        <w:rPr>
          <w:rFonts w:eastAsiaTheme="minorHAnsi" w:hint="eastAsia"/>
          <w:szCs w:val="20"/>
        </w:rPr>
        <w:t>결핍증상을</w:t>
      </w:r>
      <w:r w:rsidR="00561B67" w:rsidRPr="00215A4C">
        <w:rPr>
          <w:rFonts w:eastAsiaTheme="minorHAnsi"/>
          <w:szCs w:val="20"/>
        </w:rPr>
        <w:t xml:space="preserve"> </w:t>
      </w:r>
      <w:r w:rsidR="00561B67" w:rsidRPr="00215A4C">
        <w:rPr>
          <w:rFonts w:eastAsiaTheme="minorHAnsi" w:hint="eastAsia"/>
          <w:szCs w:val="20"/>
        </w:rPr>
        <w:t>유발할</w:t>
      </w:r>
      <w:r w:rsidR="00561B67" w:rsidRPr="00215A4C">
        <w:rPr>
          <w:rFonts w:eastAsiaTheme="minorHAnsi"/>
          <w:szCs w:val="20"/>
        </w:rPr>
        <w:t xml:space="preserve"> </w:t>
      </w:r>
      <w:r w:rsidR="00561B67" w:rsidRPr="00215A4C">
        <w:rPr>
          <w:rFonts w:eastAsiaTheme="minorHAnsi" w:hint="eastAsia"/>
          <w:szCs w:val="20"/>
        </w:rPr>
        <w:t>수</w:t>
      </w:r>
      <w:r w:rsidR="00561B67" w:rsidRPr="00215A4C">
        <w:rPr>
          <w:rFonts w:eastAsiaTheme="minorHAnsi"/>
          <w:szCs w:val="20"/>
        </w:rPr>
        <w:t xml:space="preserve"> </w:t>
      </w:r>
      <w:r w:rsidR="00561B67" w:rsidRPr="00215A4C">
        <w:rPr>
          <w:rFonts w:eastAsiaTheme="minorHAnsi" w:hint="eastAsia"/>
          <w:szCs w:val="20"/>
        </w:rPr>
        <w:t>있는</w:t>
      </w:r>
      <w:r w:rsidR="00561B67" w:rsidRPr="00215A4C">
        <w:rPr>
          <w:rFonts w:eastAsiaTheme="minorHAnsi"/>
          <w:szCs w:val="20"/>
        </w:rPr>
        <w:t xml:space="preserve"> </w:t>
      </w:r>
      <w:r w:rsidR="00561B67" w:rsidRPr="00215A4C">
        <w:rPr>
          <w:rFonts w:eastAsiaTheme="minorHAnsi" w:hint="eastAsia"/>
          <w:szCs w:val="20"/>
        </w:rPr>
        <w:t>위험성이</w:t>
      </w:r>
      <w:r w:rsidR="00561B67" w:rsidRPr="00215A4C">
        <w:rPr>
          <w:rFonts w:eastAsiaTheme="minorHAnsi"/>
          <w:szCs w:val="20"/>
        </w:rPr>
        <w:t xml:space="preserve"> </w:t>
      </w:r>
      <w:r w:rsidR="00561B67" w:rsidRPr="00215A4C">
        <w:rPr>
          <w:rFonts w:eastAsiaTheme="minorHAnsi" w:hint="eastAsia"/>
          <w:szCs w:val="20"/>
        </w:rPr>
        <w:t>내</w:t>
      </w:r>
      <w:r w:rsidR="00AC4E78">
        <w:rPr>
          <w:rFonts w:eastAsiaTheme="minorHAnsi" w:hint="eastAsia"/>
          <w:szCs w:val="20"/>
        </w:rPr>
        <w:t>재</w:t>
      </w:r>
      <w:r w:rsidR="00561B67" w:rsidRPr="00215A4C">
        <w:rPr>
          <w:rFonts w:eastAsiaTheme="minorHAnsi" w:hint="eastAsia"/>
          <w:szCs w:val="20"/>
        </w:rPr>
        <w:t>하므로</w:t>
      </w:r>
      <w:r w:rsidR="00457890" w:rsidRPr="00215A4C">
        <w:rPr>
          <w:rFonts w:eastAsiaTheme="minorHAnsi"/>
          <w:szCs w:val="20"/>
        </w:rPr>
        <w:t xml:space="preserve"> </w:t>
      </w:r>
      <w:r w:rsidR="00561B67" w:rsidRPr="00215A4C">
        <w:rPr>
          <w:rFonts w:eastAsiaTheme="minorHAnsi" w:hint="eastAsia"/>
          <w:szCs w:val="20"/>
        </w:rPr>
        <w:t>권고하지</w:t>
      </w:r>
      <w:r w:rsidR="00561B67" w:rsidRPr="00215A4C">
        <w:rPr>
          <w:rFonts w:eastAsiaTheme="minorHAnsi"/>
          <w:szCs w:val="20"/>
        </w:rPr>
        <w:t xml:space="preserve"> </w:t>
      </w:r>
      <w:r w:rsidR="00561B67" w:rsidRPr="00215A4C">
        <w:rPr>
          <w:rFonts w:eastAsiaTheme="minorHAnsi" w:hint="eastAsia"/>
          <w:szCs w:val="20"/>
        </w:rPr>
        <w:t>않음으로</w:t>
      </w:r>
      <w:r w:rsidR="00561B67" w:rsidRPr="00215A4C">
        <w:rPr>
          <w:rFonts w:eastAsiaTheme="minorHAnsi"/>
          <w:szCs w:val="20"/>
        </w:rPr>
        <w:t xml:space="preserve"> </w:t>
      </w:r>
      <w:r w:rsidR="00561B67" w:rsidRPr="00215A4C">
        <w:rPr>
          <w:rFonts w:eastAsiaTheme="minorHAnsi" w:hint="eastAsia"/>
          <w:szCs w:val="20"/>
        </w:rPr>
        <w:t>결정하였다</w:t>
      </w:r>
      <w:r w:rsidR="00561B67" w:rsidRPr="00215A4C">
        <w:rPr>
          <w:rFonts w:eastAsiaTheme="minorHAnsi"/>
          <w:szCs w:val="20"/>
        </w:rPr>
        <w:t>.</w:t>
      </w:r>
      <w:r w:rsidR="00457890" w:rsidRPr="00215A4C">
        <w:rPr>
          <w:rFonts w:eastAsiaTheme="minorHAnsi"/>
          <w:szCs w:val="20"/>
        </w:rPr>
        <w:t xml:space="preserve"> </w:t>
      </w:r>
      <w:r w:rsidR="009F4B53" w:rsidRPr="00215A4C">
        <w:rPr>
          <w:rFonts w:eastAsiaTheme="minorHAnsi" w:hint="eastAsia"/>
          <w:szCs w:val="20"/>
        </w:rPr>
        <w:t>국내법에</w:t>
      </w:r>
      <w:r w:rsidR="009F4B53" w:rsidRPr="00215A4C">
        <w:rPr>
          <w:rFonts w:eastAsiaTheme="minorHAnsi"/>
          <w:szCs w:val="20"/>
        </w:rPr>
        <w:t>서도 척추강내 또는 척추주변 구조물에 대한 스테로이드 주사요법시에 입자형 스테로이드 투여는 금</w:t>
      </w:r>
      <w:r w:rsidR="00AC4E78">
        <w:rPr>
          <w:rFonts w:eastAsiaTheme="minorHAnsi" w:hint="eastAsia"/>
          <w:szCs w:val="20"/>
        </w:rPr>
        <w:t>지</w:t>
      </w:r>
      <w:r w:rsidR="009F4B53" w:rsidRPr="00215A4C">
        <w:rPr>
          <w:rFonts w:eastAsiaTheme="minorHAnsi"/>
          <w:szCs w:val="20"/>
        </w:rPr>
        <w:t xml:space="preserve">사항으로 </w:t>
      </w:r>
      <w:r w:rsidR="00AC4E78">
        <w:rPr>
          <w:rFonts w:eastAsiaTheme="minorHAnsi" w:hint="eastAsia"/>
          <w:szCs w:val="20"/>
        </w:rPr>
        <w:t>규정</w:t>
      </w:r>
      <w:r w:rsidR="009F4B53" w:rsidRPr="00215A4C">
        <w:rPr>
          <w:rFonts w:eastAsiaTheme="minorHAnsi"/>
          <w:szCs w:val="20"/>
        </w:rPr>
        <w:t xml:space="preserve">되어있다. </w:t>
      </w:r>
      <w:r w:rsidR="00561B67" w:rsidRPr="00215A4C">
        <w:rPr>
          <w:rFonts w:eastAsiaTheme="minorHAnsi" w:hint="eastAsia"/>
          <w:szCs w:val="20"/>
        </w:rPr>
        <w:t>다만</w:t>
      </w:r>
      <w:r w:rsidR="00561B67" w:rsidRPr="00215A4C">
        <w:rPr>
          <w:rFonts w:eastAsiaTheme="minorHAnsi"/>
          <w:szCs w:val="20"/>
        </w:rPr>
        <w:t xml:space="preserve"> </w:t>
      </w:r>
      <w:r w:rsidR="00561B67" w:rsidRPr="00215A4C">
        <w:rPr>
          <w:rFonts w:eastAsiaTheme="minorHAnsi" w:hint="eastAsia"/>
          <w:szCs w:val="20"/>
        </w:rPr>
        <w:t>연구들</w:t>
      </w:r>
      <w:r w:rsidR="009F4B53" w:rsidRPr="00215A4C">
        <w:rPr>
          <w:rFonts w:eastAsiaTheme="minorHAnsi"/>
          <w:szCs w:val="20"/>
        </w:rPr>
        <w:t xml:space="preserve"> </w:t>
      </w:r>
      <w:r w:rsidR="00561B67" w:rsidRPr="00215A4C">
        <w:rPr>
          <w:rFonts w:eastAsiaTheme="minorHAnsi" w:hint="eastAsia"/>
          <w:szCs w:val="20"/>
        </w:rPr>
        <w:t>사이의</w:t>
      </w:r>
      <w:r w:rsidR="00561B67" w:rsidRPr="00215A4C">
        <w:rPr>
          <w:rFonts w:eastAsiaTheme="minorHAnsi"/>
          <w:szCs w:val="20"/>
        </w:rPr>
        <w:t xml:space="preserve"> </w:t>
      </w:r>
      <w:r w:rsidR="00457890" w:rsidRPr="00215A4C">
        <w:rPr>
          <w:rFonts w:eastAsiaTheme="minorHAnsi" w:hint="eastAsia"/>
          <w:szCs w:val="20"/>
        </w:rPr>
        <w:t>방법</w:t>
      </w:r>
      <w:r w:rsidR="00561B67" w:rsidRPr="00215A4C">
        <w:rPr>
          <w:rFonts w:eastAsiaTheme="minorHAnsi" w:hint="eastAsia"/>
          <w:szCs w:val="20"/>
        </w:rPr>
        <w:t>론적인</w:t>
      </w:r>
      <w:r w:rsidR="00A2335E" w:rsidRPr="00215A4C">
        <w:rPr>
          <w:rFonts w:eastAsiaTheme="minorHAnsi"/>
          <w:szCs w:val="20"/>
        </w:rPr>
        <w:t xml:space="preserve"> 일관성이 낮</w:t>
      </w:r>
      <w:r w:rsidR="00457890" w:rsidRPr="00215A4C">
        <w:rPr>
          <w:rFonts w:eastAsiaTheme="minorHAnsi" w:hint="eastAsia"/>
          <w:szCs w:val="20"/>
        </w:rPr>
        <w:t>은</w:t>
      </w:r>
      <w:r w:rsidR="00457890" w:rsidRPr="00215A4C">
        <w:rPr>
          <w:rFonts w:eastAsiaTheme="minorHAnsi"/>
          <w:szCs w:val="20"/>
        </w:rPr>
        <w:t xml:space="preserve"> </w:t>
      </w:r>
      <w:r w:rsidR="00457890" w:rsidRPr="00215A4C">
        <w:rPr>
          <w:rFonts w:eastAsiaTheme="minorHAnsi" w:hint="eastAsia"/>
          <w:szCs w:val="20"/>
        </w:rPr>
        <w:t>편이며</w:t>
      </w:r>
      <w:r w:rsidR="00A2335E" w:rsidRPr="00215A4C">
        <w:rPr>
          <w:rFonts w:eastAsiaTheme="minorHAnsi"/>
          <w:szCs w:val="20"/>
        </w:rPr>
        <w:t xml:space="preserve">, </w:t>
      </w:r>
      <w:r w:rsidR="00A2335E" w:rsidRPr="00215A4C">
        <w:rPr>
          <w:rFonts w:eastAsiaTheme="minorHAnsi" w:hint="eastAsia"/>
          <w:szCs w:val="20"/>
        </w:rPr>
        <w:t>연구방법상</w:t>
      </w:r>
      <w:r w:rsidR="00A2335E" w:rsidRPr="00215A4C">
        <w:rPr>
          <w:rFonts w:eastAsiaTheme="minorHAnsi"/>
          <w:szCs w:val="20"/>
        </w:rPr>
        <w:t xml:space="preserve"> </w:t>
      </w:r>
      <w:r w:rsidR="00A2335E" w:rsidRPr="00215A4C">
        <w:rPr>
          <w:rFonts w:eastAsiaTheme="minorHAnsi" w:hint="eastAsia"/>
          <w:szCs w:val="20"/>
        </w:rPr>
        <w:t>비뚤림</w:t>
      </w:r>
      <w:r w:rsidR="00A2335E" w:rsidRPr="00215A4C">
        <w:rPr>
          <w:rFonts w:eastAsiaTheme="minorHAnsi"/>
          <w:szCs w:val="20"/>
        </w:rPr>
        <w:t xml:space="preserve"> </w:t>
      </w:r>
      <w:r w:rsidR="00A2335E" w:rsidRPr="00215A4C">
        <w:rPr>
          <w:rFonts w:eastAsiaTheme="minorHAnsi" w:hint="eastAsia"/>
          <w:szCs w:val="20"/>
        </w:rPr>
        <w:t>가능성이</w:t>
      </w:r>
      <w:r w:rsidR="00A2335E" w:rsidRPr="00215A4C">
        <w:rPr>
          <w:rFonts w:eastAsiaTheme="minorHAnsi"/>
          <w:szCs w:val="20"/>
        </w:rPr>
        <w:t xml:space="preserve"> </w:t>
      </w:r>
      <w:r w:rsidR="00A2335E" w:rsidRPr="00215A4C">
        <w:rPr>
          <w:rFonts w:eastAsiaTheme="minorHAnsi" w:hint="eastAsia"/>
          <w:szCs w:val="20"/>
        </w:rPr>
        <w:t>높다고</w:t>
      </w:r>
      <w:r w:rsidR="00A2335E" w:rsidRPr="00215A4C">
        <w:rPr>
          <w:rFonts w:eastAsiaTheme="minorHAnsi"/>
          <w:szCs w:val="20"/>
        </w:rPr>
        <w:t xml:space="preserve"> </w:t>
      </w:r>
      <w:r w:rsidR="00A2335E" w:rsidRPr="00215A4C">
        <w:rPr>
          <w:rFonts w:eastAsiaTheme="minorHAnsi" w:hint="eastAsia"/>
          <w:szCs w:val="20"/>
        </w:rPr>
        <w:t>판단되</w:t>
      </w:r>
      <w:r w:rsidR="00457890" w:rsidRPr="00215A4C">
        <w:rPr>
          <w:rFonts w:eastAsiaTheme="minorHAnsi" w:hint="eastAsia"/>
          <w:szCs w:val="20"/>
        </w:rPr>
        <w:t>어</w:t>
      </w:r>
      <w:r w:rsidR="00A2335E" w:rsidRPr="00215A4C">
        <w:rPr>
          <w:rFonts w:eastAsiaTheme="minorHAnsi"/>
          <w:szCs w:val="20"/>
        </w:rPr>
        <w:t xml:space="preserve"> 근거수준은 낮은 것으로 </w:t>
      </w:r>
      <w:r w:rsidR="00561B67" w:rsidRPr="00215A4C">
        <w:rPr>
          <w:rFonts w:eastAsiaTheme="minorHAnsi" w:hint="eastAsia"/>
          <w:szCs w:val="20"/>
        </w:rPr>
        <w:t>판단되어</w:t>
      </w:r>
      <w:r w:rsidR="00A2335E" w:rsidRPr="00215A4C">
        <w:rPr>
          <w:rFonts w:eastAsiaTheme="minorHAnsi"/>
          <w:szCs w:val="20"/>
        </w:rPr>
        <w:t xml:space="preserve"> 권고강도는 약함으로 결정되었다</w:t>
      </w:r>
      <w:r w:rsidR="0092608A" w:rsidRPr="00215A4C">
        <w:rPr>
          <w:rFonts w:eastAsiaTheme="minorHAnsi"/>
          <w:szCs w:val="20"/>
        </w:rPr>
        <w:t xml:space="preserve">. </w:t>
      </w:r>
    </w:p>
    <w:p w:rsidR="0092608A" w:rsidRPr="00215A4C" w:rsidRDefault="0092608A" w:rsidP="00BF5762">
      <w:pPr>
        <w:pStyle w:val="a5"/>
        <w:wordWrap/>
        <w:rPr>
          <w:rFonts w:eastAsiaTheme="minorHAnsi"/>
          <w:szCs w:val="20"/>
        </w:rPr>
      </w:pPr>
    </w:p>
    <w:p w:rsidR="009F4F6A" w:rsidRPr="00215A4C" w:rsidRDefault="009F4F6A" w:rsidP="00BF5762">
      <w:pPr>
        <w:pStyle w:val="a5"/>
        <w:wordWrap/>
        <w:rPr>
          <w:rFonts w:eastAsiaTheme="minorHAnsi"/>
          <w:szCs w:val="20"/>
        </w:rPr>
      </w:pPr>
    </w:p>
    <w:p w:rsidR="0001619D" w:rsidRPr="00215A4C" w:rsidRDefault="000623C2" w:rsidP="0001619D">
      <w:pPr>
        <w:pStyle w:val="a5"/>
        <w:wordWrap/>
        <w:rPr>
          <w:rFonts w:eastAsiaTheme="minorHAnsi"/>
          <w:b/>
          <w:sz w:val="22"/>
        </w:rPr>
      </w:pPr>
      <w:r w:rsidRPr="00215A4C">
        <w:rPr>
          <w:rFonts w:eastAsiaTheme="minorHAnsi"/>
          <w:b/>
          <w:sz w:val="22"/>
        </w:rPr>
        <w:t>3-</w:t>
      </w:r>
      <w:r w:rsidR="0001619D" w:rsidRPr="00215A4C">
        <w:rPr>
          <w:rFonts w:eastAsiaTheme="minorHAnsi"/>
          <w:b/>
          <w:sz w:val="22"/>
        </w:rPr>
        <w:t xml:space="preserve">2. 경막외신경성형술 </w:t>
      </w:r>
    </w:p>
    <w:p w:rsidR="009D308B" w:rsidRPr="00215A4C" w:rsidRDefault="009D308B" w:rsidP="00BF5762">
      <w:pPr>
        <w:pStyle w:val="a5"/>
        <w:wordWrap/>
        <w:rPr>
          <w:rFonts w:eastAsiaTheme="minorHAnsi"/>
          <w:szCs w:val="20"/>
        </w:rPr>
      </w:pPr>
    </w:p>
    <w:p w:rsidR="002847B1" w:rsidRPr="000F3174" w:rsidRDefault="00EB5982" w:rsidP="00C53B2D">
      <w:pPr>
        <w:pStyle w:val="a5"/>
        <w:wordWrap/>
        <w:ind w:firstLineChars="100" w:firstLine="200"/>
        <w:rPr>
          <w:rFonts w:eastAsiaTheme="minorHAnsi"/>
        </w:rPr>
      </w:pPr>
      <w:r w:rsidRPr="00215A4C">
        <w:rPr>
          <w:rFonts w:eastAsiaTheme="minorHAnsi" w:hint="eastAsia"/>
          <w:szCs w:val="20"/>
        </w:rPr>
        <w:t>경막외신경성형술</w:t>
      </w:r>
      <w:r w:rsidR="009F0A2A" w:rsidRPr="00215A4C">
        <w:rPr>
          <w:rFonts w:eastAsiaTheme="minorHAnsi"/>
          <w:szCs w:val="20"/>
        </w:rPr>
        <w:t xml:space="preserve"> (또는 </w:t>
      </w:r>
      <w:r w:rsidRPr="00215A4C">
        <w:rPr>
          <w:rFonts w:eastAsiaTheme="minorHAnsi" w:hint="eastAsia"/>
          <w:szCs w:val="20"/>
        </w:rPr>
        <w:t>경막외유착박리술</w:t>
      </w:r>
      <w:r w:rsidR="009F0A2A" w:rsidRPr="00215A4C">
        <w:rPr>
          <w:rFonts w:eastAsiaTheme="minorHAnsi"/>
          <w:szCs w:val="20"/>
        </w:rPr>
        <w:t>)은</w:t>
      </w:r>
      <w:r w:rsidRPr="00215A4C">
        <w:rPr>
          <w:rFonts w:eastAsiaTheme="minorHAnsi"/>
          <w:szCs w:val="20"/>
        </w:rPr>
        <w:t xml:space="preserve"> </w:t>
      </w:r>
      <w:r w:rsidR="00CA0296" w:rsidRPr="00215A4C">
        <w:rPr>
          <w:rFonts w:eastAsiaTheme="minorHAnsi" w:hint="eastAsia"/>
          <w:szCs w:val="20"/>
        </w:rPr>
        <w:t>해당</w:t>
      </w:r>
      <w:r w:rsidR="00CA0296" w:rsidRPr="00215A4C">
        <w:rPr>
          <w:rFonts w:eastAsiaTheme="minorHAnsi"/>
          <w:szCs w:val="20"/>
        </w:rPr>
        <w:t xml:space="preserve"> </w:t>
      </w:r>
      <w:r w:rsidR="009F0A2A" w:rsidRPr="00215A4C">
        <w:rPr>
          <w:rFonts w:eastAsiaTheme="minorHAnsi" w:hint="eastAsia"/>
          <w:szCs w:val="20"/>
        </w:rPr>
        <w:t>추간판</w:t>
      </w:r>
      <w:r w:rsidR="009F0A2A" w:rsidRPr="00215A4C">
        <w:rPr>
          <w:rFonts w:eastAsiaTheme="minorHAnsi"/>
          <w:szCs w:val="20"/>
        </w:rPr>
        <w:t xml:space="preserve"> </w:t>
      </w:r>
      <w:r w:rsidR="009F0A2A" w:rsidRPr="00215A4C">
        <w:rPr>
          <w:rFonts w:eastAsiaTheme="minorHAnsi" w:hint="eastAsia"/>
          <w:szCs w:val="20"/>
        </w:rPr>
        <w:t>주위</w:t>
      </w:r>
      <w:r w:rsidR="009F0A2A" w:rsidRPr="00215A4C">
        <w:rPr>
          <w:rFonts w:eastAsiaTheme="minorHAnsi"/>
          <w:szCs w:val="20"/>
        </w:rPr>
        <w:t xml:space="preserve"> </w:t>
      </w:r>
      <w:r w:rsidR="009F0A2A" w:rsidRPr="00215A4C">
        <w:rPr>
          <w:rFonts w:eastAsiaTheme="minorHAnsi" w:hint="eastAsia"/>
          <w:szCs w:val="20"/>
        </w:rPr>
        <w:t>경막외공간에까지</w:t>
      </w:r>
      <w:r w:rsidR="009F0A2A" w:rsidRPr="00215A4C">
        <w:rPr>
          <w:rFonts w:eastAsiaTheme="minorHAnsi"/>
          <w:szCs w:val="20"/>
        </w:rPr>
        <w:t xml:space="preserve"> </w:t>
      </w:r>
      <w:r w:rsidR="009F0A2A" w:rsidRPr="00215A4C">
        <w:rPr>
          <w:rFonts w:eastAsiaTheme="minorHAnsi" w:hint="eastAsia"/>
          <w:szCs w:val="20"/>
        </w:rPr>
        <w:t>삽입한</w:t>
      </w:r>
      <w:r w:rsidR="009F0A2A" w:rsidRPr="00215A4C">
        <w:rPr>
          <w:rFonts w:eastAsiaTheme="minorHAnsi"/>
          <w:szCs w:val="20"/>
        </w:rPr>
        <w:t xml:space="preserve"> </w:t>
      </w:r>
      <w:r w:rsidR="009F0A2A" w:rsidRPr="00215A4C">
        <w:rPr>
          <w:rFonts w:eastAsiaTheme="minorHAnsi" w:hint="eastAsia"/>
          <w:szCs w:val="20"/>
        </w:rPr>
        <w:t>카테터</w:t>
      </w:r>
      <w:r w:rsidR="00CA0296" w:rsidRPr="00215A4C">
        <w:rPr>
          <w:rFonts w:eastAsiaTheme="minorHAnsi" w:hint="eastAsia"/>
          <w:szCs w:val="20"/>
        </w:rPr>
        <w:t>의</w:t>
      </w:r>
      <w:r w:rsidR="00CA0296" w:rsidRPr="00215A4C">
        <w:rPr>
          <w:rFonts w:eastAsiaTheme="minorHAnsi"/>
          <w:szCs w:val="20"/>
        </w:rPr>
        <w:t xml:space="preserve"> </w:t>
      </w:r>
      <w:r w:rsidR="00CA0296" w:rsidRPr="00215A4C">
        <w:rPr>
          <w:rFonts w:eastAsiaTheme="minorHAnsi" w:hint="eastAsia"/>
          <w:szCs w:val="20"/>
        </w:rPr>
        <w:t>물리적인</w:t>
      </w:r>
      <w:r w:rsidR="009F0A2A" w:rsidRPr="00215A4C">
        <w:rPr>
          <w:rFonts w:eastAsiaTheme="minorHAnsi"/>
          <w:szCs w:val="20"/>
        </w:rPr>
        <w:t xml:space="preserve"> 움직임</w:t>
      </w:r>
      <w:r w:rsidR="00CA0296" w:rsidRPr="00215A4C">
        <w:rPr>
          <w:rFonts w:eastAsiaTheme="minorHAnsi" w:hint="eastAsia"/>
          <w:szCs w:val="20"/>
        </w:rPr>
        <w:t>과</w:t>
      </w:r>
      <w:r w:rsidR="00CA0296" w:rsidRPr="00215A4C">
        <w:rPr>
          <w:rFonts w:eastAsiaTheme="minorHAnsi"/>
          <w:szCs w:val="20"/>
        </w:rPr>
        <w:t xml:space="preserve"> </w:t>
      </w:r>
      <w:r w:rsidR="00CA0296" w:rsidRPr="00215A4C">
        <w:rPr>
          <w:rFonts w:eastAsiaTheme="minorHAnsi" w:hint="eastAsia"/>
          <w:szCs w:val="20"/>
        </w:rPr>
        <w:t>주입된</w:t>
      </w:r>
      <w:r w:rsidR="00CA0296" w:rsidRPr="00215A4C">
        <w:rPr>
          <w:rFonts w:eastAsiaTheme="minorHAnsi"/>
          <w:szCs w:val="20"/>
        </w:rPr>
        <w:t xml:space="preserve"> </w:t>
      </w:r>
      <w:r w:rsidR="00CA0296" w:rsidRPr="00215A4C">
        <w:rPr>
          <w:rFonts w:eastAsiaTheme="minorHAnsi" w:hint="eastAsia"/>
          <w:szCs w:val="20"/>
        </w:rPr>
        <w:t>약물을</w:t>
      </w:r>
      <w:r w:rsidR="00CA0296" w:rsidRPr="00215A4C">
        <w:rPr>
          <w:rFonts w:eastAsiaTheme="minorHAnsi"/>
          <w:szCs w:val="20"/>
        </w:rPr>
        <w:t xml:space="preserve"> </w:t>
      </w:r>
      <w:r w:rsidR="00CA0296" w:rsidRPr="00215A4C">
        <w:rPr>
          <w:rFonts w:eastAsiaTheme="minorHAnsi" w:hint="eastAsia"/>
          <w:szCs w:val="20"/>
        </w:rPr>
        <w:t>이용하여</w:t>
      </w:r>
      <w:r w:rsidR="00CA0296" w:rsidRPr="00215A4C">
        <w:rPr>
          <w:rFonts w:eastAsiaTheme="minorHAnsi"/>
          <w:szCs w:val="20"/>
        </w:rPr>
        <w:t>.</w:t>
      </w:r>
      <w:r w:rsidRPr="00215A4C">
        <w:rPr>
          <w:rFonts w:eastAsiaTheme="minorHAnsi"/>
          <w:szCs w:val="20"/>
        </w:rPr>
        <w:t xml:space="preserve"> 경막외에 존재하는 </w:t>
      </w:r>
      <w:r w:rsidR="009F0A2A" w:rsidRPr="00215A4C">
        <w:rPr>
          <w:rFonts w:eastAsiaTheme="minorHAnsi" w:hint="eastAsia"/>
          <w:szCs w:val="20"/>
        </w:rPr>
        <w:t>유착을</w:t>
      </w:r>
      <w:r w:rsidR="009F0A2A" w:rsidRPr="00215A4C">
        <w:rPr>
          <w:rFonts w:eastAsiaTheme="minorHAnsi"/>
          <w:szCs w:val="20"/>
        </w:rPr>
        <w:t xml:space="preserve"> 박리하여 신경근에 대한 견인효과를 차단하고, 항염약물을 보다 효과적으로 경막외공간 특히 통증의 주 원인이 되는 복측경막외공간으로 투여하기 위한 미세시술방법이다. </w:t>
      </w:r>
      <w:r w:rsidR="00CA0296" w:rsidRPr="00215A4C">
        <w:rPr>
          <w:rFonts w:eastAsiaTheme="minorHAnsi" w:hint="eastAsia"/>
          <w:szCs w:val="20"/>
        </w:rPr>
        <w:t>단순히</w:t>
      </w:r>
      <w:r w:rsidR="00CA0296" w:rsidRPr="00215A4C">
        <w:rPr>
          <w:rFonts w:eastAsiaTheme="minorHAnsi"/>
          <w:szCs w:val="20"/>
        </w:rPr>
        <w:t xml:space="preserve"> 경막외공간에 약물을 운반하는 경막외주사치료보다는 좀더 직접적이고 침습적이</w:t>
      </w:r>
      <w:r w:rsidR="00AC4E78">
        <w:rPr>
          <w:rFonts w:eastAsiaTheme="minorHAnsi" w:hint="eastAsia"/>
          <w:szCs w:val="20"/>
        </w:rPr>
        <w:t>며,</w:t>
      </w:r>
      <w:r w:rsidR="00CA0296" w:rsidRPr="00215A4C">
        <w:rPr>
          <w:rFonts w:eastAsiaTheme="minorHAnsi"/>
          <w:szCs w:val="20"/>
        </w:rPr>
        <w:t xml:space="preserve"> 약물 투여와 함께 보다 적극적인 방식으로 유착을 제거하려는 치료방식이다.</w:t>
      </w:r>
      <w:hyperlink w:anchor="_ENREF_74" w:tooltip="Jamison, 2014 #191" w:history="1">
        <w:r w:rsidR="008B3538">
          <w:rPr>
            <w:rFonts w:eastAsiaTheme="minorHAnsi"/>
            <w:szCs w:val="20"/>
          </w:rPr>
          <w:fldChar w:fldCharType="begin">
            <w:fldData xml:space="preserve">PEVuZE5vdGU+PENpdGU+PEF1dGhvcj5KYW1pc29uPC9BdXRob3I+PFllYXI+MjAxNDwvWWVhcj48
UmVjTnVtPjE5MTwvUmVjTnVtPjxEaXNwbGF5VGV4dD48c3R5bGUgZmFjZT0ic3VwZXJzY3JpcHQi
Pjc0PC9zdHlsZT48L0Rpc3BsYXlUZXh0PjxyZWNvcmQ+PHJlYy1udW1iZXI+MTkxPC9yZWMtbnVt
YmVyPjxmb3JlaWduLWtleXM+PGtleSBhcHA9IkVOIiBkYi1pZD0iZmQyYTl6MGYzZWVwMGRleDV6
cXZ6OWUyenNhZTlyZjVmcGZlIj4xOTE8L2tleT48L2ZvcmVpZ24ta2V5cz48cmVmLXR5cGUgbmFt
ZT0iSm91cm5hbCBBcnRpY2xlIj4xNzwvcmVmLXR5cGU+PGNvbnRyaWJ1dG9ycz48YXV0aG9ycz48
YXV0aG9yPkphbWlzb24sIEQuIEUuPC9hdXRob3I+PGF1dGhvcj5Ic3UsIEUuPC9hdXRob3I+PGF1
dGhvcj5Db2hlbiwgUy4gUC48L2F1dGhvcj48L2F1dGhvcnM+PC9jb250cmlidXRvcnM+PGF1dGgt
YWRkcmVzcz5EZXBhcnRtZW50IG9mIEFuZXN0aGVzaW9sb2d5IFdhbHRlciBSZWVkIE5hdGlvbmFs
IE1pbGl0YXJ5IE1lZGljYWwgQ2VudGVyIEJldGhlc2RhLCBNRCwgVVNBMiBEZXBhcnRtZW50IG9m
IEFuZXN0aGVzaW9sb2d5IGFuZCBDcml0aWNhbCBDYXJlIE1lZGljaW5lIEpvaG5zIEhvcGtpbnMg
U2Nob29sIG9mIE1lZGljaW5lLCBCYWx0aW1vcmUsIE1ELCBVU0EzIERlcGFydG1lbnQgb2YgQW5l
c3RoZXNpb2xvZ3kgYW5kIENyaXRpY2FsIENhcmUgTWVkaWNpbmUgYW5kIFBoeXNpY2FsIE1lZGlj
aW5lIGFuZCBSZWhhYmlsaXRhdGlvbiBKb2hucyBIb3BraW5zIFNjaG9vbCBvZiBNZWRpY2luZSBh
bmQgRGVwdHMuIG9mIEFuZXN0aGVzaW9sb2d5IGFuZCBQaHlzaWNhbCBNZWRpY2luZSAmYW1wOyBS
ZWhhYmlsaXRhdGlvbixVbmlmb3JtZWQgU2VydmljZXMgVW5pdmVyc2l0eSBvZiB0aGUgSGVhbHRo
IFNjaWVuY2VzIEJldGhlc2RhLCBNRCwgVVNBIC0gc2NvaGVuNDBAamhtaS5lZHUuPC9hdXRoLWFk
ZHJlc3M+PHRpdGxlcz48dGl0bGU+RXBpZHVyYWwgYWRoZXNpb2x5c2lzOiBhbiBldmlkZW5jZS1i
YXNlZCByZXZpZXc8L3RpdGxlPjxzZWNvbmRhcnktdGl0bGU+SiBOZXVyb3N1cmcgU2NpPC9zZWNv
bmRhcnktdGl0bGU+PGFsdC10aXRsZT5Kb3VybmFsIG9mIG5ldXJvc3VyZ2ljYWwgc2NpZW5jZXM8
L2FsdC10aXRsZT48L3RpdGxlcz48cGVyaW9kaWNhbD48ZnVsbC10aXRsZT5KIE5ldXJvc3VyZyBT
Y2k8L2Z1bGwtdGl0bGU+PGFiYnItMT5Kb3VybmFsIG9mIG5ldXJvc3VyZ2ljYWwgc2NpZW5jZXM8
L2FiYnItMT48L3BlcmlvZGljYWw+PGFsdC1wZXJpb2RpY2FsPjxmdWxsLXRpdGxlPkogTmV1cm9z
dXJnIFNjaTwvZnVsbC10aXRsZT48YWJici0xPkpvdXJuYWwgb2YgbmV1cm9zdXJnaWNhbCBzY2ll
bmNlczwvYWJici0xPjwvYWx0LXBlcmlvZGljYWw+PHBhZ2VzPjY1LTc2PC9wYWdlcz48dm9sdW1l
PjU4PC92b2x1bWU+PG51bWJlcj4yPC9udW1iZXI+PGVkaXRpb24+MjAxNC8wNS8xNDwvZWRpdGlv
bj48a2V5d29yZHM+PGtleXdvcmQ+Q2ljYXRyaXgvIGRydWcgdGhlcmFweS9wYXRob2xvZ3k8L2tl
eXdvcmQ+PGtleXdvcmQ+RXBpZHVyYWwgU3BhY2UvIGRydWcgZWZmZWN0cy9wYXRob2xvZ3k8L2tl
eXdvcmQ+PGtleXdvcmQ+RXZpZGVuY2UtQmFzZWQgTWVkaWNpbmU8L2tleXdvcmQ+PGtleXdvcmQ+
RmFpbGVkIEJhY2sgU3VyZ2VyeSBTeW5kcm9tZS8gZHJ1ZyB0aGVyYXB5L3BhdGhvbG9neTwva2V5
d29yZD48a2V5d29yZD5IdW1hbnM8L2tleXdvcmQ+PGtleXdvcmQ+SHlhbHVyb25vZ2x1Y29zYW1p
bmlkYXNlLyB0aGVyYXBldXRpYyB1c2U8L2tleXdvcmQ+PGtleXdvcmQ+SW5qZWN0aW9ucywgU3Bp
bmFsPC9rZXl3b3JkPjxrZXl3b3JkPlJhZGljdWxvcGF0aHkvZHJ1ZyB0aGVyYXB5L3BhdGhvbG9n
eTwva2V5d29yZD48a2V5d29yZD5TcGluYWwgU3Rlbm9zaXMvIGRydWcgdGhlcmFweS9wYXRob2xv
Z3k8L2tleXdvcmQ+PGtleXdvcmQ+VGlzc3VlIEFkaGVzaW9ucy8gZHJ1ZyB0aGVyYXB5L3BhdGhv
bG9neTwva2V5d29yZD48L2tleXdvcmRzPjxkYXRlcz48eWVhcj4yMDE0PC95ZWFyPjxwdWItZGF0
ZXM+PGRhdGU+SnVuPC9kYXRlPjwvcHViLWRhdGVzPjwvZGF0ZXM+PGlzYm4+MDM5MC01NjE2IChQ
cmludCkmI3hEOzAzOTAtNTYxNiAoTGlua2luZyk8L2lzYm4+PGFjY2Vzc2lvbi1udW0+MjQ4MTk0
ODM8L2FjY2Vzc2lvbi1udW0+PHVybHM+PC91cmxzPjxyZW1vdGUtZGF0YWJhc2UtcHJvdmlkZXI+
TkxNPC9yZW1vdGUtZGF0YWJhc2UtcHJvdmlkZXI+PGxhbmd1YWdlPmVuZzwvbGFuZ3VhZ2U+PC9y
ZWNvcmQ+PC9DaXRlPjwvRW5kTm90ZT4A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KYW1pc29uPC9BdXRob3I+PFllYXI+MjAxNDwvWWVhcj48
UmVjTnVtPjE5MTwvUmVjTnVtPjxEaXNwbGF5VGV4dD48c3R5bGUgZmFjZT0ic3VwZXJzY3JpcHQi
Pjc0PC9zdHlsZT48L0Rpc3BsYXlUZXh0PjxyZWNvcmQ+PHJlYy1udW1iZXI+MTkxPC9yZWMtbnVt
YmVyPjxmb3JlaWduLWtleXM+PGtleSBhcHA9IkVOIiBkYi1pZD0iZmQyYTl6MGYzZWVwMGRleDV6
cXZ6OWUyenNhZTlyZjVmcGZlIj4xOTE8L2tleT48L2ZvcmVpZ24ta2V5cz48cmVmLXR5cGUgbmFt
ZT0iSm91cm5hbCBBcnRpY2xlIj4xNzwvcmVmLXR5cGU+PGNvbnRyaWJ1dG9ycz48YXV0aG9ycz48
YXV0aG9yPkphbWlzb24sIEQuIEUuPC9hdXRob3I+PGF1dGhvcj5Ic3UsIEUuPC9hdXRob3I+PGF1
dGhvcj5Db2hlbiwgUy4gUC48L2F1dGhvcj48L2F1dGhvcnM+PC9jb250cmlidXRvcnM+PGF1dGgt
YWRkcmVzcz5EZXBhcnRtZW50IG9mIEFuZXN0aGVzaW9sb2d5IFdhbHRlciBSZWVkIE5hdGlvbmFs
IE1pbGl0YXJ5IE1lZGljYWwgQ2VudGVyIEJldGhlc2RhLCBNRCwgVVNBMiBEZXBhcnRtZW50IG9m
IEFuZXN0aGVzaW9sb2d5IGFuZCBDcml0aWNhbCBDYXJlIE1lZGljaW5lIEpvaG5zIEhvcGtpbnMg
U2Nob29sIG9mIE1lZGljaW5lLCBCYWx0aW1vcmUsIE1ELCBVU0EzIERlcGFydG1lbnQgb2YgQW5l
c3RoZXNpb2xvZ3kgYW5kIENyaXRpY2FsIENhcmUgTWVkaWNpbmUgYW5kIFBoeXNpY2FsIE1lZGlj
aW5lIGFuZCBSZWhhYmlsaXRhdGlvbiBKb2hucyBIb3BraW5zIFNjaG9vbCBvZiBNZWRpY2luZSBh
bmQgRGVwdHMuIG9mIEFuZXN0aGVzaW9sb2d5IGFuZCBQaHlzaWNhbCBNZWRpY2luZSAmYW1wOyBS
ZWhhYmlsaXRhdGlvbixVbmlmb3JtZWQgU2VydmljZXMgVW5pdmVyc2l0eSBvZiB0aGUgSGVhbHRo
IFNjaWVuY2VzIEJldGhlc2RhLCBNRCwgVVNBIC0gc2NvaGVuNDBAamhtaS5lZHUuPC9hdXRoLWFk
ZHJlc3M+PHRpdGxlcz48dGl0bGU+RXBpZHVyYWwgYWRoZXNpb2x5c2lzOiBhbiBldmlkZW5jZS1i
YXNlZCByZXZpZXc8L3RpdGxlPjxzZWNvbmRhcnktdGl0bGU+SiBOZXVyb3N1cmcgU2NpPC9zZWNv
bmRhcnktdGl0bGU+PGFsdC10aXRsZT5Kb3VybmFsIG9mIG5ldXJvc3VyZ2ljYWwgc2NpZW5jZXM8
L2FsdC10aXRsZT48L3RpdGxlcz48cGVyaW9kaWNhbD48ZnVsbC10aXRsZT5KIE5ldXJvc3VyZyBT
Y2k8L2Z1bGwtdGl0bGU+PGFiYnItMT5Kb3VybmFsIG9mIG5ldXJvc3VyZ2ljYWwgc2NpZW5jZXM8
L2FiYnItMT48L3BlcmlvZGljYWw+PGFsdC1wZXJpb2RpY2FsPjxmdWxsLXRpdGxlPkogTmV1cm9z
dXJnIFNjaTwvZnVsbC10aXRsZT48YWJici0xPkpvdXJuYWwgb2YgbmV1cm9zdXJnaWNhbCBzY2ll
bmNlczwvYWJici0xPjwvYWx0LXBlcmlvZGljYWw+PHBhZ2VzPjY1LTc2PC9wYWdlcz48dm9sdW1l
PjU4PC92b2x1bWU+PG51bWJlcj4yPC9udW1iZXI+PGVkaXRpb24+MjAxNC8wNS8xNDwvZWRpdGlv
bj48a2V5d29yZHM+PGtleXdvcmQ+Q2ljYXRyaXgvIGRydWcgdGhlcmFweS9wYXRob2xvZ3k8L2tl
eXdvcmQ+PGtleXdvcmQ+RXBpZHVyYWwgU3BhY2UvIGRydWcgZWZmZWN0cy9wYXRob2xvZ3k8L2tl
eXdvcmQ+PGtleXdvcmQ+RXZpZGVuY2UtQmFzZWQgTWVkaWNpbmU8L2tleXdvcmQ+PGtleXdvcmQ+
RmFpbGVkIEJhY2sgU3VyZ2VyeSBTeW5kcm9tZS8gZHJ1ZyB0aGVyYXB5L3BhdGhvbG9neTwva2V5
d29yZD48a2V5d29yZD5IdW1hbnM8L2tleXdvcmQ+PGtleXdvcmQ+SHlhbHVyb25vZ2x1Y29zYW1p
bmlkYXNlLyB0aGVyYXBldXRpYyB1c2U8L2tleXdvcmQ+PGtleXdvcmQ+SW5qZWN0aW9ucywgU3Bp
bmFsPC9rZXl3b3JkPjxrZXl3b3JkPlJhZGljdWxvcGF0aHkvZHJ1ZyB0aGVyYXB5L3BhdGhvbG9n
eTwva2V5d29yZD48a2V5d29yZD5TcGluYWwgU3Rlbm9zaXMvIGRydWcgdGhlcmFweS9wYXRob2xv
Z3k8L2tleXdvcmQ+PGtleXdvcmQ+VGlzc3VlIEFkaGVzaW9ucy8gZHJ1ZyB0aGVyYXB5L3BhdGhv
bG9neTwva2V5d29yZD48L2tleXdvcmRzPjxkYXRlcz48eWVhcj4yMDE0PC95ZWFyPjxwdWItZGF0
ZXM+PGRhdGU+SnVuPC9kYXRlPjwvcHViLWRhdGVzPjwvZGF0ZXM+PGlzYm4+MDM5MC01NjE2IChQ
cmludCkmI3hEOzAzOTAtNTYxNiAoTGlua2luZyk8L2lzYm4+PGFjY2Vzc2lvbi1udW0+MjQ4MTk0
ODM8L2FjY2Vzc2lvbi1udW0+PHVybHM+PC91cmxzPjxyZW1vdGUtZGF0YWJhc2UtcHJvdmlkZXI+
TkxNPC9yZW1vdGUtZGF0YWJhc2UtcHJvdmlkZXI+PGxhbmd1YWdlPmVuZzwvbGFuZ3VhZ2U+PC9y
ZWNvcmQ+PC9DaXRlPjwvRW5kTm90ZT4A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Pr>
            <w:rFonts w:eastAsiaTheme="minorHAnsi"/>
            <w:szCs w:val="20"/>
          </w:rPr>
        </w:r>
        <w:r w:rsidR="008B3538">
          <w:rPr>
            <w:rFonts w:eastAsiaTheme="minorHAnsi"/>
            <w:szCs w:val="20"/>
          </w:rPr>
          <w:fldChar w:fldCharType="separate"/>
        </w:r>
        <w:r w:rsidR="008B3538" w:rsidRPr="008B3538">
          <w:rPr>
            <w:rFonts w:eastAsiaTheme="minorHAnsi"/>
            <w:noProof/>
            <w:szCs w:val="20"/>
            <w:vertAlign w:val="superscript"/>
          </w:rPr>
          <w:t>74</w:t>
        </w:r>
        <w:r w:rsidR="008B3538">
          <w:rPr>
            <w:rFonts w:eastAsiaTheme="minorHAnsi"/>
            <w:szCs w:val="20"/>
          </w:rPr>
          <w:fldChar w:fldCharType="end"/>
        </w:r>
      </w:hyperlink>
      <w:r w:rsidR="00CA0296" w:rsidRPr="00215A4C">
        <w:rPr>
          <w:rFonts w:eastAsiaTheme="minorHAnsi"/>
          <w:szCs w:val="20"/>
        </w:rPr>
        <w:t xml:space="preserve"> </w:t>
      </w:r>
      <w:r w:rsidR="002847B1" w:rsidRPr="000F3174">
        <w:rPr>
          <w:rFonts w:eastAsiaTheme="minorHAnsi"/>
        </w:rPr>
        <w:t xml:space="preserve">최종적으로 4편의 </w:t>
      </w:r>
      <w:r w:rsidR="00C76831">
        <w:rPr>
          <w:rFonts w:eastAsiaTheme="minorHAnsi" w:hint="eastAsia"/>
        </w:rPr>
        <w:t>연구가</w:t>
      </w:r>
      <w:r w:rsidR="002847B1" w:rsidRPr="000F3174">
        <w:rPr>
          <w:rFonts w:eastAsiaTheme="minorHAnsi"/>
        </w:rPr>
        <w:t xml:space="preserve"> 주제와 부합되었다. 4편의 </w:t>
      </w:r>
      <w:r w:rsidR="00C76831">
        <w:rPr>
          <w:rFonts w:eastAsiaTheme="minorHAnsi" w:hint="eastAsia"/>
        </w:rPr>
        <w:t>연구</w:t>
      </w:r>
      <w:r w:rsidR="002847B1" w:rsidRPr="000F3174">
        <w:rPr>
          <w:rFonts w:eastAsiaTheme="minorHAnsi"/>
        </w:rPr>
        <w:t xml:space="preserve"> 모두가 코호트관찰연구였으며, 주제와 부합하는 체계적 고찰이나 무작위대조연구는 부재하였다.</w:t>
      </w:r>
      <w:r w:rsidR="00CA0296" w:rsidRPr="000F3174">
        <w:rPr>
          <w:rFonts w:eastAsiaTheme="minorHAnsi"/>
        </w:rPr>
        <w:t xml:space="preserve"> </w:t>
      </w:r>
      <w:r w:rsidR="002847B1" w:rsidRPr="000F3174">
        <w:rPr>
          <w:rFonts w:eastAsiaTheme="minorHAnsi"/>
        </w:rPr>
        <w:t xml:space="preserve"> </w:t>
      </w:r>
    </w:p>
    <w:p w:rsidR="00C46DE6" w:rsidRDefault="00C46DE6" w:rsidP="0092608A">
      <w:pPr>
        <w:pStyle w:val="a5"/>
        <w:wordWrap/>
        <w:rPr>
          <w:rFonts w:eastAsiaTheme="minorHAnsi"/>
          <w:szCs w:val="20"/>
        </w:rPr>
      </w:pPr>
    </w:p>
    <w:p w:rsidR="008B3538" w:rsidRPr="00215A4C" w:rsidRDefault="008B3538" w:rsidP="0092608A">
      <w:pPr>
        <w:pStyle w:val="a5"/>
        <w:wordWrap/>
        <w:rPr>
          <w:rFonts w:eastAsiaTheme="minorHAnsi"/>
          <w:szCs w:val="20"/>
        </w:rPr>
      </w:pPr>
    </w:p>
    <w:p w:rsidR="009D308B" w:rsidRPr="00215A4C" w:rsidRDefault="00DC19A2" w:rsidP="0092608A">
      <w:pPr>
        <w:pStyle w:val="a5"/>
        <w:wordWrap/>
        <w:rPr>
          <w:rFonts w:eastAsiaTheme="minorHAnsi"/>
          <w:sz w:val="24"/>
          <w:szCs w:val="24"/>
        </w:rPr>
      </w:pPr>
      <w:r>
        <w:rPr>
          <w:rFonts w:eastAsiaTheme="minorHAnsi" w:hint="eastAsia"/>
          <w:sz w:val="24"/>
          <w:szCs w:val="24"/>
        </w:rPr>
        <w:t>6</w:t>
      </w:r>
      <w:r w:rsidR="0092608A" w:rsidRPr="00215A4C">
        <w:rPr>
          <w:rFonts w:eastAsiaTheme="minorHAnsi"/>
          <w:sz w:val="24"/>
          <w:szCs w:val="24"/>
        </w:rPr>
        <w:t xml:space="preserve">. </w:t>
      </w:r>
      <w:r w:rsidR="0092608A" w:rsidRPr="00215A4C">
        <w:rPr>
          <w:rFonts w:eastAsiaTheme="minorHAnsi" w:hint="eastAsia"/>
          <w:sz w:val="24"/>
          <w:szCs w:val="24"/>
        </w:rPr>
        <w:t>신경근성</w:t>
      </w:r>
      <w:r w:rsidR="0092608A" w:rsidRPr="00215A4C">
        <w:rPr>
          <w:rFonts w:eastAsiaTheme="minorHAnsi"/>
          <w:sz w:val="24"/>
          <w:szCs w:val="24"/>
        </w:rPr>
        <w:t xml:space="preserve"> 통증을 동반한 추간판 탈출증 환자에서 </w:t>
      </w:r>
      <w:r w:rsidR="0092608A" w:rsidRPr="00215A4C">
        <w:rPr>
          <w:rFonts w:eastAsiaTheme="minorHAnsi" w:hint="eastAsia"/>
          <w:sz w:val="24"/>
          <w:szCs w:val="24"/>
        </w:rPr>
        <w:t>경막외신경성형술의</w:t>
      </w:r>
      <w:r w:rsidR="0092608A" w:rsidRPr="00215A4C">
        <w:rPr>
          <w:rFonts w:eastAsiaTheme="minorHAnsi"/>
          <w:sz w:val="24"/>
          <w:szCs w:val="24"/>
        </w:rPr>
        <w:t xml:space="preserve"> 임상적효과(통증조절 또는 기능적향상)는 </w:t>
      </w:r>
      <w:r w:rsidR="0092608A" w:rsidRPr="00215A4C">
        <w:rPr>
          <w:rFonts w:eastAsiaTheme="minorHAnsi" w:hint="eastAsia"/>
          <w:sz w:val="24"/>
          <w:szCs w:val="24"/>
        </w:rPr>
        <w:t>증거수준이</w:t>
      </w:r>
      <w:r w:rsidR="0092608A" w:rsidRPr="00215A4C">
        <w:rPr>
          <w:rFonts w:eastAsiaTheme="minorHAnsi"/>
          <w:sz w:val="24"/>
          <w:szCs w:val="24"/>
        </w:rPr>
        <w:t xml:space="preserve"> 매우 낮으므로 아직 결론내기 어렵다</w:t>
      </w:r>
      <w:r w:rsidR="0070671A">
        <w:rPr>
          <w:rFonts w:eastAsiaTheme="minorHAnsi" w:hint="eastAsia"/>
          <w:sz w:val="24"/>
          <w:szCs w:val="24"/>
        </w:rPr>
        <w:t xml:space="preserve">. </w:t>
      </w:r>
      <w:r w:rsidR="0092608A" w:rsidRPr="00215A4C">
        <w:rPr>
          <w:rFonts w:eastAsiaTheme="minorHAnsi"/>
          <w:sz w:val="24"/>
          <w:szCs w:val="24"/>
        </w:rPr>
        <w:t>(증거수준 매우 낮음 (Very low), 권고안 Inconclusive)</w:t>
      </w:r>
    </w:p>
    <w:p w:rsidR="00BF5762" w:rsidRPr="00215A4C" w:rsidRDefault="00BF5762" w:rsidP="00BF5762">
      <w:pPr>
        <w:pStyle w:val="a5"/>
        <w:wordWrap/>
        <w:rPr>
          <w:rFonts w:eastAsiaTheme="minorHAnsi"/>
          <w:szCs w:val="20"/>
        </w:rPr>
      </w:pPr>
    </w:p>
    <w:p w:rsidR="00B9309E" w:rsidRPr="00215A4C" w:rsidRDefault="00706C86" w:rsidP="00CA0296">
      <w:pPr>
        <w:pStyle w:val="a5"/>
        <w:wordWrap/>
        <w:ind w:firstLineChars="50" w:firstLine="100"/>
        <w:rPr>
          <w:rFonts w:eastAsiaTheme="minorHAnsi"/>
          <w:szCs w:val="20"/>
        </w:rPr>
      </w:pPr>
      <w:r w:rsidRPr="00215A4C">
        <w:rPr>
          <w:rFonts w:eastAsiaTheme="minorHAnsi"/>
          <w:szCs w:val="20"/>
        </w:rPr>
        <w:t>Taheri 등의 후향적 연구에서는 20명의 추간판탈출증 환자에서 신경성형술을 시행한 후 6개월후 75% 의 환자에서 의미있는 통증감소효과가 있다고 하였으며,</w:t>
      </w:r>
      <w:hyperlink w:anchor="_ENREF_75" w:tooltip="Taheri, 2016 #42" w:history="1">
        <w:r w:rsidR="008B3538" w:rsidRPr="000F3174">
          <w:rPr>
            <w:rFonts w:eastAsiaTheme="minorHAnsi"/>
            <w:szCs w:val="20"/>
          </w:rPr>
          <w:fldChar w:fldCharType="begin"/>
        </w:r>
        <w:r w:rsidR="008B3538">
          <w:rPr>
            <w:rFonts w:eastAsiaTheme="minorHAnsi"/>
            <w:szCs w:val="20"/>
          </w:rPr>
          <w:instrText xml:space="preserve"> ADDIN EN.CITE &lt;EndNote&gt;&lt;Cite&gt;&lt;Author&gt;Taheri&lt;/Author&gt;&lt;Year&gt;2016&lt;/Year&gt;&lt;RecNum&gt;42&lt;/RecNum&gt;&lt;DisplayText&gt;&lt;style face="superscript"&gt;75&lt;/style&gt;&lt;/DisplayText&gt;&lt;record&gt;&lt;rec-number&gt;42&lt;/rec-number&gt;&lt;foreign-keys&gt;&lt;key app="EN" db-id="fd2a9z0f3eep0dex5zqvz9e2zsae9rf5fpfe"&gt;42&lt;/key&gt;&lt;/foreign-keys&gt;&lt;ref-type name="Journal Article"&gt;17&lt;/ref-type&gt;&lt;contributors&gt;&lt;authors&gt;&lt;author&gt;Taheri, A.&lt;/author&gt;&lt;author&gt;Khajenasiri, A. R.&lt;/author&gt;&lt;author&gt;Nazemian Yazdi, N. A.&lt;/author&gt;&lt;author&gt;Safari, S.&lt;/author&gt;&lt;author&gt;Sadeghi, J.&lt;/author&gt;&lt;author&gt;Hatami, M.&lt;/author&gt;&lt;/authors&gt;&lt;/contributors&gt;&lt;auth-address&gt;Department of Anesthesiology and Pain Management, Amir Alam Hospital, Tehran University of Medical Sciences, Tehran, Iran.&amp;#xD;Department of Anesthesiology, Shariati Medical Center, Tehran University of Medical Sciences, Tehran, Iran.&amp;#xD;Pain Research Center, Iran University of Medical Sciences, Tehran, Iran.&lt;/auth-address&gt;&lt;titles&gt;&lt;title&gt;Clinical Evaluation of Percutaneous Caudal Epidural Adhesiolysis With the Racz Technique for Low Back Pain Due to Contained Disc Herniation&lt;/title&gt;&lt;secondary-title&gt;Anesth Pain Med&lt;/secondary-title&gt;&lt;alt-title&gt;Anesthesiology and pain medicine&lt;/alt-title&gt;&lt;/titles&gt;&lt;periodical&gt;&lt;full-title&gt;Anesth Pain Med&lt;/full-title&gt;&lt;abbr-1&gt;Anesthesiology and pain medicine&lt;/abbr-1&gt;&lt;/periodical&gt;&lt;alt-periodical&gt;&lt;full-title&gt;Anesth Pain Med&lt;/full-title&gt;&lt;abbr-1&gt;Anesthesiology and pain medicine&lt;/abbr-1&gt;&lt;/alt-periodical&gt;&lt;pages&gt;e26749&lt;/pages&gt;&lt;volume&gt;6&lt;/volume&gt;&lt;number&gt;3&lt;/number&gt;&lt;edition&gt;2016/11/09&lt;/edition&gt;&lt;dates&gt;&lt;year&gt;2016&lt;/year&gt;&lt;pub-dates&gt;&lt;date&gt;Jun&lt;/date&gt;&lt;/pub-dates&gt;&lt;/dates&gt;&lt;isbn&gt;2228-7523 (Print)&amp;#xD;2228-7523 (Linking)&lt;/isbn&gt;&lt;accession-num&gt;27826538&lt;/accession-num&gt;&lt;urls&gt;&lt;/urls&gt;&lt;custom2&gt;PMC5097854&lt;/custom2&gt;&lt;electronic-resource-num&gt;10.5812/aapm.26749&lt;/electronic-resource-num&gt;&lt;remote-database-provider&gt;NLM&lt;/remote-database-provider&gt;&lt;language&gt;eng&lt;/language&gt;&lt;/record&gt;&lt;/Cite&gt;&lt;/EndNote&gt;</w:instrText>
        </w:r>
        <w:r w:rsidR="008B3538" w:rsidRPr="000F3174">
          <w:rPr>
            <w:rFonts w:eastAsiaTheme="minorHAnsi"/>
            <w:szCs w:val="20"/>
          </w:rPr>
          <w:fldChar w:fldCharType="separate"/>
        </w:r>
        <w:r w:rsidR="008B3538" w:rsidRPr="008B3538">
          <w:rPr>
            <w:rFonts w:eastAsiaTheme="minorHAnsi"/>
            <w:noProof/>
            <w:szCs w:val="20"/>
            <w:vertAlign w:val="superscript"/>
          </w:rPr>
          <w:t>75</w:t>
        </w:r>
        <w:r w:rsidR="008B3538" w:rsidRPr="000F3174">
          <w:rPr>
            <w:rFonts w:eastAsiaTheme="minorHAnsi"/>
            <w:szCs w:val="20"/>
          </w:rPr>
          <w:fldChar w:fldCharType="end"/>
        </w:r>
      </w:hyperlink>
      <w:r w:rsidRPr="00215A4C">
        <w:rPr>
          <w:rFonts w:eastAsiaTheme="minorHAnsi"/>
          <w:szCs w:val="20"/>
        </w:rPr>
        <w:t xml:space="preserve"> Choi 등은 경미추공 경막외주사치료에 효과가 없는 환자 12명을 대상으로 신경성형술 6개월 후의 통증점수를 </w:t>
      </w:r>
      <w:r w:rsidR="00DE5E2F" w:rsidRPr="00215A4C">
        <w:rPr>
          <w:rFonts w:eastAsiaTheme="minorHAnsi" w:hint="eastAsia"/>
          <w:szCs w:val="20"/>
        </w:rPr>
        <w:t>관찰한</w:t>
      </w:r>
      <w:r w:rsidR="00DE5E2F" w:rsidRPr="00215A4C">
        <w:rPr>
          <w:rFonts w:eastAsiaTheme="minorHAnsi"/>
          <w:szCs w:val="20"/>
        </w:rPr>
        <w:t xml:space="preserve"> </w:t>
      </w:r>
      <w:r w:rsidR="00DE5E2F" w:rsidRPr="00215A4C">
        <w:rPr>
          <w:rFonts w:eastAsiaTheme="minorHAnsi" w:hint="eastAsia"/>
          <w:szCs w:val="20"/>
        </w:rPr>
        <w:t>결과</w:t>
      </w:r>
      <w:r w:rsidRPr="00215A4C">
        <w:rPr>
          <w:rFonts w:eastAsiaTheme="minorHAnsi"/>
          <w:szCs w:val="20"/>
        </w:rPr>
        <w:t xml:space="preserve"> 후측방형</w:t>
      </w:r>
      <w:r w:rsidR="00DE5E2F" w:rsidRPr="00215A4C">
        <w:rPr>
          <w:rFonts w:eastAsiaTheme="minorHAnsi" w:hint="eastAsia"/>
          <w:szCs w:val="20"/>
        </w:rPr>
        <w:t>의</w:t>
      </w:r>
      <w:r w:rsidR="00DE5E2F" w:rsidRPr="00215A4C">
        <w:rPr>
          <w:rFonts w:eastAsiaTheme="minorHAnsi"/>
          <w:szCs w:val="20"/>
        </w:rPr>
        <w:t xml:space="preserve"> </w:t>
      </w:r>
      <w:r w:rsidR="00DE5E2F" w:rsidRPr="00215A4C">
        <w:rPr>
          <w:rFonts w:eastAsiaTheme="minorHAnsi" w:hint="eastAsia"/>
          <w:szCs w:val="20"/>
        </w:rPr>
        <w:t>추간판탈출증</w:t>
      </w:r>
      <w:r w:rsidRPr="00215A4C">
        <w:rPr>
          <w:rFonts w:eastAsiaTheme="minorHAnsi" w:hint="eastAsia"/>
          <w:szCs w:val="20"/>
        </w:rPr>
        <w:t>에서는</w:t>
      </w:r>
      <w:r w:rsidRPr="00215A4C">
        <w:rPr>
          <w:rFonts w:eastAsiaTheme="minorHAnsi"/>
          <w:szCs w:val="20"/>
        </w:rPr>
        <w:t xml:space="preserve"> </w:t>
      </w:r>
      <w:r w:rsidRPr="00215A4C">
        <w:rPr>
          <w:rFonts w:eastAsiaTheme="minorHAnsi" w:hint="eastAsia"/>
          <w:szCs w:val="20"/>
        </w:rPr>
        <w:t>의미있는</w:t>
      </w:r>
      <w:r w:rsidRPr="00215A4C">
        <w:rPr>
          <w:rFonts w:eastAsiaTheme="minorHAnsi"/>
          <w:szCs w:val="20"/>
        </w:rPr>
        <w:t xml:space="preserve"> </w:t>
      </w:r>
      <w:r w:rsidRPr="00215A4C">
        <w:rPr>
          <w:rFonts w:eastAsiaTheme="minorHAnsi" w:hint="eastAsia"/>
          <w:szCs w:val="20"/>
        </w:rPr>
        <w:t>통증감소가</w:t>
      </w:r>
      <w:r w:rsidRPr="00215A4C">
        <w:rPr>
          <w:rFonts w:eastAsiaTheme="minorHAnsi"/>
          <w:szCs w:val="20"/>
        </w:rPr>
        <w:t xml:space="preserve"> </w:t>
      </w:r>
      <w:r w:rsidRPr="00215A4C">
        <w:rPr>
          <w:rFonts w:eastAsiaTheme="minorHAnsi" w:hint="eastAsia"/>
          <w:szCs w:val="20"/>
        </w:rPr>
        <w:t>나타났으나</w:t>
      </w:r>
      <w:r w:rsidRPr="00215A4C">
        <w:rPr>
          <w:rFonts w:eastAsiaTheme="minorHAnsi"/>
          <w:szCs w:val="20"/>
        </w:rPr>
        <w:t xml:space="preserve"> </w:t>
      </w:r>
      <w:r w:rsidRPr="00215A4C">
        <w:rPr>
          <w:rFonts w:eastAsiaTheme="minorHAnsi" w:hint="eastAsia"/>
          <w:szCs w:val="20"/>
        </w:rPr>
        <w:t>후정중형</w:t>
      </w:r>
      <w:r w:rsidR="00DE5E2F" w:rsidRPr="00215A4C">
        <w:rPr>
          <w:rFonts w:eastAsiaTheme="minorHAnsi"/>
          <w:szCs w:val="20"/>
        </w:rPr>
        <w:t xml:space="preserve"> </w:t>
      </w:r>
      <w:r w:rsidR="002B4973">
        <w:rPr>
          <w:rFonts w:eastAsiaTheme="minorHAnsi" w:hint="eastAsia"/>
          <w:szCs w:val="20"/>
        </w:rPr>
        <w:t>추간판탈</w:t>
      </w:r>
      <w:r w:rsidR="00DE5E2F" w:rsidRPr="00215A4C">
        <w:rPr>
          <w:rFonts w:eastAsiaTheme="minorHAnsi"/>
          <w:szCs w:val="20"/>
        </w:rPr>
        <w:t>출증</w:t>
      </w:r>
      <w:r w:rsidRPr="00215A4C">
        <w:rPr>
          <w:rFonts w:eastAsiaTheme="minorHAnsi" w:hint="eastAsia"/>
          <w:szCs w:val="20"/>
        </w:rPr>
        <w:t>에서는</w:t>
      </w:r>
      <w:r w:rsidRPr="00215A4C">
        <w:rPr>
          <w:rFonts w:eastAsiaTheme="minorHAnsi"/>
          <w:szCs w:val="20"/>
        </w:rPr>
        <w:t xml:space="preserve"> </w:t>
      </w:r>
      <w:r w:rsidRPr="00215A4C">
        <w:rPr>
          <w:rFonts w:eastAsiaTheme="minorHAnsi" w:hint="eastAsia"/>
          <w:szCs w:val="20"/>
        </w:rPr>
        <w:t>의미있는</w:t>
      </w:r>
      <w:r w:rsidRPr="00215A4C">
        <w:rPr>
          <w:rFonts w:eastAsiaTheme="minorHAnsi"/>
          <w:szCs w:val="20"/>
        </w:rPr>
        <w:t xml:space="preserve"> </w:t>
      </w:r>
      <w:r w:rsidRPr="00215A4C">
        <w:rPr>
          <w:rFonts w:eastAsiaTheme="minorHAnsi" w:hint="eastAsia"/>
          <w:szCs w:val="20"/>
        </w:rPr>
        <w:t>통증감소가</w:t>
      </w:r>
      <w:r w:rsidRPr="00215A4C">
        <w:rPr>
          <w:rFonts w:eastAsiaTheme="minorHAnsi"/>
          <w:szCs w:val="20"/>
        </w:rPr>
        <w:t xml:space="preserve"> </w:t>
      </w:r>
      <w:r w:rsidRPr="00215A4C">
        <w:rPr>
          <w:rFonts w:eastAsiaTheme="minorHAnsi" w:hint="eastAsia"/>
          <w:szCs w:val="20"/>
        </w:rPr>
        <w:t>나타나지</w:t>
      </w:r>
      <w:r w:rsidRPr="00215A4C">
        <w:rPr>
          <w:rFonts w:eastAsiaTheme="minorHAnsi"/>
          <w:szCs w:val="20"/>
        </w:rPr>
        <w:t xml:space="preserve"> </w:t>
      </w:r>
      <w:r w:rsidRPr="00215A4C">
        <w:rPr>
          <w:rFonts w:eastAsiaTheme="minorHAnsi" w:hint="eastAsia"/>
          <w:szCs w:val="20"/>
        </w:rPr>
        <w:t>않</w:t>
      </w:r>
      <w:r w:rsidR="00DE5E2F" w:rsidRPr="00215A4C">
        <w:rPr>
          <w:rFonts w:eastAsiaTheme="minorHAnsi" w:hint="eastAsia"/>
          <w:szCs w:val="20"/>
        </w:rPr>
        <w:t>아서</w:t>
      </w:r>
      <w:r w:rsidR="00DE5E2F" w:rsidRPr="00215A4C">
        <w:rPr>
          <w:rFonts w:eastAsiaTheme="minorHAnsi"/>
          <w:szCs w:val="20"/>
        </w:rPr>
        <w:t xml:space="preserve">, </w:t>
      </w:r>
      <w:r w:rsidR="00DE5E2F" w:rsidRPr="00215A4C">
        <w:rPr>
          <w:rFonts w:eastAsiaTheme="minorHAnsi" w:hint="eastAsia"/>
          <w:szCs w:val="20"/>
        </w:rPr>
        <w:t>신경성형술의</w:t>
      </w:r>
      <w:r w:rsidR="00DE5E2F" w:rsidRPr="00215A4C">
        <w:rPr>
          <w:rFonts w:eastAsiaTheme="minorHAnsi"/>
          <w:szCs w:val="20"/>
        </w:rPr>
        <w:t xml:space="preserve"> </w:t>
      </w:r>
      <w:r w:rsidR="00DE5E2F" w:rsidRPr="00215A4C">
        <w:rPr>
          <w:rFonts w:eastAsiaTheme="minorHAnsi" w:hint="eastAsia"/>
          <w:szCs w:val="20"/>
        </w:rPr>
        <w:t>효과가</w:t>
      </w:r>
      <w:r w:rsidR="00DE5E2F" w:rsidRPr="00215A4C">
        <w:rPr>
          <w:rFonts w:eastAsiaTheme="minorHAnsi"/>
          <w:szCs w:val="20"/>
        </w:rPr>
        <w:t xml:space="preserve"> </w:t>
      </w:r>
      <w:r w:rsidR="00DE5E2F" w:rsidRPr="00215A4C">
        <w:rPr>
          <w:rFonts w:eastAsiaTheme="minorHAnsi" w:hint="eastAsia"/>
          <w:szCs w:val="20"/>
        </w:rPr>
        <w:t>추간판탈출증의</w:t>
      </w:r>
      <w:r w:rsidR="00DE5E2F" w:rsidRPr="00215A4C">
        <w:rPr>
          <w:rFonts w:eastAsiaTheme="minorHAnsi"/>
          <w:szCs w:val="20"/>
        </w:rPr>
        <w:t xml:space="preserve"> </w:t>
      </w:r>
      <w:r w:rsidR="00DE5E2F" w:rsidRPr="00215A4C">
        <w:rPr>
          <w:rFonts w:eastAsiaTheme="minorHAnsi" w:hint="eastAsia"/>
          <w:szCs w:val="20"/>
        </w:rPr>
        <w:t>특성에</w:t>
      </w:r>
      <w:r w:rsidR="00DE5E2F" w:rsidRPr="00215A4C">
        <w:rPr>
          <w:rFonts w:eastAsiaTheme="minorHAnsi"/>
          <w:szCs w:val="20"/>
        </w:rPr>
        <w:t xml:space="preserve"> </w:t>
      </w:r>
      <w:r w:rsidR="00DE5E2F" w:rsidRPr="00215A4C">
        <w:rPr>
          <w:rFonts w:eastAsiaTheme="minorHAnsi" w:hint="eastAsia"/>
          <w:szCs w:val="20"/>
        </w:rPr>
        <w:t>따라</w:t>
      </w:r>
      <w:r w:rsidR="00DE5E2F" w:rsidRPr="00215A4C">
        <w:rPr>
          <w:rFonts w:eastAsiaTheme="minorHAnsi"/>
          <w:szCs w:val="20"/>
        </w:rPr>
        <w:t xml:space="preserve"> </w:t>
      </w:r>
      <w:r w:rsidR="00DE5E2F" w:rsidRPr="00215A4C">
        <w:rPr>
          <w:rFonts w:eastAsiaTheme="minorHAnsi" w:hint="eastAsia"/>
          <w:szCs w:val="20"/>
        </w:rPr>
        <w:t>달라질</w:t>
      </w:r>
      <w:r w:rsidR="00DE5E2F" w:rsidRPr="00215A4C">
        <w:rPr>
          <w:rFonts w:eastAsiaTheme="minorHAnsi"/>
          <w:szCs w:val="20"/>
        </w:rPr>
        <w:t xml:space="preserve"> </w:t>
      </w:r>
      <w:r w:rsidR="00DE5E2F" w:rsidRPr="00215A4C">
        <w:rPr>
          <w:rFonts w:eastAsiaTheme="minorHAnsi" w:hint="eastAsia"/>
          <w:szCs w:val="20"/>
        </w:rPr>
        <w:t>수</w:t>
      </w:r>
      <w:r w:rsidR="00DE5E2F" w:rsidRPr="00215A4C">
        <w:rPr>
          <w:rFonts w:eastAsiaTheme="minorHAnsi"/>
          <w:szCs w:val="20"/>
        </w:rPr>
        <w:t xml:space="preserve"> </w:t>
      </w:r>
      <w:r w:rsidR="00DE5E2F" w:rsidRPr="00215A4C">
        <w:rPr>
          <w:rFonts w:eastAsiaTheme="minorHAnsi" w:hint="eastAsia"/>
          <w:szCs w:val="20"/>
        </w:rPr>
        <w:t>있음을</w:t>
      </w:r>
      <w:r w:rsidR="00D20D1D" w:rsidRPr="00215A4C">
        <w:rPr>
          <w:rFonts w:eastAsiaTheme="minorHAnsi"/>
          <w:szCs w:val="20"/>
        </w:rPr>
        <w:t xml:space="preserve"> </w:t>
      </w:r>
      <w:r w:rsidR="00DE5E2F" w:rsidRPr="00215A4C">
        <w:rPr>
          <w:rFonts w:eastAsiaTheme="minorHAnsi" w:hint="eastAsia"/>
          <w:szCs w:val="20"/>
        </w:rPr>
        <w:t>시사</w:t>
      </w:r>
      <w:r w:rsidR="00D20D1D" w:rsidRPr="00215A4C">
        <w:rPr>
          <w:rFonts w:eastAsiaTheme="minorHAnsi" w:hint="eastAsia"/>
          <w:szCs w:val="20"/>
        </w:rPr>
        <w:t>하였다</w:t>
      </w:r>
      <w:r w:rsidR="00D20D1D" w:rsidRPr="00215A4C">
        <w:rPr>
          <w:rFonts w:eastAsiaTheme="minorHAnsi"/>
          <w:szCs w:val="20"/>
        </w:rPr>
        <w:t>.</w:t>
      </w:r>
      <w:hyperlink w:anchor="_ENREF_76" w:tooltip="Choi, 1999 #45" w:history="1">
        <w:r w:rsidR="008B3538" w:rsidRPr="000F3174">
          <w:rPr>
            <w:rFonts w:eastAsiaTheme="minorHAnsi"/>
            <w:szCs w:val="20"/>
          </w:rPr>
          <w:fldChar w:fldCharType="begin"/>
        </w:r>
        <w:r w:rsidR="008B3538">
          <w:rPr>
            <w:rFonts w:eastAsiaTheme="minorHAnsi"/>
            <w:szCs w:val="20"/>
          </w:rPr>
          <w:instrText xml:space="preserve"> ADDIN EN.CITE &lt;EndNote&gt;&lt;Cite&gt;&lt;Author&gt;Choi&lt;/Author&gt;&lt;Year&gt;1999&lt;/Year&gt;&lt;RecNum&gt;45&lt;/RecNum&gt;&lt;DisplayText&gt;&lt;style face="superscript"&gt;76&lt;/style&gt;&lt;/DisplayText&gt;&lt;record&gt;&lt;rec-number&gt;45&lt;/rec-number&gt;&lt;foreign-keys&gt;&lt;key app="EN" db-id="fd2a9z0f3eep0dex5zqvz9e2zsae9rf5fpfe"&gt;45&lt;/key&gt;&lt;/foreign-keys&gt;&lt;ref-type name="Journal Article"&gt;17&lt;/ref-type&gt;&lt;contributors&gt;&lt;authors&gt;&lt;author&gt;Choi, Kwan Ho&lt;/author&gt;&lt;author&gt;Lee, Seung Hoon&lt;/author&gt;&lt;author&gt;Kim, Tae Sun&lt;/author&gt;&lt;author&gt;Kim, Hyun Soo&lt;/author&gt;&lt;author&gt;Kim, Kwang Min&lt;/author&gt;&lt;author&gt;Kim, Dong Soo&lt;/author&gt;&lt;/authors&gt;&lt;/contributors&gt;&lt;auth-address&gt;Department of Anesthesiology, College of Medicine, Hallym University, Seoul, Korea.&amp;#xD;Department of Anesthesiology, College of Medicine, Kyung Hee University, Seoul, Korea.&lt;/auth-address&gt;&lt;titles&gt;&lt;title&gt;A Study of the Effects of Neuroplasty by Spinal Endoscopy in Herniated Nucleus Pulposus Patients for Therapeutic Purpose&lt;/title&gt;&lt;secondary-title&gt;Korean J Anesthesiol DE - 2001-01-01 KUID - 1011KJAE/1999.37.5.848&lt;/secondary-title&gt;&lt;/titles&gt;&lt;periodical&gt;&lt;full-title&gt;Korean J Anesthesiol DE - 2001-01-01 KUID - 1011KJAE/1999.37.5.848&lt;/full-title&gt;&lt;/periodical&gt;&lt;pages&gt;848-853&lt;/pages&gt;&lt;volume&gt;37&lt;/volume&gt;&lt;number&gt;5&lt;/number&gt;&lt;keywords&gt;&lt;keyword&gt;Nerve, neuroplasty, spinal endoscopy&lt;/keyword&gt;&lt;keyword&gt;Pain, sciatica&lt;/keyword&gt;&lt;/keywords&gt;&lt;dates&gt;&lt;year&gt;1999&lt;/year&gt;&lt;pub-dates&gt;&lt;date&gt;Nov&lt;/date&gt;&lt;/pub-dates&gt;&lt;/dates&gt;&lt;isbn&gt;0302-5780&lt;/isbn&gt;&lt;work-type&gt;Original Article MH - Back Pain MH - Endoscopy* MH - Epidural Space MH - Humans MH - Intervertebral Disc Displacement MH - Magnetic Resonance Imaging MH - Prospective Studies MH - Sciatica&lt;/work-type&gt;&lt;urls&gt;&lt;/urls&gt;&lt;electronic-resource-num&gt;10.4097/kjae.1999.37.5.848&lt;/electronic-resource-num&gt;&lt;language&gt;KO&lt;/language&gt;&lt;/record&gt;&lt;/Cite&gt;&lt;/EndNote&gt;</w:instrText>
        </w:r>
        <w:r w:rsidR="008B3538" w:rsidRPr="000F3174">
          <w:rPr>
            <w:rFonts w:eastAsiaTheme="minorHAnsi"/>
            <w:szCs w:val="20"/>
          </w:rPr>
          <w:fldChar w:fldCharType="separate"/>
        </w:r>
        <w:r w:rsidR="008B3538" w:rsidRPr="008B3538">
          <w:rPr>
            <w:rFonts w:eastAsiaTheme="minorHAnsi"/>
            <w:noProof/>
            <w:szCs w:val="20"/>
            <w:vertAlign w:val="superscript"/>
          </w:rPr>
          <w:t>76</w:t>
        </w:r>
        <w:r w:rsidR="008B3538" w:rsidRPr="000F3174">
          <w:rPr>
            <w:rFonts w:eastAsiaTheme="minorHAnsi"/>
            <w:szCs w:val="20"/>
          </w:rPr>
          <w:fldChar w:fldCharType="end"/>
        </w:r>
      </w:hyperlink>
      <w:r w:rsidR="00D20D1D" w:rsidRPr="00215A4C">
        <w:rPr>
          <w:rFonts w:eastAsiaTheme="minorHAnsi"/>
          <w:szCs w:val="20"/>
        </w:rPr>
        <w:t xml:space="preserve"> </w:t>
      </w:r>
      <w:r w:rsidR="00DE5E2F" w:rsidRPr="00215A4C">
        <w:rPr>
          <w:rFonts w:eastAsiaTheme="minorHAnsi"/>
          <w:szCs w:val="20"/>
        </w:rPr>
        <w:t xml:space="preserve">Kim 등의 연구는 추간판탈출증환자군을 </w:t>
      </w:r>
      <w:r w:rsidR="00DE5E2F" w:rsidRPr="00215A4C">
        <w:rPr>
          <w:rFonts w:eastAsiaTheme="minorHAnsi" w:hint="eastAsia"/>
          <w:szCs w:val="20"/>
        </w:rPr>
        <w:t>경추간공경막외주사치료군과</w:t>
      </w:r>
      <w:r w:rsidR="00DE5E2F" w:rsidRPr="00215A4C">
        <w:rPr>
          <w:rFonts w:eastAsiaTheme="minorHAnsi"/>
          <w:szCs w:val="20"/>
        </w:rPr>
        <w:t xml:space="preserve"> </w:t>
      </w:r>
      <w:r w:rsidR="00DE5E2F" w:rsidRPr="00215A4C">
        <w:rPr>
          <w:rFonts w:eastAsiaTheme="minorHAnsi" w:hint="eastAsia"/>
          <w:szCs w:val="20"/>
        </w:rPr>
        <w:t>신경성형술군으로</w:t>
      </w:r>
      <w:r w:rsidR="00DE5E2F" w:rsidRPr="00215A4C">
        <w:rPr>
          <w:rFonts w:eastAsiaTheme="minorHAnsi"/>
          <w:szCs w:val="20"/>
        </w:rPr>
        <w:t xml:space="preserve"> </w:t>
      </w:r>
      <w:r w:rsidR="00DE5E2F" w:rsidRPr="00215A4C">
        <w:rPr>
          <w:rFonts w:eastAsiaTheme="minorHAnsi" w:hint="eastAsia"/>
          <w:szCs w:val="20"/>
        </w:rPr>
        <w:t>나누어</w:t>
      </w:r>
      <w:r w:rsidR="00DE5E2F" w:rsidRPr="00215A4C">
        <w:rPr>
          <w:rFonts w:eastAsiaTheme="minorHAnsi"/>
          <w:szCs w:val="20"/>
        </w:rPr>
        <w:t xml:space="preserve"> </w:t>
      </w:r>
      <w:r w:rsidR="00DE5E2F" w:rsidRPr="00215A4C">
        <w:rPr>
          <w:rFonts w:eastAsiaTheme="minorHAnsi" w:hint="eastAsia"/>
          <w:szCs w:val="20"/>
        </w:rPr>
        <w:t>비교</w:t>
      </w:r>
      <w:r w:rsidR="00DE5E2F" w:rsidRPr="00215A4C">
        <w:rPr>
          <w:rFonts w:eastAsiaTheme="minorHAnsi"/>
          <w:szCs w:val="20"/>
        </w:rPr>
        <w:t xml:space="preserve"> </w:t>
      </w:r>
      <w:r w:rsidR="00DE5E2F" w:rsidRPr="00215A4C">
        <w:rPr>
          <w:rFonts w:eastAsiaTheme="minorHAnsi" w:hint="eastAsia"/>
          <w:szCs w:val="20"/>
        </w:rPr>
        <w:t>관찰하였는데</w:t>
      </w:r>
      <w:r w:rsidR="00DE5E2F" w:rsidRPr="00215A4C">
        <w:rPr>
          <w:rFonts w:eastAsiaTheme="minorHAnsi"/>
          <w:szCs w:val="20"/>
        </w:rPr>
        <w:t xml:space="preserve">, </w:t>
      </w:r>
      <w:r w:rsidR="00DE5E2F" w:rsidRPr="00215A4C">
        <w:rPr>
          <w:rFonts w:eastAsiaTheme="minorHAnsi" w:hint="eastAsia"/>
          <w:szCs w:val="20"/>
        </w:rPr>
        <w:t>두</w:t>
      </w:r>
      <w:r w:rsidR="00DE5E2F" w:rsidRPr="00215A4C">
        <w:rPr>
          <w:rFonts w:eastAsiaTheme="minorHAnsi"/>
          <w:szCs w:val="20"/>
        </w:rPr>
        <w:t xml:space="preserve"> </w:t>
      </w:r>
      <w:r w:rsidR="00DE5E2F" w:rsidRPr="00215A4C">
        <w:rPr>
          <w:rFonts w:eastAsiaTheme="minorHAnsi" w:hint="eastAsia"/>
          <w:szCs w:val="20"/>
        </w:rPr>
        <w:t>집단에서</w:t>
      </w:r>
      <w:r w:rsidR="00DE5E2F" w:rsidRPr="00215A4C">
        <w:rPr>
          <w:rFonts w:eastAsiaTheme="minorHAnsi"/>
          <w:szCs w:val="20"/>
        </w:rPr>
        <w:t xml:space="preserve"> </w:t>
      </w:r>
      <w:r w:rsidR="00DE5E2F" w:rsidRPr="00215A4C">
        <w:rPr>
          <w:rFonts w:eastAsiaTheme="minorHAnsi" w:hint="eastAsia"/>
          <w:szCs w:val="20"/>
        </w:rPr>
        <w:t>임상적효과의</w:t>
      </w:r>
      <w:r w:rsidR="00DE5E2F" w:rsidRPr="00215A4C">
        <w:rPr>
          <w:rFonts w:eastAsiaTheme="minorHAnsi"/>
          <w:szCs w:val="20"/>
        </w:rPr>
        <w:t xml:space="preserve"> </w:t>
      </w:r>
      <w:r w:rsidR="00DE5E2F" w:rsidRPr="00215A4C">
        <w:rPr>
          <w:rFonts w:eastAsiaTheme="minorHAnsi" w:hint="eastAsia"/>
          <w:szCs w:val="20"/>
        </w:rPr>
        <w:t>유의한</w:t>
      </w:r>
      <w:r w:rsidR="00DE5E2F" w:rsidRPr="00215A4C">
        <w:rPr>
          <w:rFonts w:eastAsiaTheme="minorHAnsi"/>
          <w:szCs w:val="20"/>
        </w:rPr>
        <w:t xml:space="preserve"> </w:t>
      </w:r>
      <w:r w:rsidR="00DE5E2F" w:rsidRPr="00215A4C">
        <w:rPr>
          <w:rFonts w:eastAsiaTheme="minorHAnsi" w:hint="eastAsia"/>
          <w:szCs w:val="20"/>
        </w:rPr>
        <w:t>차이가</w:t>
      </w:r>
      <w:r w:rsidR="00DE5E2F" w:rsidRPr="00215A4C">
        <w:rPr>
          <w:rFonts w:eastAsiaTheme="minorHAnsi"/>
          <w:szCs w:val="20"/>
        </w:rPr>
        <w:t xml:space="preserve"> </w:t>
      </w:r>
      <w:r w:rsidR="00DE5E2F" w:rsidRPr="00215A4C">
        <w:rPr>
          <w:rFonts w:eastAsiaTheme="minorHAnsi" w:hint="eastAsia"/>
          <w:szCs w:val="20"/>
        </w:rPr>
        <w:t>없는</w:t>
      </w:r>
      <w:r w:rsidR="00DE5E2F" w:rsidRPr="00215A4C">
        <w:rPr>
          <w:rFonts w:eastAsiaTheme="minorHAnsi"/>
          <w:szCs w:val="20"/>
        </w:rPr>
        <w:t xml:space="preserve"> </w:t>
      </w:r>
      <w:r w:rsidR="00DE5E2F" w:rsidRPr="00215A4C">
        <w:rPr>
          <w:rFonts w:eastAsiaTheme="minorHAnsi" w:hint="eastAsia"/>
          <w:szCs w:val="20"/>
        </w:rPr>
        <w:t>것을</w:t>
      </w:r>
      <w:r w:rsidR="00DE5E2F" w:rsidRPr="00215A4C">
        <w:rPr>
          <w:rFonts w:eastAsiaTheme="minorHAnsi"/>
          <w:szCs w:val="20"/>
        </w:rPr>
        <w:t xml:space="preserve"> </w:t>
      </w:r>
      <w:r w:rsidR="00DE5E2F" w:rsidRPr="00215A4C">
        <w:rPr>
          <w:rFonts w:eastAsiaTheme="minorHAnsi" w:hint="eastAsia"/>
          <w:szCs w:val="20"/>
        </w:rPr>
        <w:t>관찰하였고</w:t>
      </w:r>
      <w:r w:rsidR="00DE5E2F" w:rsidRPr="00215A4C">
        <w:rPr>
          <w:rFonts w:eastAsiaTheme="minorHAnsi"/>
          <w:szCs w:val="20"/>
        </w:rPr>
        <w:t xml:space="preserve">, </w:t>
      </w:r>
      <w:r w:rsidR="00DE5E2F" w:rsidRPr="00215A4C">
        <w:rPr>
          <w:rFonts w:eastAsiaTheme="minorHAnsi" w:hint="eastAsia"/>
          <w:szCs w:val="20"/>
        </w:rPr>
        <w:t>따라서</w:t>
      </w:r>
      <w:r w:rsidR="00DE5E2F" w:rsidRPr="00215A4C">
        <w:rPr>
          <w:rFonts w:eastAsiaTheme="minorHAnsi"/>
          <w:szCs w:val="20"/>
        </w:rPr>
        <w:t xml:space="preserve"> </w:t>
      </w:r>
      <w:r w:rsidR="00DE5E2F" w:rsidRPr="00215A4C">
        <w:rPr>
          <w:rFonts w:eastAsiaTheme="minorHAnsi" w:hint="eastAsia"/>
          <w:szCs w:val="20"/>
        </w:rPr>
        <w:t>보다</w:t>
      </w:r>
      <w:r w:rsidR="00DE5E2F" w:rsidRPr="00215A4C">
        <w:rPr>
          <w:rFonts w:eastAsiaTheme="minorHAnsi"/>
          <w:szCs w:val="20"/>
        </w:rPr>
        <w:t xml:space="preserve"> </w:t>
      </w:r>
      <w:r w:rsidR="00DE5E2F" w:rsidRPr="00215A4C">
        <w:rPr>
          <w:rFonts w:eastAsiaTheme="minorHAnsi" w:hint="eastAsia"/>
          <w:szCs w:val="20"/>
        </w:rPr>
        <w:t>간단하고</w:t>
      </w:r>
      <w:r w:rsidR="00DE5E2F" w:rsidRPr="00215A4C">
        <w:rPr>
          <w:rFonts w:eastAsiaTheme="minorHAnsi"/>
          <w:szCs w:val="20"/>
        </w:rPr>
        <w:t xml:space="preserve"> </w:t>
      </w:r>
      <w:r w:rsidR="00DE5E2F" w:rsidRPr="00215A4C">
        <w:rPr>
          <w:rFonts w:eastAsiaTheme="minorHAnsi" w:hint="eastAsia"/>
          <w:szCs w:val="20"/>
        </w:rPr>
        <w:t>저비용의</w:t>
      </w:r>
      <w:r w:rsidR="00DE5E2F" w:rsidRPr="00215A4C">
        <w:rPr>
          <w:rFonts w:eastAsiaTheme="minorHAnsi"/>
          <w:szCs w:val="20"/>
        </w:rPr>
        <w:t xml:space="preserve"> </w:t>
      </w:r>
      <w:r w:rsidR="00DE5E2F" w:rsidRPr="00215A4C">
        <w:rPr>
          <w:rFonts w:eastAsiaTheme="minorHAnsi" w:hint="eastAsia"/>
          <w:szCs w:val="20"/>
        </w:rPr>
        <w:t>경추간공경막외주사치료를</w:t>
      </w:r>
      <w:r w:rsidR="00DE5E2F" w:rsidRPr="00215A4C">
        <w:rPr>
          <w:rFonts w:eastAsiaTheme="minorHAnsi"/>
          <w:szCs w:val="20"/>
        </w:rPr>
        <w:t xml:space="preserve"> </w:t>
      </w:r>
      <w:r w:rsidR="00DE5E2F" w:rsidRPr="00215A4C">
        <w:rPr>
          <w:rFonts w:eastAsiaTheme="minorHAnsi" w:hint="eastAsia"/>
          <w:szCs w:val="20"/>
        </w:rPr>
        <w:t>먼저</w:t>
      </w:r>
      <w:r w:rsidR="00DE5E2F" w:rsidRPr="00215A4C">
        <w:rPr>
          <w:rFonts w:eastAsiaTheme="minorHAnsi"/>
          <w:szCs w:val="20"/>
        </w:rPr>
        <w:t xml:space="preserve"> </w:t>
      </w:r>
      <w:r w:rsidR="00DE5E2F" w:rsidRPr="00215A4C">
        <w:rPr>
          <w:rFonts w:eastAsiaTheme="minorHAnsi" w:hint="eastAsia"/>
          <w:szCs w:val="20"/>
        </w:rPr>
        <w:t>시행할</w:t>
      </w:r>
      <w:r w:rsidR="00DE5E2F" w:rsidRPr="00215A4C">
        <w:rPr>
          <w:rFonts w:eastAsiaTheme="minorHAnsi"/>
          <w:szCs w:val="20"/>
        </w:rPr>
        <w:t xml:space="preserve"> </w:t>
      </w:r>
      <w:r w:rsidR="00DE5E2F" w:rsidRPr="00215A4C">
        <w:rPr>
          <w:rFonts w:eastAsiaTheme="minorHAnsi" w:hint="eastAsia"/>
          <w:szCs w:val="20"/>
        </w:rPr>
        <w:t>것을</w:t>
      </w:r>
      <w:r w:rsidR="00DE5E2F" w:rsidRPr="00215A4C">
        <w:rPr>
          <w:rFonts w:eastAsiaTheme="minorHAnsi"/>
          <w:szCs w:val="20"/>
        </w:rPr>
        <w:t xml:space="preserve"> </w:t>
      </w:r>
      <w:r w:rsidR="00DE5E2F" w:rsidRPr="00215A4C">
        <w:rPr>
          <w:rFonts w:eastAsiaTheme="minorHAnsi" w:hint="eastAsia"/>
          <w:szCs w:val="20"/>
        </w:rPr>
        <w:t>추천하였다</w:t>
      </w:r>
      <w:r w:rsidR="00DE5E2F" w:rsidRPr="00215A4C">
        <w:rPr>
          <w:rFonts w:eastAsiaTheme="minorHAnsi"/>
          <w:szCs w:val="20"/>
        </w:rPr>
        <w:t>.</w:t>
      </w:r>
      <w:hyperlink w:anchor="_ENREF_77" w:tooltip="Kim, 2013 #43" w:history="1">
        <w:r w:rsidR="008B3538" w:rsidRPr="000F3174">
          <w:rPr>
            <w:rFonts w:eastAsiaTheme="minorHAnsi"/>
            <w:szCs w:val="20"/>
          </w:rPr>
          <w:fldChar w:fldCharType="begin"/>
        </w:r>
        <w:r w:rsidR="008B3538">
          <w:rPr>
            <w:rFonts w:eastAsiaTheme="minorHAnsi"/>
            <w:szCs w:val="20"/>
          </w:rPr>
          <w:instrText xml:space="preserve"> ADDIN EN.CITE &lt;EndNote&gt;&lt;Cite&gt;&lt;Author&gt;Kim&lt;/Author&gt;&lt;Year&gt;2013&lt;/Year&gt;&lt;RecNum&gt;43&lt;/RecNum&gt;&lt;DisplayText&gt;&lt;style face="superscript"&gt;77&lt;/style&gt;&lt;/DisplayText&gt;&lt;record&gt;&lt;rec-number&gt;43&lt;/rec-number&gt;&lt;foreign-keys&gt;&lt;key app="EN" db-id="fd2a9z0f3eep0dex5zqvz9e2zsae9rf5fpfe"&gt;43&lt;/key&gt;&lt;/foreign-keys&gt;&lt;ref-type name="Journal Article"&gt;17&lt;/ref-type&gt;&lt;contributors&gt;&lt;authors&gt;&lt;author&gt;Kim, H. J.&lt;/author&gt;&lt;author&gt;Rim, B. C.&lt;/author&gt;&lt;author&gt;Lim, J. W.&lt;/author&gt;&lt;author&gt;Park, N. K.&lt;/author&gt;&lt;author&gt;Kang, T. W.&lt;/author&gt;&lt;author&gt;Sohn, M. K.&lt;/author&gt;&lt;author&gt;Beom, J.&lt;/author&gt;&lt;author&gt;Kang, S.&lt;/author&gt;&lt;/authors&gt;&lt;/contributors&gt;&lt;auth-address&gt;Department of Physical Medicine and Rehabilitation, Sun General Hospital, Daejeon, Korea.&amp;#xD;Department of Neurosurgery, Sun General Hospital, Daejeon, Korea.&amp;#xD;Department of Physical Medicine and Rehabilitation, Chungnam National University Hospital, Daejeon, Korea.&lt;/auth-address&gt;&lt;titles&gt;&lt;title&gt;Efficacy of epidural neuroplasty versus transforaminal epidural steroid injection for the radiating pain caused by a herniated lumbar disc&lt;/title&gt;&lt;secondary-title&gt;Ann Rehabil Med&lt;/secondary-title&gt;&lt;alt-title&gt;Annals of rehabilitation medicine&lt;/alt-title&gt;&lt;/titles&gt;&lt;periodical&gt;&lt;full-title&gt;Ann Rehabil Med&lt;/full-title&gt;&lt;abbr-1&gt;Annals of rehabilitation medicine&lt;/abbr-1&gt;&lt;/periodical&gt;&lt;alt-periodical&gt;&lt;full-title&gt;Ann Rehabil Med&lt;/full-title&gt;&lt;abbr-1&gt;Annals of rehabilitation medicine&lt;/abbr-1&gt;&lt;/alt-periodical&gt;&lt;pages&gt;824-31&lt;/pages&gt;&lt;volume&gt;37&lt;/volume&gt;&lt;number&gt;6&lt;/number&gt;&lt;edition&gt;2014/01/28&lt;/edition&gt;&lt;dates&gt;&lt;year&gt;2013&lt;/year&gt;&lt;pub-dates&gt;&lt;date&gt;Dec&lt;/date&gt;&lt;/pub-dates&gt;&lt;/dates&gt;&lt;isbn&gt;2234-0645 (Print)&amp;#xD;2234-0645 (Linking)&lt;/isbn&gt;&lt;accession-num&gt;24466517&lt;/accession-num&gt;&lt;urls&gt;&lt;/urls&gt;&lt;custom2&gt;PMC3895522&lt;/custom2&gt;&lt;electronic-resource-num&gt;10.5535/arm.2013.37.6.824&lt;/electronic-resource-num&gt;&lt;remote-database-provider&gt;NLM&lt;/remote-database-provider&gt;&lt;language&gt;eng&lt;/language&gt;&lt;/record&gt;&lt;/Cite&gt;&lt;/EndNote&gt;</w:instrText>
        </w:r>
        <w:r w:rsidR="008B3538" w:rsidRPr="000F3174">
          <w:rPr>
            <w:rFonts w:eastAsiaTheme="minorHAnsi"/>
            <w:szCs w:val="20"/>
          </w:rPr>
          <w:fldChar w:fldCharType="separate"/>
        </w:r>
        <w:r w:rsidR="008B3538" w:rsidRPr="008B3538">
          <w:rPr>
            <w:rFonts w:eastAsiaTheme="minorHAnsi"/>
            <w:noProof/>
            <w:szCs w:val="20"/>
            <w:vertAlign w:val="superscript"/>
          </w:rPr>
          <w:t>77</w:t>
        </w:r>
        <w:r w:rsidR="008B3538" w:rsidRPr="000F3174">
          <w:rPr>
            <w:rFonts w:eastAsiaTheme="minorHAnsi"/>
            <w:szCs w:val="20"/>
          </w:rPr>
          <w:fldChar w:fldCharType="end"/>
        </w:r>
      </w:hyperlink>
      <w:r w:rsidR="00DE5E2F" w:rsidRPr="00215A4C">
        <w:rPr>
          <w:rFonts w:eastAsiaTheme="minorHAnsi"/>
          <w:szCs w:val="20"/>
        </w:rPr>
        <w:t xml:space="preserve"> Lee </w:t>
      </w:r>
      <w:r w:rsidR="00DE5E2F" w:rsidRPr="00215A4C">
        <w:rPr>
          <w:rFonts w:eastAsiaTheme="minorHAnsi" w:hint="eastAsia"/>
          <w:szCs w:val="20"/>
        </w:rPr>
        <w:t>등은</w:t>
      </w:r>
      <w:r w:rsidR="00DE5E2F" w:rsidRPr="00215A4C">
        <w:rPr>
          <w:rFonts w:eastAsiaTheme="minorHAnsi"/>
          <w:szCs w:val="20"/>
        </w:rPr>
        <w:t xml:space="preserve"> </w:t>
      </w:r>
      <w:r w:rsidR="00DE5E2F" w:rsidRPr="00215A4C">
        <w:rPr>
          <w:rFonts w:eastAsiaTheme="minorHAnsi" w:hint="eastAsia"/>
          <w:szCs w:val="20"/>
        </w:rPr>
        <w:t>경추간공</w:t>
      </w:r>
      <w:r w:rsidR="00534A70" w:rsidRPr="00215A4C">
        <w:rPr>
          <w:rFonts w:eastAsiaTheme="minorHAnsi" w:hint="eastAsia"/>
          <w:szCs w:val="20"/>
        </w:rPr>
        <w:t>경막외주사치료에</w:t>
      </w:r>
      <w:r w:rsidR="00534A70" w:rsidRPr="00215A4C">
        <w:rPr>
          <w:rFonts w:eastAsiaTheme="minorHAnsi"/>
          <w:szCs w:val="20"/>
        </w:rPr>
        <w:t xml:space="preserve"> </w:t>
      </w:r>
      <w:r w:rsidR="00534A70" w:rsidRPr="00215A4C">
        <w:rPr>
          <w:rFonts w:eastAsiaTheme="minorHAnsi" w:hint="eastAsia"/>
          <w:szCs w:val="20"/>
        </w:rPr>
        <w:lastRenderedPageBreak/>
        <w:t>효과가</w:t>
      </w:r>
      <w:r w:rsidR="00534A70" w:rsidRPr="00215A4C">
        <w:rPr>
          <w:rFonts w:eastAsiaTheme="minorHAnsi"/>
          <w:szCs w:val="20"/>
        </w:rPr>
        <w:t xml:space="preserve"> </w:t>
      </w:r>
      <w:r w:rsidR="00534A70" w:rsidRPr="00215A4C">
        <w:rPr>
          <w:rFonts w:eastAsiaTheme="minorHAnsi" w:hint="eastAsia"/>
          <w:szCs w:val="20"/>
        </w:rPr>
        <w:t>없는</w:t>
      </w:r>
      <w:r w:rsidR="00534A70" w:rsidRPr="00215A4C">
        <w:rPr>
          <w:rFonts w:eastAsiaTheme="minorHAnsi"/>
          <w:szCs w:val="20"/>
        </w:rPr>
        <w:t xml:space="preserve"> 86명의 </w:t>
      </w:r>
      <w:r w:rsidR="00534A70" w:rsidRPr="00215A4C">
        <w:rPr>
          <w:rFonts w:eastAsiaTheme="minorHAnsi" w:hint="eastAsia"/>
          <w:szCs w:val="20"/>
        </w:rPr>
        <w:t>환자들을</w:t>
      </w:r>
      <w:r w:rsidR="00534A70" w:rsidRPr="00215A4C">
        <w:rPr>
          <w:rFonts w:eastAsiaTheme="minorHAnsi"/>
          <w:szCs w:val="20"/>
        </w:rPr>
        <w:t xml:space="preserve"> </w:t>
      </w:r>
      <w:r w:rsidR="00534A70" w:rsidRPr="00215A4C">
        <w:rPr>
          <w:rFonts w:eastAsiaTheme="minorHAnsi" w:hint="eastAsia"/>
          <w:szCs w:val="20"/>
        </w:rPr>
        <w:t>대상으로</w:t>
      </w:r>
      <w:r w:rsidR="00534A70" w:rsidRPr="00215A4C">
        <w:rPr>
          <w:rFonts w:eastAsiaTheme="minorHAnsi"/>
          <w:szCs w:val="20"/>
        </w:rPr>
        <w:t xml:space="preserve"> </w:t>
      </w:r>
      <w:r w:rsidR="00534A70" w:rsidRPr="00215A4C">
        <w:rPr>
          <w:rFonts w:eastAsiaTheme="minorHAnsi" w:hint="eastAsia"/>
          <w:szCs w:val="20"/>
        </w:rPr>
        <w:t>신경성형술을</w:t>
      </w:r>
      <w:r w:rsidR="00534A70" w:rsidRPr="00215A4C">
        <w:rPr>
          <w:rFonts w:eastAsiaTheme="minorHAnsi"/>
          <w:szCs w:val="20"/>
        </w:rPr>
        <w:t xml:space="preserve"> </w:t>
      </w:r>
      <w:r w:rsidR="00534A70" w:rsidRPr="00215A4C">
        <w:rPr>
          <w:rFonts w:eastAsiaTheme="minorHAnsi" w:hint="eastAsia"/>
          <w:szCs w:val="20"/>
        </w:rPr>
        <w:t>시행한</w:t>
      </w:r>
      <w:r w:rsidR="00534A70" w:rsidRPr="00215A4C">
        <w:rPr>
          <w:rFonts w:eastAsiaTheme="minorHAnsi"/>
          <w:szCs w:val="20"/>
        </w:rPr>
        <w:t xml:space="preserve"> </w:t>
      </w:r>
      <w:r w:rsidR="00534A70" w:rsidRPr="00215A4C">
        <w:rPr>
          <w:rFonts w:eastAsiaTheme="minorHAnsi" w:hint="eastAsia"/>
          <w:szCs w:val="20"/>
        </w:rPr>
        <w:t>이후</w:t>
      </w:r>
      <w:r w:rsidR="00534A70" w:rsidRPr="00215A4C">
        <w:rPr>
          <w:rFonts w:eastAsiaTheme="minorHAnsi"/>
          <w:szCs w:val="20"/>
        </w:rPr>
        <w:t xml:space="preserve"> 3개월을 </w:t>
      </w:r>
      <w:r w:rsidR="00534A70" w:rsidRPr="00215A4C">
        <w:rPr>
          <w:rFonts w:eastAsiaTheme="minorHAnsi" w:hint="eastAsia"/>
          <w:szCs w:val="20"/>
        </w:rPr>
        <w:t>관찰한</w:t>
      </w:r>
      <w:r w:rsidR="00534A70" w:rsidRPr="00215A4C">
        <w:rPr>
          <w:rFonts w:eastAsiaTheme="minorHAnsi"/>
          <w:szCs w:val="20"/>
        </w:rPr>
        <w:t xml:space="preserve"> </w:t>
      </w:r>
      <w:r w:rsidR="00534A70" w:rsidRPr="00215A4C">
        <w:rPr>
          <w:rFonts w:eastAsiaTheme="minorHAnsi" w:hint="eastAsia"/>
          <w:szCs w:val="20"/>
        </w:rPr>
        <w:t>결과</w:t>
      </w:r>
      <w:r w:rsidR="00534A70" w:rsidRPr="00215A4C">
        <w:rPr>
          <w:rFonts w:eastAsiaTheme="minorHAnsi"/>
          <w:szCs w:val="20"/>
        </w:rPr>
        <w:t xml:space="preserve"> </w:t>
      </w:r>
      <w:r w:rsidR="00534A70" w:rsidRPr="00215A4C">
        <w:rPr>
          <w:rFonts w:eastAsiaTheme="minorHAnsi" w:hint="eastAsia"/>
          <w:szCs w:val="20"/>
        </w:rPr>
        <w:t>약</w:t>
      </w:r>
      <w:r w:rsidR="00534A70" w:rsidRPr="00215A4C">
        <w:rPr>
          <w:rFonts w:eastAsiaTheme="minorHAnsi"/>
          <w:szCs w:val="20"/>
        </w:rPr>
        <w:t xml:space="preserve"> 65-70%에서 </w:t>
      </w:r>
      <w:r w:rsidR="00534A70" w:rsidRPr="00215A4C">
        <w:rPr>
          <w:rFonts w:eastAsiaTheme="minorHAnsi" w:hint="eastAsia"/>
          <w:szCs w:val="20"/>
        </w:rPr>
        <w:t>유의한</w:t>
      </w:r>
      <w:r w:rsidR="00534A70" w:rsidRPr="00215A4C">
        <w:rPr>
          <w:rFonts w:eastAsiaTheme="minorHAnsi"/>
          <w:szCs w:val="20"/>
        </w:rPr>
        <w:t xml:space="preserve"> </w:t>
      </w:r>
      <w:r w:rsidR="00534A70" w:rsidRPr="00215A4C">
        <w:rPr>
          <w:rFonts w:eastAsiaTheme="minorHAnsi" w:hint="eastAsia"/>
          <w:szCs w:val="20"/>
        </w:rPr>
        <w:t>통증감소</w:t>
      </w:r>
      <w:r w:rsidR="00534A70" w:rsidRPr="00215A4C">
        <w:rPr>
          <w:rFonts w:eastAsiaTheme="minorHAnsi"/>
          <w:szCs w:val="20"/>
        </w:rPr>
        <w:t xml:space="preserve"> </w:t>
      </w:r>
      <w:r w:rsidR="00534A70" w:rsidRPr="00215A4C">
        <w:rPr>
          <w:rFonts w:eastAsiaTheme="minorHAnsi" w:hint="eastAsia"/>
          <w:szCs w:val="20"/>
        </w:rPr>
        <w:t>및</w:t>
      </w:r>
      <w:r w:rsidR="00534A70" w:rsidRPr="00215A4C">
        <w:rPr>
          <w:rFonts w:eastAsiaTheme="minorHAnsi"/>
          <w:szCs w:val="20"/>
        </w:rPr>
        <w:t xml:space="preserve"> </w:t>
      </w:r>
      <w:r w:rsidR="00534A70" w:rsidRPr="00215A4C">
        <w:rPr>
          <w:rFonts w:eastAsiaTheme="minorHAnsi" w:hint="eastAsia"/>
          <w:szCs w:val="20"/>
        </w:rPr>
        <w:t>기능적향상이</w:t>
      </w:r>
      <w:r w:rsidR="00534A70" w:rsidRPr="00215A4C">
        <w:rPr>
          <w:rFonts w:eastAsiaTheme="minorHAnsi"/>
          <w:szCs w:val="20"/>
        </w:rPr>
        <w:t xml:space="preserve"> </w:t>
      </w:r>
      <w:r w:rsidR="00534A70" w:rsidRPr="00215A4C">
        <w:rPr>
          <w:rFonts w:eastAsiaTheme="minorHAnsi" w:hint="eastAsia"/>
          <w:szCs w:val="20"/>
        </w:rPr>
        <w:t>나타났다고</w:t>
      </w:r>
      <w:r w:rsidR="00534A70" w:rsidRPr="00215A4C">
        <w:rPr>
          <w:rFonts w:eastAsiaTheme="minorHAnsi"/>
          <w:szCs w:val="20"/>
        </w:rPr>
        <w:t xml:space="preserve"> </w:t>
      </w:r>
      <w:r w:rsidR="00534A70" w:rsidRPr="00215A4C">
        <w:rPr>
          <w:rFonts w:eastAsiaTheme="minorHAnsi" w:hint="eastAsia"/>
          <w:szCs w:val="20"/>
        </w:rPr>
        <w:t>하여</w:t>
      </w:r>
      <w:r w:rsidR="00534A70" w:rsidRPr="00215A4C">
        <w:rPr>
          <w:rFonts w:eastAsiaTheme="minorHAnsi"/>
          <w:szCs w:val="20"/>
        </w:rPr>
        <w:t xml:space="preserve">, </w:t>
      </w:r>
      <w:r w:rsidR="00534A70" w:rsidRPr="00215A4C">
        <w:rPr>
          <w:rFonts w:eastAsiaTheme="minorHAnsi" w:hint="eastAsia"/>
          <w:szCs w:val="20"/>
        </w:rPr>
        <w:t>경추간공경막외주사치료에</w:t>
      </w:r>
      <w:r w:rsidR="00534A70" w:rsidRPr="00215A4C">
        <w:rPr>
          <w:rFonts w:eastAsiaTheme="minorHAnsi"/>
          <w:szCs w:val="20"/>
        </w:rPr>
        <w:t xml:space="preserve"> </w:t>
      </w:r>
      <w:r w:rsidR="00534A70" w:rsidRPr="00215A4C">
        <w:rPr>
          <w:rFonts w:eastAsiaTheme="minorHAnsi" w:hint="eastAsia"/>
          <w:szCs w:val="20"/>
        </w:rPr>
        <w:t>효과가</w:t>
      </w:r>
      <w:r w:rsidR="00534A70" w:rsidRPr="00215A4C">
        <w:rPr>
          <w:rFonts w:eastAsiaTheme="minorHAnsi"/>
          <w:szCs w:val="20"/>
        </w:rPr>
        <w:t xml:space="preserve"> </w:t>
      </w:r>
      <w:r w:rsidR="00534A70" w:rsidRPr="00215A4C">
        <w:rPr>
          <w:rFonts w:eastAsiaTheme="minorHAnsi" w:hint="eastAsia"/>
          <w:szCs w:val="20"/>
        </w:rPr>
        <w:t>없었던</w:t>
      </w:r>
      <w:r w:rsidR="00534A70" w:rsidRPr="00215A4C">
        <w:rPr>
          <w:rFonts w:eastAsiaTheme="minorHAnsi"/>
          <w:szCs w:val="20"/>
        </w:rPr>
        <w:t xml:space="preserve"> </w:t>
      </w:r>
      <w:r w:rsidR="00534A70" w:rsidRPr="00215A4C">
        <w:rPr>
          <w:rFonts w:eastAsiaTheme="minorHAnsi" w:hint="eastAsia"/>
          <w:szCs w:val="20"/>
        </w:rPr>
        <w:t>환자의</w:t>
      </w:r>
      <w:r w:rsidR="00534A70" w:rsidRPr="00215A4C">
        <w:rPr>
          <w:rFonts w:eastAsiaTheme="minorHAnsi"/>
          <w:szCs w:val="20"/>
        </w:rPr>
        <w:t xml:space="preserve"> </w:t>
      </w:r>
      <w:r w:rsidR="00534A70" w:rsidRPr="00215A4C">
        <w:rPr>
          <w:rFonts w:eastAsiaTheme="minorHAnsi" w:hint="eastAsia"/>
          <w:szCs w:val="20"/>
        </w:rPr>
        <w:t>상당수에서</w:t>
      </w:r>
      <w:r w:rsidR="00534A70" w:rsidRPr="00215A4C">
        <w:rPr>
          <w:rFonts w:eastAsiaTheme="minorHAnsi"/>
          <w:szCs w:val="20"/>
        </w:rPr>
        <w:t xml:space="preserve"> </w:t>
      </w:r>
      <w:r w:rsidR="00534A70" w:rsidRPr="00215A4C">
        <w:rPr>
          <w:rFonts w:eastAsiaTheme="minorHAnsi" w:hint="eastAsia"/>
          <w:szCs w:val="20"/>
        </w:rPr>
        <w:t>신경성형술이</w:t>
      </w:r>
      <w:r w:rsidR="00534A70" w:rsidRPr="00215A4C">
        <w:rPr>
          <w:rFonts w:eastAsiaTheme="minorHAnsi"/>
          <w:szCs w:val="20"/>
        </w:rPr>
        <w:t xml:space="preserve"> </w:t>
      </w:r>
      <w:r w:rsidR="00534A70" w:rsidRPr="00215A4C">
        <w:rPr>
          <w:rFonts w:eastAsiaTheme="minorHAnsi" w:hint="eastAsia"/>
          <w:szCs w:val="20"/>
        </w:rPr>
        <w:t>유의한</w:t>
      </w:r>
      <w:r w:rsidR="00534A70" w:rsidRPr="00215A4C">
        <w:rPr>
          <w:rFonts w:eastAsiaTheme="minorHAnsi"/>
          <w:szCs w:val="20"/>
        </w:rPr>
        <w:t xml:space="preserve"> </w:t>
      </w:r>
      <w:r w:rsidR="00534A70" w:rsidRPr="00215A4C">
        <w:rPr>
          <w:rFonts w:eastAsiaTheme="minorHAnsi" w:hint="eastAsia"/>
          <w:szCs w:val="20"/>
        </w:rPr>
        <w:t>임상적</w:t>
      </w:r>
      <w:r w:rsidR="00534A70" w:rsidRPr="00215A4C">
        <w:rPr>
          <w:rFonts w:eastAsiaTheme="minorHAnsi"/>
          <w:szCs w:val="20"/>
        </w:rPr>
        <w:t xml:space="preserve"> </w:t>
      </w:r>
      <w:r w:rsidR="00534A70" w:rsidRPr="00215A4C">
        <w:rPr>
          <w:rFonts w:eastAsiaTheme="minorHAnsi" w:hint="eastAsia"/>
          <w:szCs w:val="20"/>
        </w:rPr>
        <w:t>효과를</w:t>
      </w:r>
      <w:r w:rsidR="00534A70" w:rsidRPr="00215A4C">
        <w:rPr>
          <w:rFonts w:eastAsiaTheme="minorHAnsi"/>
          <w:szCs w:val="20"/>
        </w:rPr>
        <w:t xml:space="preserve"> </w:t>
      </w:r>
      <w:r w:rsidR="00534A70" w:rsidRPr="00215A4C">
        <w:rPr>
          <w:rFonts w:eastAsiaTheme="minorHAnsi" w:hint="eastAsia"/>
          <w:szCs w:val="20"/>
        </w:rPr>
        <w:t>거둘</w:t>
      </w:r>
      <w:r w:rsidR="00534A70" w:rsidRPr="00215A4C">
        <w:rPr>
          <w:rFonts w:eastAsiaTheme="minorHAnsi"/>
          <w:szCs w:val="20"/>
        </w:rPr>
        <w:t xml:space="preserve"> </w:t>
      </w:r>
      <w:r w:rsidR="00534A70" w:rsidRPr="00215A4C">
        <w:rPr>
          <w:rFonts w:eastAsiaTheme="minorHAnsi" w:hint="eastAsia"/>
          <w:szCs w:val="20"/>
        </w:rPr>
        <w:t>수</w:t>
      </w:r>
      <w:r w:rsidR="00534A70" w:rsidRPr="00215A4C">
        <w:rPr>
          <w:rFonts w:eastAsiaTheme="minorHAnsi"/>
          <w:szCs w:val="20"/>
        </w:rPr>
        <w:t xml:space="preserve"> </w:t>
      </w:r>
      <w:r w:rsidR="00534A70" w:rsidRPr="00215A4C">
        <w:rPr>
          <w:rFonts w:eastAsiaTheme="minorHAnsi" w:hint="eastAsia"/>
          <w:szCs w:val="20"/>
        </w:rPr>
        <w:t>있음을</w:t>
      </w:r>
      <w:r w:rsidR="00534A70" w:rsidRPr="00215A4C">
        <w:rPr>
          <w:rFonts w:eastAsiaTheme="minorHAnsi"/>
          <w:szCs w:val="20"/>
        </w:rPr>
        <w:t xml:space="preserve"> </w:t>
      </w:r>
      <w:r w:rsidR="00534A70" w:rsidRPr="00215A4C">
        <w:rPr>
          <w:rFonts w:eastAsiaTheme="minorHAnsi" w:hint="eastAsia"/>
          <w:szCs w:val="20"/>
        </w:rPr>
        <w:t>보여주었다</w:t>
      </w:r>
      <w:r w:rsidR="00534A70" w:rsidRPr="00215A4C">
        <w:rPr>
          <w:rFonts w:eastAsiaTheme="minorHAnsi"/>
          <w:szCs w:val="20"/>
        </w:rPr>
        <w:t>.</w:t>
      </w:r>
      <w:hyperlink w:anchor="_ENREF_78" w:tooltip="Lee, 2012 #44" w:history="1">
        <w:r w:rsidR="008B3538" w:rsidRPr="000F3174">
          <w:rPr>
            <w:rFonts w:eastAsiaTheme="minorHAnsi"/>
            <w:szCs w:val="20"/>
          </w:rPr>
          <w:fldChar w:fldCharType="begin">
            <w:fldData xml:space="preserve">PEVuZE5vdGU+PENpdGU+PEF1dGhvcj5MZWU8L0F1dGhvcj48WWVhcj4yMDEyPC9ZZWFyPjxSZWNO
dW0+NDQ8L1JlY051bT48RGlzcGxheVRleHQ+PHN0eWxlIGZhY2U9InN1cGVyc2NyaXB0Ij43ODwv
c3R5bGU+PC9EaXNwbGF5VGV4dD48cmVjb3JkPjxyZWMtbnVtYmVyPjQ0PC9yZWMtbnVtYmVyPjxm
b3JlaWduLWtleXM+PGtleSBhcHA9IkVOIiBkYi1pZD0iZmQyYTl6MGYzZWVwMGRleDV6cXZ6OWUy
enNhZTlyZjVmcGZlIj40NDwva2V5PjwvZm9yZWlnbi1rZXlzPjxyZWYtdHlwZSBuYW1lPSJKb3Vy
bmFsIEFydGljbGUiPjE3PC9yZWYtdHlwZT48Y29udHJpYnV0b3JzPjxhdXRob3JzPjxhdXRob3I+
TGVlLCBKLiBILjwvYXV0aG9yPjxhdXRob3I+TGVlLCBTLiBILjwvYXV0aG9yPjwvYXV0aG9ycz48
L2NvbnRyaWJ1dG9ycz48YXV0aC1hZGRyZXNzPkouIEguIExlZSwgV29vcmlkdWwgU3BpbmUgSG9z
cGl0YWwsIEdhbmduYW1ndSwgU2VvdWwsIFNvdXRoIEtvcmVhPC9hdXRoLWFkZHJlc3M+PHRpdGxl
cz48dGl0bGU+Q2xpbmljYWwgZWZmZWN0aXZlbmVzcyBvZiBQZXJjdXRhbmVvdXMgYWRoZXNpb2x5
c2lzIHVzaW5nIE5hdmljYXRoIGZvciB0aGUgbWFuYWdlbWVudCBvZiBjaHJvbmljIHBhaW4gZHVl
IHRvIGx1bWJvc2FjcmFsIGRpc2MgaGVybmlhdGlvbjwvdGl0bGU+PHNlY29uZGFyeS10aXRsZT5Q
YWluIFBoeXNpY2lhbjwvc2Vjb25kYXJ5LXRpdGxlPjwvdGl0bGVzPjxwZXJpb2RpY2FsPjxmdWxs
LXRpdGxlPlBhaW4gUGh5c2ljaWFuPC9mdWxsLXRpdGxlPjxhYmJyLTE+UGFpbiBwaHlzaWNpYW48
L2FiYnItMT48L3BlcmlvZGljYWw+PHBhZ2VzPjIxMy0yMjE8L3BhZ2VzPjx2b2x1bWU+MTU8L3Zv
bHVtZT48bnVtYmVyPjM8L251bWJlcj48a2V5d29yZHM+PGtleXdvcmQ+YW50aWluZmxhbW1hdG9y
eSBhZ2VudDwva2V5d29yZD48a2V5d29yZD5hZHVsdDwva2V5d29yZD48a2V5d29yZD5hcnRpY2xl
PC9rZXl3b3JkPjxrZXl3b3JkPmNhdGhldGVyPC9rZXl3b3JkPjxrZXl3b3JkPmNocm9uaWMgcGFp
bjwva2V5d29yZD48a2V5d29yZD5jbGluaWNhbCBhc3Nlc3NtZW50PC9rZXl3b3JkPjxrZXl3b3Jk
PmNsaW5pY2FsIGFzc2Vzc21lbnQgdG9vbDwva2V5d29yZD48a2V5d29yZD5kaXNlYXNlIGR1cmF0
aW9uPC9rZXl3b3JkPjxrZXl3b3JkPmRydWcgdHJlYXRtZW50IGZhaWx1cmU8L2tleXdvcmQ+PGtl
eXdvcmQ+ZmVtYWxlPC9rZXl3b3JkPjxrZXl3b3JkPmZsdW9yb3Njb3B5PC9rZXl3b3JkPjxrZXl3
b3JkPmh1bWFuPC9rZXl3b3JkPjxrZXl3b3JkPmludGVydmVydGVicmFsIGRpc2sgaGVybmlhPC9r
ZXl3b3JkPjxrZXl3b3JkPmxlZyBwYWluPC9rZXl3b3JkPjxrZXl3b3JkPmxvdyBiYWNrIHBhaW48
L2tleXdvcmQ+PGtleXdvcmQ+bHVtYm9zYWNyYWwgZGlzayBoZXJuaWE8L2tleXdvcmQ+PGtleXdv
cmQ+bWFqb3IgY2xpbmljYWwgc3R1ZHk8L2tleXdvcmQ+PGtleXdvcmQ+bWFsZTwva2V5d29yZD48
a2V5d29yZD5taW5pbWFsbHkgaW52YXNpdmUgcHJvY2VkdXJlPC9rZXl3b3JkPjxrZXl3b3JkPm5l
dXJvaW1hZ2luZzwva2V5d29yZD48a2V5d29yZD5udWNsZWFyIG1hZ25ldGljIHJlc29uYW5jZSBp
bWFnaW5nPC9rZXl3b3JkPjxrZXl3b3JkPk51bWVyaWMgUmF0aW5nIFNjYWxlIGZvciBiYWNrIHBh
aW48L2tleXdvcmQ+PGtleXdvcmQ+TnVtZXJpYyBSYXRpbmcgU2NhbGUgZm9yIGxlZyBwYWluPC9r
ZXl3b3JkPjxrZXl3b3JkPk9zd2VzdHJ5IERpc2FiaWxpdHkgSW5kZXg8L2tleXdvcmQ+PGtleXdv
cmQ+cGVyY3V0YW5lb3VzIGFkaGVzaW9seXNpczwva2V5d29yZD48a2V5d29yZD5wcmVkaWN0aW9u
PC9rZXl3b3JkPjxrZXl3b3JkPnByb2dub3Npczwva2V5d29yZD48a2V5d29yZD5yYXRpbmcgc2Nh
bGU8L2tleXdvcmQ+PGtleXdvcmQ+cmV0cm9zcGVjdGl2ZSBzdHVkeTwva2V5d29yZD48a2V5d29y
ZD5zcG9uZHlsb2xpc3RoZXNpczwva2V5d29yZD48a2V5d29yZD50cmVhdG1lbnQgcmVzcG9uc2U8
L2tleXdvcmQ+PGtleXdvcmQ+dmVydGVicmFsIGNhbmFsIHN0ZW5vc2lzPC9rZXl3b3JkPjxrZXl3
b3JkPk5hdmlDYXRoPC9rZXl3b3JkPjwva2V5d29yZHM+PGRhdGVzPjx5ZWFyPjIwMTI8L3llYXI+
PC9kYXRlcz48aXNibj4xNTMzLTMxNTk8L2lzYm4+PHVybHM+PHJlbGF0ZWQtdXJscz48dXJsPmh0
dHA6Ly93d3cuZW1iYXNlLmNvbS9zZWFyY2gvcmVzdWx0cz9zdWJhY3Rpb249dmlld3JlY29yZCZh
bXA7ZnJvbT1leHBvcnQmYW1wO2lkPUwzNjQ5NTQ5MjQ8L3VybD48L3JlbGF0ZWQtdXJscz48cGRm
LXVybHM+PHVybD5odHRwOi8vd3d3LnBhaW5waHlzaWNpYW5qb3VybmFsLmNvbS8yMDEyL21heS8y
MDEyPC91cmw+PHVybD4xNTwvdXJsPjx1cmw+MjEzLTIyMS5wZGY8L3VybD48L3BkZi11cmxzPjwv
dXJscz48L3JlY29yZD48L0NpdGU+PC9FbmROb3RlPgB=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MZWU8L0F1dGhvcj48WWVhcj4yMDEyPC9ZZWFyPjxSZWNO
dW0+NDQ8L1JlY051bT48RGlzcGxheVRleHQ+PHN0eWxlIGZhY2U9InN1cGVyc2NyaXB0Ij43ODwv
c3R5bGU+PC9EaXNwbGF5VGV4dD48cmVjb3JkPjxyZWMtbnVtYmVyPjQ0PC9yZWMtbnVtYmVyPjxm
b3JlaWduLWtleXM+PGtleSBhcHA9IkVOIiBkYi1pZD0iZmQyYTl6MGYzZWVwMGRleDV6cXZ6OWUy
enNhZTlyZjVmcGZlIj40NDwva2V5PjwvZm9yZWlnbi1rZXlzPjxyZWYtdHlwZSBuYW1lPSJKb3Vy
bmFsIEFydGljbGUiPjE3PC9yZWYtdHlwZT48Y29udHJpYnV0b3JzPjxhdXRob3JzPjxhdXRob3I+
TGVlLCBKLiBILjwvYXV0aG9yPjxhdXRob3I+TGVlLCBTLiBILjwvYXV0aG9yPjwvYXV0aG9ycz48
L2NvbnRyaWJ1dG9ycz48YXV0aC1hZGRyZXNzPkouIEguIExlZSwgV29vcmlkdWwgU3BpbmUgSG9z
cGl0YWwsIEdhbmduYW1ndSwgU2VvdWwsIFNvdXRoIEtvcmVhPC9hdXRoLWFkZHJlc3M+PHRpdGxl
cz48dGl0bGU+Q2xpbmljYWwgZWZmZWN0aXZlbmVzcyBvZiBQZXJjdXRhbmVvdXMgYWRoZXNpb2x5
c2lzIHVzaW5nIE5hdmljYXRoIGZvciB0aGUgbWFuYWdlbWVudCBvZiBjaHJvbmljIHBhaW4gZHVl
IHRvIGx1bWJvc2FjcmFsIGRpc2MgaGVybmlhdGlvbjwvdGl0bGU+PHNlY29uZGFyeS10aXRsZT5Q
YWluIFBoeXNpY2lhbjwvc2Vjb25kYXJ5LXRpdGxlPjwvdGl0bGVzPjxwZXJpb2RpY2FsPjxmdWxs
LXRpdGxlPlBhaW4gUGh5c2ljaWFuPC9mdWxsLXRpdGxlPjxhYmJyLTE+UGFpbiBwaHlzaWNpYW48
L2FiYnItMT48L3BlcmlvZGljYWw+PHBhZ2VzPjIxMy0yMjE8L3BhZ2VzPjx2b2x1bWU+MTU8L3Zv
bHVtZT48bnVtYmVyPjM8L251bWJlcj48a2V5d29yZHM+PGtleXdvcmQ+YW50aWluZmxhbW1hdG9y
eSBhZ2VudDwva2V5d29yZD48a2V5d29yZD5hZHVsdDwva2V5d29yZD48a2V5d29yZD5hcnRpY2xl
PC9rZXl3b3JkPjxrZXl3b3JkPmNhdGhldGVyPC9rZXl3b3JkPjxrZXl3b3JkPmNocm9uaWMgcGFp
bjwva2V5d29yZD48a2V5d29yZD5jbGluaWNhbCBhc3Nlc3NtZW50PC9rZXl3b3JkPjxrZXl3b3Jk
PmNsaW5pY2FsIGFzc2Vzc21lbnQgdG9vbDwva2V5d29yZD48a2V5d29yZD5kaXNlYXNlIGR1cmF0
aW9uPC9rZXl3b3JkPjxrZXl3b3JkPmRydWcgdHJlYXRtZW50IGZhaWx1cmU8L2tleXdvcmQ+PGtl
eXdvcmQ+ZmVtYWxlPC9rZXl3b3JkPjxrZXl3b3JkPmZsdW9yb3Njb3B5PC9rZXl3b3JkPjxrZXl3
b3JkPmh1bWFuPC9rZXl3b3JkPjxrZXl3b3JkPmludGVydmVydGVicmFsIGRpc2sgaGVybmlhPC9r
ZXl3b3JkPjxrZXl3b3JkPmxlZyBwYWluPC9rZXl3b3JkPjxrZXl3b3JkPmxvdyBiYWNrIHBhaW48
L2tleXdvcmQ+PGtleXdvcmQ+bHVtYm9zYWNyYWwgZGlzayBoZXJuaWE8L2tleXdvcmQ+PGtleXdv
cmQ+bWFqb3IgY2xpbmljYWwgc3R1ZHk8L2tleXdvcmQ+PGtleXdvcmQ+bWFsZTwva2V5d29yZD48
a2V5d29yZD5taW5pbWFsbHkgaW52YXNpdmUgcHJvY2VkdXJlPC9rZXl3b3JkPjxrZXl3b3JkPm5l
dXJvaW1hZ2luZzwva2V5d29yZD48a2V5d29yZD5udWNsZWFyIG1hZ25ldGljIHJlc29uYW5jZSBp
bWFnaW5nPC9rZXl3b3JkPjxrZXl3b3JkPk51bWVyaWMgUmF0aW5nIFNjYWxlIGZvciBiYWNrIHBh
aW48L2tleXdvcmQ+PGtleXdvcmQ+TnVtZXJpYyBSYXRpbmcgU2NhbGUgZm9yIGxlZyBwYWluPC9r
ZXl3b3JkPjxrZXl3b3JkPk9zd2VzdHJ5IERpc2FiaWxpdHkgSW5kZXg8L2tleXdvcmQ+PGtleXdv
cmQ+cGVyY3V0YW5lb3VzIGFkaGVzaW9seXNpczwva2V5d29yZD48a2V5d29yZD5wcmVkaWN0aW9u
PC9rZXl3b3JkPjxrZXl3b3JkPnByb2dub3Npczwva2V5d29yZD48a2V5d29yZD5yYXRpbmcgc2Nh
bGU8L2tleXdvcmQ+PGtleXdvcmQ+cmV0cm9zcGVjdGl2ZSBzdHVkeTwva2V5d29yZD48a2V5d29y
ZD5zcG9uZHlsb2xpc3RoZXNpczwva2V5d29yZD48a2V5d29yZD50cmVhdG1lbnQgcmVzcG9uc2U8
L2tleXdvcmQ+PGtleXdvcmQ+dmVydGVicmFsIGNhbmFsIHN0ZW5vc2lzPC9rZXl3b3JkPjxrZXl3
b3JkPk5hdmlDYXRoPC9rZXl3b3JkPjwva2V5d29yZHM+PGRhdGVzPjx5ZWFyPjIwMTI8L3llYXI+
PC9kYXRlcz48aXNibj4xNTMzLTMxNTk8L2lzYm4+PHVybHM+PHJlbGF0ZWQtdXJscz48dXJsPmh0
dHA6Ly93d3cuZW1iYXNlLmNvbS9zZWFyY2gvcmVzdWx0cz9zdWJhY3Rpb249dmlld3JlY29yZCZh
bXA7ZnJvbT1leHBvcnQmYW1wO2lkPUwzNjQ5NTQ5MjQ8L3VybD48L3JlbGF0ZWQtdXJscz48cGRm
LXVybHM+PHVybD5odHRwOi8vd3d3LnBhaW5waHlzaWNpYW5qb3VybmFsLmNvbS8yMDEyL21heS8y
MDEyPC91cmw+PHVybD4xNTwvdXJsPjx1cmw+MjEzLTIyMS5wZGY8L3VybD48L3BkZi11cmxzPjwv
dXJscz48L3JlY29yZD48L0NpdGU+PC9FbmROb3RlPgB=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0F3174">
          <w:rPr>
            <w:rFonts w:eastAsiaTheme="minorHAnsi"/>
            <w:szCs w:val="20"/>
          </w:rPr>
        </w:r>
        <w:r w:rsidR="008B3538" w:rsidRPr="000F3174">
          <w:rPr>
            <w:rFonts w:eastAsiaTheme="minorHAnsi"/>
            <w:szCs w:val="20"/>
          </w:rPr>
          <w:fldChar w:fldCharType="separate"/>
        </w:r>
        <w:r w:rsidR="008B3538" w:rsidRPr="008B3538">
          <w:rPr>
            <w:rFonts w:eastAsiaTheme="minorHAnsi"/>
            <w:noProof/>
            <w:szCs w:val="20"/>
            <w:vertAlign w:val="superscript"/>
          </w:rPr>
          <w:t>78</w:t>
        </w:r>
        <w:r w:rsidR="008B3538" w:rsidRPr="000F3174">
          <w:rPr>
            <w:rFonts w:eastAsiaTheme="minorHAnsi"/>
            <w:szCs w:val="20"/>
          </w:rPr>
          <w:fldChar w:fldCharType="end"/>
        </w:r>
      </w:hyperlink>
      <w:r w:rsidR="00534A70" w:rsidRPr="00215A4C">
        <w:rPr>
          <w:rFonts w:eastAsiaTheme="minorHAnsi"/>
          <w:szCs w:val="20"/>
        </w:rPr>
        <w:t xml:space="preserve"> </w:t>
      </w:r>
      <w:r w:rsidR="00B9309E" w:rsidRPr="00215A4C">
        <w:rPr>
          <w:rFonts w:eastAsiaTheme="minorHAnsi"/>
          <w:szCs w:val="20"/>
        </w:rPr>
        <w:t xml:space="preserve">  </w:t>
      </w:r>
    </w:p>
    <w:p w:rsidR="000623C2" w:rsidRDefault="00534A70" w:rsidP="002B4973">
      <w:pPr>
        <w:pStyle w:val="a5"/>
        <w:wordWrap/>
        <w:ind w:firstLineChars="100" w:firstLine="200"/>
        <w:rPr>
          <w:rFonts w:eastAsiaTheme="minorHAnsi"/>
          <w:szCs w:val="20"/>
        </w:rPr>
      </w:pPr>
      <w:r w:rsidRPr="00215A4C">
        <w:rPr>
          <w:rFonts w:eastAsiaTheme="minorHAnsi" w:hint="eastAsia"/>
          <w:szCs w:val="20"/>
        </w:rPr>
        <w:t>그러나</w:t>
      </w:r>
      <w:r w:rsidRPr="00215A4C">
        <w:rPr>
          <w:rFonts w:eastAsiaTheme="minorHAnsi"/>
          <w:szCs w:val="20"/>
        </w:rPr>
        <w:t xml:space="preserve"> 선별된 연구 모두 </w:t>
      </w:r>
      <w:r w:rsidR="00ED7FB6">
        <w:rPr>
          <w:rFonts w:eastAsiaTheme="minorHAnsi"/>
          <w:szCs w:val="20"/>
        </w:rPr>
        <w:t>무작위대조</w:t>
      </w:r>
      <w:r w:rsidRPr="00215A4C">
        <w:rPr>
          <w:rFonts w:eastAsiaTheme="minorHAnsi"/>
          <w:szCs w:val="20"/>
        </w:rPr>
        <w:t>연구가 아닌 후향적 관찰연구</w:t>
      </w:r>
      <w:r w:rsidR="008B3538">
        <w:rPr>
          <w:rFonts w:eastAsiaTheme="minorHAnsi" w:hint="eastAsia"/>
          <w:szCs w:val="20"/>
        </w:rPr>
        <w:t>이며</w:t>
      </w:r>
      <w:r w:rsidRPr="00215A4C">
        <w:rPr>
          <w:rFonts w:eastAsiaTheme="minorHAnsi"/>
          <w:szCs w:val="20"/>
        </w:rPr>
        <w:t>, 상당수가 비교대상이 없</w:t>
      </w:r>
      <w:r w:rsidR="008B3538">
        <w:rPr>
          <w:rFonts w:eastAsiaTheme="minorHAnsi" w:hint="eastAsia"/>
          <w:szCs w:val="20"/>
        </w:rPr>
        <w:t>고 따라서 삐뚤림정도가 높다고 판단되어,</w:t>
      </w:r>
      <w:r w:rsidRPr="00215A4C">
        <w:rPr>
          <w:rFonts w:eastAsiaTheme="minorHAnsi"/>
          <w:szCs w:val="20"/>
        </w:rPr>
        <w:t xml:space="preserve"> 증거수준은 매우 낮다고 </w:t>
      </w:r>
      <w:r w:rsidR="008B3538">
        <w:rPr>
          <w:rFonts w:eastAsiaTheme="minorHAnsi" w:hint="eastAsia"/>
          <w:szCs w:val="20"/>
        </w:rPr>
        <w:t>결정</w:t>
      </w:r>
      <w:r w:rsidR="00C00683" w:rsidRPr="00215A4C">
        <w:rPr>
          <w:rFonts w:eastAsiaTheme="minorHAnsi" w:hint="eastAsia"/>
          <w:szCs w:val="20"/>
        </w:rPr>
        <w:t>되었다</w:t>
      </w:r>
      <w:r w:rsidR="00C00683" w:rsidRPr="00215A4C">
        <w:rPr>
          <w:rFonts w:eastAsiaTheme="minorHAnsi"/>
          <w:szCs w:val="20"/>
        </w:rPr>
        <w:t xml:space="preserve">. 현재까지의 연구결과들을 </w:t>
      </w:r>
      <w:r w:rsidR="00B9309E" w:rsidRPr="00215A4C">
        <w:rPr>
          <w:rFonts w:eastAsiaTheme="minorHAnsi" w:hint="eastAsia"/>
          <w:szCs w:val="20"/>
        </w:rPr>
        <w:t>포괄적으로</w:t>
      </w:r>
      <w:r w:rsidR="00B9309E" w:rsidRPr="00215A4C">
        <w:rPr>
          <w:rFonts w:eastAsiaTheme="minorHAnsi"/>
          <w:szCs w:val="20"/>
        </w:rPr>
        <w:t xml:space="preserve"> </w:t>
      </w:r>
      <w:r w:rsidR="00C00683" w:rsidRPr="00215A4C">
        <w:rPr>
          <w:rFonts w:eastAsiaTheme="minorHAnsi" w:hint="eastAsia"/>
          <w:szCs w:val="20"/>
        </w:rPr>
        <w:t>볼</w:t>
      </w:r>
      <w:r w:rsidR="00C00683" w:rsidRPr="00215A4C">
        <w:rPr>
          <w:rFonts w:eastAsiaTheme="minorHAnsi"/>
          <w:szCs w:val="20"/>
        </w:rPr>
        <w:t xml:space="preserve"> </w:t>
      </w:r>
      <w:r w:rsidR="00C00683" w:rsidRPr="00215A4C">
        <w:rPr>
          <w:rFonts w:eastAsiaTheme="minorHAnsi" w:hint="eastAsia"/>
          <w:szCs w:val="20"/>
        </w:rPr>
        <w:t>때</w:t>
      </w:r>
      <w:r w:rsidR="00C00683" w:rsidRPr="00215A4C">
        <w:rPr>
          <w:rFonts w:eastAsiaTheme="minorHAnsi"/>
          <w:szCs w:val="20"/>
        </w:rPr>
        <w:t xml:space="preserve"> </w:t>
      </w:r>
      <w:r w:rsidR="00C00683" w:rsidRPr="00215A4C">
        <w:rPr>
          <w:rFonts w:eastAsiaTheme="minorHAnsi" w:hint="eastAsia"/>
          <w:szCs w:val="20"/>
        </w:rPr>
        <w:t>경막외신경성형술이</w:t>
      </w:r>
      <w:r w:rsidR="00C00683" w:rsidRPr="00215A4C">
        <w:rPr>
          <w:rFonts w:eastAsiaTheme="minorHAnsi"/>
          <w:szCs w:val="20"/>
        </w:rPr>
        <w:t xml:space="preserve"> </w:t>
      </w:r>
      <w:r w:rsidR="00C00683" w:rsidRPr="00215A4C">
        <w:rPr>
          <w:rFonts w:eastAsiaTheme="minorHAnsi" w:hint="eastAsia"/>
          <w:szCs w:val="20"/>
        </w:rPr>
        <w:t>요천추추간판탈출증의</w:t>
      </w:r>
      <w:r w:rsidR="00C00683" w:rsidRPr="00215A4C">
        <w:rPr>
          <w:rFonts w:eastAsiaTheme="minorHAnsi"/>
          <w:szCs w:val="20"/>
        </w:rPr>
        <w:t xml:space="preserve"> </w:t>
      </w:r>
      <w:r w:rsidR="00C00683" w:rsidRPr="00215A4C">
        <w:rPr>
          <w:rFonts w:eastAsiaTheme="minorHAnsi" w:hint="eastAsia"/>
          <w:szCs w:val="20"/>
        </w:rPr>
        <w:t>환자의</w:t>
      </w:r>
      <w:r w:rsidR="00C00683" w:rsidRPr="00215A4C">
        <w:rPr>
          <w:rFonts w:eastAsiaTheme="minorHAnsi"/>
          <w:szCs w:val="20"/>
        </w:rPr>
        <w:t xml:space="preserve"> </w:t>
      </w:r>
      <w:r w:rsidR="00C00683" w:rsidRPr="00215A4C">
        <w:rPr>
          <w:rFonts w:eastAsiaTheme="minorHAnsi" w:hint="eastAsia"/>
          <w:szCs w:val="20"/>
        </w:rPr>
        <w:t>임상적</w:t>
      </w:r>
      <w:r w:rsidR="00C00683" w:rsidRPr="00215A4C">
        <w:rPr>
          <w:rFonts w:eastAsiaTheme="minorHAnsi"/>
          <w:szCs w:val="20"/>
        </w:rPr>
        <w:t xml:space="preserve"> </w:t>
      </w:r>
      <w:r w:rsidR="00C00683" w:rsidRPr="00215A4C">
        <w:rPr>
          <w:rFonts w:eastAsiaTheme="minorHAnsi" w:hint="eastAsia"/>
          <w:szCs w:val="20"/>
        </w:rPr>
        <w:t>향상에</w:t>
      </w:r>
      <w:r w:rsidR="00C00683" w:rsidRPr="00215A4C">
        <w:rPr>
          <w:rFonts w:eastAsiaTheme="minorHAnsi"/>
          <w:szCs w:val="20"/>
        </w:rPr>
        <w:t xml:space="preserve"> </w:t>
      </w:r>
      <w:r w:rsidR="00C00683" w:rsidRPr="00215A4C">
        <w:rPr>
          <w:rFonts w:eastAsiaTheme="minorHAnsi" w:hint="eastAsia"/>
          <w:szCs w:val="20"/>
        </w:rPr>
        <w:t>기여함에는</w:t>
      </w:r>
      <w:r w:rsidR="00C00683" w:rsidRPr="00215A4C">
        <w:rPr>
          <w:rFonts w:eastAsiaTheme="minorHAnsi"/>
          <w:szCs w:val="20"/>
        </w:rPr>
        <w:t xml:space="preserve"> </w:t>
      </w:r>
      <w:r w:rsidR="00C00683" w:rsidRPr="00215A4C">
        <w:rPr>
          <w:rFonts w:eastAsiaTheme="minorHAnsi" w:hint="eastAsia"/>
          <w:szCs w:val="20"/>
        </w:rPr>
        <w:t>분명하</w:t>
      </w:r>
      <w:r w:rsidR="00CA0296" w:rsidRPr="00215A4C">
        <w:rPr>
          <w:rFonts w:eastAsiaTheme="minorHAnsi" w:hint="eastAsia"/>
          <w:szCs w:val="20"/>
        </w:rPr>
        <w:t>다</w:t>
      </w:r>
      <w:r w:rsidR="00CA0296" w:rsidRPr="00215A4C">
        <w:rPr>
          <w:rFonts w:eastAsiaTheme="minorHAnsi"/>
          <w:szCs w:val="20"/>
        </w:rPr>
        <w:t xml:space="preserve">. </w:t>
      </w:r>
      <w:r w:rsidR="00CA0296" w:rsidRPr="00215A4C">
        <w:rPr>
          <w:rFonts w:eastAsiaTheme="minorHAnsi" w:hint="eastAsia"/>
          <w:szCs w:val="20"/>
        </w:rPr>
        <w:t>그러나</w:t>
      </w:r>
      <w:r w:rsidR="00C00683" w:rsidRPr="00215A4C">
        <w:rPr>
          <w:rFonts w:eastAsiaTheme="minorHAnsi"/>
          <w:szCs w:val="20"/>
        </w:rPr>
        <w:t xml:space="preserve"> 역시 임상적 효과가 있다고 입증된 </w:t>
      </w:r>
      <w:r w:rsidR="00CA0296" w:rsidRPr="00215A4C">
        <w:rPr>
          <w:rFonts w:eastAsiaTheme="minorHAnsi" w:hint="eastAsia"/>
          <w:szCs w:val="20"/>
        </w:rPr>
        <w:t>경막외주사치료와</w:t>
      </w:r>
      <w:r w:rsidR="00CA0296" w:rsidRPr="00215A4C">
        <w:rPr>
          <w:rFonts w:eastAsiaTheme="minorHAnsi"/>
          <w:szCs w:val="20"/>
        </w:rPr>
        <w:t xml:space="preserve"> </w:t>
      </w:r>
      <w:r w:rsidR="00CA0296" w:rsidRPr="00215A4C">
        <w:rPr>
          <w:rFonts w:eastAsiaTheme="minorHAnsi" w:hint="eastAsia"/>
          <w:szCs w:val="20"/>
        </w:rPr>
        <w:t>비교하였을</w:t>
      </w:r>
      <w:r w:rsidR="00CA0296" w:rsidRPr="00215A4C">
        <w:rPr>
          <w:rFonts w:eastAsiaTheme="minorHAnsi"/>
          <w:szCs w:val="20"/>
        </w:rPr>
        <w:t xml:space="preserve"> </w:t>
      </w:r>
      <w:r w:rsidR="00CA0296" w:rsidRPr="00215A4C">
        <w:rPr>
          <w:rFonts w:eastAsiaTheme="minorHAnsi" w:hint="eastAsia"/>
          <w:szCs w:val="20"/>
        </w:rPr>
        <w:t>때</w:t>
      </w:r>
      <w:r w:rsidR="00CA0296" w:rsidRPr="00215A4C">
        <w:rPr>
          <w:rFonts w:eastAsiaTheme="minorHAnsi"/>
          <w:szCs w:val="20"/>
        </w:rPr>
        <w:t xml:space="preserve"> </w:t>
      </w:r>
      <w:r w:rsidR="00CA0296" w:rsidRPr="00215A4C">
        <w:rPr>
          <w:rFonts w:eastAsiaTheme="minorHAnsi" w:hint="eastAsia"/>
          <w:szCs w:val="20"/>
        </w:rPr>
        <w:t>시술</w:t>
      </w:r>
      <w:r w:rsidR="00CA0296" w:rsidRPr="00215A4C">
        <w:rPr>
          <w:rFonts w:eastAsiaTheme="minorHAnsi"/>
          <w:szCs w:val="20"/>
        </w:rPr>
        <w:t xml:space="preserve"> </w:t>
      </w:r>
      <w:r w:rsidR="00CA0296" w:rsidRPr="00215A4C">
        <w:rPr>
          <w:rFonts w:eastAsiaTheme="minorHAnsi" w:hint="eastAsia"/>
          <w:szCs w:val="20"/>
        </w:rPr>
        <w:t>카테터가</w:t>
      </w:r>
      <w:r w:rsidR="00CA0296" w:rsidRPr="00215A4C">
        <w:rPr>
          <w:rFonts w:eastAsiaTheme="minorHAnsi"/>
          <w:szCs w:val="20"/>
        </w:rPr>
        <w:t xml:space="preserve"> </w:t>
      </w:r>
      <w:r w:rsidR="00CA0296" w:rsidRPr="00215A4C">
        <w:rPr>
          <w:rFonts w:eastAsiaTheme="minorHAnsi" w:hint="eastAsia"/>
          <w:szCs w:val="20"/>
        </w:rPr>
        <w:t>더</w:t>
      </w:r>
      <w:r w:rsidR="00CA0296" w:rsidRPr="00215A4C">
        <w:rPr>
          <w:rFonts w:eastAsiaTheme="minorHAnsi"/>
          <w:szCs w:val="20"/>
        </w:rPr>
        <w:t xml:space="preserve"> </w:t>
      </w:r>
      <w:r w:rsidR="00CA0296" w:rsidRPr="00215A4C">
        <w:rPr>
          <w:rFonts w:eastAsiaTheme="minorHAnsi" w:hint="eastAsia"/>
          <w:szCs w:val="20"/>
        </w:rPr>
        <w:t>필요하고</w:t>
      </w:r>
      <w:r w:rsidR="00CA0296" w:rsidRPr="00215A4C">
        <w:rPr>
          <w:rFonts w:eastAsiaTheme="minorHAnsi"/>
          <w:szCs w:val="20"/>
        </w:rPr>
        <w:t xml:space="preserve"> </w:t>
      </w:r>
      <w:r w:rsidR="00CA0296" w:rsidRPr="00215A4C">
        <w:rPr>
          <w:rFonts w:eastAsiaTheme="minorHAnsi" w:hint="eastAsia"/>
          <w:szCs w:val="20"/>
        </w:rPr>
        <w:t>시술비용이</w:t>
      </w:r>
      <w:r w:rsidR="00CA0296" w:rsidRPr="00215A4C">
        <w:rPr>
          <w:rFonts w:eastAsiaTheme="minorHAnsi"/>
          <w:szCs w:val="20"/>
        </w:rPr>
        <w:t xml:space="preserve"> </w:t>
      </w:r>
      <w:r w:rsidR="00CA0296" w:rsidRPr="00215A4C">
        <w:rPr>
          <w:rFonts w:eastAsiaTheme="minorHAnsi" w:hint="eastAsia"/>
          <w:szCs w:val="20"/>
        </w:rPr>
        <w:t>고비용인</w:t>
      </w:r>
      <w:r w:rsidR="00CA0296" w:rsidRPr="00215A4C">
        <w:rPr>
          <w:rFonts w:eastAsiaTheme="minorHAnsi"/>
          <w:szCs w:val="20"/>
        </w:rPr>
        <w:t xml:space="preserve"> </w:t>
      </w:r>
      <w:r w:rsidR="00CA0296" w:rsidRPr="00215A4C">
        <w:rPr>
          <w:rFonts w:eastAsiaTheme="minorHAnsi" w:hint="eastAsia"/>
          <w:szCs w:val="20"/>
        </w:rPr>
        <w:t>점</w:t>
      </w:r>
      <w:r w:rsidR="00CA0296" w:rsidRPr="00215A4C">
        <w:rPr>
          <w:rFonts w:eastAsiaTheme="minorHAnsi"/>
          <w:szCs w:val="20"/>
        </w:rPr>
        <w:t xml:space="preserve">, </w:t>
      </w:r>
      <w:r w:rsidR="00CA0296" w:rsidRPr="00215A4C">
        <w:rPr>
          <w:rFonts w:eastAsiaTheme="minorHAnsi" w:hint="eastAsia"/>
          <w:szCs w:val="20"/>
        </w:rPr>
        <w:t>시술방법이</w:t>
      </w:r>
      <w:r w:rsidR="00CA0296" w:rsidRPr="00215A4C">
        <w:rPr>
          <w:rFonts w:eastAsiaTheme="minorHAnsi"/>
          <w:szCs w:val="20"/>
        </w:rPr>
        <w:t xml:space="preserve"> </w:t>
      </w:r>
      <w:r w:rsidR="00CA0296" w:rsidRPr="00215A4C">
        <w:rPr>
          <w:rFonts w:eastAsiaTheme="minorHAnsi" w:hint="eastAsia"/>
          <w:szCs w:val="20"/>
        </w:rPr>
        <w:t>복잡하고</w:t>
      </w:r>
      <w:r w:rsidR="00CA0296" w:rsidRPr="00215A4C">
        <w:rPr>
          <w:rFonts w:eastAsiaTheme="minorHAnsi"/>
          <w:szCs w:val="20"/>
        </w:rPr>
        <w:t xml:space="preserve"> </w:t>
      </w:r>
      <w:r w:rsidR="00CA0296" w:rsidRPr="00215A4C">
        <w:rPr>
          <w:rFonts w:eastAsiaTheme="minorHAnsi" w:hint="eastAsia"/>
          <w:szCs w:val="20"/>
        </w:rPr>
        <w:t>시간이</w:t>
      </w:r>
      <w:r w:rsidR="00CA0296" w:rsidRPr="00215A4C">
        <w:rPr>
          <w:rFonts w:eastAsiaTheme="minorHAnsi"/>
          <w:szCs w:val="20"/>
        </w:rPr>
        <w:t xml:space="preserve"> </w:t>
      </w:r>
      <w:r w:rsidR="00CA0296" w:rsidRPr="00215A4C">
        <w:rPr>
          <w:rFonts w:eastAsiaTheme="minorHAnsi" w:hint="eastAsia"/>
          <w:szCs w:val="20"/>
        </w:rPr>
        <w:t>더</w:t>
      </w:r>
      <w:r w:rsidR="00CA0296" w:rsidRPr="00215A4C">
        <w:rPr>
          <w:rFonts w:eastAsiaTheme="minorHAnsi"/>
          <w:szCs w:val="20"/>
        </w:rPr>
        <w:t xml:space="preserve"> </w:t>
      </w:r>
      <w:r w:rsidR="00CA0296" w:rsidRPr="00215A4C">
        <w:rPr>
          <w:rFonts w:eastAsiaTheme="minorHAnsi" w:hint="eastAsia"/>
          <w:szCs w:val="20"/>
        </w:rPr>
        <w:t>걸린다는</w:t>
      </w:r>
      <w:r w:rsidR="00CA0296" w:rsidRPr="00215A4C">
        <w:rPr>
          <w:rFonts w:eastAsiaTheme="minorHAnsi"/>
          <w:szCs w:val="20"/>
        </w:rPr>
        <w:t xml:space="preserve"> </w:t>
      </w:r>
      <w:r w:rsidR="002B4973">
        <w:rPr>
          <w:rFonts w:eastAsiaTheme="minorHAnsi" w:hint="eastAsia"/>
          <w:szCs w:val="20"/>
        </w:rPr>
        <w:t>장벽이</w:t>
      </w:r>
      <w:r w:rsidR="00CA0296" w:rsidRPr="00215A4C">
        <w:rPr>
          <w:rFonts w:eastAsiaTheme="minorHAnsi"/>
          <w:szCs w:val="20"/>
        </w:rPr>
        <w:t xml:space="preserve"> </w:t>
      </w:r>
      <w:r w:rsidR="00CA0296" w:rsidRPr="00215A4C">
        <w:rPr>
          <w:rFonts w:eastAsiaTheme="minorHAnsi" w:hint="eastAsia"/>
          <w:szCs w:val="20"/>
        </w:rPr>
        <w:t>존재한다</w:t>
      </w:r>
      <w:r w:rsidR="00CA0296" w:rsidRPr="00215A4C">
        <w:rPr>
          <w:rFonts w:eastAsiaTheme="minorHAnsi"/>
          <w:szCs w:val="20"/>
        </w:rPr>
        <w:t xml:space="preserve">. </w:t>
      </w:r>
      <w:r w:rsidR="00CA0296" w:rsidRPr="00215A4C">
        <w:rPr>
          <w:rFonts w:eastAsiaTheme="minorHAnsi" w:hint="eastAsia"/>
          <w:szCs w:val="20"/>
        </w:rPr>
        <w:t>특히</w:t>
      </w:r>
      <w:r w:rsidR="00CA0296" w:rsidRPr="00215A4C">
        <w:rPr>
          <w:rFonts w:eastAsiaTheme="minorHAnsi"/>
          <w:szCs w:val="20"/>
        </w:rPr>
        <w:t xml:space="preserve"> 1차의료기관에서 </w:t>
      </w:r>
      <w:r w:rsidR="00CA0296" w:rsidRPr="00215A4C">
        <w:rPr>
          <w:rFonts w:eastAsiaTheme="minorHAnsi" w:hint="eastAsia"/>
          <w:szCs w:val="20"/>
        </w:rPr>
        <w:t>이를</w:t>
      </w:r>
      <w:r w:rsidR="00CA0296" w:rsidRPr="00215A4C">
        <w:rPr>
          <w:rFonts w:eastAsiaTheme="minorHAnsi"/>
          <w:szCs w:val="20"/>
        </w:rPr>
        <w:t xml:space="preserve"> </w:t>
      </w:r>
      <w:r w:rsidR="00CA0296" w:rsidRPr="00215A4C">
        <w:rPr>
          <w:rFonts w:eastAsiaTheme="minorHAnsi" w:hint="eastAsia"/>
          <w:szCs w:val="20"/>
        </w:rPr>
        <w:t>위한</w:t>
      </w:r>
      <w:r w:rsidR="00CA0296" w:rsidRPr="00215A4C">
        <w:rPr>
          <w:rFonts w:eastAsiaTheme="minorHAnsi"/>
          <w:szCs w:val="20"/>
        </w:rPr>
        <w:t xml:space="preserve"> </w:t>
      </w:r>
      <w:r w:rsidR="00CA0296" w:rsidRPr="00215A4C">
        <w:rPr>
          <w:rFonts w:eastAsiaTheme="minorHAnsi" w:hint="eastAsia"/>
          <w:szCs w:val="20"/>
        </w:rPr>
        <w:t>인</w:t>
      </w:r>
      <w:r w:rsidR="00147505" w:rsidRPr="00215A4C">
        <w:rPr>
          <w:rFonts w:eastAsiaTheme="minorHAnsi" w:hint="eastAsia"/>
          <w:szCs w:val="20"/>
        </w:rPr>
        <w:t>적</w:t>
      </w:r>
      <w:r w:rsidR="00147505" w:rsidRPr="00215A4C">
        <w:rPr>
          <w:rFonts w:eastAsiaTheme="minorHAnsi"/>
          <w:szCs w:val="20"/>
        </w:rPr>
        <w:t xml:space="preserve">, </w:t>
      </w:r>
      <w:r w:rsidR="00147505" w:rsidRPr="00215A4C">
        <w:rPr>
          <w:rFonts w:eastAsiaTheme="minorHAnsi" w:hint="eastAsia"/>
          <w:szCs w:val="20"/>
        </w:rPr>
        <w:t>자원적인</w:t>
      </w:r>
      <w:r w:rsidR="00147505" w:rsidRPr="00215A4C">
        <w:rPr>
          <w:rFonts w:eastAsiaTheme="minorHAnsi"/>
          <w:szCs w:val="20"/>
        </w:rPr>
        <w:t xml:space="preserve"> </w:t>
      </w:r>
      <w:r w:rsidR="00147505" w:rsidRPr="00215A4C">
        <w:rPr>
          <w:rFonts w:eastAsiaTheme="minorHAnsi" w:hint="eastAsia"/>
          <w:szCs w:val="20"/>
        </w:rPr>
        <w:t>조건을</w:t>
      </w:r>
      <w:r w:rsidR="00CA0296" w:rsidRPr="00215A4C">
        <w:rPr>
          <w:rFonts w:eastAsiaTheme="minorHAnsi"/>
          <w:szCs w:val="20"/>
        </w:rPr>
        <w:t xml:space="preserve"> 구비하는데 용이하지 않다는 점도 고려되어야 할 것이다. 따라서 이러한 요인</w:t>
      </w:r>
      <w:r w:rsidR="00B9309E" w:rsidRPr="00215A4C">
        <w:rPr>
          <w:rFonts w:eastAsiaTheme="minorHAnsi" w:hint="eastAsia"/>
          <w:szCs w:val="20"/>
        </w:rPr>
        <w:t>들</w:t>
      </w:r>
      <w:r w:rsidR="00CA0296" w:rsidRPr="00215A4C">
        <w:rPr>
          <w:rFonts w:eastAsiaTheme="minorHAnsi" w:hint="eastAsia"/>
          <w:szCs w:val="20"/>
        </w:rPr>
        <w:t>에</w:t>
      </w:r>
      <w:r w:rsidR="00CA0296" w:rsidRPr="00215A4C">
        <w:rPr>
          <w:rFonts w:eastAsiaTheme="minorHAnsi"/>
          <w:szCs w:val="20"/>
        </w:rPr>
        <w:t xml:space="preserve"> </w:t>
      </w:r>
      <w:r w:rsidR="00CA0296" w:rsidRPr="00215A4C">
        <w:rPr>
          <w:rFonts w:eastAsiaTheme="minorHAnsi" w:hint="eastAsia"/>
          <w:szCs w:val="20"/>
        </w:rPr>
        <w:t>비하여</w:t>
      </w:r>
      <w:r w:rsidRPr="00215A4C">
        <w:rPr>
          <w:rFonts w:eastAsiaTheme="minorHAnsi"/>
          <w:szCs w:val="20"/>
        </w:rPr>
        <w:t xml:space="preserve"> </w:t>
      </w:r>
      <w:r w:rsidR="00C00683" w:rsidRPr="00215A4C">
        <w:rPr>
          <w:rFonts w:eastAsiaTheme="minorHAnsi" w:hint="eastAsia"/>
          <w:szCs w:val="20"/>
        </w:rPr>
        <w:t>임상적</w:t>
      </w:r>
      <w:r w:rsidR="00CA0296" w:rsidRPr="00215A4C">
        <w:rPr>
          <w:rFonts w:eastAsiaTheme="minorHAnsi" w:hint="eastAsia"/>
          <w:szCs w:val="20"/>
        </w:rPr>
        <w:t>인</w:t>
      </w:r>
      <w:r w:rsidR="00CA0296" w:rsidRPr="00215A4C">
        <w:rPr>
          <w:rFonts w:eastAsiaTheme="minorHAnsi"/>
          <w:szCs w:val="20"/>
        </w:rPr>
        <w:t xml:space="preserve"> </w:t>
      </w:r>
      <w:r w:rsidR="00B9309E" w:rsidRPr="00215A4C">
        <w:rPr>
          <w:rFonts w:eastAsiaTheme="minorHAnsi" w:hint="eastAsia"/>
          <w:szCs w:val="20"/>
        </w:rPr>
        <w:t>이익이</w:t>
      </w:r>
      <w:r w:rsidR="00C00683" w:rsidRPr="00215A4C">
        <w:rPr>
          <w:rFonts w:eastAsiaTheme="minorHAnsi"/>
          <w:szCs w:val="20"/>
        </w:rPr>
        <w:t xml:space="preserve"> </w:t>
      </w:r>
      <w:r w:rsidR="00B9309E" w:rsidRPr="00215A4C">
        <w:rPr>
          <w:rFonts w:eastAsiaTheme="minorHAnsi" w:hint="eastAsia"/>
          <w:szCs w:val="20"/>
        </w:rPr>
        <w:t>압도적으로</w:t>
      </w:r>
      <w:r w:rsidR="00B9309E" w:rsidRPr="00215A4C">
        <w:rPr>
          <w:rFonts w:eastAsiaTheme="minorHAnsi"/>
          <w:szCs w:val="20"/>
        </w:rPr>
        <w:t xml:space="preserve"> </w:t>
      </w:r>
      <w:r w:rsidR="00B9309E" w:rsidRPr="00215A4C">
        <w:rPr>
          <w:rFonts w:eastAsiaTheme="minorHAnsi" w:hint="eastAsia"/>
          <w:szCs w:val="20"/>
        </w:rPr>
        <w:t>더</w:t>
      </w:r>
      <w:r w:rsidR="00C00683" w:rsidRPr="00215A4C">
        <w:rPr>
          <w:rFonts w:eastAsiaTheme="minorHAnsi"/>
          <w:szCs w:val="20"/>
        </w:rPr>
        <w:t xml:space="preserve"> 우월하다고 </w:t>
      </w:r>
      <w:r w:rsidR="00B9309E" w:rsidRPr="00215A4C">
        <w:rPr>
          <w:rFonts w:eastAsiaTheme="minorHAnsi" w:hint="eastAsia"/>
          <w:szCs w:val="20"/>
        </w:rPr>
        <w:t>판단하기는</w:t>
      </w:r>
      <w:r w:rsidRPr="00215A4C">
        <w:rPr>
          <w:rFonts w:eastAsiaTheme="minorHAnsi"/>
          <w:szCs w:val="20"/>
        </w:rPr>
        <w:t xml:space="preserve"> 어려</w:t>
      </w:r>
      <w:r w:rsidR="00AE2040" w:rsidRPr="00215A4C">
        <w:rPr>
          <w:rFonts w:eastAsiaTheme="minorHAnsi"/>
          <w:szCs w:val="20"/>
        </w:rPr>
        <w:t>워 최종적인 권고안</w:t>
      </w:r>
      <w:r w:rsidR="00811152">
        <w:rPr>
          <w:rFonts w:eastAsiaTheme="minorHAnsi" w:hint="eastAsia"/>
          <w:szCs w:val="20"/>
        </w:rPr>
        <w:t>은 결론짓기 어려움 (</w:t>
      </w:r>
      <w:r w:rsidRPr="00215A4C">
        <w:rPr>
          <w:rFonts w:eastAsiaTheme="minorHAnsi"/>
          <w:szCs w:val="20"/>
        </w:rPr>
        <w:t>inconclusive</w:t>
      </w:r>
      <w:r w:rsidR="00811152">
        <w:rPr>
          <w:rFonts w:eastAsiaTheme="minorHAnsi"/>
          <w:szCs w:val="20"/>
        </w:rPr>
        <w:t>)</w:t>
      </w:r>
      <w:r w:rsidR="00811152">
        <w:rPr>
          <w:rFonts w:eastAsiaTheme="minorHAnsi" w:hint="eastAsia"/>
          <w:szCs w:val="20"/>
        </w:rPr>
        <w:t>으</w:t>
      </w:r>
      <w:r w:rsidRPr="00215A4C">
        <w:rPr>
          <w:rFonts w:eastAsiaTheme="minorHAnsi"/>
          <w:szCs w:val="20"/>
        </w:rPr>
        <w:t>로 설정하였다.</w:t>
      </w:r>
      <w:r w:rsidR="0087559F" w:rsidRPr="00215A4C">
        <w:rPr>
          <w:rFonts w:eastAsiaTheme="minorHAnsi"/>
          <w:szCs w:val="20"/>
        </w:rPr>
        <w:t xml:space="preserve"> 하지만 보다 간단한 경막외주사치료로 유의한 임상효과를 얻지 못</w:t>
      </w:r>
      <w:r w:rsidR="00147505" w:rsidRPr="00215A4C">
        <w:rPr>
          <w:rFonts w:eastAsiaTheme="minorHAnsi" w:hint="eastAsia"/>
          <w:szCs w:val="20"/>
        </w:rPr>
        <w:t>하였으나</w:t>
      </w:r>
      <w:r w:rsidR="00147505" w:rsidRPr="00215A4C">
        <w:rPr>
          <w:rFonts w:eastAsiaTheme="minorHAnsi"/>
          <w:szCs w:val="20"/>
        </w:rPr>
        <w:t>,</w:t>
      </w:r>
      <w:r w:rsidR="0087559F" w:rsidRPr="00215A4C">
        <w:rPr>
          <w:rFonts w:eastAsiaTheme="minorHAnsi"/>
          <w:szCs w:val="20"/>
        </w:rPr>
        <w:t xml:space="preserve"> 수술적 </w:t>
      </w:r>
      <w:r w:rsidR="00147505" w:rsidRPr="00215A4C">
        <w:rPr>
          <w:rFonts w:eastAsiaTheme="minorHAnsi" w:hint="eastAsia"/>
          <w:szCs w:val="20"/>
        </w:rPr>
        <w:t>비</w:t>
      </w:r>
      <w:r w:rsidR="0087559F" w:rsidRPr="00215A4C">
        <w:rPr>
          <w:rFonts w:eastAsiaTheme="minorHAnsi" w:hint="eastAsia"/>
          <w:szCs w:val="20"/>
        </w:rPr>
        <w:t>적응증</w:t>
      </w:r>
      <w:r w:rsidR="0087559F" w:rsidRPr="00215A4C">
        <w:rPr>
          <w:rFonts w:eastAsiaTheme="minorHAnsi"/>
          <w:szCs w:val="20"/>
        </w:rPr>
        <w:t xml:space="preserve">, </w:t>
      </w:r>
      <w:r w:rsidR="0087559F" w:rsidRPr="00215A4C">
        <w:rPr>
          <w:rFonts w:eastAsiaTheme="minorHAnsi" w:hint="eastAsia"/>
          <w:szCs w:val="20"/>
        </w:rPr>
        <w:t>수술</w:t>
      </w:r>
      <w:r w:rsidR="0087559F" w:rsidRPr="00215A4C">
        <w:rPr>
          <w:rFonts w:eastAsiaTheme="minorHAnsi"/>
          <w:szCs w:val="20"/>
        </w:rPr>
        <w:t xml:space="preserve"> </w:t>
      </w:r>
      <w:r w:rsidR="0087559F" w:rsidRPr="00215A4C">
        <w:rPr>
          <w:rFonts w:eastAsiaTheme="minorHAnsi" w:hint="eastAsia"/>
          <w:szCs w:val="20"/>
        </w:rPr>
        <w:t>금기사항</w:t>
      </w:r>
      <w:r w:rsidR="00147505" w:rsidRPr="00215A4C">
        <w:rPr>
          <w:rFonts w:eastAsiaTheme="minorHAnsi"/>
          <w:szCs w:val="20"/>
        </w:rPr>
        <w:t xml:space="preserve">, </w:t>
      </w:r>
      <w:r w:rsidR="00147505" w:rsidRPr="00215A4C">
        <w:rPr>
          <w:rFonts w:eastAsiaTheme="minorHAnsi" w:hint="eastAsia"/>
          <w:szCs w:val="20"/>
        </w:rPr>
        <w:t>또는</w:t>
      </w:r>
      <w:r w:rsidR="00147505" w:rsidRPr="00215A4C">
        <w:rPr>
          <w:rFonts w:eastAsiaTheme="minorHAnsi"/>
          <w:szCs w:val="20"/>
        </w:rPr>
        <w:t xml:space="preserve"> </w:t>
      </w:r>
      <w:r w:rsidR="00147505" w:rsidRPr="00215A4C">
        <w:rPr>
          <w:rFonts w:eastAsiaTheme="minorHAnsi" w:hint="eastAsia"/>
          <w:szCs w:val="20"/>
        </w:rPr>
        <w:t>수술을</w:t>
      </w:r>
      <w:r w:rsidR="00147505" w:rsidRPr="00215A4C">
        <w:rPr>
          <w:rFonts w:eastAsiaTheme="minorHAnsi"/>
          <w:szCs w:val="20"/>
        </w:rPr>
        <w:t xml:space="preserve"> </w:t>
      </w:r>
      <w:r w:rsidR="00147505" w:rsidRPr="00215A4C">
        <w:rPr>
          <w:rFonts w:eastAsiaTheme="minorHAnsi" w:hint="eastAsia"/>
          <w:szCs w:val="20"/>
        </w:rPr>
        <w:t>꺼리는</w:t>
      </w:r>
      <w:r w:rsidR="0087559F" w:rsidRPr="00215A4C">
        <w:rPr>
          <w:rFonts w:eastAsiaTheme="minorHAnsi"/>
          <w:szCs w:val="20"/>
        </w:rPr>
        <w:t xml:space="preserve"> 환자의 경우</w:t>
      </w:r>
      <w:r w:rsidR="00147505" w:rsidRPr="00215A4C">
        <w:rPr>
          <w:rFonts w:eastAsiaTheme="minorHAnsi" w:hint="eastAsia"/>
          <w:szCs w:val="20"/>
        </w:rPr>
        <w:t>에는</w:t>
      </w:r>
      <w:r w:rsidR="00147505" w:rsidRPr="00215A4C">
        <w:rPr>
          <w:rFonts w:eastAsiaTheme="minorHAnsi"/>
          <w:szCs w:val="20"/>
        </w:rPr>
        <w:t>,</w:t>
      </w:r>
      <w:r w:rsidR="0087559F" w:rsidRPr="00215A4C">
        <w:rPr>
          <w:rFonts w:eastAsiaTheme="minorHAnsi"/>
          <w:szCs w:val="20"/>
        </w:rPr>
        <w:t xml:space="preserve"> </w:t>
      </w:r>
      <w:r w:rsidR="00147505" w:rsidRPr="00215A4C">
        <w:rPr>
          <w:rFonts w:eastAsiaTheme="minorHAnsi" w:hint="eastAsia"/>
          <w:szCs w:val="20"/>
        </w:rPr>
        <w:t>상기</w:t>
      </w:r>
      <w:r w:rsidR="00147505" w:rsidRPr="00215A4C">
        <w:rPr>
          <w:rFonts w:eastAsiaTheme="minorHAnsi"/>
          <w:szCs w:val="20"/>
        </w:rPr>
        <w:t xml:space="preserve"> 시술에 숙련된 </w:t>
      </w:r>
      <w:r w:rsidR="0087559F" w:rsidRPr="00215A4C">
        <w:rPr>
          <w:rFonts w:eastAsiaTheme="minorHAnsi" w:hint="eastAsia"/>
          <w:szCs w:val="20"/>
        </w:rPr>
        <w:t>의사가</w:t>
      </w:r>
      <w:r w:rsidR="0087559F" w:rsidRPr="00215A4C">
        <w:rPr>
          <w:rFonts w:eastAsiaTheme="minorHAnsi"/>
          <w:szCs w:val="20"/>
        </w:rPr>
        <w:t xml:space="preserve"> </w:t>
      </w:r>
      <w:r w:rsidR="00147505" w:rsidRPr="00215A4C">
        <w:rPr>
          <w:rFonts w:eastAsiaTheme="minorHAnsi" w:hint="eastAsia"/>
          <w:szCs w:val="20"/>
        </w:rPr>
        <w:t>임상적</w:t>
      </w:r>
      <w:r w:rsidR="00147505" w:rsidRPr="00215A4C">
        <w:rPr>
          <w:rFonts w:eastAsiaTheme="minorHAnsi"/>
          <w:szCs w:val="20"/>
        </w:rPr>
        <w:t xml:space="preserve"> 효과를 얻을 수 있다고 판단하고, 이익, 장애요인, 비용에 대한 </w:t>
      </w:r>
      <w:r w:rsidR="0087559F" w:rsidRPr="00215A4C">
        <w:rPr>
          <w:rFonts w:eastAsiaTheme="minorHAnsi" w:hint="eastAsia"/>
          <w:szCs w:val="20"/>
        </w:rPr>
        <w:t>충분한</w:t>
      </w:r>
      <w:r w:rsidR="0087559F" w:rsidRPr="00215A4C">
        <w:rPr>
          <w:rFonts w:eastAsiaTheme="minorHAnsi"/>
          <w:szCs w:val="20"/>
        </w:rPr>
        <w:t xml:space="preserve"> 설명과 동의과정을 거쳐 시행할 수 있을 것으로 본다.  </w:t>
      </w:r>
      <w:r w:rsidRPr="00215A4C">
        <w:rPr>
          <w:rFonts w:eastAsiaTheme="minorHAnsi"/>
          <w:szCs w:val="20"/>
        </w:rPr>
        <w:t xml:space="preserve">       </w:t>
      </w:r>
      <w:r w:rsidR="00DE5E2F" w:rsidRPr="00215A4C">
        <w:rPr>
          <w:rFonts w:eastAsiaTheme="minorHAnsi"/>
          <w:szCs w:val="20"/>
        </w:rPr>
        <w:t xml:space="preserve">   </w:t>
      </w:r>
    </w:p>
    <w:p w:rsidR="00372E33" w:rsidRDefault="00372E33" w:rsidP="00BF5762">
      <w:pPr>
        <w:pStyle w:val="a5"/>
        <w:wordWrap/>
        <w:rPr>
          <w:rFonts w:eastAsiaTheme="minorHAnsi"/>
          <w:szCs w:val="20"/>
        </w:rPr>
      </w:pPr>
    </w:p>
    <w:p w:rsidR="002847B1" w:rsidRPr="00215A4C" w:rsidRDefault="002847B1" w:rsidP="00BF5762">
      <w:pPr>
        <w:pStyle w:val="a5"/>
        <w:wordWrap/>
        <w:rPr>
          <w:rFonts w:eastAsiaTheme="minorHAnsi"/>
          <w:szCs w:val="20"/>
        </w:rPr>
      </w:pPr>
    </w:p>
    <w:p w:rsidR="002847B1" w:rsidRPr="00215A4C" w:rsidRDefault="002847B1" w:rsidP="00BF5762">
      <w:pPr>
        <w:pStyle w:val="a5"/>
        <w:wordWrap/>
        <w:rPr>
          <w:rFonts w:eastAsiaTheme="minorHAnsi"/>
          <w:b/>
          <w:sz w:val="22"/>
        </w:rPr>
      </w:pPr>
      <w:r w:rsidRPr="00215A4C">
        <w:rPr>
          <w:rFonts w:eastAsiaTheme="minorHAnsi"/>
          <w:b/>
          <w:sz w:val="22"/>
        </w:rPr>
        <w:t>3</w:t>
      </w:r>
      <w:r w:rsidR="000623C2" w:rsidRPr="00215A4C">
        <w:rPr>
          <w:rFonts w:eastAsiaTheme="minorHAnsi"/>
          <w:b/>
          <w:sz w:val="22"/>
        </w:rPr>
        <w:t>-3</w:t>
      </w:r>
      <w:r w:rsidRPr="00215A4C">
        <w:rPr>
          <w:rFonts w:eastAsiaTheme="minorHAnsi"/>
          <w:b/>
          <w:sz w:val="22"/>
        </w:rPr>
        <w:t xml:space="preserve"> 기타 시술 </w:t>
      </w:r>
    </w:p>
    <w:p w:rsidR="0087559F" w:rsidRPr="00215A4C" w:rsidRDefault="0087559F" w:rsidP="0087559F">
      <w:pPr>
        <w:pStyle w:val="a5"/>
        <w:wordWrap/>
        <w:ind w:firstLineChars="100" w:firstLine="200"/>
        <w:rPr>
          <w:rFonts w:eastAsiaTheme="minorHAnsi"/>
          <w:szCs w:val="20"/>
        </w:rPr>
      </w:pPr>
    </w:p>
    <w:p w:rsidR="00641345" w:rsidRPr="00215A4C" w:rsidRDefault="00641345" w:rsidP="0087559F">
      <w:pPr>
        <w:pStyle w:val="a5"/>
        <w:wordWrap/>
        <w:ind w:firstLineChars="100" w:firstLine="200"/>
        <w:rPr>
          <w:rFonts w:eastAsiaTheme="minorHAnsi"/>
          <w:szCs w:val="20"/>
        </w:rPr>
      </w:pPr>
      <w:r w:rsidRPr="00215A4C">
        <w:rPr>
          <w:rFonts w:eastAsiaTheme="minorHAnsi" w:hint="eastAsia"/>
          <w:szCs w:val="20"/>
        </w:rPr>
        <w:t>기타</w:t>
      </w:r>
      <w:r w:rsidRPr="00215A4C">
        <w:rPr>
          <w:rFonts w:eastAsiaTheme="minorHAnsi"/>
          <w:szCs w:val="20"/>
        </w:rPr>
        <w:t xml:space="preserve"> 시술 부문에서는 지금까지 논의된 시술치료 외에 비교적 덜 침습적이어서 보존적인 치료의 범위로 간주될 수 있는, 그리고 진료현장에서 통증중재 비외과의사의 </w:t>
      </w:r>
      <w:r w:rsidR="007579D0" w:rsidRPr="00215A4C">
        <w:rPr>
          <w:rFonts w:eastAsiaTheme="minorHAnsi" w:hint="eastAsia"/>
          <w:szCs w:val="20"/>
        </w:rPr>
        <w:t>진료</w:t>
      </w:r>
      <w:r w:rsidRPr="00215A4C">
        <w:rPr>
          <w:rFonts w:eastAsiaTheme="minorHAnsi" w:hint="eastAsia"/>
          <w:szCs w:val="20"/>
        </w:rPr>
        <w:t>범위내에서</w:t>
      </w:r>
      <w:r w:rsidRPr="00215A4C">
        <w:rPr>
          <w:rFonts w:eastAsiaTheme="minorHAnsi"/>
          <w:szCs w:val="20"/>
        </w:rPr>
        <w:t xml:space="preserve"> </w:t>
      </w:r>
      <w:r w:rsidRPr="00215A4C">
        <w:rPr>
          <w:rFonts w:eastAsiaTheme="minorHAnsi" w:hint="eastAsia"/>
          <w:szCs w:val="20"/>
        </w:rPr>
        <w:t>시행하고</w:t>
      </w:r>
      <w:r w:rsidRPr="00215A4C">
        <w:rPr>
          <w:rFonts w:eastAsiaTheme="minorHAnsi"/>
          <w:szCs w:val="20"/>
        </w:rPr>
        <w:t xml:space="preserve"> </w:t>
      </w:r>
      <w:r w:rsidRPr="00215A4C">
        <w:rPr>
          <w:rFonts w:eastAsiaTheme="minorHAnsi" w:hint="eastAsia"/>
          <w:szCs w:val="20"/>
        </w:rPr>
        <w:t>있는</w:t>
      </w:r>
      <w:r w:rsidRPr="00215A4C">
        <w:rPr>
          <w:rFonts w:eastAsiaTheme="minorHAnsi"/>
          <w:szCs w:val="20"/>
        </w:rPr>
        <w:t xml:space="preserve"> </w:t>
      </w:r>
      <w:r w:rsidRPr="00215A4C">
        <w:rPr>
          <w:rFonts w:eastAsiaTheme="minorHAnsi" w:hint="eastAsia"/>
          <w:szCs w:val="20"/>
        </w:rPr>
        <w:t>시술을</w:t>
      </w:r>
      <w:r w:rsidRPr="00215A4C">
        <w:rPr>
          <w:rFonts w:eastAsiaTheme="minorHAnsi"/>
          <w:szCs w:val="20"/>
        </w:rPr>
        <w:t xml:space="preserve"> </w:t>
      </w:r>
      <w:r w:rsidRPr="00215A4C">
        <w:rPr>
          <w:rFonts w:eastAsiaTheme="minorHAnsi" w:hint="eastAsia"/>
          <w:szCs w:val="20"/>
        </w:rPr>
        <w:t>다루기</w:t>
      </w:r>
      <w:r w:rsidR="007579D0" w:rsidRPr="00215A4C">
        <w:rPr>
          <w:rFonts w:eastAsiaTheme="minorHAnsi" w:hint="eastAsia"/>
          <w:szCs w:val="20"/>
        </w:rPr>
        <w:t>로</w:t>
      </w:r>
      <w:r w:rsidRPr="00215A4C">
        <w:rPr>
          <w:rFonts w:eastAsiaTheme="minorHAnsi"/>
          <w:szCs w:val="20"/>
        </w:rPr>
        <w:t xml:space="preserve"> 하였다. 그리하여 </w:t>
      </w:r>
      <w:r w:rsidRPr="000F3174">
        <w:rPr>
          <w:rFonts w:eastAsiaTheme="minorHAnsi" w:hint="eastAsia"/>
        </w:rPr>
        <w:t>후근신경절에</w:t>
      </w:r>
      <w:r w:rsidRPr="000F3174">
        <w:rPr>
          <w:rFonts w:eastAsiaTheme="minorHAnsi"/>
        </w:rPr>
        <w:t xml:space="preserve"> </w:t>
      </w:r>
      <w:r w:rsidRPr="000F3174">
        <w:rPr>
          <w:rFonts w:eastAsiaTheme="minorHAnsi" w:hint="eastAsia"/>
        </w:rPr>
        <w:t>대한</w:t>
      </w:r>
      <w:r w:rsidR="00877AD1" w:rsidRPr="000F3174">
        <w:rPr>
          <w:rFonts w:eastAsiaTheme="minorHAnsi"/>
        </w:rPr>
        <w:t xml:space="preserve"> </w:t>
      </w:r>
      <w:r w:rsidRPr="000F3174">
        <w:rPr>
          <w:rFonts w:eastAsiaTheme="minorHAnsi" w:hint="eastAsia"/>
        </w:rPr>
        <w:t>박동성</w:t>
      </w:r>
      <w:r w:rsidRPr="000F3174">
        <w:rPr>
          <w:rFonts w:eastAsiaTheme="minorHAnsi"/>
        </w:rPr>
        <w:t xml:space="preserve"> 고주파</w:t>
      </w:r>
      <w:r w:rsidRPr="000F3174">
        <w:rPr>
          <w:rFonts w:eastAsiaTheme="minorHAnsi" w:hint="eastAsia"/>
        </w:rPr>
        <w:t>신경조절치료</w:t>
      </w:r>
      <w:r w:rsidRPr="000F3174">
        <w:rPr>
          <w:rFonts w:eastAsiaTheme="minorHAnsi"/>
        </w:rPr>
        <w:t xml:space="preserve">, 수핵성형술, 그외 투시영상하에서 시행하는 다양한 종류의 카테터를 이용한 경피적추간판중재시술을 </w:t>
      </w:r>
      <w:r w:rsidR="00372E33">
        <w:rPr>
          <w:rFonts w:eastAsiaTheme="minorHAnsi" w:hint="eastAsia"/>
        </w:rPr>
        <w:t xml:space="preserve">모두 </w:t>
      </w:r>
      <w:r w:rsidRPr="000F3174">
        <w:rPr>
          <w:rFonts w:eastAsiaTheme="minorHAnsi" w:hint="eastAsia"/>
        </w:rPr>
        <w:t>포</w:t>
      </w:r>
      <w:r w:rsidR="007579D0" w:rsidRPr="000F3174">
        <w:rPr>
          <w:rFonts w:eastAsiaTheme="minorHAnsi" w:hint="eastAsia"/>
        </w:rPr>
        <w:t>괄</w:t>
      </w:r>
      <w:r w:rsidRPr="000F3174">
        <w:rPr>
          <w:rFonts w:eastAsiaTheme="minorHAnsi" w:hint="eastAsia"/>
        </w:rPr>
        <w:t>하여</w:t>
      </w:r>
      <w:r w:rsidRPr="000F3174">
        <w:rPr>
          <w:rFonts w:eastAsiaTheme="minorHAnsi"/>
        </w:rPr>
        <w:t xml:space="preserve"> 검색식을 </w:t>
      </w:r>
      <w:r w:rsidR="007579D0" w:rsidRPr="000F3174">
        <w:rPr>
          <w:rFonts w:eastAsiaTheme="minorHAnsi" w:hint="eastAsia"/>
        </w:rPr>
        <w:t>작</w:t>
      </w:r>
      <w:r w:rsidRPr="000F3174">
        <w:rPr>
          <w:rFonts w:eastAsiaTheme="minorHAnsi" w:hint="eastAsia"/>
        </w:rPr>
        <w:t>성하였다</w:t>
      </w:r>
      <w:r w:rsidRPr="000F3174">
        <w:rPr>
          <w:rFonts w:eastAsiaTheme="minorHAnsi"/>
        </w:rPr>
        <w:t xml:space="preserve">. </w:t>
      </w:r>
    </w:p>
    <w:p w:rsidR="0067435A" w:rsidRPr="000F3174" w:rsidRDefault="006B72C1" w:rsidP="0087559F">
      <w:pPr>
        <w:pStyle w:val="a5"/>
        <w:wordWrap/>
        <w:ind w:firstLineChars="100" w:firstLine="200"/>
        <w:rPr>
          <w:rFonts w:eastAsiaTheme="minorHAnsi"/>
        </w:rPr>
      </w:pPr>
      <w:r w:rsidRPr="000F3174">
        <w:rPr>
          <w:rFonts w:eastAsiaTheme="minorHAnsi"/>
        </w:rPr>
        <w:t xml:space="preserve">최종적으로 41편의 </w:t>
      </w:r>
      <w:r w:rsidR="002B4973">
        <w:rPr>
          <w:rFonts w:eastAsiaTheme="minorHAnsi" w:hint="eastAsia"/>
        </w:rPr>
        <w:t>연구가</w:t>
      </w:r>
      <w:r w:rsidRPr="000F3174">
        <w:rPr>
          <w:rFonts w:eastAsiaTheme="minorHAnsi"/>
        </w:rPr>
        <w:t xml:space="preserve"> </w:t>
      </w:r>
      <w:r w:rsidRPr="000F3174">
        <w:rPr>
          <w:rFonts w:eastAsiaTheme="minorHAnsi" w:hint="eastAsia"/>
        </w:rPr>
        <w:t>최종적으로</w:t>
      </w:r>
      <w:r w:rsidRPr="000F3174">
        <w:rPr>
          <w:rFonts w:eastAsiaTheme="minorHAnsi"/>
        </w:rPr>
        <w:t xml:space="preserve"> </w:t>
      </w:r>
      <w:r w:rsidRPr="000F3174">
        <w:rPr>
          <w:rFonts w:eastAsiaTheme="minorHAnsi" w:hint="eastAsia"/>
        </w:rPr>
        <w:t>선별되었다</w:t>
      </w:r>
      <w:r w:rsidRPr="000F3174">
        <w:rPr>
          <w:rFonts w:eastAsiaTheme="minorHAnsi"/>
        </w:rPr>
        <w:t>. 이 중</w:t>
      </w:r>
      <w:r w:rsidR="007B1EB5" w:rsidRPr="000F3174">
        <w:rPr>
          <w:rFonts w:eastAsiaTheme="minorHAnsi"/>
        </w:rPr>
        <w:t xml:space="preserve"> 후근신경절에 대한 </w:t>
      </w:r>
      <w:r w:rsidRPr="000F3174">
        <w:rPr>
          <w:rFonts w:eastAsiaTheme="minorHAnsi"/>
        </w:rPr>
        <w:t>고주파</w:t>
      </w:r>
      <w:r w:rsidRPr="000F3174">
        <w:rPr>
          <w:rFonts w:eastAsiaTheme="minorHAnsi" w:hint="eastAsia"/>
        </w:rPr>
        <w:t>신경</w:t>
      </w:r>
      <w:r w:rsidR="002B4973">
        <w:rPr>
          <w:rFonts w:eastAsiaTheme="minorHAnsi" w:hint="eastAsia"/>
        </w:rPr>
        <w:t xml:space="preserve"> </w:t>
      </w:r>
      <w:r w:rsidRPr="000F3174">
        <w:rPr>
          <w:rFonts w:eastAsiaTheme="minorHAnsi" w:hint="eastAsia"/>
        </w:rPr>
        <w:t>조절치료에</w:t>
      </w:r>
      <w:r w:rsidRPr="000F3174">
        <w:rPr>
          <w:rFonts w:eastAsiaTheme="minorHAnsi"/>
        </w:rPr>
        <w:t xml:space="preserve"> </w:t>
      </w:r>
      <w:r w:rsidR="007B1EB5" w:rsidRPr="000F3174">
        <w:rPr>
          <w:rFonts w:eastAsiaTheme="minorHAnsi" w:hint="eastAsia"/>
        </w:rPr>
        <w:t>관</w:t>
      </w:r>
      <w:r w:rsidRPr="000F3174">
        <w:rPr>
          <w:rFonts w:eastAsiaTheme="minorHAnsi" w:hint="eastAsia"/>
        </w:rPr>
        <w:t>한</w:t>
      </w:r>
      <w:r w:rsidRPr="000F3174">
        <w:rPr>
          <w:rFonts w:eastAsiaTheme="minorHAnsi"/>
        </w:rPr>
        <w:t xml:space="preserve"> </w:t>
      </w:r>
      <w:r w:rsidR="002B4973">
        <w:rPr>
          <w:rFonts w:eastAsiaTheme="minorHAnsi" w:hint="eastAsia"/>
        </w:rPr>
        <w:t>연구가</w:t>
      </w:r>
      <w:r w:rsidRPr="000F3174">
        <w:rPr>
          <w:rFonts w:eastAsiaTheme="minorHAnsi"/>
        </w:rPr>
        <w:t xml:space="preserve"> 11편, 수핵성형술에 </w:t>
      </w:r>
      <w:r w:rsidR="007B1EB5" w:rsidRPr="000F3174">
        <w:rPr>
          <w:rFonts w:eastAsiaTheme="minorHAnsi" w:hint="eastAsia"/>
        </w:rPr>
        <w:t>관</w:t>
      </w:r>
      <w:r w:rsidRPr="000F3174">
        <w:rPr>
          <w:rFonts w:eastAsiaTheme="minorHAnsi" w:hint="eastAsia"/>
        </w:rPr>
        <w:t>한</w:t>
      </w:r>
      <w:r w:rsidRPr="000F3174">
        <w:rPr>
          <w:rFonts w:eastAsiaTheme="minorHAnsi"/>
        </w:rPr>
        <w:t xml:space="preserve"> </w:t>
      </w:r>
      <w:r w:rsidR="002B4973">
        <w:rPr>
          <w:rFonts w:eastAsiaTheme="minorHAnsi" w:hint="eastAsia"/>
        </w:rPr>
        <w:t xml:space="preserve">연구가 </w:t>
      </w:r>
      <w:r w:rsidRPr="000F3174">
        <w:rPr>
          <w:rFonts w:eastAsiaTheme="minorHAnsi"/>
        </w:rPr>
        <w:t xml:space="preserve">25편, </w:t>
      </w:r>
      <w:r w:rsidR="00777DB5" w:rsidRPr="000F3174">
        <w:rPr>
          <w:rFonts w:eastAsiaTheme="minorHAnsi" w:hint="eastAsia"/>
        </w:rPr>
        <w:t>그외</w:t>
      </w:r>
      <w:r w:rsidR="00777DB5" w:rsidRPr="000F3174">
        <w:rPr>
          <w:rFonts w:eastAsiaTheme="minorHAnsi"/>
        </w:rPr>
        <w:t xml:space="preserve"> 경피적추간판중재시술에 </w:t>
      </w:r>
      <w:r w:rsidR="007B1EB5" w:rsidRPr="000F3174">
        <w:rPr>
          <w:rFonts w:eastAsiaTheme="minorHAnsi" w:hint="eastAsia"/>
        </w:rPr>
        <w:t>관</w:t>
      </w:r>
      <w:r w:rsidR="00777DB5" w:rsidRPr="000F3174">
        <w:rPr>
          <w:rFonts w:eastAsiaTheme="minorHAnsi" w:hint="eastAsia"/>
        </w:rPr>
        <w:t>한</w:t>
      </w:r>
      <w:r w:rsidR="00777DB5" w:rsidRPr="000F3174">
        <w:rPr>
          <w:rFonts w:eastAsiaTheme="minorHAnsi"/>
        </w:rPr>
        <w:t xml:space="preserve"> </w:t>
      </w:r>
      <w:r w:rsidR="002B4973">
        <w:rPr>
          <w:rFonts w:eastAsiaTheme="minorHAnsi" w:hint="eastAsia"/>
        </w:rPr>
        <w:t>연구가</w:t>
      </w:r>
      <w:r w:rsidR="00777DB5" w:rsidRPr="000F3174">
        <w:rPr>
          <w:rFonts w:eastAsiaTheme="minorHAnsi"/>
        </w:rPr>
        <w:t xml:space="preserve"> 6편으로 </w:t>
      </w:r>
      <w:r w:rsidR="00777DB5" w:rsidRPr="000F3174">
        <w:rPr>
          <w:rFonts w:eastAsiaTheme="minorHAnsi" w:hint="eastAsia"/>
        </w:rPr>
        <w:t>분류되었다</w:t>
      </w:r>
      <w:r w:rsidR="00777DB5" w:rsidRPr="000F3174">
        <w:rPr>
          <w:rFonts w:eastAsiaTheme="minorHAnsi"/>
        </w:rPr>
        <w:t>.</w:t>
      </w:r>
      <w:r w:rsidR="00FA56B5" w:rsidRPr="000F3174">
        <w:rPr>
          <w:rFonts w:eastAsiaTheme="minorHAnsi"/>
        </w:rPr>
        <w:t xml:space="preserve"> </w:t>
      </w:r>
      <w:r w:rsidR="007579D0" w:rsidRPr="000F3174">
        <w:rPr>
          <w:rFonts w:eastAsiaTheme="minorHAnsi" w:hint="eastAsia"/>
        </w:rPr>
        <w:t>그러나</w:t>
      </w:r>
      <w:r w:rsidR="00777DB5" w:rsidRPr="000F3174">
        <w:rPr>
          <w:rFonts w:eastAsiaTheme="minorHAnsi"/>
        </w:rPr>
        <w:t xml:space="preserve"> 수핵성형술</w:t>
      </w:r>
      <w:r w:rsidR="007579D0" w:rsidRPr="000F3174">
        <w:rPr>
          <w:rFonts w:eastAsiaTheme="minorHAnsi" w:hint="eastAsia"/>
        </w:rPr>
        <w:t>과</w:t>
      </w:r>
      <w:r w:rsidR="00777DB5" w:rsidRPr="000F3174">
        <w:rPr>
          <w:rFonts w:eastAsiaTheme="minorHAnsi"/>
        </w:rPr>
        <w:t xml:space="preserve"> 경피적추간판중재시술분야는 본과</w:t>
      </w:r>
      <w:r w:rsidR="007579D0" w:rsidRPr="000F3174">
        <w:rPr>
          <w:rFonts w:eastAsiaTheme="minorHAnsi" w:hint="eastAsia"/>
        </w:rPr>
        <w:t>에서</w:t>
      </w:r>
      <w:r w:rsidR="00777DB5" w:rsidRPr="000F3174">
        <w:rPr>
          <w:rFonts w:eastAsiaTheme="minorHAnsi"/>
        </w:rPr>
        <w:t xml:space="preserve"> 보편적으로 수행하지 </w:t>
      </w:r>
      <w:r w:rsidR="007579D0" w:rsidRPr="000F3174">
        <w:rPr>
          <w:rFonts w:eastAsiaTheme="minorHAnsi" w:hint="eastAsia"/>
        </w:rPr>
        <w:t>않</w:t>
      </w:r>
      <w:r w:rsidR="002B4973">
        <w:rPr>
          <w:rFonts w:eastAsiaTheme="minorHAnsi" w:hint="eastAsia"/>
        </w:rPr>
        <w:t>으며</w:t>
      </w:r>
      <w:r w:rsidR="007579D0" w:rsidRPr="000F3174">
        <w:rPr>
          <w:rFonts w:eastAsiaTheme="minorHAnsi"/>
        </w:rPr>
        <w:t>,</w:t>
      </w:r>
      <w:r w:rsidR="0087559F" w:rsidRPr="000F3174">
        <w:rPr>
          <w:rFonts w:eastAsiaTheme="minorHAnsi"/>
        </w:rPr>
        <w:t xml:space="preserve"> 최근들어 다른 미세침습수술로 대체되는 경향</w:t>
      </w:r>
      <w:r w:rsidR="007579D0" w:rsidRPr="000F3174">
        <w:rPr>
          <w:rFonts w:eastAsiaTheme="minorHAnsi" w:hint="eastAsia"/>
        </w:rPr>
        <w:t>이</w:t>
      </w:r>
      <w:r w:rsidR="007579D0" w:rsidRPr="000F3174">
        <w:rPr>
          <w:rFonts w:eastAsiaTheme="minorHAnsi"/>
        </w:rPr>
        <w:t xml:space="preserve"> 있으며, 아직은 근거의학적 차원에서 충분한 근거를 제시할 수 있을만한 연구가 적다는 점 등을 </w:t>
      </w:r>
      <w:r w:rsidR="0087559F" w:rsidRPr="000F3174">
        <w:rPr>
          <w:rFonts w:eastAsiaTheme="minorHAnsi" w:hint="eastAsia"/>
        </w:rPr>
        <w:t>고려하여</w:t>
      </w:r>
      <w:r w:rsidR="0087559F" w:rsidRPr="000F3174">
        <w:rPr>
          <w:rFonts w:eastAsiaTheme="minorHAnsi"/>
        </w:rPr>
        <w:t xml:space="preserve"> </w:t>
      </w:r>
      <w:r w:rsidR="0087559F" w:rsidRPr="000F3174">
        <w:rPr>
          <w:rFonts w:eastAsiaTheme="minorHAnsi" w:hint="eastAsia"/>
        </w:rPr>
        <w:t>전체위원들과의</w:t>
      </w:r>
      <w:r w:rsidR="0087559F" w:rsidRPr="000F3174">
        <w:rPr>
          <w:rFonts w:eastAsiaTheme="minorHAnsi"/>
        </w:rPr>
        <w:t xml:space="preserve"> </w:t>
      </w:r>
      <w:r w:rsidR="0087559F" w:rsidRPr="000F3174">
        <w:rPr>
          <w:rFonts w:eastAsiaTheme="minorHAnsi" w:hint="eastAsia"/>
        </w:rPr>
        <w:t>충분한</w:t>
      </w:r>
      <w:r w:rsidR="0087559F" w:rsidRPr="000F3174">
        <w:rPr>
          <w:rFonts w:eastAsiaTheme="minorHAnsi"/>
        </w:rPr>
        <w:t xml:space="preserve"> </w:t>
      </w:r>
      <w:r w:rsidR="0087559F" w:rsidRPr="000F3174">
        <w:rPr>
          <w:rFonts w:eastAsiaTheme="minorHAnsi" w:hint="eastAsia"/>
        </w:rPr>
        <w:t>논의</w:t>
      </w:r>
      <w:r w:rsidR="007579D0" w:rsidRPr="000F3174">
        <w:rPr>
          <w:rFonts w:eastAsiaTheme="minorHAnsi"/>
        </w:rPr>
        <w:t xml:space="preserve"> </w:t>
      </w:r>
      <w:r w:rsidR="0087559F" w:rsidRPr="000F3174">
        <w:rPr>
          <w:rFonts w:eastAsiaTheme="minorHAnsi" w:hint="eastAsia"/>
        </w:rPr>
        <w:t>끝에</w:t>
      </w:r>
      <w:r w:rsidR="0087559F" w:rsidRPr="000F3174">
        <w:rPr>
          <w:rFonts w:eastAsiaTheme="minorHAnsi"/>
        </w:rPr>
        <w:t xml:space="preserve"> </w:t>
      </w:r>
      <w:r w:rsidR="007579D0" w:rsidRPr="000F3174">
        <w:rPr>
          <w:rFonts w:eastAsiaTheme="minorHAnsi" w:hint="eastAsia"/>
        </w:rPr>
        <w:t>금번</w:t>
      </w:r>
      <w:r w:rsidR="007579D0" w:rsidRPr="000F3174">
        <w:rPr>
          <w:rFonts w:eastAsiaTheme="minorHAnsi"/>
        </w:rPr>
        <w:t xml:space="preserve"> 임상진료지침에서는 </w:t>
      </w:r>
      <w:r w:rsidR="00812A06" w:rsidRPr="000F3174">
        <w:rPr>
          <w:rFonts w:eastAsiaTheme="minorHAnsi" w:hint="eastAsia"/>
        </w:rPr>
        <w:t>제외하였다</w:t>
      </w:r>
      <w:r w:rsidR="00812A06" w:rsidRPr="000F3174">
        <w:rPr>
          <w:rFonts w:eastAsiaTheme="minorHAnsi"/>
        </w:rPr>
        <w:t xml:space="preserve">. </w:t>
      </w:r>
      <w:r w:rsidR="007579D0" w:rsidRPr="000F3174">
        <w:rPr>
          <w:rFonts w:eastAsiaTheme="minorHAnsi" w:hint="eastAsia"/>
        </w:rPr>
        <w:t>최종적으로</w:t>
      </w:r>
      <w:r w:rsidR="007579D0" w:rsidRPr="000F3174">
        <w:rPr>
          <w:rFonts w:eastAsiaTheme="minorHAnsi"/>
        </w:rPr>
        <w:t xml:space="preserve"> </w:t>
      </w:r>
      <w:r w:rsidR="00EB238B" w:rsidRPr="000F3174">
        <w:rPr>
          <w:rFonts w:eastAsiaTheme="minorHAnsi" w:hint="eastAsia"/>
        </w:rPr>
        <w:t>후근신경절에</w:t>
      </w:r>
      <w:r w:rsidR="00EB238B" w:rsidRPr="000F3174">
        <w:rPr>
          <w:rFonts w:eastAsiaTheme="minorHAnsi"/>
        </w:rPr>
        <w:t xml:space="preserve"> 대한 </w:t>
      </w:r>
      <w:r w:rsidR="006F0C23" w:rsidRPr="000F3174">
        <w:rPr>
          <w:rFonts w:eastAsiaTheme="minorHAnsi" w:hint="eastAsia"/>
        </w:rPr>
        <w:t>박동성</w:t>
      </w:r>
      <w:r w:rsidR="006F0C23" w:rsidRPr="000F3174">
        <w:rPr>
          <w:rFonts w:eastAsiaTheme="minorHAnsi"/>
        </w:rPr>
        <w:t xml:space="preserve"> </w:t>
      </w:r>
      <w:r w:rsidR="007B1EB5" w:rsidRPr="000F3174">
        <w:rPr>
          <w:rFonts w:eastAsiaTheme="minorHAnsi" w:hint="eastAsia"/>
        </w:rPr>
        <w:t>고주파신경조절치료</w:t>
      </w:r>
      <w:r w:rsidR="007B1EB5" w:rsidRPr="000F3174">
        <w:rPr>
          <w:rFonts w:eastAsiaTheme="minorHAnsi"/>
        </w:rPr>
        <w:t xml:space="preserve"> </w:t>
      </w:r>
      <w:r w:rsidR="002B4973">
        <w:rPr>
          <w:rFonts w:eastAsiaTheme="minorHAnsi" w:hint="eastAsia"/>
        </w:rPr>
        <w:t>연구</w:t>
      </w:r>
      <w:r w:rsidR="007B1EB5" w:rsidRPr="000F3174">
        <w:rPr>
          <w:rFonts w:eastAsiaTheme="minorHAnsi"/>
        </w:rPr>
        <w:t xml:space="preserve"> </w:t>
      </w:r>
      <w:r w:rsidR="007B1EB5" w:rsidRPr="000F3174">
        <w:rPr>
          <w:rFonts w:eastAsiaTheme="minorHAnsi" w:hint="eastAsia"/>
        </w:rPr>
        <w:t>중</w:t>
      </w:r>
      <w:r w:rsidR="007B1EB5" w:rsidRPr="000F3174">
        <w:rPr>
          <w:rFonts w:eastAsiaTheme="minorHAnsi"/>
        </w:rPr>
        <w:t xml:space="preserve"> </w:t>
      </w:r>
      <w:r w:rsidR="007B1EB5" w:rsidRPr="000F3174">
        <w:rPr>
          <w:rFonts w:eastAsiaTheme="minorHAnsi" w:hint="eastAsia"/>
        </w:rPr>
        <w:t>무작위배정연구</w:t>
      </w:r>
      <w:r w:rsidR="007B1EB5" w:rsidRPr="000F3174">
        <w:rPr>
          <w:rFonts w:eastAsiaTheme="minorHAnsi"/>
        </w:rPr>
        <w:t xml:space="preserve"> </w:t>
      </w:r>
      <w:r w:rsidR="002B4973">
        <w:rPr>
          <w:rFonts w:eastAsiaTheme="minorHAnsi"/>
        </w:rPr>
        <w:t>2</w:t>
      </w:r>
      <w:r w:rsidR="007B1EB5" w:rsidRPr="000F3174">
        <w:rPr>
          <w:rFonts w:eastAsiaTheme="minorHAnsi"/>
        </w:rPr>
        <w:t>편을</w:t>
      </w:r>
      <w:r w:rsidR="00EB238B" w:rsidRPr="000F3174">
        <w:rPr>
          <w:rFonts w:eastAsiaTheme="minorHAnsi"/>
        </w:rPr>
        <w:t xml:space="preserve"> </w:t>
      </w:r>
      <w:r w:rsidR="00AE2040" w:rsidRPr="000F3174">
        <w:rPr>
          <w:rFonts w:eastAsiaTheme="minorHAnsi" w:hint="eastAsia"/>
        </w:rPr>
        <w:t>선</w:t>
      </w:r>
      <w:r w:rsidR="00EB238B" w:rsidRPr="000F3174">
        <w:rPr>
          <w:rFonts w:eastAsiaTheme="minorHAnsi" w:hint="eastAsia"/>
        </w:rPr>
        <w:t>별하여</w:t>
      </w:r>
      <w:r w:rsidR="00EB238B" w:rsidRPr="000F3174">
        <w:rPr>
          <w:rFonts w:eastAsiaTheme="minorHAnsi"/>
        </w:rPr>
        <w:t xml:space="preserve"> </w:t>
      </w:r>
      <w:r w:rsidR="00EB238B" w:rsidRPr="000F3174">
        <w:rPr>
          <w:rFonts w:eastAsiaTheme="minorHAnsi" w:hint="eastAsia"/>
        </w:rPr>
        <w:t>분석하였다</w:t>
      </w:r>
      <w:r w:rsidR="00EB238B" w:rsidRPr="000F3174">
        <w:rPr>
          <w:rFonts w:eastAsiaTheme="minorHAnsi"/>
        </w:rPr>
        <w:t xml:space="preserve">. </w:t>
      </w:r>
    </w:p>
    <w:p w:rsidR="00AE2040" w:rsidRPr="00215A4C" w:rsidRDefault="00AE2040" w:rsidP="00BF5762">
      <w:pPr>
        <w:pStyle w:val="a5"/>
        <w:wordWrap/>
        <w:rPr>
          <w:rFonts w:eastAsiaTheme="minorHAnsi"/>
          <w:szCs w:val="20"/>
        </w:rPr>
      </w:pPr>
    </w:p>
    <w:p w:rsidR="00AE2040" w:rsidRPr="00215A4C" w:rsidRDefault="00AE2040" w:rsidP="00AE2040">
      <w:pPr>
        <w:pStyle w:val="a5"/>
        <w:wordWrap/>
        <w:rPr>
          <w:rFonts w:eastAsiaTheme="minorHAnsi"/>
          <w:szCs w:val="20"/>
        </w:rPr>
      </w:pPr>
    </w:p>
    <w:p w:rsidR="006A265B" w:rsidRPr="00215A4C" w:rsidRDefault="00DC19A2" w:rsidP="006A265B">
      <w:pPr>
        <w:pStyle w:val="a5"/>
        <w:wordWrap/>
        <w:rPr>
          <w:rFonts w:eastAsiaTheme="minorHAnsi"/>
          <w:sz w:val="24"/>
          <w:szCs w:val="24"/>
        </w:rPr>
      </w:pPr>
      <w:r>
        <w:rPr>
          <w:rFonts w:eastAsiaTheme="minorHAnsi" w:hint="eastAsia"/>
          <w:sz w:val="24"/>
          <w:szCs w:val="24"/>
        </w:rPr>
        <w:t>7</w:t>
      </w:r>
      <w:r w:rsidR="006A265B" w:rsidRPr="00215A4C">
        <w:rPr>
          <w:rFonts w:eastAsiaTheme="minorHAnsi"/>
          <w:sz w:val="24"/>
          <w:szCs w:val="24"/>
        </w:rPr>
        <w:t xml:space="preserve">. </w:t>
      </w:r>
      <w:r w:rsidR="006A265B" w:rsidRPr="00215A4C">
        <w:rPr>
          <w:rFonts w:eastAsiaTheme="minorHAnsi" w:hint="eastAsia"/>
          <w:sz w:val="24"/>
          <w:szCs w:val="24"/>
        </w:rPr>
        <w:t>신경근성</w:t>
      </w:r>
      <w:r w:rsidR="006A265B" w:rsidRPr="00215A4C">
        <w:rPr>
          <w:rFonts w:eastAsiaTheme="minorHAnsi"/>
          <w:sz w:val="24"/>
          <w:szCs w:val="24"/>
        </w:rPr>
        <w:t xml:space="preserve"> </w:t>
      </w:r>
      <w:r w:rsidR="006A265B" w:rsidRPr="00215A4C">
        <w:rPr>
          <w:rFonts w:eastAsiaTheme="minorHAnsi" w:hint="eastAsia"/>
          <w:sz w:val="24"/>
          <w:szCs w:val="24"/>
        </w:rPr>
        <w:t>통증을</w:t>
      </w:r>
      <w:r w:rsidR="006A265B" w:rsidRPr="00215A4C">
        <w:rPr>
          <w:rFonts w:eastAsiaTheme="minorHAnsi"/>
          <w:sz w:val="24"/>
          <w:szCs w:val="24"/>
        </w:rPr>
        <w:t xml:space="preserve"> </w:t>
      </w:r>
      <w:r w:rsidR="006A265B" w:rsidRPr="00215A4C">
        <w:rPr>
          <w:rFonts w:eastAsiaTheme="minorHAnsi" w:hint="eastAsia"/>
          <w:sz w:val="24"/>
          <w:szCs w:val="24"/>
        </w:rPr>
        <w:t>동반한</w:t>
      </w:r>
      <w:r w:rsidR="006A265B" w:rsidRPr="00215A4C">
        <w:rPr>
          <w:rFonts w:eastAsiaTheme="minorHAnsi"/>
          <w:sz w:val="24"/>
          <w:szCs w:val="24"/>
        </w:rPr>
        <w:t xml:space="preserve"> </w:t>
      </w:r>
      <w:r w:rsidR="006A265B" w:rsidRPr="00215A4C">
        <w:rPr>
          <w:rFonts w:eastAsiaTheme="minorHAnsi" w:hint="eastAsia"/>
          <w:sz w:val="24"/>
          <w:szCs w:val="24"/>
        </w:rPr>
        <w:t>추간판</w:t>
      </w:r>
      <w:r w:rsidR="006A265B" w:rsidRPr="00215A4C">
        <w:rPr>
          <w:rFonts w:eastAsiaTheme="minorHAnsi"/>
          <w:sz w:val="24"/>
          <w:szCs w:val="24"/>
        </w:rPr>
        <w:t xml:space="preserve"> </w:t>
      </w:r>
      <w:r w:rsidR="006A265B" w:rsidRPr="00215A4C">
        <w:rPr>
          <w:rFonts w:eastAsiaTheme="minorHAnsi" w:hint="eastAsia"/>
          <w:sz w:val="24"/>
          <w:szCs w:val="24"/>
        </w:rPr>
        <w:t>탈출증</w:t>
      </w:r>
      <w:r w:rsidR="006A265B" w:rsidRPr="00215A4C">
        <w:rPr>
          <w:rFonts w:eastAsiaTheme="minorHAnsi"/>
          <w:sz w:val="24"/>
          <w:szCs w:val="24"/>
        </w:rPr>
        <w:t xml:space="preserve"> </w:t>
      </w:r>
      <w:r w:rsidR="006A265B" w:rsidRPr="00215A4C">
        <w:rPr>
          <w:rFonts w:eastAsiaTheme="minorHAnsi" w:hint="eastAsia"/>
          <w:sz w:val="24"/>
          <w:szCs w:val="24"/>
        </w:rPr>
        <w:t>환자에서</w:t>
      </w:r>
      <w:r w:rsidR="006A265B" w:rsidRPr="00215A4C">
        <w:rPr>
          <w:rFonts w:eastAsiaTheme="minorHAnsi"/>
          <w:sz w:val="24"/>
          <w:szCs w:val="24"/>
        </w:rPr>
        <w:t xml:space="preserve"> </w:t>
      </w:r>
      <w:r w:rsidR="006A265B" w:rsidRPr="00215A4C">
        <w:rPr>
          <w:rFonts w:eastAsiaTheme="minorHAnsi" w:hint="eastAsia"/>
          <w:sz w:val="24"/>
          <w:szCs w:val="24"/>
        </w:rPr>
        <w:t>후근신경절에</w:t>
      </w:r>
      <w:r w:rsidR="006A265B" w:rsidRPr="00215A4C">
        <w:rPr>
          <w:rFonts w:eastAsiaTheme="minorHAnsi"/>
          <w:sz w:val="24"/>
          <w:szCs w:val="24"/>
        </w:rPr>
        <w:t xml:space="preserve"> </w:t>
      </w:r>
      <w:r w:rsidR="006A265B" w:rsidRPr="00215A4C">
        <w:rPr>
          <w:rFonts w:eastAsiaTheme="minorHAnsi" w:hint="eastAsia"/>
          <w:sz w:val="24"/>
          <w:szCs w:val="24"/>
        </w:rPr>
        <w:t>대한</w:t>
      </w:r>
      <w:r w:rsidR="006A265B" w:rsidRPr="00215A4C">
        <w:rPr>
          <w:rFonts w:eastAsiaTheme="minorHAnsi"/>
          <w:sz w:val="24"/>
          <w:szCs w:val="24"/>
        </w:rPr>
        <w:t xml:space="preserve"> </w:t>
      </w:r>
      <w:bookmarkStart w:id="5" w:name="_Hlk505207735"/>
      <w:r w:rsidR="006A265B" w:rsidRPr="00215A4C">
        <w:rPr>
          <w:rFonts w:eastAsiaTheme="minorHAnsi" w:hint="eastAsia"/>
          <w:sz w:val="24"/>
          <w:szCs w:val="24"/>
        </w:rPr>
        <w:t>박동성</w:t>
      </w:r>
      <w:r w:rsidR="006A265B" w:rsidRPr="00215A4C">
        <w:rPr>
          <w:rFonts w:eastAsiaTheme="minorHAnsi"/>
          <w:sz w:val="24"/>
          <w:szCs w:val="24"/>
        </w:rPr>
        <w:t xml:space="preserve"> </w:t>
      </w:r>
      <w:r w:rsidR="006A265B" w:rsidRPr="00215A4C">
        <w:rPr>
          <w:rFonts w:eastAsiaTheme="minorHAnsi" w:hint="eastAsia"/>
          <w:sz w:val="24"/>
          <w:szCs w:val="24"/>
        </w:rPr>
        <w:t>고주파신경조절치료</w:t>
      </w:r>
      <w:bookmarkEnd w:id="5"/>
      <w:r w:rsidR="006A265B" w:rsidRPr="00215A4C">
        <w:rPr>
          <w:rFonts w:eastAsiaTheme="minorHAnsi"/>
          <w:sz w:val="24"/>
          <w:szCs w:val="24"/>
        </w:rPr>
        <w:t xml:space="preserve"> (pulsed radiofrequency neuromodulation)는 </w:t>
      </w:r>
      <w:r w:rsidR="006A265B" w:rsidRPr="00215A4C">
        <w:rPr>
          <w:rFonts w:eastAsiaTheme="minorHAnsi" w:hint="eastAsia"/>
          <w:sz w:val="24"/>
          <w:szCs w:val="24"/>
        </w:rPr>
        <w:t>임상적</w:t>
      </w:r>
      <w:r w:rsidR="006A265B" w:rsidRPr="00215A4C">
        <w:rPr>
          <w:rFonts w:eastAsiaTheme="minorHAnsi"/>
          <w:sz w:val="24"/>
          <w:szCs w:val="24"/>
        </w:rPr>
        <w:t xml:space="preserve"> </w:t>
      </w:r>
      <w:r w:rsidR="006A265B" w:rsidRPr="00215A4C">
        <w:rPr>
          <w:rFonts w:eastAsiaTheme="minorHAnsi" w:hint="eastAsia"/>
          <w:sz w:val="24"/>
          <w:szCs w:val="24"/>
        </w:rPr>
        <w:t>효과</w:t>
      </w:r>
      <w:r w:rsidR="006A265B" w:rsidRPr="00215A4C">
        <w:rPr>
          <w:rFonts w:eastAsiaTheme="minorHAnsi"/>
          <w:sz w:val="24"/>
          <w:szCs w:val="24"/>
        </w:rPr>
        <w:t xml:space="preserve">(통증조절 </w:t>
      </w:r>
      <w:r w:rsidR="006A265B" w:rsidRPr="00215A4C">
        <w:rPr>
          <w:rFonts w:eastAsiaTheme="minorHAnsi" w:hint="eastAsia"/>
          <w:sz w:val="24"/>
          <w:szCs w:val="24"/>
        </w:rPr>
        <w:t>또는</w:t>
      </w:r>
      <w:r w:rsidR="006A265B" w:rsidRPr="00215A4C">
        <w:rPr>
          <w:rFonts w:eastAsiaTheme="minorHAnsi"/>
          <w:sz w:val="24"/>
          <w:szCs w:val="24"/>
        </w:rPr>
        <w:t xml:space="preserve"> </w:t>
      </w:r>
      <w:r w:rsidR="006A265B" w:rsidRPr="00215A4C">
        <w:rPr>
          <w:rFonts w:eastAsiaTheme="minorHAnsi" w:hint="eastAsia"/>
          <w:sz w:val="24"/>
          <w:szCs w:val="24"/>
        </w:rPr>
        <w:t>기능적향상</w:t>
      </w:r>
      <w:r w:rsidR="006A265B" w:rsidRPr="00215A4C">
        <w:rPr>
          <w:rFonts w:eastAsiaTheme="minorHAnsi"/>
          <w:sz w:val="24"/>
          <w:szCs w:val="24"/>
        </w:rPr>
        <w:t xml:space="preserve">)에 </w:t>
      </w:r>
      <w:r w:rsidR="006A265B" w:rsidRPr="00215A4C">
        <w:rPr>
          <w:rFonts w:eastAsiaTheme="minorHAnsi" w:hint="eastAsia"/>
          <w:sz w:val="24"/>
          <w:szCs w:val="24"/>
        </w:rPr>
        <w:t>효과가</w:t>
      </w:r>
      <w:r w:rsidR="006A265B" w:rsidRPr="00215A4C">
        <w:rPr>
          <w:rFonts w:eastAsiaTheme="minorHAnsi"/>
          <w:sz w:val="24"/>
          <w:szCs w:val="24"/>
        </w:rPr>
        <w:t xml:space="preserve"> </w:t>
      </w:r>
      <w:r w:rsidR="006A265B" w:rsidRPr="00215A4C">
        <w:rPr>
          <w:rFonts w:eastAsiaTheme="minorHAnsi" w:hint="eastAsia"/>
          <w:sz w:val="24"/>
          <w:szCs w:val="24"/>
        </w:rPr>
        <w:t>있으므로</w:t>
      </w:r>
      <w:r w:rsidR="006A265B" w:rsidRPr="00215A4C">
        <w:rPr>
          <w:rFonts w:eastAsiaTheme="minorHAnsi"/>
          <w:sz w:val="24"/>
          <w:szCs w:val="24"/>
        </w:rPr>
        <w:t xml:space="preserve"> </w:t>
      </w:r>
      <w:r w:rsidR="006A265B" w:rsidRPr="00215A4C">
        <w:rPr>
          <w:rFonts w:eastAsiaTheme="minorHAnsi" w:hint="eastAsia"/>
          <w:sz w:val="24"/>
          <w:szCs w:val="24"/>
        </w:rPr>
        <w:t>권고할</w:t>
      </w:r>
      <w:r w:rsidR="006A265B" w:rsidRPr="00215A4C">
        <w:rPr>
          <w:rFonts w:eastAsiaTheme="minorHAnsi"/>
          <w:sz w:val="24"/>
          <w:szCs w:val="24"/>
        </w:rPr>
        <w:t xml:space="preserve"> </w:t>
      </w:r>
      <w:r w:rsidR="006A265B" w:rsidRPr="00215A4C">
        <w:rPr>
          <w:rFonts w:eastAsiaTheme="minorHAnsi" w:hint="eastAsia"/>
          <w:sz w:val="24"/>
          <w:szCs w:val="24"/>
        </w:rPr>
        <w:t>수</w:t>
      </w:r>
      <w:r w:rsidR="006A265B" w:rsidRPr="00215A4C">
        <w:rPr>
          <w:rFonts w:eastAsiaTheme="minorHAnsi"/>
          <w:sz w:val="24"/>
          <w:szCs w:val="24"/>
        </w:rPr>
        <w:t xml:space="preserve"> </w:t>
      </w:r>
      <w:r w:rsidR="006A265B" w:rsidRPr="00215A4C">
        <w:rPr>
          <w:rFonts w:eastAsiaTheme="minorHAnsi" w:hint="eastAsia"/>
          <w:sz w:val="24"/>
          <w:szCs w:val="24"/>
        </w:rPr>
        <w:t>있다</w:t>
      </w:r>
      <w:r w:rsidR="006A265B" w:rsidRPr="00215A4C">
        <w:rPr>
          <w:rFonts w:eastAsiaTheme="minorHAnsi"/>
          <w:sz w:val="24"/>
          <w:szCs w:val="24"/>
        </w:rPr>
        <w:t>.</w:t>
      </w:r>
    </w:p>
    <w:p w:rsidR="006A265B" w:rsidRPr="00215A4C" w:rsidRDefault="006A265B" w:rsidP="006A265B">
      <w:pPr>
        <w:pStyle w:val="a5"/>
        <w:wordWrap/>
        <w:rPr>
          <w:rFonts w:eastAsiaTheme="minorHAnsi"/>
          <w:sz w:val="24"/>
          <w:szCs w:val="24"/>
        </w:rPr>
      </w:pPr>
      <w:r w:rsidRPr="00215A4C">
        <w:rPr>
          <w:rFonts w:eastAsiaTheme="minorHAnsi"/>
          <w:sz w:val="24"/>
          <w:szCs w:val="24"/>
        </w:rPr>
        <w:lastRenderedPageBreak/>
        <w:t xml:space="preserve">(증거수준 </w:t>
      </w:r>
      <w:r w:rsidRPr="00215A4C">
        <w:rPr>
          <w:rFonts w:eastAsiaTheme="minorHAnsi" w:hint="eastAsia"/>
          <w:sz w:val="24"/>
          <w:szCs w:val="24"/>
        </w:rPr>
        <w:t>중간</w:t>
      </w:r>
      <w:r w:rsidRPr="00215A4C">
        <w:rPr>
          <w:rFonts w:eastAsiaTheme="minorHAnsi"/>
          <w:sz w:val="24"/>
          <w:szCs w:val="24"/>
        </w:rPr>
        <w:t xml:space="preserve"> (Moderate), </w:t>
      </w:r>
      <w:r w:rsidRPr="00215A4C">
        <w:rPr>
          <w:rFonts w:eastAsiaTheme="minorHAnsi" w:hint="eastAsia"/>
          <w:sz w:val="24"/>
          <w:szCs w:val="24"/>
        </w:rPr>
        <w:t>권고강도</w:t>
      </w:r>
      <w:r w:rsidRPr="00215A4C">
        <w:rPr>
          <w:rFonts w:eastAsiaTheme="minorHAnsi"/>
          <w:sz w:val="24"/>
          <w:szCs w:val="24"/>
        </w:rPr>
        <w:t xml:space="preserve"> </w:t>
      </w:r>
      <w:r w:rsidRPr="00215A4C">
        <w:rPr>
          <w:rFonts w:eastAsiaTheme="minorHAnsi" w:hint="eastAsia"/>
          <w:sz w:val="24"/>
          <w:szCs w:val="24"/>
        </w:rPr>
        <w:t>약</w:t>
      </w:r>
      <w:r w:rsidRPr="00215A4C">
        <w:rPr>
          <w:rFonts w:eastAsiaTheme="minorHAnsi"/>
          <w:sz w:val="24"/>
          <w:szCs w:val="24"/>
        </w:rPr>
        <w:t xml:space="preserve"> (Weak))</w:t>
      </w:r>
    </w:p>
    <w:p w:rsidR="00AE2040" w:rsidRPr="00215A4C" w:rsidRDefault="00AE2040" w:rsidP="00AE2040">
      <w:pPr>
        <w:pStyle w:val="a5"/>
        <w:wordWrap/>
        <w:rPr>
          <w:rFonts w:eastAsiaTheme="minorHAnsi"/>
          <w:szCs w:val="20"/>
        </w:rPr>
      </w:pPr>
    </w:p>
    <w:p w:rsidR="006B4582" w:rsidRPr="00215A4C" w:rsidRDefault="000A4CA4" w:rsidP="007579D0">
      <w:pPr>
        <w:pStyle w:val="a5"/>
        <w:wordWrap/>
        <w:ind w:firstLineChars="50" w:firstLine="100"/>
        <w:rPr>
          <w:rFonts w:eastAsiaTheme="minorHAnsi"/>
          <w:szCs w:val="20"/>
        </w:rPr>
      </w:pPr>
      <w:r w:rsidRPr="00215A4C">
        <w:rPr>
          <w:rFonts w:eastAsiaTheme="minorHAnsi"/>
          <w:szCs w:val="20"/>
        </w:rPr>
        <w:t xml:space="preserve">Lee </w:t>
      </w:r>
      <w:r w:rsidRPr="00215A4C">
        <w:rPr>
          <w:rFonts w:eastAsiaTheme="minorHAnsi" w:hint="eastAsia"/>
          <w:szCs w:val="20"/>
        </w:rPr>
        <w:t>등의</w:t>
      </w:r>
      <w:r w:rsidRPr="00215A4C">
        <w:rPr>
          <w:rFonts w:eastAsiaTheme="minorHAnsi"/>
          <w:szCs w:val="20"/>
        </w:rPr>
        <w:t xml:space="preserve"> </w:t>
      </w:r>
      <w:r w:rsidRPr="00215A4C">
        <w:rPr>
          <w:rFonts w:eastAsiaTheme="minorHAnsi" w:hint="eastAsia"/>
          <w:szCs w:val="20"/>
        </w:rPr>
        <w:t>무작위대조연구에서</w:t>
      </w:r>
      <w:r w:rsidR="00EB238B" w:rsidRPr="00215A4C">
        <w:rPr>
          <w:rFonts w:eastAsiaTheme="minorHAnsi"/>
          <w:szCs w:val="20"/>
        </w:rPr>
        <w:t xml:space="preserve"> 경추간공경막외주사치료</w:t>
      </w:r>
      <w:r w:rsidRPr="00215A4C">
        <w:rPr>
          <w:rFonts w:eastAsiaTheme="minorHAnsi" w:hint="eastAsia"/>
          <w:szCs w:val="20"/>
        </w:rPr>
        <w:t>를</w:t>
      </w:r>
      <w:r w:rsidR="00027443" w:rsidRPr="00215A4C">
        <w:rPr>
          <w:rFonts w:eastAsiaTheme="minorHAnsi"/>
          <w:szCs w:val="20"/>
        </w:rPr>
        <w:t xml:space="preserve"> 단독</w:t>
      </w:r>
      <w:r w:rsidRPr="00215A4C">
        <w:rPr>
          <w:rFonts w:eastAsiaTheme="minorHAnsi" w:hint="eastAsia"/>
          <w:szCs w:val="20"/>
        </w:rPr>
        <w:t>으로</w:t>
      </w:r>
      <w:r w:rsidRPr="00215A4C">
        <w:rPr>
          <w:rFonts w:eastAsiaTheme="minorHAnsi"/>
          <w:szCs w:val="20"/>
        </w:rPr>
        <w:t xml:space="preserve"> </w:t>
      </w:r>
      <w:r w:rsidRPr="00215A4C">
        <w:rPr>
          <w:rFonts w:eastAsiaTheme="minorHAnsi" w:hint="eastAsia"/>
          <w:szCs w:val="20"/>
        </w:rPr>
        <w:t>시행한</w:t>
      </w:r>
      <w:r w:rsidRPr="00215A4C">
        <w:rPr>
          <w:rFonts w:eastAsiaTheme="minorHAnsi"/>
          <w:szCs w:val="20"/>
        </w:rPr>
        <w:t xml:space="preserve"> </w:t>
      </w:r>
      <w:r w:rsidRPr="00215A4C">
        <w:rPr>
          <w:rFonts w:eastAsiaTheme="minorHAnsi" w:hint="eastAsia"/>
          <w:szCs w:val="20"/>
        </w:rPr>
        <w:t>대조</w:t>
      </w:r>
      <w:r w:rsidR="00027443" w:rsidRPr="00215A4C">
        <w:rPr>
          <w:rFonts w:eastAsiaTheme="minorHAnsi" w:hint="eastAsia"/>
          <w:szCs w:val="20"/>
        </w:rPr>
        <w:t>군과</w:t>
      </w:r>
      <w:r w:rsidR="00027443" w:rsidRPr="00215A4C">
        <w:rPr>
          <w:rFonts w:eastAsiaTheme="minorHAnsi"/>
          <w:szCs w:val="20"/>
        </w:rPr>
        <w:t xml:space="preserve"> </w:t>
      </w:r>
      <w:r w:rsidR="00027443" w:rsidRPr="00215A4C">
        <w:rPr>
          <w:rFonts w:eastAsiaTheme="minorHAnsi" w:hint="eastAsia"/>
          <w:szCs w:val="20"/>
        </w:rPr>
        <w:t>고주파치료</w:t>
      </w:r>
      <w:r w:rsidRPr="00215A4C">
        <w:rPr>
          <w:rFonts w:eastAsiaTheme="minorHAnsi"/>
          <w:szCs w:val="20"/>
        </w:rPr>
        <w:t xml:space="preserve"> </w:t>
      </w:r>
      <w:r w:rsidR="00027443" w:rsidRPr="00215A4C">
        <w:rPr>
          <w:rFonts w:eastAsiaTheme="minorHAnsi" w:hint="eastAsia"/>
          <w:szCs w:val="20"/>
        </w:rPr>
        <w:t>병합요법을</w:t>
      </w:r>
      <w:r w:rsidR="00027443" w:rsidRPr="00215A4C">
        <w:rPr>
          <w:rFonts w:eastAsiaTheme="minorHAnsi"/>
          <w:szCs w:val="20"/>
        </w:rPr>
        <w:t xml:space="preserve"> 한 </w:t>
      </w:r>
      <w:r w:rsidRPr="00215A4C">
        <w:rPr>
          <w:rFonts w:eastAsiaTheme="minorHAnsi" w:hint="eastAsia"/>
          <w:szCs w:val="20"/>
        </w:rPr>
        <w:t>치료</w:t>
      </w:r>
      <w:r w:rsidR="00027443" w:rsidRPr="00215A4C">
        <w:rPr>
          <w:rFonts w:eastAsiaTheme="minorHAnsi" w:hint="eastAsia"/>
          <w:szCs w:val="20"/>
        </w:rPr>
        <w:t>군을</w:t>
      </w:r>
      <w:r w:rsidR="00027443" w:rsidRPr="00215A4C">
        <w:rPr>
          <w:rFonts w:eastAsiaTheme="minorHAnsi"/>
          <w:szCs w:val="20"/>
        </w:rPr>
        <w:t xml:space="preserve"> </w:t>
      </w:r>
      <w:r w:rsidRPr="00215A4C">
        <w:rPr>
          <w:rFonts w:eastAsiaTheme="minorHAnsi"/>
          <w:szCs w:val="20"/>
        </w:rPr>
        <w:t xml:space="preserve">3개월간 </w:t>
      </w:r>
      <w:r w:rsidRPr="00215A4C">
        <w:rPr>
          <w:rFonts w:eastAsiaTheme="minorHAnsi" w:hint="eastAsia"/>
          <w:szCs w:val="20"/>
        </w:rPr>
        <w:t>추적관찰한</w:t>
      </w:r>
      <w:r w:rsidRPr="00215A4C">
        <w:rPr>
          <w:rFonts w:eastAsiaTheme="minorHAnsi"/>
          <w:szCs w:val="20"/>
        </w:rPr>
        <w:t xml:space="preserve"> </w:t>
      </w:r>
      <w:r w:rsidRPr="00215A4C">
        <w:rPr>
          <w:rFonts w:eastAsiaTheme="minorHAnsi" w:hint="eastAsia"/>
          <w:szCs w:val="20"/>
        </w:rPr>
        <w:t>결과</w:t>
      </w:r>
      <w:r w:rsidRPr="00215A4C">
        <w:rPr>
          <w:rFonts w:eastAsiaTheme="minorHAnsi"/>
          <w:szCs w:val="20"/>
        </w:rPr>
        <w:t xml:space="preserve"> </w:t>
      </w:r>
      <w:r w:rsidRPr="00215A4C">
        <w:rPr>
          <w:rFonts w:eastAsiaTheme="minorHAnsi" w:hint="eastAsia"/>
          <w:szCs w:val="20"/>
        </w:rPr>
        <w:t>두</w:t>
      </w:r>
      <w:r w:rsidRPr="00215A4C">
        <w:rPr>
          <w:rFonts w:eastAsiaTheme="minorHAnsi"/>
          <w:szCs w:val="20"/>
        </w:rPr>
        <w:t xml:space="preserve"> </w:t>
      </w:r>
      <w:r w:rsidRPr="00215A4C">
        <w:rPr>
          <w:rFonts w:eastAsiaTheme="minorHAnsi" w:hint="eastAsia"/>
          <w:szCs w:val="20"/>
        </w:rPr>
        <w:t>군</w:t>
      </w:r>
      <w:r w:rsidRPr="00215A4C">
        <w:rPr>
          <w:rFonts w:eastAsiaTheme="minorHAnsi"/>
          <w:szCs w:val="20"/>
        </w:rPr>
        <w:t xml:space="preserve"> </w:t>
      </w:r>
      <w:r w:rsidRPr="00215A4C">
        <w:rPr>
          <w:rFonts w:eastAsiaTheme="minorHAnsi" w:hint="eastAsia"/>
          <w:szCs w:val="20"/>
        </w:rPr>
        <w:t>모두</w:t>
      </w:r>
      <w:r w:rsidRPr="00215A4C">
        <w:rPr>
          <w:rFonts w:eastAsiaTheme="minorHAnsi"/>
          <w:szCs w:val="20"/>
        </w:rPr>
        <w:t xml:space="preserve"> </w:t>
      </w:r>
      <w:r w:rsidRPr="00215A4C">
        <w:rPr>
          <w:rFonts w:eastAsiaTheme="minorHAnsi" w:hint="eastAsia"/>
          <w:szCs w:val="20"/>
        </w:rPr>
        <w:t>통증</w:t>
      </w:r>
      <w:r w:rsidRPr="00215A4C">
        <w:rPr>
          <w:rFonts w:eastAsiaTheme="minorHAnsi"/>
          <w:szCs w:val="20"/>
        </w:rPr>
        <w:t xml:space="preserve"> </w:t>
      </w:r>
      <w:r w:rsidRPr="00215A4C">
        <w:rPr>
          <w:rFonts w:eastAsiaTheme="minorHAnsi" w:hint="eastAsia"/>
          <w:szCs w:val="20"/>
        </w:rPr>
        <w:t>및</w:t>
      </w:r>
      <w:r w:rsidRPr="00215A4C">
        <w:rPr>
          <w:rFonts w:eastAsiaTheme="minorHAnsi"/>
          <w:szCs w:val="20"/>
        </w:rPr>
        <w:t xml:space="preserve"> </w:t>
      </w:r>
      <w:r w:rsidRPr="00215A4C">
        <w:rPr>
          <w:rFonts w:eastAsiaTheme="minorHAnsi" w:hint="eastAsia"/>
          <w:szCs w:val="20"/>
        </w:rPr>
        <w:t>기능적</w:t>
      </w:r>
      <w:r w:rsidRPr="00215A4C">
        <w:rPr>
          <w:rFonts w:eastAsiaTheme="minorHAnsi"/>
          <w:szCs w:val="20"/>
        </w:rPr>
        <w:t xml:space="preserve"> </w:t>
      </w:r>
      <w:r w:rsidRPr="00215A4C">
        <w:rPr>
          <w:rFonts w:eastAsiaTheme="minorHAnsi" w:hint="eastAsia"/>
          <w:szCs w:val="20"/>
        </w:rPr>
        <w:t>향상을</w:t>
      </w:r>
      <w:r w:rsidRPr="00215A4C">
        <w:rPr>
          <w:rFonts w:eastAsiaTheme="minorHAnsi"/>
          <w:szCs w:val="20"/>
        </w:rPr>
        <w:t xml:space="preserve"> </w:t>
      </w:r>
      <w:r w:rsidRPr="00215A4C">
        <w:rPr>
          <w:rFonts w:eastAsiaTheme="minorHAnsi" w:hint="eastAsia"/>
          <w:szCs w:val="20"/>
        </w:rPr>
        <w:t>보였으며</w:t>
      </w:r>
      <w:r w:rsidRPr="00215A4C">
        <w:rPr>
          <w:rFonts w:eastAsiaTheme="minorHAnsi"/>
          <w:szCs w:val="20"/>
        </w:rPr>
        <w:t xml:space="preserve"> </w:t>
      </w:r>
      <w:r w:rsidRPr="00215A4C">
        <w:rPr>
          <w:rFonts w:eastAsiaTheme="minorHAnsi" w:hint="eastAsia"/>
          <w:szCs w:val="20"/>
        </w:rPr>
        <w:t>두군간에</w:t>
      </w:r>
      <w:r w:rsidRPr="00215A4C">
        <w:rPr>
          <w:rFonts w:eastAsiaTheme="minorHAnsi"/>
          <w:szCs w:val="20"/>
        </w:rPr>
        <w:t xml:space="preserve"> </w:t>
      </w:r>
      <w:r w:rsidRPr="00215A4C">
        <w:rPr>
          <w:rFonts w:eastAsiaTheme="minorHAnsi" w:hint="eastAsia"/>
          <w:szCs w:val="20"/>
        </w:rPr>
        <w:t>의미있는</w:t>
      </w:r>
      <w:r w:rsidRPr="00215A4C">
        <w:rPr>
          <w:rFonts w:eastAsiaTheme="minorHAnsi"/>
          <w:szCs w:val="20"/>
        </w:rPr>
        <w:t xml:space="preserve"> </w:t>
      </w:r>
      <w:r w:rsidRPr="00215A4C">
        <w:rPr>
          <w:rFonts w:eastAsiaTheme="minorHAnsi" w:hint="eastAsia"/>
          <w:szCs w:val="20"/>
        </w:rPr>
        <w:t>차이는</w:t>
      </w:r>
      <w:r w:rsidRPr="00215A4C">
        <w:rPr>
          <w:rFonts w:eastAsiaTheme="minorHAnsi"/>
          <w:szCs w:val="20"/>
        </w:rPr>
        <w:t xml:space="preserve"> </w:t>
      </w:r>
      <w:r w:rsidRPr="00215A4C">
        <w:rPr>
          <w:rFonts w:eastAsiaTheme="minorHAnsi" w:hint="eastAsia"/>
          <w:szCs w:val="20"/>
        </w:rPr>
        <w:t>없었다고</w:t>
      </w:r>
      <w:r w:rsidRPr="00215A4C">
        <w:rPr>
          <w:rFonts w:eastAsiaTheme="minorHAnsi"/>
          <w:szCs w:val="20"/>
        </w:rPr>
        <w:t xml:space="preserve"> </w:t>
      </w:r>
      <w:r w:rsidRPr="00215A4C">
        <w:rPr>
          <w:rFonts w:eastAsiaTheme="minorHAnsi" w:hint="eastAsia"/>
          <w:szCs w:val="20"/>
        </w:rPr>
        <w:t>보고하였다</w:t>
      </w:r>
      <w:r w:rsidRPr="00215A4C">
        <w:rPr>
          <w:rFonts w:eastAsiaTheme="minorHAnsi"/>
          <w:szCs w:val="20"/>
        </w:rPr>
        <w:t>.</w:t>
      </w:r>
      <w:hyperlink w:anchor="_ENREF_79" w:tooltip="Lee, 2016 #47" w:history="1">
        <w:r w:rsidR="008B3538" w:rsidRPr="000F3174">
          <w:rPr>
            <w:rFonts w:eastAsiaTheme="minorHAnsi"/>
            <w:szCs w:val="20"/>
          </w:rPr>
          <w:fldChar w:fldCharType="begin"/>
        </w:r>
        <w:r w:rsidR="008B3538">
          <w:rPr>
            <w:rFonts w:eastAsiaTheme="minorHAnsi"/>
            <w:szCs w:val="20"/>
          </w:rPr>
          <w:instrText xml:space="preserve"> ADDIN EN.CITE &lt;EndNote&gt;&lt;Cite&gt;&lt;Author&gt;Lee&lt;/Author&gt;&lt;Year&gt;2016&lt;/Year&gt;&lt;RecNum&gt;47&lt;/RecNum&gt;&lt;DisplayText&gt;&lt;style face="superscript"&gt;79&lt;/style&gt;&lt;/DisplayText&gt;&lt;record&gt;&lt;rec-number&gt;47&lt;/rec-number&gt;&lt;foreign-keys&gt;&lt;key app="EN" db-id="fd2a9z0f3eep0dex5zqvz9e2zsae9rf5fpfe"&gt;47&lt;/key&gt;&lt;/foreign-keys&gt;&lt;ref-type name="Journal Article"&gt;17&lt;/ref-type&gt;&lt;contributors&gt;&lt;authors&gt;&lt;author&gt;Lee, Dong Gyu&lt;/author&gt;&lt;author&gt;Ahn, Sang Ho&lt;/author&gt;&lt;author&gt;Lee, Jungwon&lt;/author&gt;&lt;/authors&gt;&lt;/contributors&gt;&lt;auth-address&gt;Department of Physical Medicine &amp;amp; Rehabilitation, Dongsan Medical Center, Keimyung University School of Medicine, Daegu, Korea.&amp;#xD;Department of Physical Medicine &amp;amp; Rehabilitation, Yeungnam University School of Medicine, Daegu, Korea. spineahn@ynu.ac.kr&lt;/auth-address&gt;&lt;titles&gt;&lt;title&gt;Comparative Effectivenesses of Pulsed Radiofrequency and Transforaminal Steroid Injection for Radicular Pain due to Disc Herniation: a Prospective Randomized Trial&lt;/title&gt;&lt;secondary-title&gt;J Korean Med Sci DE - 2016-06-29 KUID - 0063JKMS/2016.31.8.1324&lt;/secondary-title&gt;&lt;/titles&gt;&lt;periodical&gt;&lt;full-title&gt;J Korean Med Sci DE - 2016-06-29 KUID - 0063JKMS/2016.31.8.1324&lt;/full-title&gt;&lt;/periodical&gt;&lt;pages&gt;1324-1330&lt;/pages&gt;&lt;volume&gt;31&lt;/volume&gt;&lt;number&gt;8&lt;/number&gt;&lt;keywords&gt;&lt;keyword&gt;Pulsed Radiofrequency Treatment&lt;/keyword&gt;&lt;keyword&gt;Transforaminal Epidural Steroid Injection&lt;/keyword&gt;&lt;keyword&gt;Radicular Pain&lt;/keyword&gt;&lt;/keywords&gt;&lt;dates&gt;&lt;year&gt;2016&lt;/year&gt;&lt;pub-dates&gt;&lt;date&gt;Aug&lt;/date&gt;&lt;/pub-dates&gt;&lt;/dates&gt;&lt;isbn&gt;1011-8934&lt;/isbn&gt;&lt;work-type&gt;Original Article MH - Diagnosis-Related Groups MH - Follow-Up Studies MH - Ganglia, Spinal MH - Humans MH - Neck MH - Prospective Studies* MH - Pulsed Radiofrequency Treatment&lt;/work-type&gt;&lt;urls&gt;&lt;/urls&gt;&lt;electronic-resource-num&gt;10.3346/jkms.2016.31.8.1324&lt;/electronic-resource-num&gt;&lt;language&gt;EN&lt;/language&gt;&lt;/record&gt;&lt;/Cite&gt;&lt;/EndNote&gt;</w:instrText>
        </w:r>
        <w:r w:rsidR="008B3538" w:rsidRPr="000F3174">
          <w:rPr>
            <w:rFonts w:eastAsiaTheme="minorHAnsi"/>
            <w:szCs w:val="20"/>
          </w:rPr>
          <w:fldChar w:fldCharType="separate"/>
        </w:r>
        <w:r w:rsidR="008B3538" w:rsidRPr="008B3538">
          <w:rPr>
            <w:rFonts w:eastAsiaTheme="minorHAnsi"/>
            <w:noProof/>
            <w:szCs w:val="20"/>
            <w:vertAlign w:val="superscript"/>
          </w:rPr>
          <w:t>79</w:t>
        </w:r>
        <w:r w:rsidR="008B3538" w:rsidRPr="000F3174">
          <w:rPr>
            <w:rFonts w:eastAsiaTheme="minorHAnsi"/>
            <w:szCs w:val="20"/>
          </w:rPr>
          <w:fldChar w:fldCharType="end"/>
        </w:r>
      </w:hyperlink>
      <w:r w:rsidRPr="00215A4C">
        <w:rPr>
          <w:rFonts w:eastAsiaTheme="minorHAnsi"/>
          <w:szCs w:val="20"/>
        </w:rPr>
        <w:t xml:space="preserve"> 이에 반하여 Shanthanna 등은 침삽입치료군 15명중 3명이 임상적 호전을 보인데 비하여 고주파치료군 16명중 6명에서 임상적 호전이 나타났다고 발표하여 고주파치료가 좀더 우월한 임상적 효과가 있음을 시사하였다.</w:t>
      </w:r>
      <w:hyperlink w:anchor="_ENREF_80" w:tooltip="Shanthanna, 2014 #48" w:history="1">
        <w:r w:rsidR="008B3538" w:rsidRPr="000F3174">
          <w:rPr>
            <w:rFonts w:eastAsiaTheme="minorHAnsi"/>
            <w:szCs w:val="20"/>
          </w:rPr>
          <w:fldChar w:fldCharType="begin"/>
        </w:r>
        <w:r w:rsidR="008B3538">
          <w:rPr>
            <w:rFonts w:eastAsiaTheme="minorHAnsi"/>
            <w:szCs w:val="20"/>
          </w:rPr>
          <w:instrText xml:space="preserve"> ADDIN EN.CITE &lt;EndNote&gt;&lt;Cite&gt;&lt;Author&gt;Shanthanna&lt;/Author&gt;&lt;Year&gt;2014&lt;/Year&gt;&lt;RecNum&gt;48&lt;/RecNum&gt;&lt;DisplayText&gt;&lt;style face="superscript"&gt;80&lt;/style&gt;&lt;/DisplayText&gt;&lt;record&gt;&lt;rec-number&gt;48&lt;/rec-number&gt;&lt;foreign-keys&gt;&lt;key app="EN" db-id="fd2a9z0f3eep0dex5zqvz9e2zsae9rf5fpfe"&gt;48&lt;/key&gt;&lt;/foreign-keys&gt;&lt;ref-type name="Electronic Article"&gt;43&lt;/ref-type&gt;&lt;contributors&gt;&lt;authors&gt;&lt;author&gt;Shanthanna, H.&lt;/author&gt;&lt;author&gt;Chan, P.&lt;/author&gt;&lt;author&gt;McChesney, J.&lt;/author&gt;&lt;author&gt;Thabane, L.&lt;/author&gt;&lt;author&gt;Paul, J.&lt;/author&gt;&lt;/authors&gt;&lt;/contributors&gt;&lt;titles&gt;&lt;title&gt;Pulsed radiofrequency treatment of the lumbar dorsal root ganglion in patients with chronic lumbar radicular pain: A randomized, placebo-controlled pilot study&lt;/title&gt;&lt;secondary-title&gt;Journal of pain research&lt;/secondary-title&gt;&lt;/titles&gt;&lt;periodical&gt;&lt;full-title&gt;Journal of pain research&lt;/full-title&gt;&lt;/periodical&gt;&lt;pages&gt;47-55&lt;/pages&gt;&lt;volume&gt;7&lt;/volume&gt;&lt;keywords&gt;&lt;keyword&gt;article&lt;/keyword&gt;&lt;keyword&gt;chronic lumbar radicular pain/th [Therapy]&lt;/keyword&gt;&lt;keyword&gt;chronic pain/th [Therapy]&lt;/keyword&gt;&lt;keyword&gt;clinical article&lt;/keyword&gt;&lt;keyword&gt;controlled study&lt;/keyword&gt;&lt;keyword&gt;disease duration&lt;/keyword&gt;&lt;keyword&gt;human&lt;/keyword&gt;&lt;keyword&gt;lumbar spine&lt;/keyword&gt;&lt;keyword&gt;Oswestry Disability Index&lt;/keyword&gt;&lt;keyword&gt;outcome assessment&lt;/keyword&gt;&lt;keyword&gt;pain assessment&lt;/keyword&gt;&lt;keyword&gt;patient safety&lt;/keyword&gt;&lt;keyword&gt;pilot study&lt;/keyword&gt;&lt;keyword&gt;pulsed radiofrequency treatment&lt;/keyword&gt;&lt;keyword&gt;radicular pain/th [Therapy]&lt;/keyword&gt;&lt;keyword&gt;randomized controlled trial&lt;/keyword&gt;&lt;keyword&gt;spinal ganglion&lt;/keyword&gt;&lt;keyword&gt;treatment duration&lt;/keyword&gt;&lt;keyword&gt;treatment response&lt;/keyword&gt;&lt;keyword&gt;visual analog scale&lt;/keyword&gt;&lt;keyword&gt;Sr-back&lt;/keyword&gt;&lt;/keywords&gt;&lt;dates&gt;&lt;year&gt;2014&lt;/year&gt;&lt;/dates&gt;&lt;accession-num&gt;CN-00979244&lt;/accession-num&gt;&lt;work-type&gt;Journal: Article&lt;/work-type&gt;&lt;urls&gt;&lt;related-urls&gt;&lt;url&gt;http://onlinelibrary.wiley.com/o/cochrane/clcentral/articles/244/CN-00979244/frame.html&lt;/url&gt;&lt;/related-urls&gt;&lt;/urls&gt;&lt;electronic-resource-num&gt;10.2147/JPR.S55749&lt;/electronic-resource-num&gt;&lt;/record&gt;&lt;/Cite&gt;&lt;/EndNote&gt;</w:instrText>
        </w:r>
        <w:r w:rsidR="008B3538" w:rsidRPr="000F3174">
          <w:rPr>
            <w:rFonts w:eastAsiaTheme="minorHAnsi"/>
            <w:szCs w:val="20"/>
          </w:rPr>
          <w:fldChar w:fldCharType="separate"/>
        </w:r>
        <w:r w:rsidR="008B3538" w:rsidRPr="008B3538">
          <w:rPr>
            <w:rFonts w:eastAsiaTheme="minorHAnsi"/>
            <w:noProof/>
            <w:szCs w:val="20"/>
            <w:vertAlign w:val="superscript"/>
          </w:rPr>
          <w:t>80</w:t>
        </w:r>
        <w:r w:rsidR="008B3538" w:rsidRPr="000F3174">
          <w:rPr>
            <w:rFonts w:eastAsiaTheme="minorHAnsi"/>
            <w:szCs w:val="20"/>
          </w:rPr>
          <w:fldChar w:fldCharType="end"/>
        </w:r>
      </w:hyperlink>
      <w:r w:rsidR="006F0C23" w:rsidRPr="00215A4C">
        <w:rPr>
          <w:rFonts w:eastAsiaTheme="minorHAnsi"/>
          <w:szCs w:val="20"/>
        </w:rPr>
        <w:t xml:space="preserve"> 두 연구 모두 연구대상환자수가 </w:t>
      </w:r>
      <w:r w:rsidR="00DC5A8F">
        <w:rPr>
          <w:rFonts w:eastAsiaTheme="minorHAnsi" w:hint="eastAsia"/>
          <w:szCs w:val="20"/>
        </w:rPr>
        <w:t>작아</w:t>
      </w:r>
      <w:r w:rsidR="006F0C23" w:rsidRPr="00215A4C">
        <w:rPr>
          <w:rFonts w:eastAsiaTheme="minorHAnsi"/>
          <w:szCs w:val="20"/>
        </w:rPr>
        <w:t xml:space="preserve"> 정확성이 낮</w:t>
      </w:r>
      <w:r w:rsidR="00DC5A8F">
        <w:rPr>
          <w:rFonts w:eastAsiaTheme="minorHAnsi" w:hint="eastAsia"/>
          <w:szCs w:val="20"/>
        </w:rPr>
        <w:t xml:space="preserve">게 평가되므로 </w:t>
      </w:r>
      <w:r w:rsidR="006F0C23" w:rsidRPr="00215A4C">
        <w:rPr>
          <w:rFonts w:eastAsiaTheme="minorHAnsi"/>
          <w:szCs w:val="20"/>
        </w:rPr>
        <w:t xml:space="preserve">증거수준은 중간으로 </w:t>
      </w:r>
      <w:r w:rsidR="00DC5A8F">
        <w:rPr>
          <w:rFonts w:eastAsiaTheme="minorHAnsi" w:hint="eastAsia"/>
          <w:szCs w:val="20"/>
        </w:rPr>
        <w:t>결정되었</w:t>
      </w:r>
      <w:r w:rsidR="006F0C23" w:rsidRPr="00215A4C">
        <w:rPr>
          <w:rFonts w:eastAsiaTheme="minorHAnsi"/>
          <w:szCs w:val="20"/>
        </w:rPr>
        <w:t>다.  경추간</w:t>
      </w:r>
      <w:r w:rsidR="00AE0CCA">
        <w:rPr>
          <w:rFonts w:eastAsiaTheme="minorHAnsi" w:hint="eastAsia"/>
          <w:szCs w:val="20"/>
        </w:rPr>
        <w:t>공</w:t>
      </w:r>
      <w:r w:rsidR="006F0C23" w:rsidRPr="00215A4C">
        <w:rPr>
          <w:rFonts w:eastAsiaTheme="minorHAnsi"/>
          <w:szCs w:val="20"/>
        </w:rPr>
        <w:t>경막외주사치료</w:t>
      </w:r>
      <w:r w:rsidR="00367BF4" w:rsidRPr="00215A4C">
        <w:rPr>
          <w:rFonts w:eastAsiaTheme="minorHAnsi" w:hint="eastAsia"/>
          <w:szCs w:val="20"/>
        </w:rPr>
        <w:t>와의</w:t>
      </w:r>
      <w:r w:rsidR="00367BF4" w:rsidRPr="00215A4C">
        <w:rPr>
          <w:rFonts w:eastAsiaTheme="minorHAnsi"/>
          <w:szCs w:val="20"/>
        </w:rPr>
        <w:t xml:space="preserve"> </w:t>
      </w:r>
      <w:r w:rsidR="00367BF4" w:rsidRPr="00215A4C">
        <w:rPr>
          <w:rFonts w:eastAsiaTheme="minorHAnsi" w:hint="eastAsia"/>
          <w:szCs w:val="20"/>
        </w:rPr>
        <w:t>비교연구에서</w:t>
      </w:r>
      <w:r w:rsidR="006F0C23" w:rsidRPr="00215A4C">
        <w:rPr>
          <w:rFonts w:eastAsiaTheme="minorHAnsi"/>
          <w:szCs w:val="20"/>
        </w:rPr>
        <w:t xml:space="preserve"> 우월한 임상효과</w:t>
      </w:r>
      <w:r w:rsidR="00AE0CCA">
        <w:rPr>
          <w:rFonts w:eastAsiaTheme="minorHAnsi" w:hint="eastAsia"/>
          <w:szCs w:val="20"/>
        </w:rPr>
        <w:t>가 관찰되</w:t>
      </w:r>
      <w:r w:rsidR="006F0C23" w:rsidRPr="00215A4C">
        <w:rPr>
          <w:rFonts w:eastAsiaTheme="minorHAnsi"/>
          <w:szCs w:val="20"/>
        </w:rPr>
        <w:t>지 않았으</w:t>
      </w:r>
      <w:r w:rsidR="00367BF4" w:rsidRPr="00215A4C">
        <w:rPr>
          <w:rFonts w:eastAsiaTheme="minorHAnsi" w:hint="eastAsia"/>
          <w:szCs w:val="20"/>
        </w:rPr>
        <w:t>며</w:t>
      </w:r>
      <w:r w:rsidR="006F0C23" w:rsidRPr="00215A4C">
        <w:rPr>
          <w:rFonts w:eastAsiaTheme="minorHAnsi"/>
          <w:szCs w:val="20"/>
        </w:rPr>
        <w:t>,</w:t>
      </w:r>
      <w:r w:rsidR="00367BF4" w:rsidRPr="00215A4C">
        <w:rPr>
          <w:rFonts w:eastAsiaTheme="minorHAnsi"/>
          <w:szCs w:val="20"/>
        </w:rPr>
        <w:t xml:space="preserve"> </w:t>
      </w:r>
      <w:r w:rsidR="00367BF4" w:rsidRPr="00215A4C">
        <w:rPr>
          <w:rFonts w:eastAsiaTheme="minorHAnsi" w:hint="eastAsia"/>
          <w:szCs w:val="20"/>
        </w:rPr>
        <w:t>박동성고주파</w:t>
      </w:r>
      <w:r w:rsidR="00367BF4" w:rsidRPr="00215A4C">
        <w:rPr>
          <w:rFonts w:eastAsiaTheme="minorHAnsi"/>
          <w:szCs w:val="20"/>
        </w:rPr>
        <w:t xml:space="preserve"> </w:t>
      </w:r>
      <w:r w:rsidR="00367BF4" w:rsidRPr="00215A4C">
        <w:rPr>
          <w:rFonts w:eastAsiaTheme="minorHAnsi" w:hint="eastAsia"/>
          <w:szCs w:val="20"/>
        </w:rPr>
        <w:t>발생기기가</w:t>
      </w:r>
      <w:r w:rsidR="00367BF4" w:rsidRPr="00215A4C">
        <w:rPr>
          <w:rFonts w:eastAsiaTheme="minorHAnsi"/>
          <w:szCs w:val="20"/>
        </w:rPr>
        <w:t xml:space="preserve"> </w:t>
      </w:r>
      <w:r w:rsidR="00367BF4" w:rsidRPr="00215A4C">
        <w:rPr>
          <w:rFonts w:eastAsiaTheme="minorHAnsi" w:hint="eastAsia"/>
          <w:szCs w:val="20"/>
        </w:rPr>
        <w:t>필요하고</w:t>
      </w:r>
      <w:r w:rsidR="00367BF4" w:rsidRPr="00215A4C">
        <w:rPr>
          <w:rFonts w:eastAsiaTheme="minorHAnsi"/>
          <w:szCs w:val="20"/>
        </w:rPr>
        <w:t xml:space="preserve"> </w:t>
      </w:r>
      <w:r w:rsidR="00367BF4" w:rsidRPr="00215A4C">
        <w:rPr>
          <w:rFonts w:eastAsiaTheme="minorHAnsi" w:hint="eastAsia"/>
          <w:szCs w:val="20"/>
        </w:rPr>
        <w:t>이에</w:t>
      </w:r>
      <w:r w:rsidR="00367BF4" w:rsidRPr="00215A4C">
        <w:rPr>
          <w:rFonts w:eastAsiaTheme="minorHAnsi"/>
          <w:szCs w:val="20"/>
        </w:rPr>
        <w:t xml:space="preserve"> </w:t>
      </w:r>
      <w:r w:rsidR="00367BF4" w:rsidRPr="00215A4C">
        <w:rPr>
          <w:rFonts w:eastAsiaTheme="minorHAnsi" w:hint="eastAsia"/>
          <w:szCs w:val="20"/>
        </w:rPr>
        <w:t>따른</w:t>
      </w:r>
      <w:r w:rsidR="00367BF4" w:rsidRPr="00215A4C">
        <w:rPr>
          <w:rFonts w:eastAsiaTheme="minorHAnsi"/>
          <w:szCs w:val="20"/>
        </w:rPr>
        <w:t xml:space="preserve"> </w:t>
      </w:r>
      <w:r w:rsidR="00367BF4" w:rsidRPr="00215A4C">
        <w:rPr>
          <w:rFonts w:eastAsiaTheme="minorHAnsi" w:hint="eastAsia"/>
          <w:szCs w:val="20"/>
        </w:rPr>
        <w:t>비용부담이</w:t>
      </w:r>
      <w:r w:rsidR="00367BF4" w:rsidRPr="00215A4C">
        <w:rPr>
          <w:rFonts w:eastAsiaTheme="minorHAnsi"/>
          <w:szCs w:val="20"/>
        </w:rPr>
        <w:t xml:space="preserve"> </w:t>
      </w:r>
      <w:r w:rsidR="00367BF4" w:rsidRPr="00215A4C">
        <w:rPr>
          <w:rFonts w:eastAsiaTheme="minorHAnsi" w:hint="eastAsia"/>
          <w:szCs w:val="20"/>
        </w:rPr>
        <w:t>있다는</w:t>
      </w:r>
      <w:r w:rsidR="00367BF4" w:rsidRPr="00215A4C">
        <w:rPr>
          <w:rFonts w:eastAsiaTheme="minorHAnsi"/>
          <w:szCs w:val="20"/>
        </w:rPr>
        <w:t xml:space="preserve"> </w:t>
      </w:r>
      <w:r w:rsidR="00367BF4" w:rsidRPr="00215A4C">
        <w:rPr>
          <w:rFonts w:eastAsiaTheme="minorHAnsi" w:hint="eastAsia"/>
          <w:szCs w:val="20"/>
        </w:rPr>
        <w:t>단점이</w:t>
      </w:r>
      <w:r w:rsidR="00367BF4" w:rsidRPr="00215A4C">
        <w:rPr>
          <w:rFonts w:eastAsiaTheme="minorHAnsi"/>
          <w:szCs w:val="20"/>
        </w:rPr>
        <w:t xml:space="preserve"> </w:t>
      </w:r>
      <w:r w:rsidR="00367BF4" w:rsidRPr="00215A4C">
        <w:rPr>
          <w:rFonts w:eastAsiaTheme="minorHAnsi" w:hint="eastAsia"/>
          <w:szCs w:val="20"/>
        </w:rPr>
        <w:t>있다</w:t>
      </w:r>
      <w:r w:rsidR="00367BF4" w:rsidRPr="00215A4C">
        <w:rPr>
          <w:rFonts w:eastAsiaTheme="minorHAnsi"/>
          <w:szCs w:val="20"/>
        </w:rPr>
        <w:t xml:space="preserve">. </w:t>
      </w:r>
      <w:r w:rsidR="00367BF4" w:rsidRPr="00215A4C">
        <w:rPr>
          <w:rFonts w:eastAsiaTheme="minorHAnsi" w:hint="eastAsia"/>
          <w:szCs w:val="20"/>
        </w:rPr>
        <w:t>그러나</w:t>
      </w:r>
      <w:r w:rsidR="00367BF4" w:rsidRPr="00215A4C">
        <w:rPr>
          <w:rFonts w:eastAsiaTheme="minorHAnsi"/>
          <w:szCs w:val="20"/>
        </w:rPr>
        <w:t xml:space="preserve">  </w:t>
      </w:r>
      <w:r w:rsidR="006F0C23" w:rsidRPr="00215A4C">
        <w:rPr>
          <w:rFonts w:eastAsiaTheme="minorHAnsi"/>
          <w:szCs w:val="20"/>
        </w:rPr>
        <w:t xml:space="preserve"> </w:t>
      </w:r>
      <w:r w:rsidRPr="00215A4C">
        <w:rPr>
          <w:rFonts w:eastAsiaTheme="minorHAnsi" w:hint="eastAsia"/>
          <w:szCs w:val="20"/>
        </w:rPr>
        <w:t>경추간공경막외주사치료가</w:t>
      </w:r>
      <w:r w:rsidRPr="00215A4C">
        <w:rPr>
          <w:rFonts w:eastAsiaTheme="minorHAnsi"/>
          <w:szCs w:val="20"/>
        </w:rPr>
        <w:t xml:space="preserve"> 추간판탈출증 환자에서 임상적효과가 인정된 방법이며, 적어도 </w:t>
      </w:r>
      <w:r w:rsidR="006E76F4" w:rsidRPr="00215A4C">
        <w:rPr>
          <w:rFonts w:eastAsiaTheme="minorHAnsi"/>
          <w:szCs w:val="20"/>
        </w:rPr>
        <w:t xml:space="preserve">고주파치료가 </w:t>
      </w:r>
      <w:r w:rsidRPr="00215A4C">
        <w:rPr>
          <w:rFonts w:eastAsiaTheme="minorHAnsi" w:hint="eastAsia"/>
          <w:szCs w:val="20"/>
        </w:rPr>
        <w:t>이와</w:t>
      </w:r>
      <w:r w:rsidRPr="00215A4C">
        <w:rPr>
          <w:rFonts w:eastAsiaTheme="minorHAnsi"/>
          <w:szCs w:val="20"/>
        </w:rPr>
        <w:t xml:space="preserve"> </w:t>
      </w:r>
      <w:r w:rsidRPr="00215A4C">
        <w:rPr>
          <w:rFonts w:eastAsiaTheme="minorHAnsi" w:hint="eastAsia"/>
          <w:szCs w:val="20"/>
        </w:rPr>
        <w:t>견줄만한</w:t>
      </w:r>
      <w:r w:rsidRPr="00215A4C">
        <w:rPr>
          <w:rFonts w:eastAsiaTheme="minorHAnsi"/>
          <w:szCs w:val="20"/>
        </w:rPr>
        <w:t xml:space="preserve"> </w:t>
      </w:r>
      <w:r w:rsidRPr="00215A4C">
        <w:rPr>
          <w:rFonts w:eastAsiaTheme="minorHAnsi" w:hint="eastAsia"/>
          <w:szCs w:val="20"/>
        </w:rPr>
        <w:t>치료효과를</w:t>
      </w:r>
      <w:r w:rsidRPr="00215A4C">
        <w:rPr>
          <w:rFonts w:eastAsiaTheme="minorHAnsi"/>
          <w:szCs w:val="20"/>
        </w:rPr>
        <w:t xml:space="preserve"> </w:t>
      </w:r>
      <w:r w:rsidRPr="00215A4C">
        <w:rPr>
          <w:rFonts w:eastAsiaTheme="minorHAnsi" w:hint="eastAsia"/>
          <w:szCs w:val="20"/>
        </w:rPr>
        <w:t>보인다는</w:t>
      </w:r>
      <w:r w:rsidRPr="00215A4C">
        <w:rPr>
          <w:rFonts w:eastAsiaTheme="minorHAnsi"/>
          <w:szCs w:val="20"/>
        </w:rPr>
        <w:t xml:space="preserve"> </w:t>
      </w:r>
      <w:r w:rsidRPr="00215A4C">
        <w:rPr>
          <w:rFonts w:eastAsiaTheme="minorHAnsi" w:hint="eastAsia"/>
          <w:szCs w:val="20"/>
        </w:rPr>
        <w:t>측면</w:t>
      </w:r>
      <w:r w:rsidRPr="00215A4C">
        <w:rPr>
          <w:rFonts w:eastAsiaTheme="minorHAnsi"/>
          <w:szCs w:val="20"/>
        </w:rPr>
        <w:t xml:space="preserve">, </w:t>
      </w:r>
      <w:r w:rsidRPr="00215A4C">
        <w:rPr>
          <w:rFonts w:eastAsiaTheme="minorHAnsi" w:hint="eastAsia"/>
          <w:szCs w:val="20"/>
        </w:rPr>
        <w:t>그리고</w:t>
      </w:r>
      <w:r w:rsidRPr="00215A4C">
        <w:rPr>
          <w:rFonts w:eastAsiaTheme="minorHAnsi"/>
          <w:szCs w:val="20"/>
        </w:rPr>
        <w:t xml:space="preserve"> </w:t>
      </w:r>
      <w:r w:rsidRPr="00215A4C">
        <w:rPr>
          <w:rFonts w:eastAsiaTheme="minorHAnsi" w:hint="eastAsia"/>
          <w:szCs w:val="20"/>
        </w:rPr>
        <w:t>고주파치료</w:t>
      </w:r>
      <w:r w:rsidRPr="00215A4C">
        <w:rPr>
          <w:rFonts w:eastAsiaTheme="minorHAnsi"/>
          <w:szCs w:val="20"/>
        </w:rPr>
        <w:t xml:space="preserve"> </w:t>
      </w:r>
      <w:r w:rsidRPr="00215A4C">
        <w:rPr>
          <w:rFonts w:eastAsiaTheme="minorHAnsi" w:hint="eastAsia"/>
          <w:szCs w:val="20"/>
        </w:rPr>
        <w:t>역시</w:t>
      </w:r>
      <w:r w:rsidRPr="00215A4C">
        <w:rPr>
          <w:rFonts w:eastAsiaTheme="minorHAnsi"/>
          <w:szCs w:val="20"/>
        </w:rPr>
        <w:t xml:space="preserve"> </w:t>
      </w:r>
      <w:r w:rsidRPr="00215A4C">
        <w:rPr>
          <w:rFonts w:eastAsiaTheme="minorHAnsi" w:hint="eastAsia"/>
          <w:szCs w:val="20"/>
        </w:rPr>
        <w:t>심각한</w:t>
      </w:r>
      <w:r w:rsidRPr="00215A4C">
        <w:rPr>
          <w:rFonts w:eastAsiaTheme="minorHAnsi"/>
          <w:szCs w:val="20"/>
        </w:rPr>
        <w:t xml:space="preserve"> </w:t>
      </w:r>
      <w:r w:rsidRPr="00215A4C">
        <w:rPr>
          <w:rFonts w:eastAsiaTheme="minorHAnsi" w:hint="eastAsia"/>
          <w:szCs w:val="20"/>
        </w:rPr>
        <w:t>합병증의</w:t>
      </w:r>
      <w:r w:rsidRPr="00215A4C">
        <w:rPr>
          <w:rFonts w:eastAsiaTheme="minorHAnsi"/>
          <w:szCs w:val="20"/>
        </w:rPr>
        <w:t xml:space="preserve"> </w:t>
      </w:r>
      <w:r w:rsidRPr="00215A4C">
        <w:rPr>
          <w:rFonts w:eastAsiaTheme="minorHAnsi" w:hint="eastAsia"/>
          <w:szCs w:val="20"/>
        </w:rPr>
        <w:t>위험없이</w:t>
      </w:r>
      <w:r w:rsidRPr="00215A4C">
        <w:rPr>
          <w:rFonts w:eastAsiaTheme="minorHAnsi"/>
          <w:szCs w:val="20"/>
        </w:rPr>
        <w:t xml:space="preserve"> </w:t>
      </w:r>
      <w:r w:rsidRPr="00215A4C">
        <w:rPr>
          <w:rFonts w:eastAsiaTheme="minorHAnsi" w:hint="eastAsia"/>
          <w:szCs w:val="20"/>
        </w:rPr>
        <w:t>비교적</w:t>
      </w:r>
      <w:r w:rsidRPr="00215A4C">
        <w:rPr>
          <w:rFonts w:eastAsiaTheme="minorHAnsi"/>
          <w:szCs w:val="20"/>
        </w:rPr>
        <w:t xml:space="preserve"> </w:t>
      </w:r>
      <w:r w:rsidRPr="00215A4C">
        <w:rPr>
          <w:rFonts w:eastAsiaTheme="minorHAnsi" w:hint="eastAsia"/>
          <w:szCs w:val="20"/>
        </w:rPr>
        <w:t>간단한</w:t>
      </w:r>
      <w:r w:rsidRPr="00215A4C">
        <w:rPr>
          <w:rFonts w:eastAsiaTheme="minorHAnsi"/>
          <w:szCs w:val="20"/>
        </w:rPr>
        <w:t xml:space="preserve"> </w:t>
      </w:r>
      <w:r w:rsidRPr="00215A4C">
        <w:rPr>
          <w:rFonts w:eastAsiaTheme="minorHAnsi" w:hint="eastAsia"/>
          <w:szCs w:val="20"/>
        </w:rPr>
        <w:t>시술방법을</w:t>
      </w:r>
      <w:r w:rsidRPr="00215A4C">
        <w:rPr>
          <w:rFonts w:eastAsiaTheme="minorHAnsi"/>
          <w:szCs w:val="20"/>
        </w:rPr>
        <w:t xml:space="preserve"> </w:t>
      </w:r>
      <w:r w:rsidRPr="00215A4C">
        <w:rPr>
          <w:rFonts w:eastAsiaTheme="minorHAnsi" w:hint="eastAsia"/>
          <w:szCs w:val="20"/>
        </w:rPr>
        <w:t>통하여</w:t>
      </w:r>
      <w:r w:rsidRPr="00215A4C">
        <w:rPr>
          <w:rFonts w:eastAsiaTheme="minorHAnsi"/>
          <w:szCs w:val="20"/>
        </w:rPr>
        <w:t xml:space="preserve"> </w:t>
      </w:r>
      <w:r w:rsidRPr="00215A4C">
        <w:rPr>
          <w:rFonts w:eastAsiaTheme="minorHAnsi" w:hint="eastAsia"/>
          <w:szCs w:val="20"/>
        </w:rPr>
        <w:t>수행가능하다는</w:t>
      </w:r>
      <w:r w:rsidRPr="00215A4C">
        <w:rPr>
          <w:rFonts w:eastAsiaTheme="minorHAnsi"/>
          <w:szCs w:val="20"/>
        </w:rPr>
        <w:t xml:space="preserve"> </w:t>
      </w:r>
      <w:r w:rsidRPr="00215A4C">
        <w:rPr>
          <w:rFonts w:eastAsiaTheme="minorHAnsi" w:hint="eastAsia"/>
          <w:szCs w:val="20"/>
        </w:rPr>
        <w:t>점</w:t>
      </w:r>
      <w:r w:rsidR="00AE0CCA">
        <w:rPr>
          <w:rFonts w:eastAsiaTheme="minorHAnsi" w:hint="eastAsia"/>
          <w:szCs w:val="20"/>
        </w:rPr>
        <w:t>,</w:t>
      </w:r>
      <w:r w:rsidR="006E76F4" w:rsidRPr="00215A4C">
        <w:rPr>
          <w:rFonts w:eastAsiaTheme="minorHAnsi"/>
          <w:szCs w:val="20"/>
        </w:rPr>
        <w:t xml:space="preserve"> 경막외주사치료에서 사용되는 스테로이드 관련 부작용을 피할 수 있다는 점들</w:t>
      </w:r>
      <w:r w:rsidRPr="00215A4C">
        <w:rPr>
          <w:rFonts w:eastAsiaTheme="minorHAnsi" w:hint="eastAsia"/>
          <w:szCs w:val="20"/>
        </w:rPr>
        <w:t>을</w:t>
      </w:r>
      <w:r w:rsidRPr="00215A4C">
        <w:rPr>
          <w:rFonts w:eastAsiaTheme="minorHAnsi"/>
          <w:szCs w:val="20"/>
        </w:rPr>
        <w:t xml:space="preserve"> </w:t>
      </w:r>
      <w:r w:rsidRPr="00215A4C">
        <w:rPr>
          <w:rFonts w:eastAsiaTheme="minorHAnsi" w:hint="eastAsia"/>
          <w:szCs w:val="20"/>
        </w:rPr>
        <w:t>고려하여</w:t>
      </w:r>
      <w:r w:rsidR="00811152">
        <w:rPr>
          <w:rFonts w:eastAsiaTheme="minorHAnsi" w:hint="eastAsia"/>
          <w:szCs w:val="20"/>
        </w:rPr>
        <w:t xml:space="preserve"> 권고할 수 있으며 권고강도는 약함으로 </w:t>
      </w:r>
      <w:r w:rsidR="006E76F4" w:rsidRPr="00215A4C">
        <w:rPr>
          <w:rFonts w:eastAsiaTheme="minorHAnsi" w:hint="eastAsia"/>
          <w:szCs w:val="20"/>
        </w:rPr>
        <w:t>결정</w:t>
      </w:r>
      <w:r w:rsidRPr="00215A4C">
        <w:rPr>
          <w:rFonts w:eastAsiaTheme="minorHAnsi" w:hint="eastAsia"/>
          <w:szCs w:val="20"/>
        </w:rPr>
        <w:t>하였다</w:t>
      </w:r>
      <w:r w:rsidRPr="00215A4C">
        <w:rPr>
          <w:rFonts w:eastAsiaTheme="minorHAnsi"/>
          <w:szCs w:val="20"/>
        </w:rPr>
        <w:t xml:space="preserve">.      </w:t>
      </w:r>
      <w:r w:rsidR="006B4582" w:rsidRPr="00215A4C">
        <w:rPr>
          <w:rFonts w:eastAsiaTheme="minorHAnsi"/>
          <w:szCs w:val="20"/>
        </w:rPr>
        <w:br w:type="page"/>
      </w:r>
    </w:p>
    <w:p w:rsidR="00EB238B" w:rsidRPr="00215A4C" w:rsidRDefault="00EB238B" w:rsidP="0023255A">
      <w:pPr>
        <w:pStyle w:val="a5"/>
        <w:wordWrap/>
        <w:rPr>
          <w:rFonts w:eastAsiaTheme="minorHAnsi"/>
          <w:szCs w:val="20"/>
        </w:rPr>
      </w:pPr>
    </w:p>
    <w:p w:rsidR="00FA330D" w:rsidRPr="00215A4C" w:rsidRDefault="00FA330D" w:rsidP="006B4582">
      <w:pPr>
        <w:pStyle w:val="a5"/>
        <w:wordWrap/>
        <w:jc w:val="left"/>
        <w:rPr>
          <w:rFonts w:eastAsiaTheme="minorHAnsi"/>
          <w:b/>
          <w:sz w:val="28"/>
          <w:szCs w:val="28"/>
        </w:rPr>
      </w:pPr>
    </w:p>
    <w:bookmarkEnd w:id="0"/>
    <w:p w:rsidR="009462AE" w:rsidRPr="000F3174" w:rsidRDefault="00522F60" w:rsidP="00522F60">
      <w:pPr>
        <w:jc w:val="center"/>
        <w:rPr>
          <w:rFonts w:eastAsiaTheme="minorHAnsi"/>
          <w:b/>
          <w:sz w:val="32"/>
          <w:szCs w:val="32"/>
        </w:rPr>
      </w:pPr>
      <w:r w:rsidRPr="000F3174">
        <w:rPr>
          <w:rFonts w:eastAsiaTheme="minorHAnsi" w:hint="eastAsia"/>
          <w:b/>
          <w:sz w:val="32"/>
          <w:szCs w:val="32"/>
        </w:rPr>
        <w:t>참고문헌</w:t>
      </w:r>
    </w:p>
    <w:p w:rsidR="009462AE" w:rsidRPr="000F3174" w:rsidRDefault="009462AE" w:rsidP="006C6D9C">
      <w:pPr>
        <w:rPr>
          <w:rFonts w:eastAsiaTheme="minorHAnsi"/>
        </w:rPr>
      </w:pPr>
    </w:p>
    <w:p w:rsidR="008B3538" w:rsidRPr="008B3538" w:rsidRDefault="009462AE" w:rsidP="008B3538">
      <w:pPr>
        <w:ind w:left="720" w:hanging="720"/>
        <w:rPr>
          <w:rFonts w:ascii="맑은 고딕" w:eastAsia="맑은 고딕" w:hAnsi="맑은 고딕"/>
          <w:noProof/>
        </w:rPr>
      </w:pPr>
      <w:r w:rsidRPr="000F3174">
        <w:rPr>
          <w:rFonts w:ascii="맑은 고딕" w:eastAsiaTheme="minorHAnsi" w:hAnsi="맑은 고딕"/>
          <w:noProof/>
        </w:rPr>
        <w:fldChar w:fldCharType="begin"/>
      </w:r>
      <w:r w:rsidRPr="000F3174">
        <w:rPr>
          <w:rFonts w:eastAsiaTheme="minorHAnsi"/>
        </w:rPr>
        <w:instrText xml:space="preserve"> ADDIN EN.REFLIST </w:instrText>
      </w:r>
      <w:r w:rsidRPr="000F3174">
        <w:rPr>
          <w:rFonts w:ascii="맑은 고딕" w:eastAsiaTheme="minorHAnsi" w:hAnsi="맑은 고딕"/>
          <w:noProof/>
        </w:rPr>
        <w:fldChar w:fldCharType="separate"/>
      </w:r>
      <w:bookmarkStart w:id="6" w:name="_ENREF_1"/>
      <w:r w:rsidR="008B3538" w:rsidRPr="008B3538">
        <w:rPr>
          <w:rFonts w:ascii="맑은 고딕" w:eastAsia="맑은 고딕" w:hAnsi="맑은 고딕"/>
          <w:b/>
          <w:noProof/>
        </w:rPr>
        <w:t>1.</w:t>
      </w:r>
      <w:r w:rsidR="008B3538" w:rsidRPr="008B3538">
        <w:rPr>
          <w:rFonts w:ascii="맑은 고딕" w:eastAsia="맑은 고딕" w:hAnsi="맑은 고딕"/>
          <w:noProof/>
        </w:rPr>
        <w:tab/>
        <w:t xml:space="preserve">Ebadi S, Henschke N, Nakhostin Ansari N, Fallah E, van Tulder MW. Therapeutic ultrasound for chronic low-back pain. </w:t>
      </w:r>
      <w:r w:rsidR="008B3538" w:rsidRPr="008B3538">
        <w:rPr>
          <w:rFonts w:ascii="맑은 고딕" w:eastAsia="맑은 고딕" w:hAnsi="맑은 고딕"/>
          <w:i/>
          <w:noProof/>
        </w:rPr>
        <w:t xml:space="preserve">The Cochrane database of systematic reviews. </w:t>
      </w:r>
      <w:r w:rsidR="008B3538" w:rsidRPr="008B3538">
        <w:rPr>
          <w:rFonts w:ascii="맑은 고딕" w:eastAsia="맑은 고딕" w:hAnsi="맑은 고딕"/>
          <w:noProof/>
        </w:rPr>
        <w:t>2014;3:CD009169.</w:t>
      </w:r>
      <w:bookmarkEnd w:id="6"/>
    </w:p>
    <w:p w:rsidR="008B3538" w:rsidRPr="008B3538" w:rsidRDefault="008B3538" w:rsidP="008B3538">
      <w:pPr>
        <w:ind w:left="720" w:hanging="720"/>
        <w:rPr>
          <w:rFonts w:ascii="맑은 고딕" w:eastAsia="맑은 고딕" w:hAnsi="맑은 고딕"/>
          <w:noProof/>
        </w:rPr>
      </w:pPr>
      <w:bookmarkStart w:id="7" w:name="_ENREF_2"/>
      <w:r w:rsidRPr="008B3538">
        <w:rPr>
          <w:rFonts w:ascii="맑은 고딕" w:eastAsia="맑은 고딕" w:hAnsi="맑은 고딕"/>
          <w:b/>
          <w:noProof/>
        </w:rPr>
        <w:t>2.</w:t>
      </w:r>
      <w:r w:rsidRPr="008B3538">
        <w:rPr>
          <w:rFonts w:ascii="맑은 고딕" w:eastAsia="맑은 고딕" w:hAnsi="맑은 고딕"/>
          <w:noProof/>
        </w:rPr>
        <w:tab/>
        <w:t xml:space="preserve">Wheeler AH, Murrey DB. Chronic lumbar spine and radicular pain: pathophysiology and treatment. </w:t>
      </w:r>
      <w:r w:rsidRPr="008B3538">
        <w:rPr>
          <w:rFonts w:ascii="맑은 고딕" w:eastAsia="맑은 고딕" w:hAnsi="맑은 고딕"/>
          <w:i/>
          <w:noProof/>
        </w:rPr>
        <w:t xml:space="preserve">Current pain and headache reports. </w:t>
      </w:r>
      <w:r w:rsidRPr="008B3538">
        <w:rPr>
          <w:rFonts w:ascii="맑은 고딕" w:eastAsia="맑은 고딕" w:hAnsi="맑은 고딕"/>
          <w:noProof/>
        </w:rPr>
        <w:t>Apr 2002;6(2):97-105.</w:t>
      </w:r>
      <w:bookmarkEnd w:id="7"/>
    </w:p>
    <w:p w:rsidR="008B3538" w:rsidRPr="008B3538" w:rsidRDefault="008B3538" w:rsidP="008B3538">
      <w:pPr>
        <w:ind w:left="720" w:hanging="720"/>
        <w:rPr>
          <w:rFonts w:ascii="맑은 고딕" w:eastAsia="맑은 고딕" w:hAnsi="맑은 고딕"/>
          <w:noProof/>
        </w:rPr>
      </w:pPr>
      <w:bookmarkStart w:id="8" w:name="_ENREF_3"/>
      <w:r w:rsidRPr="008B3538">
        <w:rPr>
          <w:rFonts w:ascii="맑은 고딕" w:eastAsia="맑은 고딕" w:hAnsi="맑은 고딕"/>
          <w:b/>
          <w:noProof/>
        </w:rPr>
        <w:t>3.</w:t>
      </w:r>
      <w:r w:rsidRPr="008B3538">
        <w:rPr>
          <w:rFonts w:ascii="맑은 고딕" w:eastAsia="맑은 고딕" w:hAnsi="맑은 고딕"/>
          <w:noProof/>
        </w:rPr>
        <w:tab/>
        <w:t xml:space="preserve">Ko H, Kim J, Sung D, et al. Diagnosis and Treatment of Low Back Pain: A Clinical Practice Guideline from Korean Association of Pain Medicine. </w:t>
      </w:r>
      <w:r w:rsidRPr="008B3538">
        <w:rPr>
          <w:rFonts w:ascii="맑은 고딕" w:eastAsia="맑은 고딕" w:hAnsi="맑은 고딕"/>
          <w:i/>
          <w:noProof/>
        </w:rPr>
        <w:t xml:space="preserve">Clinical pain. </w:t>
      </w:r>
      <w:r w:rsidRPr="008B3538">
        <w:rPr>
          <w:rFonts w:ascii="맑은 고딕" w:eastAsia="맑은 고딕" w:hAnsi="맑은 고딕"/>
          <w:noProof/>
        </w:rPr>
        <w:t>2011;10(1):1-37.</w:t>
      </w:r>
      <w:bookmarkEnd w:id="8"/>
    </w:p>
    <w:p w:rsidR="008B3538" w:rsidRPr="008B3538" w:rsidRDefault="008B3538" w:rsidP="008B3538">
      <w:pPr>
        <w:ind w:left="720" w:hanging="720"/>
        <w:rPr>
          <w:rFonts w:ascii="맑은 고딕" w:eastAsia="맑은 고딕" w:hAnsi="맑은 고딕"/>
          <w:noProof/>
        </w:rPr>
      </w:pPr>
      <w:bookmarkStart w:id="9" w:name="_ENREF_4"/>
      <w:r w:rsidRPr="008B3538">
        <w:rPr>
          <w:rFonts w:ascii="맑은 고딕" w:eastAsia="맑은 고딕" w:hAnsi="맑은 고딕"/>
          <w:b/>
          <w:noProof/>
        </w:rPr>
        <w:t>4.</w:t>
      </w:r>
      <w:r w:rsidRPr="008B3538">
        <w:rPr>
          <w:rFonts w:ascii="맑은 고딕" w:eastAsia="맑은 고딕" w:hAnsi="맑은 고딕"/>
          <w:noProof/>
        </w:rPr>
        <w:tab/>
        <w:t xml:space="preserve">Fardon DF, Williams AL, Dohring EJ, Murtagh FR, Gabriel Rothman SL, Sze GK. Lumbar disc nomenclature: version 2.0: Recommendations of the combined task forces of the North American Spine Society, the American Society of Spine Radiology and the American Society of Neuroradiology. </w:t>
      </w:r>
      <w:r w:rsidRPr="008B3538">
        <w:rPr>
          <w:rFonts w:ascii="맑은 고딕" w:eastAsia="맑은 고딕" w:hAnsi="맑은 고딕"/>
          <w:i/>
          <w:noProof/>
        </w:rPr>
        <w:t xml:space="preserve">The spine journal : official journal of the North American Spine Society. </w:t>
      </w:r>
      <w:r w:rsidRPr="008B3538">
        <w:rPr>
          <w:rFonts w:ascii="맑은 고딕" w:eastAsia="맑은 고딕" w:hAnsi="맑은 고딕"/>
          <w:noProof/>
        </w:rPr>
        <w:t>Nov 01 2014;14(11):2525-2545.</w:t>
      </w:r>
      <w:bookmarkEnd w:id="9"/>
    </w:p>
    <w:p w:rsidR="008B3538" w:rsidRPr="008B3538" w:rsidRDefault="008B3538" w:rsidP="008B3538">
      <w:pPr>
        <w:ind w:left="720" w:hanging="720"/>
        <w:rPr>
          <w:rFonts w:ascii="맑은 고딕" w:eastAsia="맑은 고딕" w:hAnsi="맑은 고딕"/>
          <w:noProof/>
        </w:rPr>
      </w:pPr>
      <w:bookmarkStart w:id="10" w:name="_ENREF_5"/>
      <w:r w:rsidRPr="008B3538">
        <w:rPr>
          <w:rFonts w:ascii="맑은 고딕" w:eastAsia="맑은 고딕" w:hAnsi="맑은 고딕"/>
          <w:b/>
          <w:noProof/>
        </w:rPr>
        <w:t>5.</w:t>
      </w:r>
      <w:r w:rsidRPr="008B3538">
        <w:rPr>
          <w:rFonts w:ascii="맑은 고딕" w:eastAsia="맑은 고딕" w:hAnsi="맑은 고딕"/>
          <w:noProof/>
        </w:rPr>
        <w:tab/>
        <w:t xml:space="preserve">Brouwers MC, Kho ME, Browman GP, et al. AGREE II: advancing guideline development, reporting and evaluation in health care. </w:t>
      </w:r>
      <w:r w:rsidRPr="008B3538">
        <w:rPr>
          <w:rFonts w:ascii="맑은 고딕" w:eastAsia="맑은 고딕" w:hAnsi="맑은 고딕"/>
          <w:i/>
          <w:noProof/>
        </w:rPr>
        <w:t xml:space="preserve">CMAJ : Canadian Medical Association journal = journal de l'Association medicale canadienne. </w:t>
      </w:r>
      <w:r w:rsidRPr="008B3538">
        <w:rPr>
          <w:rFonts w:ascii="맑은 고딕" w:eastAsia="맑은 고딕" w:hAnsi="맑은 고딕"/>
          <w:noProof/>
        </w:rPr>
        <w:t>Dec 14 2010;182(18):E839-842.</w:t>
      </w:r>
      <w:bookmarkEnd w:id="10"/>
    </w:p>
    <w:p w:rsidR="008B3538" w:rsidRPr="008B3538" w:rsidRDefault="008B3538" w:rsidP="008B3538">
      <w:pPr>
        <w:ind w:left="720" w:hanging="720"/>
        <w:rPr>
          <w:rFonts w:ascii="맑은 고딕" w:eastAsia="맑은 고딕" w:hAnsi="맑은 고딕"/>
          <w:noProof/>
        </w:rPr>
      </w:pPr>
      <w:bookmarkStart w:id="11" w:name="_ENREF_6"/>
      <w:r w:rsidRPr="008B3538">
        <w:rPr>
          <w:rFonts w:ascii="맑은 고딕" w:eastAsia="맑은 고딕" w:hAnsi="맑은 고딕"/>
          <w:b/>
          <w:noProof/>
        </w:rPr>
        <w:t>6.</w:t>
      </w:r>
      <w:r w:rsidRPr="008B3538">
        <w:rPr>
          <w:rFonts w:ascii="맑은 고딕" w:eastAsia="맑은 고딕" w:hAnsi="맑은 고딕"/>
          <w:noProof/>
        </w:rPr>
        <w:tab/>
        <w:t xml:space="preserve">Guyatt GH, Oxman AD, Kunz R, Vist GE, Falck-Ytter Y, Schunemann HJ. What is "quality of evidence" and why is it important to clinicians? </w:t>
      </w:r>
      <w:r w:rsidRPr="008B3538">
        <w:rPr>
          <w:rFonts w:ascii="맑은 고딕" w:eastAsia="맑은 고딕" w:hAnsi="맑은 고딕"/>
          <w:i/>
          <w:noProof/>
        </w:rPr>
        <w:t xml:space="preserve">BMJ (Clinical research ed.). </w:t>
      </w:r>
      <w:r w:rsidRPr="008B3538">
        <w:rPr>
          <w:rFonts w:ascii="맑은 고딕" w:eastAsia="맑은 고딕" w:hAnsi="맑은 고딕"/>
          <w:noProof/>
        </w:rPr>
        <w:t>May 03 2008;336(7651):995-998.</w:t>
      </w:r>
      <w:bookmarkEnd w:id="11"/>
    </w:p>
    <w:p w:rsidR="008B3538" w:rsidRPr="008B3538" w:rsidRDefault="008B3538" w:rsidP="008B3538">
      <w:pPr>
        <w:ind w:left="720" w:hanging="720"/>
        <w:rPr>
          <w:rFonts w:ascii="맑은 고딕" w:eastAsia="맑은 고딕" w:hAnsi="맑은 고딕"/>
          <w:noProof/>
        </w:rPr>
      </w:pPr>
      <w:bookmarkStart w:id="12" w:name="_ENREF_7"/>
      <w:r w:rsidRPr="008B3538">
        <w:rPr>
          <w:rFonts w:ascii="맑은 고딕" w:eastAsia="맑은 고딕" w:hAnsi="맑은 고딕"/>
          <w:b/>
          <w:noProof/>
        </w:rPr>
        <w:t>7.</w:t>
      </w:r>
      <w:r w:rsidRPr="008B3538">
        <w:rPr>
          <w:rFonts w:ascii="맑은 고딕" w:eastAsia="맑은 고딕" w:hAnsi="맑은 고딕"/>
          <w:noProof/>
        </w:rPr>
        <w:tab/>
        <w:t xml:space="preserve">Guyatt GH, Oxman AD, Vist GE, et al. GRADE: an emerging consensus on rating quality of evidence and strength of recommendations. </w:t>
      </w:r>
      <w:r w:rsidRPr="008B3538">
        <w:rPr>
          <w:rFonts w:ascii="맑은 고딕" w:eastAsia="맑은 고딕" w:hAnsi="맑은 고딕"/>
          <w:i/>
          <w:noProof/>
        </w:rPr>
        <w:t xml:space="preserve">BMJ (Clinical research ed.). </w:t>
      </w:r>
      <w:r w:rsidRPr="008B3538">
        <w:rPr>
          <w:rFonts w:ascii="맑은 고딕" w:eastAsia="맑은 고딕" w:hAnsi="맑은 고딕"/>
          <w:noProof/>
        </w:rPr>
        <w:t>Apr 26 2008;336(7650):924-926.</w:t>
      </w:r>
      <w:bookmarkEnd w:id="12"/>
    </w:p>
    <w:p w:rsidR="008B3538" w:rsidRPr="008B3538" w:rsidRDefault="008B3538" w:rsidP="008B3538">
      <w:pPr>
        <w:ind w:left="720" w:hanging="720"/>
        <w:rPr>
          <w:rFonts w:ascii="맑은 고딕" w:eastAsia="맑은 고딕" w:hAnsi="맑은 고딕"/>
          <w:noProof/>
        </w:rPr>
      </w:pPr>
      <w:bookmarkStart w:id="13" w:name="_ENREF_8"/>
      <w:r w:rsidRPr="008B3538">
        <w:rPr>
          <w:rFonts w:ascii="맑은 고딕" w:eastAsia="맑은 고딕" w:hAnsi="맑은 고딕"/>
          <w:b/>
          <w:noProof/>
        </w:rPr>
        <w:t>8.</w:t>
      </w:r>
      <w:r w:rsidRPr="008B3538">
        <w:rPr>
          <w:rFonts w:ascii="맑은 고딕" w:eastAsia="맑은 고딕" w:hAnsi="맑은 고딕"/>
          <w:noProof/>
        </w:rPr>
        <w:tab/>
        <w:t xml:space="preserve">Weber H, Holme I, Amlie E. The natural course of acute sciatica with nerve root symptoms in a double-blind placebo-controlled trial evaluating the effect of piroxicam. </w:t>
      </w:r>
      <w:r w:rsidRPr="008B3538">
        <w:rPr>
          <w:rFonts w:ascii="맑은 고딕" w:eastAsia="맑은 고딕" w:hAnsi="맑은 고딕"/>
          <w:i/>
          <w:noProof/>
        </w:rPr>
        <w:t xml:space="preserve">Spine (Phila Pa 1976). </w:t>
      </w:r>
      <w:r w:rsidRPr="008B3538">
        <w:rPr>
          <w:rFonts w:ascii="맑은 고딕" w:eastAsia="맑은 고딕" w:hAnsi="맑은 고딕"/>
          <w:noProof/>
        </w:rPr>
        <w:t>Sep 1 1993;18(11):1433-1438.</w:t>
      </w:r>
      <w:bookmarkEnd w:id="13"/>
    </w:p>
    <w:p w:rsidR="008B3538" w:rsidRPr="008B3538" w:rsidRDefault="008B3538" w:rsidP="008B3538">
      <w:pPr>
        <w:ind w:left="720" w:hanging="720"/>
        <w:rPr>
          <w:rFonts w:ascii="맑은 고딕" w:eastAsia="맑은 고딕" w:hAnsi="맑은 고딕"/>
          <w:noProof/>
        </w:rPr>
      </w:pPr>
      <w:bookmarkStart w:id="14" w:name="_ENREF_9"/>
      <w:r w:rsidRPr="008B3538">
        <w:rPr>
          <w:rFonts w:ascii="맑은 고딕" w:eastAsia="맑은 고딕" w:hAnsi="맑은 고딕"/>
          <w:b/>
          <w:noProof/>
        </w:rPr>
        <w:t>9.</w:t>
      </w:r>
      <w:r w:rsidRPr="008B3538">
        <w:rPr>
          <w:rFonts w:ascii="맑은 고딕" w:eastAsia="맑은 고딕" w:hAnsi="맑은 고딕"/>
          <w:noProof/>
        </w:rPr>
        <w:tab/>
        <w:t xml:space="preserve">Hofstee DJ, Gijtenbeek JJM, Hoogland PH, et al. Bed rest and physiotherapy are of no added value in the management of acute lumbosacral radicular pain: A randomised clinical study. </w:t>
      </w:r>
      <w:r w:rsidRPr="008B3538">
        <w:rPr>
          <w:rFonts w:ascii="맑은 고딕" w:eastAsia="맑은 고딕" w:hAnsi="맑은 고딕"/>
          <w:i/>
          <w:noProof/>
        </w:rPr>
        <w:t xml:space="preserve">Nederlands Tijdschrift voor Geneeskunde. </w:t>
      </w:r>
      <w:r w:rsidRPr="008B3538">
        <w:rPr>
          <w:rFonts w:ascii="맑은 고딕" w:eastAsia="맑은 고딕" w:hAnsi="맑은 고딕"/>
          <w:noProof/>
        </w:rPr>
        <w:t>2003;147(6):249-254.</w:t>
      </w:r>
      <w:bookmarkEnd w:id="14"/>
    </w:p>
    <w:p w:rsidR="008B3538" w:rsidRPr="008B3538" w:rsidRDefault="008B3538" w:rsidP="008B3538">
      <w:pPr>
        <w:ind w:left="720" w:hanging="720"/>
        <w:rPr>
          <w:rFonts w:ascii="맑은 고딕" w:eastAsia="맑은 고딕" w:hAnsi="맑은 고딕"/>
          <w:noProof/>
        </w:rPr>
      </w:pPr>
      <w:bookmarkStart w:id="15" w:name="_ENREF_10"/>
      <w:r w:rsidRPr="008B3538">
        <w:rPr>
          <w:rFonts w:ascii="맑은 고딕" w:eastAsia="맑은 고딕" w:hAnsi="맑은 고딕"/>
          <w:b/>
          <w:noProof/>
        </w:rPr>
        <w:t>10.</w:t>
      </w:r>
      <w:r w:rsidRPr="008B3538">
        <w:rPr>
          <w:rFonts w:ascii="맑은 고딕" w:eastAsia="맑은 고딕" w:hAnsi="맑은 고딕"/>
          <w:noProof/>
        </w:rPr>
        <w:tab/>
        <w:t xml:space="preserve">Vroomen PC, de Krom MC, Wilmink JT, Kester AD, Knottnerus JA. Lack of effectiveness of bed rest for sciatica. </w:t>
      </w:r>
      <w:r w:rsidRPr="008B3538">
        <w:rPr>
          <w:rFonts w:ascii="맑은 고딕" w:eastAsia="맑은 고딕" w:hAnsi="맑은 고딕"/>
          <w:i/>
          <w:noProof/>
        </w:rPr>
        <w:t xml:space="preserve">The New England journal of medicine. </w:t>
      </w:r>
      <w:r w:rsidRPr="008B3538">
        <w:rPr>
          <w:rFonts w:ascii="맑은 고딕" w:eastAsia="맑은 고딕" w:hAnsi="맑은 고딕"/>
          <w:noProof/>
        </w:rPr>
        <w:t>Feb 11 1999;340(6):418-423.</w:t>
      </w:r>
      <w:bookmarkEnd w:id="15"/>
    </w:p>
    <w:p w:rsidR="008B3538" w:rsidRPr="008B3538" w:rsidRDefault="008B3538" w:rsidP="008B3538">
      <w:pPr>
        <w:ind w:left="720" w:hanging="720"/>
        <w:rPr>
          <w:rFonts w:ascii="맑은 고딕" w:eastAsia="맑은 고딕" w:hAnsi="맑은 고딕"/>
          <w:noProof/>
        </w:rPr>
      </w:pPr>
      <w:bookmarkStart w:id="16" w:name="_ENREF_11"/>
      <w:r w:rsidRPr="008B3538">
        <w:rPr>
          <w:rFonts w:ascii="맑은 고딕" w:eastAsia="맑은 고딕" w:hAnsi="맑은 고딕"/>
          <w:b/>
          <w:noProof/>
        </w:rPr>
        <w:t>11.</w:t>
      </w:r>
      <w:r w:rsidRPr="008B3538">
        <w:rPr>
          <w:rFonts w:ascii="맑은 고딕" w:eastAsia="맑은 고딕" w:hAnsi="맑은 고딕"/>
          <w:noProof/>
        </w:rPr>
        <w:tab/>
        <w:t xml:space="preserve">Awad JN, Moskovich R. Lumbar disc herniations: surgical versus nonsurgical treatment. </w:t>
      </w:r>
      <w:r w:rsidRPr="008B3538">
        <w:rPr>
          <w:rFonts w:ascii="맑은 고딕" w:eastAsia="맑은 고딕" w:hAnsi="맑은 고딕"/>
          <w:i/>
          <w:noProof/>
        </w:rPr>
        <w:t xml:space="preserve">Clinical orthopaedics and related research. </w:t>
      </w:r>
      <w:r w:rsidRPr="008B3538">
        <w:rPr>
          <w:rFonts w:ascii="맑은 고딕" w:eastAsia="맑은 고딕" w:hAnsi="맑은 고딕"/>
          <w:noProof/>
        </w:rPr>
        <w:t>Feb 2006;443:183-197.</w:t>
      </w:r>
      <w:bookmarkEnd w:id="16"/>
    </w:p>
    <w:p w:rsidR="008B3538" w:rsidRPr="008B3538" w:rsidRDefault="008B3538" w:rsidP="008B3538">
      <w:pPr>
        <w:ind w:left="720" w:hanging="720"/>
        <w:rPr>
          <w:rFonts w:ascii="맑은 고딕" w:eastAsia="맑은 고딕" w:hAnsi="맑은 고딕"/>
          <w:noProof/>
        </w:rPr>
      </w:pPr>
      <w:bookmarkStart w:id="17" w:name="_ENREF_12"/>
      <w:r w:rsidRPr="008B3538">
        <w:rPr>
          <w:rFonts w:ascii="맑은 고딕" w:eastAsia="맑은 고딕" w:hAnsi="맑은 고딕"/>
          <w:b/>
          <w:noProof/>
        </w:rPr>
        <w:t>12.</w:t>
      </w:r>
      <w:r w:rsidRPr="008B3538">
        <w:rPr>
          <w:rFonts w:ascii="맑은 고딕" w:eastAsia="맑은 고딕" w:hAnsi="맑은 고딕"/>
          <w:noProof/>
        </w:rPr>
        <w:tab/>
        <w:t xml:space="preserve">Unlu Z, Tasci S, Tarhan S, Pabuscu Y, Islak S. Comparison of 3 physical therapy modalities for acute pain in lumbar disc herniation measured by clinical evaluation and magnetic resonance imaging. </w:t>
      </w:r>
      <w:r w:rsidRPr="008B3538">
        <w:rPr>
          <w:rFonts w:ascii="맑은 고딕" w:eastAsia="맑은 고딕" w:hAnsi="맑은 고딕"/>
          <w:i/>
          <w:noProof/>
        </w:rPr>
        <w:t xml:space="preserve">Journal of manipulative and physiological therapeutics. </w:t>
      </w:r>
      <w:r w:rsidRPr="008B3538">
        <w:rPr>
          <w:rFonts w:ascii="맑은 고딕" w:eastAsia="맑은 고딕" w:hAnsi="맑은 고딕"/>
          <w:noProof/>
        </w:rPr>
        <w:t xml:space="preserve">Mar </w:t>
      </w:r>
      <w:r w:rsidRPr="008B3538">
        <w:rPr>
          <w:rFonts w:ascii="맑은 고딕" w:eastAsia="맑은 고딕" w:hAnsi="맑은 고딕"/>
          <w:noProof/>
        </w:rPr>
        <w:lastRenderedPageBreak/>
        <w:t>2008;31(3):191-198.</w:t>
      </w:r>
      <w:bookmarkEnd w:id="17"/>
    </w:p>
    <w:p w:rsidR="008B3538" w:rsidRPr="008B3538" w:rsidRDefault="008B3538" w:rsidP="008B3538">
      <w:pPr>
        <w:ind w:left="720" w:hanging="720"/>
        <w:rPr>
          <w:rFonts w:ascii="맑은 고딕" w:eastAsia="맑은 고딕" w:hAnsi="맑은 고딕"/>
          <w:noProof/>
        </w:rPr>
      </w:pPr>
      <w:bookmarkStart w:id="18" w:name="_ENREF_13"/>
      <w:r w:rsidRPr="008B3538">
        <w:rPr>
          <w:rFonts w:ascii="맑은 고딕" w:eastAsia="맑은 고딕" w:hAnsi="맑은 고딕"/>
          <w:b/>
          <w:noProof/>
        </w:rPr>
        <w:t>13.</w:t>
      </w:r>
      <w:r w:rsidRPr="008B3538">
        <w:rPr>
          <w:rFonts w:ascii="맑은 고딕" w:eastAsia="맑은 고딕" w:hAnsi="맑은 고딕"/>
          <w:noProof/>
        </w:rPr>
        <w:tab/>
        <w:t xml:space="preserve">Vance CG, Dailey DL, Rakel BA, Sluka KA. Using TENS for pain control: the state of the evidence. </w:t>
      </w:r>
      <w:r w:rsidRPr="008B3538">
        <w:rPr>
          <w:rFonts w:ascii="맑은 고딕" w:eastAsia="맑은 고딕" w:hAnsi="맑은 고딕"/>
          <w:i/>
          <w:noProof/>
        </w:rPr>
        <w:t xml:space="preserve">Pain management. </w:t>
      </w:r>
      <w:r w:rsidRPr="008B3538">
        <w:rPr>
          <w:rFonts w:ascii="맑은 고딕" w:eastAsia="맑은 고딕" w:hAnsi="맑은 고딕"/>
          <w:noProof/>
        </w:rPr>
        <w:t>May 2014;4(3):197-209.</w:t>
      </w:r>
      <w:bookmarkEnd w:id="18"/>
    </w:p>
    <w:p w:rsidR="008B3538" w:rsidRPr="008B3538" w:rsidRDefault="008B3538" w:rsidP="008B3538">
      <w:pPr>
        <w:ind w:left="720" w:hanging="720"/>
        <w:rPr>
          <w:rFonts w:ascii="맑은 고딕" w:eastAsia="맑은 고딕" w:hAnsi="맑은 고딕"/>
          <w:noProof/>
        </w:rPr>
      </w:pPr>
      <w:bookmarkStart w:id="19" w:name="_ENREF_14"/>
      <w:r w:rsidRPr="008B3538">
        <w:rPr>
          <w:rFonts w:ascii="맑은 고딕" w:eastAsia="맑은 고딕" w:hAnsi="맑은 고딕"/>
          <w:b/>
          <w:noProof/>
        </w:rPr>
        <w:t>14.</w:t>
      </w:r>
      <w:r w:rsidRPr="008B3538">
        <w:rPr>
          <w:rFonts w:ascii="맑은 고딕" w:eastAsia="맑은 고딕" w:hAnsi="맑은 고딕"/>
          <w:noProof/>
        </w:rPr>
        <w:tab/>
        <w:t xml:space="preserve">Sherry E, Kitchener P, Smart R. A prospective randomized controlled study of VAX-D and TENS for the treatment of chronic low back pain. </w:t>
      </w:r>
      <w:r w:rsidRPr="008B3538">
        <w:rPr>
          <w:rFonts w:ascii="맑은 고딕" w:eastAsia="맑은 고딕" w:hAnsi="맑은 고딕"/>
          <w:i/>
          <w:noProof/>
        </w:rPr>
        <w:t xml:space="preserve">Neurological research. </w:t>
      </w:r>
      <w:r w:rsidRPr="008B3538">
        <w:rPr>
          <w:rFonts w:ascii="맑은 고딕" w:eastAsia="맑은 고딕" w:hAnsi="맑은 고딕"/>
          <w:noProof/>
        </w:rPr>
        <w:t>Oct 2001;23(7):780-784.</w:t>
      </w:r>
      <w:bookmarkEnd w:id="19"/>
    </w:p>
    <w:p w:rsidR="008B3538" w:rsidRPr="008B3538" w:rsidRDefault="008B3538" w:rsidP="008B3538">
      <w:pPr>
        <w:ind w:left="720" w:hanging="720"/>
        <w:rPr>
          <w:rFonts w:ascii="맑은 고딕" w:eastAsia="맑은 고딕" w:hAnsi="맑은 고딕"/>
          <w:noProof/>
        </w:rPr>
      </w:pPr>
      <w:bookmarkStart w:id="20" w:name="_ENREF_15"/>
      <w:r w:rsidRPr="008B3538">
        <w:rPr>
          <w:rFonts w:ascii="맑은 고딕" w:eastAsia="맑은 고딕" w:hAnsi="맑은 고딕"/>
          <w:b/>
          <w:noProof/>
        </w:rPr>
        <w:t>15.</w:t>
      </w:r>
      <w:r w:rsidRPr="008B3538">
        <w:rPr>
          <w:rFonts w:ascii="맑은 고딕" w:eastAsia="맑은 고딕" w:hAnsi="맑은 고딕"/>
          <w:noProof/>
        </w:rPr>
        <w:tab/>
        <w:t xml:space="preserve">Jayson MI, Sims-Williams H, Young S, Baddeley H, Collins E. Mobilization and manipulation for low-back pain. </w:t>
      </w:r>
      <w:r w:rsidRPr="008B3538">
        <w:rPr>
          <w:rFonts w:ascii="맑은 고딕" w:eastAsia="맑은 고딕" w:hAnsi="맑은 고딕"/>
          <w:i/>
          <w:noProof/>
        </w:rPr>
        <w:t xml:space="preserve">Spine (Phila Pa 1976). </w:t>
      </w:r>
      <w:r w:rsidRPr="008B3538">
        <w:rPr>
          <w:rFonts w:ascii="맑은 고딕" w:eastAsia="맑은 고딕" w:hAnsi="맑은 고딕"/>
          <w:noProof/>
        </w:rPr>
        <w:t>Jul-Aug 1981;6(4):409-416.</w:t>
      </w:r>
      <w:bookmarkEnd w:id="20"/>
    </w:p>
    <w:p w:rsidR="008B3538" w:rsidRPr="008B3538" w:rsidRDefault="008B3538" w:rsidP="008B3538">
      <w:pPr>
        <w:ind w:left="720" w:hanging="720"/>
        <w:rPr>
          <w:rFonts w:ascii="맑은 고딕" w:eastAsia="맑은 고딕" w:hAnsi="맑은 고딕"/>
          <w:noProof/>
        </w:rPr>
      </w:pPr>
      <w:bookmarkStart w:id="21" w:name="_ENREF_16"/>
      <w:r w:rsidRPr="008B3538">
        <w:rPr>
          <w:rFonts w:ascii="맑은 고딕" w:eastAsia="맑은 고딕" w:hAnsi="맑은 고딕"/>
          <w:b/>
          <w:noProof/>
        </w:rPr>
        <w:t>16.</w:t>
      </w:r>
      <w:r w:rsidRPr="008B3538">
        <w:rPr>
          <w:rFonts w:ascii="맑은 고딕" w:eastAsia="맑은 고딕" w:hAnsi="맑은 고딕"/>
          <w:noProof/>
        </w:rPr>
        <w:tab/>
        <w:t xml:space="preserve">Shekelle PG. Spinal manipulation. </w:t>
      </w:r>
      <w:r w:rsidRPr="008B3538">
        <w:rPr>
          <w:rFonts w:ascii="맑은 고딕" w:eastAsia="맑은 고딕" w:hAnsi="맑은 고딕"/>
          <w:i/>
          <w:noProof/>
        </w:rPr>
        <w:t xml:space="preserve">Spine (Phila Pa 1976). </w:t>
      </w:r>
      <w:r w:rsidRPr="008B3538">
        <w:rPr>
          <w:rFonts w:ascii="맑은 고딕" w:eastAsia="맑은 고딕" w:hAnsi="맑은 고딕"/>
          <w:noProof/>
        </w:rPr>
        <w:t>Apr 1 1994;19(7):858-861.</w:t>
      </w:r>
      <w:bookmarkEnd w:id="21"/>
    </w:p>
    <w:p w:rsidR="008B3538" w:rsidRPr="008B3538" w:rsidRDefault="008B3538" w:rsidP="008B3538">
      <w:pPr>
        <w:ind w:left="720" w:hanging="720"/>
        <w:rPr>
          <w:rFonts w:ascii="맑은 고딕" w:eastAsia="맑은 고딕" w:hAnsi="맑은 고딕"/>
          <w:noProof/>
        </w:rPr>
      </w:pPr>
      <w:bookmarkStart w:id="22" w:name="_ENREF_17"/>
      <w:r w:rsidRPr="008B3538">
        <w:rPr>
          <w:rFonts w:ascii="맑은 고딕" w:eastAsia="맑은 고딕" w:hAnsi="맑은 고딕"/>
          <w:b/>
          <w:noProof/>
        </w:rPr>
        <w:t>17.</w:t>
      </w:r>
      <w:r w:rsidRPr="008B3538">
        <w:rPr>
          <w:rFonts w:ascii="맑은 고딕" w:eastAsia="맑은 고딕" w:hAnsi="맑은 고딕"/>
          <w:noProof/>
        </w:rPr>
        <w:tab/>
        <w:t xml:space="preserve">Lopez-Diaz JV, Arias-Buria JL, Lopez-Gordo E, Lopez Gordo S, Oyarzun AP. "Effectiveness of continuous vertebral resonant oscillation using the POLD method in the treatment of lumbar disc hernia". A randomized controlled pilot study. </w:t>
      </w:r>
      <w:r w:rsidRPr="008B3538">
        <w:rPr>
          <w:rFonts w:ascii="맑은 고딕" w:eastAsia="맑은 고딕" w:hAnsi="맑은 고딕"/>
          <w:i/>
          <w:noProof/>
        </w:rPr>
        <w:t xml:space="preserve">Manual therapy. </w:t>
      </w:r>
      <w:r w:rsidRPr="008B3538">
        <w:rPr>
          <w:rFonts w:ascii="맑은 고딕" w:eastAsia="맑은 고딕" w:hAnsi="맑은 고딕"/>
          <w:noProof/>
        </w:rPr>
        <w:t>Jun 2015;20(3):481-486.</w:t>
      </w:r>
      <w:bookmarkEnd w:id="22"/>
    </w:p>
    <w:p w:rsidR="008B3538" w:rsidRPr="008B3538" w:rsidRDefault="008B3538" w:rsidP="008B3538">
      <w:pPr>
        <w:ind w:left="720" w:hanging="720"/>
        <w:rPr>
          <w:rFonts w:ascii="맑은 고딕" w:eastAsia="맑은 고딕" w:hAnsi="맑은 고딕"/>
          <w:noProof/>
        </w:rPr>
      </w:pPr>
      <w:bookmarkStart w:id="23" w:name="_ENREF_18"/>
      <w:r w:rsidRPr="008B3538">
        <w:rPr>
          <w:rFonts w:ascii="맑은 고딕" w:eastAsia="맑은 고딕" w:hAnsi="맑은 고딕"/>
          <w:b/>
          <w:noProof/>
        </w:rPr>
        <w:t>18.</w:t>
      </w:r>
      <w:r w:rsidRPr="008B3538">
        <w:rPr>
          <w:rFonts w:ascii="맑은 고딕" w:eastAsia="맑은 고딕" w:hAnsi="맑은 고딕"/>
          <w:noProof/>
        </w:rPr>
        <w:tab/>
        <w:t xml:space="preserve">Santilli V, Beghi E, Finucci S. Chiropractic manipulation in the treatment of acute back pain and sciatica with disc protrusion: a randomized double-blind clinical trial of active and simulated spinal manipulations. </w:t>
      </w:r>
      <w:r w:rsidRPr="008B3538">
        <w:rPr>
          <w:rFonts w:ascii="맑은 고딕" w:eastAsia="맑은 고딕" w:hAnsi="맑은 고딕"/>
          <w:i/>
          <w:noProof/>
        </w:rPr>
        <w:t xml:space="preserve">The spine journal : official journal of the North American Spine Society. </w:t>
      </w:r>
      <w:r w:rsidRPr="008B3538">
        <w:rPr>
          <w:rFonts w:ascii="맑은 고딕" w:eastAsia="맑은 고딕" w:hAnsi="맑은 고딕"/>
          <w:noProof/>
        </w:rPr>
        <w:t>Mar-Apr 2006;6(2):131-137.</w:t>
      </w:r>
      <w:bookmarkEnd w:id="23"/>
    </w:p>
    <w:p w:rsidR="008B3538" w:rsidRPr="008B3538" w:rsidRDefault="008B3538" w:rsidP="008B3538">
      <w:pPr>
        <w:ind w:left="720" w:hanging="720"/>
        <w:rPr>
          <w:rFonts w:ascii="맑은 고딕" w:eastAsia="맑은 고딕" w:hAnsi="맑은 고딕"/>
          <w:noProof/>
        </w:rPr>
      </w:pPr>
      <w:bookmarkStart w:id="24" w:name="_ENREF_19"/>
      <w:r w:rsidRPr="008B3538">
        <w:rPr>
          <w:rFonts w:ascii="맑은 고딕" w:eastAsia="맑은 고딕" w:hAnsi="맑은 고딕"/>
          <w:b/>
          <w:noProof/>
        </w:rPr>
        <w:t>19.</w:t>
      </w:r>
      <w:r w:rsidRPr="008B3538">
        <w:rPr>
          <w:rFonts w:ascii="맑은 고딕" w:eastAsia="맑은 고딕" w:hAnsi="맑은 고딕"/>
          <w:noProof/>
        </w:rPr>
        <w:tab/>
        <w:t xml:space="preserve">Burton AK, Tillotson KM, Cleary J. Single-blind randomised controlled trial of chemonucleolysis and manipulation in the treatment of symptomatic lumbar disc herniation. </w:t>
      </w:r>
      <w:r w:rsidRPr="008B3538">
        <w:rPr>
          <w:rFonts w:ascii="맑은 고딕" w:eastAsia="맑은 고딕" w:hAnsi="맑은 고딕"/>
          <w:i/>
          <w:noProof/>
        </w:rPr>
        <w:t xml:space="preserve">European spine journal : official publication of the European Spine Society, the European Spinal Deformity Society, and the European Section of the Cervical Spine Research Society. </w:t>
      </w:r>
      <w:r w:rsidRPr="008B3538">
        <w:rPr>
          <w:rFonts w:ascii="맑은 고딕" w:eastAsia="맑은 고딕" w:hAnsi="맑은 고딕"/>
          <w:noProof/>
        </w:rPr>
        <w:t>Jun 2000;9(3):202-207.</w:t>
      </w:r>
      <w:bookmarkEnd w:id="24"/>
    </w:p>
    <w:p w:rsidR="008B3538" w:rsidRPr="008B3538" w:rsidRDefault="008B3538" w:rsidP="008B3538">
      <w:pPr>
        <w:ind w:left="720" w:hanging="720"/>
        <w:rPr>
          <w:rFonts w:ascii="맑은 고딕" w:eastAsia="맑은 고딕" w:hAnsi="맑은 고딕"/>
          <w:noProof/>
        </w:rPr>
      </w:pPr>
      <w:bookmarkStart w:id="25" w:name="_ENREF_20"/>
      <w:r w:rsidRPr="008B3538">
        <w:rPr>
          <w:rFonts w:ascii="맑은 고딕" w:eastAsia="맑은 고딕" w:hAnsi="맑은 고딕"/>
          <w:b/>
          <w:noProof/>
        </w:rPr>
        <w:t>20.</w:t>
      </w:r>
      <w:r w:rsidRPr="008B3538">
        <w:rPr>
          <w:rFonts w:ascii="맑은 고딕" w:eastAsia="맑은 고딕" w:hAnsi="맑은 고딕"/>
          <w:noProof/>
        </w:rPr>
        <w:tab/>
        <w:t xml:space="preserve">Ye C, Ren J, Zhang J, et al. Comparison of lumbar spine stabilization exercise versus general exercise in young male patients with lumbar disc herniation after 1 year of follow-up. </w:t>
      </w:r>
      <w:r w:rsidRPr="008B3538">
        <w:rPr>
          <w:rFonts w:ascii="맑은 고딕" w:eastAsia="맑은 고딕" w:hAnsi="맑은 고딕"/>
          <w:i/>
          <w:noProof/>
        </w:rPr>
        <w:t xml:space="preserve">International journal of clinical and experimental medicine. </w:t>
      </w:r>
      <w:r w:rsidRPr="008B3538">
        <w:rPr>
          <w:rFonts w:ascii="맑은 고딕" w:eastAsia="맑은 고딕" w:hAnsi="맑은 고딕"/>
          <w:noProof/>
        </w:rPr>
        <w:t>2015;8(6):9869.</w:t>
      </w:r>
      <w:bookmarkEnd w:id="25"/>
    </w:p>
    <w:p w:rsidR="008B3538" w:rsidRPr="008B3538" w:rsidRDefault="008B3538" w:rsidP="008B3538">
      <w:pPr>
        <w:ind w:left="720" w:hanging="720"/>
        <w:rPr>
          <w:rFonts w:ascii="맑은 고딕" w:eastAsia="맑은 고딕" w:hAnsi="맑은 고딕"/>
          <w:noProof/>
        </w:rPr>
      </w:pPr>
      <w:bookmarkStart w:id="26" w:name="_ENREF_21"/>
      <w:r w:rsidRPr="008B3538">
        <w:rPr>
          <w:rFonts w:ascii="맑은 고딕" w:eastAsia="맑은 고딕" w:hAnsi="맑은 고딕"/>
          <w:b/>
          <w:noProof/>
        </w:rPr>
        <w:t>21.</w:t>
      </w:r>
      <w:r w:rsidRPr="008B3538">
        <w:rPr>
          <w:rFonts w:ascii="맑은 고딕" w:eastAsia="맑은 고딕" w:hAnsi="맑은 고딕"/>
          <w:noProof/>
        </w:rPr>
        <w:tab/>
        <w:t xml:space="preserve">Bakhtiary AH, Ziaeddina SF, Asgharb R. Lumbar stabilizing exercises improve activities of daily living in patients with lumbar disc herniation </w:t>
      </w:r>
      <w:r w:rsidRPr="008B3538">
        <w:rPr>
          <w:rFonts w:ascii="맑은 고딕" w:eastAsia="맑은 고딕" w:hAnsi="맑은 고딕"/>
          <w:i/>
          <w:noProof/>
        </w:rPr>
        <w:t xml:space="preserve">Journal of back and musculoskeletal rehabilitation. </w:t>
      </w:r>
      <w:r w:rsidRPr="008B3538">
        <w:rPr>
          <w:rFonts w:ascii="맑은 고딕" w:eastAsia="맑은 고딕" w:hAnsi="맑은 고딕"/>
          <w:noProof/>
        </w:rPr>
        <w:t>2005;13:55-60.</w:t>
      </w:r>
      <w:bookmarkEnd w:id="26"/>
    </w:p>
    <w:p w:rsidR="008B3538" w:rsidRPr="008B3538" w:rsidRDefault="008B3538" w:rsidP="008B3538">
      <w:pPr>
        <w:ind w:left="720" w:hanging="720"/>
        <w:rPr>
          <w:rFonts w:ascii="맑은 고딕" w:eastAsia="맑은 고딕" w:hAnsi="맑은 고딕"/>
          <w:noProof/>
        </w:rPr>
      </w:pPr>
      <w:bookmarkStart w:id="27" w:name="_ENREF_22"/>
      <w:r w:rsidRPr="008B3538">
        <w:rPr>
          <w:rFonts w:ascii="맑은 고딕" w:eastAsia="맑은 고딕" w:hAnsi="맑은 고딕"/>
          <w:b/>
          <w:noProof/>
        </w:rPr>
        <w:t>22.</w:t>
      </w:r>
      <w:r w:rsidRPr="008B3538">
        <w:rPr>
          <w:rFonts w:ascii="맑은 고딕" w:eastAsia="맑은 고딕" w:hAnsi="맑은 고딕"/>
          <w:noProof/>
        </w:rPr>
        <w:tab/>
        <w:t xml:space="preserve">Khani M, Jahanbin S. A randomized controlled trial on the effect of repeated lumbar traction by a door-mounted pull-up bar on the size and symptoms of herniated lumbar disk. </w:t>
      </w:r>
      <w:r w:rsidRPr="008B3538">
        <w:rPr>
          <w:rFonts w:ascii="맑은 고딕" w:eastAsia="맑은 고딕" w:hAnsi="맑은 고딕"/>
          <w:i/>
          <w:noProof/>
        </w:rPr>
        <w:t xml:space="preserve">Neurosurgery Quarterly. </w:t>
      </w:r>
      <w:r w:rsidRPr="008B3538">
        <w:rPr>
          <w:rFonts w:ascii="맑은 고딕" w:eastAsia="맑은 고딕" w:hAnsi="맑은 고딕"/>
          <w:noProof/>
        </w:rPr>
        <w:t>2015;25(4):508-512.</w:t>
      </w:r>
      <w:bookmarkEnd w:id="27"/>
    </w:p>
    <w:p w:rsidR="008B3538" w:rsidRPr="008B3538" w:rsidRDefault="008B3538" w:rsidP="008B3538">
      <w:pPr>
        <w:ind w:left="720" w:hanging="720"/>
        <w:rPr>
          <w:rFonts w:ascii="맑은 고딕" w:eastAsia="맑은 고딕" w:hAnsi="맑은 고딕"/>
          <w:noProof/>
        </w:rPr>
      </w:pPr>
      <w:bookmarkStart w:id="28" w:name="_ENREF_23"/>
      <w:r w:rsidRPr="008B3538">
        <w:rPr>
          <w:rFonts w:ascii="맑은 고딕" w:eastAsia="맑은 고딕" w:hAnsi="맑은 고딕"/>
          <w:b/>
          <w:noProof/>
        </w:rPr>
        <w:t>23.</w:t>
      </w:r>
      <w:r w:rsidRPr="008B3538">
        <w:rPr>
          <w:rFonts w:ascii="맑은 고딕" w:eastAsia="맑은 고딕" w:hAnsi="맑은 고딕"/>
          <w:noProof/>
        </w:rPr>
        <w:tab/>
        <w:t xml:space="preserve">Moustafa IM, Diab AA. Extension traction treatment for patients with discogenic lumbosacral radiculopathy: a randomized controlled trial. </w:t>
      </w:r>
      <w:r w:rsidRPr="008B3538">
        <w:rPr>
          <w:rFonts w:ascii="맑은 고딕" w:eastAsia="맑은 고딕" w:hAnsi="맑은 고딕"/>
          <w:i/>
          <w:noProof/>
        </w:rPr>
        <w:t xml:space="preserve">Clinical rehabilitation. </w:t>
      </w:r>
      <w:r w:rsidRPr="008B3538">
        <w:rPr>
          <w:rFonts w:ascii="맑은 고딕" w:eastAsia="맑은 고딕" w:hAnsi="맑은 고딕"/>
          <w:noProof/>
        </w:rPr>
        <w:t>Jan 2013;27(1):51-62.</w:t>
      </w:r>
      <w:bookmarkEnd w:id="28"/>
    </w:p>
    <w:p w:rsidR="008B3538" w:rsidRPr="008B3538" w:rsidRDefault="008B3538" w:rsidP="008B3538">
      <w:pPr>
        <w:ind w:left="720" w:hanging="720"/>
        <w:rPr>
          <w:rFonts w:ascii="맑은 고딕" w:eastAsia="맑은 고딕" w:hAnsi="맑은 고딕"/>
          <w:noProof/>
        </w:rPr>
      </w:pPr>
      <w:bookmarkStart w:id="29" w:name="_ENREF_24"/>
      <w:r w:rsidRPr="008B3538">
        <w:rPr>
          <w:rFonts w:ascii="맑은 고딕" w:eastAsia="맑은 고딕" w:hAnsi="맑은 고딕"/>
          <w:b/>
          <w:noProof/>
        </w:rPr>
        <w:t>24.</w:t>
      </w:r>
      <w:r w:rsidRPr="008B3538">
        <w:rPr>
          <w:rFonts w:ascii="맑은 고딕" w:eastAsia="맑은 고딕" w:hAnsi="맑은 고딕"/>
          <w:noProof/>
        </w:rPr>
        <w:tab/>
        <w:t xml:space="preserve">Prasad KS, Gregson BA, Hargreaves G, Byrnes T, Winburn P, Mendelow AD. Inversion therapy in patients with pure single level lumbar discogenic disease: a pilot randomized trial. </w:t>
      </w:r>
      <w:r w:rsidRPr="008B3538">
        <w:rPr>
          <w:rFonts w:ascii="맑은 고딕" w:eastAsia="맑은 고딕" w:hAnsi="맑은 고딕"/>
          <w:i/>
          <w:noProof/>
        </w:rPr>
        <w:t xml:space="preserve">Disability and rehabilitation. </w:t>
      </w:r>
      <w:r w:rsidRPr="008B3538">
        <w:rPr>
          <w:rFonts w:ascii="맑은 고딕" w:eastAsia="맑은 고딕" w:hAnsi="맑은 고딕"/>
          <w:noProof/>
        </w:rPr>
        <w:t>2012;34(17):1473-1480.</w:t>
      </w:r>
      <w:bookmarkEnd w:id="29"/>
    </w:p>
    <w:p w:rsidR="008B3538" w:rsidRPr="008B3538" w:rsidRDefault="008B3538" w:rsidP="008B3538">
      <w:pPr>
        <w:ind w:left="720" w:hanging="720"/>
        <w:rPr>
          <w:rFonts w:ascii="맑은 고딕" w:eastAsia="맑은 고딕" w:hAnsi="맑은 고딕"/>
          <w:noProof/>
        </w:rPr>
      </w:pPr>
      <w:bookmarkStart w:id="30" w:name="_ENREF_25"/>
      <w:r w:rsidRPr="008B3538">
        <w:rPr>
          <w:rFonts w:ascii="맑은 고딕" w:eastAsia="맑은 고딕" w:hAnsi="맑은 고딕"/>
          <w:b/>
          <w:noProof/>
        </w:rPr>
        <w:t>25.</w:t>
      </w:r>
      <w:r w:rsidRPr="008B3538">
        <w:rPr>
          <w:rFonts w:ascii="맑은 고딕" w:eastAsia="맑은 고딕" w:hAnsi="맑은 고딕"/>
          <w:noProof/>
        </w:rPr>
        <w:tab/>
        <w:t xml:space="preserve">Hahne AJ, Ford JJ, McMeeken JM. Conservative management of lumbar disc herniation </w:t>
      </w:r>
      <w:r w:rsidRPr="008B3538">
        <w:rPr>
          <w:rFonts w:ascii="맑은 고딕" w:eastAsia="맑은 고딕" w:hAnsi="맑은 고딕"/>
          <w:noProof/>
        </w:rPr>
        <w:lastRenderedPageBreak/>
        <w:t xml:space="preserve">with associated radiculopathy: a systematic review. </w:t>
      </w:r>
      <w:r w:rsidRPr="008B3538">
        <w:rPr>
          <w:rFonts w:ascii="맑은 고딕" w:eastAsia="맑은 고딕" w:hAnsi="맑은 고딕"/>
          <w:i/>
          <w:noProof/>
        </w:rPr>
        <w:t xml:space="preserve">Spine (Phila Pa 1976). </w:t>
      </w:r>
      <w:r w:rsidRPr="008B3538">
        <w:rPr>
          <w:rFonts w:ascii="맑은 고딕" w:eastAsia="맑은 고딕" w:hAnsi="맑은 고딕"/>
          <w:noProof/>
        </w:rPr>
        <w:t>May 15 2010;35(11):E488-504.</w:t>
      </w:r>
      <w:bookmarkEnd w:id="30"/>
    </w:p>
    <w:p w:rsidR="008B3538" w:rsidRPr="008B3538" w:rsidRDefault="008B3538" w:rsidP="008B3538">
      <w:pPr>
        <w:ind w:left="720" w:hanging="720"/>
        <w:rPr>
          <w:rFonts w:ascii="맑은 고딕" w:eastAsia="맑은 고딕" w:hAnsi="맑은 고딕"/>
          <w:noProof/>
        </w:rPr>
      </w:pPr>
      <w:bookmarkStart w:id="31" w:name="_ENREF_26"/>
      <w:r w:rsidRPr="008B3538">
        <w:rPr>
          <w:rFonts w:ascii="맑은 고딕" w:eastAsia="맑은 고딕" w:hAnsi="맑은 고딕"/>
          <w:b/>
          <w:noProof/>
        </w:rPr>
        <w:t>26.</w:t>
      </w:r>
      <w:r w:rsidRPr="008B3538">
        <w:rPr>
          <w:rFonts w:ascii="맑은 고딕" w:eastAsia="맑은 고딕" w:hAnsi="맑은 고딕"/>
          <w:noProof/>
        </w:rPr>
        <w:tab/>
        <w:t xml:space="preserve">Herrmann WA, Geertsen MS. Efficacy and safety of lornoxicam compared with placebo and diclofenac in acute sciatica/lumbo-sciatica: an analysis from a randomised, double-blind, multicentre, parallel-group study. </w:t>
      </w:r>
      <w:r w:rsidRPr="008B3538">
        <w:rPr>
          <w:rFonts w:ascii="맑은 고딕" w:eastAsia="맑은 고딕" w:hAnsi="맑은 고딕"/>
          <w:i/>
          <w:noProof/>
        </w:rPr>
        <w:t xml:space="preserve">Int J Clin Pract. </w:t>
      </w:r>
      <w:r w:rsidRPr="008B3538">
        <w:rPr>
          <w:rFonts w:ascii="맑은 고딕" w:eastAsia="맑은 고딕" w:hAnsi="맑은 고딕"/>
          <w:noProof/>
        </w:rPr>
        <w:t>Nov 2009;63(11):1613-1621.</w:t>
      </w:r>
      <w:bookmarkEnd w:id="31"/>
    </w:p>
    <w:p w:rsidR="008B3538" w:rsidRPr="008B3538" w:rsidRDefault="008B3538" w:rsidP="008B3538">
      <w:pPr>
        <w:ind w:left="720" w:hanging="720"/>
        <w:rPr>
          <w:rFonts w:ascii="맑은 고딕" w:eastAsia="맑은 고딕" w:hAnsi="맑은 고딕"/>
          <w:noProof/>
        </w:rPr>
      </w:pPr>
      <w:bookmarkStart w:id="32" w:name="_ENREF_27"/>
      <w:r w:rsidRPr="008B3538">
        <w:rPr>
          <w:rFonts w:ascii="맑은 고딕" w:eastAsia="맑은 고딕" w:hAnsi="맑은 고딕"/>
          <w:b/>
          <w:noProof/>
        </w:rPr>
        <w:t>27.</w:t>
      </w:r>
      <w:r w:rsidRPr="008B3538">
        <w:rPr>
          <w:rFonts w:ascii="맑은 고딕" w:eastAsia="맑은 고딕" w:hAnsi="맑은 고딕"/>
          <w:noProof/>
        </w:rPr>
        <w:tab/>
        <w:t xml:space="preserve">Dreiser RL, Le Parc JM, Velicitat P, Lleu PL. Oral meloxicam is effective in acute sciatica: two randomised, double-blind trials versus placebo or diclofenac. </w:t>
      </w:r>
      <w:r w:rsidRPr="008B3538">
        <w:rPr>
          <w:rFonts w:ascii="맑은 고딕" w:eastAsia="맑은 고딕" w:hAnsi="맑은 고딕"/>
          <w:i/>
          <w:noProof/>
        </w:rPr>
        <w:t xml:space="preserve">Inflamm Res. </w:t>
      </w:r>
      <w:r w:rsidRPr="008B3538">
        <w:rPr>
          <w:rFonts w:ascii="맑은 고딕" w:eastAsia="맑은 고딕" w:hAnsi="맑은 고딕"/>
          <w:noProof/>
        </w:rPr>
        <w:t>Mar 2001;50 Suppl 1:S17-23.</w:t>
      </w:r>
      <w:bookmarkEnd w:id="32"/>
    </w:p>
    <w:p w:rsidR="008B3538" w:rsidRPr="008B3538" w:rsidRDefault="008B3538" w:rsidP="008B3538">
      <w:pPr>
        <w:ind w:left="720" w:hanging="720"/>
        <w:rPr>
          <w:rFonts w:ascii="맑은 고딕" w:eastAsia="맑은 고딕" w:hAnsi="맑은 고딕"/>
          <w:noProof/>
        </w:rPr>
      </w:pPr>
      <w:bookmarkStart w:id="33" w:name="_ENREF_28"/>
      <w:r w:rsidRPr="008B3538">
        <w:rPr>
          <w:rFonts w:ascii="맑은 고딕" w:eastAsia="맑은 고딕" w:hAnsi="맑은 고딕"/>
          <w:b/>
          <w:noProof/>
        </w:rPr>
        <w:t>28.</w:t>
      </w:r>
      <w:r w:rsidRPr="008B3538">
        <w:rPr>
          <w:rFonts w:ascii="맑은 고딕" w:eastAsia="맑은 고딕" w:hAnsi="맑은 고딕"/>
          <w:noProof/>
        </w:rPr>
        <w:tab/>
        <w:t xml:space="preserve">Rasmussen-Barr E, Held U, Grooten WJ, et al. Non-steroidal anti-inflammatory drugs for sciatica. </w:t>
      </w:r>
      <w:r w:rsidRPr="008B3538">
        <w:rPr>
          <w:rFonts w:ascii="맑은 고딕" w:eastAsia="맑은 고딕" w:hAnsi="맑은 고딕"/>
          <w:i/>
          <w:noProof/>
        </w:rPr>
        <w:t xml:space="preserve">The Cochrane database of systematic reviews. </w:t>
      </w:r>
      <w:r w:rsidRPr="008B3538">
        <w:rPr>
          <w:rFonts w:ascii="맑은 고딕" w:eastAsia="맑은 고딕" w:hAnsi="맑은 고딕"/>
          <w:noProof/>
        </w:rPr>
        <w:t>Oct 15 2016;10:Cd012382.</w:t>
      </w:r>
      <w:bookmarkEnd w:id="33"/>
    </w:p>
    <w:p w:rsidR="008B3538" w:rsidRPr="008B3538" w:rsidRDefault="008B3538" w:rsidP="008B3538">
      <w:pPr>
        <w:ind w:left="720" w:hanging="720"/>
        <w:rPr>
          <w:rFonts w:ascii="맑은 고딕" w:eastAsia="맑은 고딕" w:hAnsi="맑은 고딕"/>
          <w:noProof/>
        </w:rPr>
      </w:pPr>
      <w:bookmarkStart w:id="34" w:name="_ENREF_29"/>
      <w:r w:rsidRPr="008B3538">
        <w:rPr>
          <w:rFonts w:ascii="맑은 고딕" w:eastAsia="맑은 고딕" w:hAnsi="맑은 고딕"/>
          <w:b/>
          <w:noProof/>
        </w:rPr>
        <w:t>29.</w:t>
      </w:r>
      <w:r w:rsidRPr="008B3538">
        <w:rPr>
          <w:rFonts w:ascii="맑은 고딕" w:eastAsia="맑은 고딕" w:hAnsi="맑은 고딕"/>
          <w:noProof/>
        </w:rPr>
        <w:tab/>
        <w:t xml:space="preserve">Roncoroni C, Baillet A, Durand M, Gaudin P, Juvin R. Efficacy and tolerance of systemic steroids in sciatica: a systematic review and meta-analysis. </w:t>
      </w:r>
      <w:r w:rsidRPr="008B3538">
        <w:rPr>
          <w:rFonts w:ascii="맑은 고딕" w:eastAsia="맑은 고딕" w:hAnsi="맑은 고딕"/>
          <w:i/>
          <w:noProof/>
        </w:rPr>
        <w:t xml:space="preserve">Rheumatology (Oxford, England). </w:t>
      </w:r>
      <w:r w:rsidRPr="008B3538">
        <w:rPr>
          <w:rFonts w:ascii="맑은 고딕" w:eastAsia="맑은 고딕" w:hAnsi="맑은 고딕"/>
          <w:noProof/>
        </w:rPr>
        <w:t>Sep 2011;50(9):1603-1611.</w:t>
      </w:r>
      <w:bookmarkEnd w:id="34"/>
    </w:p>
    <w:p w:rsidR="008B3538" w:rsidRPr="008B3538" w:rsidRDefault="008B3538" w:rsidP="008B3538">
      <w:pPr>
        <w:ind w:left="720" w:hanging="720"/>
        <w:rPr>
          <w:rFonts w:ascii="맑은 고딕" w:eastAsia="맑은 고딕" w:hAnsi="맑은 고딕"/>
          <w:noProof/>
        </w:rPr>
      </w:pPr>
      <w:bookmarkStart w:id="35" w:name="_ENREF_30"/>
      <w:r w:rsidRPr="008B3538">
        <w:rPr>
          <w:rFonts w:ascii="맑은 고딕" w:eastAsia="맑은 고딕" w:hAnsi="맑은 고딕"/>
          <w:b/>
          <w:noProof/>
        </w:rPr>
        <w:t>30.</w:t>
      </w:r>
      <w:r w:rsidRPr="008B3538">
        <w:rPr>
          <w:rFonts w:ascii="맑은 고딕" w:eastAsia="맑은 고딕" w:hAnsi="맑은 고딕"/>
          <w:noProof/>
        </w:rPr>
        <w:tab/>
        <w:t xml:space="preserve">Balakrishnamoorthy R, Horgan I, Perez S, Steele MC, Keijzers GB. Does a single dose of intravenous dexamethasone reduce Symptoms in Emergency department patients with low Back pain and RAdiculopathy (SEBRA)? A double-blind randomised controlled trial. </w:t>
      </w:r>
      <w:r w:rsidRPr="008B3538">
        <w:rPr>
          <w:rFonts w:ascii="맑은 고딕" w:eastAsia="맑은 고딕" w:hAnsi="맑은 고딕"/>
          <w:i/>
          <w:noProof/>
        </w:rPr>
        <w:t xml:space="preserve">Emergency medicine journal : EMJ. </w:t>
      </w:r>
      <w:r w:rsidRPr="008B3538">
        <w:rPr>
          <w:rFonts w:ascii="맑은 고딕" w:eastAsia="맑은 고딕" w:hAnsi="맑은 고딕"/>
          <w:noProof/>
        </w:rPr>
        <w:t>Jul 2015;32(7):525-530.</w:t>
      </w:r>
      <w:bookmarkEnd w:id="35"/>
    </w:p>
    <w:p w:rsidR="008B3538" w:rsidRPr="008B3538" w:rsidRDefault="008B3538" w:rsidP="008B3538">
      <w:pPr>
        <w:ind w:left="720" w:hanging="720"/>
        <w:rPr>
          <w:rFonts w:ascii="맑은 고딕" w:eastAsia="맑은 고딕" w:hAnsi="맑은 고딕"/>
          <w:noProof/>
        </w:rPr>
      </w:pPr>
      <w:bookmarkStart w:id="36" w:name="_ENREF_31"/>
      <w:r w:rsidRPr="008B3538">
        <w:rPr>
          <w:rFonts w:ascii="맑은 고딕" w:eastAsia="맑은 고딕" w:hAnsi="맑은 고딕"/>
          <w:b/>
          <w:noProof/>
        </w:rPr>
        <w:t>31.</w:t>
      </w:r>
      <w:r w:rsidRPr="008B3538">
        <w:rPr>
          <w:rFonts w:ascii="맑은 고딕" w:eastAsia="맑은 고딕" w:hAnsi="맑은 고딕"/>
          <w:noProof/>
        </w:rPr>
        <w:tab/>
        <w:t xml:space="preserve">Goldberg H, Firtch W, Tyburski M, et al. Oral steroids for acute radiculopathy due to a herniated lumbar disk: a randomized clinical trial. </w:t>
      </w:r>
      <w:r w:rsidRPr="008B3538">
        <w:rPr>
          <w:rFonts w:ascii="맑은 고딕" w:eastAsia="맑은 고딕" w:hAnsi="맑은 고딕"/>
          <w:i/>
          <w:noProof/>
        </w:rPr>
        <w:t xml:space="preserve">Jama. </w:t>
      </w:r>
      <w:r w:rsidRPr="008B3538">
        <w:rPr>
          <w:rFonts w:ascii="맑은 고딕" w:eastAsia="맑은 고딕" w:hAnsi="맑은 고딕"/>
          <w:noProof/>
        </w:rPr>
        <w:t>May 19 2015;313(19):1915-1923.</w:t>
      </w:r>
      <w:bookmarkEnd w:id="36"/>
    </w:p>
    <w:p w:rsidR="008B3538" w:rsidRPr="008B3538" w:rsidRDefault="008B3538" w:rsidP="008B3538">
      <w:pPr>
        <w:ind w:left="720" w:hanging="720"/>
        <w:rPr>
          <w:rFonts w:ascii="맑은 고딕" w:eastAsia="맑은 고딕" w:hAnsi="맑은 고딕"/>
          <w:noProof/>
        </w:rPr>
      </w:pPr>
      <w:bookmarkStart w:id="37" w:name="_ENREF_32"/>
      <w:r w:rsidRPr="008B3538">
        <w:rPr>
          <w:rFonts w:ascii="맑은 고딕" w:eastAsia="맑은 고딕" w:hAnsi="맑은 고딕"/>
          <w:b/>
          <w:noProof/>
        </w:rPr>
        <w:t>32.</w:t>
      </w:r>
      <w:r w:rsidRPr="008B3538">
        <w:rPr>
          <w:rFonts w:ascii="맑은 고딕" w:eastAsia="맑은 고딕" w:hAnsi="맑은 고딕"/>
          <w:noProof/>
        </w:rPr>
        <w:tab/>
        <w:t xml:space="preserve">Ko SB, Kim, S.K., Kim J.J., Oh, T.B. The effectiveness of oral corticosteroids for management of lumbar radiating pain: Randomized, controlled trial study. </w:t>
      </w:r>
      <w:r w:rsidRPr="008B3538">
        <w:rPr>
          <w:rFonts w:ascii="맑은 고딕" w:eastAsia="맑은 고딕" w:hAnsi="맑은 고딕"/>
          <w:i/>
          <w:noProof/>
        </w:rPr>
        <w:t xml:space="preserve">Clinics in Orthopedic Surgery. </w:t>
      </w:r>
      <w:r w:rsidRPr="008B3538">
        <w:rPr>
          <w:rFonts w:ascii="맑은 고딕" w:eastAsia="맑은 고딕" w:hAnsi="맑은 고딕"/>
          <w:noProof/>
        </w:rPr>
        <w:t>2016;8(3):262-267.</w:t>
      </w:r>
      <w:bookmarkEnd w:id="37"/>
    </w:p>
    <w:p w:rsidR="008B3538" w:rsidRPr="008B3538" w:rsidRDefault="008B3538" w:rsidP="008B3538">
      <w:pPr>
        <w:ind w:left="720" w:hanging="720"/>
        <w:rPr>
          <w:rFonts w:ascii="맑은 고딕" w:eastAsia="맑은 고딕" w:hAnsi="맑은 고딕"/>
          <w:noProof/>
        </w:rPr>
      </w:pPr>
      <w:bookmarkStart w:id="38" w:name="_ENREF_33"/>
      <w:r w:rsidRPr="008B3538">
        <w:rPr>
          <w:rFonts w:ascii="맑은 고딕" w:eastAsia="맑은 고딕" w:hAnsi="맑은 고딕"/>
          <w:b/>
          <w:noProof/>
        </w:rPr>
        <w:t>33.</w:t>
      </w:r>
      <w:r w:rsidRPr="008B3538">
        <w:rPr>
          <w:rFonts w:ascii="맑은 고딕" w:eastAsia="맑은 고딕" w:hAnsi="맑은 고딕"/>
          <w:noProof/>
        </w:rPr>
        <w:tab/>
        <w:t xml:space="preserve">Al-Hasani R, Bruchas MR. Molecular mechanisms of opioid receptor-dependent signaling and behavior. </w:t>
      </w:r>
      <w:r w:rsidRPr="008B3538">
        <w:rPr>
          <w:rFonts w:ascii="맑은 고딕" w:eastAsia="맑은 고딕" w:hAnsi="맑은 고딕"/>
          <w:i/>
          <w:noProof/>
        </w:rPr>
        <w:t xml:space="preserve">Anesthesiology. </w:t>
      </w:r>
      <w:r w:rsidRPr="008B3538">
        <w:rPr>
          <w:rFonts w:ascii="맑은 고딕" w:eastAsia="맑은 고딕" w:hAnsi="맑은 고딕"/>
          <w:noProof/>
        </w:rPr>
        <w:t>Dec 2011;115(6):1363-1381.</w:t>
      </w:r>
      <w:bookmarkEnd w:id="38"/>
    </w:p>
    <w:p w:rsidR="008B3538" w:rsidRPr="008B3538" w:rsidRDefault="008B3538" w:rsidP="008B3538">
      <w:pPr>
        <w:ind w:left="720" w:hanging="720"/>
        <w:rPr>
          <w:rFonts w:ascii="맑은 고딕" w:eastAsia="맑은 고딕" w:hAnsi="맑은 고딕"/>
          <w:noProof/>
        </w:rPr>
      </w:pPr>
      <w:bookmarkStart w:id="39" w:name="_ENREF_34"/>
      <w:r w:rsidRPr="008B3538">
        <w:rPr>
          <w:rFonts w:ascii="맑은 고딕" w:eastAsia="맑은 고딕" w:hAnsi="맑은 고딕"/>
          <w:b/>
          <w:noProof/>
        </w:rPr>
        <w:t>34.</w:t>
      </w:r>
      <w:r w:rsidRPr="008B3538">
        <w:rPr>
          <w:rFonts w:ascii="맑은 고딕" w:eastAsia="맑은 고딕" w:hAnsi="맑은 고딕"/>
          <w:noProof/>
        </w:rPr>
        <w:tab/>
        <w:t xml:space="preserve">Traitement de la douleur cancéreuse (Cancer pain relief : with a guide to opioid availability)  Genève : Organisation mondiale de la Santé; 1987. </w:t>
      </w:r>
      <w:r w:rsidRPr="00DC5A8F">
        <w:rPr>
          <w:rFonts w:ascii="맑은 고딕" w:eastAsia="맑은 고딕" w:hAnsi="맑은 고딕"/>
          <w:noProof/>
        </w:rPr>
        <w:t>http://apps.who.int/iris/handle/10665/41712</w:t>
      </w:r>
      <w:r w:rsidRPr="008B3538">
        <w:rPr>
          <w:rFonts w:ascii="맑은 고딕" w:eastAsia="맑은 고딕" w:hAnsi="맑은 고딕"/>
          <w:noProof/>
        </w:rPr>
        <w:t>.</w:t>
      </w:r>
      <w:bookmarkEnd w:id="39"/>
    </w:p>
    <w:p w:rsidR="008B3538" w:rsidRPr="008B3538" w:rsidRDefault="008B3538" w:rsidP="008B3538">
      <w:pPr>
        <w:ind w:left="720" w:hanging="720"/>
        <w:rPr>
          <w:rFonts w:ascii="맑은 고딕" w:eastAsia="맑은 고딕" w:hAnsi="맑은 고딕"/>
          <w:noProof/>
        </w:rPr>
      </w:pPr>
      <w:bookmarkStart w:id="40" w:name="_ENREF_35"/>
      <w:r w:rsidRPr="008B3538">
        <w:rPr>
          <w:rFonts w:ascii="맑은 고딕" w:eastAsia="맑은 고딕" w:hAnsi="맑은 고딕"/>
          <w:b/>
          <w:noProof/>
        </w:rPr>
        <w:t>35.</w:t>
      </w:r>
      <w:r w:rsidRPr="008B3538">
        <w:rPr>
          <w:rFonts w:ascii="맑은 고딕" w:eastAsia="맑은 고딕" w:hAnsi="맑은 고딕"/>
          <w:noProof/>
        </w:rPr>
        <w:tab/>
        <w:t>WHO Analgesic Ladder: Is It Appropriate for Joint Pain? From NSAIDS to Opioids. International Association for the Study of Pain; 2016..</w:t>
      </w:r>
      <w:bookmarkEnd w:id="40"/>
    </w:p>
    <w:p w:rsidR="008B3538" w:rsidRPr="008B3538" w:rsidRDefault="008B3538" w:rsidP="008B3538">
      <w:pPr>
        <w:ind w:left="720" w:hanging="720"/>
        <w:rPr>
          <w:rFonts w:ascii="맑은 고딕" w:eastAsia="맑은 고딕" w:hAnsi="맑은 고딕"/>
          <w:noProof/>
        </w:rPr>
      </w:pPr>
      <w:bookmarkStart w:id="41" w:name="_ENREF_36"/>
      <w:r w:rsidRPr="008B3538">
        <w:rPr>
          <w:rFonts w:ascii="맑은 고딕" w:eastAsia="맑은 고딕" w:hAnsi="맑은 고딕"/>
          <w:b/>
          <w:noProof/>
        </w:rPr>
        <w:t>36.</w:t>
      </w:r>
      <w:r w:rsidRPr="008B3538">
        <w:rPr>
          <w:rFonts w:ascii="맑은 고딕" w:eastAsia="맑은 고딕" w:hAnsi="맑은 고딕"/>
          <w:noProof/>
        </w:rPr>
        <w:tab/>
        <w:t xml:space="preserve">Baron R, Martin-Mola E, Muller M, Dubois C, Falke D, Steigerwald I. Effectiveness and Safety of Tapentadol Prolonged Release (PR) Versus a Combination of Tapentadol PR and Pregabalin for the Management of Severe, Chronic Low Back Pain With a Neuropathic Component: A Randomized, Double-blind, Phase 3b Study. </w:t>
      </w:r>
      <w:r w:rsidRPr="008B3538">
        <w:rPr>
          <w:rFonts w:ascii="맑은 고딕" w:eastAsia="맑은 고딕" w:hAnsi="맑은 고딕"/>
          <w:i/>
          <w:noProof/>
        </w:rPr>
        <w:t xml:space="preserve">Pain practice : the official journal of World Institute of Pain. </w:t>
      </w:r>
      <w:r w:rsidRPr="008B3538">
        <w:rPr>
          <w:rFonts w:ascii="맑은 고딕" w:eastAsia="맑은 고딕" w:hAnsi="맑은 고딕"/>
          <w:noProof/>
        </w:rPr>
        <w:t>Jun 2015;15(5):455-470.</w:t>
      </w:r>
      <w:bookmarkEnd w:id="41"/>
    </w:p>
    <w:p w:rsidR="008B3538" w:rsidRPr="008B3538" w:rsidRDefault="008B3538" w:rsidP="008B3538">
      <w:pPr>
        <w:ind w:left="720" w:hanging="720"/>
        <w:rPr>
          <w:rFonts w:ascii="맑은 고딕" w:eastAsia="맑은 고딕" w:hAnsi="맑은 고딕"/>
          <w:noProof/>
        </w:rPr>
      </w:pPr>
      <w:bookmarkStart w:id="42" w:name="_ENREF_37"/>
      <w:r w:rsidRPr="008B3538">
        <w:rPr>
          <w:rFonts w:ascii="맑은 고딕" w:eastAsia="맑은 고딕" w:hAnsi="맑은 고딕"/>
          <w:b/>
          <w:noProof/>
        </w:rPr>
        <w:t>37.</w:t>
      </w:r>
      <w:r w:rsidRPr="008B3538">
        <w:rPr>
          <w:rFonts w:ascii="맑은 고딕" w:eastAsia="맑은 고딕" w:hAnsi="맑은 고딕"/>
          <w:noProof/>
        </w:rPr>
        <w:tab/>
        <w:t xml:space="preserve">Serinken M, Eken C, Gungor F, Emet M, Al B. Comparison of Intravenous Morphine Versus Paracetamol in Sciatica: A Randomized Placebo Controlled Trial. </w:t>
      </w:r>
      <w:r w:rsidRPr="008B3538">
        <w:rPr>
          <w:rFonts w:ascii="맑은 고딕" w:eastAsia="맑은 고딕" w:hAnsi="맑은 고딕"/>
          <w:i/>
          <w:noProof/>
        </w:rPr>
        <w:t xml:space="preserve">Acad Emerg Med. </w:t>
      </w:r>
      <w:r w:rsidRPr="008B3538">
        <w:rPr>
          <w:rFonts w:ascii="맑은 고딕" w:eastAsia="맑은 고딕" w:hAnsi="맑은 고딕"/>
          <w:noProof/>
        </w:rPr>
        <w:t>Jun 2016;23(6):674-678.</w:t>
      </w:r>
      <w:bookmarkEnd w:id="42"/>
    </w:p>
    <w:p w:rsidR="008B3538" w:rsidRPr="008B3538" w:rsidRDefault="008B3538" w:rsidP="008B3538">
      <w:pPr>
        <w:ind w:left="720" w:hanging="720"/>
        <w:rPr>
          <w:rFonts w:ascii="맑은 고딕" w:eastAsia="맑은 고딕" w:hAnsi="맑은 고딕"/>
          <w:noProof/>
        </w:rPr>
      </w:pPr>
      <w:bookmarkStart w:id="43" w:name="_ENREF_38"/>
      <w:r w:rsidRPr="008B3538">
        <w:rPr>
          <w:rFonts w:ascii="맑은 고딕" w:eastAsia="맑은 고딕" w:hAnsi="맑은 고딕"/>
          <w:b/>
          <w:noProof/>
        </w:rPr>
        <w:t>38.</w:t>
      </w:r>
      <w:r w:rsidRPr="008B3538">
        <w:rPr>
          <w:rFonts w:ascii="맑은 고딕" w:eastAsia="맑은 고딕" w:hAnsi="맑은 고딕"/>
          <w:noProof/>
        </w:rPr>
        <w:tab/>
        <w:t xml:space="preserve">Khoromi S, Patsalides A, Parada S, Salehi V, Meegan JM, Max MB. Topiramate in chronic </w:t>
      </w:r>
      <w:r w:rsidRPr="008B3538">
        <w:rPr>
          <w:rFonts w:ascii="맑은 고딕" w:eastAsia="맑은 고딕" w:hAnsi="맑은 고딕"/>
          <w:noProof/>
        </w:rPr>
        <w:lastRenderedPageBreak/>
        <w:t xml:space="preserve">lumbar radicular pain. </w:t>
      </w:r>
      <w:r w:rsidRPr="008B3538">
        <w:rPr>
          <w:rFonts w:ascii="맑은 고딕" w:eastAsia="맑은 고딕" w:hAnsi="맑은 고딕"/>
          <w:i/>
          <w:noProof/>
        </w:rPr>
        <w:t xml:space="preserve">The journal of pain : official journal of the American Pain Society. </w:t>
      </w:r>
      <w:r w:rsidRPr="008B3538">
        <w:rPr>
          <w:rFonts w:ascii="맑은 고딕" w:eastAsia="맑은 고딕" w:hAnsi="맑은 고딕"/>
          <w:noProof/>
        </w:rPr>
        <w:t>Dec 2005;6(12):829-836.</w:t>
      </w:r>
      <w:bookmarkEnd w:id="43"/>
    </w:p>
    <w:p w:rsidR="008B3538" w:rsidRPr="008B3538" w:rsidRDefault="008B3538" w:rsidP="008B3538">
      <w:pPr>
        <w:ind w:left="720" w:hanging="720"/>
        <w:rPr>
          <w:rFonts w:ascii="맑은 고딕" w:eastAsia="맑은 고딕" w:hAnsi="맑은 고딕"/>
          <w:noProof/>
        </w:rPr>
      </w:pPr>
      <w:bookmarkStart w:id="44" w:name="_ENREF_39"/>
      <w:r w:rsidRPr="008B3538">
        <w:rPr>
          <w:rFonts w:ascii="맑은 고딕" w:eastAsia="맑은 고딕" w:hAnsi="맑은 고딕"/>
          <w:b/>
          <w:noProof/>
        </w:rPr>
        <w:t>39.</w:t>
      </w:r>
      <w:r w:rsidRPr="008B3538">
        <w:rPr>
          <w:rFonts w:ascii="맑은 고딕" w:eastAsia="맑은 고딕" w:hAnsi="맑은 고딕"/>
          <w:noProof/>
        </w:rPr>
        <w:tab/>
        <w:t xml:space="preserve">Atkinson JH, Slater MA, Capparelli EV, et al. A randomized controlled trial of gabapentin for chronic low back pain with and without a radiating component. </w:t>
      </w:r>
      <w:r w:rsidRPr="008B3538">
        <w:rPr>
          <w:rFonts w:ascii="맑은 고딕" w:eastAsia="맑은 고딕" w:hAnsi="맑은 고딕"/>
          <w:i/>
          <w:noProof/>
        </w:rPr>
        <w:t xml:space="preserve">Pain. </w:t>
      </w:r>
      <w:r w:rsidRPr="008B3538">
        <w:rPr>
          <w:rFonts w:ascii="맑은 고딕" w:eastAsia="맑은 고딕" w:hAnsi="맑은 고딕"/>
          <w:noProof/>
        </w:rPr>
        <w:t>Jul 2016;157(7):1499-1507.</w:t>
      </w:r>
      <w:bookmarkEnd w:id="44"/>
    </w:p>
    <w:p w:rsidR="008B3538" w:rsidRPr="008B3538" w:rsidRDefault="008B3538" w:rsidP="008B3538">
      <w:pPr>
        <w:ind w:left="720" w:hanging="720"/>
        <w:rPr>
          <w:rFonts w:ascii="맑은 고딕" w:eastAsia="맑은 고딕" w:hAnsi="맑은 고딕"/>
          <w:noProof/>
        </w:rPr>
      </w:pPr>
      <w:bookmarkStart w:id="45" w:name="_ENREF_40"/>
      <w:r w:rsidRPr="008B3538">
        <w:rPr>
          <w:rFonts w:ascii="맑은 고딕" w:eastAsia="맑은 고딕" w:hAnsi="맑은 고딕"/>
          <w:b/>
          <w:noProof/>
        </w:rPr>
        <w:t>40.</w:t>
      </w:r>
      <w:r w:rsidRPr="008B3538">
        <w:rPr>
          <w:rFonts w:ascii="맑은 고딕" w:eastAsia="맑은 고딕" w:hAnsi="맑은 고딕"/>
          <w:noProof/>
        </w:rPr>
        <w:tab/>
        <w:t xml:space="preserve">Baron R, Freynhagen R, Tolle TR, et al. The efficacy and safety of pregabalin in the treatment of neuropathic pain associated with chronic lumbosacral radiculopathy. </w:t>
      </w:r>
      <w:r w:rsidRPr="008B3538">
        <w:rPr>
          <w:rFonts w:ascii="맑은 고딕" w:eastAsia="맑은 고딕" w:hAnsi="맑은 고딕"/>
          <w:i/>
          <w:noProof/>
        </w:rPr>
        <w:t xml:space="preserve">Pain. </w:t>
      </w:r>
      <w:r w:rsidRPr="008B3538">
        <w:rPr>
          <w:rFonts w:ascii="맑은 고딕" w:eastAsia="맑은 고딕" w:hAnsi="맑은 고딕"/>
          <w:noProof/>
        </w:rPr>
        <w:t>Sep 2010;150(3):420-427.</w:t>
      </w:r>
      <w:bookmarkEnd w:id="45"/>
    </w:p>
    <w:p w:rsidR="008B3538" w:rsidRPr="008B3538" w:rsidRDefault="008B3538" w:rsidP="008B3538">
      <w:pPr>
        <w:ind w:left="720" w:hanging="720"/>
        <w:rPr>
          <w:rFonts w:ascii="맑은 고딕" w:eastAsia="맑은 고딕" w:hAnsi="맑은 고딕"/>
          <w:noProof/>
        </w:rPr>
      </w:pPr>
      <w:bookmarkStart w:id="46" w:name="_ENREF_41"/>
      <w:r w:rsidRPr="008B3538">
        <w:rPr>
          <w:rFonts w:ascii="맑은 고딕" w:eastAsia="맑은 고딕" w:hAnsi="맑은 고딕"/>
          <w:b/>
          <w:noProof/>
        </w:rPr>
        <w:t>41.</w:t>
      </w:r>
      <w:r w:rsidRPr="008B3538">
        <w:rPr>
          <w:rFonts w:ascii="맑은 고딕" w:eastAsia="맑은 고딕" w:hAnsi="맑은 고딕"/>
          <w:noProof/>
        </w:rPr>
        <w:tab/>
        <w:t xml:space="preserve">Khoromi S, Cui L, Nackers L, Max MB. Morphine, nortriptyline and their combination vs. placebo in patients with chronic lumbar root pain. </w:t>
      </w:r>
      <w:r w:rsidRPr="008B3538">
        <w:rPr>
          <w:rFonts w:ascii="맑은 고딕" w:eastAsia="맑은 고딕" w:hAnsi="맑은 고딕"/>
          <w:i/>
          <w:noProof/>
        </w:rPr>
        <w:t xml:space="preserve">Pain. </w:t>
      </w:r>
      <w:r w:rsidRPr="008B3538">
        <w:rPr>
          <w:rFonts w:ascii="맑은 고딕" w:eastAsia="맑은 고딕" w:hAnsi="맑은 고딕"/>
          <w:noProof/>
        </w:rPr>
        <w:t>Jul 2007;130(1-2):66-75.</w:t>
      </w:r>
      <w:bookmarkEnd w:id="46"/>
    </w:p>
    <w:p w:rsidR="008B3538" w:rsidRPr="008B3538" w:rsidRDefault="008B3538" w:rsidP="008B3538">
      <w:pPr>
        <w:ind w:left="720" w:hanging="720"/>
        <w:rPr>
          <w:rFonts w:ascii="맑은 고딕" w:eastAsia="맑은 고딕" w:hAnsi="맑은 고딕"/>
          <w:noProof/>
        </w:rPr>
      </w:pPr>
      <w:bookmarkStart w:id="47" w:name="_ENREF_42"/>
      <w:r w:rsidRPr="008B3538">
        <w:rPr>
          <w:rFonts w:ascii="맑은 고딕" w:eastAsia="맑은 고딕" w:hAnsi="맑은 고딕"/>
          <w:b/>
          <w:noProof/>
        </w:rPr>
        <w:t>42.</w:t>
      </w:r>
      <w:r w:rsidRPr="008B3538">
        <w:rPr>
          <w:rFonts w:ascii="맑은 고딕" w:eastAsia="맑은 고딕" w:hAnsi="맑은 고딕"/>
          <w:noProof/>
        </w:rPr>
        <w:tab/>
        <w:t xml:space="preserve">Marks DM, Pae CU, Patkar AA. A double-blind, placebo-controlled, parallel-group pilot study of milnacipran for chronic radicular pain (sciatica) associated with lumbosacral disc disease. </w:t>
      </w:r>
      <w:r w:rsidRPr="008B3538">
        <w:rPr>
          <w:rFonts w:ascii="맑은 고딕" w:eastAsia="맑은 고딕" w:hAnsi="맑은 고딕"/>
          <w:i/>
          <w:noProof/>
        </w:rPr>
        <w:t xml:space="preserve">The primary care companion for CNS disorders. </w:t>
      </w:r>
      <w:r w:rsidRPr="008B3538">
        <w:rPr>
          <w:rFonts w:ascii="맑은 고딕" w:eastAsia="맑은 고딕" w:hAnsi="맑은 고딕"/>
          <w:noProof/>
        </w:rPr>
        <w:t>2014;16(4).</w:t>
      </w:r>
      <w:bookmarkEnd w:id="47"/>
    </w:p>
    <w:p w:rsidR="008B3538" w:rsidRPr="008B3538" w:rsidRDefault="008B3538" w:rsidP="008B3538">
      <w:pPr>
        <w:ind w:left="720" w:hanging="720"/>
        <w:rPr>
          <w:rFonts w:ascii="맑은 고딕" w:eastAsia="맑은 고딕" w:hAnsi="맑은 고딕"/>
          <w:noProof/>
        </w:rPr>
      </w:pPr>
      <w:bookmarkStart w:id="48" w:name="_ENREF_43"/>
      <w:r w:rsidRPr="008B3538">
        <w:rPr>
          <w:rFonts w:ascii="맑은 고딕" w:eastAsia="맑은 고딕" w:hAnsi="맑은 고딕"/>
          <w:b/>
          <w:noProof/>
        </w:rPr>
        <w:t>43.</w:t>
      </w:r>
      <w:r w:rsidRPr="008B3538">
        <w:rPr>
          <w:rFonts w:ascii="맑은 고딕" w:eastAsia="맑은 고딕" w:hAnsi="맑은 고딕"/>
          <w:noProof/>
        </w:rPr>
        <w:tab/>
        <w:t xml:space="preserve">Schukro RP, Oehmke MJ, Geroldinger A, Heinze G, Kress HG, Pramhas S. Efficacy of Duloxetine in Chronic Low Back Pain with a Neuropathic Component: A Randomized, Double-blind, Placebo-controlled Crossover Trial. </w:t>
      </w:r>
      <w:r w:rsidRPr="008B3538">
        <w:rPr>
          <w:rFonts w:ascii="맑은 고딕" w:eastAsia="맑은 고딕" w:hAnsi="맑은 고딕"/>
          <w:i/>
          <w:noProof/>
        </w:rPr>
        <w:t xml:space="preserve">Anesthesiology. </w:t>
      </w:r>
      <w:r w:rsidRPr="008B3538">
        <w:rPr>
          <w:rFonts w:ascii="맑은 고딕" w:eastAsia="맑은 고딕" w:hAnsi="맑은 고딕"/>
          <w:noProof/>
        </w:rPr>
        <w:t>Jan 2016;124(1):150-158.</w:t>
      </w:r>
      <w:bookmarkEnd w:id="48"/>
    </w:p>
    <w:p w:rsidR="008B3538" w:rsidRPr="008B3538" w:rsidRDefault="008B3538" w:rsidP="008B3538">
      <w:pPr>
        <w:ind w:left="720" w:hanging="720"/>
        <w:rPr>
          <w:rFonts w:ascii="맑은 고딕" w:eastAsia="맑은 고딕" w:hAnsi="맑은 고딕"/>
          <w:noProof/>
        </w:rPr>
      </w:pPr>
      <w:bookmarkStart w:id="49" w:name="_ENREF_44"/>
      <w:r w:rsidRPr="008B3538">
        <w:rPr>
          <w:rFonts w:ascii="맑은 고딕" w:eastAsia="맑은 고딕" w:hAnsi="맑은 고딕"/>
          <w:b/>
          <w:noProof/>
        </w:rPr>
        <w:t>44.</w:t>
      </w:r>
      <w:r w:rsidRPr="008B3538">
        <w:rPr>
          <w:rFonts w:ascii="맑은 고딕" w:eastAsia="맑은 고딕" w:hAnsi="맑은 고딕"/>
          <w:noProof/>
        </w:rPr>
        <w:tab/>
        <w:t xml:space="preserve">Kennedy DJ, Zheng PZ, Smuck M, McCormick ZL, Huynh L, Schneider BJ. A minimum of 5-year follow-up after lumbar transforaminal epidural steroid injections in patients with lumbar radicular pain due to intervertebral disc herniation. </w:t>
      </w:r>
      <w:r w:rsidRPr="008B3538">
        <w:rPr>
          <w:rFonts w:ascii="맑은 고딕" w:eastAsia="맑은 고딕" w:hAnsi="맑은 고딕"/>
          <w:i/>
          <w:noProof/>
        </w:rPr>
        <w:t xml:space="preserve">The spine journal : official journal of the North American Spine Society. </w:t>
      </w:r>
      <w:r w:rsidRPr="008B3538">
        <w:rPr>
          <w:rFonts w:ascii="맑은 고딕" w:eastAsia="맑은 고딕" w:hAnsi="맑은 고딕"/>
          <w:noProof/>
        </w:rPr>
        <w:t>Jan 2018;18(1):29-35.</w:t>
      </w:r>
      <w:bookmarkEnd w:id="49"/>
    </w:p>
    <w:p w:rsidR="008B3538" w:rsidRPr="008B3538" w:rsidRDefault="008B3538" w:rsidP="008B3538">
      <w:pPr>
        <w:ind w:left="720" w:hanging="720"/>
        <w:rPr>
          <w:rFonts w:ascii="맑은 고딕" w:eastAsia="맑은 고딕" w:hAnsi="맑은 고딕"/>
          <w:noProof/>
        </w:rPr>
      </w:pPr>
      <w:bookmarkStart w:id="50" w:name="_ENREF_45"/>
      <w:r w:rsidRPr="008B3538">
        <w:rPr>
          <w:rFonts w:ascii="맑은 고딕" w:eastAsia="맑은 고딕" w:hAnsi="맑은 고딕"/>
          <w:b/>
          <w:noProof/>
        </w:rPr>
        <w:t>45.</w:t>
      </w:r>
      <w:r w:rsidRPr="008B3538">
        <w:rPr>
          <w:rFonts w:ascii="맑은 고딕" w:eastAsia="맑은 고딕" w:hAnsi="맑은 고딕"/>
          <w:noProof/>
        </w:rPr>
        <w:tab/>
        <w:t xml:space="preserve">Lee JH, An JH, Lee SH. Comparison of the effectiveness of interlaminar and bilateral transforaminal epidural steroid injections in treatment of patients with lumbosacral disc herniation and spinal stenosis. </w:t>
      </w:r>
      <w:r w:rsidRPr="008B3538">
        <w:rPr>
          <w:rFonts w:ascii="맑은 고딕" w:eastAsia="맑은 고딕" w:hAnsi="맑은 고딕"/>
          <w:i/>
          <w:noProof/>
        </w:rPr>
        <w:t xml:space="preserve">The Clinical journal of pain. </w:t>
      </w:r>
      <w:r w:rsidRPr="008B3538">
        <w:rPr>
          <w:rFonts w:ascii="맑은 고딕" w:eastAsia="맑은 고딕" w:hAnsi="맑은 고딕"/>
          <w:noProof/>
        </w:rPr>
        <w:t>Mar-Apr 2009;25(3):206-210.</w:t>
      </w:r>
      <w:bookmarkEnd w:id="50"/>
    </w:p>
    <w:p w:rsidR="008B3538" w:rsidRPr="008B3538" w:rsidRDefault="008B3538" w:rsidP="008B3538">
      <w:pPr>
        <w:ind w:left="720" w:hanging="720"/>
        <w:rPr>
          <w:rFonts w:ascii="맑은 고딕" w:eastAsia="맑은 고딕" w:hAnsi="맑은 고딕"/>
          <w:noProof/>
        </w:rPr>
      </w:pPr>
      <w:bookmarkStart w:id="51" w:name="_ENREF_46"/>
      <w:r w:rsidRPr="008B3538">
        <w:rPr>
          <w:rFonts w:ascii="맑은 고딕" w:eastAsia="맑은 고딕" w:hAnsi="맑은 고딕"/>
          <w:b/>
          <w:noProof/>
        </w:rPr>
        <w:t>46.</w:t>
      </w:r>
      <w:r w:rsidRPr="008B3538">
        <w:rPr>
          <w:rFonts w:ascii="맑은 고딕" w:eastAsia="맑은 고딕" w:hAnsi="맑은 고딕"/>
          <w:noProof/>
        </w:rPr>
        <w:tab/>
        <w:t xml:space="preserve">McLain RF, Kapural L, Mekhail NA. Epidural steroid therapy for back and leg pain: mechanisms of action and efficacy. </w:t>
      </w:r>
      <w:r w:rsidRPr="008B3538">
        <w:rPr>
          <w:rFonts w:ascii="맑은 고딕" w:eastAsia="맑은 고딕" w:hAnsi="맑은 고딕"/>
          <w:i/>
          <w:noProof/>
        </w:rPr>
        <w:t xml:space="preserve">The spine journal : official journal of the North American Spine Society. </w:t>
      </w:r>
      <w:r w:rsidRPr="008B3538">
        <w:rPr>
          <w:rFonts w:ascii="맑은 고딕" w:eastAsia="맑은 고딕" w:hAnsi="맑은 고딕"/>
          <w:noProof/>
        </w:rPr>
        <w:t>Mar-Apr 2005;5(2):191-201.</w:t>
      </w:r>
      <w:bookmarkEnd w:id="51"/>
    </w:p>
    <w:p w:rsidR="008B3538" w:rsidRPr="008B3538" w:rsidRDefault="008B3538" w:rsidP="008B3538">
      <w:pPr>
        <w:ind w:left="720" w:hanging="720"/>
        <w:rPr>
          <w:rFonts w:ascii="맑은 고딕" w:eastAsia="맑은 고딕" w:hAnsi="맑은 고딕"/>
          <w:noProof/>
        </w:rPr>
      </w:pPr>
      <w:bookmarkStart w:id="52" w:name="_ENREF_47"/>
      <w:r w:rsidRPr="008B3538">
        <w:rPr>
          <w:rFonts w:ascii="맑은 고딕" w:eastAsia="맑은 고딕" w:hAnsi="맑은 고딕"/>
          <w:b/>
          <w:noProof/>
        </w:rPr>
        <w:t>47.</w:t>
      </w:r>
      <w:r w:rsidRPr="008B3538">
        <w:rPr>
          <w:rFonts w:ascii="맑은 고딕" w:eastAsia="맑은 고딕" w:hAnsi="맑은 고딕"/>
          <w:noProof/>
        </w:rPr>
        <w:tab/>
        <w:t xml:space="preserve">Rivera CE. Lumbar Epidural Steroid Injections. </w:t>
      </w:r>
      <w:r w:rsidRPr="008B3538">
        <w:rPr>
          <w:rFonts w:ascii="맑은 고딕" w:eastAsia="맑은 고딕" w:hAnsi="맑은 고딕"/>
          <w:i/>
          <w:noProof/>
        </w:rPr>
        <w:t xml:space="preserve">Physical medicine and rehabilitation clinics of North America. </w:t>
      </w:r>
      <w:r w:rsidRPr="008B3538">
        <w:rPr>
          <w:rFonts w:ascii="맑은 고딕" w:eastAsia="맑은 고딕" w:hAnsi="맑은 고딕"/>
          <w:noProof/>
        </w:rPr>
        <w:t>Feb 2018;29(1):73-92.</w:t>
      </w:r>
      <w:bookmarkEnd w:id="52"/>
    </w:p>
    <w:p w:rsidR="008B3538" w:rsidRPr="008B3538" w:rsidRDefault="008B3538" w:rsidP="008B3538">
      <w:pPr>
        <w:ind w:left="720" w:hanging="720"/>
        <w:rPr>
          <w:rFonts w:ascii="맑은 고딕" w:eastAsia="맑은 고딕" w:hAnsi="맑은 고딕"/>
          <w:noProof/>
        </w:rPr>
      </w:pPr>
      <w:bookmarkStart w:id="53" w:name="_ENREF_48"/>
      <w:r w:rsidRPr="008B3538">
        <w:rPr>
          <w:rFonts w:ascii="맑은 고딕" w:eastAsia="맑은 고딕" w:hAnsi="맑은 고딕"/>
          <w:b/>
          <w:noProof/>
        </w:rPr>
        <w:t>48.</w:t>
      </w:r>
      <w:r w:rsidRPr="008B3538">
        <w:rPr>
          <w:rFonts w:ascii="맑은 고딕" w:eastAsia="맑은 고딕" w:hAnsi="맑은 고딕"/>
          <w:noProof/>
        </w:rPr>
        <w:tab/>
        <w:t xml:space="preserve">Bhatti AB, Kim S. Role of Epidural Injections to Prevent Surgical Intervention in Patients with Chronic Sciatica: A Systematic Review and Meta-Analysis. </w:t>
      </w:r>
      <w:r w:rsidRPr="008B3538">
        <w:rPr>
          <w:rFonts w:ascii="맑은 고딕" w:eastAsia="맑은 고딕" w:hAnsi="맑은 고딕"/>
          <w:i/>
          <w:noProof/>
        </w:rPr>
        <w:t xml:space="preserve">Cureus. </w:t>
      </w:r>
      <w:r w:rsidRPr="008B3538">
        <w:rPr>
          <w:rFonts w:ascii="맑은 고딕" w:eastAsia="맑은 고딕" w:hAnsi="맑은 고딕"/>
          <w:noProof/>
        </w:rPr>
        <w:t>Aug 04 2016;8(8):e723.</w:t>
      </w:r>
      <w:bookmarkEnd w:id="53"/>
    </w:p>
    <w:p w:rsidR="008B3538" w:rsidRPr="008B3538" w:rsidRDefault="008B3538" w:rsidP="008B3538">
      <w:pPr>
        <w:ind w:left="720" w:hanging="720"/>
        <w:rPr>
          <w:rFonts w:ascii="맑은 고딕" w:eastAsia="맑은 고딕" w:hAnsi="맑은 고딕"/>
          <w:noProof/>
        </w:rPr>
      </w:pPr>
      <w:bookmarkStart w:id="54" w:name="_ENREF_49"/>
      <w:r w:rsidRPr="008B3538">
        <w:rPr>
          <w:rFonts w:ascii="맑은 고딕" w:eastAsia="맑은 고딕" w:hAnsi="맑은 고딕"/>
          <w:b/>
          <w:noProof/>
        </w:rPr>
        <w:t>49.</w:t>
      </w:r>
      <w:r w:rsidRPr="008B3538">
        <w:rPr>
          <w:rFonts w:ascii="맑은 고딕" w:eastAsia="맑은 고딕" w:hAnsi="맑은 고딕"/>
          <w:noProof/>
        </w:rPr>
        <w:tab/>
        <w:t xml:space="preserve">Manchikanti L, Benyamin RM, Falco FJ, Kaye AD, Hirsch JA. Do Epidural Injections Provide Short- and Long-term Relief for Lumbar Disc Herniation? A Systematic Review. </w:t>
      </w:r>
      <w:r w:rsidRPr="008B3538">
        <w:rPr>
          <w:rFonts w:ascii="맑은 고딕" w:eastAsia="맑은 고딕" w:hAnsi="맑은 고딕"/>
          <w:i/>
          <w:noProof/>
        </w:rPr>
        <w:t xml:space="preserve">Clinical orthopaedics and related research. </w:t>
      </w:r>
      <w:r w:rsidRPr="008B3538">
        <w:rPr>
          <w:rFonts w:ascii="맑은 고딕" w:eastAsia="맑은 고딕" w:hAnsi="맑은 고딕"/>
          <w:noProof/>
        </w:rPr>
        <w:t>Jun 2015;473(6):1940-1956.</w:t>
      </w:r>
      <w:bookmarkEnd w:id="54"/>
    </w:p>
    <w:p w:rsidR="008B3538" w:rsidRPr="008B3538" w:rsidRDefault="008B3538" w:rsidP="008B3538">
      <w:pPr>
        <w:ind w:left="720" w:hanging="720"/>
        <w:rPr>
          <w:rFonts w:ascii="맑은 고딕" w:eastAsia="맑은 고딕" w:hAnsi="맑은 고딕"/>
          <w:noProof/>
        </w:rPr>
      </w:pPr>
      <w:bookmarkStart w:id="55" w:name="_ENREF_50"/>
      <w:r w:rsidRPr="008B3538">
        <w:rPr>
          <w:rFonts w:ascii="맑은 고딕" w:eastAsia="맑은 고딕" w:hAnsi="맑은 고딕"/>
          <w:b/>
          <w:noProof/>
        </w:rPr>
        <w:t>50.</w:t>
      </w:r>
      <w:r w:rsidRPr="008B3538">
        <w:rPr>
          <w:rFonts w:ascii="맑은 고딕" w:eastAsia="맑은 고딕" w:hAnsi="맑은 고딕"/>
          <w:noProof/>
        </w:rPr>
        <w:tab/>
        <w:t xml:space="preserve">Kozlov N, Benzon HT, Malik K. Epidural steroid injections: update on efficacy, safety, and newer medications for injection. </w:t>
      </w:r>
      <w:r w:rsidRPr="008B3538">
        <w:rPr>
          <w:rFonts w:ascii="맑은 고딕" w:eastAsia="맑은 고딕" w:hAnsi="맑은 고딕"/>
          <w:i/>
          <w:noProof/>
        </w:rPr>
        <w:t xml:space="preserve">Minerva anestesiologica. </w:t>
      </w:r>
      <w:r w:rsidRPr="008B3538">
        <w:rPr>
          <w:rFonts w:ascii="맑은 고딕" w:eastAsia="맑은 고딕" w:hAnsi="맑은 고딕"/>
          <w:noProof/>
        </w:rPr>
        <w:t>Aug 2015;81(8):901-909.</w:t>
      </w:r>
      <w:bookmarkEnd w:id="55"/>
    </w:p>
    <w:p w:rsidR="008B3538" w:rsidRPr="008B3538" w:rsidRDefault="008B3538" w:rsidP="008B3538">
      <w:pPr>
        <w:ind w:left="720" w:hanging="720"/>
        <w:rPr>
          <w:rFonts w:ascii="맑은 고딕" w:eastAsia="맑은 고딕" w:hAnsi="맑은 고딕"/>
          <w:noProof/>
        </w:rPr>
      </w:pPr>
      <w:bookmarkStart w:id="56" w:name="_ENREF_51"/>
      <w:r w:rsidRPr="008B3538">
        <w:rPr>
          <w:rFonts w:ascii="맑은 고딕" w:eastAsia="맑은 고딕" w:hAnsi="맑은 고딕"/>
          <w:b/>
          <w:noProof/>
        </w:rPr>
        <w:t>51.</w:t>
      </w:r>
      <w:r w:rsidRPr="008B3538">
        <w:rPr>
          <w:rFonts w:ascii="맑은 고딕" w:eastAsia="맑은 고딕" w:hAnsi="맑은 고딕"/>
          <w:noProof/>
        </w:rPr>
        <w:tab/>
        <w:t xml:space="preserve">Bicket MC, Horowitz JM, Benzon HT, Cohen SP. Epidural injections in prevention of surgery for spinal pain: systematic review and meta-analysis of randomized controlled trials. </w:t>
      </w:r>
      <w:r w:rsidRPr="008B3538">
        <w:rPr>
          <w:rFonts w:ascii="맑은 고딕" w:eastAsia="맑은 고딕" w:hAnsi="맑은 고딕"/>
          <w:i/>
          <w:noProof/>
        </w:rPr>
        <w:t xml:space="preserve">The </w:t>
      </w:r>
      <w:r w:rsidRPr="008B3538">
        <w:rPr>
          <w:rFonts w:ascii="맑은 고딕" w:eastAsia="맑은 고딕" w:hAnsi="맑은 고딕"/>
          <w:i/>
          <w:noProof/>
        </w:rPr>
        <w:lastRenderedPageBreak/>
        <w:t xml:space="preserve">spine journal : official journal of the North American Spine Society. </w:t>
      </w:r>
      <w:r w:rsidRPr="008B3538">
        <w:rPr>
          <w:rFonts w:ascii="맑은 고딕" w:eastAsia="맑은 고딕" w:hAnsi="맑은 고딕"/>
          <w:noProof/>
        </w:rPr>
        <w:t>Feb 01 2015;15(2):348-362.</w:t>
      </w:r>
      <w:bookmarkEnd w:id="56"/>
    </w:p>
    <w:p w:rsidR="008B3538" w:rsidRPr="008B3538" w:rsidRDefault="008B3538" w:rsidP="008B3538">
      <w:pPr>
        <w:ind w:left="720" w:hanging="720"/>
        <w:rPr>
          <w:rFonts w:ascii="맑은 고딕" w:eastAsia="맑은 고딕" w:hAnsi="맑은 고딕"/>
          <w:noProof/>
        </w:rPr>
      </w:pPr>
      <w:bookmarkStart w:id="57" w:name="_ENREF_52"/>
      <w:r w:rsidRPr="008B3538">
        <w:rPr>
          <w:rFonts w:ascii="맑은 고딕" w:eastAsia="맑은 고딕" w:hAnsi="맑은 고딕"/>
          <w:b/>
          <w:noProof/>
        </w:rPr>
        <w:t>52.</w:t>
      </w:r>
      <w:r w:rsidRPr="008B3538">
        <w:rPr>
          <w:rFonts w:ascii="맑은 고딕" w:eastAsia="맑은 고딕" w:hAnsi="맑은 고딕"/>
          <w:noProof/>
        </w:rPr>
        <w:tab/>
        <w:t xml:space="preserve">Shamliyan TA, Staal JB, Goldmann D, Sands-Lincoln M. Epidural steroid injections for radicular lumbosacral pain: a systematic review. </w:t>
      </w:r>
      <w:r w:rsidRPr="008B3538">
        <w:rPr>
          <w:rFonts w:ascii="맑은 고딕" w:eastAsia="맑은 고딕" w:hAnsi="맑은 고딕"/>
          <w:i/>
          <w:noProof/>
        </w:rPr>
        <w:t xml:space="preserve">Physical medicine and rehabilitation clinics of North America. </w:t>
      </w:r>
      <w:r w:rsidRPr="008B3538">
        <w:rPr>
          <w:rFonts w:ascii="맑은 고딕" w:eastAsia="맑은 고딕" w:hAnsi="맑은 고딕"/>
          <w:noProof/>
        </w:rPr>
        <w:t>May 2014;25(2):471-489 e471-450.</w:t>
      </w:r>
      <w:bookmarkEnd w:id="57"/>
    </w:p>
    <w:p w:rsidR="008B3538" w:rsidRPr="008B3538" w:rsidRDefault="008B3538" w:rsidP="008B3538">
      <w:pPr>
        <w:ind w:left="720" w:hanging="720"/>
        <w:rPr>
          <w:rFonts w:ascii="맑은 고딕" w:eastAsia="맑은 고딕" w:hAnsi="맑은 고딕"/>
          <w:noProof/>
        </w:rPr>
      </w:pPr>
      <w:bookmarkStart w:id="58" w:name="_ENREF_53"/>
      <w:r w:rsidRPr="008B3538">
        <w:rPr>
          <w:rFonts w:ascii="맑은 고딕" w:eastAsia="맑은 고딕" w:hAnsi="맑은 고딕"/>
          <w:b/>
          <w:noProof/>
        </w:rPr>
        <w:t>53.</w:t>
      </w:r>
      <w:r w:rsidRPr="008B3538">
        <w:rPr>
          <w:rFonts w:ascii="맑은 고딕" w:eastAsia="맑은 고딕" w:hAnsi="맑은 고딕"/>
          <w:noProof/>
        </w:rPr>
        <w:tab/>
        <w:t xml:space="preserve">Chang-Chien GC, Knezevic NN, McCormick Z, Chu SK, Trescot AM, Candido KD. Transforaminal versus interlaminar approaches to epidural steroid injections: a systematic review of comparative studies for lumbosacral radicular pain. </w:t>
      </w:r>
      <w:r w:rsidRPr="008B3538">
        <w:rPr>
          <w:rFonts w:ascii="맑은 고딕" w:eastAsia="맑은 고딕" w:hAnsi="맑은 고딕"/>
          <w:i/>
          <w:noProof/>
        </w:rPr>
        <w:t xml:space="preserve">Pain physician. </w:t>
      </w:r>
      <w:r w:rsidRPr="008B3538">
        <w:rPr>
          <w:rFonts w:ascii="맑은 고딕" w:eastAsia="맑은 고딕" w:hAnsi="맑은 고딕"/>
          <w:noProof/>
        </w:rPr>
        <w:t>Jul-Aug 2014;17(4):E509-524.</w:t>
      </w:r>
      <w:bookmarkEnd w:id="58"/>
    </w:p>
    <w:p w:rsidR="008B3538" w:rsidRPr="008B3538" w:rsidRDefault="008B3538" w:rsidP="008B3538">
      <w:pPr>
        <w:ind w:left="720" w:hanging="720"/>
        <w:rPr>
          <w:rFonts w:ascii="맑은 고딕" w:eastAsia="맑은 고딕" w:hAnsi="맑은 고딕"/>
          <w:noProof/>
        </w:rPr>
      </w:pPr>
      <w:bookmarkStart w:id="59" w:name="_ENREF_54"/>
      <w:r w:rsidRPr="008B3538">
        <w:rPr>
          <w:rFonts w:ascii="맑은 고딕" w:eastAsia="맑은 고딕" w:hAnsi="맑은 고딕"/>
          <w:b/>
          <w:noProof/>
        </w:rPr>
        <w:t>54.</w:t>
      </w:r>
      <w:r w:rsidRPr="008B3538">
        <w:rPr>
          <w:rFonts w:ascii="맑은 고딕" w:eastAsia="맑은 고딕" w:hAnsi="맑은 고딕"/>
          <w:noProof/>
        </w:rPr>
        <w:tab/>
        <w:t xml:space="preserve">Ghai B, Bansal D, Kay JP, Vadaje KS, Wig J. Transforaminal versus parasagittal interlaminar epidural steroid injection in low back pain with radicular pain: a randomized, double-blind, active-control trial. </w:t>
      </w:r>
      <w:r w:rsidRPr="008B3538">
        <w:rPr>
          <w:rFonts w:ascii="맑은 고딕" w:eastAsia="맑은 고딕" w:hAnsi="맑은 고딕"/>
          <w:i/>
          <w:noProof/>
        </w:rPr>
        <w:t xml:space="preserve">Pain physician. </w:t>
      </w:r>
      <w:r w:rsidRPr="008B3538">
        <w:rPr>
          <w:rFonts w:ascii="맑은 고딕" w:eastAsia="맑은 고딕" w:hAnsi="맑은 고딕"/>
          <w:noProof/>
        </w:rPr>
        <w:t>Jul-Aug 2014;17(4):277-290.</w:t>
      </w:r>
      <w:bookmarkEnd w:id="59"/>
    </w:p>
    <w:p w:rsidR="008B3538" w:rsidRPr="008B3538" w:rsidRDefault="008B3538" w:rsidP="008B3538">
      <w:pPr>
        <w:ind w:left="720" w:hanging="720"/>
        <w:rPr>
          <w:rFonts w:ascii="맑은 고딕" w:eastAsia="맑은 고딕" w:hAnsi="맑은 고딕"/>
          <w:noProof/>
        </w:rPr>
      </w:pPr>
      <w:bookmarkStart w:id="60" w:name="_ENREF_55"/>
      <w:r w:rsidRPr="008B3538">
        <w:rPr>
          <w:rFonts w:ascii="맑은 고딕" w:eastAsia="맑은 고딕" w:hAnsi="맑은 고딕"/>
          <w:b/>
          <w:noProof/>
        </w:rPr>
        <w:t>55.</w:t>
      </w:r>
      <w:r w:rsidRPr="008B3538">
        <w:rPr>
          <w:rFonts w:ascii="맑은 고딕" w:eastAsia="맑은 고딕" w:hAnsi="맑은 고딕"/>
          <w:noProof/>
        </w:rPr>
        <w:tab/>
        <w:t xml:space="preserve">Kim ED, Roh MS, Park JJ, Jo D. Comparison of the Ventral Epidural Spreading in Modified Interlaminar Approach and Transforaminal Approach: A Randomized, Double-Blind Study. </w:t>
      </w:r>
      <w:r w:rsidRPr="008B3538">
        <w:rPr>
          <w:rFonts w:ascii="맑은 고딕" w:eastAsia="맑은 고딕" w:hAnsi="맑은 고딕"/>
          <w:i/>
          <w:noProof/>
        </w:rPr>
        <w:t xml:space="preserve">Pain medicine (Malden, Mass.). </w:t>
      </w:r>
      <w:r w:rsidRPr="008B3538">
        <w:rPr>
          <w:rFonts w:ascii="맑은 고딕" w:eastAsia="맑은 고딕" w:hAnsi="맑은 고딕"/>
          <w:noProof/>
        </w:rPr>
        <w:t>Sep 2016;17(9):1620-1627.</w:t>
      </w:r>
      <w:bookmarkEnd w:id="60"/>
    </w:p>
    <w:p w:rsidR="008B3538" w:rsidRPr="008B3538" w:rsidRDefault="008B3538" w:rsidP="008B3538">
      <w:pPr>
        <w:ind w:left="720" w:hanging="720"/>
        <w:rPr>
          <w:rFonts w:ascii="맑은 고딕" w:eastAsia="맑은 고딕" w:hAnsi="맑은 고딕"/>
          <w:noProof/>
        </w:rPr>
      </w:pPr>
      <w:bookmarkStart w:id="61" w:name="_ENREF_56"/>
      <w:r w:rsidRPr="008B3538">
        <w:rPr>
          <w:rFonts w:ascii="맑은 고딕" w:eastAsia="맑은 고딕" w:hAnsi="맑은 고딕"/>
          <w:b/>
          <w:noProof/>
        </w:rPr>
        <w:t>56.</w:t>
      </w:r>
      <w:r w:rsidRPr="008B3538">
        <w:rPr>
          <w:rFonts w:ascii="맑은 고딕" w:eastAsia="맑은 고딕" w:hAnsi="맑은 고딕"/>
          <w:noProof/>
        </w:rPr>
        <w:tab/>
        <w:t xml:space="preserve">Rados I, Sakic K, Fingler M, Kapural L. Efficacy of interlaminar vs transforaminal epidural steroid injection for the treatment of chronic unilateral radicular pain: prospective, randomized study. </w:t>
      </w:r>
      <w:r w:rsidRPr="008B3538">
        <w:rPr>
          <w:rFonts w:ascii="맑은 고딕" w:eastAsia="맑은 고딕" w:hAnsi="맑은 고딕"/>
          <w:i/>
          <w:noProof/>
        </w:rPr>
        <w:t xml:space="preserve">Pain medicine (Malden, Mass.). </w:t>
      </w:r>
      <w:r w:rsidRPr="008B3538">
        <w:rPr>
          <w:rFonts w:ascii="맑은 고딕" w:eastAsia="맑은 고딕" w:hAnsi="맑은 고딕"/>
          <w:noProof/>
        </w:rPr>
        <w:t>Sep 2011;12(9):1316-1321.</w:t>
      </w:r>
      <w:bookmarkEnd w:id="61"/>
    </w:p>
    <w:p w:rsidR="008B3538" w:rsidRPr="008B3538" w:rsidRDefault="008B3538" w:rsidP="008B3538">
      <w:pPr>
        <w:ind w:left="720" w:hanging="720"/>
        <w:rPr>
          <w:rFonts w:ascii="맑은 고딕" w:eastAsia="맑은 고딕" w:hAnsi="맑은 고딕"/>
          <w:noProof/>
        </w:rPr>
      </w:pPr>
      <w:bookmarkStart w:id="62" w:name="_ENREF_57"/>
      <w:r w:rsidRPr="008B3538">
        <w:rPr>
          <w:rFonts w:ascii="맑은 고딕" w:eastAsia="맑은 고딕" w:hAnsi="맑은 고딕"/>
          <w:b/>
          <w:noProof/>
        </w:rPr>
        <w:t>57.</w:t>
      </w:r>
      <w:r w:rsidRPr="008B3538">
        <w:rPr>
          <w:rFonts w:ascii="맑은 고딕" w:eastAsia="맑은 고딕" w:hAnsi="맑은 고딕"/>
          <w:noProof/>
        </w:rPr>
        <w:tab/>
        <w:t xml:space="preserve">Hashemi SM, Aryani MR, Momenzadeh S, et al. Comparison of Transforaminal and Parasagittal Epidural Steroid Injections in Patients With Radicular Low Back Pain. </w:t>
      </w:r>
      <w:r w:rsidRPr="008B3538">
        <w:rPr>
          <w:rFonts w:ascii="맑은 고딕" w:eastAsia="맑은 고딕" w:hAnsi="맑은 고딕"/>
          <w:i/>
          <w:noProof/>
        </w:rPr>
        <w:t xml:space="preserve">Anesthesiology and pain medicine. </w:t>
      </w:r>
      <w:r w:rsidRPr="008B3538">
        <w:rPr>
          <w:rFonts w:ascii="맑은 고딕" w:eastAsia="맑은 고딕" w:hAnsi="맑은 고딕"/>
          <w:noProof/>
        </w:rPr>
        <w:t>Oct 2015;5(5):e26652.</w:t>
      </w:r>
      <w:bookmarkEnd w:id="62"/>
    </w:p>
    <w:p w:rsidR="008B3538" w:rsidRPr="008B3538" w:rsidRDefault="008B3538" w:rsidP="008B3538">
      <w:pPr>
        <w:ind w:left="720" w:hanging="720"/>
        <w:rPr>
          <w:rFonts w:ascii="맑은 고딕" w:eastAsia="맑은 고딕" w:hAnsi="맑은 고딕"/>
          <w:noProof/>
        </w:rPr>
      </w:pPr>
      <w:bookmarkStart w:id="63" w:name="_ENREF_58"/>
      <w:r w:rsidRPr="008B3538">
        <w:rPr>
          <w:rFonts w:ascii="맑은 고딕" w:eastAsia="맑은 고딕" w:hAnsi="맑은 고딕"/>
          <w:b/>
          <w:noProof/>
        </w:rPr>
        <w:t>58.</w:t>
      </w:r>
      <w:r w:rsidRPr="008B3538">
        <w:rPr>
          <w:rFonts w:ascii="맑은 고딕" w:eastAsia="맑은 고딕" w:hAnsi="맑은 고딕"/>
          <w:noProof/>
        </w:rPr>
        <w:tab/>
        <w:t xml:space="preserve">Rezende R, Jacob Junior C, da Silva CK, de Barcellos Zanon I, Cardoso IM, Batista Junior JL. Comparison of the efficacy of transforaminal and interlaminar radicular block techniques for treating lumbar disk hernia. </w:t>
      </w:r>
      <w:r w:rsidRPr="008B3538">
        <w:rPr>
          <w:rFonts w:ascii="맑은 고딕" w:eastAsia="맑은 고딕" w:hAnsi="맑은 고딕"/>
          <w:i/>
          <w:noProof/>
        </w:rPr>
        <w:t xml:space="preserve">Revista brasileira de ortopedia. </w:t>
      </w:r>
      <w:r w:rsidRPr="008B3538">
        <w:rPr>
          <w:rFonts w:ascii="맑은 고딕" w:eastAsia="맑은 고딕" w:hAnsi="맑은 고딕"/>
          <w:noProof/>
        </w:rPr>
        <w:t>Mar-Apr 2015;50(2):220-225.</w:t>
      </w:r>
      <w:bookmarkEnd w:id="63"/>
    </w:p>
    <w:p w:rsidR="008B3538" w:rsidRPr="008B3538" w:rsidRDefault="008B3538" w:rsidP="008B3538">
      <w:pPr>
        <w:ind w:left="720" w:hanging="720"/>
        <w:rPr>
          <w:rFonts w:ascii="맑은 고딕" w:eastAsia="맑은 고딕" w:hAnsi="맑은 고딕"/>
          <w:noProof/>
        </w:rPr>
      </w:pPr>
      <w:bookmarkStart w:id="64" w:name="_ENREF_59"/>
      <w:r w:rsidRPr="008B3538">
        <w:rPr>
          <w:rFonts w:ascii="맑은 고딕" w:eastAsia="맑은 고딕" w:hAnsi="맑은 고딕"/>
          <w:b/>
          <w:noProof/>
        </w:rPr>
        <w:t>59.</w:t>
      </w:r>
      <w:r w:rsidRPr="008B3538">
        <w:rPr>
          <w:rFonts w:ascii="맑은 고딕" w:eastAsia="맑은 고딕" w:hAnsi="맑은 고딕"/>
          <w:noProof/>
        </w:rPr>
        <w:tab/>
        <w:t xml:space="preserve">Pandey RA. Efficacy of Epidural Steroid Injection in Management of Lumbar Prolapsed Intervertebral Disc: A Comparison of Caudal, Transforaminal and Interlaminar Routes. </w:t>
      </w:r>
      <w:r w:rsidRPr="008B3538">
        <w:rPr>
          <w:rFonts w:ascii="맑은 고딕" w:eastAsia="맑은 고딕" w:hAnsi="맑은 고딕"/>
          <w:i/>
          <w:noProof/>
        </w:rPr>
        <w:t xml:space="preserve">Journal of clinical and diagnostic research : JCDR. </w:t>
      </w:r>
      <w:r w:rsidRPr="008B3538">
        <w:rPr>
          <w:rFonts w:ascii="맑은 고딕" w:eastAsia="맑은 고딕" w:hAnsi="맑은 고딕"/>
          <w:noProof/>
        </w:rPr>
        <w:t>Jul 2016;10(7):RC05-11.</w:t>
      </w:r>
      <w:bookmarkEnd w:id="64"/>
    </w:p>
    <w:p w:rsidR="008B3538" w:rsidRPr="008B3538" w:rsidRDefault="008B3538" w:rsidP="008B3538">
      <w:pPr>
        <w:ind w:left="720" w:hanging="720"/>
        <w:rPr>
          <w:rFonts w:ascii="맑은 고딕" w:eastAsia="맑은 고딕" w:hAnsi="맑은 고딕"/>
          <w:noProof/>
        </w:rPr>
      </w:pPr>
      <w:bookmarkStart w:id="65" w:name="_ENREF_60"/>
      <w:r w:rsidRPr="008B3538">
        <w:rPr>
          <w:rFonts w:ascii="맑은 고딕" w:eastAsia="맑은 고딕" w:hAnsi="맑은 고딕"/>
          <w:b/>
          <w:noProof/>
        </w:rPr>
        <w:t>60.</w:t>
      </w:r>
      <w:r w:rsidRPr="008B3538">
        <w:rPr>
          <w:rFonts w:ascii="맑은 고딕" w:eastAsia="맑은 고딕" w:hAnsi="맑은 고딕"/>
          <w:noProof/>
        </w:rPr>
        <w:tab/>
        <w:t xml:space="preserve">Ackerman Iii WE, Ahmad M. The efficacy of lumbar epidural steroid injections in patients with lumbar disc herniations. </w:t>
      </w:r>
      <w:r w:rsidRPr="008B3538">
        <w:rPr>
          <w:rFonts w:ascii="맑은 고딕" w:eastAsia="맑은 고딕" w:hAnsi="맑은 고딕"/>
          <w:i/>
          <w:noProof/>
        </w:rPr>
        <w:t xml:space="preserve">Anesthesia and Analgesia. </w:t>
      </w:r>
      <w:r w:rsidRPr="008B3538">
        <w:rPr>
          <w:rFonts w:ascii="맑은 고딕" w:eastAsia="맑은 고딕" w:hAnsi="맑은 고딕"/>
          <w:noProof/>
        </w:rPr>
        <w:t>2007;104(5):1217-1222.</w:t>
      </w:r>
      <w:bookmarkEnd w:id="65"/>
    </w:p>
    <w:p w:rsidR="008B3538" w:rsidRPr="008B3538" w:rsidRDefault="008B3538" w:rsidP="008B3538">
      <w:pPr>
        <w:ind w:left="720" w:hanging="720"/>
        <w:rPr>
          <w:rFonts w:ascii="맑은 고딕" w:eastAsia="맑은 고딕" w:hAnsi="맑은 고딕"/>
          <w:noProof/>
        </w:rPr>
      </w:pPr>
      <w:bookmarkStart w:id="66" w:name="_ENREF_61"/>
      <w:r w:rsidRPr="008B3538">
        <w:rPr>
          <w:rFonts w:ascii="맑은 고딕" w:eastAsia="맑은 고딕" w:hAnsi="맑은 고딕"/>
          <w:b/>
          <w:noProof/>
        </w:rPr>
        <w:t>61.</w:t>
      </w:r>
      <w:r w:rsidRPr="008B3538">
        <w:rPr>
          <w:rFonts w:ascii="맑은 고딕" w:eastAsia="맑은 고딕" w:hAnsi="맑은 고딕"/>
          <w:noProof/>
        </w:rPr>
        <w:tab/>
        <w:t xml:space="preserve">Kamble PC, Sharma A, Singh V, Natraj B, Devani D, Khapane V. Outcome of single level disc prolapse treated with transforaminal steroid versus epidural steroid versus caudal steroids. </w:t>
      </w:r>
      <w:r w:rsidRPr="008B3538">
        <w:rPr>
          <w:rFonts w:ascii="맑은 고딕" w:eastAsia="맑은 고딕" w:hAnsi="맑은 고딕"/>
          <w:i/>
          <w:noProof/>
        </w:rPr>
        <w:t xml:space="preserve">European spine journal : official publication of the European Spine Society, the European Spinal Deformity Society, and the European Section of the Cervical Spine Research Society. </w:t>
      </w:r>
      <w:r w:rsidRPr="008B3538">
        <w:rPr>
          <w:rFonts w:ascii="맑은 고딕" w:eastAsia="맑은 고딕" w:hAnsi="맑은 고딕"/>
          <w:noProof/>
        </w:rPr>
        <w:t>Jan 2016;25(1):217-221.</w:t>
      </w:r>
      <w:bookmarkEnd w:id="66"/>
    </w:p>
    <w:p w:rsidR="008B3538" w:rsidRPr="008B3538" w:rsidRDefault="008B3538" w:rsidP="008B3538">
      <w:pPr>
        <w:ind w:left="720" w:hanging="720"/>
        <w:rPr>
          <w:rFonts w:ascii="맑은 고딕" w:eastAsia="맑은 고딕" w:hAnsi="맑은 고딕"/>
          <w:noProof/>
        </w:rPr>
      </w:pPr>
      <w:bookmarkStart w:id="67" w:name="_ENREF_62"/>
      <w:r w:rsidRPr="008B3538">
        <w:rPr>
          <w:rFonts w:ascii="맑은 고딕" w:eastAsia="맑은 고딕" w:hAnsi="맑은 고딕"/>
          <w:b/>
          <w:noProof/>
        </w:rPr>
        <w:t>62.</w:t>
      </w:r>
      <w:r w:rsidRPr="008B3538">
        <w:rPr>
          <w:rFonts w:ascii="맑은 고딕" w:eastAsia="맑은 고딕" w:hAnsi="맑은 고딕"/>
          <w:noProof/>
        </w:rPr>
        <w:tab/>
        <w:t xml:space="preserve">Gharibo CG, Varlotta GP, Rhame EE, Liu ECJ, Bendo JA, Perloff MD. Interlaminar versus transforaminal epidural steroids for the treatment of subacute lumbar radicular pain: A randomized, blinded, prospective outcome study. </w:t>
      </w:r>
      <w:r w:rsidRPr="008B3538">
        <w:rPr>
          <w:rFonts w:ascii="맑은 고딕" w:eastAsia="맑은 고딕" w:hAnsi="맑은 고딕"/>
          <w:i/>
          <w:noProof/>
        </w:rPr>
        <w:t xml:space="preserve">Pain physician. </w:t>
      </w:r>
      <w:r w:rsidRPr="008B3538">
        <w:rPr>
          <w:rFonts w:ascii="맑은 고딕" w:eastAsia="맑은 고딕" w:hAnsi="맑은 고딕"/>
          <w:noProof/>
        </w:rPr>
        <w:t>2011;14(6):499-511.</w:t>
      </w:r>
      <w:bookmarkEnd w:id="67"/>
    </w:p>
    <w:p w:rsidR="008B3538" w:rsidRPr="008B3538" w:rsidRDefault="008B3538" w:rsidP="008B3538">
      <w:pPr>
        <w:ind w:left="720" w:hanging="720"/>
        <w:rPr>
          <w:rFonts w:ascii="맑은 고딕" w:eastAsia="맑은 고딕" w:hAnsi="맑은 고딕"/>
          <w:noProof/>
        </w:rPr>
      </w:pPr>
      <w:bookmarkStart w:id="68" w:name="_ENREF_63"/>
      <w:r w:rsidRPr="008B3538">
        <w:rPr>
          <w:rFonts w:ascii="맑은 고딕" w:eastAsia="맑은 고딕" w:hAnsi="맑은 고딕"/>
          <w:b/>
          <w:noProof/>
        </w:rPr>
        <w:lastRenderedPageBreak/>
        <w:t>63.</w:t>
      </w:r>
      <w:r w:rsidRPr="008B3538">
        <w:rPr>
          <w:rFonts w:ascii="맑은 고딕" w:eastAsia="맑은 고딕" w:hAnsi="맑은 고딕"/>
          <w:noProof/>
        </w:rPr>
        <w:tab/>
        <w:t xml:space="preserve">Singh S, Kumar S, Chahal G, Verma R. Selective nerve root blocks vs. caudal epidural injection for single level prolapsed lumbar intervertebral disc - A prospective randomized study. </w:t>
      </w:r>
      <w:r w:rsidRPr="008B3538">
        <w:rPr>
          <w:rFonts w:ascii="맑은 고딕" w:eastAsia="맑은 고딕" w:hAnsi="맑은 고딕"/>
          <w:i/>
          <w:noProof/>
        </w:rPr>
        <w:t xml:space="preserve">Journal of Clinical Orthopaedics and Trauma. </w:t>
      </w:r>
      <w:r w:rsidRPr="008B3538">
        <w:rPr>
          <w:rFonts w:ascii="맑은 고딕" w:eastAsia="맑은 고딕" w:hAnsi="맑은 고딕"/>
          <w:noProof/>
        </w:rPr>
        <w:t>2016.</w:t>
      </w:r>
      <w:bookmarkEnd w:id="68"/>
    </w:p>
    <w:p w:rsidR="008B3538" w:rsidRPr="008B3538" w:rsidRDefault="008B3538" w:rsidP="008B3538">
      <w:pPr>
        <w:ind w:left="720" w:hanging="720"/>
        <w:rPr>
          <w:rFonts w:ascii="맑은 고딕" w:eastAsia="맑은 고딕" w:hAnsi="맑은 고딕"/>
          <w:noProof/>
        </w:rPr>
      </w:pPr>
      <w:bookmarkStart w:id="69" w:name="_ENREF_64"/>
      <w:r w:rsidRPr="008B3538">
        <w:rPr>
          <w:rFonts w:ascii="맑은 고딕" w:eastAsia="맑은 고딕" w:hAnsi="맑은 고딕"/>
          <w:b/>
          <w:noProof/>
        </w:rPr>
        <w:t>64.</w:t>
      </w:r>
      <w:r w:rsidRPr="008B3538">
        <w:rPr>
          <w:rFonts w:ascii="맑은 고딕" w:eastAsia="맑은 고딕" w:hAnsi="맑은 고딕"/>
          <w:noProof/>
        </w:rPr>
        <w:tab/>
        <w:t xml:space="preserve">Valat JP, Giraudeau B, Rozenberg S, et al. Epidural corticosteroid injections for sciatica: a randomised, double blind, controlled clinical trial. </w:t>
      </w:r>
      <w:r w:rsidRPr="008B3538">
        <w:rPr>
          <w:rFonts w:ascii="맑은 고딕" w:eastAsia="맑은 고딕" w:hAnsi="맑은 고딕"/>
          <w:i/>
          <w:noProof/>
        </w:rPr>
        <w:t xml:space="preserve">Annals of the rheumatic diseases. </w:t>
      </w:r>
      <w:r w:rsidRPr="008B3538">
        <w:rPr>
          <w:rFonts w:ascii="맑은 고딕" w:eastAsia="맑은 고딕" w:hAnsi="맑은 고딕"/>
          <w:noProof/>
        </w:rPr>
        <w:t>Jul 2003;62(7):639-643.</w:t>
      </w:r>
      <w:bookmarkEnd w:id="69"/>
    </w:p>
    <w:p w:rsidR="008B3538" w:rsidRPr="008B3538" w:rsidRDefault="008B3538" w:rsidP="008B3538">
      <w:pPr>
        <w:ind w:left="720" w:hanging="720"/>
        <w:rPr>
          <w:rFonts w:ascii="맑은 고딕" w:eastAsia="맑은 고딕" w:hAnsi="맑은 고딕"/>
          <w:noProof/>
        </w:rPr>
      </w:pPr>
      <w:bookmarkStart w:id="70" w:name="_ENREF_65"/>
      <w:r w:rsidRPr="008B3538">
        <w:rPr>
          <w:rFonts w:ascii="맑은 고딕" w:eastAsia="맑은 고딕" w:hAnsi="맑은 고딕"/>
          <w:b/>
          <w:noProof/>
        </w:rPr>
        <w:t>65.</w:t>
      </w:r>
      <w:r w:rsidRPr="008B3538">
        <w:rPr>
          <w:rFonts w:ascii="맑은 고딕" w:eastAsia="맑은 고딕" w:hAnsi="맑은 고딕"/>
          <w:noProof/>
        </w:rPr>
        <w:tab/>
        <w:t xml:space="preserve">Zhai J, Zhang L, Li M, et al. Epidural injection with or without steroid in managing chronic low back and lower extremity pain: ameta-analysis of ten randomized controlled trials. </w:t>
      </w:r>
      <w:r w:rsidRPr="008B3538">
        <w:rPr>
          <w:rFonts w:ascii="맑은 고딕" w:eastAsia="맑은 고딕" w:hAnsi="맑은 고딕"/>
          <w:i/>
          <w:noProof/>
        </w:rPr>
        <w:t xml:space="preserve">International journal of clinical and experimental medicine. </w:t>
      </w:r>
      <w:r w:rsidRPr="008B3538">
        <w:rPr>
          <w:rFonts w:ascii="맑은 고딕" w:eastAsia="맑은 고딕" w:hAnsi="맑은 고딕"/>
          <w:noProof/>
        </w:rPr>
        <w:t>2015;8(6):8304-8316.</w:t>
      </w:r>
      <w:bookmarkEnd w:id="70"/>
    </w:p>
    <w:p w:rsidR="008B3538" w:rsidRPr="008B3538" w:rsidRDefault="008B3538" w:rsidP="008B3538">
      <w:pPr>
        <w:ind w:left="720" w:hanging="720"/>
        <w:rPr>
          <w:rFonts w:ascii="맑은 고딕" w:eastAsia="맑은 고딕" w:hAnsi="맑은 고딕"/>
          <w:noProof/>
        </w:rPr>
      </w:pPr>
      <w:bookmarkStart w:id="71" w:name="_ENREF_66"/>
      <w:r w:rsidRPr="008B3538">
        <w:rPr>
          <w:rFonts w:ascii="맑은 고딕" w:eastAsia="맑은 고딕" w:hAnsi="맑은 고딕"/>
          <w:b/>
          <w:noProof/>
        </w:rPr>
        <w:t>66.</w:t>
      </w:r>
      <w:r w:rsidRPr="008B3538">
        <w:rPr>
          <w:rFonts w:ascii="맑은 고딕" w:eastAsia="맑은 고딕" w:hAnsi="맑은 고딕"/>
          <w:noProof/>
        </w:rPr>
        <w:tab/>
        <w:t xml:space="preserve">Ghai B, Kumar K, Bansal D, Dhatt SS, Kanukula R, Batra YK. Effectiveness of Parasagittal Interlaminar Epidural Local Anesthetic with or without Steroid in Chronic Lumbosacral Pain: A Randomized, Double-Blind Clinical Trial. </w:t>
      </w:r>
      <w:r w:rsidRPr="008B3538">
        <w:rPr>
          <w:rFonts w:ascii="맑은 고딕" w:eastAsia="맑은 고딕" w:hAnsi="맑은 고딕"/>
          <w:i/>
          <w:noProof/>
        </w:rPr>
        <w:t xml:space="preserve">Pain physician. </w:t>
      </w:r>
      <w:r w:rsidRPr="008B3538">
        <w:rPr>
          <w:rFonts w:ascii="맑은 고딕" w:eastAsia="맑은 고딕" w:hAnsi="맑은 고딕"/>
          <w:noProof/>
        </w:rPr>
        <w:t>May-Jun 2015;18(3):237-248.</w:t>
      </w:r>
      <w:bookmarkEnd w:id="71"/>
    </w:p>
    <w:p w:rsidR="008B3538" w:rsidRPr="008B3538" w:rsidRDefault="008B3538" w:rsidP="008B3538">
      <w:pPr>
        <w:ind w:left="720" w:hanging="720"/>
        <w:rPr>
          <w:rFonts w:ascii="맑은 고딕" w:eastAsia="맑은 고딕" w:hAnsi="맑은 고딕"/>
          <w:noProof/>
        </w:rPr>
      </w:pPr>
      <w:bookmarkStart w:id="72" w:name="_ENREF_67"/>
      <w:r w:rsidRPr="008B3538">
        <w:rPr>
          <w:rFonts w:ascii="맑은 고딕" w:eastAsia="맑은 고딕" w:hAnsi="맑은 고딕"/>
          <w:b/>
          <w:noProof/>
        </w:rPr>
        <w:t>67.</w:t>
      </w:r>
      <w:r w:rsidRPr="008B3538">
        <w:rPr>
          <w:rFonts w:ascii="맑은 고딕" w:eastAsia="맑은 고딕" w:hAnsi="맑은 고딕"/>
          <w:noProof/>
        </w:rPr>
        <w:tab/>
        <w:t xml:space="preserve">Karppinen J, Malmivaara A, Kurunlahti M, et al. Periradicular infiltration for sciatica: A randomized controlled trial. </w:t>
      </w:r>
      <w:r w:rsidRPr="008B3538">
        <w:rPr>
          <w:rFonts w:ascii="맑은 고딕" w:eastAsia="맑은 고딕" w:hAnsi="맑은 고딕"/>
          <w:i/>
          <w:noProof/>
        </w:rPr>
        <w:t xml:space="preserve">Spine. </w:t>
      </w:r>
      <w:r w:rsidRPr="008B3538">
        <w:rPr>
          <w:rFonts w:ascii="맑은 고딕" w:eastAsia="맑은 고딕" w:hAnsi="맑은 고딕"/>
          <w:noProof/>
        </w:rPr>
        <w:t>2001;26(9):1059-1067.</w:t>
      </w:r>
      <w:bookmarkEnd w:id="72"/>
    </w:p>
    <w:p w:rsidR="008B3538" w:rsidRPr="008B3538" w:rsidRDefault="008B3538" w:rsidP="008B3538">
      <w:pPr>
        <w:ind w:left="720" w:hanging="720"/>
        <w:rPr>
          <w:rFonts w:ascii="맑은 고딕" w:eastAsia="맑은 고딕" w:hAnsi="맑은 고딕"/>
          <w:noProof/>
        </w:rPr>
      </w:pPr>
      <w:bookmarkStart w:id="73" w:name="_ENREF_68"/>
      <w:r w:rsidRPr="008B3538">
        <w:rPr>
          <w:rFonts w:ascii="맑은 고딕" w:eastAsia="맑은 고딕" w:hAnsi="맑은 고딕"/>
          <w:b/>
          <w:noProof/>
        </w:rPr>
        <w:t>68.</w:t>
      </w:r>
      <w:r w:rsidRPr="008B3538">
        <w:rPr>
          <w:rFonts w:ascii="맑은 고딕" w:eastAsia="맑은 고딕" w:hAnsi="맑은 고딕"/>
          <w:noProof/>
        </w:rPr>
        <w:tab/>
        <w:t xml:space="preserve">Carette S, Leclaire R, Marcoux S, et al. Epidural corticosteroid injections for sciatica due to herniated nucleus pulposus. </w:t>
      </w:r>
      <w:r w:rsidRPr="008B3538">
        <w:rPr>
          <w:rFonts w:ascii="맑은 고딕" w:eastAsia="맑은 고딕" w:hAnsi="맑은 고딕"/>
          <w:i/>
          <w:noProof/>
        </w:rPr>
        <w:t xml:space="preserve">New England Journal of Medicine. </w:t>
      </w:r>
      <w:r w:rsidRPr="008B3538">
        <w:rPr>
          <w:rFonts w:ascii="맑은 고딕" w:eastAsia="맑은 고딕" w:hAnsi="맑은 고딕"/>
          <w:noProof/>
        </w:rPr>
        <w:t>1997;336(23):1634-1640.</w:t>
      </w:r>
      <w:bookmarkEnd w:id="73"/>
    </w:p>
    <w:p w:rsidR="008B3538" w:rsidRPr="008B3538" w:rsidRDefault="008B3538" w:rsidP="008B3538">
      <w:pPr>
        <w:ind w:left="720" w:hanging="720"/>
        <w:rPr>
          <w:rFonts w:ascii="맑은 고딕" w:eastAsia="맑은 고딕" w:hAnsi="맑은 고딕"/>
          <w:noProof/>
        </w:rPr>
      </w:pPr>
      <w:bookmarkStart w:id="74" w:name="_ENREF_69"/>
      <w:r w:rsidRPr="008B3538">
        <w:rPr>
          <w:rFonts w:ascii="맑은 고딕" w:eastAsia="맑은 고딕" w:hAnsi="맑은 고딕"/>
          <w:b/>
          <w:noProof/>
        </w:rPr>
        <w:t>69.</w:t>
      </w:r>
      <w:r w:rsidRPr="008B3538">
        <w:rPr>
          <w:rFonts w:ascii="맑은 고딕" w:eastAsia="맑은 고딕" w:hAnsi="맑은 고딕"/>
          <w:noProof/>
        </w:rPr>
        <w:tab/>
        <w:t xml:space="preserve">Park CH, Lee SH, Kim BI. Comparison of the effectiveness of lumbar transforaminal epidural injection with particulate and nonparticulate corticosteroids in lumbar radiating pain. </w:t>
      </w:r>
      <w:r w:rsidRPr="008B3538">
        <w:rPr>
          <w:rFonts w:ascii="맑은 고딕" w:eastAsia="맑은 고딕" w:hAnsi="맑은 고딕"/>
          <w:i/>
          <w:noProof/>
        </w:rPr>
        <w:t xml:space="preserve">Pain medicine (Malden, Mass.). </w:t>
      </w:r>
      <w:r w:rsidRPr="008B3538">
        <w:rPr>
          <w:rFonts w:ascii="맑은 고딕" w:eastAsia="맑은 고딕" w:hAnsi="맑은 고딕"/>
          <w:noProof/>
        </w:rPr>
        <w:t>Nov 2010;11(11):1654-1658.</w:t>
      </w:r>
      <w:bookmarkEnd w:id="74"/>
    </w:p>
    <w:p w:rsidR="008B3538" w:rsidRPr="008B3538" w:rsidRDefault="008B3538" w:rsidP="008B3538">
      <w:pPr>
        <w:ind w:left="720" w:hanging="720"/>
        <w:rPr>
          <w:rFonts w:ascii="맑은 고딕" w:eastAsia="맑은 고딕" w:hAnsi="맑은 고딕"/>
          <w:noProof/>
        </w:rPr>
      </w:pPr>
      <w:bookmarkStart w:id="75" w:name="_ENREF_70"/>
      <w:r w:rsidRPr="008B3538">
        <w:rPr>
          <w:rFonts w:ascii="맑은 고딕" w:eastAsia="맑은 고딕" w:hAnsi="맑은 고딕"/>
          <w:b/>
          <w:noProof/>
        </w:rPr>
        <w:t>70.</w:t>
      </w:r>
      <w:r w:rsidRPr="008B3538">
        <w:rPr>
          <w:rFonts w:ascii="맑은 고딕" w:eastAsia="맑은 고딕" w:hAnsi="맑은 고딕"/>
          <w:noProof/>
        </w:rPr>
        <w:tab/>
        <w:t xml:space="preserve">Kennedy DJ, Plastaras C, Casey E, et al. Comparative effectiveness of lumbar transforaminal epidural steroid injections with particulate versus nonparticulate corticosteroids for lumbar radicular pain due to intervertebral disc herniation: a prospective, randomized, double-blind trial. </w:t>
      </w:r>
      <w:r w:rsidRPr="008B3538">
        <w:rPr>
          <w:rFonts w:ascii="맑은 고딕" w:eastAsia="맑은 고딕" w:hAnsi="맑은 고딕"/>
          <w:i/>
          <w:noProof/>
        </w:rPr>
        <w:t xml:space="preserve">Pain medicine (Malden, Mass.). </w:t>
      </w:r>
      <w:r w:rsidRPr="008B3538">
        <w:rPr>
          <w:rFonts w:ascii="맑은 고딕" w:eastAsia="맑은 고딕" w:hAnsi="맑은 고딕"/>
          <w:noProof/>
        </w:rPr>
        <w:t>Apr 2014;15(4):548-555.</w:t>
      </w:r>
      <w:bookmarkEnd w:id="75"/>
    </w:p>
    <w:p w:rsidR="008B3538" w:rsidRPr="008B3538" w:rsidRDefault="008B3538" w:rsidP="008B3538">
      <w:pPr>
        <w:ind w:left="720" w:hanging="720"/>
        <w:rPr>
          <w:rFonts w:ascii="맑은 고딕" w:eastAsia="맑은 고딕" w:hAnsi="맑은 고딕"/>
          <w:noProof/>
        </w:rPr>
      </w:pPr>
      <w:bookmarkStart w:id="76" w:name="_ENREF_71"/>
      <w:r w:rsidRPr="008B3538">
        <w:rPr>
          <w:rFonts w:ascii="맑은 고딕" w:eastAsia="맑은 고딕" w:hAnsi="맑은 고딕"/>
          <w:b/>
          <w:noProof/>
        </w:rPr>
        <w:t>71.</w:t>
      </w:r>
      <w:r w:rsidRPr="008B3538">
        <w:rPr>
          <w:rFonts w:ascii="맑은 고딕" w:eastAsia="맑은 고딕" w:hAnsi="맑은 고딕"/>
          <w:noProof/>
        </w:rPr>
        <w:tab/>
        <w:t xml:space="preserve">Denis I, Claveau G, Filiatrault M, Fugere F, Fortin L. Randomized Double-Blind Controlled Trial Comparing the Effectiveness of Lumbar Transforaminal Epidural Injections of Particulate and Nonparticulate Corticosteroids for Lumbosacral Radicular Pain. </w:t>
      </w:r>
      <w:r w:rsidRPr="008B3538">
        <w:rPr>
          <w:rFonts w:ascii="맑은 고딕" w:eastAsia="맑은 고딕" w:hAnsi="맑은 고딕"/>
          <w:i/>
          <w:noProof/>
        </w:rPr>
        <w:t xml:space="preserve">Pain medicine (Malden, Mass.). </w:t>
      </w:r>
      <w:r w:rsidRPr="008B3538">
        <w:rPr>
          <w:rFonts w:ascii="맑은 고딕" w:eastAsia="맑은 고딕" w:hAnsi="맑은 고딕"/>
          <w:noProof/>
        </w:rPr>
        <w:t>Sep 2015;16(9):1697-1708.</w:t>
      </w:r>
      <w:bookmarkEnd w:id="76"/>
    </w:p>
    <w:p w:rsidR="008B3538" w:rsidRPr="008B3538" w:rsidRDefault="008B3538" w:rsidP="008B3538">
      <w:pPr>
        <w:ind w:left="720" w:hanging="720"/>
        <w:rPr>
          <w:rFonts w:ascii="맑은 고딕" w:eastAsia="맑은 고딕" w:hAnsi="맑은 고딕"/>
          <w:noProof/>
        </w:rPr>
      </w:pPr>
      <w:bookmarkStart w:id="77" w:name="_ENREF_72"/>
      <w:r w:rsidRPr="008B3538">
        <w:rPr>
          <w:rFonts w:ascii="맑은 고딕" w:eastAsia="맑은 고딕" w:hAnsi="맑은 고딕"/>
          <w:b/>
          <w:noProof/>
        </w:rPr>
        <w:t>72.</w:t>
      </w:r>
      <w:r w:rsidRPr="008B3538">
        <w:rPr>
          <w:rFonts w:ascii="맑은 고딕" w:eastAsia="맑은 고딕" w:hAnsi="맑은 고딕"/>
          <w:noProof/>
        </w:rPr>
        <w:tab/>
        <w:t xml:space="preserve">Mehta P, Syrop I, Singh JR, Kirschner J. Systematic Review of the Efficacy of Particulate Versus Nonparticulate Corticosteroids in Epidural Injections. </w:t>
      </w:r>
      <w:r w:rsidRPr="008B3538">
        <w:rPr>
          <w:rFonts w:ascii="맑은 고딕" w:eastAsia="맑은 고딕" w:hAnsi="맑은 고딕"/>
          <w:i/>
          <w:noProof/>
        </w:rPr>
        <w:t xml:space="preserve">PM &amp; R : the journal of injury, function, and rehabilitation. </w:t>
      </w:r>
      <w:r w:rsidRPr="008B3538">
        <w:rPr>
          <w:rFonts w:ascii="맑은 고딕" w:eastAsia="맑은 고딕" w:hAnsi="맑은 고딕"/>
          <w:noProof/>
        </w:rPr>
        <w:t>Nov 30 2016.</w:t>
      </w:r>
      <w:bookmarkEnd w:id="77"/>
    </w:p>
    <w:p w:rsidR="008B3538" w:rsidRPr="008B3538" w:rsidRDefault="008B3538" w:rsidP="008B3538">
      <w:pPr>
        <w:ind w:left="720" w:hanging="720"/>
        <w:rPr>
          <w:rFonts w:ascii="맑은 고딕" w:eastAsia="맑은 고딕" w:hAnsi="맑은 고딕"/>
          <w:noProof/>
        </w:rPr>
      </w:pPr>
      <w:bookmarkStart w:id="78" w:name="_ENREF_73"/>
      <w:r w:rsidRPr="008B3538">
        <w:rPr>
          <w:rFonts w:ascii="맑은 고딕" w:eastAsia="맑은 고딕" w:hAnsi="맑은 고딕"/>
          <w:b/>
          <w:noProof/>
        </w:rPr>
        <w:t>73.</w:t>
      </w:r>
      <w:r w:rsidRPr="008B3538">
        <w:rPr>
          <w:rFonts w:ascii="맑은 고딕" w:eastAsia="맑은 고딕" w:hAnsi="맑은 고딕"/>
          <w:noProof/>
        </w:rPr>
        <w:tab/>
        <w:t xml:space="preserve">Feeley IH, Healy EF, Noel J, Kiely PJ, Murphy TM. Particulate and non-particulate steroids in spinal epidurals: a systematic review and meta-analysis. </w:t>
      </w:r>
      <w:r w:rsidRPr="008B3538">
        <w:rPr>
          <w:rFonts w:ascii="맑은 고딕" w:eastAsia="맑은 고딕" w:hAnsi="맑은 고딕"/>
          <w:i/>
          <w:noProof/>
        </w:rPr>
        <w:t xml:space="preserve">European spine journal : official publication of the European Spine Society, the European Spinal Deformity Society, and the European Section of the Cervical Spine Research Society. </w:t>
      </w:r>
      <w:r w:rsidRPr="008B3538">
        <w:rPr>
          <w:rFonts w:ascii="맑은 고딕" w:eastAsia="맑은 고딕" w:hAnsi="맑은 고딕"/>
          <w:noProof/>
        </w:rPr>
        <w:t>Feb 12 2016.</w:t>
      </w:r>
      <w:bookmarkEnd w:id="78"/>
    </w:p>
    <w:p w:rsidR="008B3538" w:rsidRPr="008B3538" w:rsidRDefault="008B3538" w:rsidP="008B3538">
      <w:pPr>
        <w:ind w:left="720" w:hanging="720"/>
        <w:rPr>
          <w:rFonts w:ascii="맑은 고딕" w:eastAsia="맑은 고딕" w:hAnsi="맑은 고딕"/>
          <w:noProof/>
        </w:rPr>
      </w:pPr>
      <w:bookmarkStart w:id="79" w:name="_ENREF_74"/>
      <w:r w:rsidRPr="008B3538">
        <w:rPr>
          <w:rFonts w:ascii="맑은 고딕" w:eastAsia="맑은 고딕" w:hAnsi="맑은 고딕"/>
          <w:b/>
          <w:noProof/>
        </w:rPr>
        <w:t>74.</w:t>
      </w:r>
      <w:r w:rsidRPr="008B3538">
        <w:rPr>
          <w:rFonts w:ascii="맑은 고딕" w:eastAsia="맑은 고딕" w:hAnsi="맑은 고딕"/>
          <w:noProof/>
        </w:rPr>
        <w:tab/>
        <w:t xml:space="preserve">Jamison DE, Hsu E, Cohen SP. Epidural adhesiolysis: an evidence-based review. </w:t>
      </w:r>
      <w:r w:rsidRPr="008B3538">
        <w:rPr>
          <w:rFonts w:ascii="맑은 고딕" w:eastAsia="맑은 고딕" w:hAnsi="맑은 고딕"/>
          <w:i/>
          <w:noProof/>
        </w:rPr>
        <w:t xml:space="preserve">Journal of neurosurgical sciences. </w:t>
      </w:r>
      <w:r w:rsidRPr="008B3538">
        <w:rPr>
          <w:rFonts w:ascii="맑은 고딕" w:eastAsia="맑은 고딕" w:hAnsi="맑은 고딕"/>
          <w:noProof/>
        </w:rPr>
        <w:t>Jun 2014;58(2):65-76.</w:t>
      </w:r>
      <w:bookmarkEnd w:id="79"/>
    </w:p>
    <w:p w:rsidR="008B3538" w:rsidRPr="008B3538" w:rsidRDefault="008B3538" w:rsidP="008B3538">
      <w:pPr>
        <w:ind w:left="720" w:hanging="720"/>
        <w:rPr>
          <w:rFonts w:ascii="맑은 고딕" w:eastAsia="맑은 고딕" w:hAnsi="맑은 고딕"/>
          <w:noProof/>
        </w:rPr>
      </w:pPr>
      <w:bookmarkStart w:id="80" w:name="_ENREF_75"/>
      <w:r w:rsidRPr="008B3538">
        <w:rPr>
          <w:rFonts w:ascii="맑은 고딕" w:eastAsia="맑은 고딕" w:hAnsi="맑은 고딕"/>
          <w:b/>
          <w:noProof/>
        </w:rPr>
        <w:t>75.</w:t>
      </w:r>
      <w:r w:rsidRPr="008B3538">
        <w:rPr>
          <w:rFonts w:ascii="맑은 고딕" w:eastAsia="맑은 고딕" w:hAnsi="맑은 고딕"/>
          <w:noProof/>
        </w:rPr>
        <w:tab/>
        <w:t xml:space="preserve">Taheri A, Khajenasiri AR, Nazemian Yazdi NA, Safari S, Sadeghi J, Hatami M. Clinical Evaluation of Percutaneous Caudal Epidural Adhesiolysis With the Racz Technique for Low </w:t>
      </w:r>
      <w:r w:rsidRPr="008B3538">
        <w:rPr>
          <w:rFonts w:ascii="맑은 고딕" w:eastAsia="맑은 고딕" w:hAnsi="맑은 고딕"/>
          <w:noProof/>
        </w:rPr>
        <w:lastRenderedPageBreak/>
        <w:t xml:space="preserve">Back Pain Due to Contained Disc Herniation. </w:t>
      </w:r>
      <w:r w:rsidRPr="008B3538">
        <w:rPr>
          <w:rFonts w:ascii="맑은 고딕" w:eastAsia="맑은 고딕" w:hAnsi="맑은 고딕"/>
          <w:i/>
          <w:noProof/>
        </w:rPr>
        <w:t xml:space="preserve">Anesthesiology and pain medicine. </w:t>
      </w:r>
      <w:r w:rsidRPr="008B3538">
        <w:rPr>
          <w:rFonts w:ascii="맑은 고딕" w:eastAsia="맑은 고딕" w:hAnsi="맑은 고딕"/>
          <w:noProof/>
        </w:rPr>
        <w:t>Jun 2016;6(3):e26749.</w:t>
      </w:r>
      <w:bookmarkEnd w:id="80"/>
    </w:p>
    <w:p w:rsidR="008B3538" w:rsidRPr="008B3538" w:rsidRDefault="008B3538" w:rsidP="008B3538">
      <w:pPr>
        <w:ind w:left="720" w:hanging="720"/>
        <w:rPr>
          <w:rFonts w:ascii="맑은 고딕" w:eastAsia="맑은 고딕" w:hAnsi="맑은 고딕"/>
          <w:noProof/>
        </w:rPr>
      </w:pPr>
      <w:bookmarkStart w:id="81" w:name="_ENREF_76"/>
      <w:r w:rsidRPr="008B3538">
        <w:rPr>
          <w:rFonts w:ascii="맑은 고딕" w:eastAsia="맑은 고딕" w:hAnsi="맑은 고딕"/>
          <w:b/>
          <w:noProof/>
        </w:rPr>
        <w:t>76.</w:t>
      </w:r>
      <w:r w:rsidRPr="008B3538">
        <w:rPr>
          <w:rFonts w:ascii="맑은 고딕" w:eastAsia="맑은 고딕" w:hAnsi="맑은 고딕"/>
          <w:noProof/>
        </w:rPr>
        <w:tab/>
        <w:t xml:space="preserve">Choi KH, Lee SH, Kim TS, Kim HS, Kim KM, Kim DS. A Study of the Effects of Neuroplasty by Spinal Endoscopy in Herniated Nucleus Pulposus Patients for Therapeutic Purpose. </w:t>
      </w:r>
      <w:r w:rsidRPr="008B3538">
        <w:rPr>
          <w:rFonts w:ascii="맑은 고딕" w:eastAsia="맑은 고딕" w:hAnsi="맑은 고딕"/>
          <w:i/>
          <w:noProof/>
        </w:rPr>
        <w:t xml:space="preserve">Korean J Anesthesiol </w:t>
      </w:r>
      <w:r w:rsidRPr="008B3538">
        <w:rPr>
          <w:rFonts w:ascii="맑은 고딕" w:eastAsia="맑은 고딕" w:hAnsi="맑은 고딕"/>
          <w:noProof/>
        </w:rPr>
        <w:t>1999;37(5):848-853.</w:t>
      </w:r>
      <w:bookmarkEnd w:id="81"/>
    </w:p>
    <w:p w:rsidR="008B3538" w:rsidRPr="008B3538" w:rsidRDefault="008B3538" w:rsidP="008B3538">
      <w:pPr>
        <w:ind w:left="720" w:hanging="720"/>
        <w:rPr>
          <w:rFonts w:ascii="맑은 고딕" w:eastAsia="맑은 고딕" w:hAnsi="맑은 고딕"/>
          <w:noProof/>
        </w:rPr>
      </w:pPr>
      <w:bookmarkStart w:id="82" w:name="_ENREF_77"/>
      <w:r w:rsidRPr="008B3538">
        <w:rPr>
          <w:rFonts w:ascii="맑은 고딕" w:eastAsia="맑은 고딕" w:hAnsi="맑은 고딕"/>
          <w:b/>
          <w:noProof/>
        </w:rPr>
        <w:t>77.</w:t>
      </w:r>
      <w:r w:rsidRPr="008B3538">
        <w:rPr>
          <w:rFonts w:ascii="맑은 고딕" w:eastAsia="맑은 고딕" w:hAnsi="맑은 고딕"/>
          <w:noProof/>
        </w:rPr>
        <w:tab/>
        <w:t xml:space="preserve">Kim HJ, Rim BC, Lim JW, et al. Efficacy of epidural neuroplasty versus transforaminal epidural steroid injection for the radiating pain caused by a herniated lumbar disc. </w:t>
      </w:r>
      <w:r w:rsidRPr="008B3538">
        <w:rPr>
          <w:rFonts w:ascii="맑은 고딕" w:eastAsia="맑은 고딕" w:hAnsi="맑은 고딕"/>
          <w:i/>
          <w:noProof/>
        </w:rPr>
        <w:t xml:space="preserve">Annals of rehabilitation medicine. </w:t>
      </w:r>
      <w:r w:rsidRPr="008B3538">
        <w:rPr>
          <w:rFonts w:ascii="맑은 고딕" w:eastAsia="맑은 고딕" w:hAnsi="맑은 고딕"/>
          <w:noProof/>
        </w:rPr>
        <w:t>2013;37(6):824-831.</w:t>
      </w:r>
      <w:bookmarkEnd w:id="82"/>
    </w:p>
    <w:p w:rsidR="008B3538" w:rsidRPr="008B3538" w:rsidRDefault="008B3538" w:rsidP="008B3538">
      <w:pPr>
        <w:ind w:left="720" w:hanging="720"/>
        <w:rPr>
          <w:rFonts w:ascii="맑은 고딕" w:eastAsia="맑은 고딕" w:hAnsi="맑은 고딕"/>
          <w:noProof/>
        </w:rPr>
      </w:pPr>
      <w:bookmarkStart w:id="83" w:name="_ENREF_78"/>
      <w:r w:rsidRPr="008B3538">
        <w:rPr>
          <w:rFonts w:ascii="맑은 고딕" w:eastAsia="맑은 고딕" w:hAnsi="맑은 고딕"/>
          <w:b/>
          <w:noProof/>
        </w:rPr>
        <w:t>78.</w:t>
      </w:r>
      <w:r w:rsidRPr="008B3538">
        <w:rPr>
          <w:rFonts w:ascii="맑은 고딕" w:eastAsia="맑은 고딕" w:hAnsi="맑은 고딕"/>
          <w:noProof/>
        </w:rPr>
        <w:tab/>
        <w:t xml:space="preserve">Lee JH, Lee SH. Clinical effectiveness of Percutaneous adhesiolysis using Navicath for the management of chronic pain due to lumbosacral disc herniation. </w:t>
      </w:r>
      <w:r w:rsidRPr="008B3538">
        <w:rPr>
          <w:rFonts w:ascii="맑은 고딕" w:eastAsia="맑은 고딕" w:hAnsi="맑은 고딕"/>
          <w:i/>
          <w:noProof/>
        </w:rPr>
        <w:t xml:space="preserve">Pain physician. </w:t>
      </w:r>
      <w:r w:rsidRPr="008B3538">
        <w:rPr>
          <w:rFonts w:ascii="맑은 고딕" w:eastAsia="맑은 고딕" w:hAnsi="맑은 고딕"/>
          <w:noProof/>
        </w:rPr>
        <w:t>2012;15(3):213-221.</w:t>
      </w:r>
      <w:bookmarkEnd w:id="83"/>
    </w:p>
    <w:p w:rsidR="008B3538" w:rsidRPr="008B3538" w:rsidRDefault="008B3538" w:rsidP="008B3538">
      <w:pPr>
        <w:ind w:left="720" w:hanging="720"/>
        <w:rPr>
          <w:rFonts w:ascii="맑은 고딕" w:eastAsia="맑은 고딕" w:hAnsi="맑은 고딕"/>
          <w:noProof/>
        </w:rPr>
      </w:pPr>
      <w:bookmarkStart w:id="84" w:name="_ENREF_79"/>
      <w:r w:rsidRPr="008B3538">
        <w:rPr>
          <w:rFonts w:ascii="맑은 고딕" w:eastAsia="맑은 고딕" w:hAnsi="맑은 고딕"/>
          <w:b/>
          <w:noProof/>
        </w:rPr>
        <w:t>79.</w:t>
      </w:r>
      <w:r w:rsidRPr="008B3538">
        <w:rPr>
          <w:rFonts w:ascii="맑은 고딕" w:eastAsia="맑은 고딕" w:hAnsi="맑은 고딕"/>
          <w:noProof/>
        </w:rPr>
        <w:tab/>
        <w:t xml:space="preserve">Lee DG, Ahn SH, Lee J. Comparative Effectivenesses of Pulsed Radiofrequency and Transforaminal Steroid Injection for Radicular Pain due to Disc Herniation: a Prospective Randomized Trial. </w:t>
      </w:r>
      <w:r w:rsidRPr="008B3538">
        <w:rPr>
          <w:rFonts w:ascii="맑은 고딕" w:eastAsia="맑은 고딕" w:hAnsi="맑은 고딕"/>
          <w:i/>
          <w:noProof/>
        </w:rPr>
        <w:t xml:space="preserve">J Korean Med Sci </w:t>
      </w:r>
      <w:r w:rsidRPr="008B3538">
        <w:rPr>
          <w:rFonts w:ascii="맑은 고딕" w:eastAsia="맑은 고딕" w:hAnsi="맑은 고딕"/>
          <w:noProof/>
        </w:rPr>
        <w:t>Aug 2016;31(8):1324-1330.</w:t>
      </w:r>
      <w:bookmarkEnd w:id="84"/>
    </w:p>
    <w:p w:rsidR="008B3538" w:rsidRPr="008B3538" w:rsidRDefault="008B3538" w:rsidP="008B3538">
      <w:pPr>
        <w:ind w:left="720" w:hanging="720"/>
        <w:rPr>
          <w:rFonts w:ascii="맑은 고딕" w:eastAsia="맑은 고딕" w:hAnsi="맑은 고딕"/>
          <w:noProof/>
        </w:rPr>
      </w:pPr>
      <w:bookmarkStart w:id="85" w:name="_ENREF_80"/>
      <w:r w:rsidRPr="008B3538">
        <w:rPr>
          <w:rFonts w:ascii="맑은 고딕" w:eastAsia="맑은 고딕" w:hAnsi="맑은 고딕"/>
          <w:b/>
          <w:noProof/>
        </w:rPr>
        <w:t>80.</w:t>
      </w:r>
      <w:r w:rsidRPr="008B3538">
        <w:rPr>
          <w:rFonts w:ascii="맑은 고딕" w:eastAsia="맑은 고딕" w:hAnsi="맑은 고딕"/>
          <w:noProof/>
        </w:rPr>
        <w:tab/>
        <w:t xml:space="preserve">Shanthanna H, Chan P, McChesney J, Thabane L, Paul J. Pulsed radiofrequency treatment of the lumbar dorsal root ganglion in patients with chronic lumbar radicular pain: A randomized, placebo-controlled pilot study. </w:t>
      </w:r>
      <w:r w:rsidRPr="008B3538">
        <w:rPr>
          <w:rFonts w:ascii="맑은 고딕" w:eastAsia="맑은 고딕" w:hAnsi="맑은 고딕"/>
          <w:i/>
          <w:noProof/>
        </w:rPr>
        <w:t xml:space="preserve">Journal of pain research. </w:t>
      </w:r>
      <w:r w:rsidRPr="008B3538">
        <w:rPr>
          <w:rFonts w:ascii="맑은 고딕" w:eastAsia="맑은 고딕" w:hAnsi="맑은 고딕"/>
          <w:noProof/>
        </w:rPr>
        <w:t>2014;7:47-55..</w:t>
      </w:r>
      <w:bookmarkEnd w:id="85"/>
    </w:p>
    <w:p w:rsidR="008B3538" w:rsidRDefault="008B3538" w:rsidP="008B3538">
      <w:pPr>
        <w:rPr>
          <w:rFonts w:ascii="맑은 고딕" w:eastAsia="맑은 고딕" w:hAnsi="맑은 고딕"/>
          <w:b/>
          <w:noProof/>
        </w:rPr>
      </w:pPr>
    </w:p>
    <w:p w:rsidR="001F020C" w:rsidRPr="000F3174" w:rsidRDefault="009462AE" w:rsidP="006C6D9C">
      <w:pPr>
        <w:rPr>
          <w:rFonts w:eastAsiaTheme="minorHAnsi"/>
        </w:rPr>
      </w:pPr>
      <w:r w:rsidRPr="000F3174">
        <w:rPr>
          <w:rFonts w:eastAsiaTheme="minorHAnsi"/>
        </w:rPr>
        <w:fldChar w:fldCharType="end"/>
      </w:r>
      <w:r w:rsidR="001F020C" w:rsidRPr="000F3174">
        <w:rPr>
          <w:rFonts w:eastAsiaTheme="minorHAnsi"/>
        </w:rPr>
        <w:br w:type="page"/>
      </w:r>
    </w:p>
    <w:p w:rsidR="00C46DE6" w:rsidRPr="00C53B2D" w:rsidRDefault="00C53B2D" w:rsidP="006C6D9C">
      <w:pPr>
        <w:rPr>
          <w:rFonts w:eastAsiaTheme="minorHAnsi"/>
          <w:b/>
          <w:sz w:val="32"/>
          <w:szCs w:val="32"/>
        </w:rPr>
      </w:pPr>
      <w:r w:rsidRPr="00C53B2D">
        <w:rPr>
          <w:rFonts w:eastAsiaTheme="minorHAnsi" w:hint="eastAsia"/>
          <w:b/>
          <w:sz w:val="32"/>
          <w:szCs w:val="32"/>
        </w:rPr>
        <w:lastRenderedPageBreak/>
        <w:t>A</w:t>
      </w:r>
      <w:r w:rsidRPr="00C53B2D">
        <w:rPr>
          <w:rFonts w:eastAsiaTheme="minorHAnsi"/>
          <w:b/>
          <w:sz w:val="32"/>
          <w:szCs w:val="32"/>
        </w:rPr>
        <w:t>PPENDIX</w:t>
      </w:r>
      <w:r w:rsidR="00624334">
        <w:rPr>
          <w:rFonts w:eastAsiaTheme="minorHAnsi"/>
          <w:b/>
          <w:sz w:val="32"/>
          <w:szCs w:val="32"/>
        </w:rPr>
        <w:t xml:space="preserve"> 1</w:t>
      </w:r>
    </w:p>
    <w:p w:rsidR="00C53B2D" w:rsidRDefault="00C53B2D" w:rsidP="006C6D9C">
      <w:pPr>
        <w:rPr>
          <w:rFonts w:eastAsiaTheme="minorHAnsi"/>
          <w:sz w:val="32"/>
          <w:szCs w:val="32"/>
        </w:rPr>
      </w:pPr>
    </w:p>
    <w:p w:rsidR="00C46DE6" w:rsidRDefault="00C46DE6" w:rsidP="006C6D9C">
      <w:pPr>
        <w:rPr>
          <w:rFonts w:eastAsiaTheme="minorHAnsi"/>
          <w:sz w:val="32"/>
          <w:szCs w:val="32"/>
        </w:rPr>
      </w:pPr>
      <w:r w:rsidRPr="000F3174">
        <w:rPr>
          <w:rFonts w:eastAsiaTheme="minorHAnsi" w:hint="eastAsia"/>
          <w:sz w:val="32"/>
          <w:szCs w:val="32"/>
        </w:rPr>
        <w:t>검색식</w:t>
      </w:r>
    </w:p>
    <w:p w:rsidR="00811152" w:rsidRDefault="00811152" w:rsidP="00811152">
      <w:pPr>
        <w:pStyle w:val="a5"/>
        <w:wordWrap/>
        <w:rPr>
          <w:rFonts w:eastAsiaTheme="minorHAnsi"/>
          <w:b/>
          <w:sz w:val="24"/>
          <w:szCs w:val="24"/>
        </w:rPr>
      </w:pPr>
    </w:p>
    <w:p w:rsidR="00811152" w:rsidRPr="00215A4C" w:rsidRDefault="00811152" w:rsidP="00811152">
      <w:pPr>
        <w:pStyle w:val="a5"/>
        <w:wordWrap/>
        <w:rPr>
          <w:rFonts w:eastAsiaTheme="minorHAnsi"/>
          <w:b/>
          <w:sz w:val="24"/>
          <w:szCs w:val="24"/>
        </w:rPr>
      </w:pPr>
      <w:r w:rsidRPr="00215A4C">
        <w:rPr>
          <w:rFonts w:eastAsiaTheme="minorHAnsi"/>
          <w:b/>
          <w:sz w:val="24"/>
          <w:szCs w:val="24"/>
        </w:rPr>
        <w:t xml:space="preserve">A. 물리치료 및 행동치료 </w:t>
      </w:r>
    </w:p>
    <w:p w:rsidR="001F2D46" w:rsidRPr="00C53B2D" w:rsidRDefault="001F2D46" w:rsidP="006C6D9C">
      <w:pPr>
        <w:rPr>
          <w:rFonts w:eastAsiaTheme="minorHAnsi"/>
          <w:sz w:val="32"/>
          <w:szCs w:val="32"/>
        </w:rPr>
      </w:pPr>
    </w:p>
    <w:p w:rsidR="001F2D46" w:rsidRDefault="001F2D46" w:rsidP="001F2D46">
      <w:pPr>
        <w:rPr>
          <w:sz w:val="24"/>
        </w:rPr>
      </w:pPr>
      <w:r w:rsidRPr="00C14B63">
        <w:rPr>
          <w:rFonts w:hint="eastAsia"/>
          <w:sz w:val="24"/>
        </w:rPr>
        <w:t>침상안정</w:t>
      </w:r>
    </w:p>
    <w:p w:rsidR="00552678" w:rsidRPr="00C14B63" w:rsidRDefault="00552678" w:rsidP="001F2D46">
      <w:pPr>
        <w:rPr>
          <w:sz w:val="24"/>
        </w:rPr>
      </w:pPr>
    </w:p>
    <w:p w:rsidR="001F2D46" w:rsidRPr="00C14B63" w:rsidRDefault="001F2D46" w:rsidP="001F2D46">
      <w:pPr>
        <w:rPr>
          <w:rFonts w:eastAsiaTheme="minorHAnsi"/>
          <w:b/>
          <w:szCs w:val="20"/>
        </w:rPr>
      </w:pPr>
      <w:r w:rsidRPr="00C14B63">
        <w:rPr>
          <w:rFonts w:eastAsiaTheme="minorHAnsi"/>
          <w:b/>
          <w:szCs w:val="20"/>
        </w:rPr>
        <w:t xml:space="preserve">PUBMED </w:t>
      </w:r>
    </w:p>
    <w:p w:rsidR="001F2D46" w:rsidRDefault="001F2D46" w:rsidP="001F2D46">
      <w:pPr>
        <w:rPr>
          <w:rFonts w:eastAsiaTheme="minorHAnsi"/>
          <w:szCs w:val="20"/>
        </w:rPr>
      </w:pPr>
      <w:r w:rsidRPr="00215A4C">
        <w:rPr>
          <w:rFonts w:eastAsiaTheme="minorHAnsi"/>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Pr>
          <w:rFonts w:eastAsiaTheme="minorHAnsi"/>
          <w:szCs w:val="20"/>
        </w:rPr>
        <w:t xml:space="preserve"> (</w:t>
      </w:r>
      <w:r w:rsidRPr="009438CF">
        <w:rPr>
          <w:rFonts w:eastAsiaTheme="minorHAnsi"/>
          <w:szCs w:val="20"/>
        </w:rPr>
        <w:t xml:space="preserve">"bed rest"[MeSH Terms] OR "orthotic devices"[MeSH Terms] OR "cognitive therapy"[MeSH Terms] OR "autogenic training"[MeSH Terms] OR "biofeedback, psychology"[MeSH Terms] </w:t>
      </w:r>
      <w:r>
        <w:rPr>
          <w:rFonts w:eastAsiaTheme="minorHAnsi"/>
          <w:szCs w:val="20"/>
        </w:rPr>
        <w:t>OR</w:t>
      </w:r>
      <w:r w:rsidRPr="009438CF">
        <w:rPr>
          <w:rFonts w:eastAsiaTheme="minorHAnsi"/>
          <w:szCs w:val="20"/>
        </w:rPr>
        <w:t xml:space="preserve"> "bed rest"</w:t>
      </w:r>
      <w:r>
        <w:rPr>
          <w:rFonts w:eastAsiaTheme="minorHAnsi"/>
          <w:szCs w:val="20"/>
        </w:rPr>
        <w:t>[tiab]</w:t>
      </w:r>
      <w:r w:rsidRPr="009438CF">
        <w:rPr>
          <w:rFonts w:eastAsiaTheme="minorHAnsi"/>
          <w:szCs w:val="20"/>
        </w:rPr>
        <w:t>OR "bed rests"</w:t>
      </w:r>
      <w:r>
        <w:rPr>
          <w:rFonts w:eastAsiaTheme="minorHAnsi"/>
          <w:szCs w:val="20"/>
        </w:rPr>
        <w:t>[tiab]</w:t>
      </w:r>
      <w:r w:rsidRPr="009438CF">
        <w:rPr>
          <w:rFonts w:eastAsiaTheme="minorHAnsi"/>
          <w:szCs w:val="20"/>
        </w:rPr>
        <w:t>OR "bedrest"</w:t>
      </w:r>
      <w:r>
        <w:rPr>
          <w:rFonts w:eastAsiaTheme="minorHAnsi"/>
          <w:szCs w:val="20"/>
        </w:rPr>
        <w:t>[tiab]</w:t>
      </w:r>
      <w:r w:rsidRPr="009438CF">
        <w:rPr>
          <w:rFonts w:eastAsiaTheme="minorHAnsi"/>
          <w:szCs w:val="20"/>
        </w:rPr>
        <w:t>OR "bedrests"</w:t>
      </w:r>
      <w:r>
        <w:rPr>
          <w:rFonts w:eastAsiaTheme="minorHAnsi"/>
          <w:szCs w:val="20"/>
        </w:rPr>
        <w:t>[tiab]</w:t>
      </w:r>
      <w:r w:rsidRPr="009438CF">
        <w:rPr>
          <w:rFonts w:eastAsiaTheme="minorHAnsi"/>
          <w:szCs w:val="20"/>
        </w:rPr>
        <w:t>OR "orthosis"</w:t>
      </w:r>
      <w:r>
        <w:rPr>
          <w:rFonts w:eastAsiaTheme="minorHAnsi"/>
          <w:szCs w:val="20"/>
        </w:rPr>
        <w:t>[tiab]</w:t>
      </w:r>
      <w:r w:rsidRPr="009438CF">
        <w:rPr>
          <w:rFonts w:eastAsiaTheme="minorHAnsi"/>
          <w:szCs w:val="20"/>
        </w:rPr>
        <w:t>OR "orthoses"</w:t>
      </w:r>
      <w:r>
        <w:rPr>
          <w:rFonts w:eastAsiaTheme="minorHAnsi"/>
          <w:szCs w:val="20"/>
        </w:rPr>
        <w:t>[tiab]</w:t>
      </w:r>
      <w:r w:rsidRPr="009438CF">
        <w:rPr>
          <w:rFonts w:eastAsiaTheme="minorHAnsi"/>
          <w:szCs w:val="20"/>
        </w:rPr>
        <w:t>OR "brace"</w:t>
      </w:r>
      <w:r>
        <w:rPr>
          <w:rFonts w:eastAsiaTheme="minorHAnsi"/>
          <w:szCs w:val="20"/>
        </w:rPr>
        <w:t>[tiab]</w:t>
      </w:r>
      <w:r w:rsidRPr="009438CF">
        <w:rPr>
          <w:rFonts w:eastAsiaTheme="minorHAnsi"/>
          <w:szCs w:val="20"/>
        </w:rPr>
        <w:t>OR "braces"</w:t>
      </w:r>
      <w:r>
        <w:rPr>
          <w:rFonts w:eastAsiaTheme="minorHAnsi"/>
          <w:szCs w:val="20"/>
        </w:rPr>
        <w:t>[tiab]</w:t>
      </w:r>
      <w:r w:rsidRPr="009438CF">
        <w:rPr>
          <w:rFonts w:eastAsiaTheme="minorHAnsi"/>
          <w:szCs w:val="20"/>
        </w:rPr>
        <w:t>OR "corset"</w:t>
      </w:r>
      <w:r>
        <w:rPr>
          <w:rFonts w:eastAsiaTheme="minorHAnsi"/>
          <w:szCs w:val="20"/>
        </w:rPr>
        <w:t>[tiab]</w:t>
      </w:r>
      <w:r w:rsidRPr="009438CF">
        <w:rPr>
          <w:rFonts w:eastAsiaTheme="minorHAnsi"/>
          <w:szCs w:val="20"/>
        </w:rPr>
        <w:t>OR "progressive relaxation"</w:t>
      </w:r>
      <w:r>
        <w:rPr>
          <w:rFonts w:eastAsiaTheme="minorHAnsi"/>
          <w:szCs w:val="20"/>
        </w:rPr>
        <w:t>[tiab]</w:t>
      </w:r>
      <w:r w:rsidRPr="009438CF">
        <w:rPr>
          <w:rFonts w:eastAsiaTheme="minorHAnsi"/>
          <w:szCs w:val="20"/>
        </w:rPr>
        <w:t>OR "muscle relaxation"</w:t>
      </w:r>
      <w:r>
        <w:rPr>
          <w:rFonts w:eastAsiaTheme="minorHAnsi"/>
          <w:szCs w:val="20"/>
        </w:rPr>
        <w:t>[tiab]</w:t>
      </w:r>
      <w:r w:rsidRPr="009438CF">
        <w:rPr>
          <w:rFonts w:eastAsiaTheme="minorHAnsi"/>
          <w:szCs w:val="20"/>
        </w:rPr>
        <w:t>OR "biofeedback"</w:t>
      </w:r>
      <w:r>
        <w:rPr>
          <w:rFonts w:eastAsiaTheme="minorHAnsi"/>
          <w:szCs w:val="20"/>
        </w:rPr>
        <w:t>[tiab]</w:t>
      </w:r>
      <w:r w:rsidRPr="009438CF">
        <w:rPr>
          <w:rFonts w:eastAsiaTheme="minorHAnsi"/>
          <w:szCs w:val="20"/>
        </w:rPr>
        <w:t>OR "psychophysiologic feedback"</w:t>
      </w:r>
      <w:r>
        <w:rPr>
          <w:rFonts w:eastAsiaTheme="minorHAnsi"/>
          <w:szCs w:val="20"/>
        </w:rPr>
        <w:t>[tiab]</w:t>
      </w:r>
      <w:r w:rsidRPr="009438CF">
        <w:rPr>
          <w:rFonts w:eastAsiaTheme="minorHAnsi"/>
          <w:szCs w:val="20"/>
        </w:rPr>
        <w:t>OR "biofeedbacks"</w:t>
      </w:r>
      <w:r>
        <w:rPr>
          <w:rFonts w:eastAsiaTheme="minorHAnsi"/>
          <w:szCs w:val="20"/>
        </w:rPr>
        <w:t>[tiab]</w:t>
      </w:r>
      <w:r w:rsidRPr="009438CF">
        <w:rPr>
          <w:rFonts w:eastAsiaTheme="minorHAnsi"/>
          <w:szCs w:val="20"/>
        </w:rPr>
        <w:t>OR "cognitive therapies"</w:t>
      </w:r>
      <w:r>
        <w:rPr>
          <w:rFonts w:eastAsiaTheme="minorHAnsi"/>
          <w:szCs w:val="20"/>
        </w:rPr>
        <w:t>[tiab]</w:t>
      </w:r>
      <w:r w:rsidRPr="009438CF">
        <w:rPr>
          <w:rFonts w:eastAsiaTheme="minorHAnsi"/>
          <w:szCs w:val="20"/>
        </w:rPr>
        <w:t>OR "cognitive behavioral therapies"</w:t>
      </w:r>
      <w:r>
        <w:rPr>
          <w:rFonts w:eastAsiaTheme="minorHAnsi"/>
          <w:szCs w:val="20"/>
        </w:rPr>
        <w:t>[tiab]</w:t>
      </w:r>
      <w:r w:rsidRPr="009438CF">
        <w:rPr>
          <w:rFonts w:eastAsiaTheme="minorHAnsi"/>
          <w:szCs w:val="20"/>
        </w:rPr>
        <w:t>OR "cognitive behavioral therapy"</w:t>
      </w:r>
      <w:r>
        <w:rPr>
          <w:rFonts w:eastAsiaTheme="minorHAnsi"/>
          <w:szCs w:val="20"/>
        </w:rPr>
        <w:t>[tiab]</w:t>
      </w:r>
      <w:r w:rsidRPr="009438CF">
        <w:rPr>
          <w:rFonts w:eastAsiaTheme="minorHAnsi"/>
          <w:szCs w:val="20"/>
        </w:rPr>
        <w:t>OR "cognitive therapy"</w:t>
      </w:r>
      <w:r>
        <w:rPr>
          <w:rFonts w:eastAsiaTheme="minorHAnsi"/>
          <w:szCs w:val="20"/>
        </w:rPr>
        <w:t>[tiab]</w:t>
      </w:r>
      <w:r w:rsidRPr="009438CF">
        <w:rPr>
          <w:rFonts w:eastAsiaTheme="minorHAnsi"/>
          <w:szCs w:val="20"/>
        </w:rPr>
        <w:t>OR "cognition therapies"</w:t>
      </w:r>
      <w:r>
        <w:rPr>
          <w:rFonts w:eastAsiaTheme="minorHAnsi"/>
          <w:szCs w:val="20"/>
        </w:rPr>
        <w:t>[tiab]</w:t>
      </w:r>
      <w:r w:rsidRPr="009438CF">
        <w:rPr>
          <w:rFonts w:eastAsiaTheme="minorHAnsi"/>
          <w:szCs w:val="20"/>
        </w:rPr>
        <w:t>OR "cognitive psychotherapy"</w:t>
      </w:r>
      <w:r>
        <w:rPr>
          <w:rFonts w:eastAsiaTheme="minorHAnsi"/>
          <w:szCs w:val="20"/>
        </w:rPr>
        <w:t>[tiab]</w:t>
      </w:r>
      <w:r w:rsidRPr="009438CF">
        <w:rPr>
          <w:rFonts w:eastAsiaTheme="minorHAnsi"/>
          <w:szCs w:val="20"/>
        </w:rPr>
        <w:t>OR "cognitive psychotherapies"</w:t>
      </w:r>
      <w:r>
        <w:rPr>
          <w:rFonts w:eastAsiaTheme="minorHAnsi"/>
          <w:szCs w:val="20"/>
        </w:rPr>
        <w:t>)</w:t>
      </w:r>
      <w:r w:rsidRPr="009438CF">
        <w:rPr>
          <w:rFonts w:eastAsiaTheme="minorHAnsi"/>
          <w:szCs w:val="20"/>
        </w:rPr>
        <w:t xml:space="preserve"> </w:t>
      </w:r>
    </w:p>
    <w:p w:rsidR="001F2D46" w:rsidRPr="00C14B63" w:rsidRDefault="001F2D46" w:rsidP="001F2D46">
      <w:pPr>
        <w:rPr>
          <w:rFonts w:eastAsiaTheme="minorHAnsi"/>
          <w:szCs w:val="20"/>
        </w:rPr>
      </w:pPr>
    </w:p>
    <w:p w:rsidR="001F2D46" w:rsidRDefault="001F2D46" w:rsidP="001F2D46">
      <w:pPr>
        <w:rPr>
          <w:rFonts w:eastAsiaTheme="minorHAnsi"/>
          <w:szCs w:val="20"/>
        </w:rPr>
      </w:pPr>
    </w:p>
    <w:p w:rsidR="001F2D46" w:rsidRPr="00C14B63" w:rsidRDefault="001F2D46" w:rsidP="001F2D46">
      <w:pPr>
        <w:rPr>
          <w:rFonts w:eastAsiaTheme="minorHAnsi"/>
          <w:b/>
          <w:szCs w:val="20"/>
        </w:rPr>
      </w:pPr>
      <w:r w:rsidRPr="00C14B63">
        <w:rPr>
          <w:rFonts w:eastAsiaTheme="minorHAnsi"/>
          <w:b/>
          <w:szCs w:val="20"/>
        </w:rPr>
        <w:t xml:space="preserve">EMBASE </w:t>
      </w:r>
    </w:p>
    <w:p w:rsidR="001F2D46" w:rsidRPr="001359E6" w:rsidRDefault="001F2D46" w:rsidP="001F2D46">
      <w:pPr>
        <w:rPr>
          <w:rFonts w:eastAsiaTheme="minorHAnsi"/>
          <w:szCs w:val="20"/>
        </w:rPr>
      </w:pPr>
      <w:r w:rsidRPr="00215A4C">
        <w:rPr>
          <w:rFonts w:eastAsiaTheme="minorHAnsi"/>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w:t>
      </w:r>
      <w:r>
        <w:rPr>
          <w:rFonts w:eastAsiaTheme="minorHAnsi"/>
          <w:szCs w:val="20"/>
        </w:rPr>
        <w:t xml:space="preserve"> (</w:t>
      </w:r>
      <w:r w:rsidRPr="001359E6">
        <w:rPr>
          <w:rFonts w:eastAsiaTheme="minorHAnsi"/>
          <w:szCs w:val="20"/>
        </w:rPr>
        <w:t xml:space="preserve">"bed rest"/de OR "orthosis"[MeSH Terms] OR "cognitive therapy"/de OR "autogenic training"/de OR "feedback system"/de </w:t>
      </w:r>
      <w:r>
        <w:rPr>
          <w:rFonts w:eastAsiaTheme="minorHAnsi"/>
          <w:szCs w:val="20"/>
        </w:rPr>
        <w:t xml:space="preserve">OR </w:t>
      </w:r>
      <w:r w:rsidRPr="001359E6">
        <w:rPr>
          <w:rFonts w:eastAsiaTheme="minorHAnsi"/>
          <w:szCs w:val="20"/>
        </w:rPr>
        <w:t xml:space="preserve">"bed rest":ab,ti OR "bed rests":ab,ti OR "bedrest":ab,ti OR "bedrests":ab,ti OR "orthosis":ab,ti OR "orthoses":ab,ti OR "brace":ab,ti OR "braces":ab,ti OR "corset":ab,ti OR </w:t>
      </w:r>
      <w:r w:rsidRPr="001359E6">
        <w:rPr>
          <w:rFonts w:eastAsiaTheme="minorHAnsi"/>
          <w:szCs w:val="20"/>
        </w:rPr>
        <w:lastRenderedPageBreak/>
        <w:t>"progressive relaxation":ab,ti OR "muscle relaxation":ab,ti OR "biofeedback":ab,ti OR "psychophysiologic feedback":ab,ti OR "biofeedbacks":ab,ti OR "cognitive therapies":ab,ti OR "cognitive behavioral therapies":ab,ti OR "cognitive behavioral therapy":ab,ti OR "cognitive therapy":ab,ti OR "cognition therapies":ab,ti OR "cognitive psychotherapy":ab,ti OR "cognitive psychotherapies"</w:t>
      </w:r>
      <w:r>
        <w:rPr>
          <w:rFonts w:eastAsiaTheme="minorHAnsi"/>
          <w:szCs w:val="20"/>
        </w:rPr>
        <w:t>)</w:t>
      </w:r>
    </w:p>
    <w:p w:rsidR="001F2D46" w:rsidRPr="00C14B63" w:rsidRDefault="001F2D46" w:rsidP="001F2D46">
      <w:pPr>
        <w:rPr>
          <w:rFonts w:eastAsiaTheme="minorHAnsi"/>
          <w:szCs w:val="20"/>
        </w:rPr>
      </w:pPr>
    </w:p>
    <w:p w:rsidR="001F2D46" w:rsidRDefault="001F2D46" w:rsidP="001F2D46">
      <w:pPr>
        <w:rPr>
          <w:rFonts w:eastAsiaTheme="minorHAnsi"/>
          <w:szCs w:val="20"/>
        </w:rPr>
      </w:pPr>
    </w:p>
    <w:p w:rsidR="001F2D46" w:rsidRPr="00C14B63" w:rsidRDefault="001F2D46" w:rsidP="001F2D46">
      <w:pPr>
        <w:rPr>
          <w:rFonts w:eastAsiaTheme="minorHAnsi"/>
          <w:b/>
          <w:szCs w:val="20"/>
        </w:rPr>
      </w:pPr>
      <w:r w:rsidRPr="00C14B63">
        <w:rPr>
          <w:rFonts w:eastAsiaTheme="minorHAnsi"/>
          <w:b/>
          <w:szCs w:val="20"/>
        </w:rPr>
        <w:t xml:space="preserve">COCHRANE </w:t>
      </w:r>
    </w:p>
    <w:p w:rsidR="000158A1" w:rsidRPr="000158A1" w:rsidRDefault="000158A1" w:rsidP="000158A1">
      <w:pPr>
        <w:rPr>
          <w:rFonts w:eastAsiaTheme="minorHAnsi"/>
          <w:szCs w:val="20"/>
        </w:rPr>
      </w:pPr>
      <w:r w:rsidRPr="000158A1">
        <w:rPr>
          <w:rFonts w:eastAsiaTheme="minorHAnsi"/>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Bed Rest”[Mesh] OR “Orthotic Devices” [Mesh] OR “Cognitive Therapy” [Mesh] OR</w:t>
      </w:r>
      <w:r w:rsidRPr="000158A1">
        <w:rPr>
          <w:rFonts w:eastAsiaTheme="minorHAnsi"/>
          <w:szCs w:val="20"/>
        </w:rPr>
        <w:tab/>
        <w:t xml:space="preserve">“Autogenic Training” [Mesh] OR “Biofeedback, Psychology”[Mesh] OR </w:t>
      </w:r>
      <w:r w:rsidRPr="000158A1">
        <w:rPr>
          <w:rFonts w:eastAsiaTheme="minorHAnsi"/>
          <w:szCs w:val="20"/>
        </w:rPr>
        <w:tab/>
        <w:t>"bed rest"[tiab]  OR "bed rests"[tiab]  OR "bedrest"[tiab]  OR "bedrests"[tiab]  OR "orthosis"[tiab]  OR "orthoses"[tiab]  OR "brace"[tiab]  OR "braces"[tiab]  OR "corset"[tiab]  OR "progressive relaxation"[tiab]  OR "muscle relaxation"[tiab]  OR "biofeedback"[tiab]  OR "psychophysiologic feedback"[tiab]  OR "biofeedbacks"[tiab]  OR "cognitive therapies"[tiab]  OR "cognitive behavioral therapies"[tiab]  OR "cognitive behavioral therapy"[tiab]  OR "cognitive therapy"[tiab]  OR "cognition therapies"[tiab]  OR "cognitive psychotherapy"[tiab]  OR "cognitive psychotherapies"[tiab])</w:t>
      </w:r>
    </w:p>
    <w:p w:rsidR="001F2D46" w:rsidRPr="000158A1" w:rsidRDefault="001F2D46" w:rsidP="001F2D46">
      <w:pPr>
        <w:rPr>
          <w:rFonts w:eastAsiaTheme="minorHAnsi"/>
          <w:szCs w:val="20"/>
        </w:rPr>
      </w:pPr>
    </w:p>
    <w:p w:rsidR="001F2D46" w:rsidRPr="00183F48" w:rsidRDefault="001F2D46" w:rsidP="001F2D46">
      <w:pPr>
        <w:rPr>
          <w:rFonts w:eastAsiaTheme="minorHAnsi"/>
          <w:szCs w:val="20"/>
        </w:rPr>
      </w:pPr>
    </w:p>
    <w:p w:rsidR="001F2D46" w:rsidRPr="006A0AB6" w:rsidRDefault="001F2D46" w:rsidP="001F2D46">
      <w:pPr>
        <w:rPr>
          <w:b/>
        </w:rPr>
      </w:pPr>
      <w:r>
        <w:rPr>
          <w:b/>
        </w:rPr>
        <w:t xml:space="preserve">KOREAMED </w:t>
      </w:r>
    </w:p>
    <w:p w:rsidR="001F2D46" w:rsidRDefault="001F2D46" w:rsidP="001F2D46">
      <w:r w:rsidRPr="00A7271E">
        <w:t>Lumbosacral</w:t>
      </w:r>
      <w:r>
        <w:rPr>
          <w:rFonts w:hint="eastAsia"/>
        </w:rPr>
        <w:t xml:space="preserve"> disc </w:t>
      </w:r>
      <w:r w:rsidRPr="00A7271E">
        <w:t>OR Lumbar</w:t>
      </w:r>
      <w:r>
        <w:rPr>
          <w:rFonts w:hint="eastAsia"/>
        </w:rPr>
        <w:t xml:space="preserve"> disc</w:t>
      </w:r>
      <w:r w:rsidRPr="00A7271E">
        <w:t xml:space="preserve"> OR Radiculopathies OR Radiculopathy</w:t>
      </w:r>
      <w:r>
        <w:rPr>
          <w:rFonts w:hint="eastAsia"/>
        </w:rPr>
        <w:t xml:space="preserve"> OR radiculitis </w:t>
      </w:r>
      <w:r w:rsidRPr="00A7271E">
        <w:t xml:space="preserve">OR </w:t>
      </w:r>
      <w:r>
        <w:rPr>
          <w:rFonts w:hint="eastAsia"/>
        </w:rPr>
        <w:t xml:space="preserve">nerve root OR back pain OR sciatica OR sciaticas OR sciatic AND </w:t>
      </w:r>
      <w:r>
        <w:t>[</w:t>
      </w:r>
      <w:r>
        <w:rPr>
          <w:rFonts w:hint="eastAsia"/>
        </w:rPr>
        <w:t>Behavioral</w:t>
      </w:r>
      <w:r>
        <w:t xml:space="preserve"> </w:t>
      </w:r>
      <w:r>
        <w:rPr>
          <w:rFonts w:hint="eastAsia"/>
        </w:rPr>
        <w:t>OR</w:t>
      </w:r>
      <w:r>
        <w:t xml:space="preserve"> </w:t>
      </w:r>
      <w:r>
        <w:rPr>
          <w:rFonts w:hint="eastAsia"/>
        </w:rPr>
        <w:t xml:space="preserve">bed </w:t>
      </w:r>
      <w:r>
        <w:t xml:space="preserve">rest </w:t>
      </w:r>
      <w:r>
        <w:rPr>
          <w:rFonts w:hint="eastAsia"/>
        </w:rPr>
        <w:t>OR</w:t>
      </w:r>
      <w:r>
        <w:t xml:space="preserve"> orthosis </w:t>
      </w:r>
      <w:r>
        <w:rPr>
          <w:rFonts w:hint="eastAsia"/>
        </w:rPr>
        <w:t>OR</w:t>
      </w:r>
      <w:r>
        <w:t xml:space="preserve"> lumbar support </w:t>
      </w:r>
      <w:r>
        <w:rPr>
          <w:rFonts w:hint="eastAsia"/>
        </w:rPr>
        <w:t>OR</w:t>
      </w:r>
      <w:r>
        <w:t xml:space="preserve"> brace </w:t>
      </w:r>
      <w:r>
        <w:rPr>
          <w:rFonts w:hint="eastAsia"/>
        </w:rPr>
        <w:t>OR</w:t>
      </w:r>
      <w:r>
        <w:t xml:space="preserve"> corset </w:t>
      </w:r>
      <w:r>
        <w:rPr>
          <w:rFonts w:hint="eastAsia"/>
        </w:rPr>
        <w:t>OR</w:t>
      </w:r>
      <w:r>
        <w:t xml:space="preserve"> cognitive behavioral therapy </w:t>
      </w:r>
      <w:r>
        <w:rPr>
          <w:rFonts w:hint="eastAsia"/>
        </w:rPr>
        <w:t>OR</w:t>
      </w:r>
      <w:r>
        <w:t xml:space="preserve"> progressive relaxation </w:t>
      </w:r>
      <w:r>
        <w:rPr>
          <w:rFonts w:hint="eastAsia"/>
        </w:rPr>
        <w:t>OR</w:t>
      </w:r>
      <w:r>
        <w:t xml:space="preserve"> biofeedback] </w:t>
      </w:r>
    </w:p>
    <w:p w:rsidR="001F2D46" w:rsidRDefault="001F2D46" w:rsidP="001F2D46">
      <w:pPr>
        <w:rPr>
          <w:szCs w:val="20"/>
        </w:rPr>
      </w:pPr>
    </w:p>
    <w:p w:rsidR="001744B8" w:rsidRPr="00C53B2D" w:rsidRDefault="001744B8" w:rsidP="00607F89">
      <w:pPr>
        <w:rPr>
          <w:rFonts w:eastAsiaTheme="minorHAnsi"/>
          <w:sz w:val="24"/>
          <w:szCs w:val="32"/>
        </w:rPr>
      </w:pPr>
    </w:p>
    <w:p w:rsidR="001744B8" w:rsidRDefault="001744B8" w:rsidP="00607F89">
      <w:pPr>
        <w:rPr>
          <w:rFonts w:eastAsiaTheme="minorHAnsi"/>
          <w:sz w:val="24"/>
          <w:szCs w:val="32"/>
        </w:rPr>
      </w:pPr>
      <w:r>
        <w:rPr>
          <w:rFonts w:eastAsiaTheme="minorHAnsi" w:hint="eastAsia"/>
          <w:sz w:val="24"/>
          <w:szCs w:val="32"/>
        </w:rPr>
        <w:t xml:space="preserve">온열치료 </w:t>
      </w:r>
    </w:p>
    <w:p w:rsidR="00CC7AAE" w:rsidRDefault="00CC7AAE" w:rsidP="00607F89">
      <w:pPr>
        <w:rPr>
          <w:rFonts w:eastAsiaTheme="minorHAnsi"/>
          <w:sz w:val="24"/>
          <w:szCs w:val="32"/>
        </w:rPr>
      </w:pPr>
    </w:p>
    <w:p w:rsidR="00607F89" w:rsidRPr="00C53B2D" w:rsidRDefault="00CC7AAE" w:rsidP="00607F89">
      <w:pPr>
        <w:rPr>
          <w:b/>
          <w:szCs w:val="20"/>
        </w:rPr>
      </w:pPr>
      <w:r w:rsidRPr="00C53B2D">
        <w:rPr>
          <w:b/>
          <w:szCs w:val="20"/>
        </w:rPr>
        <w:t xml:space="preserve">PUBMED </w:t>
      </w:r>
    </w:p>
    <w:p w:rsidR="00687611" w:rsidRDefault="001B7608" w:rsidP="00687611">
      <w:pPr>
        <w:rPr>
          <w:rStyle w:val="highlight"/>
        </w:rPr>
      </w:pPr>
      <w:r w:rsidRPr="00215A4C">
        <w:rPr>
          <w:rFonts w:eastAsiaTheme="minorHAnsi"/>
          <w:szCs w:val="20"/>
        </w:rPr>
        <w:t xml:space="preserve">((((("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w:t>
      </w:r>
      <w:r w:rsidRPr="00215A4C">
        <w:rPr>
          <w:rFonts w:eastAsiaTheme="minorHAnsi"/>
          <w:szCs w:val="20"/>
        </w:rPr>
        <w:lastRenderedPageBreak/>
        <w:t>"Lumbosacral Region"[Mesh]) OR "Lumbar Vertebrae"[Mesh])))) OR (((("Sciatica"[Mesh]) OR "Back Pain"[Mesh])) OR (Sciatica[tiab] OR Sciaticas[tiab] OR Sciatic[tiab] OR "Back Pain"[tiab])) AND</w:t>
      </w:r>
      <w:r w:rsidR="00687611">
        <w:rPr>
          <w:rStyle w:val="highlight"/>
        </w:rPr>
        <w:t>((</w:t>
      </w:r>
      <w:r w:rsidR="00687611" w:rsidRPr="00F23443">
        <w:rPr>
          <w:rStyle w:val="highlight"/>
        </w:rPr>
        <w:t>hyperthermia, induced[MeSH Major Topic] OR diathermy[MeSH Terms] OR ultrasonics[MeSH Terms] OR ultrasonic waves[MeSH Terms] OR microwaves[MeSH Terms]</w:t>
      </w:r>
      <w:r w:rsidR="00687611">
        <w:rPr>
          <w:rStyle w:val="highlight"/>
        </w:rPr>
        <w:t>) OR (</w:t>
      </w:r>
      <w:r w:rsidR="00687611" w:rsidRPr="00F23443">
        <w:rPr>
          <w:rStyle w:val="highlight"/>
        </w:rPr>
        <w:t>thermotherapy</w:t>
      </w:r>
      <w:r w:rsidR="00687611">
        <w:rPr>
          <w:rStyle w:val="highlight"/>
        </w:rPr>
        <w:t>[tiab]</w:t>
      </w:r>
      <w:r w:rsidR="00687611" w:rsidRPr="00F23443">
        <w:rPr>
          <w:rStyle w:val="highlight"/>
        </w:rPr>
        <w:t>OR diathermies</w:t>
      </w:r>
      <w:r w:rsidR="00687611">
        <w:rPr>
          <w:rStyle w:val="highlight"/>
        </w:rPr>
        <w:t>[tiab]</w:t>
      </w:r>
      <w:r w:rsidR="00687611" w:rsidRPr="00F23443">
        <w:rPr>
          <w:rStyle w:val="highlight"/>
        </w:rPr>
        <w:t>OR diathermy</w:t>
      </w:r>
      <w:r w:rsidR="00687611">
        <w:rPr>
          <w:rStyle w:val="highlight"/>
        </w:rPr>
        <w:t>[tiab]</w:t>
      </w:r>
      <w:r w:rsidR="00687611" w:rsidRPr="00F23443">
        <w:rPr>
          <w:rStyle w:val="highlight"/>
        </w:rPr>
        <w:t>OR ultrasonic</w:t>
      </w:r>
      <w:r w:rsidR="00687611">
        <w:rPr>
          <w:rStyle w:val="highlight"/>
        </w:rPr>
        <w:t>[tiab]</w:t>
      </w:r>
      <w:r w:rsidR="00687611" w:rsidRPr="00F23443">
        <w:rPr>
          <w:rStyle w:val="highlight"/>
        </w:rPr>
        <w:t>OR ultrasonics</w:t>
      </w:r>
      <w:r w:rsidR="00687611">
        <w:rPr>
          <w:rStyle w:val="highlight"/>
        </w:rPr>
        <w:t>[tiab]</w:t>
      </w:r>
      <w:r w:rsidR="00687611" w:rsidRPr="00F23443">
        <w:rPr>
          <w:rStyle w:val="highlight"/>
        </w:rPr>
        <w:t>OR ultrasound</w:t>
      </w:r>
      <w:r w:rsidR="00687611">
        <w:rPr>
          <w:rStyle w:val="highlight"/>
        </w:rPr>
        <w:t>[tiab]</w:t>
      </w:r>
      <w:r w:rsidR="00687611" w:rsidRPr="00F23443">
        <w:rPr>
          <w:rStyle w:val="highlight"/>
        </w:rPr>
        <w:t>OR ultrasounds</w:t>
      </w:r>
      <w:r w:rsidR="00687611">
        <w:rPr>
          <w:rStyle w:val="highlight"/>
        </w:rPr>
        <w:t>[tiab]</w:t>
      </w:r>
      <w:r w:rsidR="00687611" w:rsidRPr="00F23443">
        <w:rPr>
          <w:rStyle w:val="highlight"/>
        </w:rPr>
        <w:t>OR "shock waves"</w:t>
      </w:r>
      <w:r w:rsidR="00687611">
        <w:rPr>
          <w:rStyle w:val="highlight"/>
        </w:rPr>
        <w:t>[tiab]</w:t>
      </w:r>
      <w:r w:rsidR="00687611" w:rsidRPr="00F23443">
        <w:rPr>
          <w:rStyle w:val="highlight"/>
        </w:rPr>
        <w:t>OR "shock wave"</w:t>
      </w:r>
      <w:r w:rsidR="00687611">
        <w:rPr>
          <w:rStyle w:val="highlight"/>
        </w:rPr>
        <w:t>[tiab]</w:t>
      </w:r>
      <w:r w:rsidR="00687611" w:rsidRPr="00F23443">
        <w:rPr>
          <w:rStyle w:val="highlight"/>
        </w:rPr>
        <w:t>OR shockwaves</w:t>
      </w:r>
      <w:r w:rsidR="00687611">
        <w:rPr>
          <w:rStyle w:val="highlight"/>
        </w:rPr>
        <w:t>[tiab]</w:t>
      </w:r>
      <w:r w:rsidR="00687611" w:rsidRPr="00F23443">
        <w:rPr>
          <w:rStyle w:val="highlight"/>
        </w:rPr>
        <w:t>OR shockwave</w:t>
      </w:r>
      <w:r w:rsidR="00687611">
        <w:rPr>
          <w:rStyle w:val="highlight"/>
        </w:rPr>
        <w:t>[tiab]</w:t>
      </w:r>
      <w:r w:rsidR="00687611" w:rsidRPr="00F23443">
        <w:rPr>
          <w:rStyle w:val="highlight"/>
        </w:rPr>
        <w:t>OR shortwave</w:t>
      </w:r>
      <w:r w:rsidR="00687611">
        <w:rPr>
          <w:rStyle w:val="highlight"/>
        </w:rPr>
        <w:t>[tiab]</w:t>
      </w:r>
      <w:r w:rsidR="00687611" w:rsidRPr="00F23443">
        <w:rPr>
          <w:rStyle w:val="highlight"/>
        </w:rPr>
        <w:t>OR shortwaves</w:t>
      </w:r>
      <w:r w:rsidR="00687611">
        <w:rPr>
          <w:rStyle w:val="highlight"/>
        </w:rPr>
        <w:t>[tiab]</w:t>
      </w:r>
      <w:r w:rsidR="00687611" w:rsidRPr="00F23443">
        <w:rPr>
          <w:rStyle w:val="highlight"/>
        </w:rPr>
        <w:t>OR "short wave"</w:t>
      </w:r>
      <w:r w:rsidR="00687611">
        <w:rPr>
          <w:rStyle w:val="highlight"/>
        </w:rPr>
        <w:t>[tiab]</w:t>
      </w:r>
      <w:r w:rsidR="00687611" w:rsidRPr="00F23443">
        <w:rPr>
          <w:rStyle w:val="highlight"/>
        </w:rPr>
        <w:t>OR "short waves"</w:t>
      </w:r>
      <w:r w:rsidR="00687611">
        <w:rPr>
          <w:rStyle w:val="highlight"/>
        </w:rPr>
        <w:t>[tiab]</w:t>
      </w:r>
      <w:r w:rsidR="00687611" w:rsidRPr="00F23443">
        <w:rPr>
          <w:rStyle w:val="highlight"/>
        </w:rPr>
        <w:t>OR short-wave</w:t>
      </w:r>
      <w:r w:rsidR="00687611">
        <w:rPr>
          <w:rStyle w:val="highlight"/>
        </w:rPr>
        <w:t>[tiab]</w:t>
      </w:r>
      <w:r w:rsidR="00687611" w:rsidRPr="00F23443">
        <w:rPr>
          <w:rStyle w:val="highlight"/>
        </w:rPr>
        <w:t>OR microwave</w:t>
      </w:r>
      <w:r w:rsidR="00687611">
        <w:rPr>
          <w:rStyle w:val="highlight"/>
        </w:rPr>
        <w:t>[tiab]</w:t>
      </w:r>
      <w:r w:rsidR="00687611" w:rsidRPr="00F23443">
        <w:rPr>
          <w:rStyle w:val="highlight"/>
        </w:rPr>
        <w:t>OR "hot pack"</w:t>
      </w:r>
      <w:r w:rsidR="00687611">
        <w:rPr>
          <w:rStyle w:val="highlight"/>
        </w:rPr>
        <w:t>[tiab]</w:t>
      </w:r>
      <w:r w:rsidR="00687611" w:rsidRPr="00F23443">
        <w:rPr>
          <w:rStyle w:val="highlight"/>
        </w:rPr>
        <w:t>OR "heat therapy"</w:t>
      </w:r>
      <w:r w:rsidR="00687611">
        <w:rPr>
          <w:rStyle w:val="highlight"/>
        </w:rPr>
        <w:t>[tiab]</w:t>
      </w:r>
      <w:r w:rsidR="00687611" w:rsidRPr="00F23443">
        <w:rPr>
          <w:rStyle w:val="highlight"/>
        </w:rPr>
        <w:t>OR "heat therapies"</w:t>
      </w:r>
      <w:r w:rsidR="00687611">
        <w:rPr>
          <w:rStyle w:val="highlight"/>
        </w:rPr>
        <w:t>[tiab]))</w:t>
      </w:r>
    </w:p>
    <w:p w:rsidR="001B7608" w:rsidRPr="00C53B2D" w:rsidRDefault="001B7608" w:rsidP="00607F89">
      <w:pPr>
        <w:rPr>
          <w:rStyle w:val="highlight"/>
        </w:rPr>
      </w:pPr>
    </w:p>
    <w:p w:rsidR="001744B8" w:rsidRDefault="001744B8" w:rsidP="00607F89">
      <w:pPr>
        <w:rPr>
          <w:rStyle w:val="highlight"/>
        </w:rPr>
      </w:pPr>
    </w:p>
    <w:p w:rsidR="001744B8" w:rsidRPr="00C53B2D" w:rsidRDefault="00CC7AAE" w:rsidP="001744B8">
      <w:pPr>
        <w:rPr>
          <w:rStyle w:val="highlight"/>
          <w:b/>
          <w:szCs w:val="20"/>
        </w:rPr>
      </w:pPr>
      <w:r w:rsidRPr="00C53B2D">
        <w:rPr>
          <w:rStyle w:val="highlight"/>
          <w:b/>
          <w:szCs w:val="20"/>
        </w:rPr>
        <w:t>EMBASE</w:t>
      </w:r>
      <w:r w:rsidR="001744B8" w:rsidRPr="00C53B2D">
        <w:rPr>
          <w:rStyle w:val="highlight"/>
          <w:rFonts w:hint="eastAsia"/>
          <w:b/>
          <w:szCs w:val="20"/>
        </w:rPr>
        <w:t xml:space="preserve"> </w:t>
      </w:r>
    </w:p>
    <w:p w:rsidR="001B7608" w:rsidRDefault="001B7608" w:rsidP="001744B8">
      <w:pPr>
        <w:rPr>
          <w:rFonts w:eastAsiaTheme="minorHAnsi"/>
          <w:szCs w:val="20"/>
        </w:rPr>
      </w:pPr>
      <w:r w:rsidRPr="00215A4C">
        <w:rPr>
          <w:rFonts w:eastAsiaTheme="minorHAnsi"/>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w:t>
      </w:r>
      <w:r w:rsidR="00687611">
        <w:rPr>
          <w:rFonts w:eastAsiaTheme="minorHAnsi"/>
          <w:szCs w:val="20"/>
        </w:rPr>
        <w:t xml:space="preserve"> ((</w:t>
      </w:r>
      <w:r w:rsidR="00687611" w:rsidRPr="001359E6">
        <w:rPr>
          <w:rFonts w:eastAsiaTheme="minorHAnsi"/>
          <w:szCs w:val="20"/>
        </w:rPr>
        <w:t>thermotherapy/de OR diathermy/de OR ultrasound/de OR microwave radiation/de</w:t>
      </w:r>
      <w:r w:rsidR="00687611">
        <w:rPr>
          <w:rFonts w:eastAsiaTheme="minorHAnsi"/>
          <w:szCs w:val="20"/>
        </w:rPr>
        <w:t>) OR (</w:t>
      </w:r>
      <w:r w:rsidR="00687611" w:rsidRPr="001359E6">
        <w:rPr>
          <w:rFonts w:eastAsiaTheme="minorHAnsi"/>
          <w:szCs w:val="20"/>
        </w:rPr>
        <w:t>thermotherapy:ab,ti OR diathermies:ab,ti OR diathermy:ab,ti OR ultrasonic:ab,ti OR ultrasonics:ab,ti OR ultrasound:ab,ti OR ultrasounds:ab,ti OR "shock waves":ab,ti OR "shock wave":ab,ti OR shockwaves:ab,ti OR shockwave:ab,ti OR shortwave:ab,ti OR shortwaves:ab,ti OR "short wave":ab,ti OR "short waves":ab,ti OR short-wave:ab,ti OR microwave:ab,ti OR "hot pack":ab,ti OR "heat therapy":ab,ti OR "heat therapies":ab,ti</w:t>
      </w:r>
      <w:r w:rsidR="00687611">
        <w:rPr>
          <w:rFonts w:eastAsiaTheme="minorHAnsi"/>
          <w:szCs w:val="20"/>
        </w:rPr>
        <w:t>))</w:t>
      </w:r>
    </w:p>
    <w:p w:rsidR="001744B8" w:rsidRDefault="001744B8" w:rsidP="00607F89">
      <w:pPr>
        <w:rPr>
          <w:rStyle w:val="highlight"/>
        </w:rPr>
      </w:pPr>
    </w:p>
    <w:p w:rsidR="005E3AD4" w:rsidRPr="00C53B2D" w:rsidRDefault="00CC7AAE" w:rsidP="005E3AD4">
      <w:pPr>
        <w:rPr>
          <w:rFonts w:eastAsiaTheme="minorHAnsi"/>
          <w:b/>
          <w:szCs w:val="20"/>
        </w:rPr>
      </w:pPr>
      <w:r w:rsidRPr="00C53B2D">
        <w:rPr>
          <w:rFonts w:eastAsiaTheme="minorHAnsi"/>
          <w:b/>
          <w:szCs w:val="20"/>
        </w:rPr>
        <w:t>COCHRANE</w:t>
      </w:r>
    </w:p>
    <w:p w:rsidR="005E3AD4" w:rsidRPr="00183F48" w:rsidRDefault="005E3AD4" w:rsidP="005E3AD4">
      <w:pPr>
        <w:rPr>
          <w:rFonts w:eastAsiaTheme="minorHAnsi"/>
          <w:szCs w:val="20"/>
        </w:rPr>
      </w:pPr>
    </w:p>
    <w:p w:rsidR="000158A1" w:rsidRDefault="000158A1" w:rsidP="000158A1">
      <w:pPr>
        <w:pStyle w:val="a6"/>
        <w:ind w:leftChars="0" w:left="0"/>
        <w:textAlignment w:val="baseline"/>
        <w:rPr>
          <w:rFonts w:eastAsiaTheme="minorHAnsi"/>
          <w:szCs w:val="20"/>
        </w:rPr>
      </w:pPr>
      <w:r w:rsidRPr="00215A4C">
        <w:rPr>
          <w:rFonts w:eastAsiaTheme="minorHAnsi"/>
          <w:color w:val="000000" w:themeColor="text1"/>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w:t>
      </w:r>
      <w:proofErr w:type="gramStart"/>
      <w:r w:rsidRPr="00215A4C">
        <w:rPr>
          <w:rFonts w:eastAsiaTheme="minorHAnsi"/>
          <w:color w:val="000000" w:themeColor="text1"/>
          <w:szCs w:val="20"/>
        </w:rPr>
        <w:t>:noexp</w:t>
      </w:r>
      <w:proofErr w:type="gramEnd"/>
      <w:r w:rsidRPr="00215A4C">
        <w:rPr>
          <w:rFonts w:eastAsiaTheme="minorHAnsi"/>
          <w:color w:val="000000" w:themeColor="text1"/>
          <w:szCs w:val="20"/>
        </w:rPr>
        <w:t>]) OR "Lumbosacral Region"[Mesh]) OR "Lumbar Vertebrae"[Mesh])))) OR (((("Sciatica"[Mesh]) OR "Back Pain"[Mesh])) OR (Sciatica[tiab] OR Sciaticas[tiab] OR Sciatic[tiab] OR "Back Pain"[tiab])) AND</w:t>
      </w:r>
      <w:r>
        <w:rPr>
          <w:rFonts w:eastAsiaTheme="minorHAnsi" w:hint="eastAsia"/>
          <w:color w:val="000000" w:themeColor="text1"/>
          <w:szCs w:val="20"/>
        </w:rPr>
        <w:t xml:space="preserve"> (</w:t>
      </w:r>
      <w:r w:rsidRPr="00BA3842">
        <w:rPr>
          <w:rFonts w:eastAsiaTheme="minorHAnsi" w:hint="eastAsia"/>
          <w:szCs w:val="20"/>
        </w:rPr>
        <w:t>“</w:t>
      </w:r>
      <w:r w:rsidRPr="00BA3842">
        <w:rPr>
          <w:rFonts w:eastAsiaTheme="minorHAnsi"/>
          <w:szCs w:val="20"/>
        </w:rPr>
        <w:t xml:space="preserve">Hyperthermia, Induced”[Mesh] OR Diathermy [Mesh] OR Ultrasonics [Mesh] OR “Ultrasonic Waves” [Mesh] OR Microwaves [Mesh] OR thermotherapy[tiab] </w:t>
      </w:r>
      <w:r w:rsidR="00F33FD5">
        <w:rPr>
          <w:rFonts w:eastAsiaTheme="minorHAnsi" w:hint="eastAsia"/>
          <w:szCs w:val="20"/>
        </w:rPr>
        <w:t xml:space="preserve">OR </w:t>
      </w:r>
      <w:r w:rsidRPr="00BA3842">
        <w:rPr>
          <w:rFonts w:eastAsiaTheme="minorHAnsi"/>
          <w:szCs w:val="20"/>
        </w:rPr>
        <w:t xml:space="preserve">diathermies[tiab] </w:t>
      </w:r>
      <w:r w:rsidR="00F33FD5">
        <w:rPr>
          <w:rFonts w:eastAsiaTheme="minorHAnsi" w:hint="eastAsia"/>
          <w:szCs w:val="20"/>
        </w:rPr>
        <w:t>OR</w:t>
      </w:r>
      <w:r w:rsidRPr="00BA3842">
        <w:rPr>
          <w:rFonts w:eastAsiaTheme="minorHAnsi"/>
          <w:szCs w:val="20"/>
        </w:rPr>
        <w:t xml:space="preserve"> diathermy[tiab] </w:t>
      </w:r>
      <w:r w:rsidR="00F33FD5">
        <w:rPr>
          <w:rFonts w:eastAsiaTheme="minorHAnsi" w:hint="eastAsia"/>
          <w:szCs w:val="20"/>
        </w:rPr>
        <w:t>OR</w:t>
      </w:r>
      <w:r w:rsidRPr="00BA3842">
        <w:rPr>
          <w:rFonts w:eastAsiaTheme="minorHAnsi"/>
          <w:szCs w:val="20"/>
        </w:rPr>
        <w:t xml:space="preserve"> ultrasonic[tiab] </w:t>
      </w:r>
      <w:r w:rsidR="00F33FD5">
        <w:rPr>
          <w:rFonts w:eastAsiaTheme="minorHAnsi" w:hint="eastAsia"/>
          <w:szCs w:val="20"/>
        </w:rPr>
        <w:t>OR</w:t>
      </w:r>
      <w:r w:rsidRPr="00BA3842">
        <w:rPr>
          <w:rFonts w:eastAsiaTheme="minorHAnsi"/>
          <w:szCs w:val="20"/>
        </w:rPr>
        <w:t xml:space="preserve"> ultrasonics[tiab] </w:t>
      </w:r>
      <w:r w:rsidR="00F33FD5">
        <w:rPr>
          <w:rFonts w:eastAsiaTheme="minorHAnsi" w:hint="eastAsia"/>
          <w:szCs w:val="20"/>
        </w:rPr>
        <w:t>OR</w:t>
      </w:r>
      <w:r w:rsidRPr="00BA3842">
        <w:rPr>
          <w:rFonts w:eastAsiaTheme="minorHAnsi"/>
          <w:szCs w:val="20"/>
        </w:rPr>
        <w:t xml:space="preserve"> ultrasound[tiab] </w:t>
      </w:r>
      <w:r w:rsidR="00F33FD5">
        <w:rPr>
          <w:rFonts w:eastAsiaTheme="minorHAnsi" w:hint="eastAsia"/>
          <w:szCs w:val="20"/>
        </w:rPr>
        <w:t>OR</w:t>
      </w:r>
      <w:r w:rsidRPr="00BA3842">
        <w:rPr>
          <w:rFonts w:eastAsiaTheme="minorHAnsi"/>
          <w:szCs w:val="20"/>
        </w:rPr>
        <w:t xml:space="preserve"> ultrasounds[tiab] </w:t>
      </w:r>
      <w:r w:rsidR="00F33FD5">
        <w:rPr>
          <w:rFonts w:eastAsiaTheme="minorHAnsi" w:hint="eastAsia"/>
          <w:szCs w:val="20"/>
        </w:rPr>
        <w:t>OR</w:t>
      </w:r>
      <w:r w:rsidRPr="00BA3842">
        <w:rPr>
          <w:rFonts w:eastAsiaTheme="minorHAnsi"/>
          <w:szCs w:val="20"/>
        </w:rPr>
        <w:t xml:space="preserve"> "shock waves"[tiab] </w:t>
      </w:r>
      <w:r w:rsidR="00F33FD5">
        <w:rPr>
          <w:rFonts w:eastAsiaTheme="minorHAnsi" w:hint="eastAsia"/>
          <w:szCs w:val="20"/>
        </w:rPr>
        <w:t>OR</w:t>
      </w:r>
      <w:r w:rsidRPr="00BA3842">
        <w:rPr>
          <w:rFonts w:eastAsiaTheme="minorHAnsi"/>
          <w:szCs w:val="20"/>
        </w:rPr>
        <w:t xml:space="preserve"> "shock wave"[tiab] </w:t>
      </w:r>
      <w:r w:rsidR="00F33FD5">
        <w:rPr>
          <w:rFonts w:eastAsiaTheme="minorHAnsi" w:hint="eastAsia"/>
          <w:szCs w:val="20"/>
        </w:rPr>
        <w:t>OR</w:t>
      </w:r>
      <w:r w:rsidRPr="00BA3842">
        <w:rPr>
          <w:rFonts w:eastAsiaTheme="minorHAnsi"/>
          <w:szCs w:val="20"/>
        </w:rPr>
        <w:t xml:space="preserve"> shockwaves[tiab] </w:t>
      </w:r>
      <w:r w:rsidR="00F33FD5">
        <w:rPr>
          <w:rFonts w:eastAsiaTheme="minorHAnsi" w:hint="eastAsia"/>
          <w:szCs w:val="20"/>
        </w:rPr>
        <w:t>OR</w:t>
      </w:r>
      <w:r w:rsidRPr="00BA3842">
        <w:rPr>
          <w:rFonts w:eastAsiaTheme="minorHAnsi"/>
          <w:szCs w:val="20"/>
        </w:rPr>
        <w:t xml:space="preserve"> shockwave[tiab] </w:t>
      </w:r>
      <w:r w:rsidR="00F33FD5">
        <w:rPr>
          <w:rFonts w:eastAsiaTheme="minorHAnsi" w:hint="eastAsia"/>
          <w:szCs w:val="20"/>
        </w:rPr>
        <w:t>OR</w:t>
      </w:r>
      <w:r w:rsidRPr="00BA3842">
        <w:rPr>
          <w:rFonts w:eastAsiaTheme="minorHAnsi"/>
          <w:szCs w:val="20"/>
        </w:rPr>
        <w:t xml:space="preserve"> shortwave[tiab] </w:t>
      </w:r>
      <w:r w:rsidR="00F33FD5">
        <w:rPr>
          <w:rFonts w:eastAsiaTheme="minorHAnsi" w:hint="eastAsia"/>
          <w:szCs w:val="20"/>
        </w:rPr>
        <w:t>OR</w:t>
      </w:r>
      <w:r w:rsidRPr="00BA3842">
        <w:rPr>
          <w:rFonts w:eastAsiaTheme="minorHAnsi"/>
          <w:szCs w:val="20"/>
        </w:rPr>
        <w:t xml:space="preserve"> shortwaves[tiab] </w:t>
      </w:r>
      <w:r w:rsidR="00F33FD5">
        <w:rPr>
          <w:rFonts w:eastAsiaTheme="minorHAnsi" w:hint="eastAsia"/>
          <w:szCs w:val="20"/>
        </w:rPr>
        <w:t>OR</w:t>
      </w:r>
      <w:r w:rsidRPr="00BA3842">
        <w:rPr>
          <w:rFonts w:eastAsiaTheme="minorHAnsi"/>
          <w:szCs w:val="20"/>
        </w:rPr>
        <w:t xml:space="preserve"> "short wave"[tiab] </w:t>
      </w:r>
      <w:r w:rsidR="00F33FD5">
        <w:rPr>
          <w:rFonts w:eastAsiaTheme="minorHAnsi" w:hint="eastAsia"/>
          <w:szCs w:val="20"/>
        </w:rPr>
        <w:t>OR</w:t>
      </w:r>
      <w:r w:rsidRPr="00BA3842">
        <w:rPr>
          <w:rFonts w:eastAsiaTheme="minorHAnsi"/>
          <w:szCs w:val="20"/>
        </w:rPr>
        <w:t xml:space="preserve"> "short waves"[tiab] </w:t>
      </w:r>
      <w:r w:rsidR="00F33FD5">
        <w:rPr>
          <w:rFonts w:eastAsiaTheme="minorHAnsi" w:hint="eastAsia"/>
          <w:szCs w:val="20"/>
        </w:rPr>
        <w:t>OR</w:t>
      </w:r>
      <w:r w:rsidRPr="00BA3842">
        <w:rPr>
          <w:rFonts w:eastAsiaTheme="minorHAnsi"/>
          <w:szCs w:val="20"/>
        </w:rPr>
        <w:t xml:space="preserve"> short-</w:t>
      </w:r>
      <w:r w:rsidRPr="00BA3842">
        <w:rPr>
          <w:rFonts w:eastAsiaTheme="minorHAnsi"/>
          <w:szCs w:val="20"/>
        </w:rPr>
        <w:lastRenderedPageBreak/>
        <w:t xml:space="preserve">wave[tiab] </w:t>
      </w:r>
      <w:r w:rsidR="00F33FD5">
        <w:rPr>
          <w:rFonts w:eastAsiaTheme="minorHAnsi" w:hint="eastAsia"/>
          <w:szCs w:val="20"/>
        </w:rPr>
        <w:t>OR</w:t>
      </w:r>
      <w:r w:rsidRPr="00BA3842">
        <w:rPr>
          <w:rFonts w:eastAsiaTheme="minorHAnsi"/>
          <w:szCs w:val="20"/>
        </w:rPr>
        <w:t xml:space="preserve"> microwave[tiab] </w:t>
      </w:r>
      <w:r w:rsidR="00F33FD5">
        <w:rPr>
          <w:rFonts w:eastAsiaTheme="minorHAnsi" w:hint="eastAsia"/>
          <w:szCs w:val="20"/>
        </w:rPr>
        <w:t>OR</w:t>
      </w:r>
      <w:r w:rsidRPr="00BA3842">
        <w:rPr>
          <w:rFonts w:eastAsiaTheme="minorHAnsi"/>
          <w:szCs w:val="20"/>
        </w:rPr>
        <w:t xml:space="preserve"> "hot pack"[tiab] </w:t>
      </w:r>
      <w:r w:rsidR="00F33FD5">
        <w:rPr>
          <w:rFonts w:eastAsiaTheme="minorHAnsi" w:hint="eastAsia"/>
          <w:szCs w:val="20"/>
        </w:rPr>
        <w:t>OR</w:t>
      </w:r>
      <w:r w:rsidRPr="00BA3842">
        <w:rPr>
          <w:rFonts w:eastAsiaTheme="minorHAnsi"/>
          <w:szCs w:val="20"/>
        </w:rPr>
        <w:t xml:space="preserve"> "heat therapy"[tiab] </w:t>
      </w:r>
      <w:r w:rsidR="00F33FD5">
        <w:rPr>
          <w:rFonts w:eastAsiaTheme="minorHAnsi" w:hint="eastAsia"/>
          <w:szCs w:val="20"/>
        </w:rPr>
        <w:t>OR</w:t>
      </w:r>
      <w:r w:rsidRPr="00BA3842">
        <w:rPr>
          <w:rFonts w:eastAsiaTheme="minorHAnsi"/>
          <w:szCs w:val="20"/>
        </w:rPr>
        <w:t xml:space="preserve"> "heat therapies"[tiab]</w:t>
      </w:r>
      <w:r>
        <w:rPr>
          <w:rFonts w:eastAsiaTheme="minorHAnsi" w:hint="eastAsia"/>
          <w:szCs w:val="20"/>
        </w:rPr>
        <w:t>)</w:t>
      </w:r>
      <w:r w:rsidRPr="00BA3842">
        <w:rPr>
          <w:rFonts w:eastAsiaTheme="minorHAnsi"/>
          <w:szCs w:val="20"/>
        </w:rPr>
        <w:t xml:space="preserve"> </w:t>
      </w:r>
    </w:p>
    <w:p w:rsidR="000158A1" w:rsidRDefault="000158A1" w:rsidP="000158A1">
      <w:pPr>
        <w:pStyle w:val="a6"/>
        <w:ind w:leftChars="0" w:left="0"/>
        <w:textAlignment w:val="baseline"/>
        <w:rPr>
          <w:rFonts w:eastAsiaTheme="minorHAnsi"/>
          <w:color w:val="000000" w:themeColor="text1"/>
          <w:szCs w:val="20"/>
        </w:rPr>
      </w:pPr>
      <w:r w:rsidRPr="00BA3842">
        <w:rPr>
          <w:rFonts w:eastAsiaTheme="minorHAnsi"/>
          <w:szCs w:val="20"/>
        </w:rPr>
        <w:tab/>
      </w:r>
    </w:p>
    <w:p w:rsidR="000158A1" w:rsidRDefault="000158A1" w:rsidP="00A97ADF">
      <w:pPr>
        <w:rPr>
          <w:b/>
        </w:rPr>
      </w:pPr>
    </w:p>
    <w:p w:rsidR="00A97ADF" w:rsidRPr="006A0AB6" w:rsidRDefault="00CC7AAE" w:rsidP="00A97ADF">
      <w:pPr>
        <w:rPr>
          <w:b/>
        </w:rPr>
      </w:pPr>
      <w:r>
        <w:rPr>
          <w:b/>
        </w:rPr>
        <w:t xml:space="preserve">KOREAMED </w:t>
      </w:r>
    </w:p>
    <w:p w:rsidR="00A97ADF" w:rsidRDefault="00A97ADF" w:rsidP="00A97ADF">
      <w:r w:rsidRPr="00A7271E">
        <w:t>Lumbosacral</w:t>
      </w:r>
      <w:r>
        <w:rPr>
          <w:rFonts w:hint="eastAsia"/>
        </w:rPr>
        <w:t xml:space="preserve"> disc </w:t>
      </w:r>
      <w:r w:rsidRPr="00A7271E">
        <w:t>OR Lumbar</w:t>
      </w:r>
      <w:r>
        <w:rPr>
          <w:rFonts w:hint="eastAsia"/>
        </w:rPr>
        <w:t xml:space="preserve"> disc</w:t>
      </w:r>
      <w:r w:rsidRPr="00A7271E">
        <w:t xml:space="preserve"> OR Radiculopathies OR Radiculopathy</w:t>
      </w:r>
      <w:r>
        <w:rPr>
          <w:rFonts w:hint="eastAsia"/>
        </w:rPr>
        <w:t xml:space="preserve"> OR radiculitis </w:t>
      </w:r>
      <w:r w:rsidRPr="00A7271E">
        <w:t xml:space="preserve">OR </w:t>
      </w:r>
      <w:r>
        <w:rPr>
          <w:rFonts w:hint="eastAsia"/>
        </w:rPr>
        <w:t xml:space="preserve">nerve root OR back pain OR sciatica OR sciaticas OR sciatic AND </w:t>
      </w:r>
      <w:r>
        <w:t xml:space="preserve">[heat </w:t>
      </w:r>
      <w:r>
        <w:rPr>
          <w:rFonts w:hint="eastAsia"/>
        </w:rPr>
        <w:t xml:space="preserve">therapy </w:t>
      </w:r>
      <w:r w:rsidR="007639DA">
        <w:t>OR</w:t>
      </w:r>
      <w:r>
        <w:t xml:space="preserve"> hot pack </w:t>
      </w:r>
      <w:r w:rsidR="007639DA">
        <w:t>OR</w:t>
      </w:r>
      <w:r>
        <w:t xml:space="preserve"> ultrasound </w:t>
      </w:r>
      <w:r w:rsidR="007639DA">
        <w:t>OR</w:t>
      </w:r>
      <w:r>
        <w:t xml:space="preserve"> diathermy </w:t>
      </w:r>
      <w:r w:rsidR="007639DA">
        <w:t>OR</w:t>
      </w:r>
      <w:r>
        <w:t xml:space="preserve"> short wave </w:t>
      </w:r>
      <w:r w:rsidR="007639DA">
        <w:t>OR</w:t>
      </w:r>
      <w:r w:rsidR="006C34E9">
        <w:t xml:space="preserve"> microwave</w:t>
      </w:r>
      <w:r>
        <w:t xml:space="preserve"> </w:t>
      </w:r>
    </w:p>
    <w:p w:rsidR="00552678" w:rsidRDefault="00552678" w:rsidP="00A97ADF"/>
    <w:p w:rsidR="00552678" w:rsidRDefault="00552678" w:rsidP="00A97ADF"/>
    <w:p w:rsidR="00552678" w:rsidRDefault="00552678" w:rsidP="00552678">
      <w:pPr>
        <w:rPr>
          <w:rFonts w:eastAsiaTheme="minorHAnsi"/>
          <w:sz w:val="24"/>
          <w:szCs w:val="20"/>
        </w:rPr>
      </w:pPr>
      <w:r w:rsidRPr="00C14B63">
        <w:rPr>
          <w:rFonts w:eastAsiaTheme="minorHAnsi" w:hint="eastAsia"/>
          <w:sz w:val="24"/>
          <w:szCs w:val="20"/>
        </w:rPr>
        <w:t>전기치료</w:t>
      </w:r>
    </w:p>
    <w:p w:rsidR="00552678" w:rsidRPr="00C14B63" w:rsidRDefault="00552678" w:rsidP="00552678">
      <w:pPr>
        <w:rPr>
          <w:rFonts w:eastAsiaTheme="minorHAnsi"/>
          <w:sz w:val="24"/>
          <w:szCs w:val="20"/>
        </w:rPr>
      </w:pPr>
    </w:p>
    <w:p w:rsidR="00552678" w:rsidRDefault="00552678" w:rsidP="00552678">
      <w:pPr>
        <w:rPr>
          <w:rFonts w:eastAsiaTheme="minorHAnsi"/>
          <w:szCs w:val="20"/>
        </w:rPr>
      </w:pPr>
      <w:r w:rsidRPr="00C14B63">
        <w:rPr>
          <w:rFonts w:eastAsiaTheme="minorHAnsi"/>
          <w:b/>
          <w:szCs w:val="20"/>
        </w:rPr>
        <w:t xml:space="preserve">PUBMED </w:t>
      </w:r>
    </w:p>
    <w:p w:rsidR="00552678" w:rsidRPr="009438CF" w:rsidRDefault="00552678" w:rsidP="00552678">
      <w:pPr>
        <w:rPr>
          <w:rFonts w:eastAsiaTheme="minorHAnsi"/>
          <w:szCs w:val="20"/>
        </w:rPr>
      </w:pPr>
      <w:r w:rsidRPr="00215A4C">
        <w:rPr>
          <w:rFonts w:eastAsiaTheme="minorHAnsi"/>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Pr>
          <w:rFonts w:eastAsiaTheme="minorHAnsi"/>
          <w:szCs w:val="20"/>
        </w:rPr>
        <w:t xml:space="preserve"> (</w:t>
      </w:r>
      <w:r w:rsidRPr="009438CF">
        <w:rPr>
          <w:rFonts w:eastAsiaTheme="minorHAnsi"/>
          <w:szCs w:val="20"/>
        </w:rPr>
        <w:t xml:space="preserve">"Electric Stimulation Therapy"[Mesh:NoExp] OR "transcutaneous electic nerve stimulation"[MeSH Terms] OR "iontophoresis"[MeSH Terms] </w:t>
      </w:r>
      <w:r>
        <w:rPr>
          <w:rFonts w:eastAsiaTheme="minorHAnsi"/>
          <w:szCs w:val="20"/>
        </w:rPr>
        <w:t xml:space="preserve">OR </w:t>
      </w:r>
      <w:r w:rsidRPr="009438CF">
        <w:rPr>
          <w:rFonts w:eastAsiaTheme="minorHAnsi"/>
          <w:szCs w:val="20"/>
        </w:rPr>
        <w:t>"electric stimulation"</w:t>
      </w:r>
      <w:r>
        <w:rPr>
          <w:rFonts w:eastAsiaTheme="minorHAnsi"/>
          <w:szCs w:val="20"/>
        </w:rPr>
        <w:t>[tiab]</w:t>
      </w:r>
      <w:r w:rsidRPr="009438CF">
        <w:rPr>
          <w:rFonts w:eastAsiaTheme="minorHAnsi"/>
          <w:szCs w:val="20"/>
        </w:rPr>
        <w:t>OR "electrical stimulation"</w:t>
      </w:r>
      <w:r>
        <w:rPr>
          <w:rFonts w:eastAsiaTheme="minorHAnsi"/>
          <w:szCs w:val="20"/>
        </w:rPr>
        <w:t>[tiab]</w:t>
      </w:r>
      <w:r w:rsidRPr="009438CF">
        <w:rPr>
          <w:rFonts w:eastAsiaTheme="minorHAnsi"/>
          <w:szCs w:val="20"/>
        </w:rPr>
        <w:t>OR "electrotherapy"</w:t>
      </w:r>
      <w:r>
        <w:rPr>
          <w:rFonts w:eastAsiaTheme="minorHAnsi"/>
          <w:szCs w:val="20"/>
        </w:rPr>
        <w:t>[tiab]</w:t>
      </w:r>
      <w:r w:rsidRPr="009438CF">
        <w:rPr>
          <w:rFonts w:eastAsiaTheme="minorHAnsi"/>
          <w:szCs w:val="20"/>
        </w:rPr>
        <w:t>OR "interferential current"</w:t>
      </w:r>
      <w:r>
        <w:rPr>
          <w:rFonts w:eastAsiaTheme="minorHAnsi"/>
          <w:szCs w:val="20"/>
        </w:rPr>
        <w:t>[tiab]</w:t>
      </w:r>
      <w:r w:rsidRPr="009438CF">
        <w:rPr>
          <w:rFonts w:eastAsiaTheme="minorHAnsi"/>
          <w:szCs w:val="20"/>
        </w:rPr>
        <w:t>OR "intramuscular stimulation"</w:t>
      </w:r>
      <w:r>
        <w:rPr>
          <w:rFonts w:eastAsiaTheme="minorHAnsi"/>
          <w:szCs w:val="20"/>
        </w:rPr>
        <w:t>[tiab]</w:t>
      </w:r>
      <w:r w:rsidRPr="009438CF">
        <w:rPr>
          <w:rFonts w:eastAsiaTheme="minorHAnsi"/>
          <w:szCs w:val="20"/>
        </w:rPr>
        <w:t>OR "transcutaneous electrical nerve stimulation"</w:t>
      </w:r>
      <w:r>
        <w:rPr>
          <w:rFonts w:eastAsiaTheme="minorHAnsi"/>
          <w:szCs w:val="20"/>
        </w:rPr>
        <w:t>[tiab]</w:t>
      </w:r>
      <w:r w:rsidRPr="009438CF">
        <w:rPr>
          <w:rFonts w:eastAsiaTheme="minorHAnsi"/>
          <w:szCs w:val="20"/>
        </w:rPr>
        <w:t>OR "transcutaneous nerve stimulation"</w:t>
      </w:r>
      <w:r>
        <w:rPr>
          <w:rFonts w:eastAsiaTheme="minorHAnsi"/>
          <w:szCs w:val="20"/>
        </w:rPr>
        <w:t>[tiab]</w:t>
      </w:r>
      <w:r w:rsidRPr="009438CF">
        <w:rPr>
          <w:rFonts w:eastAsiaTheme="minorHAnsi"/>
          <w:szCs w:val="20"/>
        </w:rPr>
        <w:t>OR "iontophoresis"</w:t>
      </w:r>
      <w:r>
        <w:rPr>
          <w:rFonts w:eastAsiaTheme="minorHAnsi"/>
          <w:szCs w:val="20"/>
        </w:rPr>
        <w:t>[tiab]</w:t>
      </w:r>
      <w:r w:rsidRPr="009438CF">
        <w:rPr>
          <w:rFonts w:eastAsiaTheme="minorHAnsi"/>
          <w:szCs w:val="20"/>
        </w:rPr>
        <w:t>OR "iontophoreses"</w:t>
      </w:r>
      <w:r>
        <w:rPr>
          <w:rFonts w:eastAsiaTheme="minorHAnsi"/>
          <w:szCs w:val="20"/>
        </w:rPr>
        <w:t>[tiab])</w:t>
      </w:r>
    </w:p>
    <w:p w:rsidR="00552678" w:rsidRPr="00C14B63" w:rsidRDefault="00552678" w:rsidP="00552678">
      <w:pPr>
        <w:rPr>
          <w:rFonts w:eastAsiaTheme="minorHAnsi"/>
          <w:szCs w:val="20"/>
        </w:rPr>
      </w:pPr>
    </w:p>
    <w:p w:rsidR="00552678" w:rsidRDefault="00552678" w:rsidP="00552678">
      <w:pPr>
        <w:rPr>
          <w:rFonts w:eastAsiaTheme="minorHAnsi"/>
          <w:szCs w:val="20"/>
        </w:rPr>
      </w:pPr>
    </w:p>
    <w:p w:rsidR="00552678" w:rsidRDefault="00552678" w:rsidP="00552678">
      <w:pPr>
        <w:rPr>
          <w:b/>
          <w:szCs w:val="20"/>
        </w:rPr>
      </w:pPr>
      <w:r w:rsidRPr="00C14B63">
        <w:rPr>
          <w:b/>
          <w:szCs w:val="20"/>
        </w:rPr>
        <w:t>EMBASE</w:t>
      </w:r>
      <w:r>
        <w:rPr>
          <w:rFonts w:hint="eastAsia"/>
          <w:b/>
          <w:szCs w:val="20"/>
        </w:rPr>
        <w:t xml:space="preserve"> </w:t>
      </w:r>
    </w:p>
    <w:p w:rsidR="00552678" w:rsidRPr="00C738E0" w:rsidRDefault="00552678" w:rsidP="00552678">
      <w:pPr>
        <w:rPr>
          <w:rFonts w:eastAsiaTheme="minorHAnsi"/>
          <w:szCs w:val="20"/>
        </w:rPr>
      </w:pPr>
      <w:r w:rsidRPr="00215A4C">
        <w:rPr>
          <w:rFonts w:eastAsiaTheme="minorHAnsi"/>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w:t>
      </w:r>
      <w:r>
        <w:rPr>
          <w:rFonts w:eastAsiaTheme="minorHAnsi"/>
          <w:szCs w:val="20"/>
        </w:rPr>
        <w:t xml:space="preserve"> (</w:t>
      </w:r>
      <w:r w:rsidRPr="00C738E0">
        <w:rPr>
          <w:rFonts w:eastAsiaTheme="minorHAnsi"/>
          <w:szCs w:val="20"/>
        </w:rPr>
        <w:t xml:space="preserve">"Electrostimulation"/de OR "transcutaneous electirical nerve stimulation"/de OR "iontophoresis"/de </w:t>
      </w:r>
      <w:r>
        <w:rPr>
          <w:rFonts w:eastAsiaTheme="minorHAnsi"/>
          <w:szCs w:val="20"/>
        </w:rPr>
        <w:t>OR “</w:t>
      </w:r>
      <w:r w:rsidRPr="00C738E0">
        <w:rPr>
          <w:rFonts w:eastAsiaTheme="minorHAnsi"/>
          <w:szCs w:val="20"/>
        </w:rPr>
        <w:t>electric stimulation":ab,ti OR "electrical stimulation":ab,ti OR "electrotherapy":ab,ti OR "interferential current":ab,ti OR "intramuscular stimulation":ab,ti OR "transcutaneous electrical nerve stimulation":ab,ti OR "transcutaneous nerve stimulation":ab,ti OR "iontophoresis":ab,ti OR "iontophoreses":ab,ti</w:t>
      </w:r>
      <w:r>
        <w:rPr>
          <w:rFonts w:eastAsiaTheme="minorHAnsi"/>
          <w:szCs w:val="20"/>
        </w:rPr>
        <w:t>)</w:t>
      </w:r>
    </w:p>
    <w:p w:rsidR="00552678" w:rsidRPr="00C14B63" w:rsidRDefault="00552678" w:rsidP="00552678">
      <w:pPr>
        <w:rPr>
          <w:rFonts w:eastAsiaTheme="minorHAnsi"/>
          <w:szCs w:val="20"/>
        </w:rPr>
      </w:pPr>
    </w:p>
    <w:p w:rsidR="00552678" w:rsidRDefault="00552678" w:rsidP="00552678">
      <w:pPr>
        <w:rPr>
          <w:rFonts w:eastAsiaTheme="minorHAnsi"/>
          <w:szCs w:val="20"/>
        </w:rPr>
      </w:pPr>
    </w:p>
    <w:p w:rsidR="00552678" w:rsidRPr="00C14B63" w:rsidRDefault="00552678" w:rsidP="00552678">
      <w:pPr>
        <w:rPr>
          <w:rFonts w:eastAsiaTheme="minorHAnsi"/>
          <w:b/>
          <w:szCs w:val="20"/>
        </w:rPr>
      </w:pPr>
      <w:r w:rsidRPr="00C14B63">
        <w:rPr>
          <w:rFonts w:eastAsiaTheme="minorHAnsi"/>
          <w:b/>
          <w:szCs w:val="20"/>
        </w:rPr>
        <w:t xml:space="preserve">COCHRANE </w:t>
      </w:r>
    </w:p>
    <w:p w:rsidR="00F37C79" w:rsidRPr="00183F48" w:rsidRDefault="00F37C79" w:rsidP="00F37C79">
      <w:pPr>
        <w:rPr>
          <w:rFonts w:eastAsiaTheme="minorHAnsi"/>
          <w:szCs w:val="20"/>
        </w:rPr>
      </w:pPr>
      <w:r w:rsidRPr="00215A4C">
        <w:rPr>
          <w:rFonts w:eastAsiaTheme="minorHAnsi"/>
          <w:color w:val="000000" w:themeColor="text1"/>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Pr>
          <w:rFonts w:eastAsiaTheme="minorHAnsi" w:hint="eastAsia"/>
          <w:color w:val="000000" w:themeColor="text1"/>
          <w:szCs w:val="20"/>
        </w:rPr>
        <w:t xml:space="preserve"> </w:t>
      </w:r>
      <w:r>
        <w:rPr>
          <w:rFonts w:eastAsiaTheme="minorHAnsi" w:hint="eastAsia"/>
          <w:szCs w:val="20"/>
        </w:rPr>
        <w:t>(</w:t>
      </w:r>
      <w:r>
        <w:rPr>
          <w:rFonts w:eastAsiaTheme="minorHAnsi"/>
          <w:szCs w:val="20"/>
        </w:rPr>
        <w:t>“</w:t>
      </w:r>
      <w:r w:rsidRPr="00183F48">
        <w:rPr>
          <w:rFonts w:eastAsiaTheme="minorHAnsi"/>
          <w:szCs w:val="20"/>
        </w:rPr>
        <w:t>Electric Stimulation Therapy</w:t>
      </w:r>
      <w:r>
        <w:rPr>
          <w:rFonts w:eastAsiaTheme="minorHAnsi"/>
          <w:szCs w:val="20"/>
        </w:rPr>
        <w:t>”</w:t>
      </w:r>
      <w:r>
        <w:rPr>
          <w:rFonts w:eastAsiaTheme="minorHAnsi" w:hint="eastAsia"/>
          <w:szCs w:val="20"/>
        </w:rPr>
        <w:t xml:space="preserve"> [Mesh] OR </w:t>
      </w:r>
      <w:r>
        <w:rPr>
          <w:rFonts w:eastAsiaTheme="minorHAnsi"/>
          <w:szCs w:val="20"/>
        </w:rPr>
        <w:t>“</w:t>
      </w:r>
      <w:r w:rsidRPr="00183F48">
        <w:rPr>
          <w:rFonts w:eastAsiaTheme="minorHAnsi"/>
          <w:szCs w:val="20"/>
        </w:rPr>
        <w:t>Transcutaneous Electric Nerve Stimulation</w:t>
      </w:r>
      <w:r>
        <w:rPr>
          <w:rFonts w:eastAsiaTheme="minorHAnsi"/>
          <w:szCs w:val="20"/>
        </w:rPr>
        <w:t>”</w:t>
      </w:r>
      <w:r w:rsidRPr="00BA3842">
        <w:rPr>
          <w:rFonts w:eastAsiaTheme="minorHAnsi" w:hint="eastAsia"/>
          <w:szCs w:val="20"/>
        </w:rPr>
        <w:t xml:space="preserve"> </w:t>
      </w:r>
      <w:r>
        <w:rPr>
          <w:rFonts w:eastAsiaTheme="minorHAnsi" w:hint="eastAsia"/>
          <w:szCs w:val="20"/>
        </w:rPr>
        <w:t xml:space="preserve">[Mesh] OR </w:t>
      </w:r>
      <w:r w:rsidRPr="00183F48">
        <w:rPr>
          <w:rFonts w:eastAsiaTheme="minorHAnsi"/>
          <w:szCs w:val="20"/>
        </w:rPr>
        <w:t xml:space="preserve">  Iontophoresis </w:t>
      </w:r>
      <w:r>
        <w:rPr>
          <w:rFonts w:eastAsiaTheme="minorHAnsi" w:hint="eastAsia"/>
          <w:szCs w:val="20"/>
        </w:rPr>
        <w:t xml:space="preserve">[Mesh] OR </w:t>
      </w:r>
      <w:r w:rsidRPr="00183F48">
        <w:rPr>
          <w:rFonts w:eastAsiaTheme="minorHAnsi"/>
          <w:szCs w:val="20"/>
        </w:rPr>
        <w:t>"electric stimulation"</w:t>
      </w:r>
      <w:r w:rsidRPr="00BA3842">
        <w:rPr>
          <w:rFonts w:eastAsiaTheme="minorHAnsi"/>
          <w:szCs w:val="20"/>
        </w:rPr>
        <w:t>[tiab]</w:t>
      </w:r>
      <w:r w:rsidR="00F33FD5">
        <w:rPr>
          <w:rFonts w:eastAsiaTheme="minorHAnsi" w:hint="eastAsia"/>
          <w:szCs w:val="20"/>
        </w:rPr>
        <w:t xml:space="preserve"> OR</w:t>
      </w:r>
      <w:r w:rsidRPr="00183F48">
        <w:rPr>
          <w:rFonts w:eastAsiaTheme="minorHAnsi"/>
          <w:szCs w:val="20"/>
        </w:rPr>
        <w:t xml:space="preserve"> "electrical stimulation"</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electrotherapy"</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interferential current"</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intramuscular stimulation"</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transcutaneous electrical nerve stimulation"</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transcutaneous nerve stimulation"</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iontophoresis"</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iontophoreses"</w:t>
      </w:r>
      <w:r w:rsidRPr="00BA3842">
        <w:rPr>
          <w:rFonts w:eastAsiaTheme="minorHAnsi"/>
          <w:szCs w:val="20"/>
        </w:rPr>
        <w:t>[tiab]</w:t>
      </w:r>
      <w:r>
        <w:rPr>
          <w:rFonts w:eastAsiaTheme="minorHAnsi" w:hint="eastAsia"/>
          <w:szCs w:val="20"/>
        </w:rPr>
        <w:t>)</w:t>
      </w:r>
      <w:r w:rsidRPr="00183F48">
        <w:rPr>
          <w:rFonts w:eastAsiaTheme="minorHAnsi"/>
          <w:szCs w:val="20"/>
        </w:rPr>
        <w:tab/>
      </w:r>
    </w:p>
    <w:p w:rsidR="00552678" w:rsidRPr="00F37C79" w:rsidRDefault="00552678" w:rsidP="00552678">
      <w:pPr>
        <w:rPr>
          <w:rFonts w:eastAsiaTheme="minorHAnsi"/>
          <w:szCs w:val="20"/>
        </w:rPr>
      </w:pPr>
    </w:p>
    <w:p w:rsidR="00552678" w:rsidRDefault="00552678" w:rsidP="00552678">
      <w:pPr>
        <w:rPr>
          <w:rFonts w:eastAsiaTheme="minorHAnsi"/>
          <w:szCs w:val="20"/>
        </w:rPr>
      </w:pPr>
    </w:p>
    <w:p w:rsidR="00552678" w:rsidRPr="00C14B63" w:rsidRDefault="00552678" w:rsidP="00552678">
      <w:pPr>
        <w:rPr>
          <w:b/>
          <w:szCs w:val="20"/>
        </w:rPr>
      </w:pPr>
      <w:r w:rsidRPr="00C14B63">
        <w:rPr>
          <w:b/>
          <w:szCs w:val="20"/>
        </w:rPr>
        <w:t xml:space="preserve">KOREAMED </w:t>
      </w:r>
    </w:p>
    <w:p w:rsidR="00552678" w:rsidRPr="009D4793" w:rsidRDefault="00552678" w:rsidP="00552678">
      <w:pPr>
        <w:rPr>
          <w:b/>
          <w:sz w:val="24"/>
          <w:szCs w:val="24"/>
        </w:rPr>
      </w:pPr>
      <w:r w:rsidRPr="00A7271E">
        <w:t>Lumbosacral</w:t>
      </w:r>
      <w:r>
        <w:rPr>
          <w:rFonts w:hint="eastAsia"/>
        </w:rPr>
        <w:t xml:space="preserve"> disc </w:t>
      </w:r>
      <w:r w:rsidRPr="00A7271E">
        <w:t>OR Lumbar</w:t>
      </w:r>
      <w:r>
        <w:rPr>
          <w:rFonts w:hint="eastAsia"/>
        </w:rPr>
        <w:t xml:space="preserve"> disc</w:t>
      </w:r>
      <w:r w:rsidRPr="00A7271E">
        <w:t xml:space="preserve"> OR Radiculopathies OR Radiculopathy</w:t>
      </w:r>
      <w:r>
        <w:rPr>
          <w:rFonts w:hint="eastAsia"/>
        </w:rPr>
        <w:t xml:space="preserve"> OR radiculitis </w:t>
      </w:r>
      <w:r w:rsidRPr="00A7271E">
        <w:t xml:space="preserve">OR </w:t>
      </w:r>
      <w:r>
        <w:rPr>
          <w:rFonts w:hint="eastAsia"/>
        </w:rPr>
        <w:t>nerve root OR back pain OR sciatica OR sciaticas OR sciatic AND</w:t>
      </w:r>
      <w:r>
        <w:t xml:space="preserve"> [electrotherapy </w:t>
      </w:r>
      <w:r>
        <w:rPr>
          <w:rFonts w:hint="eastAsia"/>
        </w:rPr>
        <w:t>OR</w:t>
      </w:r>
      <w:r>
        <w:t xml:space="preserve"> </w:t>
      </w:r>
      <w:r w:rsidRPr="00101C0E">
        <w:rPr>
          <w:rFonts w:ascii="맑은 고딕" w:eastAsia="맑은 고딕" w:hAnsi="맑은 고딕"/>
          <w:bCs/>
          <w:szCs w:val="20"/>
        </w:rPr>
        <w:t xml:space="preserve">Transcutaneous electrical nerve stimulation </w:t>
      </w:r>
      <w:r>
        <w:rPr>
          <w:rFonts w:hint="eastAsia"/>
        </w:rPr>
        <w:t>OR</w:t>
      </w:r>
      <w:r w:rsidRPr="00101C0E">
        <w:rPr>
          <w:rFonts w:ascii="맑은 고딕" w:eastAsia="맑은 고딕" w:hAnsi="맑은 고딕"/>
          <w:bCs/>
          <w:szCs w:val="20"/>
        </w:rPr>
        <w:t xml:space="preserve"> </w:t>
      </w:r>
      <w:r w:rsidRPr="00101C0E">
        <w:rPr>
          <w:rFonts w:hint="eastAsia"/>
        </w:rPr>
        <w:t>Neuromuscular electrical stimulation</w:t>
      </w:r>
      <w:r w:rsidRPr="00101C0E">
        <w:t xml:space="preserve"> </w:t>
      </w:r>
      <w:r>
        <w:rPr>
          <w:rFonts w:hint="eastAsia"/>
        </w:rPr>
        <w:t>OR</w:t>
      </w:r>
      <w:r w:rsidRPr="00101C0E">
        <w:t xml:space="preserve"> </w:t>
      </w:r>
      <w:r w:rsidRPr="00101C0E">
        <w:rPr>
          <w:rFonts w:hint="eastAsia"/>
        </w:rPr>
        <w:t>Intramuscular stimulation</w:t>
      </w:r>
      <w:r w:rsidRPr="00101C0E">
        <w:t xml:space="preserve"> </w:t>
      </w:r>
      <w:r>
        <w:rPr>
          <w:rFonts w:hint="eastAsia"/>
        </w:rPr>
        <w:t>OR</w:t>
      </w:r>
      <w:r w:rsidRPr="00101C0E">
        <w:t xml:space="preserve"> </w:t>
      </w:r>
      <w:r w:rsidRPr="00101C0E">
        <w:rPr>
          <w:rFonts w:hint="eastAsia"/>
        </w:rPr>
        <w:t>Interferential current therapy</w:t>
      </w:r>
      <w:r w:rsidRPr="00101C0E">
        <w:t xml:space="preserve"> </w:t>
      </w:r>
      <w:r>
        <w:rPr>
          <w:rFonts w:hint="eastAsia"/>
        </w:rPr>
        <w:t>OR</w:t>
      </w:r>
      <w:r w:rsidRPr="00101C0E">
        <w:t xml:space="preserve"> </w:t>
      </w:r>
      <w:r w:rsidRPr="00101C0E">
        <w:rPr>
          <w:rFonts w:hint="eastAsia"/>
        </w:rPr>
        <w:t>Iontophoresis</w:t>
      </w:r>
      <w:r>
        <w:t xml:space="preserve">] </w:t>
      </w:r>
    </w:p>
    <w:p w:rsidR="00552678" w:rsidRPr="00C14B63" w:rsidRDefault="00552678" w:rsidP="00552678">
      <w:pPr>
        <w:rPr>
          <w:szCs w:val="20"/>
        </w:rPr>
      </w:pPr>
    </w:p>
    <w:p w:rsidR="00607F89" w:rsidRDefault="00607F89" w:rsidP="00607F89">
      <w:pPr>
        <w:rPr>
          <w:rFonts w:eastAsiaTheme="minorHAnsi"/>
          <w:szCs w:val="20"/>
        </w:rPr>
      </w:pPr>
    </w:p>
    <w:p w:rsidR="005E3AD4" w:rsidRPr="00C53B2D" w:rsidRDefault="005E3AD4" w:rsidP="005E3AD4">
      <w:pPr>
        <w:rPr>
          <w:rFonts w:eastAsiaTheme="minorHAnsi"/>
          <w:szCs w:val="20"/>
        </w:rPr>
      </w:pPr>
    </w:p>
    <w:p w:rsidR="00607F89" w:rsidRDefault="00CC7AAE" w:rsidP="00607F89">
      <w:pPr>
        <w:rPr>
          <w:rFonts w:eastAsiaTheme="minorHAnsi"/>
          <w:sz w:val="24"/>
          <w:szCs w:val="20"/>
        </w:rPr>
      </w:pPr>
      <w:r w:rsidRPr="00C53B2D">
        <w:rPr>
          <w:rFonts w:eastAsiaTheme="minorHAnsi" w:hint="eastAsia"/>
          <w:sz w:val="24"/>
          <w:szCs w:val="20"/>
        </w:rPr>
        <w:t>도수치료</w:t>
      </w:r>
    </w:p>
    <w:p w:rsidR="00552678" w:rsidRPr="00C53B2D" w:rsidRDefault="00552678" w:rsidP="00607F89">
      <w:pPr>
        <w:rPr>
          <w:rFonts w:eastAsiaTheme="minorHAnsi"/>
          <w:sz w:val="24"/>
          <w:szCs w:val="20"/>
        </w:rPr>
      </w:pPr>
    </w:p>
    <w:p w:rsidR="00607F89" w:rsidRPr="00C53B2D" w:rsidRDefault="00CC7AAE" w:rsidP="00607F89">
      <w:pPr>
        <w:rPr>
          <w:rFonts w:eastAsiaTheme="minorHAnsi"/>
          <w:b/>
          <w:szCs w:val="20"/>
        </w:rPr>
      </w:pPr>
      <w:r w:rsidRPr="00C53B2D">
        <w:rPr>
          <w:rFonts w:eastAsiaTheme="minorHAnsi"/>
          <w:b/>
          <w:szCs w:val="20"/>
        </w:rPr>
        <w:t xml:space="preserve">PUBMED </w:t>
      </w:r>
    </w:p>
    <w:p w:rsidR="006E0B80" w:rsidRDefault="001B7608" w:rsidP="006E0B80">
      <w:pPr>
        <w:rPr>
          <w:rFonts w:eastAsiaTheme="minorHAnsi"/>
          <w:szCs w:val="20"/>
        </w:rPr>
      </w:pPr>
      <w:r w:rsidRPr="00215A4C">
        <w:rPr>
          <w:rFonts w:eastAsiaTheme="minorHAnsi"/>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sidR="006E0B80">
        <w:rPr>
          <w:rFonts w:eastAsiaTheme="minorHAnsi"/>
          <w:szCs w:val="20"/>
        </w:rPr>
        <w:t xml:space="preserve"> (</w:t>
      </w:r>
      <w:r w:rsidR="006E0B80" w:rsidRPr="009438CF">
        <w:rPr>
          <w:rFonts w:eastAsiaTheme="minorHAnsi"/>
          <w:szCs w:val="20"/>
        </w:rPr>
        <w:t xml:space="preserve">"musculoskeletal manipulations"[MeSH Terms] </w:t>
      </w:r>
      <w:r w:rsidR="006E0B80">
        <w:rPr>
          <w:rFonts w:eastAsiaTheme="minorHAnsi"/>
          <w:szCs w:val="20"/>
        </w:rPr>
        <w:t xml:space="preserve">OR </w:t>
      </w:r>
      <w:r w:rsidR="006E0B80" w:rsidRPr="009438CF">
        <w:rPr>
          <w:rFonts w:eastAsiaTheme="minorHAnsi"/>
          <w:szCs w:val="20"/>
        </w:rPr>
        <w:t>"decompressive mobilization"</w:t>
      </w:r>
      <w:r w:rsidR="006E0B80">
        <w:rPr>
          <w:rFonts w:eastAsiaTheme="minorHAnsi"/>
          <w:szCs w:val="20"/>
        </w:rPr>
        <w:t>[tiab]</w:t>
      </w:r>
      <w:r w:rsidR="006E0B80" w:rsidRPr="009438CF">
        <w:rPr>
          <w:rFonts w:eastAsiaTheme="minorHAnsi"/>
          <w:szCs w:val="20"/>
        </w:rPr>
        <w:t>OR chiropractic</w:t>
      </w:r>
      <w:r w:rsidR="006E0B80">
        <w:rPr>
          <w:rFonts w:eastAsiaTheme="minorHAnsi"/>
          <w:szCs w:val="20"/>
        </w:rPr>
        <w:t>[tiab]</w:t>
      </w:r>
      <w:r w:rsidR="006E0B80" w:rsidRPr="009438CF">
        <w:rPr>
          <w:rFonts w:eastAsiaTheme="minorHAnsi"/>
          <w:szCs w:val="20"/>
        </w:rPr>
        <w:t>OR osteopathic</w:t>
      </w:r>
      <w:r w:rsidR="006E0B80">
        <w:rPr>
          <w:rFonts w:eastAsiaTheme="minorHAnsi"/>
          <w:szCs w:val="20"/>
        </w:rPr>
        <w:t>[tiab]</w:t>
      </w:r>
      <w:r w:rsidR="006E0B80" w:rsidRPr="009438CF">
        <w:rPr>
          <w:rFonts w:eastAsiaTheme="minorHAnsi"/>
          <w:szCs w:val="20"/>
        </w:rPr>
        <w:t>OR manipulations</w:t>
      </w:r>
      <w:r w:rsidR="006E0B80">
        <w:rPr>
          <w:rFonts w:eastAsiaTheme="minorHAnsi"/>
          <w:szCs w:val="20"/>
        </w:rPr>
        <w:t>[tiab]</w:t>
      </w:r>
      <w:r w:rsidR="006E0B80" w:rsidRPr="009438CF">
        <w:rPr>
          <w:rFonts w:eastAsiaTheme="minorHAnsi"/>
          <w:szCs w:val="20"/>
        </w:rPr>
        <w:t>OR massage</w:t>
      </w:r>
      <w:r w:rsidR="006E0B80">
        <w:rPr>
          <w:rFonts w:eastAsiaTheme="minorHAnsi"/>
          <w:szCs w:val="20"/>
        </w:rPr>
        <w:t>[tiab]</w:t>
      </w:r>
      <w:r w:rsidR="006E0B80" w:rsidRPr="009438CF">
        <w:rPr>
          <w:rFonts w:eastAsiaTheme="minorHAnsi"/>
          <w:szCs w:val="20"/>
        </w:rPr>
        <w:t>OR manipulative</w:t>
      </w:r>
      <w:r w:rsidR="006E0B80">
        <w:rPr>
          <w:rFonts w:eastAsiaTheme="minorHAnsi"/>
          <w:szCs w:val="20"/>
        </w:rPr>
        <w:t>[tiab]</w:t>
      </w:r>
      <w:r w:rsidR="006E0B80" w:rsidRPr="009438CF">
        <w:rPr>
          <w:rFonts w:eastAsiaTheme="minorHAnsi"/>
          <w:szCs w:val="20"/>
        </w:rPr>
        <w:t>OR manipulation</w:t>
      </w:r>
      <w:r w:rsidR="006E0B80">
        <w:rPr>
          <w:rFonts w:eastAsiaTheme="minorHAnsi"/>
          <w:szCs w:val="20"/>
        </w:rPr>
        <w:t>[tiab]</w:t>
      </w:r>
      <w:r w:rsidR="006E0B80" w:rsidRPr="009438CF">
        <w:rPr>
          <w:rFonts w:eastAsiaTheme="minorHAnsi"/>
          <w:szCs w:val="20"/>
        </w:rPr>
        <w:t>OR "manual therapies"</w:t>
      </w:r>
      <w:r w:rsidR="006E0B80">
        <w:rPr>
          <w:rFonts w:eastAsiaTheme="minorHAnsi"/>
          <w:szCs w:val="20"/>
        </w:rPr>
        <w:t>[tiab]</w:t>
      </w:r>
      <w:r w:rsidR="006E0B80" w:rsidRPr="009438CF">
        <w:rPr>
          <w:rFonts w:eastAsiaTheme="minorHAnsi"/>
          <w:szCs w:val="20"/>
        </w:rPr>
        <w:t>OR "manual therapy"</w:t>
      </w:r>
      <w:r w:rsidR="006E0B80">
        <w:rPr>
          <w:rFonts w:eastAsiaTheme="minorHAnsi"/>
          <w:szCs w:val="20"/>
        </w:rPr>
        <w:t>[tiab])</w:t>
      </w:r>
    </w:p>
    <w:p w:rsidR="001B7608" w:rsidRPr="00C53B2D" w:rsidRDefault="001B7608" w:rsidP="00607F89">
      <w:pPr>
        <w:rPr>
          <w:rFonts w:eastAsiaTheme="minorHAnsi"/>
          <w:szCs w:val="20"/>
        </w:rPr>
      </w:pPr>
    </w:p>
    <w:p w:rsidR="005E3AD4" w:rsidRDefault="005E3AD4" w:rsidP="00607F89">
      <w:pPr>
        <w:rPr>
          <w:rFonts w:eastAsiaTheme="minorHAnsi"/>
          <w:szCs w:val="20"/>
        </w:rPr>
      </w:pPr>
    </w:p>
    <w:p w:rsidR="005E3AD4" w:rsidRPr="00C53B2D" w:rsidRDefault="00CC7AAE" w:rsidP="00607F89">
      <w:pPr>
        <w:rPr>
          <w:rFonts w:eastAsiaTheme="minorHAnsi"/>
          <w:b/>
          <w:szCs w:val="20"/>
        </w:rPr>
      </w:pPr>
      <w:r w:rsidRPr="00C53B2D">
        <w:rPr>
          <w:rFonts w:eastAsiaTheme="minorHAnsi"/>
          <w:b/>
          <w:szCs w:val="20"/>
        </w:rPr>
        <w:lastRenderedPageBreak/>
        <w:t xml:space="preserve">EMBASE </w:t>
      </w:r>
    </w:p>
    <w:p w:rsidR="006E0B80" w:rsidRPr="001359E6" w:rsidRDefault="001B7608" w:rsidP="006E0B80">
      <w:pPr>
        <w:rPr>
          <w:rFonts w:eastAsiaTheme="minorHAnsi"/>
          <w:szCs w:val="20"/>
        </w:rPr>
      </w:pPr>
      <w:r w:rsidRPr="00215A4C">
        <w:rPr>
          <w:rFonts w:eastAsiaTheme="minorHAnsi"/>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w:t>
      </w:r>
      <w:r w:rsidR="006E0B80">
        <w:rPr>
          <w:rFonts w:eastAsiaTheme="minorHAnsi"/>
          <w:szCs w:val="20"/>
        </w:rPr>
        <w:t xml:space="preserve"> (</w:t>
      </w:r>
      <w:r w:rsidR="006E0B80" w:rsidRPr="001359E6">
        <w:rPr>
          <w:rFonts w:eastAsiaTheme="minorHAnsi"/>
          <w:szCs w:val="20"/>
        </w:rPr>
        <w:t xml:space="preserve">"manipulative medicine"/de </w:t>
      </w:r>
      <w:r w:rsidR="006E0B80">
        <w:rPr>
          <w:rFonts w:eastAsiaTheme="minorHAnsi"/>
          <w:szCs w:val="20"/>
        </w:rPr>
        <w:t xml:space="preserve">OR </w:t>
      </w:r>
      <w:r w:rsidR="006E0B80" w:rsidRPr="001359E6">
        <w:rPr>
          <w:rFonts w:eastAsiaTheme="minorHAnsi"/>
          <w:szCs w:val="20"/>
        </w:rPr>
        <w:t>"decompressive mobilization":ab,ti OR chiropractic:ab,ti OR osteopathic:ab,ti OR manipulations:ab,ti OR massage:ab,ti OR manipulative:ab,ti OR manipulation:ab,ti OR "manual therapies":ab,ti OR "manual therapy":ab,ti</w:t>
      </w:r>
      <w:r w:rsidR="006E0B80">
        <w:rPr>
          <w:rFonts w:eastAsiaTheme="minorHAnsi"/>
          <w:szCs w:val="20"/>
        </w:rPr>
        <w:t>)</w:t>
      </w:r>
    </w:p>
    <w:p w:rsidR="001B7608" w:rsidRPr="00C53B2D" w:rsidRDefault="001B7608" w:rsidP="005E3AD4">
      <w:pPr>
        <w:rPr>
          <w:rFonts w:eastAsiaTheme="minorHAnsi"/>
          <w:szCs w:val="20"/>
        </w:rPr>
      </w:pPr>
    </w:p>
    <w:p w:rsidR="005E3AD4" w:rsidRDefault="005E3AD4" w:rsidP="005E3AD4">
      <w:pPr>
        <w:rPr>
          <w:rFonts w:eastAsiaTheme="minorHAnsi"/>
          <w:szCs w:val="20"/>
        </w:rPr>
      </w:pPr>
    </w:p>
    <w:p w:rsidR="005E3AD4" w:rsidRPr="00C53B2D" w:rsidRDefault="00CC7AAE" w:rsidP="005E3AD4">
      <w:pPr>
        <w:rPr>
          <w:rFonts w:eastAsiaTheme="minorHAnsi"/>
          <w:b/>
          <w:szCs w:val="20"/>
        </w:rPr>
      </w:pPr>
      <w:r w:rsidRPr="00C53B2D">
        <w:rPr>
          <w:rFonts w:eastAsiaTheme="minorHAnsi"/>
          <w:b/>
          <w:szCs w:val="20"/>
        </w:rPr>
        <w:t>COCHRANE</w:t>
      </w:r>
    </w:p>
    <w:p w:rsidR="00F37C79" w:rsidRPr="00183F48" w:rsidRDefault="00F37C79" w:rsidP="00F37C79">
      <w:pPr>
        <w:rPr>
          <w:rFonts w:eastAsiaTheme="minorHAnsi"/>
          <w:szCs w:val="20"/>
        </w:rPr>
      </w:pPr>
      <w:r w:rsidRPr="00215A4C">
        <w:rPr>
          <w:rFonts w:eastAsiaTheme="minorHAnsi"/>
          <w:color w:val="000000" w:themeColor="text1"/>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Pr>
          <w:rFonts w:eastAsiaTheme="minorHAnsi" w:hint="eastAsia"/>
          <w:color w:val="000000" w:themeColor="text1"/>
          <w:szCs w:val="20"/>
        </w:rPr>
        <w:t xml:space="preserve"> </w:t>
      </w:r>
      <w:r w:rsidRPr="00183F48">
        <w:rPr>
          <w:rFonts w:eastAsiaTheme="minorHAnsi"/>
          <w:szCs w:val="20"/>
        </w:rPr>
        <w:t xml:space="preserve"> </w:t>
      </w:r>
      <w:r>
        <w:rPr>
          <w:rFonts w:eastAsiaTheme="minorHAnsi" w:hint="eastAsia"/>
          <w:szCs w:val="20"/>
        </w:rPr>
        <w:t>(</w:t>
      </w:r>
      <w:r>
        <w:rPr>
          <w:rFonts w:eastAsiaTheme="minorHAnsi"/>
          <w:szCs w:val="20"/>
        </w:rPr>
        <w:t>“</w:t>
      </w:r>
      <w:r w:rsidRPr="00183F48">
        <w:rPr>
          <w:rFonts w:eastAsiaTheme="minorHAnsi"/>
          <w:szCs w:val="20"/>
        </w:rPr>
        <w:t>Musculoskeletal Manipulations</w:t>
      </w:r>
      <w:r>
        <w:rPr>
          <w:rFonts w:eastAsiaTheme="minorHAnsi"/>
          <w:szCs w:val="20"/>
        </w:rPr>
        <w:t>”</w:t>
      </w:r>
      <w:r>
        <w:rPr>
          <w:rFonts w:eastAsiaTheme="minorHAnsi" w:hint="eastAsia"/>
          <w:szCs w:val="20"/>
        </w:rPr>
        <w:t xml:space="preserve">[Mesh] OR </w:t>
      </w:r>
      <w:r w:rsidRPr="00183F48">
        <w:rPr>
          <w:rFonts w:eastAsiaTheme="minorHAnsi"/>
          <w:szCs w:val="20"/>
        </w:rPr>
        <w:t>"decompressive mobilization"</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 xml:space="preserve">OR </w:t>
      </w:r>
      <w:r w:rsidRPr="00183F48">
        <w:rPr>
          <w:rFonts w:eastAsiaTheme="minorHAnsi"/>
          <w:szCs w:val="20"/>
        </w:rPr>
        <w:t>chiropractic</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osteopathic</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manipulations</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massage</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manipulative</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manipulation</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manual therapies"</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manual therapy"</w:t>
      </w:r>
      <w:r w:rsidRPr="00BA3842">
        <w:rPr>
          <w:rFonts w:eastAsiaTheme="minorHAnsi"/>
          <w:szCs w:val="20"/>
        </w:rPr>
        <w:t>[tiab]</w:t>
      </w:r>
      <w:r>
        <w:rPr>
          <w:rFonts w:eastAsiaTheme="minorHAnsi" w:hint="eastAsia"/>
          <w:szCs w:val="20"/>
        </w:rPr>
        <w:t>)</w:t>
      </w:r>
      <w:r w:rsidRPr="00183F48">
        <w:rPr>
          <w:rFonts w:eastAsiaTheme="minorHAnsi"/>
          <w:szCs w:val="20"/>
        </w:rPr>
        <w:t xml:space="preserve">  </w:t>
      </w:r>
    </w:p>
    <w:p w:rsidR="001B7608" w:rsidRPr="00F33FD5" w:rsidRDefault="001B7608" w:rsidP="005E3AD4">
      <w:pPr>
        <w:rPr>
          <w:rFonts w:eastAsiaTheme="minorHAnsi"/>
          <w:szCs w:val="20"/>
        </w:rPr>
      </w:pPr>
    </w:p>
    <w:p w:rsidR="005E3AD4" w:rsidRPr="00183F48" w:rsidRDefault="005E3AD4" w:rsidP="005E3AD4">
      <w:pPr>
        <w:rPr>
          <w:rFonts w:eastAsiaTheme="minorHAnsi"/>
          <w:szCs w:val="20"/>
        </w:rPr>
      </w:pPr>
    </w:p>
    <w:p w:rsidR="00A97ADF" w:rsidRPr="006A0AB6" w:rsidRDefault="00CC7AAE" w:rsidP="00A97ADF">
      <w:pPr>
        <w:rPr>
          <w:b/>
          <w:szCs w:val="20"/>
        </w:rPr>
      </w:pPr>
      <w:r>
        <w:rPr>
          <w:b/>
          <w:szCs w:val="20"/>
        </w:rPr>
        <w:t xml:space="preserve">KOREAMED </w:t>
      </w:r>
    </w:p>
    <w:p w:rsidR="00A97ADF" w:rsidRDefault="00A97ADF" w:rsidP="00A97ADF">
      <w:r w:rsidRPr="00A7271E">
        <w:t>Lumbosacral</w:t>
      </w:r>
      <w:r>
        <w:rPr>
          <w:rFonts w:hint="eastAsia"/>
        </w:rPr>
        <w:t xml:space="preserve"> disc </w:t>
      </w:r>
      <w:r w:rsidRPr="00A7271E">
        <w:t>OR Lumbar</w:t>
      </w:r>
      <w:r>
        <w:rPr>
          <w:rFonts w:hint="eastAsia"/>
        </w:rPr>
        <w:t xml:space="preserve"> disc</w:t>
      </w:r>
      <w:r w:rsidRPr="00A7271E">
        <w:t xml:space="preserve"> OR Radiculopathies OR Radiculopathy</w:t>
      </w:r>
      <w:r>
        <w:rPr>
          <w:rFonts w:hint="eastAsia"/>
        </w:rPr>
        <w:t xml:space="preserve"> OR radiculitis </w:t>
      </w:r>
      <w:r w:rsidRPr="00A7271E">
        <w:t xml:space="preserve">OR </w:t>
      </w:r>
      <w:r>
        <w:rPr>
          <w:rFonts w:hint="eastAsia"/>
        </w:rPr>
        <w:t>nerve root OR back pain OR sciatica OR sciaticas OR sciatic AND</w:t>
      </w:r>
      <w:r>
        <w:t xml:space="preserve"> [</w:t>
      </w:r>
      <w:r>
        <w:rPr>
          <w:rFonts w:hint="eastAsia"/>
        </w:rPr>
        <w:t xml:space="preserve">manual </w:t>
      </w:r>
      <w:r>
        <w:t xml:space="preserve">therapy </w:t>
      </w:r>
      <w:r w:rsidR="00FC7553">
        <w:rPr>
          <w:rFonts w:hint="eastAsia"/>
        </w:rPr>
        <w:t>OR</w:t>
      </w:r>
      <w:r>
        <w:t xml:space="preserve"> manipulation </w:t>
      </w:r>
      <w:r w:rsidR="00FC7553">
        <w:rPr>
          <w:rFonts w:hint="eastAsia"/>
        </w:rPr>
        <w:t>OR</w:t>
      </w:r>
      <w:r>
        <w:t xml:space="preserve"> chiropractic </w:t>
      </w:r>
      <w:r w:rsidR="00FC7553">
        <w:rPr>
          <w:rFonts w:hint="eastAsia"/>
        </w:rPr>
        <w:t>OR</w:t>
      </w:r>
      <w:r>
        <w:t xml:space="preserve"> massage </w:t>
      </w:r>
      <w:r w:rsidR="00FC7553">
        <w:rPr>
          <w:rFonts w:hint="eastAsia"/>
        </w:rPr>
        <w:t>OR</w:t>
      </w:r>
      <w:r>
        <w:t xml:space="preserve"> decompressive mobilization </w:t>
      </w:r>
    </w:p>
    <w:p w:rsidR="00A97ADF" w:rsidRDefault="00A97ADF" w:rsidP="00A97ADF">
      <w:pPr>
        <w:rPr>
          <w:szCs w:val="20"/>
        </w:rPr>
      </w:pPr>
    </w:p>
    <w:p w:rsidR="00552678" w:rsidRDefault="00552678" w:rsidP="00A97ADF">
      <w:pPr>
        <w:rPr>
          <w:szCs w:val="20"/>
        </w:rPr>
      </w:pPr>
    </w:p>
    <w:p w:rsidR="00552678" w:rsidRDefault="00552678" w:rsidP="00A97ADF">
      <w:pPr>
        <w:rPr>
          <w:szCs w:val="20"/>
        </w:rPr>
      </w:pPr>
    </w:p>
    <w:p w:rsidR="00552678" w:rsidRDefault="00552678" w:rsidP="00552678">
      <w:pPr>
        <w:rPr>
          <w:rFonts w:eastAsiaTheme="minorHAnsi"/>
          <w:sz w:val="24"/>
          <w:szCs w:val="20"/>
        </w:rPr>
      </w:pPr>
      <w:r w:rsidRPr="00C14B63">
        <w:rPr>
          <w:rFonts w:eastAsiaTheme="minorHAnsi"/>
          <w:sz w:val="24"/>
          <w:szCs w:val="20"/>
        </w:rPr>
        <w:t xml:space="preserve">운동치료 </w:t>
      </w:r>
    </w:p>
    <w:p w:rsidR="00552678" w:rsidRPr="00C14B63" w:rsidRDefault="00552678" w:rsidP="00552678">
      <w:pPr>
        <w:rPr>
          <w:rFonts w:eastAsiaTheme="minorHAnsi"/>
          <w:sz w:val="24"/>
          <w:szCs w:val="20"/>
        </w:rPr>
      </w:pPr>
    </w:p>
    <w:p w:rsidR="00552678" w:rsidRPr="00C14B63" w:rsidRDefault="00552678" w:rsidP="00552678">
      <w:pPr>
        <w:rPr>
          <w:rFonts w:eastAsiaTheme="minorHAnsi"/>
          <w:b/>
          <w:szCs w:val="20"/>
        </w:rPr>
      </w:pPr>
      <w:r w:rsidRPr="00C14B63">
        <w:rPr>
          <w:rFonts w:eastAsiaTheme="minorHAnsi"/>
          <w:b/>
          <w:szCs w:val="20"/>
        </w:rPr>
        <w:t xml:space="preserve">PUBMED </w:t>
      </w:r>
    </w:p>
    <w:p w:rsidR="00552678" w:rsidRPr="00F23443" w:rsidRDefault="00552678" w:rsidP="00552678">
      <w:pPr>
        <w:rPr>
          <w:rFonts w:eastAsiaTheme="minorHAnsi"/>
          <w:szCs w:val="20"/>
        </w:rPr>
      </w:pPr>
      <w:r w:rsidRPr="00215A4C">
        <w:rPr>
          <w:rFonts w:eastAsiaTheme="minorHAnsi"/>
          <w:szCs w:val="20"/>
        </w:rPr>
        <w:t xml:space="preserve"> ((((("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w:t>
      </w:r>
      <w:r w:rsidRPr="00215A4C">
        <w:rPr>
          <w:rFonts w:eastAsiaTheme="minorHAnsi"/>
          <w:szCs w:val="20"/>
        </w:rPr>
        <w:lastRenderedPageBreak/>
        <w:t>"Lumbosacral Region"[Mesh]) OR "Lumbar Vertebrae"[Mesh])))) OR (((("Sciatica"[Mesh]) OR "Back Pain"[Mesh])) OR (Sciatica[tiab] OR Sciaticas[tiab] OR Sciatic[tiab] OR "Back Pain"[tiab])) AND</w:t>
      </w:r>
      <w:r>
        <w:rPr>
          <w:rFonts w:eastAsiaTheme="minorHAnsi"/>
          <w:szCs w:val="20"/>
        </w:rPr>
        <w:t xml:space="preserve"> ((</w:t>
      </w:r>
      <w:r w:rsidRPr="00F23443">
        <w:rPr>
          <w:rFonts w:eastAsiaTheme="minorHAnsi"/>
          <w:szCs w:val="20"/>
        </w:rPr>
        <w:t>exercise therapy[MeSH Terms] OR exercise[MeSH Terms] OR exercise movement techniques[MeSH Terms]</w:t>
      </w:r>
      <w:r>
        <w:rPr>
          <w:rFonts w:eastAsiaTheme="minorHAnsi"/>
          <w:szCs w:val="20"/>
        </w:rPr>
        <w:t>) OR (</w:t>
      </w:r>
      <w:r w:rsidRPr="00F23443">
        <w:rPr>
          <w:rFonts w:eastAsiaTheme="minorHAnsi"/>
          <w:szCs w:val="20"/>
        </w:rPr>
        <w:t>exercises</w:t>
      </w:r>
      <w:r>
        <w:rPr>
          <w:rFonts w:eastAsiaTheme="minorHAnsi"/>
          <w:szCs w:val="20"/>
        </w:rPr>
        <w:t>[tiab]</w:t>
      </w:r>
      <w:r w:rsidRPr="00F23443">
        <w:rPr>
          <w:rFonts w:eastAsiaTheme="minorHAnsi"/>
          <w:szCs w:val="20"/>
        </w:rPr>
        <w:t>OR aerobic</w:t>
      </w:r>
      <w:r>
        <w:rPr>
          <w:rFonts w:eastAsiaTheme="minorHAnsi"/>
          <w:szCs w:val="20"/>
        </w:rPr>
        <w:t>[tiab]</w:t>
      </w:r>
      <w:r w:rsidRPr="00F23443">
        <w:rPr>
          <w:rFonts w:eastAsiaTheme="minorHAnsi"/>
          <w:szCs w:val="20"/>
        </w:rPr>
        <w:t>OR exercise</w:t>
      </w:r>
      <w:r>
        <w:rPr>
          <w:rFonts w:eastAsiaTheme="minorHAnsi"/>
          <w:szCs w:val="20"/>
        </w:rPr>
        <w:t>[tiab]</w:t>
      </w:r>
      <w:r w:rsidRPr="00F23443">
        <w:rPr>
          <w:rFonts w:eastAsiaTheme="minorHAnsi"/>
          <w:szCs w:val="20"/>
        </w:rPr>
        <w:t>OR stretching</w:t>
      </w:r>
      <w:r>
        <w:rPr>
          <w:rFonts w:eastAsiaTheme="minorHAnsi"/>
          <w:szCs w:val="20"/>
        </w:rPr>
        <w:t>[tiab]</w:t>
      </w:r>
      <w:r w:rsidRPr="00F23443">
        <w:rPr>
          <w:rFonts w:eastAsiaTheme="minorHAnsi"/>
          <w:szCs w:val="20"/>
        </w:rPr>
        <w:t>OR resistance</w:t>
      </w:r>
      <w:r>
        <w:rPr>
          <w:rFonts w:eastAsiaTheme="minorHAnsi"/>
          <w:szCs w:val="20"/>
        </w:rPr>
        <w:t>[tiab]</w:t>
      </w:r>
      <w:r w:rsidRPr="00F23443">
        <w:rPr>
          <w:rFonts w:eastAsiaTheme="minorHAnsi"/>
          <w:szCs w:val="20"/>
        </w:rPr>
        <w:t>OR strengthening</w:t>
      </w:r>
      <w:r>
        <w:rPr>
          <w:rFonts w:eastAsiaTheme="minorHAnsi"/>
          <w:szCs w:val="20"/>
        </w:rPr>
        <w:t>[tiab]</w:t>
      </w:r>
      <w:r w:rsidRPr="00F23443">
        <w:rPr>
          <w:rFonts w:eastAsiaTheme="minorHAnsi"/>
          <w:szCs w:val="20"/>
        </w:rPr>
        <w:t>OR "strength training"</w:t>
      </w:r>
      <w:r>
        <w:rPr>
          <w:rFonts w:eastAsiaTheme="minorHAnsi"/>
          <w:szCs w:val="20"/>
        </w:rPr>
        <w:t>[tiab]</w:t>
      </w:r>
      <w:r w:rsidRPr="00F23443">
        <w:rPr>
          <w:rFonts w:eastAsiaTheme="minorHAnsi"/>
          <w:szCs w:val="20"/>
        </w:rPr>
        <w:t>OR "weight-lifting"</w:t>
      </w:r>
      <w:r>
        <w:rPr>
          <w:rFonts w:eastAsiaTheme="minorHAnsi"/>
          <w:szCs w:val="20"/>
        </w:rPr>
        <w:t>[tiab]</w:t>
      </w:r>
      <w:r w:rsidRPr="00F23443">
        <w:rPr>
          <w:rFonts w:eastAsiaTheme="minorHAnsi"/>
          <w:szCs w:val="20"/>
        </w:rPr>
        <w:t>OR "weight-bearing"</w:t>
      </w:r>
      <w:r>
        <w:rPr>
          <w:rFonts w:eastAsiaTheme="minorHAnsi"/>
          <w:szCs w:val="20"/>
        </w:rPr>
        <w:t>[tiab]</w:t>
      </w:r>
      <w:r w:rsidRPr="00F23443">
        <w:rPr>
          <w:rFonts w:eastAsiaTheme="minorHAnsi"/>
          <w:szCs w:val="20"/>
        </w:rPr>
        <w:t>OR william</w:t>
      </w:r>
      <w:r>
        <w:rPr>
          <w:rFonts w:eastAsiaTheme="minorHAnsi"/>
          <w:szCs w:val="20"/>
        </w:rPr>
        <w:t>[tiab]</w:t>
      </w:r>
      <w:r w:rsidRPr="00F23443">
        <w:rPr>
          <w:rFonts w:eastAsiaTheme="minorHAnsi"/>
          <w:szCs w:val="20"/>
        </w:rPr>
        <w:t>OR aquatic</w:t>
      </w:r>
      <w:r>
        <w:rPr>
          <w:rFonts w:eastAsiaTheme="minorHAnsi"/>
          <w:szCs w:val="20"/>
        </w:rPr>
        <w:t>[tiab]</w:t>
      </w:r>
      <w:r w:rsidRPr="00F23443">
        <w:rPr>
          <w:rFonts w:eastAsiaTheme="minorHAnsi"/>
          <w:szCs w:val="20"/>
        </w:rPr>
        <w:t>OR mckenzie</w:t>
      </w:r>
      <w:r>
        <w:rPr>
          <w:rFonts w:eastAsiaTheme="minorHAnsi"/>
          <w:szCs w:val="20"/>
        </w:rPr>
        <w:t>[tiab]</w:t>
      </w:r>
      <w:r w:rsidRPr="00F23443">
        <w:rPr>
          <w:rFonts w:eastAsiaTheme="minorHAnsi"/>
          <w:szCs w:val="20"/>
        </w:rPr>
        <w:t>OR "lumbar extension equipment"</w:t>
      </w:r>
      <w:r>
        <w:rPr>
          <w:rFonts w:eastAsiaTheme="minorHAnsi"/>
          <w:szCs w:val="20"/>
        </w:rPr>
        <w:t>[tiab]</w:t>
      </w:r>
      <w:r w:rsidRPr="00F23443">
        <w:rPr>
          <w:rFonts w:eastAsiaTheme="minorHAnsi"/>
          <w:szCs w:val="20"/>
        </w:rPr>
        <w:t>OR cybex</w:t>
      </w:r>
      <w:r>
        <w:rPr>
          <w:rFonts w:eastAsiaTheme="minorHAnsi"/>
          <w:szCs w:val="20"/>
        </w:rPr>
        <w:t>[tiab]</w:t>
      </w:r>
      <w:r w:rsidRPr="00F23443">
        <w:rPr>
          <w:rFonts w:eastAsiaTheme="minorHAnsi"/>
          <w:szCs w:val="20"/>
        </w:rPr>
        <w:t>OR medx</w:t>
      </w:r>
      <w:r>
        <w:rPr>
          <w:rFonts w:eastAsiaTheme="minorHAnsi"/>
          <w:szCs w:val="20"/>
        </w:rPr>
        <w:t>[tiab]</w:t>
      </w:r>
      <w:r w:rsidRPr="00F23443">
        <w:rPr>
          <w:rFonts w:eastAsiaTheme="minorHAnsi"/>
          <w:szCs w:val="20"/>
        </w:rPr>
        <w:t>OR "core stabilization"</w:t>
      </w:r>
      <w:r>
        <w:rPr>
          <w:rFonts w:eastAsiaTheme="minorHAnsi"/>
          <w:szCs w:val="20"/>
        </w:rPr>
        <w:t>[tiab]</w:t>
      </w:r>
      <w:r w:rsidRPr="00F23443">
        <w:rPr>
          <w:rFonts w:eastAsiaTheme="minorHAnsi"/>
          <w:szCs w:val="20"/>
        </w:rPr>
        <w:t>OR "tai ji"</w:t>
      </w:r>
      <w:r>
        <w:rPr>
          <w:rFonts w:eastAsiaTheme="minorHAnsi"/>
          <w:szCs w:val="20"/>
        </w:rPr>
        <w:t>[tiab]</w:t>
      </w:r>
      <w:r w:rsidRPr="00F23443">
        <w:rPr>
          <w:rFonts w:eastAsiaTheme="minorHAnsi"/>
          <w:szCs w:val="20"/>
        </w:rPr>
        <w:t>OR yoga</w:t>
      </w:r>
      <w:r>
        <w:rPr>
          <w:rFonts w:eastAsiaTheme="minorHAnsi"/>
          <w:szCs w:val="20"/>
        </w:rPr>
        <w:t>[tiab]</w:t>
      </w:r>
      <w:r w:rsidRPr="00F23443">
        <w:rPr>
          <w:rFonts w:eastAsiaTheme="minorHAnsi"/>
          <w:szCs w:val="20"/>
        </w:rPr>
        <w:t>OR pilates</w:t>
      </w:r>
      <w:r>
        <w:rPr>
          <w:rFonts w:eastAsiaTheme="minorHAnsi"/>
          <w:szCs w:val="20"/>
        </w:rPr>
        <w:t>[tiab]))</w:t>
      </w:r>
    </w:p>
    <w:p w:rsidR="00552678" w:rsidRPr="00C14B63" w:rsidRDefault="00552678" w:rsidP="00552678">
      <w:pPr>
        <w:rPr>
          <w:rFonts w:eastAsiaTheme="minorHAnsi"/>
          <w:szCs w:val="20"/>
        </w:rPr>
      </w:pPr>
    </w:p>
    <w:p w:rsidR="00552678" w:rsidRPr="00C14B63" w:rsidRDefault="00552678" w:rsidP="00552678">
      <w:pPr>
        <w:rPr>
          <w:rFonts w:eastAsiaTheme="minorHAnsi"/>
          <w:b/>
          <w:sz w:val="24"/>
          <w:szCs w:val="20"/>
          <w:u w:val="single"/>
        </w:rPr>
      </w:pPr>
    </w:p>
    <w:p w:rsidR="00552678" w:rsidRPr="00C14B63" w:rsidRDefault="00552678" w:rsidP="00552678">
      <w:pPr>
        <w:rPr>
          <w:rFonts w:eastAsiaTheme="minorHAnsi"/>
          <w:b/>
          <w:szCs w:val="20"/>
        </w:rPr>
      </w:pPr>
      <w:r w:rsidRPr="00C14B63">
        <w:rPr>
          <w:rFonts w:eastAsiaTheme="minorHAnsi"/>
          <w:b/>
          <w:szCs w:val="20"/>
        </w:rPr>
        <w:t>EMBASE</w:t>
      </w:r>
    </w:p>
    <w:p w:rsidR="00552678" w:rsidRPr="001359E6" w:rsidRDefault="00552678" w:rsidP="00552678">
      <w:pPr>
        <w:rPr>
          <w:rFonts w:eastAsiaTheme="minorHAnsi"/>
          <w:szCs w:val="20"/>
        </w:rPr>
      </w:pPr>
      <w:r w:rsidRPr="00215A4C">
        <w:rPr>
          <w:rFonts w:eastAsiaTheme="minorHAnsi"/>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w:t>
      </w:r>
      <w:r>
        <w:rPr>
          <w:rFonts w:eastAsiaTheme="minorHAnsi"/>
          <w:szCs w:val="20"/>
        </w:rPr>
        <w:t xml:space="preserve"> (</w:t>
      </w:r>
      <w:r w:rsidRPr="001359E6">
        <w:rPr>
          <w:rFonts w:eastAsiaTheme="minorHAnsi"/>
          <w:szCs w:val="20"/>
        </w:rPr>
        <w:t xml:space="preserve">kinesiotherapy/de OR exercise/de </w:t>
      </w:r>
      <w:r>
        <w:rPr>
          <w:rFonts w:eastAsiaTheme="minorHAnsi"/>
          <w:szCs w:val="20"/>
        </w:rPr>
        <w:t xml:space="preserve">OR </w:t>
      </w:r>
      <w:r w:rsidRPr="001359E6">
        <w:rPr>
          <w:rFonts w:eastAsiaTheme="minorHAnsi"/>
          <w:szCs w:val="20"/>
        </w:rPr>
        <w:t>exercises:ab,ti OR aerobic:ab,ti OR exercise:ab,ti OR stretching:ab,ti OR resistance:ab,ti OR strengthening:ab,ti OR "strength training":ab,ti OR "weight-lifting":ab,ti OR "weight-bearing":ab,ti OR william:ab,ti OR aquatic:ab,ti OR mckenzie:ab,ti OR "lumbar extension equipment":ab,ti OR cybex:ab,ti OR medx:ab,ti OR "core stabilization":ab,ti OR "tai ji":ab,ti OR yoga:ab,ti OR pilates:ab,ti</w:t>
      </w:r>
      <w:r>
        <w:rPr>
          <w:rFonts w:eastAsiaTheme="minorHAnsi"/>
          <w:szCs w:val="20"/>
        </w:rPr>
        <w:t>)</w:t>
      </w:r>
    </w:p>
    <w:p w:rsidR="00552678" w:rsidRPr="00C14B63" w:rsidRDefault="00552678" w:rsidP="00552678">
      <w:pPr>
        <w:rPr>
          <w:rFonts w:eastAsiaTheme="minorHAnsi"/>
          <w:szCs w:val="20"/>
        </w:rPr>
      </w:pPr>
    </w:p>
    <w:p w:rsidR="00552678" w:rsidRDefault="00552678" w:rsidP="00552678">
      <w:pPr>
        <w:rPr>
          <w:rFonts w:eastAsiaTheme="minorHAnsi"/>
          <w:szCs w:val="20"/>
        </w:rPr>
      </w:pPr>
    </w:p>
    <w:p w:rsidR="00552678" w:rsidRPr="00C14B63" w:rsidRDefault="00552678" w:rsidP="00552678">
      <w:pPr>
        <w:rPr>
          <w:rFonts w:eastAsiaTheme="minorHAnsi"/>
          <w:b/>
          <w:szCs w:val="20"/>
        </w:rPr>
      </w:pPr>
      <w:r w:rsidRPr="00C14B63">
        <w:rPr>
          <w:rFonts w:eastAsiaTheme="minorHAnsi"/>
          <w:b/>
          <w:szCs w:val="20"/>
        </w:rPr>
        <w:t>COCHRANE</w:t>
      </w:r>
    </w:p>
    <w:p w:rsidR="00386757" w:rsidRPr="00183F48" w:rsidRDefault="00386757" w:rsidP="00386757">
      <w:pPr>
        <w:rPr>
          <w:rFonts w:eastAsiaTheme="minorHAnsi"/>
          <w:szCs w:val="20"/>
        </w:rPr>
      </w:pPr>
      <w:r w:rsidRPr="00215A4C">
        <w:rPr>
          <w:rFonts w:eastAsiaTheme="minorHAnsi"/>
          <w:color w:val="000000" w:themeColor="text1"/>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Pr>
          <w:rFonts w:eastAsiaTheme="minorHAnsi" w:hint="eastAsia"/>
          <w:color w:val="000000" w:themeColor="text1"/>
          <w:szCs w:val="20"/>
        </w:rPr>
        <w:t xml:space="preserve"> </w:t>
      </w:r>
      <w:r w:rsidRPr="00183F48">
        <w:rPr>
          <w:rFonts w:eastAsiaTheme="minorHAnsi"/>
          <w:szCs w:val="20"/>
        </w:rPr>
        <w:t xml:space="preserve"> </w:t>
      </w:r>
      <w:r>
        <w:rPr>
          <w:rFonts w:eastAsiaTheme="minorHAnsi" w:hint="eastAsia"/>
          <w:szCs w:val="20"/>
        </w:rPr>
        <w:t>(</w:t>
      </w:r>
      <w:r>
        <w:rPr>
          <w:rFonts w:eastAsiaTheme="minorHAnsi"/>
          <w:szCs w:val="20"/>
        </w:rPr>
        <w:t>“</w:t>
      </w:r>
      <w:r w:rsidRPr="00183F48">
        <w:rPr>
          <w:rFonts w:eastAsiaTheme="minorHAnsi"/>
          <w:szCs w:val="20"/>
        </w:rPr>
        <w:t>Exercise Therapy</w:t>
      </w:r>
      <w:r>
        <w:rPr>
          <w:rFonts w:eastAsiaTheme="minorHAnsi"/>
          <w:szCs w:val="20"/>
        </w:rPr>
        <w:t>”</w:t>
      </w:r>
      <w:r>
        <w:rPr>
          <w:rFonts w:eastAsiaTheme="minorHAnsi" w:hint="eastAsia"/>
          <w:szCs w:val="20"/>
        </w:rPr>
        <w:t>[Mesh]</w:t>
      </w:r>
      <w:r w:rsidRPr="00183F48">
        <w:rPr>
          <w:rFonts w:eastAsiaTheme="minorHAnsi"/>
          <w:szCs w:val="20"/>
        </w:rPr>
        <w:t xml:space="preserve"> </w:t>
      </w:r>
      <w:r>
        <w:rPr>
          <w:rFonts w:eastAsiaTheme="minorHAnsi" w:hint="eastAsia"/>
          <w:szCs w:val="20"/>
        </w:rPr>
        <w:t xml:space="preserve">OR </w:t>
      </w:r>
      <w:r w:rsidRPr="00183F48">
        <w:rPr>
          <w:rFonts w:eastAsiaTheme="minorHAnsi"/>
          <w:szCs w:val="20"/>
        </w:rPr>
        <w:t xml:space="preserve">Exercise </w:t>
      </w:r>
      <w:r>
        <w:rPr>
          <w:rFonts w:eastAsiaTheme="minorHAnsi" w:hint="eastAsia"/>
          <w:szCs w:val="20"/>
        </w:rPr>
        <w:t>[Mesh]</w:t>
      </w:r>
      <w:r w:rsidRPr="00183F48">
        <w:rPr>
          <w:rFonts w:eastAsiaTheme="minorHAnsi"/>
          <w:szCs w:val="20"/>
        </w:rPr>
        <w:t xml:space="preserve"> </w:t>
      </w:r>
      <w:r>
        <w:rPr>
          <w:rFonts w:eastAsiaTheme="minorHAnsi" w:hint="eastAsia"/>
          <w:szCs w:val="20"/>
        </w:rPr>
        <w:t xml:space="preserve">OR </w:t>
      </w:r>
      <w:r>
        <w:rPr>
          <w:rFonts w:eastAsiaTheme="minorHAnsi"/>
          <w:szCs w:val="20"/>
        </w:rPr>
        <w:t>“</w:t>
      </w:r>
      <w:r w:rsidRPr="00183F48">
        <w:rPr>
          <w:rFonts w:eastAsiaTheme="minorHAnsi"/>
          <w:szCs w:val="20"/>
        </w:rPr>
        <w:t>Exercise Movement Techniques</w:t>
      </w:r>
      <w:r>
        <w:rPr>
          <w:rFonts w:eastAsiaTheme="minorHAnsi"/>
          <w:szCs w:val="20"/>
        </w:rPr>
        <w:t>”</w:t>
      </w:r>
      <w:r w:rsidRPr="00183F48">
        <w:rPr>
          <w:rFonts w:eastAsiaTheme="minorHAnsi"/>
          <w:szCs w:val="20"/>
        </w:rPr>
        <w:t xml:space="preserve"> </w:t>
      </w:r>
      <w:r>
        <w:rPr>
          <w:rFonts w:eastAsiaTheme="minorHAnsi" w:hint="eastAsia"/>
          <w:szCs w:val="20"/>
        </w:rPr>
        <w:t>[Mesh]</w:t>
      </w:r>
      <w:r w:rsidRPr="00183F48">
        <w:rPr>
          <w:rFonts w:eastAsiaTheme="minorHAnsi"/>
          <w:szCs w:val="20"/>
        </w:rPr>
        <w:t xml:space="preserve"> </w:t>
      </w:r>
      <w:r>
        <w:rPr>
          <w:rFonts w:eastAsiaTheme="minorHAnsi" w:hint="eastAsia"/>
          <w:szCs w:val="20"/>
        </w:rPr>
        <w:t xml:space="preserve">OR </w:t>
      </w:r>
      <w:r w:rsidRPr="00183F48">
        <w:rPr>
          <w:rFonts w:eastAsiaTheme="minorHAnsi"/>
          <w:szCs w:val="20"/>
        </w:rPr>
        <w:t>exercises</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aerobic</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exercise</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stretching</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resistance</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strengthening</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strength training"</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weight-lifting"</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weight-bearing"</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william</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aquatic</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mckenzie</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lumbar extension equipment"</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cybex</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medx</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core stabilization"</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tai ji"</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yoga</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pilates</w:t>
      </w:r>
      <w:r>
        <w:rPr>
          <w:rFonts w:eastAsiaTheme="minorHAnsi" w:hint="eastAsia"/>
          <w:szCs w:val="20"/>
        </w:rPr>
        <w:t xml:space="preserve"> </w:t>
      </w:r>
      <w:r w:rsidRPr="00BA3842">
        <w:rPr>
          <w:rFonts w:eastAsiaTheme="minorHAnsi"/>
          <w:szCs w:val="20"/>
        </w:rPr>
        <w:t>[tiab]</w:t>
      </w:r>
      <w:r>
        <w:rPr>
          <w:rFonts w:eastAsiaTheme="minorHAnsi" w:hint="eastAsia"/>
          <w:szCs w:val="20"/>
        </w:rPr>
        <w:t>)</w:t>
      </w:r>
      <w:r w:rsidRPr="00183F48">
        <w:rPr>
          <w:rFonts w:eastAsiaTheme="minorHAnsi"/>
          <w:szCs w:val="20"/>
        </w:rPr>
        <w:t xml:space="preserve"> </w:t>
      </w:r>
      <w:r w:rsidRPr="00183F48">
        <w:rPr>
          <w:rFonts w:eastAsiaTheme="minorHAnsi"/>
          <w:szCs w:val="20"/>
        </w:rPr>
        <w:tab/>
      </w:r>
    </w:p>
    <w:p w:rsidR="00552678" w:rsidRDefault="00552678" w:rsidP="00552678">
      <w:pPr>
        <w:rPr>
          <w:rFonts w:eastAsiaTheme="minorHAnsi"/>
          <w:szCs w:val="20"/>
        </w:rPr>
      </w:pPr>
    </w:p>
    <w:p w:rsidR="00386757" w:rsidRPr="00386757" w:rsidRDefault="00386757" w:rsidP="00552678">
      <w:pPr>
        <w:rPr>
          <w:rFonts w:eastAsiaTheme="minorHAnsi"/>
          <w:szCs w:val="20"/>
        </w:rPr>
      </w:pPr>
    </w:p>
    <w:p w:rsidR="00552678" w:rsidRPr="006A0AB6" w:rsidRDefault="00552678" w:rsidP="00552678">
      <w:pPr>
        <w:rPr>
          <w:b/>
          <w:szCs w:val="20"/>
        </w:rPr>
      </w:pPr>
      <w:r>
        <w:rPr>
          <w:b/>
          <w:szCs w:val="20"/>
        </w:rPr>
        <w:t xml:space="preserve">KOREAMED </w:t>
      </w:r>
    </w:p>
    <w:p w:rsidR="00552678" w:rsidRPr="00C14B63" w:rsidRDefault="00552678" w:rsidP="00552678">
      <w:pPr>
        <w:rPr>
          <w:rFonts w:eastAsiaTheme="minorHAnsi"/>
          <w:szCs w:val="20"/>
        </w:rPr>
      </w:pPr>
      <w:r w:rsidRPr="00A7271E">
        <w:t>Lumbosacral</w:t>
      </w:r>
      <w:r>
        <w:rPr>
          <w:rFonts w:hint="eastAsia"/>
        </w:rPr>
        <w:t xml:space="preserve"> disc </w:t>
      </w:r>
      <w:r w:rsidRPr="00A7271E">
        <w:t>OR Lumbar</w:t>
      </w:r>
      <w:r>
        <w:rPr>
          <w:rFonts w:hint="eastAsia"/>
        </w:rPr>
        <w:t xml:space="preserve"> disc</w:t>
      </w:r>
      <w:r w:rsidRPr="00A7271E">
        <w:t xml:space="preserve"> OR Radiculopathies OR Radiculopathy</w:t>
      </w:r>
      <w:r>
        <w:rPr>
          <w:rFonts w:hint="eastAsia"/>
        </w:rPr>
        <w:t xml:space="preserve"> OR radiculitis </w:t>
      </w:r>
      <w:r w:rsidRPr="00A7271E">
        <w:t xml:space="preserve">OR </w:t>
      </w:r>
      <w:r>
        <w:rPr>
          <w:rFonts w:hint="eastAsia"/>
        </w:rPr>
        <w:t xml:space="preserve">nerve root OR back pain OR sciatica OR sciaticas OR sciatic AND </w:t>
      </w:r>
      <w:r>
        <w:t>[</w:t>
      </w:r>
      <w:r>
        <w:rPr>
          <w:rFonts w:hint="eastAsia"/>
        </w:rPr>
        <w:t xml:space="preserve">exercise </w:t>
      </w:r>
      <w:r>
        <w:t xml:space="preserve">therapy OR </w:t>
      </w:r>
      <w:r>
        <w:rPr>
          <w:rFonts w:hint="eastAsia"/>
        </w:rPr>
        <w:t xml:space="preserve">aerobic </w:t>
      </w:r>
      <w:r>
        <w:t xml:space="preserve">exercise OR aquatic exercise OR stretching exercise OR William flexion exercise OR yoga OR Mckenzie extension exercise OR lumbar extension equipment OR Cybex OR MedX OR core stabilization exercise OR </w:t>
      </w:r>
      <w:r>
        <w:rPr>
          <w:rFonts w:hint="eastAsia"/>
        </w:rPr>
        <w:t xml:space="preserve">strengthening </w:t>
      </w:r>
      <w:r>
        <w:t xml:space="preserve">exercise OR resistance training </w:t>
      </w:r>
    </w:p>
    <w:p w:rsidR="00552678" w:rsidRDefault="00552678" w:rsidP="00552678">
      <w:pPr>
        <w:rPr>
          <w:rFonts w:eastAsiaTheme="minorHAnsi"/>
          <w:szCs w:val="20"/>
        </w:rPr>
      </w:pPr>
    </w:p>
    <w:p w:rsidR="00552678" w:rsidRPr="00183F48" w:rsidRDefault="00552678" w:rsidP="00552678">
      <w:pPr>
        <w:rPr>
          <w:rFonts w:eastAsiaTheme="minorHAnsi"/>
          <w:szCs w:val="20"/>
        </w:rPr>
      </w:pPr>
    </w:p>
    <w:p w:rsidR="005E3AD4" w:rsidRPr="00C53B2D" w:rsidRDefault="005E3AD4" w:rsidP="00607F89">
      <w:pPr>
        <w:rPr>
          <w:rFonts w:eastAsiaTheme="minorHAnsi"/>
          <w:szCs w:val="20"/>
        </w:rPr>
      </w:pPr>
    </w:p>
    <w:p w:rsidR="00607F89" w:rsidRDefault="00CC7AAE" w:rsidP="00607F89">
      <w:pPr>
        <w:rPr>
          <w:rFonts w:eastAsiaTheme="minorHAnsi"/>
          <w:sz w:val="24"/>
          <w:szCs w:val="20"/>
        </w:rPr>
      </w:pPr>
      <w:r w:rsidRPr="00C53B2D">
        <w:rPr>
          <w:rFonts w:eastAsiaTheme="minorHAnsi" w:hint="eastAsia"/>
          <w:sz w:val="24"/>
          <w:szCs w:val="20"/>
        </w:rPr>
        <w:t>견인치료</w:t>
      </w:r>
    </w:p>
    <w:p w:rsidR="00552678" w:rsidRPr="00C53B2D" w:rsidRDefault="00552678" w:rsidP="00607F89">
      <w:pPr>
        <w:rPr>
          <w:rFonts w:eastAsiaTheme="minorHAnsi"/>
          <w:sz w:val="24"/>
          <w:szCs w:val="20"/>
        </w:rPr>
      </w:pPr>
    </w:p>
    <w:p w:rsidR="005E3AD4" w:rsidRPr="00C53B2D" w:rsidRDefault="00CC7AAE" w:rsidP="00607F89">
      <w:pPr>
        <w:rPr>
          <w:rFonts w:eastAsiaTheme="minorHAnsi"/>
          <w:b/>
          <w:szCs w:val="20"/>
        </w:rPr>
      </w:pPr>
      <w:r w:rsidRPr="00C53B2D">
        <w:rPr>
          <w:rFonts w:eastAsiaTheme="minorHAnsi"/>
          <w:b/>
          <w:szCs w:val="20"/>
        </w:rPr>
        <w:t>PUBMED</w:t>
      </w:r>
    </w:p>
    <w:p w:rsidR="00FC7553" w:rsidRDefault="001B7608" w:rsidP="00FC7553">
      <w:pPr>
        <w:rPr>
          <w:rFonts w:eastAsiaTheme="minorHAnsi"/>
          <w:szCs w:val="20"/>
        </w:rPr>
      </w:pPr>
      <w:r w:rsidRPr="00215A4C">
        <w:rPr>
          <w:rFonts w:eastAsiaTheme="minorHAnsi"/>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sidR="00FC7553">
        <w:rPr>
          <w:rFonts w:eastAsiaTheme="minorHAnsi"/>
          <w:szCs w:val="20"/>
        </w:rPr>
        <w:t xml:space="preserve"> (</w:t>
      </w:r>
      <w:r w:rsidR="00FC7553" w:rsidRPr="009438CF">
        <w:rPr>
          <w:rFonts w:eastAsiaTheme="minorHAnsi"/>
          <w:szCs w:val="20"/>
        </w:rPr>
        <w:t xml:space="preserve">traction[MeSH Terms] </w:t>
      </w:r>
      <w:r w:rsidR="00FC7553">
        <w:rPr>
          <w:rFonts w:eastAsiaTheme="minorHAnsi"/>
          <w:szCs w:val="20"/>
        </w:rPr>
        <w:t xml:space="preserve">OR </w:t>
      </w:r>
      <w:r w:rsidR="00FC7553" w:rsidRPr="009438CF">
        <w:rPr>
          <w:rFonts w:eastAsiaTheme="minorHAnsi"/>
          <w:szCs w:val="20"/>
        </w:rPr>
        <w:t>traction</w:t>
      </w:r>
      <w:r w:rsidR="00FC7553">
        <w:rPr>
          <w:rFonts w:eastAsiaTheme="minorHAnsi"/>
          <w:szCs w:val="20"/>
        </w:rPr>
        <w:t>[tiab]</w:t>
      </w:r>
      <w:r w:rsidR="00FC7553" w:rsidRPr="009438CF">
        <w:rPr>
          <w:rFonts w:eastAsiaTheme="minorHAnsi"/>
          <w:szCs w:val="20"/>
        </w:rPr>
        <w:t>OR tractions</w:t>
      </w:r>
      <w:r w:rsidR="00FC7553">
        <w:rPr>
          <w:rFonts w:eastAsiaTheme="minorHAnsi"/>
          <w:szCs w:val="20"/>
        </w:rPr>
        <w:t>[tiab])</w:t>
      </w:r>
    </w:p>
    <w:p w:rsidR="001B7608" w:rsidRPr="00C53B2D" w:rsidRDefault="001B7608" w:rsidP="00607F89">
      <w:pPr>
        <w:rPr>
          <w:rFonts w:eastAsiaTheme="minorHAnsi"/>
          <w:szCs w:val="20"/>
        </w:rPr>
      </w:pPr>
    </w:p>
    <w:p w:rsidR="005E3AD4" w:rsidRDefault="005E3AD4" w:rsidP="00607F89">
      <w:pPr>
        <w:rPr>
          <w:rFonts w:eastAsiaTheme="minorHAnsi"/>
          <w:szCs w:val="20"/>
        </w:rPr>
      </w:pPr>
    </w:p>
    <w:p w:rsidR="005E3AD4" w:rsidRPr="00C53B2D" w:rsidRDefault="005E3AD4" w:rsidP="005E3AD4">
      <w:pPr>
        <w:rPr>
          <w:rFonts w:eastAsiaTheme="minorHAnsi"/>
          <w:b/>
          <w:szCs w:val="20"/>
        </w:rPr>
      </w:pPr>
      <w:r w:rsidRPr="00C53B2D">
        <w:rPr>
          <w:rFonts w:eastAsiaTheme="minorHAnsi"/>
          <w:b/>
          <w:szCs w:val="20"/>
        </w:rPr>
        <w:t xml:space="preserve">Embase </w:t>
      </w:r>
    </w:p>
    <w:p w:rsidR="00FC7553" w:rsidRPr="00C738E0" w:rsidRDefault="001B7608" w:rsidP="00FC7553">
      <w:pPr>
        <w:rPr>
          <w:rFonts w:eastAsiaTheme="minorHAnsi"/>
          <w:szCs w:val="20"/>
        </w:rPr>
      </w:pPr>
      <w:r w:rsidRPr="00215A4C">
        <w:rPr>
          <w:rFonts w:eastAsiaTheme="minorHAnsi"/>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w:t>
      </w:r>
      <w:r w:rsidR="00FC7553">
        <w:rPr>
          <w:rFonts w:eastAsiaTheme="minorHAnsi"/>
          <w:szCs w:val="20"/>
        </w:rPr>
        <w:t xml:space="preserve"> (</w:t>
      </w:r>
      <w:r w:rsidR="00FC7553" w:rsidRPr="00C738E0">
        <w:rPr>
          <w:rFonts w:eastAsiaTheme="minorHAnsi"/>
          <w:szCs w:val="20"/>
        </w:rPr>
        <w:t xml:space="preserve">"traction therapy"/de </w:t>
      </w:r>
      <w:r w:rsidR="00FC7553">
        <w:rPr>
          <w:rFonts w:eastAsiaTheme="minorHAnsi"/>
          <w:szCs w:val="20"/>
        </w:rPr>
        <w:t xml:space="preserve">OR </w:t>
      </w:r>
      <w:r w:rsidR="00FC7553" w:rsidRPr="00C738E0">
        <w:rPr>
          <w:rFonts w:eastAsiaTheme="minorHAnsi"/>
          <w:szCs w:val="20"/>
        </w:rPr>
        <w:t>traction:ab,ti OR tractions:ab,ti</w:t>
      </w:r>
      <w:r w:rsidR="00FC7553">
        <w:rPr>
          <w:rFonts w:eastAsiaTheme="minorHAnsi"/>
          <w:szCs w:val="20"/>
        </w:rPr>
        <w:t>)</w:t>
      </w:r>
      <w:r w:rsidR="00FC7553" w:rsidRPr="00C738E0">
        <w:rPr>
          <w:rFonts w:eastAsiaTheme="minorHAnsi"/>
          <w:szCs w:val="20"/>
        </w:rPr>
        <w:t xml:space="preserve"> </w:t>
      </w:r>
    </w:p>
    <w:p w:rsidR="001B7608" w:rsidRPr="00C53B2D" w:rsidRDefault="001B7608" w:rsidP="005E3AD4">
      <w:pPr>
        <w:rPr>
          <w:rFonts w:eastAsiaTheme="minorHAnsi"/>
          <w:szCs w:val="20"/>
        </w:rPr>
      </w:pPr>
    </w:p>
    <w:p w:rsidR="005E3AD4" w:rsidRPr="00C53B2D" w:rsidRDefault="00CC7AAE" w:rsidP="005E3AD4">
      <w:pPr>
        <w:rPr>
          <w:rFonts w:eastAsiaTheme="minorHAnsi"/>
          <w:b/>
          <w:szCs w:val="20"/>
        </w:rPr>
      </w:pPr>
      <w:r w:rsidRPr="00C53B2D">
        <w:rPr>
          <w:rFonts w:eastAsiaTheme="minorHAnsi"/>
          <w:b/>
          <w:szCs w:val="20"/>
        </w:rPr>
        <w:t>COCHRANE</w:t>
      </w:r>
    </w:p>
    <w:p w:rsidR="00CB3410" w:rsidRPr="00183F48" w:rsidRDefault="00CB3410" w:rsidP="00CB3410">
      <w:pPr>
        <w:rPr>
          <w:rFonts w:eastAsiaTheme="minorHAnsi"/>
          <w:szCs w:val="20"/>
        </w:rPr>
      </w:pPr>
      <w:r w:rsidRPr="00215A4C">
        <w:rPr>
          <w:rFonts w:eastAsiaTheme="minorHAnsi"/>
          <w:color w:val="000000" w:themeColor="text1"/>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Pr>
          <w:rFonts w:eastAsiaTheme="minorHAnsi" w:hint="eastAsia"/>
          <w:color w:val="000000" w:themeColor="text1"/>
          <w:szCs w:val="20"/>
        </w:rPr>
        <w:t xml:space="preserve"> </w:t>
      </w:r>
      <w:r w:rsidRPr="00183F48">
        <w:rPr>
          <w:rFonts w:eastAsiaTheme="minorHAnsi"/>
          <w:szCs w:val="20"/>
        </w:rPr>
        <w:t xml:space="preserve"> </w:t>
      </w:r>
      <w:r>
        <w:rPr>
          <w:rFonts w:eastAsiaTheme="minorHAnsi" w:hint="eastAsia"/>
          <w:szCs w:val="20"/>
        </w:rPr>
        <w:lastRenderedPageBreak/>
        <w:t>(</w:t>
      </w:r>
      <w:r w:rsidRPr="00183F48">
        <w:rPr>
          <w:rFonts w:eastAsiaTheme="minorHAnsi"/>
          <w:szCs w:val="20"/>
        </w:rPr>
        <w:t xml:space="preserve">Traction </w:t>
      </w:r>
      <w:r>
        <w:rPr>
          <w:rFonts w:eastAsiaTheme="minorHAnsi" w:hint="eastAsia"/>
          <w:szCs w:val="20"/>
        </w:rPr>
        <w:t xml:space="preserve">[Mesh] OR </w:t>
      </w:r>
      <w:r w:rsidRPr="00183F48">
        <w:rPr>
          <w:rFonts w:eastAsiaTheme="minorHAnsi"/>
          <w:szCs w:val="20"/>
        </w:rPr>
        <w:t>traction</w:t>
      </w:r>
      <w:r w:rsidRPr="00BA3842">
        <w:rPr>
          <w:rFonts w:eastAsiaTheme="minorHAnsi"/>
          <w:szCs w:val="20"/>
        </w:rPr>
        <w:t>[tiab]</w:t>
      </w:r>
      <w:r w:rsidRPr="00183F48">
        <w:rPr>
          <w:rFonts w:eastAsiaTheme="minorHAnsi"/>
          <w:szCs w:val="20"/>
        </w:rPr>
        <w:t xml:space="preserve"> </w:t>
      </w:r>
      <w:r w:rsidR="00F33FD5">
        <w:rPr>
          <w:rFonts w:eastAsiaTheme="minorHAnsi" w:hint="eastAsia"/>
          <w:szCs w:val="20"/>
        </w:rPr>
        <w:t>OR</w:t>
      </w:r>
      <w:r w:rsidRPr="00183F48">
        <w:rPr>
          <w:rFonts w:eastAsiaTheme="minorHAnsi"/>
          <w:szCs w:val="20"/>
        </w:rPr>
        <w:t xml:space="preserve"> tractions</w:t>
      </w:r>
      <w:r w:rsidRPr="00BA3842">
        <w:rPr>
          <w:rFonts w:eastAsiaTheme="minorHAnsi"/>
          <w:szCs w:val="20"/>
        </w:rPr>
        <w:t>[tiab]</w:t>
      </w:r>
      <w:r w:rsidRPr="00183F48">
        <w:rPr>
          <w:rFonts w:eastAsiaTheme="minorHAnsi"/>
          <w:szCs w:val="20"/>
        </w:rPr>
        <w:t>)</w:t>
      </w:r>
      <w:r w:rsidRPr="00183F48">
        <w:rPr>
          <w:rFonts w:eastAsiaTheme="minorHAnsi"/>
          <w:szCs w:val="20"/>
        </w:rPr>
        <w:tab/>
      </w:r>
    </w:p>
    <w:p w:rsidR="00CB3410" w:rsidRPr="00183F48" w:rsidRDefault="00CB3410" w:rsidP="00CB3410">
      <w:pPr>
        <w:rPr>
          <w:rFonts w:eastAsiaTheme="minorHAnsi"/>
          <w:szCs w:val="20"/>
        </w:rPr>
      </w:pPr>
      <w:r w:rsidRPr="00183F48">
        <w:rPr>
          <w:rFonts w:eastAsiaTheme="minorHAnsi"/>
          <w:szCs w:val="20"/>
        </w:rPr>
        <w:tab/>
      </w:r>
    </w:p>
    <w:p w:rsidR="00F33FD5" w:rsidRDefault="00F33FD5" w:rsidP="00CC7AAE">
      <w:pPr>
        <w:rPr>
          <w:b/>
          <w:szCs w:val="20"/>
        </w:rPr>
      </w:pPr>
    </w:p>
    <w:p w:rsidR="00CC7AAE" w:rsidRPr="006A0AB6" w:rsidRDefault="00CC7AAE" w:rsidP="00CC7AAE">
      <w:pPr>
        <w:rPr>
          <w:b/>
          <w:szCs w:val="20"/>
        </w:rPr>
      </w:pPr>
      <w:r>
        <w:rPr>
          <w:b/>
          <w:szCs w:val="20"/>
        </w:rPr>
        <w:t>koreamed</w:t>
      </w:r>
    </w:p>
    <w:p w:rsidR="00CC7AAE" w:rsidRDefault="00CC7AAE" w:rsidP="00CC7AAE">
      <w:r w:rsidRPr="00A7271E">
        <w:t>Lumbosacral</w:t>
      </w:r>
      <w:r>
        <w:rPr>
          <w:rFonts w:hint="eastAsia"/>
        </w:rPr>
        <w:t xml:space="preserve"> disc </w:t>
      </w:r>
      <w:r w:rsidRPr="00A7271E">
        <w:t>OR Lumbar</w:t>
      </w:r>
      <w:r>
        <w:rPr>
          <w:rFonts w:hint="eastAsia"/>
        </w:rPr>
        <w:t xml:space="preserve"> disc</w:t>
      </w:r>
      <w:r w:rsidRPr="00A7271E">
        <w:t xml:space="preserve"> OR Radiculopathies OR Radiculopathy</w:t>
      </w:r>
      <w:r>
        <w:rPr>
          <w:rFonts w:hint="eastAsia"/>
        </w:rPr>
        <w:t xml:space="preserve"> OR radiculitis </w:t>
      </w:r>
      <w:r w:rsidRPr="00A7271E">
        <w:t xml:space="preserve">OR </w:t>
      </w:r>
      <w:r>
        <w:rPr>
          <w:rFonts w:hint="eastAsia"/>
        </w:rPr>
        <w:t>nerve root OR back pain OR sciatica OR sciaticas OR sciatic AND</w:t>
      </w:r>
      <w:r>
        <w:t xml:space="preserve"> Traction </w:t>
      </w:r>
    </w:p>
    <w:p w:rsidR="00CC7AAE" w:rsidRDefault="00CC7AAE" w:rsidP="00CC7AAE">
      <w:pPr>
        <w:rPr>
          <w:szCs w:val="20"/>
        </w:rPr>
      </w:pPr>
    </w:p>
    <w:p w:rsidR="00811152" w:rsidRDefault="00811152" w:rsidP="00CC7AAE">
      <w:pPr>
        <w:rPr>
          <w:szCs w:val="20"/>
        </w:rPr>
      </w:pPr>
    </w:p>
    <w:p w:rsidR="00607F89" w:rsidRPr="00C53B2D" w:rsidRDefault="00607F89" w:rsidP="00607F89">
      <w:pPr>
        <w:rPr>
          <w:rFonts w:eastAsiaTheme="minorHAnsi"/>
          <w:szCs w:val="20"/>
        </w:rPr>
      </w:pPr>
    </w:p>
    <w:p w:rsidR="00811152" w:rsidRPr="00215A4C" w:rsidRDefault="00811152" w:rsidP="00811152">
      <w:pPr>
        <w:pStyle w:val="a5"/>
        <w:wordWrap/>
        <w:rPr>
          <w:rFonts w:eastAsiaTheme="minorHAnsi"/>
          <w:b/>
          <w:sz w:val="24"/>
          <w:szCs w:val="24"/>
        </w:rPr>
      </w:pPr>
      <w:r w:rsidRPr="00215A4C">
        <w:rPr>
          <w:rFonts w:eastAsiaTheme="minorHAnsi"/>
          <w:b/>
          <w:sz w:val="24"/>
          <w:szCs w:val="24"/>
        </w:rPr>
        <w:t xml:space="preserve">B. 약물치료 </w:t>
      </w:r>
    </w:p>
    <w:p w:rsidR="000D348D" w:rsidRPr="000F3174" w:rsidRDefault="000D348D" w:rsidP="006C6D9C">
      <w:pPr>
        <w:rPr>
          <w:rFonts w:eastAsiaTheme="minorHAnsi"/>
          <w:sz w:val="32"/>
          <w:szCs w:val="32"/>
        </w:rPr>
      </w:pPr>
    </w:p>
    <w:p w:rsidR="000D348D" w:rsidRPr="000F3174" w:rsidRDefault="000D348D" w:rsidP="000D348D">
      <w:pPr>
        <w:rPr>
          <w:rFonts w:eastAsiaTheme="minorHAnsi"/>
          <w:sz w:val="24"/>
          <w:szCs w:val="24"/>
        </w:rPr>
      </w:pPr>
      <w:r w:rsidRPr="000F3174">
        <w:rPr>
          <w:rFonts w:eastAsiaTheme="minorHAnsi" w:hint="eastAsia"/>
          <w:sz w:val="24"/>
          <w:szCs w:val="24"/>
        </w:rPr>
        <w:t>비스테로이드</w:t>
      </w:r>
      <w:r w:rsidR="00D60B4A">
        <w:rPr>
          <w:rFonts w:eastAsiaTheme="minorHAnsi" w:hint="eastAsia"/>
          <w:sz w:val="24"/>
          <w:szCs w:val="24"/>
        </w:rPr>
        <w:t>성</w:t>
      </w:r>
      <w:r w:rsidRPr="000F3174">
        <w:rPr>
          <w:rFonts w:eastAsiaTheme="minorHAnsi" w:hint="eastAsia"/>
          <w:sz w:val="24"/>
          <w:szCs w:val="24"/>
        </w:rPr>
        <w:t>항염증제</w:t>
      </w:r>
    </w:p>
    <w:p w:rsidR="000D348D" w:rsidRPr="000F3174" w:rsidRDefault="000D348D" w:rsidP="000D348D">
      <w:pPr>
        <w:rPr>
          <w:rFonts w:eastAsiaTheme="minorHAnsi"/>
        </w:rPr>
      </w:pPr>
    </w:p>
    <w:p w:rsidR="000D348D" w:rsidRPr="000F3174" w:rsidRDefault="00215A4C" w:rsidP="000D348D">
      <w:pPr>
        <w:rPr>
          <w:rFonts w:eastAsiaTheme="minorHAnsi"/>
          <w:b/>
        </w:rPr>
      </w:pPr>
      <w:r w:rsidRPr="000F3174">
        <w:rPr>
          <w:rFonts w:eastAsiaTheme="minorHAnsi"/>
          <w:b/>
        </w:rPr>
        <w:t>PUBMED</w:t>
      </w:r>
    </w:p>
    <w:p w:rsidR="000D348D" w:rsidRPr="000F3174" w:rsidRDefault="000D348D" w:rsidP="000D348D">
      <w:pPr>
        <w:rPr>
          <w:rFonts w:eastAsiaTheme="minorHAnsi"/>
        </w:rPr>
      </w:pPr>
      <w:r w:rsidRPr="000F3174">
        <w:rPr>
          <w:rFonts w:eastAsiaTheme="minorHAnsi"/>
        </w:rPr>
        <w:t xml:space="preserve">((("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aceclofenac"[Supplementary Concept] OR "aceclofenac"[All Fields]) OR ("acetaminophen"[MeSH Terms] OR "acetaminophen"[All Fields]) OR ("diclofenac"[MeSH Terms] OR "diclofenac"[All Fields]) OR ("piroxicam"[MeSH Terms] OR "piroxicam"[All Fields]) OR ("ibuprofen"[MeSH Terms] OR "ibuprofen"[All Fields]) OR ("ketorolac"[MeSH Terms] OR "ketorolac"[All Fields]) OR ("meloxicam"[Supplementary Concept] OR "meloxicam"[All Fields]) OR ("naproxen"[MeSH Terms] OR "naproxen"[All Fields]) OR ("celecoxib"[MeSH Terms] OR "celecoxib"[All Fields]) OR ("aspirin"[MeSH Terms] OR "aspirin"[All Fields]) OR ("etoricoxib"[Supplementary Concept] OR "etoricoxib"[All Fields]) OR ("ketoprofen"[MeSH Terms] OR "ketoprofen"[All Fields])) OR ("anti-inflammatory agents, non-steroidal"[Pharmacological Action] OR "anti-inflammatory agents, non-steroidal"[MeSH Terms] OR ("anti-inflammatory"[All Fields] AND "agents"[All Fields] AND "non-steroidal"[All Fields]) OR "non-steroidal anti-inflammatory agents"[All Fields] OR ("anti"[All Fields] AND "inflammatory"[All Fields] AND "agents"[All Fields] AND "non"[All Fields] AND "steroidal"[All Fields]) OR "anti inflammatory agents, non steroidal"[All Fields])) </w:t>
      </w:r>
    </w:p>
    <w:p w:rsidR="000D348D" w:rsidRPr="000F3174" w:rsidRDefault="000D348D" w:rsidP="000D348D">
      <w:pPr>
        <w:rPr>
          <w:rFonts w:eastAsiaTheme="minorHAnsi" w:cs="굴림"/>
          <w:color w:val="000000"/>
          <w:kern w:val="0"/>
          <w:szCs w:val="20"/>
        </w:rPr>
      </w:pPr>
    </w:p>
    <w:p w:rsidR="00215A4C" w:rsidRPr="000F3174" w:rsidRDefault="00215A4C" w:rsidP="000D348D">
      <w:pPr>
        <w:rPr>
          <w:rFonts w:eastAsiaTheme="minorHAnsi" w:cs="굴림"/>
          <w:color w:val="000000"/>
          <w:kern w:val="0"/>
          <w:szCs w:val="20"/>
        </w:rPr>
      </w:pPr>
    </w:p>
    <w:p w:rsidR="000D348D" w:rsidRPr="000F3174" w:rsidRDefault="000D348D" w:rsidP="000D348D">
      <w:pPr>
        <w:rPr>
          <w:rFonts w:eastAsiaTheme="minorHAnsi" w:cs="굴림"/>
          <w:b/>
          <w:color w:val="000000"/>
          <w:kern w:val="0"/>
          <w:szCs w:val="20"/>
        </w:rPr>
      </w:pPr>
      <w:r w:rsidRPr="000F3174">
        <w:rPr>
          <w:rFonts w:eastAsiaTheme="minorHAnsi" w:cs="굴림"/>
          <w:b/>
          <w:color w:val="000000"/>
          <w:kern w:val="0"/>
          <w:szCs w:val="20"/>
        </w:rPr>
        <w:t xml:space="preserve">EMBASE </w:t>
      </w:r>
    </w:p>
    <w:p w:rsidR="000D348D" w:rsidRPr="000F3174" w:rsidRDefault="000D348D" w:rsidP="000D348D">
      <w:pPr>
        <w:rPr>
          <w:rFonts w:eastAsiaTheme="minorHAnsi"/>
        </w:rPr>
      </w:pPr>
      <w:r w:rsidRPr="000F3174">
        <w:rPr>
          <w:rFonts w:eastAsiaTheme="minorHAnsi" w:cs="굴림"/>
          <w:color w:val="000000"/>
          <w:kern w:val="0"/>
          <w:szCs w:val="20"/>
        </w:rPr>
        <w:t xml:space="preserve">('intervertebral disk hernia'/exp OR disc:ab,ti OR discs:ab,ti OR disk:ab,ti OR disks:ab,ti OR </w:t>
      </w:r>
      <w:r w:rsidRPr="000F3174">
        <w:rPr>
          <w:rFonts w:eastAsiaTheme="minorHAnsi" w:cs="굴림"/>
          <w:color w:val="000000"/>
          <w:kern w:val="0"/>
          <w:szCs w:val="20"/>
        </w:rPr>
        <w:lastRenderedPageBreak/>
        <w:t>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 ((</w:t>
      </w:r>
      <w:r w:rsidRPr="000F3174">
        <w:rPr>
          <w:rFonts w:eastAsiaTheme="minorHAnsi"/>
        </w:rPr>
        <w:t>('aceclofenac':ab,ti OR 'aceclofenac'/exp) OR ('acetaminophen':ab,ti OR 'acetaminophen'/exp) OR ('diclofenac':ab,ti OR 'diclofenac'/exp) OR ('piroxicam':ab,ti OR 'piroxicam'/exp) OR ('ibuprofen':ab,ti OR 'ibuprofen'/exp) OR ('ketorolac':ab,ti OR 'ketorolac'/exp) OR ('meloxicam':ab,ti OR 'meloxicam'/exp) OR ('naproxen':ab,ti OR 'naproxen'/exp) OR ('celecoxib':ab,ti OR 'celecoxib'/exp) OR ('aspirin':ab,ti OR 'aspirin'/exp) OR ('etoricoxib':ab,ti OR 'etoricoxib'/exp) OR ('ketoprofen':ab,ti OR 'ketoprofen'/exp)) OR ('anti-inflammatory agents, non-steroidal':ab,ti OR ('anti-inflammatory'/exp AND 'agents'/exp AND 'non-steroidal'/exp) OR 'non-steroidal anti-inflammatory agents'/exp OR ('anti'/exp AND 'inflammatory'/exp AND 'agents'/exp AND 'non'/exp AND 'steroidal'/exp) OR 'anti inflammatory agents, non steroidal'/exp))</w:t>
      </w:r>
    </w:p>
    <w:p w:rsidR="000D348D" w:rsidRPr="000F3174" w:rsidRDefault="000D348D" w:rsidP="000D348D">
      <w:pPr>
        <w:rPr>
          <w:rFonts w:eastAsiaTheme="minorHAnsi"/>
        </w:rPr>
      </w:pPr>
    </w:p>
    <w:p w:rsidR="00215A4C" w:rsidRPr="000F3174" w:rsidRDefault="00215A4C" w:rsidP="000D348D">
      <w:pPr>
        <w:rPr>
          <w:rFonts w:eastAsiaTheme="minorHAnsi"/>
        </w:rPr>
      </w:pPr>
    </w:p>
    <w:p w:rsidR="000D348D" w:rsidRPr="000F3174" w:rsidRDefault="00215A4C" w:rsidP="000D348D">
      <w:pPr>
        <w:rPr>
          <w:rFonts w:eastAsiaTheme="minorHAnsi"/>
          <w:b/>
        </w:rPr>
      </w:pPr>
      <w:r w:rsidRPr="000F3174">
        <w:rPr>
          <w:rFonts w:eastAsiaTheme="minorHAnsi"/>
          <w:b/>
        </w:rPr>
        <w:t xml:space="preserve">COCHRANE </w:t>
      </w:r>
    </w:p>
    <w:p w:rsidR="003D2B96" w:rsidRPr="00A02BA2" w:rsidRDefault="003D2B96" w:rsidP="003D2B96">
      <w:pPr>
        <w:pStyle w:val="a6"/>
        <w:ind w:leftChars="0" w:left="0"/>
        <w:textAlignment w:val="baseline"/>
        <w:rPr>
          <w:rFonts w:eastAsiaTheme="minorHAnsi" w:cs="굴림"/>
          <w:color w:val="000000"/>
          <w:kern w:val="0"/>
          <w:szCs w:val="20"/>
        </w:rPr>
      </w:pPr>
      <w:r w:rsidRPr="00215A4C">
        <w:rPr>
          <w:rFonts w:eastAsiaTheme="minorHAnsi"/>
          <w:color w:val="000000" w:themeColor="text1"/>
          <w:szCs w:val="20"/>
        </w:rPr>
        <w:t xml:space="preserve">((((("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w:t>
      </w:r>
      <w:r w:rsidRPr="00A02BA2">
        <w:rPr>
          <w:rFonts w:eastAsiaTheme="minorHAnsi" w:cs="굴림"/>
          <w:color w:val="000000"/>
          <w:kern w:val="0"/>
          <w:szCs w:val="20"/>
        </w:rPr>
        <w:t>aceclofenac</w:t>
      </w:r>
      <w:r w:rsidRPr="00215A4C">
        <w:rPr>
          <w:rFonts w:eastAsiaTheme="minorHAnsi"/>
          <w:color w:val="000000" w:themeColor="text1"/>
          <w:szCs w:val="20"/>
        </w:rPr>
        <w:t>[tiab]</w:t>
      </w:r>
      <w:r w:rsidRPr="00A02BA2">
        <w:rPr>
          <w:rFonts w:eastAsiaTheme="minorHAnsi" w:cs="굴림"/>
          <w:color w:val="000000"/>
          <w:kern w:val="0"/>
          <w:szCs w:val="20"/>
        </w:rPr>
        <w:t xml:space="preserve"> </w:t>
      </w:r>
      <w:r w:rsidR="00F33FD5">
        <w:rPr>
          <w:rFonts w:eastAsiaTheme="minorHAnsi" w:cs="굴림"/>
          <w:color w:val="000000"/>
          <w:kern w:val="0"/>
          <w:szCs w:val="20"/>
        </w:rPr>
        <w:t>OR</w:t>
      </w:r>
      <w:r w:rsidR="00F33FD5">
        <w:rPr>
          <w:rFonts w:eastAsiaTheme="minorHAnsi" w:cs="굴림" w:hint="eastAsia"/>
          <w:color w:val="000000"/>
          <w:kern w:val="0"/>
          <w:szCs w:val="20"/>
        </w:rPr>
        <w:t xml:space="preserve"> </w:t>
      </w:r>
      <w:r w:rsidRPr="00A02BA2">
        <w:rPr>
          <w:rFonts w:eastAsiaTheme="minorHAnsi" w:cs="굴림"/>
          <w:color w:val="000000"/>
          <w:kern w:val="0"/>
          <w:szCs w:val="20"/>
        </w:rPr>
        <w:t>acetaminophen</w:t>
      </w:r>
      <w:r w:rsidRPr="00215A4C">
        <w:rPr>
          <w:rFonts w:eastAsiaTheme="minorHAnsi"/>
          <w:color w:val="000000" w:themeColor="text1"/>
          <w:szCs w:val="20"/>
        </w:rPr>
        <w:t xml:space="preserve">[tiab] </w:t>
      </w:r>
      <w:r w:rsidR="00F33FD5">
        <w:rPr>
          <w:rFonts w:eastAsiaTheme="minorHAnsi" w:cs="굴림"/>
          <w:color w:val="000000"/>
          <w:kern w:val="0"/>
          <w:szCs w:val="20"/>
        </w:rPr>
        <w:t>OR</w:t>
      </w:r>
      <w:r w:rsidR="00F33FD5">
        <w:rPr>
          <w:rFonts w:eastAsiaTheme="minorHAnsi" w:cs="굴림" w:hint="eastAsia"/>
          <w:color w:val="000000"/>
          <w:kern w:val="0"/>
          <w:szCs w:val="20"/>
        </w:rPr>
        <w:t xml:space="preserve"> </w:t>
      </w:r>
      <w:r w:rsidRPr="00A02BA2">
        <w:rPr>
          <w:rFonts w:eastAsiaTheme="minorHAnsi" w:cs="굴림"/>
          <w:color w:val="000000"/>
          <w:kern w:val="0"/>
          <w:szCs w:val="20"/>
        </w:rPr>
        <w:t>diclofenac</w:t>
      </w:r>
      <w:r w:rsidRPr="00215A4C">
        <w:rPr>
          <w:rFonts w:eastAsiaTheme="minorHAnsi"/>
          <w:color w:val="000000" w:themeColor="text1"/>
          <w:szCs w:val="20"/>
        </w:rPr>
        <w:t xml:space="preserve">[tiab] </w:t>
      </w:r>
      <w:r w:rsidR="00F33FD5">
        <w:rPr>
          <w:rFonts w:eastAsiaTheme="minorHAnsi" w:hint="eastAsia"/>
          <w:color w:val="000000" w:themeColor="text1"/>
          <w:szCs w:val="20"/>
        </w:rPr>
        <w:t>OR</w:t>
      </w:r>
      <w:r w:rsidR="00F33FD5">
        <w:rPr>
          <w:rFonts w:eastAsiaTheme="minorHAnsi" w:cs="굴림" w:hint="eastAsia"/>
          <w:color w:val="000000"/>
          <w:kern w:val="0"/>
          <w:szCs w:val="20"/>
        </w:rPr>
        <w:t xml:space="preserve"> </w:t>
      </w:r>
      <w:r w:rsidRPr="00A02BA2">
        <w:rPr>
          <w:rFonts w:eastAsiaTheme="minorHAnsi" w:cs="굴림"/>
          <w:color w:val="000000"/>
          <w:kern w:val="0"/>
          <w:szCs w:val="20"/>
        </w:rPr>
        <w:t>piroxicam</w:t>
      </w:r>
      <w:r w:rsidRPr="00215A4C">
        <w:rPr>
          <w:rFonts w:eastAsiaTheme="minorHAnsi"/>
          <w:color w:val="000000" w:themeColor="text1"/>
          <w:szCs w:val="20"/>
        </w:rPr>
        <w:t>[tiab]</w:t>
      </w:r>
      <w:r w:rsidR="00F33FD5">
        <w:rPr>
          <w:rFonts w:eastAsiaTheme="minorHAnsi" w:hint="eastAsia"/>
          <w:color w:val="000000" w:themeColor="text1"/>
          <w:szCs w:val="20"/>
        </w:rPr>
        <w:t xml:space="preserve"> OR</w:t>
      </w:r>
      <w:r w:rsidRPr="00A02BA2">
        <w:rPr>
          <w:rFonts w:eastAsiaTheme="minorHAnsi" w:cs="굴림"/>
          <w:color w:val="000000"/>
          <w:kern w:val="0"/>
          <w:szCs w:val="20"/>
        </w:rPr>
        <w:t xml:space="preserve"> ibuprofen</w:t>
      </w:r>
      <w:r w:rsidRPr="00215A4C">
        <w:rPr>
          <w:rFonts w:eastAsiaTheme="minorHAnsi"/>
          <w:color w:val="000000" w:themeColor="text1"/>
          <w:szCs w:val="20"/>
        </w:rPr>
        <w:t xml:space="preserve">[tiab] </w:t>
      </w:r>
      <w:r w:rsidR="00F33FD5">
        <w:rPr>
          <w:rFonts w:eastAsiaTheme="minorHAnsi" w:cs="굴림" w:hint="eastAsia"/>
          <w:color w:val="000000"/>
          <w:kern w:val="0"/>
          <w:szCs w:val="20"/>
        </w:rPr>
        <w:t>OR</w:t>
      </w:r>
      <w:r w:rsidRPr="00A02BA2">
        <w:rPr>
          <w:rFonts w:eastAsiaTheme="minorHAnsi" w:cs="굴림"/>
          <w:color w:val="000000"/>
          <w:kern w:val="0"/>
          <w:szCs w:val="20"/>
        </w:rPr>
        <w:t xml:space="preserve"> ketorolac</w:t>
      </w:r>
      <w:r w:rsidRPr="00215A4C">
        <w:rPr>
          <w:rFonts w:eastAsiaTheme="minorHAnsi"/>
          <w:color w:val="000000" w:themeColor="text1"/>
          <w:szCs w:val="20"/>
        </w:rPr>
        <w:t xml:space="preserve">[tiab] </w:t>
      </w:r>
      <w:r w:rsidR="00F33FD5">
        <w:rPr>
          <w:rFonts w:eastAsiaTheme="minorHAnsi" w:hint="eastAsia"/>
          <w:color w:val="000000" w:themeColor="text1"/>
          <w:szCs w:val="20"/>
        </w:rPr>
        <w:t>OR</w:t>
      </w:r>
      <w:r w:rsidRPr="00A02BA2">
        <w:rPr>
          <w:rFonts w:eastAsiaTheme="minorHAnsi" w:cs="굴림"/>
          <w:color w:val="000000"/>
          <w:kern w:val="0"/>
          <w:szCs w:val="20"/>
        </w:rPr>
        <w:t xml:space="preserve"> meloxicam</w:t>
      </w:r>
      <w:r w:rsidRPr="00215A4C">
        <w:rPr>
          <w:rFonts w:eastAsiaTheme="minorHAnsi"/>
          <w:color w:val="000000" w:themeColor="text1"/>
          <w:szCs w:val="20"/>
        </w:rPr>
        <w:t xml:space="preserve">[tiab] </w:t>
      </w:r>
      <w:r w:rsidR="00F33FD5">
        <w:rPr>
          <w:rFonts w:eastAsiaTheme="minorHAnsi" w:hint="eastAsia"/>
          <w:color w:val="000000" w:themeColor="text1"/>
          <w:szCs w:val="20"/>
        </w:rPr>
        <w:t>OR</w:t>
      </w:r>
      <w:r w:rsidRPr="00A02BA2">
        <w:rPr>
          <w:rFonts w:eastAsiaTheme="minorHAnsi" w:cs="굴림"/>
          <w:color w:val="000000"/>
          <w:kern w:val="0"/>
          <w:szCs w:val="20"/>
        </w:rPr>
        <w:t xml:space="preserve"> naproxen </w:t>
      </w:r>
      <w:r w:rsidRPr="00215A4C">
        <w:rPr>
          <w:rFonts w:eastAsiaTheme="minorHAnsi"/>
          <w:color w:val="000000" w:themeColor="text1"/>
          <w:szCs w:val="20"/>
        </w:rPr>
        <w:t xml:space="preserve">[tiab] </w:t>
      </w:r>
      <w:r w:rsidR="00F33FD5">
        <w:rPr>
          <w:rFonts w:eastAsiaTheme="minorHAnsi" w:hint="eastAsia"/>
          <w:color w:val="000000" w:themeColor="text1"/>
          <w:szCs w:val="20"/>
        </w:rPr>
        <w:t>OR</w:t>
      </w:r>
      <w:r w:rsidRPr="00A02BA2">
        <w:rPr>
          <w:rFonts w:eastAsiaTheme="minorHAnsi" w:cs="굴림"/>
          <w:color w:val="000000"/>
          <w:kern w:val="0"/>
          <w:szCs w:val="20"/>
        </w:rPr>
        <w:t xml:space="preserve"> celecoxib</w:t>
      </w:r>
      <w:r w:rsidRPr="00215A4C">
        <w:rPr>
          <w:rFonts w:eastAsiaTheme="minorHAnsi"/>
          <w:color w:val="000000" w:themeColor="text1"/>
          <w:szCs w:val="20"/>
        </w:rPr>
        <w:t xml:space="preserve">[tiab] </w:t>
      </w:r>
      <w:r w:rsidR="00F33FD5">
        <w:rPr>
          <w:rFonts w:eastAsiaTheme="minorHAnsi" w:hint="eastAsia"/>
          <w:color w:val="000000" w:themeColor="text1"/>
          <w:szCs w:val="20"/>
        </w:rPr>
        <w:t>OR</w:t>
      </w:r>
      <w:r w:rsidRPr="00A02BA2">
        <w:rPr>
          <w:rFonts w:eastAsiaTheme="minorHAnsi" w:cs="굴림"/>
          <w:color w:val="000000"/>
          <w:kern w:val="0"/>
          <w:szCs w:val="20"/>
        </w:rPr>
        <w:t xml:space="preserve"> aspirin</w:t>
      </w:r>
      <w:r w:rsidRPr="00215A4C">
        <w:rPr>
          <w:rFonts w:eastAsiaTheme="minorHAnsi"/>
          <w:color w:val="000000" w:themeColor="text1"/>
          <w:szCs w:val="20"/>
        </w:rPr>
        <w:t xml:space="preserve">[tiab] </w:t>
      </w:r>
      <w:r w:rsidR="00F33FD5">
        <w:rPr>
          <w:rFonts w:eastAsiaTheme="minorHAnsi" w:hint="eastAsia"/>
          <w:color w:val="000000" w:themeColor="text1"/>
          <w:szCs w:val="20"/>
        </w:rPr>
        <w:t>OR</w:t>
      </w:r>
      <w:r w:rsidRPr="00A02BA2">
        <w:rPr>
          <w:rFonts w:eastAsiaTheme="minorHAnsi" w:cs="굴림"/>
          <w:color w:val="000000"/>
          <w:kern w:val="0"/>
          <w:szCs w:val="20"/>
        </w:rPr>
        <w:t xml:space="preserve"> etoricoxib</w:t>
      </w:r>
      <w:r w:rsidRPr="00215A4C">
        <w:rPr>
          <w:rFonts w:eastAsiaTheme="minorHAnsi"/>
          <w:color w:val="000000" w:themeColor="text1"/>
          <w:szCs w:val="20"/>
        </w:rPr>
        <w:t xml:space="preserve">[tiab] </w:t>
      </w:r>
      <w:r w:rsidR="00F33FD5">
        <w:rPr>
          <w:rFonts w:eastAsiaTheme="minorHAnsi" w:hint="eastAsia"/>
          <w:color w:val="000000" w:themeColor="text1"/>
          <w:szCs w:val="20"/>
        </w:rPr>
        <w:t>OR</w:t>
      </w:r>
      <w:r w:rsidRPr="00A02BA2">
        <w:rPr>
          <w:rFonts w:eastAsiaTheme="minorHAnsi" w:cs="굴림"/>
          <w:color w:val="000000"/>
          <w:kern w:val="0"/>
          <w:szCs w:val="20"/>
        </w:rPr>
        <w:t xml:space="preserve"> ketoprofen</w:t>
      </w:r>
      <w:r>
        <w:rPr>
          <w:rFonts w:eastAsiaTheme="minorHAnsi" w:cs="굴림" w:hint="eastAsia"/>
          <w:color w:val="000000"/>
          <w:kern w:val="0"/>
          <w:szCs w:val="20"/>
        </w:rPr>
        <w:t>[</w:t>
      </w:r>
      <w:r w:rsidRPr="00A02BA2">
        <w:rPr>
          <w:rFonts w:eastAsiaTheme="minorHAnsi" w:cs="굴림"/>
          <w:color w:val="000000"/>
          <w:kern w:val="0"/>
          <w:szCs w:val="20"/>
        </w:rPr>
        <w:t>tiab</w:t>
      </w:r>
      <w:r>
        <w:rPr>
          <w:rFonts w:eastAsiaTheme="minorHAnsi" w:cs="굴림" w:hint="eastAsia"/>
          <w:color w:val="000000"/>
          <w:kern w:val="0"/>
          <w:szCs w:val="20"/>
        </w:rPr>
        <w:t>]</w:t>
      </w:r>
      <w:r w:rsidRPr="00A02BA2">
        <w:rPr>
          <w:rFonts w:eastAsiaTheme="minorHAnsi" w:cs="굴림"/>
          <w:color w:val="000000"/>
          <w:kern w:val="0"/>
          <w:szCs w:val="20"/>
        </w:rPr>
        <w:t xml:space="preserve"> </w:t>
      </w:r>
      <w:r w:rsidRPr="00A02BA2">
        <w:rPr>
          <w:rFonts w:eastAsiaTheme="minorHAnsi" w:cs="굴림" w:hint="eastAsia"/>
          <w:color w:val="000000"/>
          <w:kern w:val="0"/>
          <w:szCs w:val="20"/>
        </w:rPr>
        <w:t xml:space="preserve">OR </w:t>
      </w:r>
      <w:r>
        <w:rPr>
          <w:rFonts w:eastAsiaTheme="minorHAnsi" w:cs="굴림"/>
          <w:color w:val="000000"/>
          <w:kern w:val="0"/>
          <w:szCs w:val="20"/>
        </w:rPr>
        <w:t>“</w:t>
      </w:r>
      <w:r>
        <w:rPr>
          <w:rFonts w:eastAsiaTheme="minorHAnsi" w:cs="굴림" w:hint="eastAsia"/>
          <w:color w:val="000000"/>
          <w:kern w:val="0"/>
          <w:szCs w:val="20"/>
        </w:rPr>
        <w:t>A</w:t>
      </w:r>
      <w:r w:rsidRPr="00A02BA2">
        <w:rPr>
          <w:rFonts w:eastAsiaTheme="minorHAnsi" w:cs="굴림"/>
          <w:color w:val="000000"/>
          <w:kern w:val="0"/>
          <w:szCs w:val="20"/>
        </w:rPr>
        <w:t>nti-Inflammatory Agents, Non-Steroidal</w:t>
      </w:r>
      <w:r>
        <w:rPr>
          <w:rFonts w:eastAsiaTheme="minorHAnsi" w:cs="굴림"/>
          <w:color w:val="000000"/>
          <w:kern w:val="0"/>
          <w:szCs w:val="20"/>
        </w:rPr>
        <w:t>”</w:t>
      </w:r>
      <w:r w:rsidRPr="00AD7F29">
        <w:rPr>
          <w:rFonts w:eastAsiaTheme="minorHAnsi"/>
          <w:color w:val="000000" w:themeColor="text1"/>
          <w:szCs w:val="20"/>
        </w:rPr>
        <w:t xml:space="preserve"> </w:t>
      </w:r>
      <w:r w:rsidRPr="00215A4C">
        <w:rPr>
          <w:rFonts w:eastAsiaTheme="minorHAnsi"/>
          <w:color w:val="000000" w:themeColor="text1"/>
          <w:szCs w:val="20"/>
        </w:rPr>
        <w:t>[Mesh])</w:t>
      </w:r>
    </w:p>
    <w:p w:rsidR="000D348D" w:rsidRPr="003D2B96" w:rsidRDefault="000D348D" w:rsidP="000D348D">
      <w:pPr>
        <w:rPr>
          <w:rFonts w:eastAsiaTheme="minorHAnsi"/>
        </w:rPr>
      </w:pPr>
    </w:p>
    <w:p w:rsidR="000D348D" w:rsidRPr="000F3174" w:rsidRDefault="000D348D" w:rsidP="000D348D">
      <w:pPr>
        <w:rPr>
          <w:rFonts w:eastAsiaTheme="minorHAnsi"/>
        </w:rPr>
      </w:pPr>
    </w:p>
    <w:p w:rsidR="000D348D" w:rsidRPr="000F3174" w:rsidRDefault="000D348D" w:rsidP="000D348D">
      <w:pPr>
        <w:rPr>
          <w:rFonts w:eastAsiaTheme="minorHAnsi"/>
          <w:b/>
        </w:rPr>
      </w:pPr>
      <w:r w:rsidRPr="000F3174">
        <w:rPr>
          <w:rFonts w:eastAsiaTheme="minorHAnsi"/>
          <w:b/>
        </w:rPr>
        <w:t>KOREAMED</w:t>
      </w:r>
    </w:p>
    <w:p w:rsidR="000D348D" w:rsidRPr="000F3174" w:rsidRDefault="000D348D" w:rsidP="000D348D">
      <w:pPr>
        <w:rPr>
          <w:rFonts w:eastAsiaTheme="minorHAnsi"/>
        </w:rPr>
      </w:pPr>
      <w:r w:rsidRPr="000F3174">
        <w:rPr>
          <w:rFonts w:eastAsiaTheme="minorHAnsi"/>
        </w:rPr>
        <w:t xml:space="preserve">(Lumbosacral disc OR Lumbar disc OR Radiculopathies OR Radiculopathy OR radiculitis OR nerve root OR back pain OR sciatica OR sciaticas OR sciatic AND aceclofenac) OR (Lumbosacral disc OR Lumbar disc OR Radiculopathies OR Radiculopathy OR radiculitis OR nerve root OR back pain OR sciatica OR sciaticas OR sciatic AND acetaminophen) OR (Lumbosacral disc OR Lumbar disc OR Radiculopathies OR Radiculopathy OR radiculitis OR nerve root OR back pain OR sciatica OR sciaticas OR sciatic AND diclofenac) OR (Lumbosacral disc OR Lumbar disc OR Radiculopathies OR Radiculopathy OR radiculitis OR nerve root OR back pain OR sciatica OR sciaticas OR sciatic AND piroxicam) OR (Lumbosacral disc OR Lumbar disc OR Radiculopathies OR Radiculopathy OR </w:t>
      </w:r>
      <w:r w:rsidRPr="000F3174">
        <w:rPr>
          <w:rFonts w:eastAsiaTheme="minorHAnsi"/>
        </w:rPr>
        <w:lastRenderedPageBreak/>
        <w:t xml:space="preserve">radiculitis OR nerve root OR back pain OR sciatica OR sciaticas OR sciatic AND ibuprofen) OR (Lumbosacral disc OR Lumbar disc OR Radiculopathies OR Radiculopathy OR radiculitis OR nerve root OR back pain OR sciatica OR sciaticas OR sciatic AND ketorolac) OR (Lumbosacral disc OR Lumbar disc OR Radiculopathies OR Radiculopathy OR radiculitis OR nerve root OR back pain OR sciatica OR sciaticas OR sciatic AND meloxicam) OR (Lumbosacral disc OR Lumbar disc OR Radiculopathies OR Radiculopathy OR radiculitis OR nerve root OR back pain OR sciatica OR sciaticas OR sciatic AND naproxen) OR (Lumbosacral disc OR Lumbar disc OR Radiculopathies OR Radiculopathy OR radiculitis OR nerve root OR back pain OR sciatica OR sciaticas OR sciatic AND celecoxib) OR (Lumbosacral disc OR Lumbar disc OR Radiculopathies OR Radiculopathy OR radiculitis OR nerve root OR back pain OR sciatica OR sciaticas OR sciatic AND aspirin) OR (Lumbosacral disc OR Lumbar disc OR Radiculopathies OR Radiculopathy OR radiculitis OR nerve root OR back pain OR sciatica OR sciaticas OR sciatic AND etoricoxib) OR (Lumbosacral disc OR Lumbar disc OR Radiculopathies OR Radiculopathy OR radiculitis OR nerve root OR back pain OR sciatica OR sciaticas OR sciatic AND ketoprofen) </w:t>
      </w:r>
    </w:p>
    <w:p w:rsidR="000D348D" w:rsidRPr="000F3174" w:rsidRDefault="000D348D" w:rsidP="000D348D">
      <w:pPr>
        <w:rPr>
          <w:rFonts w:eastAsiaTheme="minorHAnsi"/>
        </w:rPr>
      </w:pPr>
    </w:p>
    <w:p w:rsidR="000D348D" w:rsidRPr="000F3174" w:rsidRDefault="000D348D" w:rsidP="000D348D">
      <w:pPr>
        <w:rPr>
          <w:rFonts w:eastAsiaTheme="minorHAnsi"/>
        </w:rPr>
      </w:pPr>
    </w:p>
    <w:p w:rsidR="000D348D" w:rsidRPr="000F3174" w:rsidRDefault="000D348D" w:rsidP="000D348D">
      <w:pPr>
        <w:rPr>
          <w:rFonts w:eastAsiaTheme="minorHAnsi"/>
          <w:sz w:val="24"/>
          <w:szCs w:val="24"/>
        </w:rPr>
      </w:pPr>
      <w:r w:rsidRPr="000F3174">
        <w:rPr>
          <w:rFonts w:eastAsiaTheme="minorHAnsi" w:hint="eastAsia"/>
          <w:sz w:val="24"/>
          <w:szCs w:val="24"/>
        </w:rPr>
        <w:t>전신</w:t>
      </w:r>
      <w:r w:rsidR="00D60B4A">
        <w:rPr>
          <w:rFonts w:eastAsiaTheme="minorHAnsi" w:hint="eastAsia"/>
          <w:sz w:val="24"/>
          <w:szCs w:val="24"/>
        </w:rPr>
        <w:t>적</w:t>
      </w:r>
      <w:r w:rsidRPr="000F3174">
        <w:rPr>
          <w:rFonts w:eastAsiaTheme="minorHAnsi"/>
          <w:sz w:val="24"/>
          <w:szCs w:val="24"/>
        </w:rPr>
        <w:t xml:space="preserve"> 스테로이드</w:t>
      </w:r>
    </w:p>
    <w:p w:rsidR="000D348D" w:rsidRPr="000F3174" w:rsidRDefault="000D348D" w:rsidP="000D348D">
      <w:pPr>
        <w:rPr>
          <w:rFonts w:eastAsiaTheme="minorHAnsi"/>
        </w:rPr>
      </w:pPr>
    </w:p>
    <w:p w:rsidR="000D348D" w:rsidRPr="000F3174" w:rsidRDefault="00215A4C" w:rsidP="000D348D">
      <w:pPr>
        <w:rPr>
          <w:rFonts w:eastAsiaTheme="minorHAnsi"/>
          <w:b/>
        </w:rPr>
      </w:pPr>
      <w:r w:rsidRPr="000F3174">
        <w:rPr>
          <w:rFonts w:eastAsiaTheme="minorHAnsi"/>
          <w:b/>
        </w:rPr>
        <w:t>PUBMED</w:t>
      </w:r>
    </w:p>
    <w:p w:rsidR="000D348D" w:rsidRPr="000F3174" w:rsidRDefault="000D348D" w:rsidP="000D348D">
      <w:pPr>
        <w:rPr>
          <w:rFonts w:eastAsiaTheme="minorHAnsi" w:cs="굴림"/>
          <w:color w:val="000000"/>
          <w:kern w:val="0"/>
          <w:szCs w:val="20"/>
        </w:rPr>
      </w:pPr>
      <w:r w:rsidRPr="000F3174">
        <w:rPr>
          <w:rFonts w:eastAsiaTheme="minorHAnsi"/>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w:t>
      </w:r>
      <w:r w:rsidRPr="000F3174">
        <w:rPr>
          <w:rFonts w:eastAsiaTheme="minorHAnsi" w:cs="굴림"/>
          <w:color w:val="000000"/>
          <w:kern w:val="0"/>
          <w:szCs w:val="20"/>
        </w:rPr>
        <w:t xml:space="preserve">("dexamethasone"[MeSH Terms] OR "dexamethasone"[All Fields]) OR ("prednisolone"[MeSH Terms] OR "prednisolone"[All Fields]) OR ("betamethasone"[MeSH Terms] OR "betamethasone"[All Fields]) OR ("adrenal cortex hormones"[Pharmacological Action] OR "adrenal cortex hormones"[MeSH Terms] OR ("adrenal"[All Fields] AND "cortex"[All Fields] AND "hormones"[All Fields]) OR "adrenal cortex hormones"[All Fields] OR "corticosteroid"[All Fields]) OR ("methylprednisolone"[MeSH Terms] OR "methylprednisolone"[All Fields]) OR ("fludrocortisone"[MeSH Terms] OR "fludrocortisone"[All Fields]) OR ("hydrocortisone"[MeSH Terms] OR "hydrocortisone"[All Fields])) OR (("mouth"[MeSH Terms] OR "mouth"[All Fields] OR "oral"[All Fields]) AND ("steroids"[MeSH Terms] OR "steroids"[All Fields]))) </w:t>
      </w:r>
    </w:p>
    <w:p w:rsidR="000D348D" w:rsidRPr="000F3174" w:rsidRDefault="000D348D" w:rsidP="000D348D">
      <w:pPr>
        <w:rPr>
          <w:rFonts w:eastAsiaTheme="minorHAnsi" w:cs="굴림"/>
          <w:color w:val="000000"/>
          <w:kern w:val="0"/>
          <w:szCs w:val="20"/>
        </w:rPr>
      </w:pPr>
    </w:p>
    <w:p w:rsidR="000D348D" w:rsidRPr="000F3174" w:rsidRDefault="000D348D" w:rsidP="000D348D">
      <w:pPr>
        <w:rPr>
          <w:rFonts w:eastAsiaTheme="minorHAnsi" w:cs="굴림"/>
          <w:color w:val="000000"/>
          <w:kern w:val="0"/>
          <w:szCs w:val="20"/>
        </w:rPr>
      </w:pPr>
    </w:p>
    <w:p w:rsidR="000D348D" w:rsidRPr="000F3174" w:rsidRDefault="000D348D" w:rsidP="000D348D">
      <w:pPr>
        <w:rPr>
          <w:rFonts w:eastAsiaTheme="minorHAnsi" w:cs="굴림"/>
          <w:b/>
          <w:color w:val="000000"/>
          <w:kern w:val="0"/>
          <w:szCs w:val="20"/>
        </w:rPr>
      </w:pPr>
      <w:r w:rsidRPr="000F3174">
        <w:rPr>
          <w:rFonts w:eastAsiaTheme="minorHAnsi" w:cs="굴림"/>
          <w:b/>
          <w:color w:val="000000"/>
          <w:kern w:val="0"/>
          <w:szCs w:val="20"/>
        </w:rPr>
        <w:t xml:space="preserve">EMBASE </w:t>
      </w:r>
    </w:p>
    <w:p w:rsidR="000D348D" w:rsidRPr="000F3174" w:rsidRDefault="000D348D" w:rsidP="000D348D">
      <w:pPr>
        <w:rPr>
          <w:rFonts w:eastAsiaTheme="minorHAnsi"/>
        </w:rPr>
      </w:pPr>
      <w:r w:rsidRPr="000F3174">
        <w:rPr>
          <w:rFonts w:eastAsiaTheme="minorHAnsi" w:cs="굴림"/>
          <w:color w:val="000000"/>
          <w:kern w:val="0"/>
          <w:szCs w:val="20"/>
        </w:rPr>
        <w:t xml:space="preserve">('intervertebral disk hernia'/exp OR disc:ab,ti OR discs:ab,ti OR disk:ab,ti OR disks:ab,ti OR </w:t>
      </w:r>
      <w:r w:rsidRPr="000F3174">
        <w:rPr>
          <w:rFonts w:eastAsiaTheme="minorHAnsi" w:cs="굴림"/>
          <w:color w:val="000000"/>
          <w:kern w:val="0"/>
          <w:szCs w:val="20"/>
        </w:rPr>
        <w:lastRenderedPageBreak/>
        <w:t>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 ((</w:t>
      </w:r>
      <w:r w:rsidRPr="000F3174">
        <w:rPr>
          <w:rFonts w:eastAsiaTheme="minorHAnsi"/>
        </w:rPr>
        <w:t xml:space="preserve">('dexamethasone':ab,ti OR 'dexamethasone'/exp) OR ('prednisolone':ab,ti OR 'prednisolone'/exp) OR ('betamethasone':ab,ti OR 'betamethasone'/exp) OR ('adrenal cortex hormones':ab,ti OR ('adrenal'/exp AND 'cortex'/exp AND 'hormones'/exp) OR 'adrenal cortex hormones'/exp OR 'corticosteroid'/exp) OR ('methylprednisolone':ab,ti OR 'methylprednisolone'/exp) OR ('fludrocortisone':ab,ti OR 'fludrocortisone'/exp) OR ('hydrocortisone':ab,ti OR 'hydrocortisone'/exp)) OR (('mouth':ab,ti OR 'mouth'/exp OR 'oral'/exp) AND ('steroids':ab,ti OR 'steroids'/exp))) </w:t>
      </w:r>
    </w:p>
    <w:p w:rsidR="000D348D" w:rsidRPr="000F3174" w:rsidRDefault="000D348D" w:rsidP="000D348D">
      <w:pPr>
        <w:rPr>
          <w:rFonts w:eastAsiaTheme="minorHAnsi"/>
        </w:rPr>
      </w:pPr>
    </w:p>
    <w:p w:rsidR="000D348D" w:rsidRPr="000F3174" w:rsidRDefault="000D348D" w:rsidP="000D348D">
      <w:pPr>
        <w:rPr>
          <w:rFonts w:eastAsiaTheme="minorHAnsi"/>
        </w:rPr>
      </w:pPr>
    </w:p>
    <w:p w:rsidR="000D348D" w:rsidRPr="000F3174" w:rsidRDefault="000D348D" w:rsidP="000D348D">
      <w:pPr>
        <w:rPr>
          <w:rFonts w:eastAsiaTheme="minorHAnsi"/>
          <w:b/>
        </w:rPr>
      </w:pPr>
      <w:r w:rsidRPr="000F3174">
        <w:rPr>
          <w:rFonts w:eastAsiaTheme="minorHAnsi"/>
          <w:b/>
        </w:rPr>
        <w:t xml:space="preserve">Cochrane </w:t>
      </w:r>
    </w:p>
    <w:p w:rsidR="005F4686" w:rsidRPr="005F4686" w:rsidRDefault="005F4686" w:rsidP="005F4686">
      <w:pPr>
        <w:rPr>
          <w:rFonts w:eastAsiaTheme="minorHAnsi" w:cs="함초롬바탕"/>
          <w:color w:val="000000"/>
          <w:kern w:val="0"/>
          <w:szCs w:val="20"/>
        </w:rPr>
      </w:pPr>
      <w:r w:rsidRPr="005F4686">
        <w:rPr>
          <w:rFonts w:eastAsiaTheme="minorHAnsi" w:cs="함초롬바탕"/>
          <w:color w:val="000000"/>
          <w:kern w:val="0"/>
          <w:szCs w:val="20"/>
        </w:rPr>
        <w:t xml:space="preserve">((((("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dexamethasone[tiab] </w:t>
      </w:r>
      <w:r w:rsidR="00F33FD5">
        <w:rPr>
          <w:rFonts w:eastAsiaTheme="minorHAnsi" w:cs="함초롬바탕" w:hint="eastAsia"/>
          <w:color w:val="000000"/>
          <w:kern w:val="0"/>
          <w:szCs w:val="20"/>
        </w:rPr>
        <w:t>OR</w:t>
      </w:r>
      <w:r w:rsidRPr="005F4686">
        <w:rPr>
          <w:rFonts w:eastAsiaTheme="minorHAnsi" w:cs="함초롬바탕"/>
          <w:color w:val="000000"/>
          <w:kern w:val="0"/>
          <w:szCs w:val="20"/>
        </w:rPr>
        <w:t xml:space="preserve"> prednisolone[tiab] </w:t>
      </w:r>
      <w:r w:rsidR="00F33FD5">
        <w:rPr>
          <w:rFonts w:eastAsiaTheme="minorHAnsi" w:cs="함초롬바탕" w:hint="eastAsia"/>
          <w:color w:val="000000"/>
          <w:kern w:val="0"/>
          <w:szCs w:val="20"/>
        </w:rPr>
        <w:t>OR</w:t>
      </w:r>
      <w:r w:rsidRPr="005F4686">
        <w:rPr>
          <w:rFonts w:eastAsiaTheme="minorHAnsi" w:cs="함초롬바탕"/>
          <w:color w:val="000000"/>
          <w:kern w:val="0"/>
          <w:szCs w:val="20"/>
        </w:rPr>
        <w:t xml:space="preserve"> betamethasone[tiab] </w:t>
      </w:r>
      <w:r w:rsidR="00F33FD5">
        <w:rPr>
          <w:rFonts w:eastAsiaTheme="minorHAnsi" w:cs="함초롬바탕" w:hint="eastAsia"/>
          <w:color w:val="000000"/>
          <w:kern w:val="0"/>
          <w:szCs w:val="20"/>
        </w:rPr>
        <w:t>OR</w:t>
      </w:r>
      <w:r w:rsidRPr="005F4686">
        <w:rPr>
          <w:rFonts w:eastAsiaTheme="minorHAnsi" w:cs="함초롬바탕"/>
          <w:color w:val="000000"/>
          <w:kern w:val="0"/>
          <w:szCs w:val="20"/>
        </w:rPr>
        <w:t xml:space="preserve"> corticosteroid[tiab] </w:t>
      </w:r>
      <w:r w:rsidR="00F33FD5">
        <w:rPr>
          <w:rFonts w:eastAsiaTheme="minorHAnsi" w:cs="함초롬바탕" w:hint="eastAsia"/>
          <w:color w:val="000000"/>
          <w:kern w:val="0"/>
          <w:szCs w:val="20"/>
        </w:rPr>
        <w:t>OR</w:t>
      </w:r>
      <w:r w:rsidRPr="005F4686">
        <w:rPr>
          <w:rFonts w:eastAsiaTheme="minorHAnsi" w:cs="함초롬바탕"/>
          <w:color w:val="000000"/>
          <w:kern w:val="0"/>
          <w:szCs w:val="20"/>
        </w:rPr>
        <w:t xml:space="preserve"> methylprednisolone[tiab] </w:t>
      </w:r>
      <w:r w:rsidR="00F33FD5">
        <w:rPr>
          <w:rFonts w:eastAsiaTheme="minorHAnsi" w:cs="함초롬바탕" w:hint="eastAsia"/>
          <w:color w:val="000000"/>
          <w:kern w:val="0"/>
          <w:szCs w:val="20"/>
        </w:rPr>
        <w:t>OR</w:t>
      </w:r>
      <w:r w:rsidRPr="005F4686">
        <w:rPr>
          <w:rFonts w:eastAsiaTheme="minorHAnsi" w:cs="함초롬바탕"/>
          <w:color w:val="000000"/>
          <w:kern w:val="0"/>
          <w:szCs w:val="20"/>
        </w:rPr>
        <w:t xml:space="preserve"> fludrocortisone[tiab] </w:t>
      </w:r>
      <w:r w:rsidR="00F33FD5">
        <w:rPr>
          <w:rFonts w:eastAsiaTheme="minorHAnsi" w:cs="함초롬바탕" w:hint="eastAsia"/>
          <w:color w:val="000000"/>
          <w:kern w:val="0"/>
          <w:szCs w:val="20"/>
        </w:rPr>
        <w:t>OR</w:t>
      </w:r>
      <w:r w:rsidRPr="005F4686">
        <w:rPr>
          <w:rFonts w:eastAsiaTheme="minorHAnsi" w:cs="함초롬바탕"/>
          <w:color w:val="000000"/>
          <w:kern w:val="0"/>
          <w:szCs w:val="20"/>
        </w:rPr>
        <w:t xml:space="preserve"> hydrocortisone[tiab] “(mouth or oral) and steroid[tiab]) </w:t>
      </w:r>
    </w:p>
    <w:p w:rsidR="000D348D" w:rsidRDefault="000D348D" w:rsidP="000D348D">
      <w:pPr>
        <w:rPr>
          <w:rFonts w:eastAsiaTheme="minorHAnsi"/>
        </w:rPr>
      </w:pPr>
    </w:p>
    <w:p w:rsidR="005F4686" w:rsidRPr="005F4686" w:rsidRDefault="005F4686" w:rsidP="000D348D">
      <w:pPr>
        <w:rPr>
          <w:rFonts w:eastAsiaTheme="minorHAnsi"/>
        </w:rPr>
      </w:pPr>
    </w:p>
    <w:p w:rsidR="000D348D" w:rsidRPr="000F3174" w:rsidRDefault="000D348D" w:rsidP="000D348D">
      <w:pPr>
        <w:rPr>
          <w:rFonts w:eastAsiaTheme="minorHAnsi"/>
          <w:b/>
        </w:rPr>
      </w:pPr>
      <w:r w:rsidRPr="000F3174">
        <w:rPr>
          <w:rFonts w:eastAsiaTheme="minorHAnsi"/>
          <w:b/>
        </w:rPr>
        <w:t>KOREAMED</w:t>
      </w:r>
    </w:p>
    <w:p w:rsidR="000D348D" w:rsidRPr="000F3174" w:rsidRDefault="000D348D" w:rsidP="000D348D">
      <w:pPr>
        <w:rPr>
          <w:rFonts w:eastAsiaTheme="minorHAnsi"/>
        </w:rPr>
      </w:pPr>
      <w:r w:rsidRPr="000F3174">
        <w:rPr>
          <w:rFonts w:eastAsiaTheme="minorHAnsi"/>
        </w:rPr>
        <w:t xml:space="preserve">(Lumbosacral disc OR Lumbar disc OR Radiculopathies OR Radiculopathy OR radiculitis OR nerve root OR back pain OR sciatica OR sciaticas OR sciatic AND dexamethasone) OR (Lumbosacral disc OR Lumbar disc OR Radiculopathies OR Radiculopathy OR radiculitis OR nerve root OR back pain OR sciatica OR sciaticas OR sciatic AND prednisolone) OR (Lumbosacral disc OR Lumbar disc OR Radiculopathies OR Radiculopathy OR radiculitis OR nerve root OR back pain OR sciatica OR sciaticas OR sciatic AND betamethasone) OR (Lumbosacral disc OR Lumbar disc OR Radiculopathies OR Radiculopathy OR radiculitis OR nerve root OR back pain OR sciatica OR sciaticas OR sciatic AND corticosteroid) OR (Lumbosacral disc OR Lumbar disc OR Radiculopathies OR Radiculopathy OR radiculitis OR nerve root OR back pain OR sciatica OR sciaticas OR sciatic AND methylprednisolone) OR (Lumbosacral disc OR Lumbar disc OR Radiculopathies OR Radiculopathy OR radiculitis OR nerve root OR back pain OR sciatica OR sciaticas OR sciatic AND fludrocortisone) OR (Lumbosacral disc OR Lumbar disc OR Radiculopathies OR Radiculopathy OR </w:t>
      </w:r>
      <w:r w:rsidRPr="000F3174">
        <w:rPr>
          <w:rFonts w:eastAsiaTheme="minorHAnsi"/>
        </w:rPr>
        <w:lastRenderedPageBreak/>
        <w:t xml:space="preserve">radiculitis OR nerve root OR back pain OR sciatica OR sciaticas OR sciatic AND hydrocortisone) </w:t>
      </w:r>
    </w:p>
    <w:p w:rsidR="000D348D" w:rsidRPr="000F3174" w:rsidRDefault="000D348D" w:rsidP="000D348D">
      <w:pPr>
        <w:rPr>
          <w:rFonts w:eastAsiaTheme="minorHAnsi"/>
        </w:rPr>
      </w:pPr>
    </w:p>
    <w:p w:rsidR="000D348D" w:rsidRPr="000F3174" w:rsidRDefault="000D348D" w:rsidP="000D348D">
      <w:pPr>
        <w:rPr>
          <w:rFonts w:eastAsiaTheme="minorHAnsi"/>
        </w:rPr>
      </w:pPr>
    </w:p>
    <w:p w:rsidR="000D348D" w:rsidRPr="000F3174" w:rsidRDefault="000D348D" w:rsidP="000D348D">
      <w:pPr>
        <w:rPr>
          <w:rFonts w:eastAsiaTheme="minorHAnsi"/>
          <w:sz w:val="24"/>
          <w:szCs w:val="24"/>
        </w:rPr>
      </w:pPr>
      <w:r w:rsidRPr="000F3174">
        <w:rPr>
          <w:rFonts w:eastAsiaTheme="minorHAnsi"/>
          <w:sz w:val="24"/>
          <w:szCs w:val="24"/>
        </w:rPr>
        <w:t xml:space="preserve">마약성진통제 </w:t>
      </w:r>
    </w:p>
    <w:p w:rsidR="000D348D" w:rsidRPr="000F3174" w:rsidRDefault="000D348D" w:rsidP="000D348D">
      <w:pPr>
        <w:rPr>
          <w:rFonts w:eastAsiaTheme="minorHAnsi"/>
        </w:rPr>
      </w:pPr>
    </w:p>
    <w:p w:rsidR="000D348D" w:rsidRPr="000F3174" w:rsidRDefault="00215A4C" w:rsidP="000D348D">
      <w:pPr>
        <w:rPr>
          <w:rFonts w:eastAsiaTheme="minorHAnsi"/>
          <w:b/>
        </w:rPr>
      </w:pPr>
      <w:r w:rsidRPr="000F3174">
        <w:rPr>
          <w:rFonts w:eastAsiaTheme="minorHAnsi"/>
          <w:b/>
        </w:rPr>
        <w:t>PUBMED</w:t>
      </w:r>
    </w:p>
    <w:p w:rsidR="000D348D" w:rsidRPr="000F3174" w:rsidRDefault="000D348D" w:rsidP="000D348D">
      <w:pPr>
        <w:rPr>
          <w:rFonts w:eastAsiaTheme="minorHAnsi"/>
        </w:rPr>
      </w:pPr>
      <w:r w:rsidRPr="000F3174">
        <w:rPr>
          <w:rFonts w:eastAsiaTheme="minorHAnsi"/>
        </w:rPr>
        <w:t xml:space="preserve">((("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codeine"[MeSH Terms] OR "codeine"[All Fields]) OR ("fentanyl"[MeSH Terms] OR "fentanyl"[All Fields]) OR ("hydrocodone"[MeSH Terms] OR "hydrocodone"[All Fields]) OR ("hydromorphone"[MeSH Terms] OR "hydromorphone"[All Fields]) OR ("meperidine"[MeSH Terms] OR "meperidine"[All Fields]) OR ("tramadol"[MeSH Terms] OR "tramadol"[All Fields]) OR ("buprenorphine"[MeSH Terms] OR "buprenorphine"[All Fields]) OR ("morphine"[MeSH Terms] OR "morphine"[All Fields]) OR ("oxycodone"[MeSH Terms] OR "oxycodone"[All Fields]) OR ("remifentanil"[Supplementary Concept] OR "remifentanil"[All Fields])) OR (("Analgesics, Opioid"[Mesh]) OR Opioid[All Fields] OR Opioids[All Fields])) </w:t>
      </w:r>
    </w:p>
    <w:p w:rsidR="000D348D" w:rsidRPr="000F3174" w:rsidRDefault="000D348D" w:rsidP="000D348D">
      <w:pPr>
        <w:rPr>
          <w:rFonts w:eastAsiaTheme="minorHAnsi"/>
        </w:rPr>
      </w:pPr>
    </w:p>
    <w:p w:rsidR="000D348D" w:rsidRPr="000F3174" w:rsidRDefault="000D348D" w:rsidP="000D348D">
      <w:pPr>
        <w:rPr>
          <w:rFonts w:eastAsiaTheme="minorHAnsi" w:cs="굴림"/>
          <w:color w:val="000000"/>
          <w:kern w:val="0"/>
          <w:szCs w:val="20"/>
        </w:rPr>
      </w:pPr>
    </w:p>
    <w:p w:rsidR="000D348D" w:rsidRPr="000F3174" w:rsidRDefault="000D348D" w:rsidP="000D348D">
      <w:pPr>
        <w:rPr>
          <w:rFonts w:eastAsiaTheme="minorHAnsi" w:cs="굴림"/>
          <w:b/>
          <w:color w:val="000000"/>
          <w:kern w:val="0"/>
          <w:szCs w:val="20"/>
        </w:rPr>
      </w:pPr>
      <w:r w:rsidRPr="000F3174">
        <w:rPr>
          <w:rFonts w:eastAsiaTheme="minorHAnsi" w:cs="굴림"/>
          <w:b/>
          <w:color w:val="000000"/>
          <w:kern w:val="0"/>
          <w:szCs w:val="20"/>
        </w:rPr>
        <w:t xml:space="preserve">EMBASE </w:t>
      </w:r>
    </w:p>
    <w:p w:rsidR="000D348D" w:rsidRPr="000F3174" w:rsidRDefault="000D348D" w:rsidP="000D348D">
      <w:pPr>
        <w:rPr>
          <w:rFonts w:eastAsiaTheme="minorHAnsi"/>
        </w:rPr>
      </w:pPr>
      <w:r w:rsidRPr="000F3174">
        <w:rPr>
          <w:rFonts w:eastAsiaTheme="minorHAnsi" w:cs="굴림"/>
          <w:color w:val="000000"/>
          <w:kern w:val="0"/>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 (</w:t>
      </w:r>
      <w:r w:rsidRPr="000F3174">
        <w:rPr>
          <w:rFonts w:eastAsiaTheme="minorHAnsi"/>
        </w:rPr>
        <w:t>('codeine':ab,ti OR 'codeine'/exp) OR ('fentanyl':ab,ti OR 'fentanyl'/exp) OR ('hydrocodone':ab,ti OR 'hydrocodone'/exp) OR ('hydromorphone':ab,ti OR 'hydromorphone'/exp) OR ('meperidine':ab,ti OR 'meperidine'/exp) OR ('tramadol':ab,ti OR 'tramadol'/exp) OR ('buprenorphine':ab,ti OR 'buprenorphine'/exp) OR ('morphine':ab,ti OR 'morphine'/exp) OR ('oxycodone':ab,ti OR 'oxycodone'/exp) OR ('remifentanil':ab,ti OR 'remifentanil'/exp)) OR (('narcotic analgesic agent'/exp) OR Opioid/exp OR Opioids/exp))</w:t>
      </w:r>
    </w:p>
    <w:p w:rsidR="000D348D" w:rsidRPr="000F3174" w:rsidRDefault="000D348D" w:rsidP="000D348D">
      <w:pPr>
        <w:rPr>
          <w:rFonts w:eastAsiaTheme="minorHAnsi"/>
        </w:rPr>
      </w:pPr>
    </w:p>
    <w:p w:rsidR="000D348D" w:rsidRPr="000F3174" w:rsidRDefault="000D348D" w:rsidP="000D348D">
      <w:pPr>
        <w:rPr>
          <w:rFonts w:eastAsiaTheme="minorHAnsi"/>
        </w:rPr>
      </w:pPr>
    </w:p>
    <w:p w:rsidR="000D348D" w:rsidRPr="000F3174" w:rsidRDefault="00215A4C" w:rsidP="000D348D">
      <w:pPr>
        <w:rPr>
          <w:rFonts w:eastAsiaTheme="minorHAnsi"/>
          <w:b/>
        </w:rPr>
      </w:pPr>
      <w:r w:rsidRPr="000F3174">
        <w:rPr>
          <w:rFonts w:eastAsiaTheme="minorHAnsi"/>
          <w:b/>
        </w:rPr>
        <w:t xml:space="preserve">COCHRANE </w:t>
      </w:r>
    </w:p>
    <w:p w:rsidR="005F4686" w:rsidRPr="004951BD" w:rsidRDefault="005F4686" w:rsidP="005F4686">
      <w:pPr>
        <w:pStyle w:val="a6"/>
        <w:ind w:leftChars="0" w:left="0"/>
        <w:textAlignment w:val="baseline"/>
        <w:rPr>
          <w:rFonts w:eastAsiaTheme="minorHAnsi" w:cs="굴림"/>
          <w:color w:val="000000"/>
          <w:kern w:val="0"/>
          <w:szCs w:val="20"/>
        </w:rPr>
      </w:pPr>
      <w:r w:rsidRPr="00215A4C">
        <w:rPr>
          <w:rFonts w:eastAsiaTheme="minorHAnsi"/>
          <w:color w:val="000000" w:themeColor="text1"/>
          <w:szCs w:val="20"/>
        </w:rPr>
        <w:lastRenderedPageBreak/>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Pr>
          <w:rFonts w:eastAsiaTheme="minorHAnsi" w:hint="eastAsia"/>
          <w:color w:val="000000" w:themeColor="text1"/>
          <w:szCs w:val="20"/>
        </w:rPr>
        <w:t xml:space="preserve"> </w:t>
      </w:r>
      <w:r>
        <w:rPr>
          <w:rFonts w:eastAsiaTheme="minorHAnsi" w:cs="굴림" w:hint="eastAsia"/>
          <w:color w:val="000000"/>
          <w:kern w:val="0"/>
          <w:szCs w:val="20"/>
        </w:rPr>
        <w:t>(</w:t>
      </w:r>
      <w:r w:rsidRPr="004951BD">
        <w:rPr>
          <w:rFonts w:eastAsiaTheme="minorHAnsi" w:cs="굴림"/>
          <w:color w:val="000000"/>
          <w:kern w:val="0"/>
          <w:szCs w:val="20"/>
        </w:rPr>
        <w:t>codeine</w:t>
      </w:r>
      <w:r w:rsidRPr="004951BD">
        <w:rPr>
          <w:rFonts w:eastAsiaTheme="minorHAnsi"/>
          <w:color w:val="000000" w:themeColor="text1"/>
          <w:szCs w:val="20"/>
        </w:rPr>
        <w:t xml:space="preserve">[tiab] </w:t>
      </w:r>
      <w:r w:rsidRPr="004951BD">
        <w:rPr>
          <w:rFonts w:eastAsiaTheme="minorHAnsi" w:cs="굴림"/>
          <w:color w:val="000000"/>
          <w:kern w:val="0"/>
          <w:szCs w:val="20"/>
        </w:rPr>
        <w:t>OR fentanyl</w:t>
      </w:r>
      <w:r w:rsidRPr="004951BD">
        <w:rPr>
          <w:rFonts w:eastAsiaTheme="minorHAnsi"/>
          <w:color w:val="000000" w:themeColor="text1"/>
          <w:szCs w:val="20"/>
        </w:rPr>
        <w:t xml:space="preserve">[tiab] </w:t>
      </w:r>
      <w:r w:rsidRPr="004951BD">
        <w:rPr>
          <w:rFonts w:eastAsiaTheme="minorHAnsi" w:cs="굴림"/>
          <w:color w:val="000000"/>
          <w:kern w:val="0"/>
          <w:szCs w:val="20"/>
        </w:rPr>
        <w:t>OR hydrocodone</w:t>
      </w:r>
      <w:r w:rsidRPr="004951BD">
        <w:rPr>
          <w:rFonts w:eastAsiaTheme="minorHAnsi"/>
          <w:color w:val="000000" w:themeColor="text1"/>
          <w:szCs w:val="20"/>
        </w:rPr>
        <w:t>[tiab]</w:t>
      </w:r>
      <w:r w:rsidRPr="004951BD">
        <w:rPr>
          <w:rFonts w:eastAsiaTheme="minorHAnsi" w:cs="굴림"/>
          <w:color w:val="000000"/>
          <w:kern w:val="0"/>
          <w:szCs w:val="20"/>
        </w:rPr>
        <w:t xml:space="preserve"> OR hydromorphone</w:t>
      </w:r>
      <w:r w:rsidRPr="004951BD">
        <w:rPr>
          <w:rFonts w:eastAsiaTheme="minorHAnsi"/>
          <w:color w:val="000000" w:themeColor="text1"/>
          <w:szCs w:val="20"/>
        </w:rPr>
        <w:t xml:space="preserve">[tiab] </w:t>
      </w:r>
      <w:r w:rsidRPr="004951BD">
        <w:rPr>
          <w:rFonts w:eastAsiaTheme="minorHAnsi" w:cs="굴림"/>
          <w:color w:val="000000"/>
          <w:kern w:val="0"/>
          <w:szCs w:val="20"/>
        </w:rPr>
        <w:t>OR meperidine</w:t>
      </w:r>
      <w:r w:rsidRPr="004951BD">
        <w:rPr>
          <w:rFonts w:eastAsiaTheme="minorHAnsi"/>
          <w:color w:val="000000" w:themeColor="text1"/>
          <w:szCs w:val="20"/>
        </w:rPr>
        <w:t>[tiab]</w:t>
      </w:r>
      <w:r w:rsidRPr="004951BD">
        <w:rPr>
          <w:rFonts w:eastAsiaTheme="minorHAnsi" w:cs="굴림"/>
          <w:color w:val="000000"/>
          <w:kern w:val="0"/>
          <w:szCs w:val="20"/>
        </w:rPr>
        <w:t xml:space="preserve"> OR tramadol</w:t>
      </w:r>
      <w:r w:rsidRPr="004951BD">
        <w:rPr>
          <w:rFonts w:eastAsiaTheme="minorHAnsi"/>
          <w:color w:val="000000" w:themeColor="text1"/>
          <w:szCs w:val="20"/>
        </w:rPr>
        <w:t xml:space="preserve">[tiab] </w:t>
      </w:r>
      <w:r w:rsidRPr="004951BD">
        <w:rPr>
          <w:rFonts w:eastAsiaTheme="minorHAnsi" w:cs="굴림"/>
          <w:color w:val="000000"/>
          <w:kern w:val="0"/>
          <w:szCs w:val="20"/>
        </w:rPr>
        <w:t>OR buprenorphine</w:t>
      </w:r>
      <w:r w:rsidRPr="004951BD">
        <w:rPr>
          <w:rFonts w:eastAsiaTheme="minorHAnsi"/>
          <w:color w:val="000000" w:themeColor="text1"/>
          <w:szCs w:val="20"/>
        </w:rPr>
        <w:t xml:space="preserve">[tiab] </w:t>
      </w:r>
      <w:r>
        <w:rPr>
          <w:rFonts w:eastAsiaTheme="minorHAnsi" w:hint="eastAsia"/>
          <w:color w:val="000000" w:themeColor="text1"/>
          <w:szCs w:val="20"/>
        </w:rPr>
        <w:t>OR</w:t>
      </w:r>
      <w:r w:rsidRPr="004951BD">
        <w:rPr>
          <w:rFonts w:eastAsiaTheme="minorHAnsi" w:cs="굴림"/>
          <w:color w:val="000000"/>
          <w:kern w:val="0"/>
          <w:szCs w:val="20"/>
        </w:rPr>
        <w:t xml:space="preserve"> morphine</w:t>
      </w:r>
      <w:r w:rsidRPr="004951BD">
        <w:rPr>
          <w:rFonts w:eastAsiaTheme="minorHAnsi"/>
          <w:color w:val="000000" w:themeColor="text1"/>
          <w:szCs w:val="20"/>
        </w:rPr>
        <w:t>[tiab]</w:t>
      </w:r>
      <w:r w:rsidRPr="004951BD">
        <w:rPr>
          <w:rFonts w:eastAsiaTheme="minorHAnsi" w:cs="굴림"/>
          <w:color w:val="000000"/>
          <w:kern w:val="0"/>
          <w:szCs w:val="20"/>
        </w:rPr>
        <w:t xml:space="preserve"> </w:t>
      </w:r>
      <w:r>
        <w:rPr>
          <w:rFonts w:eastAsiaTheme="minorHAnsi" w:cs="굴림" w:hint="eastAsia"/>
          <w:color w:val="000000"/>
          <w:kern w:val="0"/>
          <w:szCs w:val="20"/>
        </w:rPr>
        <w:t>OR</w:t>
      </w:r>
      <w:r w:rsidRPr="004951BD">
        <w:rPr>
          <w:rFonts w:eastAsiaTheme="minorHAnsi" w:cs="굴림"/>
          <w:color w:val="000000"/>
          <w:kern w:val="0"/>
          <w:szCs w:val="20"/>
        </w:rPr>
        <w:t xml:space="preserve"> oxycodone</w:t>
      </w:r>
      <w:r w:rsidRPr="004951BD">
        <w:rPr>
          <w:rFonts w:eastAsiaTheme="minorHAnsi"/>
          <w:color w:val="000000" w:themeColor="text1"/>
          <w:szCs w:val="20"/>
        </w:rPr>
        <w:t xml:space="preserve">[tiab] </w:t>
      </w:r>
      <w:r w:rsidRPr="004951BD">
        <w:rPr>
          <w:rFonts w:eastAsiaTheme="minorHAnsi" w:cs="굴림"/>
          <w:color w:val="000000"/>
          <w:kern w:val="0"/>
          <w:szCs w:val="20"/>
        </w:rPr>
        <w:t xml:space="preserve"> </w:t>
      </w:r>
      <w:r>
        <w:rPr>
          <w:rFonts w:eastAsiaTheme="minorHAnsi" w:cs="굴림" w:hint="eastAsia"/>
          <w:color w:val="000000"/>
          <w:kern w:val="0"/>
          <w:szCs w:val="20"/>
        </w:rPr>
        <w:t>OR</w:t>
      </w:r>
      <w:r w:rsidRPr="004951BD">
        <w:rPr>
          <w:rFonts w:eastAsiaTheme="minorHAnsi" w:cs="굴림"/>
          <w:color w:val="000000"/>
          <w:kern w:val="0"/>
          <w:szCs w:val="20"/>
        </w:rPr>
        <w:t xml:space="preserve"> remifentanil</w:t>
      </w:r>
      <w:r w:rsidRPr="004951BD">
        <w:rPr>
          <w:rFonts w:eastAsiaTheme="minorHAnsi"/>
          <w:color w:val="000000" w:themeColor="text1"/>
          <w:szCs w:val="20"/>
        </w:rPr>
        <w:t xml:space="preserve">[tiab] </w:t>
      </w:r>
      <w:r w:rsidRPr="004951BD">
        <w:rPr>
          <w:rFonts w:eastAsiaTheme="minorHAnsi" w:cs="굴림"/>
          <w:color w:val="000000"/>
          <w:kern w:val="0"/>
          <w:szCs w:val="20"/>
        </w:rPr>
        <w:t xml:space="preserve"> </w:t>
      </w:r>
      <w:r>
        <w:rPr>
          <w:rFonts w:eastAsiaTheme="minorHAnsi" w:cs="굴림" w:hint="eastAsia"/>
          <w:color w:val="000000"/>
          <w:kern w:val="0"/>
          <w:szCs w:val="20"/>
        </w:rPr>
        <w:t xml:space="preserve">OR </w:t>
      </w:r>
      <w:r>
        <w:rPr>
          <w:rFonts w:eastAsiaTheme="minorHAnsi" w:cs="굴림"/>
          <w:color w:val="000000"/>
          <w:kern w:val="0"/>
          <w:szCs w:val="20"/>
        </w:rPr>
        <w:t>“</w:t>
      </w:r>
      <w:r w:rsidRPr="004951BD">
        <w:rPr>
          <w:rFonts w:eastAsiaTheme="minorHAnsi" w:cs="굴림"/>
          <w:color w:val="000000"/>
          <w:kern w:val="0"/>
          <w:szCs w:val="20"/>
        </w:rPr>
        <w:t>Analgesics, Opioid</w:t>
      </w:r>
      <w:r>
        <w:rPr>
          <w:rFonts w:eastAsiaTheme="minorHAnsi" w:cs="굴림"/>
          <w:color w:val="000000"/>
          <w:kern w:val="0"/>
          <w:szCs w:val="20"/>
        </w:rPr>
        <w:t>”</w:t>
      </w:r>
      <w:r>
        <w:rPr>
          <w:rFonts w:eastAsiaTheme="minorHAnsi" w:cs="굴림" w:hint="eastAsia"/>
          <w:color w:val="000000"/>
          <w:kern w:val="0"/>
          <w:szCs w:val="20"/>
        </w:rPr>
        <w:t xml:space="preserve"> </w:t>
      </w:r>
      <w:r w:rsidRPr="00215A4C">
        <w:rPr>
          <w:rFonts w:eastAsiaTheme="minorHAnsi"/>
          <w:color w:val="000000" w:themeColor="text1"/>
          <w:szCs w:val="20"/>
        </w:rPr>
        <w:t>[Mesh])</w:t>
      </w:r>
    </w:p>
    <w:p w:rsidR="000D348D" w:rsidRPr="005F4686" w:rsidRDefault="000D348D" w:rsidP="000D348D">
      <w:pPr>
        <w:rPr>
          <w:rFonts w:eastAsiaTheme="minorHAnsi"/>
        </w:rPr>
      </w:pPr>
    </w:p>
    <w:p w:rsidR="005F4686" w:rsidRDefault="005F4686" w:rsidP="000D348D">
      <w:pPr>
        <w:rPr>
          <w:rFonts w:eastAsiaTheme="minorHAnsi"/>
          <w:b/>
        </w:rPr>
      </w:pPr>
    </w:p>
    <w:p w:rsidR="000D348D" w:rsidRPr="000F3174" w:rsidRDefault="000D348D" w:rsidP="000D348D">
      <w:pPr>
        <w:rPr>
          <w:rFonts w:eastAsiaTheme="minorHAnsi"/>
          <w:b/>
        </w:rPr>
      </w:pPr>
      <w:r w:rsidRPr="000F3174">
        <w:rPr>
          <w:rFonts w:eastAsiaTheme="minorHAnsi"/>
          <w:b/>
        </w:rPr>
        <w:t>KOREAMED</w:t>
      </w:r>
    </w:p>
    <w:p w:rsidR="000D348D" w:rsidRPr="000F3174" w:rsidRDefault="000D348D" w:rsidP="000D348D">
      <w:pPr>
        <w:rPr>
          <w:rFonts w:eastAsiaTheme="minorHAnsi"/>
        </w:rPr>
      </w:pPr>
      <w:r w:rsidRPr="000F3174">
        <w:rPr>
          <w:rFonts w:eastAsiaTheme="minorHAnsi"/>
        </w:rPr>
        <w:t xml:space="preserve">(Lumbosacral disc OR Lumbar disc OR Radiculopathies OR Radiculopathy OR radiculitis OR nerve root OR back pain OR sciatica OR sciaticas OR sciatic AND codeine) OR (Lumbosacral disc OR Lumbar disc OR Radiculopathies OR Radiculopathy OR radiculitis OR nerve root OR back pain OR sciatica OR sciaticas OR sciatic AND fentanyl) OR (Lumbosacral disc OR Lumbar disc OR Radiculopathies OR Radiculopathy OR radiculitis OR nerve root OR back pain OR sciatica OR sciaticas OR sciatic AND hydrocodone) OR (Lumbosacral disc OR Lumbar disc OR Radiculopathies OR Radiculopathy OR radiculitis OR nerve root OR back pain OR sciatica OR sciaticas OR sciatic AND hydromorphine) OR (Lumbosacral disc OR Lumbar disc OR Radiculopathies OR Radiculopathy OR radiculitis OR nerve root OR back pain OR sciatica OR sciaticas OR sciatic AND meperidine) OR (Lumbosacral disc OR Lumbar disc OR Radiculopathies OR Radiculopathy OR radiculitis OR nerve root OR back pain OR sciatica OR sciaticas OR sciatic AND tramadol) OR (Lumbosacral disc OR Lumbar disc OR Radiculopathies OR Radiculopathy OR radiculitis OR nerve root OR back pain OR sciatica OR sciaticas OR sciatic AND buprenorphine) OR (Lumbosacral disc OR Lumbar disc OR Radiculopathies OR Radiculopathy OR radiculitis OR nerve root OR back pain OR sciatica OR sciaticas OR sciatic AND morphine) OR (Lumbosacral disc OR Lumbar disc OR Radiculopathies OR Radiculopathy OR radiculitis OR nerve root OR back pain OR sciatica OR sciaticas OR sciatic AND oxycodone) OR (Lumbosacral disc OR Lumbar disc OR Radiculopathies OR Radiculopathy OR radiculitis OR nerve root OR back pain OR sciatica OR sciaticas OR sciatic AND remifentanil) OR (Lumbosacral disc OR Lumbar disc OR Radiculopathies OR Radiculopathy OR radiculitis OR nerve root OR back pain OR sciatica OR sciaticas OR sciatic AND opiods) </w:t>
      </w:r>
    </w:p>
    <w:p w:rsidR="000D348D" w:rsidRPr="000F3174" w:rsidRDefault="000D348D" w:rsidP="000D348D">
      <w:pPr>
        <w:rPr>
          <w:rFonts w:eastAsiaTheme="minorHAnsi"/>
        </w:rPr>
      </w:pPr>
    </w:p>
    <w:p w:rsidR="000D348D" w:rsidRPr="000F3174" w:rsidRDefault="000D348D" w:rsidP="000D348D">
      <w:pPr>
        <w:rPr>
          <w:rFonts w:eastAsiaTheme="minorHAnsi"/>
        </w:rPr>
      </w:pPr>
    </w:p>
    <w:p w:rsidR="000D348D" w:rsidRPr="000F3174" w:rsidRDefault="000D348D" w:rsidP="000D348D">
      <w:pPr>
        <w:rPr>
          <w:rFonts w:eastAsiaTheme="minorHAnsi"/>
          <w:sz w:val="24"/>
          <w:szCs w:val="24"/>
        </w:rPr>
      </w:pPr>
      <w:r w:rsidRPr="000F3174">
        <w:rPr>
          <w:rFonts w:eastAsiaTheme="minorHAnsi" w:hint="eastAsia"/>
          <w:sz w:val="24"/>
          <w:szCs w:val="24"/>
        </w:rPr>
        <w:t>항전간제</w:t>
      </w:r>
    </w:p>
    <w:p w:rsidR="000D348D" w:rsidRPr="000F3174" w:rsidRDefault="000D348D" w:rsidP="000D348D">
      <w:pPr>
        <w:rPr>
          <w:rFonts w:eastAsiaTheme="minorHAnsi"/>
          <w:b/>
        </w:rPr>
      </w:pPr>
    </w:p>
    <w:p w:rsidR="000D348D" w:rsidRPr="00215A4C" w:rsidRDefault="00215A4C" w:rsidP="000D348D">
      <w:pPr>
        <w:pStyle w:val="a5"/>
        <w:wordWrap/>
        <w:rPr>
          <w:rFonts w:eastAsiaTheme="minorHAnsi"/>
          <w:b/>
          <w:color w:val="000000" w:themeColor="text1"/>
          <w:szCs w:val="20"/>
        </w:rPr>
      </w:pPr>
      <w:r w:rsidRPr="00215A4C">
        <w:rPr>
          <w:rFonts w:eastAsiaTheme="minorHAnsi"/>
          <w:b/>
          <w:color w:val="000000" w:themeColor="text1"/>
          <w:szCs w:val="20"/>
        </w:rPr>
        <w:t xml:space="preserve">PUBMED </w:t>
      </w:r>
    </w:p>
    <w:p w:rsidR="000D348D" w:rsidRPr="000F3174" w:rsidRDefault="000D348D" w:rsidP="000D348D">
      <w:pPr>
        <w:rPr>
          <w:rFonts w:eastAsiaTheme="minorHAnsi"/>
          <w:color w:val="000000" w:themeColor="text1"/>
        </w:rPr>
      </w:pPr>
      <w:r w:rsidRPr="000F3174">
        <w:rPr>
          <w:rFonts w:eastAsiaTheme="minorHAnsi"/>
          <w:color w:val="000000" w:themeColor="text1"/>
        </w:rPr>
        <w:t xml:space="preserve">((("Intervertebral Disc Displacement"[Mesh] OR (Disc[tiab] OR Discs[tiab] OR Disk[tiab] OR </w:t>
      </w:r>
      <w:r w:rsidRPr="000F3174">
        <w:rPr>
          <w:rFonts w:eastAsiaTheme="minorHAnsi"/>
          <w:color w:val="000000" w:themeColor="text1"/>
        </w:rPr>
        <w:lastRenderedPageBreak/>
        <w:t>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gabapentin"[Supplementary Concept] OR "gabapentin"[All Fields]) OR ("pregabalin"[MeSH Terms] OR "pregabalin"[All Fields]) OR ("carbamazepine"[MeSH Terms] OR "carbamazepine"[All Fields])) OR (""anticonvulsants"[Pharmacological Action] OR "anticonvulsants"[MeSH Terms] OR "anticonvulsants"[All Fields]))</w:t>
      </w:r>
    </w:p>
    <w:p w:rsidR="00215A4C" w:rsidRPr="000F3174" w:rsidRDefault="00215A4C" w:rsidP="000D348D">
      <w:pPr>
        <w:rPr>
          <w:rFonts w:eastAsiaTheme="minorHAnsi"/>
          <w:color w:val="000000" w:themeColor="text1"/>
        </w:rPr>
      </w:pPr>
    </w:p>
    <w:p w:rsidR="000D348D" w:rsidRPr="000F3174" w:rsidRDefault="000D348D" w:rsidP="000D348D">
      <w:pPr>
        <w:rPr>
          <w:rFonts w:eastAsiaTheme="minorHAnsi"/>
          <w:color w:val="000000" w:themeColor="text1"/>
        </w:rPr>
      </w:pPr>
    </w:p>
    <w:p w:rsidR="000D348D" w:rsidRPr="000F3174" w:rsidRDefault="00215A4C" w:rsidP="000D348D">
      <w:pPr>
        <w:rPr>
          <w:rFonts w:eastAsiaTheme="minorHAnsi"/>
          <w:color w:val="000000" w:themeColor="text1"/>
        </w:rPr>
      </w:pPr>
      <w:r w:rsidRPr="00215A4C">
        <w:rPr>
          <w:rFonts w:eastAsiaTheme="minorHAnsi"/>
          <w:b/>
          <w:color w:val="000000" w:themeColor="text1"/>
          <w:szCs w:val="20"/>
        </w:rPr>
        <w:t>EMBASE</w:t>
      </w:r>
    </w:p>
    <w:p w:rsidR="000D348D" w:rsidRPr="000F3174" w:rsidRDefault="000D348D" w:rsidP="000D348D">
      <w:pPr>
        <w:rPr>
          <w:rFonts w:eastAsiaTheme="minorHAnsi"/>
          <w:color w:val="000000" w:themeColor="text1"/>
        </w:rPr>
      </w:pPr>
      <w:r w:rsidRPr="00215A4C">
        <w:rPr>
          <w:rFonts w:eastAsiaTheme="minorHAnsi"/>
          <w:color w:val="000000" w:themeColor="text1"/>
          <w:szCs w:val="20"/>
        </w:rPr>
        <w:t xml:space="preserve">((((("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w:t>
      </w:r>
      <w:r w:rsidRPr="000F3174">
        <w:rPr>
          <w:rFonts w:eastAsiaTheme="minorHAnsi"/>
          <w:color w:val="000000" w:themeColor="text1"/>
        </w:rPr>
        <w:t>AND ((('gabapentin':ab,ti OR 'gabapentin'/exp) OR ('pregabalin':ab,ti OR 'pregabalin'/exp) OR ('carbamazepine':ab,ti OR 'carbamazepine'/exp)) OR ('anticonvulsive agent':ab,ti OR 'anticonvulsive agent'/exp))</w:t>
      </w:r>
    </w:p>
    <w:p w:rsidR="00215A4C" w:rsidRPr="000F3174" w:rsidRDefault="00215A4C" w:rsidP="000D348D">
      <w:pPr>
        <w:rPr>
          <w:rFonts w:eastAsiaTheme="minorHAnsi"/>
          <w:color w:val="000000" w:themeColor="text1"/>
        </w:rPr>
      </w:pPr>
    </w:p>
    <w:p w:rsidR="000D348D" w:rsidRPr="000F3174" w:rsidRDefault="000D348D" w:rsidP="000D348D">
      <w:pPr>
        <w:rPr>
          <w:rFonts w:eastAsiaTheme="minorHAnsi"/>
          <w:color w:val="000000" w:themeColor="text1"/>
        </w:rPr>
      </w:pPr>
    </w:p>
    <w:p w:rsidR="000D348D" w:rsidRPr="00215A4C" w:rsidRDefault="00215A4C" w:rsidP="000D348D">
      <w:pPr>
        <w:rPr>
          <w:rFonts w:eastAsiaTheme="minorHAnsi"/>
          <w:b/>
          <w:color w:val="000000" w:themeColor="text1"/>
          <w:szCs w:val="20"/>
        </w:rPr>
      </w:pPr>
      <w:r w:rsidRPr="00215A4C">
        <w:rPr>
          <w:rFonts w:eastAsiaTheme="minorHAnsi"/>
          <w:b/>
          <w:color w:val="000000" w:themeColor="text1"/>
          <w:szCs w:val="20"/>
        </w:rPr>
        <w:t>COCHRANE</w:t>
      </w:r>
    </w:p>
    <w:p w:rsidR="000D348D" w:rsidRPr="00215A4C" w:rsidRDefault="000D348D" w:rsidP="000D348D">
      <w:pPr>
        <w:pStyle w:val="a5"/>
        <w:wordWrap/>
        <w:rPr>
          <w:rFonts w:eastAsiaTheme="minorHAnsi"/>
          <w:color w:val="000000" w:themeColor="text1"/>
          <w:szCs w:val="20"/>
        </w:rPr>
      </w:pPr>
      <w:r w:rsidRPr="00215A4C">
        <w:rPr>
          <w:rFonts w:eastAsiaTheme="minorHAnsi"/>
          <w:color w:val="000000" w:themeColor="text1"/>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gabapentin</w:t>
      </w:r>
      <w:r w:rsidR="00F33FD5" w:rsidRPr="00215A4C">
        <w:rPr>
          <w:rFonts w:eastAsiaTheme="minorHAnsi"/>
          <w:color w:val="000000" w:themeColor="text1"/>
          <w:szCs w:val="20"/>
        </w:rPr>
        <w:t>[tiab]</w:t>
      </w:r>
      <w:r w:rsidRPr="00215A4C">
        <w:rPr>
          <w:rFonts w:eastAsiaTheme="minorHAnsi"/>
          <w:color w:val="000000" w:themeColor="text1"/>
          <w:szCs w:val="20"/>
        </w:rPr>
        <w:t xml:space="preserve"> </w:t>
      </w:r>
      <w:r w:rsidR="00F33FD5">
        <w:rPr>
          <w:rFonts w:eastAsiaTheme="minorHAnsi" w:hint="eastAsia"/>
          <w:color w:val="000000" w:themeColor="text1"/>
          <w:szCs w:val="20"/>
        </w:rPr>
        <w:t>OR</w:t>
      </w:r>
      <w:r w:rsidRPr="00215A4C">
        <w:rPr>
          <w:rFonts w:eastAsiaTheme="minorHAnsi"/>
          <w:color w:val="000000" w:themeColor="text1"/>
          <w:szCs w:val="20"/>
        </w:rPr>
        <w:t xml:space="preserve"> pregabalin</w:t>
      </w:r>
      <w:r w:rsidR="00F33FD5" w:rsidRPr="00215A4C">
        <w:rPr>
          <w:rFonts w:eastAsiaTheme="minorHAnsi"/>
          <w:color w:val="000000" w:themeColor="text1"/>
          <w:szCs w:val="20"/>
        </w:rPr>
        <w:t>[tiab]</w:t>
      </w:r>
      <w:r w:rsidRPr="00215A4C">
        <w:rPr>
          <w:rFonts w:eastAsiaTheme="minorHAnsi"/>
          <w:color w:val="000000" w:themeColor="text1"/>
          <w:szCs w:val="20"/>
        </w:rPr>
        <w:t xml:space="preserve"> </w:t>
      </w:r>
      <w:r w:rsidR="00F33FD5">
        <w:rPr>
          <w:rFonts w:eastAsiaTheme="minorHAnsi" w:hint="eastAsia"/>
          <w:color w:val="000000" w:themeColor="text1"/>
          <w:szCs w:val="20"/>
        </w:rPr>
        <w:t>OR</w:t>
      </w:r>
      <w:r w:rsidRPr="00215A4C">
        <w:rPr>
          <w:rFonts w:eastAsiaTheme="minorHAnsi"/>
          <w:color w:val="000000" w:themeColor="text1"/>
          <w:szCs w:val="20"/>
        </w:rPr>
        <w:t xml:space="preserve"> carbamazepine</w:t>
      </w:r>
      <w:r w:rsidR="00F33FD5" w:rsidRPr="00215A4C">
        <w:rPr>
          <w:rFonts w:eastAsiaTheme="minorHAnsi"/>
          <w:color w:val="000000" w:themeColor="text1"/>
          <w:szCs w:val="20"/>
        </w:rPr>
        <w:t xml:space="preserve">[tiab] </w:t>
      </w:r>
      <w:r w:rsidRPr="00215A4C">
        <w:rPr>
          <w:rFonts w:eastAsiaTheme="minorHAnsi"/>
          <w:color w:val="000000" w:themeColor="text1"/>
          <w:szCs w:val="20"/>
        </w:rPr>
        <w:t>OR</w:t>
      </w:r>
      <w:r w:rsidR="00F33FD5">
        <w:rPr>
          <w:rFonts w:eastAsiaTheme="minorHAnsi" w:hint="eastAsia"/>
          <w:color w:val="000000" w:themeColor="text1"/>
          <w:szCs w:val="20"/>
        </w:rPr>
        <w:t xml:space="preserve"> </w:t>
      </w:r>
      <w:r w:rsidRPr="00215A4C">
        <w:rPr>
          <w:rFonts w:eastAsiaTheme="minorHAnsi"/>
          <w:color w:val="000000" w:themeColor="text1"/>
          <w:szCs w:val="20"/>
        </w:rPr>
        <w:t>Anticonvulsants</w:t>
      </w:r>
      <w:r w:rsidR="00F33FD5">
        <w:rPr>
          <w:rFonts w:eastAsiaTheme="minorHAnsi" w:hint="eastAsia"/>
          <w:color w:val="000000" w:themeColor="text1"/>
          <w:szCs w:val="20"/>
        </w:rPr>
        <w:t>[</w:t>
      </w:r>
      <w:r w:rsidR="00F33FD5">
        <w:rPr>
          <w:rFonts w:eastAsiaTheme="minorHAnsi"/>
          <w:color w:val="000000" w:themeColor="text1"/>
          <w:szCs w:val="20"/>
        </w:rPr>
        <w:t>Mesh</w:t>
      </w:r>
      <w:r w:rsidR="00F33FD5">
        <w:rPr>
          <w:rFonts w:eastAsiaTheme="minorHAnsi" w:hint="eastAsia"/>
          <w:color w:val="000000" w:themeColor="text1"/>
          <w:szCs w:val="20"/>
        </w:rPr>
        <w:t>]</w:t>
      </w:r>
      <w:r w:rsidRPr="00215A4C">
        <w:rPr>
          <w:rFonts w:eastAsiaTheme="minorHAnsi"/>
          <w:color w:val="000000" w:themeColor="text1"/>
          <w:szCs w:val="20"/>
        </w:rPr>
        <w:t>)</w:t>
      </w:r>
    </w:p>
    <w:p w:rsidR="000D348D" w:rsidRPr="000F3174" w:rsidRDefault="000D348D" w:rsidP="000D348D">
      <w:pPr>
        <w:rPr>
          <w:rFonts w:eastAsiaTheme="minorHAnsi"/>
        </w:rPr>
      </w:pPr>
    </w:p>
    <w:p w:rsidR="00215A4C" w:rsidRPr="000F3174" w:rsidRDefault="00215A4C" w:rsidP="000D348D">
      <w:pPr>
        <w:rPr>
          <w:rFonts w:eastAsiaTheme="minorHAnsi"/>
        </w:rPr>
      </w:pPr>
    </w:p>
    <w:p w:rsidR="000D348D" w:rsidRPr="000F3174" w:rsidRDefault="00215A4C" w:rsidP="000D348D">
      <w:pPr>
        <w:rPr>
          <w:rFonts w:eastAsiaTheme="minorHAnsi"/>
          <w:b/>
        </w:rPr>
      </w:pPr>
      <w:r w:rsidRPr="000F3174">
        <w:rPr>
          <w:rFonts w:eastAsiaTheme="minorHAnsi"/>
          <w:b/>
        </w:rPr>
        <w:t>KOREAMED</w:t>
      </w:r>
    </w:p>
    <w:p w:rsidR="000D348D" w:rsidRPr="000F3174" w:rsidRDefault="000D348D" w:rsidP="000D348D">
      <w:pPr>
        <w:rPr>
          <w:rFonts w:eastAsiaTheme="minorHAnsi"/>
        </w:rPr>
      </w:pPr>
      <w:r w:rsidRPr="000F3174">
        <w:rPr>
          <w:rFonts w:eastAsiaTheme="minorHAnsi"/>
        </w:rPr>
        <w:t xml:space="preserve">Lumbosacral disc OR Lumbar disc OR Radiculopathies OR Radiculopathy OR radiculitis OR nerve root OR back pain OR sciatica OR sciaticas OR sciatic AND gabapentin) OR (Lumbosacral disc OR Lumbar disc OR Radiculopathies OR Radiculopathy OR radiculitis OR nerve root OR back pain OR sciatica OR sciaticas OR sciatic AND pregabalin) OR (Lumbosacral disc OR Lumbar disc OR </w:t>
      </w:r>
      <w:r w:rsidRPr="000F3174">
        <w:rPr>
          <w:rFonts w:eastAsiaTheme="minorHAnsi"/>
        </w:rPr>
        <w:lastRenderedPageBreak/>
        <w:t xml:space="preserve">Radiculopathies OR Radiculopathy OR radiculitis OR nerve root OR back pain OR sciatica OR sciaticas OR sciatic AND carbamazepine) OR (Lumbosacral disc OR Lumbar disc OR Radiculopathies OR Radiculopathy OR radiculitis OR nerve root OR back pain OR sciatica OR sciaticas OR sciatic AND anticonvulsants </w:t>
      </w:r>
    </w:p>
    <w:p w:rsidR="000D348D" w:rsidRPr="00F33FD5" w:rsidRDefault="000D348D" w:rsidP="000D348D">
      <w:pPr>
        <w:rPr>
          <w:rFonts w:eastAsiaTheme="minorHAnsi"/>
        </w:rPr>
      </w:pPr>
    </w:p>
    <w:p w:rsidR="000D348D" w:rsidRPr="000F3174" w:rsidRDefault="000D348D" w:rsidP="000D348D">
      <w:pPr>
        <w:widowControl/>
        <w:wordWrap/>
        <w:autoSpaceDE/>
        <w:autoSpaceDN/>
        <w:jc w:val="left"/>
        <w:rPr>
          <w:rFonts w:eastAsiaTheme="minorHAnsi"/>
        </w:rPr>
      </w:pPr>
    </w:p>
    <w:p w:rsidR="000D348D" w:rsidRPr="000F3174" w:rsidRDefault="000D348D" w:rsidP="000D348D">
      <w:pPr>
        <w:widowControl/>
        <w:wordWrap/>
        <w:autoSpaceDE/>
        <w:autoSpaceDN/>
        <w:jc w:val="left"/>
        <w:rPr>
          <w:rFonts w:eastAsiaTheme="minorHAnsi"/>
          <w:sz w:val="24"/>
          <w:szCs w:val="24"/>
        </w:rPr>
      </w:pPr>
      <w:r w:rsidRPr="000F3174">
        <w:rPr>
          <w:rFonts w:eastAsiaTheme="minorHAnsi" w:hint="eastAsia"/>
          <w:sz w:val="24"/>
          <w:szCs w:val="24"/>
        </w:rPr>
        <w:t>항우울제</w:t>
      </w:r>
      <w:r w:rsidRPr="000F3174">
        <w:rPr>
          <w:rFonts w:eastAsiaTheme="minorHAnsi"/>
          <w:sz w:val="24"/>
          <w:szCs w:val="24"/>
        </w:rPr>
        <w:t xml:space="preserve"> </w:t>
      </w:r>
    </w:p>
    <w:p w:rsidR="000D348D" w:rsidRPr="000F3174" w:rsidRDefault="000D348D" w:rsidP="000D348D">
      <w:pPr>
        <w:widowControl/>
        <w:wordWrap/>
        <w:autoSpaceDE/>
        <w:autoSpaceDN/>
        <w:jc w:val="left"/>
        <w:rPr>
          <w:rFonts w:eastAsiaTheme="minorHAnsi"/>
          <w:sz w:val="24"/>
          <w:szCs w:val="24"/>
        </w:rPr>
      </w:pPr>
    </w:p>
    <w:p w:rsidR="000D348D" w:rsidRPr="000F3174" w:rsidRDefault="00215A4C" w:rsidP="000D348D">
      <w:pPr>
        <w:rPr>
          <w:rFonts w:eastAsiaTheme="minorHAnsi"/>
          <w:b/>
        </w:rPr>
      </w:pPr>
      <w:r w:rsidRPr="000F3174">
        <w:rPr>
          <w:rFonts w:eastAsiaTheme="minorHAnsi"/>
          <w:b/>
        </w:rPr>
        <w:t>PUBMED</w:t>
      </w:r>
    </w:p>
    <w:p w:rsidR="000D348D" w:rsidRPr="000F3174" w:rsidRDefault="000D348D" w:rsidP="000D348D">
      <w:pPr>
        <w:rPr>
          <w:rFonts w:eastAsiaTheme="minorHAnsi" w:cs="굴림"/>
          <w:color w:val="000000"/>
          <w:kern w:val="0"/>
          <w:szCs w:val="20"/>
        </w:rPr>
      </w:pPr>
      <w:r w:rsidRPr="000F3174">
        <w:rPr>
          <w:rFonts w:eastAsiaTheme="minorHAnsi"/>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w:t>
      </w:r>
      <w:r w:rsidRPr="000F3174">
        <w:rPr>
          <w:rFonts w:eastAsiaTheme="minorHAnsi" w:cs="굴림"/>
          <w:color w:val="000000"/>
          <w:kern w:val="0"/>
          <w:szCs w:val="20"/>
        </w:rPr>
        <w:t>("duloxetine hydrochloride"[MeSH Terms] OR ("duloxetine"[All Fields] AND "hydrochloride"[All Fields]) OR "duloxetine hydrochloride"[All Fields] OR "duloxetine"[All Fields]) OR ("venlafaxine hydrochloride"[MeSH Terms] OR ("venlafaxine"[All Fields] AND "hydrochloride"[All Fields]) OR "venlafaxine hydrochloride"[All Fields] OR "venlafaxine"[All Fields]) OR ("milnacipran"[Supplementary Concept] OR "milnacipran"[All Fields]) OR (serotonin-norepinephrine[All Fields] AND reuptake[All Fields] AND ("antagonists and inhibitors"[Subheading] OR ("antagonists"[All Fields] AND "inhibitors"[All Fields]) OR "antagonists and inhibitors"[All Fields] OR "inhibitors"[All Fields]))) OR ("antidepressive agents"[Pharmacological Action] OR "antidepressive agents"[MeSH Terms] OR ("antidepressive"[All Fields] AND "agents"[All Fields]) OR "antidepressive agents"[All Fields] OR "antidepressants"[All Fields]))</w:t>
      </w:r>
    </w:p>
    <w:p w:rsidR="00215A4C" w:rsidRPr="000F3174" w:rsidRDefault="00215A4C" w:rsidP="000D348D">
      <w:pPr>
        <w:rPr>
          <w:rFonts w:eastAsiaTheme="minorHAnsi" w:cs="굴림"/>
          <w:color w:val="000000"/>
          <w:kern w:val="0"/>
          <w:szCs w:val="20"/>
        </w:rPr>
      </w:pPr>
    </w:p>
    <w:p w:rsidR="00215A4C" w:rsidRPr="000F3174" w:rsidRDefault="00215A4C" w:rsidP="000D348D">
      <w:pPr>
        <w:rPr>
          <w:rFonts w:eastAsiaTheme="minorHAnsi" w:cs="굴림"/>
          <w:color w:val="000000"/>
          <w:kern w:val="0"/>
          <w:szCs w:val="20"/>
        </w:rPr>
      </w:pPr>
    </w:p>
    <w:p w:rsidR="000D348D" w:rsidRPr="000F3174" w:rsidRDefault="000D348D" w:rsidP="000D348D">
      <w:pPr>
        <w:rPr>
          <w:rFonts w:eastAsiaTheme="minorHAnsi" w:cs="굴림"/>
          <w:b/>
          <w:color w:val="000000"/>
          <w:kern w:val="0"/>
          <w:szCs w:val="20"/>
        </w:rPr>
      </w:pPr>
    </w:p>
    <w:p w:rsidR="000D348D" w:rsidRPr="000F3174" w:rsidRDefault="000D348D" w:rsidP="000D348D">
      <w:pPr>
        <w:rPr>
          <w:rFonts w:eastAsiaTheme="minorHAnsi" w:cs="굴림"/>
          <w:b/>
          <w:color w:val="000000"/>
          <w:kern w:val="0"/>
          <w:szCs w:val="20"/>
        </w:rPr>
      </w:pPr>
      <w:r w:rsidRPr="000F3174">
        <w:rPr>
          <w:rFonts w:eastAsiaTheme="minorHAnsi" w:cs="굴림"/>
          <w:b/>
          <w:color w:val="000000"/>
          <w:kern w:val="0"/>
          <w:szCs w:val="20"/>
        </w:rPr>
        <w:t>EMBASE</w:t>
      </w:r>
    </w:p>
    <w:p w:rsidR="000D348D" w:rsidRPr="000F3174" w:rsidRDefault="000D348D" w:rsidP="000D348D">
      <w:pPr>
        <w:rPr>
          <w:rFonts w:eastAsiaTheme="minorHAnsi"/>
        </w:rPr>
      </w:pPr>
      <w:r w:rsidRPr="000F3174">
        <w:rPr>
          <w:rFonts w:eastAsiaTheme="minorHAnsi" w:cs="굴림"/>
          <w:color w:val="000000"/>
          <w:kern w:val="0"/>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 ((</w:t>
      </w:r>
      <w:r w:rsidRPr="000F3174">
        <w:rPr>
          <w:rFonts w:eastAsiaTheme="minorHAnsi"/>
        </w:rPr>
        <w:t xml:space="preserve">('duloxetine hydrochloride':ab,ti OR ('duloxetine'/exp AND 'hydrochloride'/exp) OR 'duloxetine hydrochloride'/exp OR 'duloxetine'/exp) OR ('venlafaxine hydrochloride':ab,ti OR ('venlafaxine'/exp AND 'hydrochloride'/exp) OR 'venlafaxine hydrochloride'/exp OR 'venlafaxine'/exp) OR </w:t>
      </w:r>
      <w:r w:rsidRPr="000F3174">
        <w:rPr>
          <w:rFonts w:eastAsiaTheme="minorHAnsi"/>
        </w:rPr>
        <w:lastRenderedPageBreak/>
        <w:t>('milnacipran':ab,ti OR 'milnacipran'/exp) OR (serotonin-norepinephrine/exp AND reuptake/exp AND ('antagonists and inhibitors':ab,ti OR ('antagonists'/exp AND 'inhibitors'/exp) OR 'antagonists and inhibitors'/exp OR 'inhibitors'/exp)))  OR ('antidepressant agent':ab,ti OR ('antidepressant'/exp AND 'agent'/exp) OR 'antidepressant agent'/exp OR 'antidepressants'/exp))</w:t>
      </w:r>
    </w:p>
    <w:p w:rsidR="000D348D" w:rsidRPr="000F3174" w:rsidRDefault="000D348D" w:rsidP="000D348D">
      <w:pPr>
        <w:pStyle w:val="MS"/>
        <w:spacing w:after="0" w:line="384" w:lineRule="auto"/>
        <w:ind w:left="366" w:hanging="366"/>
        <w:rPr>
          <w:rFonts w:asciiTheme="minorHAnsi" w:eastAsiaTheme="minorHAnsi" w:hAnsiTheme="minorHAnsi"/>
        </w:rPr>
      </w:pPr>
    </w:p>
    <w:p w:rsidR="000D348D" w:rsidRPr="000F3174" w:rsidRDefault="00215A4C" w:rsidP="000D348D">
      <w:pPr>
        <w:rPr>
          <w:rFonts w:eastAsiaTheme="minorHAnsi"/>
          <w:b/>
        </w:rPr>
      </w:pPr>
      <w:r w:rsidRPr="000F3174">
        <w:rPr>
          <w:rFonts w:eastAsiaTheme="minorHAnsi"/>
          <w:b/>
        </w:rPr>
        <w:t xml:space="preserve">COCHRANE </w:t>
      </w:r>
    </w:p>
    <w:p w:rsidR="00A43AD0" w:rsidRPr="000F3174" w:rsidRDefault="00A43AD0" w:rsidP="00A43AD0">
      <w:pPr>
        <w:pStyle w:val="a6"/>
        <w:ind w:leftChars="0" w:left="0"/>
        <w:textAlignment w:val="baseline"/>
        <w:rPr>
          <w:rFonts w:eastAsiaTheme="minorHAnsi" w:cs="굴림"/>
          <w:color w:val="000000"/>
          <w:kern w:val="0"/>
          <w:szCs w:val="20"/>
        </w:rPr>
      </w:pPr>
      <w:r w:rsidRPr="00215A4C">
        <w:rPr>
          <w:rFonts w:eastAsiaTheme="minorHAnsi"/>
          <w:color w:val="000000" w:themeColor="text1"/>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w:t>
      </w:r>
      <w:r>
        <w:rPr>
          <w:rFonts w:eastAsiaTheme="minorHAnsi" w:hint="eastAsia"/>
          <w:color w:val="000000" w:themeColor="text1"/>
          <w:szCs w:val="20"/>
        </w:rPr>
        <w:t xml:space="preserve"> </w:t>
      </w:r>
      <w:r>
        <w:rPr>
          <w:rFonts w:eastAsiaTheme="minorHAnsi" w:hint="eastAsia"/>
        </w:rPr>
        <w:t>(</w:t>
      </w:r>
      <w:r w:rsidRPr="000F3174">
        <w:rPr>
          <w:rFonts w:eastAsiaTheme="minorHAnsi"/>
        </w:rPr>
        <w:t>duloxetine</w:t>
      </w:r>
      <w:r w:rsidRPr="00215A4C">
        <w:rPr>
          <w:rFonts w:eastAsiaTheme="minorHAnsi"/>
          <w:color w:val="000000" w:themeColor="text1"/>
          <w:szCs w:val="20"/>
        </w:rPr>
        <w:t>[tiab</w:t>
      </w:r>
      <w:r>
        <w:rPr>
          <w:rFonts w:eastAsiaTheme="minorHAnsi" w:hint="eastAsia"/>
          <w:color w:val="000000" w:themeColor="text1"/>
          <w:szCs w:val="20"/>
        </w:rPr>
        <w:t xml:space="preserve"> OR</w:t>
      </w:r>
      <w:r w:rsidRPr="000F3174">
        <w:rPr>
          <w:rFonts w:eastAsiaTheme="minorHAnsi"/>
        </w:rPr>
        <w:t xml:space="preserve"> venlafaxine</w:t>
      </w:r>
      <w:r w:rsidRPr="00215A4C">
        <w:rPr>
          <w:rFonts w:eastAsiaTheme="minorHAnsi"/>
          <w:color w:val="000000" w:themeColor="text1"/>
          <w:szCs w:val="20"/>
        </w:rPr>
        <w:t>[tiab]</w:t>
      </w:r>
      <w:r w:rsidRPr="000F3174">
        <w:rPr>
          <w:rFonts w:eastAsiaTheme="minorHAnsi"/>
        </w:rPr>
        <w:t xml:space="preserve"> </w:t>
      </w:r>
      <w:r>
        <w:rPr>
          <w:rFonts w:eastAsiaTheme="minorHAnsi" w:hint="eastAsia"/>
        </w:rPr>
        <w:t>OR</w:t>
      </w:r>
      <w:r w:rsidRPr="000F3174">
        <w:rPr>
          <w:rFonts w:eastAsiaTheme="minorHAnsi"/>
        </w:rPr>
        <w:t xml:space="preserve"> milnacipran</w:t>
      </w:r>
      <w:r w:rsidRPr="00215A4C">
        <w:rPr>
          <w:rFonts w:eastAsiaTheme="minorHAnsi"/>
          <w:color w:val="000000" w:themeColor="text1"/>
          <w:szCs w:val="20"/>
        </w:rPr>
        <w:t>[tiab]</w:t>
      </w:r>
      <w:r w:rsidRPr="000F3174">
        <w:rPr>
          <w:rFonts w:eastAsiaTheme="minorHAnsi"/>
        </w:rPr>
        <w:t xml:space="preserve"> </w:t>
      </w:r>
      <w:r>
        <w:rPr>
          <w:rFonts w:eastAsiaTheme="minorHAnsi" w:hint="eastAsia"/>
        </w:rPr>
        <w:t>OR</w:t>
      </w:r>
      <w:r w:rsidRPr="000F3174">
        <w:rPr>
          <w:rFonts w:eastAsiaTheme="minorHAnsi"/>
        </w:rPr>
        <w:t xml:space="preserve"> </w:t>
      </w:r>
      <w:r w:rsidR="00F33FD5">
        <w:rPr>
          <w:rFonts w:eastAsiaTheme="minorHAnsi"/>
        </w:rPr>
        <w:t>“</w:t>
      </w:r>
      <w:r w:rsidRPr="000F3174">
        <w:rPr>
          <w:rFonts w:eastAsiaTheme="minorHAnsi"/>
        </w:rPr>
        <w:t>serotonin-norepinephrine reuptake inhibitors</w:t>
      </w:r>
      <w:r w:rsidR="00F33FD5">
        <w:rPr>
          <w:rFonts w:eastAsiaTheme="minorHAnsi"/>
        </w:rPr>
        <w:t>”</w:t>
      </w:r>
      <w:r w:rsidRPr="00215A4C">
        <w:rPr>
          <w:rFonts w:eastAsiaTheme="minorHAnsi"/>
          <w:color w:val="000000" w:themeColor="text1"/>
          <w:szCs w:val="20"/>
        </w:rPr>
        <w:t>[tiab]</w:t>
      </w:r>
      <w:r>
        <w:rPr>
          <w:rFonts w:eastAsiaTheme="minorHAnsi" w:hint="eastAsia"/>
          <w:color w:val="000000" w:themeColor="text1"/>
          <w:szCs w:val="20"/>
        </w:rPr>
        <w:t xml:space="preserve"> OR </w:t>
      </w:r>
      <w:r>
        <w:rPr>
          <w:rFonts w:eastAsiaTheme="minorHAnsi"/>
          <w:color w:val="000000" w:themeColor="text1"/>
          <w:szCs w:val="20"/>
        </w:rPr>
        <w:t>“</w:t>
      </w:r>
      <w:r w:rsidRPr="000F3174">
        <w:rPr>
          <w:rFonts w:eastAsiaTheme="minorHAnsi" w:cs="굴림"/>
          <w:color w:val="000000"/>
          <w:kern w:val="0"/>
          <w:szCs w:val="20"/>
        </w:rPr>
        <w:t>Antidepressive Agents</w:t>
      </w:r>
      <w:r>
        <w:rPr>
          <w:rFonts w:eastAsiaTheme="minorHAnsi" w:cs="굴림"/>
          <w:color w:val="000000"/>
          <w:kern w:val="0"/>
          <w:szCs w:val="20"/>
        </w:rPr>
        <w:t>”</w:t>
      </w:r>
      <w:r w:rsidRPr="00215A4C">
        <w:rPr>
          <w:rFonts w:eastAsiaTheme="minorHAnsi"/>
          <w:color w:val="000000" w:themeColor="text1"/>
          <w:szCs w:val="20"/>
        </w:rPr>
        <w:t>[Mesh])</w:t>
      </w:r>
    </w:p>
    <w:p w:rsidR="000D348D" w:rsidRPr="00A43AD0" w:rsidRDefault="000D348D" w:rsidP="000D348D">
      <w:pPr>
        <w:rPr>
          <w:rFonts w:eastAsiaTheme="minorHAnsi"/>
        </w:rPr>
      </w:pPr>
    </w:p>
    <w:p w:rsidR="00215A4C" w:rsidRPr="000F3174" w:rsidRDefault="00215A4C" w:rsidP="000D348D">
      <w:pPr>
        <w:rPr>
          <w:rFonts w:eastAsiaTheme="minorHAnsi"/>
        </w:rPr>
      </w:pPr>
    </w:p>
    <w:p w:rsidR="000D348D" w:rsidRPr="000F3174" w:rsidRDefault="000D348D" w:rsidP="000D348D">
      <w:pPr>
        <w:rPr>
          <w:rFonts w:eastAsiaTheme="minorHAnsi"/>
          <w:b/>
        </w:rPr>
      </w:pPr>
      <w:r w:rsidRPr="000F3174">
        <w:rPr>
          <w:rFonts w:eastAsiaTheme="minorHAnsi"/>
          <w:b/>
        </w:rPr>
        <w:t>KOREAMED</w:t>
      </w:r>
    </w:p>
    <w:p w:rsidR="000D348D" w:rsidRDefault="000D348D" w:rsidP="005E624C">
      <w:pPr>
        <w:rPr>
          <w:rFonts w:eastAsiaTheme="minorHAnsi"/>
        </w:rPr>
      </w:pPr>
      <w:r w:rsidRPr="000F3174">
        <w:rPr>
          <w:rFonts w:eastAsiaTheme="minorHAnsi"/>
        </w:rPr>
        <w:t xml:space="preserve">Lumbosacral disc OR Lumbar disc OR Radiculopathies OR Radiculopathy OR radiculitis OR nerve root OR back pain OR sciatica OR sciaticas OR sciatic AND duloxetine) OR (Lumbosacral disc OR Lumbar disc OR Radiculopathies OR Radiculopathy OR radiculitis OR nerve root OR back pain OR sciatica OR sciaticas OR sciatic AND ventlafaxine) OR (Lumbosacral disc OR Lumbar disc OR Radiculopathies OR Radiculopathy OR radiculitis OR nerve root OR back pain OR sciatica OR sciaticas OR sciatic AND milnacipran) OR Lumbar disc OR Radiculopathies OR Radiculopathy OR radiculitis OR nerve root OR back pain OR sciatica OR sciaticas OR sciatic AND serotonin-norepinephrine reuptake inhibitors </w:t>
      </w:r>
    </w:p>
    <w:p w:rsidR="005E624C" w:rsidRPr="000F3174" w:rsidRDefault="005E624C" w:rsidP="005E624C">
      <w:pPr>
        <w:rPr>
          <w:rFonts w:eastAsiaTheme="minorHAnsi"/>
        </w:rPr>
      </w:pPr>
    </w:p>
    <w:p w:rsidR="00C46DE6" w:rsidRPr="000F3174" w:rsidRDefault="00C46DE6" w:rsidP="006C6D9C">
      <w:pPr>
        <w:rPr>
          <w:rFonts w:eastAsiaTheme="minorHAnsi"/>
        </w:rPr>
      </w:pPr>
    </w:p>
    <w:p w:rsidR="00811152" w:rsidRPr="00215A4C" w:rsidRDefault="00811152" w:rsidP="00811152">
      <w:pPr>
        <w:pStyle w:val="a5"/>
        <w:wordWrap/>
        <w:rPr>
          <w:rFonts w:eastAsiaTheme="minorHAnsi"/>
          <w:b/>
          <w:sz w:val="24"/>
          <w:szCs w:val="24"/>
        </w:rPr>
      </w:pPr>
      <w:r w:rsidRPr="00215A4C">
        <w:rPr>
          <w:rFonts w:eastAsiaTheme="minorHAnsi"/>
          <w:b/>
          <w:sz w:val="24"/>
          <w:szCs w:val="24"/>
        </w:rPr>
        <w:t xml:space="preserve">C. </w:t>
      </w:r>
      <w:r w:rsidRPr="00215A4C">
        <w:rPr>
          <w:rFonts w:eastAsiaTheme="minorHAnsi" w:hint="eastAsia"/>
          <w:b/>
          <w:sz w:val="24"/>
          <w:szCs w:val="24"/>
        </w:rPr>
        <w:t>시술치료</w:t>
      </w:r>
      <w:r w:rsidRPr="00215A4C">
        <w:rPr>
          <w:rFonts w:eastAsiaTheme="minorHAnsi"/>
          <w:b/>
          <w:sz w:val="24"/>
          <w:szCs w:val="24"/>
        </w:rPr>
        <w:t xml:space="preserve">  </w:t>
      </w:r>
    </w:p>
    <w:p w:rsidR="00811152" w:rsidRDefault="00811152" w:rsidP="006C6D9C">
      <w:pPr>
        <w:rPr>
          <w:rFonts w:eastAsiaTheme="minorHAnsi"/>
          <w:sz w:val="24"/>
          <w:szCs w:val="24"/>
        </w:rPr>
      </w:pPr>
    </w:p>
    <w:p w:rsidR="00C46DE6" w:rsidRPr="000F3174" w:rsidRDefault="00C46DE6" w:rsidP="006C6D9C">
      <w:pPr>
        <w:rPr>
          <w:rFonts w:eastAsiaTheme="minorHAnsi"/>
          <w:sz w:val="24"/>
          <w:szCs w:val="24"/>
        </w:rPr>
      </w:pPr>
      <w:r w:rsidRPr="000F3174">
        <w:rPr>
          <w:rFonts w:eastAsiaTheme="minorHAnsi" w:hint="eastAsia"/>
          <w:sz w:val="24"/>
          <w:szCs w:val="24"/>
        </w:rPr>
        <w:t>경막외주사치료</w:t>
      </w:r>
      <w:r w:rsidRPr="000F3174">
        <w:rPr>
          <w:rFonts w:eastAsiaTheme="minorHAnsi"/>
          <w:sz w:val="24"/>
          <w:szCs w:val="24"/>
        </w:rPr>
        <w:t xml:space="preserve"> </w:t>
      </w:r>
    </w:p>
    <w:p w:rsidR="00C46DE6" w:rsidRPr="000F3174" w:rsidRDefault="00C46DE6" w:rsidP="006C6D9C">
      <w:pPr>
        <w:rPr>
          <w:rFonts w:eastAsiaTheme="minorHAnsi"/>
        </w:rPr>
      </w:pPr>
    </w:p>
    <w:p w:rsidR="00C46DE6" w:rsidRPr="00215A4C" w:rsidRDefault="00215A4C" w:rsidP="00C46DE6">
      <w:pPr>
        <w:pStyle w:val="a5"/>
        <w:wordWrap/>
        <w:rPr>
          <w:rFonts w:eastAsiaTheme="minorHAnsi"/>
          <w:b/>
          <w:szCs w:val="20"/>
        </w:rPr>
      </w:pPr>
      <w:r w:rsidRPr="00215A4C">
        <w:rPr>
          <w:rFonts w:eastAsiaTheme="minorHAnsi"/>
          <w:b/>
          <w:szCs w:val="20"/>
        </w:rPr>
        <w:t xml:space="preserve">PUBMED </w:t>
      </w:r>
    </w:p>
    <w:p w:rsidR="00C46DE6" w:rsidRPr="00215A4C" w:rsidRDefault="00C46DE6" w:rsidP="00C46DE6">
      <w:pPr>
        <w:pStyle w:val="a5"/>
        <w:wordWrap/>
        <w:rPr>
          <w:rFonts w:eastAsiaTheme="minorHAnsi"/>
          <w:szCs w:val="20"/>
        </w:rPr>
      </w:pPr>
      <w:r w:rsidRPr="00215A4C">
        <w:rPr>
          <w:rFonts w:eastAsiaTheme="minorHAnsi"/>
          <w:szCs w:val="20"/>
        </w:rPr>
        <w:t xml:space="preserve">((((("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w:t>
      </w:r>
      <w:r w:rsidRPr="00215A4C">
        <w:rPr>
          <w:rFonts w:eastAsiaTheme="minorHAnsi"/>
          <w:szCs w:val="20"/>
        </w:rPr>
        <w:lastRenderedPageBreak/>
        <w:t>Pain"[Mesh])) OR (Sciatica[tiab] OR Sciaticas[tiab] OR Sciatic[tiab] OR "Back Pain"[tiab])) AND ((("Adrenal Cortex Hormones"[Mesh:NoExp] OR "Glucocorticoids"[Mesh] OR "Triamcinolone"[Mesh] OR "Dexamethasone"[Mesh] OR Triamcinolone[TIAB] OR Glucocorticoids[TIAB] OR betamethasone[TIAB] OR dexamethasone[TIAB] OR Glucocorticoid[TIAB] OR "Steroids, Fluorinated"[Mesh:NoExp] OR  Steroids[TIAB] OR  Steroid[TIAB] OR "Lidocaine"[Mesh] OR  "Lidocaine"[TIAB] OR "Hyaluronoglucosaminidase"[Mesh] OR Hyaluronidase[TIAB] OR "Anesthetics, Local"[Mesh] OR “Local Anesthetics”[TIAB] OR “Local Anesthetic”[TIAB] OR "Anti-Inflammatory Agents"[Mesh:NoExp] OR "Bupivacaine"[Mesh] OR  "Bupivacaine"[TIAB]) AND ((Block[tiab] OR injection[tiab] OR injections[tiab]) AND (Autonomic[tiab] OR Sympathetic[tiab] OR epidural[tiab] OR interlaminar[tiab] OR transforaminal[tiab] OR caudal[tiab] OR ((spinal[tiab] OR dorsal [tiab]) AND (“root”[tiab] OR “nerve”[tiab] OR ganglia[tiab])) OR ("Ganglia, Spinal"[Mesh] OR "Ganglia, Spinal"[Mesh])))) OR ("Injections, Epidural"[Mesh:NoExp] OR “Autonomic Nerve Block"[Mesh:NoExp] OR (Block[tiab] OR injection[tiab] OR injections[tiab]) AND (Autonomic[tiab] OR Sympathetic[tiab] OR epidural[tiab] OR interlaminar[tiab] OR transforaminal[tiab] OR caudal[tiab] OR ((spinal[tiab] OR dorsal [tiab]) AND (“root”[tiab] OR “nerve”[tiab] OR ganglia[tiab])) OR ("Ganglia, Spinal"[Mesh] OR "Ganglia, Spinal"[Mesh])))))</w:t>
      </w:r>
    </w:p>
    <w:p w:rsidR="00215A4C" w:rsidRPr="00215A4C" w:rsidRDefault="00215A4C" w:rsidP="00C46DE6">
      <w:pPr>
        <w:pStyle w:val="a5"/>
        <w:wordWrap/>
        <w:rPr>
          <w:rFonts w:eastAsiaTheme="minorHAnsi"/>
          <w:b/>
          <w:szCs w:val="20"/>
        </w:rPr>
      </w:pPr>
    </w:p>
    <w:p w:rsidR="00215A4C" w:rsidRPr="00215A4C" w:rsidRDefault="00215A4C" w:rsidP="00C46DE6">
      <w:pPr>
        <w:pStyle w:val="a5"/>
        <w:wordWrap/>
        <w:rPr>
          <w:rFonts w:eastAsiaTheme="minorHAnsi"/>
          <w:b/>
          <w:szCs w:val="20"/>
        </w:rPr>
      </w:pPr>
    </w:p>
    <w:p w:rsidR="00C46DE6" w:rsidRPr="00215A4C" w:rsidRDefault="00215A4C" w:rsidP="00C46DE6">
      <w:pPr>
        <w:pStyle w:val="a5"/>
        <w:wordWrap/>
        <w:rPr>
          <w:rFonts w:eastAsiaTheme="minorHAnsi"/>
          <w:b/>
          <w:szCs w:val="20"/>
        </w:rPr>
      </w:pPr>
      <w:r w:rsidRPr="00215A4C">
        <w:rPr>
          <w:rFonts w:eastAsiaTheme="minorHAnsi"/>
          <w:b/>
          <w:szCs w:val="20"/>
        </w:rPr>
        <w:t xml:space="preserve">EMBASE </w:t>
      </w:r>
    </w:p>
    <w:p w:rsidR="00EF641C" w:rsidRPr="00215A4C" w:rsidRDefault="00EF641C" w:rsidP="00C46DE6">
      <w:pPr>
        <w:pStyle w:val="a5"/>
        <w:wordWrap/>
        <w:rPr>
          <w:rFonts w:eastAsiaTheme="minorHAnsi"/>
          <w:szCs w:val="20"/>
        </w:rPr>
      </w:pPr>
      <w:r w:rsidRPr="00215A4C">
        <w:rPr>
          <w:rFonts w:eastAsiaTheme="minorHAnsi"/>
          <w:szCs w:val="20"/>
        </w:rPr>
        <w:t xml:space="preserve">(('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 (("Injections, Epidural"/exp OR “Autonomic Nerve Block"[Mesh:NoExp] OR ((Block:ab,ti OR injection:ab,ti OR injections:ab,ti) AND ((Autonomic:ab,ti OR Sympathetic:ab,ti)OR (epidural:ab,ti OR interlaminar:ab,ti OR transforaminal:ab,ti OR caudal:ab,ti) OR ((spinal:ab,ti OR dorsal :ab,ti) AND (“root”:ab,ti OR “nerve”:ab,ti OR ganglia:ab,ti)) OR ('spinal ganglion'/8928bdd/_Lib_Proxy_Url/www.embase.com/exp)))) OR (((Block:ab,ti OR injection:ab,ti OR injections:ab,ti) AND ((Autonomic:ab,ti OR Sympathetic:ab,ti)OR (epidural:ab,ti OR interlaminar:ab,ti OR transforaminal:ab,ti OR caudal:ab,ti) OR ((spinal:ab,ti OR dorsal :ab,ti) AND (“root”:ab,ti OR “nerve”:ab,ti OR ganglia:ab,ti)) OR ('spinal ganglion'/8928bdd/_Lib_Proxy_Url/www.embase.com/exp))) AND (("Adrenal Cortex Hormones"[Mesh:NoExp] OR "Glucocorticoids"[Mesh] OR "Triamcinolone"[Mesh] OR "Dexamethasone"[Mesh]) OR (Triamcinolone:ab,ti OR Glucocorticoids:ab,ti OR betamethasone:ab,ti OR dexamethasone:ab,ti OR Glucocorticoid:ab,ti) OR ("Steroids, Fluorinated"[Mesh:NoExp] OR  Steroids:ab,ti OR  Steroid:ab,ti) OR ("Lidocaine"[Mesh] OR  "Lidocaine":ab,ti) OR </w:t>
      </w:r>
      <w:r w:rsidRPr="00215A4C">
        <w:rPr>
          <w:rFonts w:eastAsiaTheme="minorHAnsi"/>
          <w:szCs w:val="20"/>
        </w:rPr>
        <w:lastRenderedPageBreak/>
        <w:t>("Hyaluronoglucosaminidase"[Mesh] OR Hyaluronidase:ab,ti) OR ("Anesthetics, Local"[Mesh] OR “Local Anesthetics”:ab,ti OR “Local Anesthetic”:ab,ti) OR "Anti-Inflammatory Agents"[Mesh:NoExp] OR ("Bupivacaine"[Mesh] OR  "Bupivacaine":ab,ti))))</w:t>
      </w:r>
    </w:p>
    <w:p w:rsidR="00EF641C" w:rsidRPr="00215A4C" w:rsidRDefault="00EF641C" w:rsidP="00C46DE6">
      <w:pPr>
        <w:pStyle w:val="a5"/>
        <w:wordWrap/>
        <w:rPr>
          <w:rFonts w:eastAsiaTheme="minorHAnsi"/>
          <w:szCs w:val="20"/>
        </w:rPr>
      </w:pPr>
    </w:p>
    <w:p w:rsidR="00C46DE6" w:rsidRPr="00215A4C" w:rsidRDefault="00C46DE6" w:rsidP="00C46DE6">
      <w:pPr>
        <w:pStyle w:val="a5"/>
        <w:wordWrap/>
        <w:rPr>
          <w:rFonts w:eastAsiaTheme="minorHAnsi"/>
          <w:szCs w:val="20"/>
        </w:rPr>
      </w:pPr>
    </w:p>
    <w:p w:rsidR="00C46DE6" w:rsidRPr="00215A4C" w:rsidRDefault="00215A4C" w:rsidP="00C46DE6">
      <w:pPr>
        <w:pStyle w:val="a5"/>
        <w:wordWrap/>
        <w:rPr>
          <w:rFonts w:eastAsiaTheme="minorHAnsi"/>
          <w:b/>
          <w:szCs w:val="20"/>
        </w:rPr>
      </w:pPr>
      <w:r w:rsidRPr="00215A4C">
        <w:rPr>
          <w:rFonts w:eastAsiaTheme="minorHAnsi"/>
          <w:b/>
          <w:szCs w:val="20"/>
        </w:rPr>
        <w:t xml:space="preserve">COCHRANE </w:t>
      </w:r>
    </w:p>
    <w:p w:rsidR="00215A4C" w:rsidRPr="00215A4C" w:rsidRDefault="00EF641C" w:rsidP="00C46DE6">
      <w:pPr>
        <w:pStyle w:val="a5"/>
        <w:wordWrap/>
        <w:rPr>
          <w:rFonts w:eastAsiaTheme="minorHAnsi"/>
          <w:szCs w:val="20"/>
        </w:rPr>
      </w:pPr>
      <w:r w:rsidRPr="00215A4C">
        <w:rPr>
          <w:rFonts w:eastAsiaTheme="minorHAnsi"/>
          <w:szCs w:val="20"/>
        </w:rPr>
        <w:t xml:space="preserve">(“Intervertebral Disc Displacement"[Mesh:NoExp] OR (Disc[tiab] OR Discs[tiab] OR Disk[tiab] OR Disks[tiab] OR Radiculopathies[tiab] OR Radiculopathy[tiab] OR “Nerve Root” [tiab] OR Radiculitis[tiab] OR Radiculitides[tiab] OR Radiating[tiab] OR Radicular[tiab])) AND (Lumbosacral[tiab] OR Lumbar OR[tiab] OR Back[Mesh:NoExp] OR “Lumbosacral Region” [Mesh:NoExp] OR “Lumbar Vertebrae” "[Mesh:NoExp]) OR (Sciatica[Mesh:NoExp] OR “Back Pain” [Mesh:NoExp] OR Sciatica[tiab]  OR Sciaticas [tiab] OR Sciatic[tiab]  OR “Back Pain” [tiab]) AND (("Injections, Epidural"[Mesh:NoExp] OR “Autonomic Nerve Block"[Mesh:NoExp] OR ((Block[tiab] OR injection[tiab] OR injections[tiab]) AND ((Autonomic[tiab] OR Sympathetic[tiab]) OR (epidural[tiab] OR interlaminar[tiab] OR transforaminal[tiab] OR caudal[tiab]) OR ((spinal[tiab] OR dorsal [tiab]) AND (“root”[tiab] OR “nerve”[tiab] OR ganglia[tiab])) OR (( "Ganglia, Spinal"[Mesh] OR  "Ganglia, Spinal"[Mesh]))))) OR (((Block[tiab] OR injection[tiab] OR injections[tiab]) AND ((Autonomic[tiab] OR Sympathetic[tiab]) OR (epidural[tiab] OR interlaminar[tiab] OR transforaminal[tiab] OR caudal[tiab]) OR ((spinal[tiab] OR dorsal [tiab]) AND (“root”[tiab] OR “nerve”[tiab] OR ganglia[tiab])) OR (( "Ganglia, Spinal"[Mesh] OR  "Ganglia, Spinal"[Mesh])))) AND (("Adrenal Cortex Hormones"[Mesh:NoExp] OR "Glucocorticoids"[Mesh] OR "Triamcinolone"[Mesh] OR "Dexamethasone"[Mesh]) OR (Triamcinolone[TIAB] OR Glucocorticoids[TIAB] OR betamethasone[TIAB] OR dexamethasone[TIAB] OR Glucocorticoid[TIAB]) OR ("Steroids, Fluorinated"[Mesh:NoExp] OR  Steroids[TIAB] OR  Steroid[TIAB]) OR ("Lidocaine"[Mesh] OR  "Lidocaine"[TIAB]) OR ("Hyaluronoglucosaminidase"[Mesh] OR Hyaluronidase[TIAB]) OR ("Anesthetics, Local"[Mesh] OR “Local Anesthetics”[TIAB] OR “Local Anesthetic”[TIAB]) OR "Anti-Inflammatory Agents"[Mesh:NoExp] OR "Bupivacaine"[Mesh] OR "Bupivacaine"[TIAB]))) </w:t>
      </w:r>
    </w:p>
    <w:p w:rsidR="00215A4C" w:rsidRPr="00215A4C" w:rsidRDefault="00215A4C" w:rsidP="00C46DE6">
      <w:pPr>
        <w:pStyle w:val="a5"/>
        <w:wordWrap/>
        <w:rPr>
          <w:rFonts w:eastAsiaTheme="minorHAnsi"/>
          <w:szCs w:val="20"/>
        </w:rPr>
      </w:pPr>
    </w:p>
    <w:p w:rsidR="00C46DE6" w:rsidRPr="00215A4C" w:rsidRDefault="00C46DE6" w:rsidP="00C46DE6">
      <w:pPr>
        <w:pStyle w:val="a5"/>
        <w:wordWrap/>
        <w:rPr>
          <w:rFonts w:eastAsiaTheme="minorHAnsi"/>
          <w:szCs w:val="20"/>
        </w:rPr>
      </w:pPr>
    </w:p>
    <w:p w:rsidR="00C46DE6" w:rsidRPr="00215A4C" w:rsidRDefault="00215A4C" w:rsidP="00C46DE6">
      <w:pPr>
        <w:pStyle w:val="a5"/>
        <w:wordWrap/>
        <w:rPr>
          <w:rFonts w:eastAsiaTheme="minorHAnsi"/>
          <w:b/>
          <w:szCs w:val="20"/>
        </w:rPr>
      </w:pPr>
      <w:r w:rsidRPr="00215A4C">
        <w:rPr>
          <w:rFonts w:eastAsiaTheme="minorHAnsi"/>
          <w:b/>
          <w:szCs w:val="20"/>
        </w:rPr>
        <w:t xml:space="preserve">KOREAMED </w:t>
      </w:r>
    </w:p>
    <w:p w:rsidR="00C46DE6" w:rsidRPr="00215A4C" w:rsidRDefault="00C46DE6" w:rsidP="00C46DE6">
      <w:pPr>
        <w:pStyle w:val="a5"/>
        <w:wordWrap/>
        <w:rPr>
          <w:rFonts w:eastAsiaTheme="minorHAnsi"/>
          <w:szCs w:val="20"/>
        </w:rPr>
      </w:pPr>
      <w:r w:rsidRPr="00215A4C">
        <w:rPr>
          <w:rFonts w:eastAsiaTheme="minorHAnsi"/>
          <w:szCs w:val="20"/>
        </w:rPr>
        <w:t>(Lumbosacral disc OR Lumbar disc OR Radiculopathies OR Radiculopathy OR radiculitis OR nerve root OR back pain OR sciatica OR sciaticas OR sciatic AND epidural injection) OR (Lumbosacral disc OR Lumbar disc OR Radiculopathies OR Radiculopathy OR radiculitis OR nerve root OR back pain OR sciatica OR sciaticas OR sciatic AND sympathetic block) OR (Lumbosacral disc OR Lumbar disc OR Radiculopathies OR Radiculopathy OR radiculitis OR nerve root OR back pain OR sciatica OR sciaticas OR sciatic AND epidural block)</w:t>
      </w:r>
    </w:p>
    <w:p w:rsidR="00C46DE6" w:rsidRPr="00215A4C" w:rsidRDefault="00C46DE6" w:rsidP="00C46DE6">
      <w:pPr>
        <w:pStyle w:val="a5"/>
        <w:wordWrap/>
        <w:rPr>
          <w:rFonts w:eastAsiaTheme="minorHAnsi"/>
          <w:szCs w:val="20"/>
        </w:rPr>
      </w:pPr>
    </w:p>
    <w:p w:rsidR="00215A4C" w:rsidRPr="00215A4C" w:rsidRDefault="00215A4C" w:rsidP="00C46DE6">
      <w:pPr>
        <w:pStyle w:val="a5"/>
        <w:wordWrap/>
        <w:rPr>
          <w:rFonts w:eastAsiaTheme="minorHAnsi"/>
          <w:szCs w:val="20"/>
        </w:rPr>
      </w:pPr>
    </w:p>
    <w:p w:rsidR="00C46DE6" w:rsidRPr="00215A4C" w:rsidRDefault="00C46DE6" w:rsidP="00C46DE6">
      <w:pPr>
        <w:pStyle w:val="a5"/>
        <w:wordWrap/>
        <w:rPr>
          <w:rFonts w:eastAsiaTheme="minorHAnsi"/>
          <w:szCs w:val="20"/>
        </w:rPr>
      </w:pPr>
    </w:p>
    <w:p w:rsidR="00C46DE6" w:rsidRPr="000F3174" w:rsidRDefault="00C46DE6" w:rsidP="00C46DE6">
      <w:pPr>
        <w:pStyle w:val="a5"/>
        <w:wordWrap/>
        <w:rPr>
          <w:rFonts w:eastAsiaTheme="minorHAnsi"/>
          <w:sz w:val="24"/>
          <w:szCs w:val="24"/>
        </w:rPr>
      </w:pPr>
      <w:r w:rsidRPr="000F3174">
        <w:rPr>
          <w:rFonts w:eastAsiaTheme="minorHAnsi" w:hint="eastAsia"/>
          <w:sz w:val="24"/>
          <w:szCs w:val="24"/>
        </w:rPr>
        <w:t>경막외신경성형술</w:t>
      </w:r>
      <w:r w:rsidRPr="000F3174">
        <w:rPr>
          <w:rFonts w:eastAsiaTheme="minorHAnsi"/>
          <w:sz w:val="24"/>
          <w:szCs w:val="24"/>
        </w:rPr>
        <w:t xml:space="preserve"> </w:t>
      </w:r>
    </w:p>
    <w:p w:rsidR="00C46DE6" w:rsidRPr="00215A4C" w:rsidRDefault="00C46DE6" w:rsidP="00C46DE6">
      <w:pPr>
        <w:pStyle w:val="a5"/>
        <w:wordWrap/>
        <w:rPr>
          <w:rFonts w:eastAsiaTheme="minorHAnsi"/>
          <w:szCs w:val="20"/>
        </w:rPr>
      </w:pPr>
    </w:p>
    <w:p w:rsidR="00215A4C" w:rsidRPr="00215A4C" w:rsidRDefault="00215A4C" w:rsidP="00C46DE6">
      <w:pPr>
        <w:pStyle w:val="a5"/>
        <w:wordWrap/>
        <w:rPr>
          <w:rFonts w:eastAsiaTheme="minorHAnsi"/>
          <w:b/>
          <w:szCs w:val="20"/>
        </w:rPr>
      </w:pPr>
      <w:r w:rsidRPr="00215A4C">
        <w:rPr>
          <w:rFonts w:eastAsiaTheme="minorHAnsi"/>
          <w:b/>
          <w:szCs w:val="20"/>
        </w:rPr>
        <w:t xml:space="preserve">PUBMED </w:t>
      </w:r>
    </w:p>
    <w:p w:rsidR="00C46DE6" w:rsidRPr="00215A4C" w:rsidRDefault="00C46DE6" w:rsidP="00C46DE6">
      <w:pPr>
        <w:pStyle w:val="a5"/>
        <w:wordWrap/>
        <w:rPr>
          <w:rFonts w:eastAsiaTheme="minorHAnsi"/>
          <w:szCs w:val="20"/>
        </w:rPr>
      </w:pPr>
      <w:r w:rsidRPr="00215A4C">
        <w:rPr>
          <w:rFonts w:eastAsiaTheme="minorHAnsi"/>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Percutaneous[tiab] OR epidural[tiab]) AND (neuroplasty[tiab] OR adhesiolysis[tiab] OR neurolysis[tiab] OR lysis[tiab]))</w:t>
      </w:r>
    </w:p>
    <w:p w:rsidR="00C46DE6" w:rsidRPr="00215A4C" w:rsidRDefault="00C46DE6" w:rsidP="00C46DE6">
      <w:pPr>
        <w:pStyle w:val="a5"/>
        <w:wordWrap/>
        <w:rPr>
          <w:rFonts w:eastAsiaTheme="minorHAnsi"/>
          <w:szCs w:val="20"/>
        </w:rPr>
      </w:pPr>
    </w:p>
    <w:p w:rsidR="00215A4C" w:rsidRPr="00215A4C" w:rsidRDefault="00215A4C" w:rsidP="00C46DE6">
      <w:pPr>
        <w:pStyle w:val="a5"/>
        <w:wordWrap/>
        <w:rPr>
          <w:rFonts w:eastAsiaTheme="minorHAnsi"/>
          <w:szCs w:val="20"/>
        </w:rPr>
      </w:pPr>
    </w:p>
    <w:p w:rsidR="00C46DE6" w:rsidRPr="00215A4C" w:rsidRDefault="00215A4C" w:rsidP="00C46DE6">
      <w:pPr>
        <w:pStyle w:val="a5"/>
        <w:wordWrap/>
        <w:rPr>
          <w:rFonts w:eastAsiaTheme="minorHAnsi"/>
          <w:b/>
          <w:szCs w:val="20"/>
        </w:rPr>
      </w:pPr>
      <w:r w:rsidRPr="00215A4C">
        <w:rPr>
          <w:rFonts w:eastAsiaTheme="minorHAnsi"/>
          <w:b/>
          <w:szCs w:val="20"/>
        </w:rPr>
        <w:t>EMBASE</w:t>
      </w:r>
    </w:p>
    <w:p w:rsidR="00755D48" w:rsidRPr="00215A4C" w:rsidRDefault="00755D48" w:rsidP="00C46DE6">
      <w:pPr>
        <w:pStyle w:val="a5"/>
        <w:wordWrap/>
        <w:rPr>
          <w:rFonts w:eastAsiaTheme="minorHAnsi"/>
          <w:szCs w:val="20"/>
        </w:rPr>
      </w:pPr>
      <w:r w:rsidRPr="00215A4C">
        <w:rPr>
          <w:rFonts w:eastAsiaTheme="minorHAnsi"/>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 AND ((Percutaneous;tiab OR epidural;tiab) AND (neuroplasty;tiab OR adhesiolysis;tiab OR neurolysis;tiab OR lysis;tiab))</w:t>
      </w:r>
    </w:p>
    <w:p w:rsidR="00755D48" w:rsidRPr="00215A4C" w:rsidRDefault="00755D48" w:rsidP="00C46DE6">
      <w:pPr>
        <w:pStyle w:val="a5"/>
        <w:wordWrap/>
        <w:rPr>
          <w:rFonts w:eastAsiaTheme="minorHAnsi"/>
          <w:szCs w:val="20"/>
        </w:rPr>
      </w:pPr>
    </w:p>
    <w:p w:rsidR="00C46DE6" w:rsidRPr="00215A4C" w:rsidRDefault="00C46DE6" w:rsidP="00C46DE6">
      <w:pPr>
        <w:pStyle w:val="a5"/>
        <w:wordWrap/>
        <w:rPr>
          <w:rFonts w:eastAsiaTheme="minorHAnsi"/>
          <w:szCs w:val="20"/>
        </w:rPr>
      </w:pPr>
    </w:p>
    <w:p w:rsidR="00C46DE6" w:rsidRPr="00215A4C" w:rsidRDefault="00215A4C" w:rsidP="00C46DE6">
      <w:pPr>
        <w:pStyle w:val="a5"/>
        <w:wordWrap/>
        <w:rPr>
          <w:rFonts w:eastAsiaTheme="minorHAnsi"/>
          <w:b/>
          <w:szCs w:val="20"/>
        </w:rPr>
      </w:pPr>
      <w:r w:rsidRPr="00215A4C">
        <w:rPr>
          <w:rFonts w:eastAsiaTheme="minorHAnsi"/>
          <w:b/>
          <w:szCs w:val="20"/>
        </w:rPr>
        <w:t xml:space="preserve">COCHRANE </w:t>
      </w:r>
    </w:p>
    <w:p w:rsidR="00755D48" w:rsidRPr="00215A4C" w:rsidRDefault="00755D48" w:rsidP="00755D48">
      <w:pPr>
        <w:rPr>
          <w:rFonts w:eastAsiaTheme="minorHAnsi"/>
          <w:szCs w:val="20"/>
        </w:rPr>
      </w:pPr>
      <w:r w:rsidRPr="00215A4C">
        <w:rPr>
          <w:rFonts w:eastAsiaTheme="minorHAnsi"/>
          <w:szCs w:val="20"/>
        </w:rPr>
        <w:t>(“Intervertebral Disc Displacement"[Mesh:NoExp] OR (Disc[tiab] OR Discs[tiab] OR Disk[tiab] OR Disks[tiab] OR Radiculopathies[tiab] OR Radiculopathy[tiab] OR “Nerve Root” [tiab] OR Radiculitis[tiab] OR Radiculitides[tiab] OR Radiating[tiab] OR Radicular[tiab])) AND (Lumbosacral[tiab] OR Lumbar OR[tiab] OR Back[Mesh:NoExp] OR “Lumbosacral Region” [Mesh:NoExp] OR “Lumbar Vertebrae” "[Mesh:NoExp]) OR (Sciatica[Mesh:NoExp] OR “Back Pain” [Mesh:NoExp] OR Sciatica[tiab]  OR Sciaticas [tiab] OR Sciatic[tiab]  OR “Back Pain” [tiab]) AND ((Percutaneous;tiab OR epidural;tiab) AND (neuroplasty;tiab OR adhesiolysis;tiab OR neurolysis;tiab OR lysis;tiab))</w:t>
      </w:r>
    </w:p>
    <w:p w:rsidR="00755D48" w:rsidRPr="00215A4C" w:rsidRDefault="00755D48" w:rsidP="00C46DE6">
      <w:pPr>
        <w:pStyle w:val="a5"/>
        <w:wordWrap/>
        <w:rPr>
          <w:rFonts w:eastAsiaTheme="minorHAnsi"/>
          <w:szCs w:val="20"/>
        </w:rPr>
      </w:pPr>
    </w:p>
    <w:p w:rsidR="00C46DE6" w:rsidRPr="00215A4C" w:rsidRDefault="00C46DE6" w:rsidP="00C46DE6">
      <w:pPr>
        <w:pStyle w:val="a5"/>
        <w:wordWrap/>
        <w:rPr>
          <w:rFonts w:eastAsiaTheme="minorHAnsi"/>
          <w:szCs w:val="20"/>
        </w:rPr>
      </w:pPr>
    </w:p>
    <w:p w:rsidR="00C46DE6" w:rsidRPr="00215A4C" w:rsidRDefault="00215A4C" w:rsidP="00C46DE6">
      <w:pPr>
        <w:pStyle w:val="a5"/>
        <w:wordWrap/>
        <w:rPr>
          <w:rFonts w:eastAsiaTheme="minorHAnsi"/>
          <w:b/>
          <w:szCs w:val="20"/>
        </w:rPr>
      </w:pPr>
      <w:r w:rsidRPr="00215A4C">
        <w:rPr>
          <w:rFonts w:eastAsiaTheme="minorHAnsi"/>
          <w:b/>
          <w:szCs w:val="20"/>
        </w:rPr>
        <w:t xml:space="preserve">KOREAMED </w:t>
      </w:r>
    </w:p>
    <w:p w:rsidR="00C46DE6" w:rsidRPr="000F3174" w:rsidRDefault="00C46DE6" w:rsidP="00C46DE6">
      <w:pPr>
        <w:rPr>
          <w:rFonts w:eastAsiaTheme="minorHAnsi"/>
        </w:rPr>
      </w:pPr>
      <w:r w:rsidRPr="000F3174">
        <w:rPr>
          <w:rFonts w:eastAsiaTheme="minorHAnsi"/>
        </w:rPr>
        <w:t xml:space="preserve">Lumbosacral disc OR Lumbar disc OR Radiculopathies OR Radiculopathy OR radiculitis OR nerve </w:t>
      </w:r>
      <w:r w:rsidRPr="000F3174">
        <w:rPr>
          <w:rFonts w:eastAsiaTheme="minorHAnsi"/>
        </w:rPr>
        <w:lastRenderedPageBreak/>
        <w:t xml:space="preserve">root OR back pain OR sciatica OR sciaticas OR sciatic AND neuroplasty) OR (Lumbosacral disc OR Lumbar disc OR Radiculopathies OR Radiculopathy OR radiculitis OR nerve root OR back pain OR sciatica OR sciaticas OR sciatic AND adhesiolysis) </w:t>
      </w:r>
    </w:p>
    <w:p w:rsidR="00C46DE6" w:rsidRPr="00215A4C" w:rsidRDefault="00C46DE6" w:rsidP="00C46DE6">
      <w:pPr>
        <w:pStyle w:val="a5"/>
        <w:wordWrap/>
        <w:rPr>
          <w:rFonts w:eastAsiaTheme="minorHAnsi"/>
          <w:szCs w:val="20"/>
        </w:rPr>
      </w:pPr>
    </w:p>
    <w:p w:rsidR="00C46DE6" w:rsidRPr="000F3174" w:rsidRDefault="00C46DE6" w:rsidP="006C6D9C">
      <w:pPr>
        <w:rPr>
          <w:rFonts w:eastAsiaTheme="minorHAnsi"/>
        </w:rPr>
      </w:pPr>
    </w:p>
    <w:p w:rsidR="00215A4C" w:rsidRPr="000F3174" w:rsidRDefault="00215A4C" w:rsidP="006C6D9C">
      <w:pPr>
        <w:rPr>
          <w:rFonts w:eastAsiaTheme="minorHAnsi"/>
        </w:rPr>
      </w:pPr>
    </w:p>
    <w:p w:rsidR="00C46DE6" w:rsidRPr="000F3174" w:rsidRDefault="00C46DE6" w:rsidP="006C6D9C">
      <w:pPr>
        <w:rPr>
          <w:rFonts w:eastAsiaTheme="minorHAnsi"/>
          <w:sz w:val="24"/>
          <w:szCs w:val="24"/>
        </w:rPr>
      </w:pPr>
      <w:r w:rsidRPr="000F3174">
        <w:rPr>
          <w:rFonts w:eastAsiaTheme="minorHAnsi" w:hint="eastAsia"/>
          <w:sz w:val="24"/>
          <w:szCs w:val="24"/>
        </w:rPr>
        <w:t>기타시술</w:t>
      </w:r>
      <w:r w:rsidRPr="000F3174">
        <w:rPr>
          <w:rFonts w:eastAsiaTheme="minorHAnsi"/>
          <w:sz w:val="24"/>
          <w:szCs w:val="24"/>
        </w:rPr>
        <w:t xml:space="preserve"> </w:t>
      </w:r>
    </w:p>
    <w:p w:rsidR="00C46DE6" w:rsidRPr="000F3174" w:rsidRDefault="00C46DE6" w:rsidP="006C6D9C">
      <w:pPr>
        <w:rPr>
          <w:rFonts w:eastAsiaTheme="minorHAnsi"/>
        </w:rPr>
      </w:pPr>
    </w:p>
    <w:p w:rsidR="00C46DE6" w:rsidRPr="00215A4C" w:rsidRDefault="00215A4C" w:rsidP="00C46DE6">
      <w:pPr>
        <w:pStyle w:val="a5"/>
        <w:wordWrap/>
        <w:rPr>
          <w:rFonts w:eastAsiaTheme="minorHAnsi"/>
          <w:b/>
          <w:szCs w:val="20"/>
        </w:rPr>
      </w:pPr>
      <w:r w:rsidRPr="00215A4C">
        <w:rPr>
          <w:rFonts w:eastAsiaTheme="minorHAnsi"/>
          <w:b/>
          <w:szCs w:val="20"/>
        </w:rPr>
        <w:t xml:space="preserve">PUBMED </w:t>
      </w:r>
    </w:p>
    <w:p w:rsidR="00C46DE6" w:rsidRPr="00215A4C" w:rsidRDefault="00C46DE6" w:rsidP="00C46DE6">
      <w:pPr>
        <w:pStyle w:val="a5"/>
        <w:wordWrap/>
        <w:rPr>
          <w:rFonts w:eastAsiaTheme="minorHAnsi"/>
          <w:szCs w:val="20"/>
        </w:rPr>
      </w:pPr>
      <w:r w:rsidRPr="00215A4C">
        <w:rPr>
          <w:rFonts w:eastAsiaTheme="minorHAnsi"/>
          <w:szCs w:val="20"/>
        </w:rPr>
        <w:t>(((((("Intervertebral Disc Displacement"[Mesh]) OR (Disc[tiab] OR Discs[tiab] OR Disk[tiab] OR Disks[tiab] OR Radiculopathies[tiab] OR Radiculopathy[tiab] OR "Nerve Root"[tiab] OR Radiculitis[tiab] OR Radiculitides[tiab] OR Radiating[tiab] OR Radicular[tiab]))) AND (((Lumbosacral[tiab] OR Lumbar[tiab] OR intervertebral[tiab])) OR ((("Back"[Mesh:noexp]) OR "Lumbosacral Region"[Mesh]) OR "Lumbar Vertebrae"[Mesh])))) OR (((("Sciatica"[Mesh]) OR "Back Pain"[Mesh])) OR (Sciatica[tiab] OR Sciaticas[tiab] OR Sciatic[tiab] OR "Back Pain"[tiab])) AND (Minimally Invasive Surgical Procedures[MeSH Terms] OR ((percutaneous[tiab] OR endoscopy[tiab] OR endoscopic[tiab] OR electrothermal[tiab] OR radiofrequency[tiab]) AND (Decompression[tiab] OR nucleoplasty[tiab] OR annuloplasty[tiab]OR therapeutics[tiab] OR therapy[tiab]OR therapeutic[tiab]  OR Nucleoplasty[tiab])))) OR ((percutaneous[tiab] OR endoscopy[tiab] OR endoscopic[tiab] OR electrothermal[tiab] OR radiofrequency[tiab]) AND (Discectomy[tiab] OR Discectomies[tiab] OR Diskectomy[tiab]OR Disckectomies[tiab]))</w:t>
      </w:r>
    </w:p>
    <w:p w:rsidR="00C46DE6" w:rsidRPr="00215A4C" w:rsidRDefault="00C46DE6" w:rsidP="00C46DE6">
      <w:pPr>
        <w:pStyle w:val="a5"/>
        <w:wordWrap/>
        <w:rPr>
          <w:rFonts w:eastAsiaTheme="minorHAnsi"/>
          <w:szCs w:val="20"/>
        </w:rPr>
      </w:pPr>
    </w:p>
    <w:p w:rsidR="00215A4C" w:rsidRPr="00215A4C" w:rsidRDefault="00215A4C" w:rsidP="00C46DE6">
      <w:pPr>
        <w:pStyle w:val="a5"/>
        <w:wordWrap/>
        <w:rPr>
          <w:rFonts w:eastAsiaTheme="minorHAnsi"/>
          <w:b/>
          <w:szCs w:val="20"/>
        </w:rPr>
      </w:pPr>
    </w:p>
    <w:p w:rsidR="00C46DE6" w:rsidRPr="00215A4C" w:rsidRDefault="00215A4C" w:rsidP="00C46DE6">
      <w:pPr>
        <w:pStyle w:val="a5"/>
        <w:wordWrap/>
        <w:rPr>
          <w:rFonts w:eastAsiaTheme="minorHAnsi"/>
          <w:b/>
          <w:szCs w:val="20"/>
        </w:rPr>
      </w:pPr>
      <w:r w:rsidRPr="00215A4C">
        <w:rPr>
          <w:rFonts w:eastAsiaTheme="minorHAnsi"/>
          <w:b/>
          <w:szCs w:val="20"/>
        </w:rPr>
        <w:t xml:space="preserve">EMBASE </w:t>
      </w:r>
    </w:p>
    <w:p w:rsidR="00755D48" w:rsidRPr="00215A4C" w:rsidRDefault="00755D48" w:rsidP="00755D48">
      <w:pPr>
        <w:rPr>
          <w:rFonts w:eastAsiaTheme="minorHAnsi"/>
          <w:szCs w:val="20"/>
        </w:rPr>
      </w:pPr>
      <w:r w:rsidRPr="00215A4C">
        <w:rPr>
          <w:rFonts w:eastAsiaTheme="minorHAnsi"/>
          <w:szCs w:val="20"/>
        </w:rPr>
        <w:t>(('intervertebral disk hernia'/exp OR disc:ab,ti OR discs:ab,ti OR disk:ab,ti OR disks:ab,ti OR radiculopathies:ab,ti OR radiculopathy:ab,ti OR 'nerve root':ab,ti OR radiculitis:ab,ti OR radiculitides:ab,ti OR radiating:ab,ti OR radicular:ab,ti AND (lumbosacral:ab,ti OR lumbar:ab,ti OR intervertebral:ab,ti OR 'back'/de OR 'intervertebral disk'/exp OR 'lumbar disk'/exp OR 'lumbar spine'/exp OR 'lumbar vertebra'/exp OR 'lumbosacral spine'/exp) OR 'low back pain'/exp OR 'sciatica'/exp OR sciatica:ab,ti OR sciaticas:ab,ti OR sciatic:ab,ti OR 'back pain':ab,ti)AND (Minimally Invasive Surgical Procedures[MeSH Terms] OR ((percutaneous;tiab OR endoscopy;tiab OR endoscopic;tiab OR electrothermal;tiab OR radiofrequency;tiab) AND (Decompression;tiab OR nucleoplasty;tiab OR annuloplasty;tiabOR therapeutics;tiab OR therapy;tiabOR therapeutic;tiab OR Nucleoplasty;tiab))) OR ((percutaneous;tiab OR endoscopy;tiab OR endoscopic;tiab OR electrothermal;tiab OR radiofrequency;tiab) AND (Discectomy;tiab OR Discectomies;tiab OR Diskectomy;tiabOR Disckectomies;tiab))</w:t>
      </w:r>
    </w:p>
    <w:p w:rsidR="00755D48" w:rsidRPr="00215A4C" w:rsidRDefault="00755D48" w:rsidP="00C46DE6">
      <w:pPr>
        <w:pStyle w:val="a5"/>
        <w:wordWrap/>
        <w:rPr>
          <w:rFonts w:eastAsiaTheme="minorHAnsi"/>
          <w:szCs w:val="20"/>
        </w:rPr>
      </w:pPr>
    </w:p>
    <w:p w:rsidR="00C46DE6" w:rsidRPr="00215A4C" w:rsidRDefault="00C46DE6" w:rsidP="00C46DE6">
      <w:pPr>
        <w:pStyle w:val="a5"/>
        <w:wordWrap/>
        <w:rPr>
          <w:rFonts w:eastAsiaTheme="minorHAnsi"/>
          <w:szCs w:val="20"/>
        </w:rPr>
      </w:pPr>
    </w:p>
    <w:p w:rsidR="00C46DE6" w:rsidRPr="00215A4C" w:rsidRDefault="00215A4C" w:rsidP="00C46DE6">
      <w:pPr>
        <w:pStyle w:val="a5"/>
        <w:wordWrap/>
        <w:rPr>
          <w:rFonts w:eastAsiaTheme="minorHAnsi"/>
          <w:b/>
          <w:szCs w:val="20"/>
        </w:rPr>
      </w:pPr>
      <w:r w:rsidRPr="00215A4C">
        <w:rPr>
          <w:rFonts w:eastAsiaTheme="minorHAnsi"/>
          <w:b/>
          <w:szCs w:val="20"/>
        </w:rPr>
        <w:lastRenderedPageBreak/>
        <w:t xml:space="preserve">COCHRANE </w:t>
      </w:r>
    </w:p>
    <w:p w:rsidR="00755D48" w:rsidRPr="000F3174" w:rsidRDefault="00755D48" w:rsidP="00755D48">
      <w:pPr>
        <w:rPr>
          <w:rFonts w:eastAsiaTheme="minorHAnsi"/>
        </w:rPr>
      </w:pPr>
      <w:r w:rsidRPr="000F3174">
        <w:rPr>
          <w:rFonts w:eastAsiaTheme="minorHAnsi"/>
        </w:rPr>
        <w:t>(“Intervertebral Disc Displacement"[Mesh:NoExp] OR (Disc[tiab] OR Discs[tiab] OR Disk[tiab] OR Disks[tiab] OR Radiculopathies[tiab] OR Radiculopathy[tiab] OR “Nerve Root” [tiab] OR Radiculitis[tiab] OR Radiculitides[tiab] OR Radiating[tiab] OR Radicular[tiab])) AND (Lumbosacral[tiab] OR Lumbar OR[tiab] OR Back[Mesh:NoExp] OR “Lumbosacral Region” [Mesh:NoExp] OR “Lumbar Vertebrae” "[Mesh:NoExp]) OR (Sciatica[Mesh:NoExp] OR “Back Pain” [Mesh:NoExp] OR Sciatica[tiab]  OR Sciaticas [tiab] OR Sciatic[tiab]  OR “Back Pain” [tiab]) AND (Minimally Invasive Surgical Procedures[MeSH Terms] OR ((percutaneous;tiab OR endoscopy;tiab OR endoscopic;tiab OR electrothermal;tiab OR radiofrequency;tiab) AND (Decompression;tiab OR nucleoplasty;tiab OR annuloplasty;tiabOR therapeutics;tiab OR therapy;tiabOR therapeutic;tiab OR Nucleoplasty;tiab)))) OR ((percutaneous;tiab OR endoscopy;tiab OR endoscopic;tiab OR electrothermal;tiab OR radiofrequency;tiab) AND (Discectomy;tiabOR Discectomies;tiab OR Diskectomy;tiabOR Disckectomies;tiab))</w:t>
      </w:r>
    </w:p>
    <w:p w:rsidR="00755D48" w:rsidRPr="000F3174" w:rsidRDefault="00755D48" w:rsidP="00755D48">
      <w:pPr>
        <w:rPr>
          <w:rFonts w:eastAsiaTheme="minorHAnsi"/>
        </w:rPr>
      </w:pPr>
    </w:p>
    <w:p w:rsidR="00755D48" w:rsidRPr="000F3174" w:rsidRDefault="00755D48" w:rsidP="00755D48">
      <w:pPr>
        <w:rPr>
          <w:rFonts w:eastAsiaTheme="minorHAnsi"/>
        </w:rPr>
      </w:pPr>
    </w:p>
    <w:p w:rsidR="00C46DE6" w:rsidRPr="00215A4C" w:rsidRDefault="00215A4C" w:rsidP="00C46DE6">
      <w:pPr>
        <w:pStyle w:val="a5"/>
        <w:wordWrap/>
        <w:rPr>
          <w:rFonts w:eastAsiaTheme="minorHAnsi"/>
          <w:b/>
          <w:szCs w:val="20"/>
        </w:rPr>
      </w:pPr>
      <w:r w:rsidRPr="00215A4C">
        <w:rPr>
          <w:rFonts w:eastAsiaTheme="minorHAnsi"/>
          <w:b/>
          <w:szCs w:val="20"/>
        </w:rPr>
        <w:t xml:space="preserve">KOREAMED </w:t>
      </w:r>
    </w:p>
    <w:p w:rsidR="00C46DE6" w:rsidRPr="000F3174" w:rsidRDefault="00C46DE6" w:rsidP="00C46DE6">
      <w:pPr>
        <w:rPr>
          <w:rFonts w:eastAsiaTheme="minorHAnsi"/>
        </w:rPr>
      </w:pPr>
      <w:r w:rsidRPr="00215A4C">
        <w:rPr>
          <w:rFonts w:eastAsiaTheme="minorHAnsi"/>
          <w:szCs w:val="20"/>
        </w:rPr>
        <w:t xml:space="preserve"> </w:t>
      </w:r>
      <w:r w:rsidRPr="000F3174">
        <w:rPr>
          <w:rFonts w:eastAsiaTheme="minorHAnsi"/>
        </w:rPr>
        <w:t>(Lumbosacral disc OR Lumbar disc OR Radiculopathies OR Radiculopathy OR radiculitis OR nerve root OR back pain OR sciatica OR sciaticas OR sciatic AND minimal invasive) OR (Lumbosacral disc OR Lumbar disc OR Radiculopathies OR Radiculopathy OR radiculitis OR nerve root OR back pain OR sciatica OR sciaticas OR sciatic AND percutaneous discectomy) OR (Lumbosacral disc OR Lumbar disc OR Radiculopathies OR Radiculopathy OR radiculitis OR nerve root OR back pain OR sciatica OR sciaticas OR sciatic AND endoscopic discectomy) OR (Lumbosacral disc OR Lumbar disc OR Radiculopathies OR Radiculopathy OR radiculitis OR nerve root OR back pain OR sciatica OR sciaticas OR sciatic AND nucleoplasty) OR (Lumbosacral disc OR Lumbar disc OR Radiculopathies OR Radiculopathy OR radiculitis OR nerve root OR back pain OR sciatica OR sciaticas OR sciatic AND annuloplasty) OR (Lumbosacral disc OR Lumbar disc OR Radiculopathies OR Radiculopathy OR radiculitis OR nerve root OR back pain OR sciatica OR sciaticas OR sciatic AND electrothermal) OR (Lumbosacral disc OR Lumbar disc OR Radiculopathies OR Radiculopathy OR radiculitis OR nerve root OR back pain OR sciatica OR sciaticas OR sciatic AND radiofrequency)</w:t>
      </w:r>
    </w:p>
    <w:p w:rsidR="00C46DE6" w:rsidRPr="00215A4C" w:rsidRDefault="00C46DE6" w:rsidP="00C46DE6">
      <w:pPr>
        <w:pStyle w:val="a5"/>
        <w:wordWrap/>
        <w:rPr>
          <w:rFonts w:eastAsiaTheme="minorHAnsi"/>
          <w:szCs w:val="20"/>
        </w:rPr>
      </w:pPr>
    </w:p>
    <w:p w:rsidR="00624334" w:rsidRDefault="00624334" w:rsidP="00E30771">
      <w:pPr>
        <w:rPr>
          <w:rFonts w:eastAsiaTheme="minorHAnsi"/>
          <w:sz w:val="32"/>
          <w:szCs w:val="32"/>
        </w:rPr>
      </w:pPr>
    </w:p>
    <w:p w:rsidR="00624334" w:rsidRPr="00C53B2D" w:rsidRDefault="00624334" w:rsidP="00624334">
      <w:pPr>
        <w:rPr>
          <w:rFonts w:eastAsiaTheme="minorHAnsi"/>
          <w:b/>
          <w:sz w:val="32"/>
          <w:szCs w:val="32"/>
        </w:rPr>
      </w:pPr>
      <w:r w:rsidRPr="00C53B2D">
        <w:rPr>
          <w:rFonts w:eastAsiaTheme="minorHAnsi" w:hint="eastAsia"/>
          <w:b/>
          <w:sz w:val="32"/>
          <w:szCs w:val="32"/>
        </w:rPr>
        <w:t>A</w:t>
      </w:r>
      <w:r w:rsidRPr="00C53B2D">
        <w:rPr>
          <w:rFonts w:eastAsiaTheme="minorHAnsi"/>
          <w:b/>
          <w:sz w:val="32"/>
          <w:szCs w:val="32"/>
        </w:rPr>
        <w:t>PPENDIX</w:t>
      </w:r>
      <w:r>
        <w:rPr>
          <w:rFonts w:eastAsiaTheme="minorHAnsi"/>
          <w:b/>
          <w:sz w:val="32"/>
          <w:szCs w:val="32"/>
        </w:rPr>
        <w:t xml:space="preserve"> 2</w:t>
      </w:r>
    </w:p>
    <w:p w:rsidR="00624334" w:rsidRDefault="00624334" w:rsidP="00E30771">
      <w:pPr>
        <w:rPr>
          <w:rFonts w:eastAsiaTheme="minorHAnsi"/>
          <w:sz w:val="32"/>
          <w:szCs w:val="32"/>
        </w:rPr>
      </w:pPr>
    </w:p>
    <w:p w:rsidR="00E30771" w:rsidRPr="000F3174" w:rsidRDefault="00E30771" w:rsidP="00E30771">
      <w:pPr>
        <w:rPr>
          <w:rFonts w:eastAsiaTheme="minorHAnsi"/>
          <w:sz w:val="32"/>
          <w:szCs w:val="32"/>
        </w:rPr>
      </w:pPr>
      <w:r w:rsidRPr="000F3174">
        <w:rPr>
          <w:rFonts w:eastAsiaTheme="minorHAnsi" w:hint="eastAsia"/>
          <w:sz w:val="32"/>
          <w:szCs w:val="32"/>
        </w:rPr>
        <w:t>흐름도</w:t>
      </w:r>
      <w:r w:rsidRPr="000F3174">
        <w:rPr>
          <w:rFonts w:eastAsiaTheme="minorHAnsi"/>
          <w:sz w:val="32"/>
          <w:szCs w:val="32"/>
        </w:rPr>
        <w:t xml:space="preserve"> (Flow chart)</w:t>
      </w:r>
    </w:p>
    <w:p w:rsidR="00E30771" w:rsidRDefault="00E30771" w:rsidP="00E30771">
      <w:pPr>
        <w:rPr>
          <w:rFonts w:eastAsiaTheme="minorHAnsi"/>
        </w:rPr>
      </w:pPr>
    </w:p>
    <w:p w:rsidR="00811152" w:rsidRPr="00215A4C" w:rsidRDefault="00811152" w:rsidP="00811152">
      <w:pPr>
        <w:pStyle w:val="a5"/>
        <w:wordWrap/>
        <w:rPr>
          <w:rFonts w:eastAsiaTheme="minorHAnsi"/>
          <w:b/>
          <w:sz w:val="24"/>
          <w:szCs w:val="24"/>
        </w:rPr>
      </w:pPr>
      <w:r w:rsidRPr="00215A4C">
        <w:rPr>
          <w:rFonts w:eastAsiaTheme="minorHAnsi"/>
          <w:b/>
          <w:sz w:val="24"/>
          <w:szCs w:val="24"/>
        </w:rPr>
        <w:t xml:space="preserve">A. 물리치료 및 행동치료 </w:t>
      </w:r>
    </w:p>
    <w:p w:rsidR="00811152" w:rsidRDefault="00811152" w:rsidP="00E30771">
      <w:pPr>
        <w:rPr>
          <w:rFonts w:eastAsiaTheme="minorHAnsi"/>
        </w:rPr>
      </w:pPr>
    </w:p>
    <w:p w:rsidR="00607F89" w:rsidRPr="00C53B2D" w:rsidRDefault="00607F89" w:rsidP="00607F89">
      <w:pPr>
        <w:rPr>
          <w:rFonts w:eastAsiaTheme="minorHAnsi"/>
          <w:sz w:val="24"/>
          <w:szCs w:val="24"/>
        </w:rPr>
      </w:pPr>
      <w:r w:rsidRPr="00C53B2D">
        <w:rPr>
          <w:rFonts w:eastAsiaTheme="minorHAnsi" w:hint="eastAsia"/>
          <w:sz w:val="24"/>
          <w:szCs w:val="24"/>
        </w:rPr>
        <w:t>침상안정</w:t>
      </w:r>
    </w:p>
    <w:p w:rsidR="00607F89" w:rsidRPr="00D370FB" w:rsidRDefault="00607F89" w:rsidP="00607F89">
      <w:pPr>
        <w:rPr>
          <w:rFonts w:eastAsiaTheme="minorHAnsi"/>
          <w:sz w:val="22"/>
        </w:rPr>
      </w:pPr>
    </w:p>
    <w:p w:rsidR="00607F89" w:rsidRPr="00D370FB" w:rsidRDefault="00607F89" w:rsidP="00607F89">
      <w:pPr>
        <w:rPr>
          <w:rFonts w:eastAsiaTheme="minorHAnsi"/>
          <w:sz w:val="22"/>
        </w:rPr>
      </w:pPr>
      <w:r w:rsidRPr="00D370FB">
        <w:rPr>
          <w:rFonts w:eastAsiaTheme="minorHAnsi" w:cs="Times New Roman"/>
          <w:noProof/>
          <w:kern w:val="0"/>
          <w:sz w:val="24"/>
          <w:szCs w:val="24"/>
        </w:rPr>
        <mc:AlternateContent>
          <mc:Choice Requires="wps">
            <w:drawing>
              <wp:anchor distT="0" distB="0" distL="114300" distR="114300" simplePos="0" relativeHeight="252008448" behindDoc="0" locked="0" layoutInCell="1" allowOverlap="1" wp14:anchorId="4117FEFC" wp14:editId="509DE243">
                <wp:simplePos x="0" y="0"/>
                <wp:positionH relativeFrom="column">
                  <wp:posOffset>-19050</wp:posOffset>
                </wp:positionH>
                <wp:positionV relativeFrom="paragraph">
                  <wp:posOffset>64135</wp:posOffset>
                </wp:positionV>
                <wp:extent cx="5610225" cy="773430"/>
                <wp:effectExtent l="0" t="0" r="28575" b="26670"/>
                <wp:wrapNone/>
                <wp:docPr id="167" name="직사각형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773430"/>
                        </a:xfrm>
                        <a:prstGeom prst="rect">
                          <a:avLst/>
                        </a:prstGeom>
                        <a:solidFill>
                          <a:srgbClr val="FFFFFF"/>
                        </a:solidFill>
                        <a:ln w="9525">
                          <a:solidFill>
                            <a:srgbClr val="000000"/>
                          </a:solidFill>
                          <a:miter lim="800000"/>
                          <a:headEnd/>
                          <a:tailEnd/>
                        </a:ln>
                      </wps:spPr>
                      <wps:txbx>
                        <w:txbxContent>
                          <w:p w:rsidR="006267A7" w:rsidRDefault="006267A7" w:rsidP="00607F89">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607F89">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1761</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2727</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500</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141</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5129</w:t>
                            </w:r>
                            <w:r w:rsidRPr="002847B1">
                              <w:rPr>
                                <w:rFonts w:ascii="Calibri" w:hAnsi="Calibri"/>
                                <w:sz w:val="22"/>
                              </w:rPr>
                              <w:t>)</w:t>
                            </w:r>
                          </w:p>
                          <w:p w:rsidR="006267A7" w:rsidRPr="002847B1" w:rsidRDefault="006267A7" w:rsidP="00607F89">
                            <w:pPr>
                              <w:spacing w:line="240" w:lineRule="atLeast"/>
                              <w:jc w:val="center"/>
                              <w:rPr>
                                <w:rFonts w:ascii="Calibri" w:hAnsi="Calibri"/>
                                <w:sz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17FEFC" id="직사각형 167" o:spid="_x0000_s1026" style="position:absolute;left:0;text-align:left;margin-left:-1.5pt;margin-top:5.05pt;width:441.75pt;height:60.9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OAIAAE4EAAAOAAAAZHJzL2Uyb0RvYy54bWysVMuO0zAU3SPxD5b3NE2nj5mo6WjUoQhp&#10;gJEGPsBxnMTCsc2127TsZv4BiT9gw4LvQsM/cO10SnmIBSILy9e+Pj73nOvMz7etIhsBThqd03Qw&#10;pERobkqp65y+eb16ckqJ80yXTBktcroTjp4vHj+adzYTI9MYVQogCKJd1tmcNt7bLEkcb0TL3MBY&#10;oXGzMtAyjyHUSQmsQ/RWJaPhcJp0BkoLhgvncPWy36SLiF9VgvtXVeWEJyqnyM3HEeJYhDFZzFlW&#10;A7ON5Hsa7B9YtExqvPQAdck8I2uQv0G1koNxpvIDbtrEVJXkItaA1aTDX6q5aZgVsRYUx9mDTO7/&#10;wfKXm2sgskTvpjNKNGvRpPtPt/d3n79+uf328QMJ66hSZ12GyTf2GkKdzl4Z/tYRbZYN07W4ADBd&#10;I1iJ3NKQn/x0IAQOj5Kie2FKvIKtvYmCbStoAyBKQbbRl93BF7H1hOPiZJoOR6MJJRz3ZrOT8Uk0&#10;LmHZw2kLzj8TpiVhklNA3yM621w5H9iw7CElsjdKliupVAygLpYKyIZhj6ziFwvAIo/TlCZdTs8m&#10;yOPvEMP4/QmilR6bXck2p6eHJJYF2Z7qMraiZ1L1c6Ss9F7HIF1vgd8W270bhSl3qCiYvqnxEeKk&#10;MfCekg4bOqfu3ZqBoEQ91+jKWToehxdwHMBxUBwHTHOEyqmnpJ8uff9q1hZk3eBNaZRBmwt0spJR&#10;5OByz2rPG5s2ar9/YOFVHMcx68dvYPEdAAD//wMAUEsDBBQABgAIAAAAIQBXZMTB3gAAAAkBAAAP&#10;AAAAZHJzL2Rvd25yZXYueG1sTI/NTsMwEITvSLyDtUjcWjtEhTTEqfgRJ8ShAcHVjZc4Il5Hsdum&#10;b89yosedGc1+U21mP4gDTrEPpCFbKhBIbbA9dRo+3l8WBYiYDFkzBEINJ4ywqS8vKlPacKQtHprU&#10;CS6hWBoNLqWxlDK2Dr2JyzAisfcdJm8Sn1Mn7WSOXO4HeaPUrfSmJ/7gzIhPDtufZu813HXpuWkf&#10;V+3nmzsVr+s5j9vmS+vrq/nhHkTCOf2H4Q+f0aFmpl3Yk41i0LDIeUpiXWUg2C8KtQKxYyHP1iDr&#10;Sp4vqH8BAAD//wMAUEsBAi0AFAAGAAgAAAAhALaDOJL+AAAA4QEAABMAAAAAAAAAAAAAAAAAAAAA&#10;AFtDb250ZW50X1R5cGVzXS54bWxQSwECLQAUAAYACAAAACEAOP0h/9YAAACUAQAACwAAAAAAAAAA&#10;AAAAAAAvAQAAX3JlbHMvLnJlbHNQSwECLQAUAAYACAAAACEAFQcfzDgCAABOBAAADgAAAAAAAAAA&#10;AAAAAAAuAgAAZHJzL2Uyb0RvYy54bWxQSwECLQAUAAYACAAAACEAV2TEwd4AAAAJAQAADwAAAAAA&#10;AAAAAAAAAACSBAAAZHJzL2Rvd25yZXYueG1sUEsFBgAAAAAEAAQA8wAAAJ0FAAAAAA==&#10;">
                <v:textbox inset=",7.2pt,,7.2pt">
                  <w:txbxContent>
                    <w:p w:rsidR="006267A7" w:rsidRDefault="006267A7" w:rsidP="00607F89">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607F89">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1761</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2727</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500</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141</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5129</w:t>
                      </w:r>
                      <w:r w:rsidRPr="002847B1">
                        <w:rPr>
                          <w:rFonts w:ascii="Calibri" w:hAnsi="Calibri"/>
                          <w:sz w:val="22"/>
                        </w:rPr>
                        <w:t>)</w:t>
                      </w:r>
                    </w:p>
                    <w:p w:rsidR="006267A7" w:rsidRPr="002847B1" w:rsidRDefault="006267A7" w:rsidP="00607F89">
                      <w:pPr>
                        <w:spacing w:line="240" w:lineRule="atLeast"/>
                        <w:jc w:val="center"/>
                        <w:rPr>
                          <w:rFonts w:ascii="Calibri" w:hAnsi="Calibri"/>
                          <w:sz w:val="22"/>
                        </w:rPr>
                      </w:pPr>
                    </w:p>
                  </w:txbxContent>
                </v:textbox>
              </v:rect>
            </w:pict>
          </mc:Fallback>
        </mc:AlternateContent>
      </w:r>
    </w:p>
    <w:p w:rsidR="00607F89" w:rsidRPr="00D370FB" w:rsidRDefault="00607F89" w:rsidP="00607F89">
      <w:pPr>
        <w:rPr>
          <w:rFonts w:eastAsiaTheme="minorHAnsi"/>
          <w:sz w:val="22"/>
        </w:rPr>
      </w:pPr>
    </w:p>
    <w:p w:rsidR="00607F89" w:rsidRPr="00D370FB" w:rsidRDefault="00607F89" w:rsidP="00607F89">
      <w:pPr>
        <w:rPr>
          <w:rFonts w:eastAsiaTheme="minorHAnsi"/>
          <w:sz w:val="22"/>
        </w:rPr>
      </w:pPr>
    </w:p>
    <w:p w:rsidR="00607F89" w:rsidRPr="00D370FB" w:rsidRDefault="00607F89" w:rsidP="00607F89">
      <w:pPr>
        <w:rPr>
          <w:rFonts w:eastAsiaTheme="minorHAnsi"/>
          <w:sz w:val="22"/>
        </w:rPr>
      </w:pPr>
      <w:r w:rsidRPr="00D370FB">
        <w:rPr>
          <w:rFonts w:eastAsiaTheme="minorHAnsi" w:cs="Times New Roman"/>
          <w:noProof/>
          <w:kern w:val="0"/>
          <w:sz w:val="24"/>
          <w:szCs w:val="24"/>
        </w:rPr>
        <mc:AlternateContent>
          <mc:Choice Requires="wps">
            <w:drawing>
              <wp:anchor distT="36576" distB="36576" distL="36575" distR="36575" simplePos="0" relativeHeight="252009472" behindDoc="0" locked="0" layoutInCell="1" allowOverlap="1" wp14:anchorId="53FE0093" wp14:editId="5268F83E">
                <wp:simplePos x="0" y="0"/>
                <wp:positionH relativeFrom="column">
                  <wp:posOffset>2743199</wp:posOffset>
                </wp:positionH>
                <wp:positionV relativeFrom="paragraph">
                  <wp:posOffset>126365</wp:posOffset>
                </wp:positionV>
                <wp:extent cx="0" cy="399415"/>
                <wp:effectExtent l="76200" t="0" r="57150" b="57785"/>
                <wp:wrapNone/>
                <wp:docPr id="168" name="직선 화살표 연결선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B429920" id="_x0000_t32" coordsize="21600,21600" o:spt="32" o:oned="t" path="m,l21600,21600e" filled="f">
                <v:path arrowok="t" fillok="f" o:connecttype="none"/>
                <o:lock v:ext="edit" shapetype="t"/>
              </v:shapetype>
              <v:shape id="직선 화살표 연결선 168" o:spid="_x0000_s1026" type="#_x0000_t32" style="position:absolute;left:0;text-align:left;margin-left:3in;margin-top:9.95pt;width:0;height:31.45pt;z-index:2520094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FOe0gIAAKoFAAAOAAAAZHJzL2Uyb0RvYy54bWysVMuO0zAU3SPxD1b2mSRt+oqmHc2kKRse&#10;I80g1m7sNBaJHdlu0wqxAPEDSEgIiQU7tiPEV6HOP3DtpBk6bBCaLCxfx/f43HOPfXq2LQu0oVIx&#10;wadOcOI7iPJUEMZXU+fl9cIdO0hpzAkuBKdTZ0eVczZ7/Oi0riLaE7koCJUIQLiK6mrq5FpXkeep&#10;NKclVieiohx+ZkKWWEMoVx6RuAb0svB6vj/0aiFJJUVKlYLVefPTmVn8LKOpfpFlimpUTB3gpu0o&#10;7bg0ozc7xdFK4ipnaUsD/weLEjMOh3ZQc6wxWkv2F1TJUimUyPRJKkpPZBlLqa0Bqgn8e9Vc5bii&#10;thYQR1WdTOrhYNPnm0uJGIHeDaFVHJfQpP33d/sP39Dtl0/79z9vP35F+883v37cmDWzCzSrKxVB&#10;aswvpak63fKr6qlIXyvERZxjvqKW+/WuArjAZHhHKSZQFZy8rJ8JAnvwWgsr4DaTpYEEadDW9mnX&#10;9YluNUqbxRRW+5NJGAwsOI4OeZVU+gkVJTKTqaO0xGyV61hwDmYQMrCn4M1TpQ0rHB0SzKFcLFhR&#10;WE8UHNVTZzLoDWyCEgUj5qfZpuRqGRcSbbBxlf1aFkfbpFhzYsFyiknSzjVmBcyRttpoyUCtgjrm&#10;tJISBxUULpKZNfQKbk6k1soNZ4i2GqZ2HRSxNnsz8SfJOBmHbtgbJm7oz+fu+SIO3eEiGA3m/Xkc&#10;z4O3ppQgjHJGCOWmmoPlg/DfLNVevsasnek72bxjdKsvkD1mer4Y+KOwP3ZHo0HfDfuJ716MF7F7&#10;HgfD4Si5iC+Se0wTW716GLKdlIaVWGsqr3JSI8KMXfqDSS9wIIAnojdqOotwsYKWpFo6SAr9iunc&#10;mtvY0mAcuSG2X9u7Dr0R4tBDE3VdaGu7kwoseeivvTPmmjQXbinI7lIaW5jrAw+CTWofL/Pi/Bnb&#10;XXdP7Ow3AAAA//8DAFBLAwQUAAYACAAAACEANCrrq94AAAAJAQAADwAAAGRycy9kb3ducmV2Lnht&#10;bEyPwU7DMBBE70j8g7VI3KjTtKVpiFOhSiDUWwNFHN14SSLidWS7beDrWcQBjjszmn1TrEfbixP6&#10;0DlSMJ0kIJBqZzpqFLw8P9xkIELUZHTvCBV8YoB1eXlR6Ny4M+3wVMVGcAmFXCtoYxxyKUPdotVh&#10;4gYk9t6dtzry6RtpvD5zue1lmiS30uqO+EOrB9y0WH9UR6tg/NousHnt5vFp+rj028XmbbavlLq+&#10;Gu/vQEQc418YfvAZHUpmOrgjmSB6BfNZylsiG6sVCA78CgcFWZqBLAv5f0H5DQAA//8DAFBLAQIt&#10;ABQABgAIAAAAIQC2gziS/gAAAOEBAAATAAAAAAAAAAAAAAAAAAAAAABbQ29udGVudF9UeXBlc10u&#10;eG1sUEsBAi0AFAAGAAgAAAAhADj9If/WAAAAlAEAAAsAAAAAAAAAAAAAAAAALwEAAF9yZWxzLy5y&#10;ZWxzUEsBAi0AFAAGAAgAAAAhAKEcU57SAgAAqgUAAA4AAAAAAAAAAAAAAAAALgIAAGRycy9lMm9E&#10;b2MueG1sUEsBAi0AFAAGAAgAAAAhADQq66veAAAACQEAAA8AAAAAAAAAAAAAAAAALAUAAGRycy9k&#10;b3ducmV2LnhtbFBLBQYAAAAABAAEAPMAAAA3BgAAAAA=&#10;">
                <v:stroke endarrow="block"/>
                <v:shadow color="#ccc"/>
              </v:shape>
            </w:pict>
          </mc:Fallback>
        </mc:AlternateContent>
      </w:r>
    </w:p>
    <w:p w:rsidR="00607F89" w:rsidRPr="00D370FB" w:rsidRDefault="00607F89" w:rsidP="00607F89">
      <w:pPr>
        <w:jc w:val="left"/>
        <w:rPr>
          <w:rFonts w:eastAsiaTheme="minorHAnsi"/>
        </w:rPr>
      </w:pPr>
    </w:p>
    <w:p w:rsidR="00607F89" w:rsidRDefault="00607F89" w:rsidP="00607F89">
      <w:pPr>
        <w:pStyle w:val="a5"/>
        <w:wordWrap/>
        <w:rPr>
          <w:rFonts w:eastAsiaTheme="minorHAnsi"/>
          <w:sz w:val="24"/>
          <w:szCs w:val="24"/>
        </w:rPr>
      </w:pPr>
      <w:r w:rsidRPr="00D370FB">
        <w:rPr>
          <w:rFonts w:eastAsiaTheme="minorHAnsi" w:cs="Times New Roman"/>
          <w:noProof/>
          <w:kern w:val="0"/>
          <w:sz w:val="24"/>
          <w:szCs w:val="24"/>
        </w:rPr>
        <mc:AlternateContent>
          <mc:Choice Requires="wps">
            <w:drawing>
              <wp:anchor distT="0" distB="0" distL="114300" distR="114300" simplePos="0" relativeHeight="252015616" behindDoc="0" locked="0" layoutInCell="1" allowOverlap="1" wp14:anchorId="2008517F" wp14:editId="7A2B28FC">
                <wp:simplePos x="0" y="0"/>
                <wp:positionH relativeFrom="column">
                  <wp:posOffset>1914525</wp:posOffset>
                </wp:positionH>
                <wp:positionV relativeFrom="paragraph">
                  <wp:posOffset>3400425</wp:posOffset>
                </wp:positionV>
                <wp:extent cx="1714500" cy="704850"/>
                <wp:effectExtent l="0" t="0" r="19050" b="19050"/>
                <wp:wrapNone/>
                <wp:docPr id="169" name="직사각형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607F89">
                            <w:pPr>
                              <w:jc w:val="center"/>
                              <w:rPr>
                                <w:rFonts w:ascii="Calibri" w:hAnsi="Calibri"/>
                                <w:sz w:val="22"/>
                              </w:rPr>
                            </w:pPr>
                            <w:r>
                              <w:rPr>
                                <w:rFonts w:ascii="Calibri" w:hAnsi="Calibri"/>
                                <w:sz w:val="22"/>
                              </w:rPr>
                              <w:t>(n =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08517F" id="직사각형 169" o:spid="_x0000_s1027" style="position:absolute;left:0;text-align:left;margin-left:150.75pt;margin-top:267.75pt;width:135pt;height:55.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8PAIAAFUEAAAOAAAAZHJzL2Uyb0RvYy54bWysVMGO0zAQvSPxD5bvNEnV7rZR09WqSxHS&#10;AistfIDrOI2FY5ux27Tcln9YiT/gwoHvQss/MHbakgVOiBwsj2f8PPPeTGYXu0aRrQAnjS5oNkgp&#10;EZqbUup1Qd+9XT6bUOI80yVTRouC7oWjF/OnT2atzcXQ1EaVAgiCaJe3tqC19zZPEsdr0TA3MFZo&#10;dFYGGubRhHVSAmsRvVHJME3PktZAacFw4RyeXnVOOo/4VSW4f1NVTniiCoq5+bhCXFdhTeYzlq+B&#10;2VryQxrsH7JomNT46AnqinlGNiD/gGokB+NM5QfcNImpKslFrAGrydLfqrmtmRWxFiTH2RNN7v/B&#10;8tfbGyCyRO3OppRo1qBID1/uHj59/f7t7sfnexLOkaXWuhyDb+0NhDqdvTb8vSPaLGqm1+ISwLS1&#10;YCXmloX45NGFYDi8SlbtK1PiE2zjTSRsV0ETAJEKsou67E+6iJ0nHA+z82w0TlE+jr7zdDQZR+ES&#10;lh9vW3D+hTANCZuCAuoe0dn22vmQDcuPITF7o2S5lEpFA9arhQKyZdgjy/jFArDIfpjSpC3odDwc&#10;R+RHPteHSOP3N4hGemx2JZuCTk5BLA+0PddlbEXPpOr2mLLSBx4DdZ0EfrfadXIdRVmZco/Egul6&#10;G2cRN7WBj5S02NcFdR82DAQl6qVGcabZaBQGoW9A31j1DaY5QhXUU9JtF74bno0Fua7xpSyyoc0l&#10;ClrJyHUQu8vqkD72bpTgMGdhOPp2jPr1N5j/BAAA//8DAFBLAwQUAAYACAAAACEA1ctIjN8AAAAL&#10;AQAADwAAAGRycy9kb3ducmV2LnhtbEyPy07DMBBF90j8gzVI7KhTgtM2xKl4iBXqogHRrWubOCIe&#10;R7Hbpn/PdAW7eRzdOVOtJ9+zox1jF1DCfJYBs6iD6bCV8PnxdrcEFpNCo/qAVsLZRljX11eVKk04&#10;4dYem9QyCsFYKgkupaHkPGpnvYqzMFik3XcYvUrUji03ozpRuO/5fZYV3KsO6YJTg31xVv80By9h&#10;0abXRj8L/bVx5+X7asrjttlJeXszPT0CS3ZKfzBc9EkdanLahwOayHoJeTYXhEoQuaCCCLG4TPYS&#10;iodCAK8r/v+H+hcAAP//AwBQSwECLQAUAAYACAAAACEAtoM4kv4AAADhAQAAEwAAAAAAAAAAAAAA&#10;AAAAAAAAW0NvbnRlbnRfVHlwZXNdLnhtbFBLAQItABQABgAIAAAAIQA4/SH/1gAAAJQBAAALAAAA&#10;AAAAAAAAAAAAAC8BAABfcmVscy8ucmVsc1BLAQItABQABgAIAAAAIQDV/yU8PAIAAFUEAAAOAAAA&#10;AAAAAAAAAAAAAC4CAABkcnMvZTJvRG9jLnhtbFBLAQItABQABgAIAAAAIQDVy0iM3wAAAAsBAAAP&#10;AAAAAAAAAAAAAAAAAJYEAABkcnMvZG93bnJldi54bWxQSwUGAAAAAAQABADzAAAAogUAAAAA&#10;">
                <v:textbox inset=",7.2pt,,7.2pt">
                  <w:txbxContent>
                    <w:p w:rsidR="006267A7" w:rsidRDefault="006267A7" w:rsidP="00607F89">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607F89">
                      <w:pPr>
                        <w:jc w:val="center"/>
                        <w:rPr>
                          <w:rFonts w:ascii="Calibri" w:hAnsi="Calibri"/>
                          <w:sz w:val="22"/>
                        </w:rPr>
                      </w:pPr>
                      <w:r>
                        <w:rPr>
                          <w:rFonts w:ascii="Calibri" w:hAnsi="Calibri"/>
                          <w:sz w:val="22"/>
                        </w:rPr>
                        <w:t>(n =2)</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14592" behindDoc="0" locked="0" layoutInCell="1" allowOverlap="1" wp14:anchorId="64D0400F" wp14:editId="24366AAC">
                <wp:simplePos x="0" y="0"/>
                <wp:positionH relativeFrom="column">
                  <wp:posOffset>4229100</wp:posOffset>
                </wp:positionH>
                <wp:positionV relativeFrom="paragraph">
                  <wp:posOffset>2381250</wp:posOffset>
                </wp:positionV>
                <wp:extent cx="1809750" cy="609600"/>
                <wp:effectExtent l="0" t="0" r="19050" b="19050"/>
                <wp:wrapNone/>
                <wp:docPr id="170" name="직사각형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60960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 xml:space="preserve">Full-text articles excluded, </w:t>
                            </w:r>
                            <w:r>
                              <w:rPr>
                                <w:rFonts w:ascii="Calibri" w:hAnsi="Calibri"/>
                                <w:sz w:val="22"/>
                              </w:rPr>
                              <w:br/>
                              <w:t>(n =4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D0400F" id="직사각형 170" o:spid="_x0000_s1028" style="position:absolute;left:0;text-align:left;margin-left:333pt;margin-top:187.5pt;width:142.5pt;height:48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ndxPAIAAFUEAAAOAAAAZHJzL2Uyb0RvYy54bWysVEGO0zAU3SNxB8t7mrSadtqo6WjUoQhp&#10;gJEGDuA4TmLh2ObbbVp2wx1G4gZsWHAuNNyBb6ctHWCFyMLyt7+f33/vO/OLbavIRoCTRud0OEgp&#10;EZqbUuo6p+/erp5NKXGe6ZIpo0VOd8LRi8XTJ/POZmJkGqNKAQRBtMs6m9PGe5slieONaJkbGCs0&#10;blYGWuYxhDopgXWI3qpklKaTpDNQWjBcOIerV/0mXUT8qhLcv6kqJzxROUVuPo4QxyKMyWLOshqY&#10;bSTf02D/wKJlUuOlR6gr5hlZg/wDqpUcjDOVH3DTJqaqJBexBqxmmP5WzW3DrIi1oDjOHmVy/w+W&#10;v97cAJEleneO+mjWokkPX+4ePn39/u3ux+d7EtZRpc66DJNv7Q2EOp29Nvy9I9osG6ZrcQlgukaw&#10;ErkNQ37y6EAIHB4lRffKlHgFW3sTBdtW0AZAlIJsoy+7oy9i6wnHxeE0nZ2PkR7HvUk6m6SRUsKy&#10;w2kLzr8QpiVhklNA3yM621w7H9iw7JAS2Rsly5VUKgZQF0sFZMOwR1bxiwVgkadpSpMup7PxaByR&#10;H+25U4g0fn+DaKXHZleyzen0mMSyINtzXcZW9Eyqfo6Uld7rGKTrLfDbYhvtGh1MKUy5Q2HB9L2N&#10;bxEnjYGPlHTY1zl1H9YMBCXqpUZzZsOzs/AQTgM4DYrTgGmOUDn1lPTTpe8fz9qCrBu8aRjV0OYS&#10;Da1k1DqY3bPa08fejRbs31l4HKdxzPr1N1j8BAAA//8DAFBLAwQUAAYACAAAACEAz7/Lo+AAAAAL&#10;AQAADwAAAGRycy9kb3ducmV2LnhtbEyPzU7DMBCE70i8g7VI3KhTSpI2zabiR5xQDw2IXl1niSNi&#10;O4rdNn17lhPcvtGOZmfKzWR7caIxdN4hzGcJCHLaN51rET7eX++WIEJUrlG9d4RwoQCb6vqqVEXj&#10;z25Hpzq2gkNcKBSCiXEopAzakFVh5gdyfPvyo1WR5djKZlRnDre9vE+STFrVOf5g1EDPhvR3fbQI&#10;eRtfav2U6s+tuSzfVtMi7Oo94u3N9LgGEWmKf2b4rc/VoeJOB390TRA9QpZlvCUiLPKUgR2rdM5w&#10;QHjIGWRVyv8bqh8AAAD//wMAUEsBAi0AFAAGAAgAAAAhALaDOJL+AAAA4QEAABMAAAAAAAAAAAAA&#10;AAAAAAAAAFtDb250ZW50X1R5cGVzXS54bWxQSwECLQAUAAYACAAAACEAOP0h/9YAAACUAQAACwAA&#10;AAAAAAAAAAAAAAAvAQAAX3JlbHMvLnJlbHNQSwECLQAUAAYACAAAACEA6/Z3cTwCAABVBAAADgAA&#10;AAAAAAAAAAAAAAAuAgAAZHJzL2Uyb0RvYy54bWxQSwECLQAUAAYACAAAACEAz7/Lo+AAAAALAQAA&#10;DwAAAAAAAAAAAAAAAACWBAAAZHJzL2Rvd25yZXYueG1sUEsFBgAAAAAEAAQA8wAAAKMFAAAAAA==&#10;">
                <v:textbox inset=",7.2pt,,7.2pt">
                  <w:txbxContent>
                    <w:p w:rsidR="006267A7" w:rsidRDefault="006267A7" w:rsidP="00607F89">
                      <w:pPr>
                        <w:jc w:val="center"/>
                        <w:rPr>
                          <w:rFonts w:ascii="Calibri" w:hAnsi="Calibri"/>
                          <w:sz w:val="22"/>
                        </w:rPr>
                      </w:pPr>
                      <w:r>
                        <w:rPr>
                          <w:rFonts w:ascii="Calibri" w:hAnsi="Calibri"/>
                          <w:sz w:val="22"/>
                        </w:rPr>
                        <w:t xml:space="preserve">Full-text articles excluded, </w:t>
                      </w:r>
                      <w:r>
                        <w:rPr>
                          <w:rFonts w:ascii="Calibri" w:hAnsi="Calibri"/>
                          <w:sz w:val="22"/>
                        </w:rPr>
                        <w:br/>
                        <w:t>(n =48)</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2016640" behindDoc="0" locked="0" layoutInCell="1" allowOverlap="1" wp14:anchorId="56A71F8D" wp14:editId="6472409B">
                <wp:simplePos x="0" y="0"/>
                <wp:positionH relativeFrom="column">
                  <wp:posOffset>2742565</wp:posOffset>
                </wp:positionH>
                <wp:positionV relativeFrom="paragraph">
                  <wp:posOffset>735965</wp:posOffset>
                </wp:positionV>
                <wp:extent cx="0" cy="457200"/>
                <wp:effectExtent l="76200" t="0" r="57150" b="57150"/>
                <wp:wrapNone/>
                <wp:docPr id="171" name="직선 화살표 연결선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EA88629" id="직선 화살표 연결선 171" o:spid="_x0000_s1026" type="#_x0000_t32" style="position:absolute;left:0;text-align:left;margin-left:215.95pt;margin-top:57.95pt;width:0;height:36pt;z-index:25201664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4yh0QIAAKoFAAAOAAAAZHJzL2Uyb0RvYy54bWysVMuO0zAU3SPxD1b2mSRt2rTRtKOZNGXD&#10;Y6QZxNqNncYisSPbbVohFiB+AAkJIbFgx3aE+CrU+QeunTZDhw1Ck4VlO77H5557rk/PNlWJ1lQq&#10;JvjECU58B1GeCcL4cuK8vJ67IwcpjTnBpeB04mypcs6mjx+dNnVMe6IQJaESAQhXcVNPnELrOvY8&#10;lRW0wupE1JTDz1zICmtYyqVHJG4AvSq9nu8PvUZIUkuRUaVgd9b+dKYWP89ppl/kuaIalRMHuGk7&#10;SjsuzOhNT3G8lLguWLangf+DRYUZh0s7qBnWGK0k+wuqYpkUSuT6JBOVJ/KcZdTmANkE/r1srgpc&#10;U5sLiKPqTib1cLDZ8/WlRIxA7aLAQRxXUKTd93e7D9/Q7ZdPu/c/bz9+RbvPN79+3Jg9cwo0a2oV&#10;Q2jCL6XJOtvwq/qpyF4rxEVSYL6klvv1tgY4G+EdhZiFquHmRfNMEDiDV1pYATe5rAwkSIM2tk7b&#10;rk50o1HWbmawGw4isICh4+H4EFdLpZ9QUSEzmThKS8yWhU4E52AGIQN7C14/VboNPASYS7mYs7K0&#10;nig5aibOeNAb2AAlSkbMT3NMyeUiKSVaY+Mq++1ZHB2TYsWJBSsoJul+rjErYY601UZLBmqV1DG3&#10;VZQ4qKTQSGbW0iu5uZFaK7ecYbXRMLX7oIi12ZuxP05H6Sh0w94wdUN/NnPP50noDudBNJj1Z0ky&#10;C96aVIIwLhghlJtsDpYPwn+z1L75WrN2pu9k847RbWGA7DHT8/nAj8L+yI2iQd8N+6nvXozmiXue&#10;BMNhlF4kF+k9pqnNXj0M2U5Kw0qsNJVXBWkQYcYu/cG4B21AGDwRvaitLMLlEkqSaekgKfQrpgtr&#10;bmNLg3HkhsR++9p16K0QhxqaVVeFfW53UoGXD/W1PWPapG24hSDbS2lsYdoHHgQbtH+8zIvz59qe&#10;untip78BAAD//wMAUEsDBBQABgAIAAAAIQBZN1gX3wAAAAsBAAAPAAAAZHJzL2Rvd25yZXYueG1s&#10;TI9BT8MwDIXvSPyHyEjcWFq2sq00ndAkENptZUMcs8a0FY1TJdlW+PUYcYCb/d7T8+diNdpenNCH&#10;zpGCdJKAQKqd6ahRsHt5vFmACFGT0b0jVPCJAVbl5UWhc+POtMVTFRvBJRRyraCNccilDHWLVoeJ&#10;G5DYe3fe6sirb6Tx+szltpe3SXInre6IL7R6wHWL9Ud1tArGr02GzWs3i8/p09xvsvXbdF8pdX01&#10;PtyDiDjGvzD84DM6lMx0cEcyQfQKZtN0yVE20owHTvwqB1YW8yXIspD/fyi/AQAA//8DAFBLAQIt&#10;ABQABgAIAAAAIQC2gziS/gAAAOEBAAATAAAAAAAAAAAAAAAAAAAAAABbQ29udGVudF9UeXBlc10u&#10;eG1sUEsBAi0AFAAGAAgAAAAhADj9If/WAAAAlAEAAAsAAAAAAAAAAAAAAAAALwEAAF9yZWxzLy5y&#10;ZWxzUEsBAi0AFAAGAAgAAAAhANXfjKHRAgAAqgUAAA4AAAAAAAAAAAAAAAAALgIAAGRycy9lMm9E&#10;b2MueG1sUEsBAi0AFAAGAAgAAAAhAFk3WBffAAAACwEAAA8AAAAAAAAAAAAAAAAAKwUAAGRycy9k&#10;b3ducmV2LnhtbFBLBQYAAAAABAAEAPMAAAA3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13568" behindDoc="0" locked="0" layoutInCell="1" allowOverlap="1" wp14:anchorId="0E257917" wp14:editId="4EA327B8">
                <wp:simplePos x="0" y="0"/>
                <wp:positionH relativeFrom="column">
                  <wp:posOffset>1887220</wp:posOffset>
                </wp:positionH>
                <wp:positionV relativeFrom="paragraph">
                  <wp:posOffset>1240155</wp:posOffset>
                </wp:positionV>
                <wp:extent cx="1714500" cy="752764"/>
                <wp:effectExtent l="0" t="0" r="19050" b="28575"/>
                <wp:wrapNone/>
                <wp:docPr id="172" name="직사각형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764"/>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42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257917" id="직사각형 172" o:spid="_x0000_s1029" style="position:absolute;left:0;text-align:left;margin-left:148.6pt;margin-top:97.65pt;width:135pt;height:59.25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KXTPQIAAFUEAAAOAAAAZHJzL2Uyb0RvYy54bWysVMFu1DAQvSPxD5bvbDbLbreNNltVWxYh&#10;FahU+ADHcRILxzZj7ybl1v4DEn/AhQPfhco/MPZutylwQuRgeezxm5n3ZrI47VtFtgKcNDqn6WhM&#10;idDclFLXOX3/bv3smBLnmS6ZMlrk9Fo4erp8+mTR2UxMTGNUKYAgiHZZZ3PaeG+zJHG8ES1zI2OF&#10;xsvKQMs8mlAnJbAO0VuVTMbjo6QzUFowXDiHp+e7S7qM+FUluH9bVU54onKKufm4QlyLsCbLBctq&#10;YLaRfJ8G+4csWiY1Bj1AnTPPyAbkH1Ct5GCcqfyImzYxVSW5iDVgNen4t2quGmZFrAXJcfZAk/t/&#10;sPzN9hKILFG7+YQSzVoU6e7rzd3ttx/fb35++UzCObLUWZeh85W9hFCnsxeGf3BEm1XDdC3OAEzX&#10;CFZibmnwTx49CIbDp6ToXpsSQ7CNN5GwvoI2ACIVpI+6XB90Eb0nHA/TeTqdjVE+jnfz2WR+NI0h&#10;WHb/2oLzL4VpSdjkFFD3iM62F86HbFh27xKzN0qWa6lUNKAuVgrIlmGPrOO3R3dDN6VJl9OT2WQW&#10;kR/duSHEOH5/g2ilx2ZXss3p8cGJZYG2F7qMreiZVLs9pqz0nsdA3U4C3xd9lOt5CBBoLUx5jcSC&#10;2fU2ziJuGgOfKOmwr3PqPm4YCErUK43inKTTaRiEoQFDoxgaTHOEyqmnZLdd+d3wbCzIusFIaWRD&#10;mzMUtJKR64es9ulj70YJ9nMWhmNoR6+Hv8HyFwAAAP//AwBQSwMEFAAGAAgAAAAhAN0cvJPgAAAA&#10;CwEAAA8AAABkcnMvZG93bnJldi54bWxMj8tOwzAQRfdI/IM1SOyo00RpkxCn4iFWiEUDareuPcQR&#10;sR3Fbpv+PdMVLGfu0Z0z9Wa2AzvhFHrvBCwXCTB0yuvedQK+Pt8eCmAhSqfl4B0KuGCATXN7U8tK&#10;+7Pb4qmNHaMSFyopwMQ4VpwHZdDKsPAjOsq+/WRlpHHquJ7kmcrtwNMkWXEre0cXjBzxxaD6aY9W&#10;wLqLr616ztXuw1yK93LOwrbdC3F/Nz89Aos4xz8YrvqkDg05HfzR6cAGAWm5TgmloMwzYETkq+vm&#10;ICBbZgXwpub/f2h+AQAA//8DAFBLAQItABQABgAIAAAAIQC2gziS/gAAAOEBAAATAAAAAAAAAAAA&#10;AAAAAAAAAABbQ29udGVudF9UeXBlc10ueG1sUEsBAi0AFAAGAAgAAAAhADj9If/WAAAAlAEAAAsA&#10;AAAAAAAAAAAAAAAALwEAAF9yZWxzLy5yZWxzUEsBAi0AFAAGAAgAAAAhAKI4pdM9AgAAVQQAAA4A&#10;AAAAAAAAAAAAAAAALgIAAGRycy9lMm9Eb2MueG1sUEsBAi0AFAAGAAgAAAAhAN0cvJPgAAAACwEA&#10;AA8AAAAAAAAAAAAAAAAAlwQAAGRycy9kb3ducmV2LnhtbFBLBQYAAAAABAAEAPMAAACkBQAAAAA=&#10;">
                <v:textbox inset=",7.2pt,,7.2pt">
                  <w:txbxContent>
                    <w:p w:rsidR="006267A7" w:rsidRDefault="006267A7" w:rsidP="00607F89">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4207)</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10496" behindDoc="0" locked="0" layoutInCell="1" allowOverlap="1" wp14:anchorId="643798CE" wp14:editId="43EE044E">
                <wp:simplePos x="0" y="0"/>
                <wp:positionH relativeFrom="column">
                  <wp:posOffset>1475105</wp:posOffset>
                </wp:positionH>
                <wp:positionV relativeFrom="paragraph">
                  <wp:posOffset>121285</wp:posOffset>
                </wp:positionV>
                <wp:extent cx="2771775" cy="571500"/>
                <wp:effectExtent l="0" t="0" r="28575" b="19050"/>
                <wp:wrapNone/>
                <wp:docPr id="173" name="직사각형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Records after duplicates removed</w:t>
                            </w:r>
                            <w:r>
                              <w:rPr>
                                <w:rFonts w:ascii="Calibri" w:hAnsi="Calibri"/>
                                <w:sz w:val="22"/>
                              </w:rPr>
                              <w:br/>
                              <w:t>(n = 42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3798CE" id="직사각형 173" o:spid="_x0000_s1030" style="position:absolute;left:0;text-align:left;margin-left:116.15pt;margin-top:9.55pt;width:218.25pt;height:45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E00PQIAAFUEAAAOAAAAZHJzL2Uyb0RvYy54bWysVMGO0zAQvSPxD5bvNElp6W7UdLXqUoS0&#10;wEoLH+A4TmPh2GbsNl1uu/+AxB9w4cB3oeUfGDttyQInRA6WxzN+nnlvJvOzXavIVoCTRhc0G6WU&#10;CM1NJfW6oO/erp6cUOI80xVTRouC3ghHzxaPH807m4uxaYyqBBAE0S7vbEEb722eJI43omVuZKzQ&#10;6KwNtMyjCeukAtYhequScZo+SzoDlQXDhXN4etE76SLi17Xg/k1dO+GJKijm5uMKcS3DmizmLF8D&#10;s43k+zTYP2TRMqnx0SPUBfOMbED+AdVKDsaZ2o+4aRNT15KLWANWk6W/VXPdMCtiLUiOs0ea3P+D&#10;5a+3V0BkhdrNnlKiWYsi3X+5vb/7+v3b7Y/Pn0g4R5Y663IMvrZXEOp09tLw945os2yYXotzANM1&#10;glWYWxbikwcXguHwKim7V6bCJ9jGm0jYroY2ACIVZBd1uTnqInaecDwcz2bZbDalhKNvOsumaRQu&#10;YfnhtgXnXwjTkrApKKDuEZ1tL50P2bD8EBKzN0pWK6lUNGBdLhWQLcMeWcUvFoBFDsOUJl1BT6fj&#10;aUR+4HNDiDR+f4NopcdmV7It6MkxiOWBtue6iq3omVT9HlNWes9joK6XwO/KXZRrchClNNUNEgum&#10;722cRdw0Bj5S0mFfF9R92DAQlKiXGsU5zSaTMAhDA4ZGOTSY5ghVUE9Jv136fng2FuS6wZeyyIY2&#10;5yhoLSPXQew+q3362LtRgv2cheEY2jHq199g8RMAAP//AwBQSwMEFAAGAAgAAAAhABSSvEreAAAA&#10;CgEAAA8AAABkcnMvZG93bnJldi54bWxMj81OwzAQhO9IvIO1SNyo00SENI1T8SNOiEMDolc3XuKI&#10;eB3Fbpu+PcuJHnfm0+xMtZndII44hd6TguUiAYHUetNTp+Dz4/WuABGiJqMHT6jgjAE29fVVpUvj&#10;T7TFYxM7wSEUSq3AxjiWUobWotNh4Uck9r795HTkc+qkmfSJw90g0yTJpdM98QerR3y22P40B6fg&#10;oYsvTft0336923PxtpqzsG12St3ezI9rEBHn+A/DX32uDjV32vsDmSAGBWmWZoyysVqCYCDPC96y&#10;ZyFhRdaVvJxQ/wIAAP//AwBQSwECLQAUAAYACAAAACEAtoM4kv4AAADhAQAAEwAAAAAAAAAAAAAA&#10;AAAAAAAAW0NvbnRlbnRfVHlwZXNdLnhtbFBLAQItABQABgAIAAAAIQA4/SH/1gAAAJQBAAALAAAA&#10;AAAAAAAAAAAAAC8BAABfcmVscy8ucmVsc1BLAQItABQABgAIAAAAIQCxHE00PQIAAFUEAAAOAAAA&#10;AAAAAAAAAAAAAC4CAABkcnMvZTJvRG9jLnhtbFBLAQItABQABgAIAAAAIQAUkrxK3gAAAAoBAAAP&#10;AAAAAAAAAAAAAAAAAJcEAABkcnMvZG93bnJldi54bWxQSwUGAAAAAAQABADzAAAAogUAAAAA&#10;">
                <v:textbox inset=",7.2pt,,7.2pt">
                  <w:txbxContent>
                    <w:p w:rsidR="006267A7" w:rsidRDefault="006267A7" w:rsidP="00607F89">
                      <w:pPr>
                        <w:jc w:val="center"/>
                        <w:rPr>
                          <w:rFonts w:ascii="Calibri" w:hAnsi="Calibri"/>
                          <w:sz w:val="22"/>
                        </w:rPr>
                      </w:pPr>
                      <w:r>
                        <w:rPr>
                          <w:rFonts w:ascii="Calibri" w:hAnsi="Calibri"/>
                          <w:sz w:val="22"/>
                        </w:rPr>
                        <w:t>Records after duplicates removed</w:t>
                      </w:r>
                      <w:r>
                        <w:rPr>
                          <w:rFonts w:ascii="Calibri" w:hAnsi="Calibri"/>
                          <w:sz w:val="22"/>
                        </w:rPr>
                        <w:br/>
                        <w:t>(n = 4207)</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12544" behindDoc="0" locked="0" layoutInCell="1" allowOverlap="1" wp14:anchorId="1D280CA3" wp14:editId="24799D10">
                <wp:simplePos x="0" y="0"/>
                <wp:positionH relativeFrom="column">
                  <wp:posOffset>4227830</wp:posOffset>
                </wp:positionH>
                <wp:positionV relativeFrom="paragraph">
                  <wp:posOffset>1279525</wp:posOffset>
                </wp:positionV>
                <wp:extent cx="1714500" cy="643255"/>
                <wp:effectExtent l="0" t="0" r="19050" b="23495"/>
                <wp:wrapNone/>
                <wp:docPr id="174" name="직사각형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Records excluded</w:t>
                            </w:r>
                            <w:r>
                              <w:rPr>
                                <w:rFonts w:ascii="Calibri" w:hAnsi="Calibri"/>
                                <w:sz w:val="22"/>
                              </w:rPr>
                              <w:br/>
                              <w:t>(n = 415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280CA3" id="직사각형 174" o:spid="_x0000_s1031" style="position:absolute;left:0;text-align:left;margin-left:332.9pt;margin-top:100.75pt;width:135pt;height:50.6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HLuOwIAAFUEAAAOAAAAZHJzL2Uyb0RvYy54bWysVM1uEzEQviPxDpbvZHdD0p9VNlWVEoRU&#10;oFLhARyvN2vhP8ZONuHWvgMSb8CFA8+Fyjsw9qZpCpwQe7A89vibme+b2cnZRiuyFuClNRUtBjkl&#10;wnBbS7Os6Pt382cnlPjATM2UNaKiW+Hp2fTpk0nnSjG0rVW1AIIgxpedq2gbgiuzzPNWaOYH1gmD&#10;l40FzQKasMxqYB2ia5UN8/wo6yzUDiwX3uPpRX9Jpwm/aQQPb5vGi0BURTG3kFZI6yKu2XTCyiUw&#10;10q+S4P9QxaaSYNB91AXLDCyAvkHlJYcrLdNGHCrM9s0kotUA1ZT5L9Vc90yJ1ItSI53e5r8/4Pl&#10;b9ZXQGSN2h2PKDFMo0h3X2/ubr/9+H7z88tnEs+Rpc75Ep2v3RXEOr27tPyDJ8bOWmaW4hzAdq1g&#10;NeZWRP/s0YNoeHxKFt1rW2MItgo2EbZpQEdApIJski7bvS5iEwjHw+K4GI1zlI/j3dHo+XA8TiFY&#10;ef/agQ8vhdUkbioKqHtCZ+tLH2I2rLx3SdlbJeu5VCoZsFzMFJA1wx6Zp2+H7g/dlCFdRU/Hw3FC&#10;fnTnDyHy9P0NQsuAza6krujJ3omVkbYXpk6tGJhU/R5TVmbHY6SulyBsFpskV2Ig0rqw9RaJBdv3&#10;Ns4ibloLnyjpsK8r6j+uGAhK1CuD4pwWo1EchEMDDo3FocEMR6iKBkr67Sz0w7NyIJctRioSG8ae&#10;o6CNTFw/ZLVLH3s3SbCbszgch3byevgbTH8BAAD//wMAUEsDBBQABgAIAAAAIQCWQMIB4AAAAAsB&#10;AAAPAAAAZHJzL2Rvd25yZXYueG1sTI/NTsMwEITvSLyDtUjcqNNECWkap+JHnBCHBkSvrr3EEfE6&#10;it02fXvcEz3u7Gjmm3oz24EdcfK9IwHLRQIMSTndUyfg6/PtoQTmgyQtB0co4IweNs3tTS0r7U60&#10;xWMbOhZDyFdSgAlhrDj3yqCVfuFGpPj7cZOVIZ5Tx/UkTzHcDjxNkoJb2VNsMHLEF4Pqtz1YAY9d&#10;eG3Vc66+P8y5fF/Nmd+2OyHu7+anNbCAc/g3wwU/okMTmfbuQNqzQUBR5BE9CEiTZQ4sOlbZRdkL&#10;yJK0BN7U/HpD8wcAAP//AwBQSwECLQAUAAYACAAAACEAtoM4kv4AAADhAQAAEwAAAAAAAAAAAAAA&#10;AAAAAAAAW0NvbnRlbnRfVHlwZXNdLnhtbFBLAQItABQABgAIAAAAIQA4/SH/1gAAAJQBAAALAAAA&#10;AAAAAAAAAAAAAC8BAABfcmVscy8ucmVsc1BLAQItABQABgAIAAAAIQCaLHLuOwIAAFUEAAAOAAAA&#10;AAAAAAAAAAAAAC4CAABkcnMvZTJvRG9jLnhtbFBLAQItABQABgAIAAAAIQCWQMIB4AAAAAsBAAAP&#10;AAAAAAAAAAAAAAAAAJUEAABkcnMvZG93bnJldi54bWxQSwUGAAAAAAQABADzAAAAogUAAAAA&#10;">
                <v:textbox inset=",7.2pt,,7.2pt">
                  <w:txbxContent>
                    <w:p w:rsidR="006267A7" w:rsidRDefault="006267A7" w:rsidP="00607F89">
                      <w:pPr>
                        <w:jc w:val="center"/>
                        <w:rPr>
                          <w:rFonts w:ascii="Calibri" w:hAnsi="Calibri"/>
                          <w:sz w:val="22"/>
                        </w:rPr>
                      </w:pPr>
                      <w:r>
                        <w:rPr>
                          <w:rFonts w:ascii="Calibri" w:hAnsi="Calibri"/>
                          <w:sz w:val="22"/>
                        </w:rPr>
                        <w:t>Records excluded</w:t>
                      </w:r>
                      <w:r>
                        <w:rPr>
                          <w:rFonts w:ascii="Calibri" w:hAnsi="Calibri"/>
                          <w:sz w:val="22"/>
                        </w:rPr>
                        <w:br/>
                        <w:t>(n = 4157)</w:t>
                      </w:r>
                    </w:p>
                  </w:txbxContent>
                </v:textbox>
              </v:rect>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2020736" behindDoc="0" locked="0" layoutInCell="1" allowOverlap="1" wp14:anchorId="688B2C1A" wp14:editId="3E27D19D">
                <wp:simplePos x="0" y="0"/>
                <wp:positionH relativeFrom="column">
                  <wp:posOffset>3600450</wp:posOffset>
                </wp:positionH>
                <wp:positionV relativeFrom="paragraph">
                  <wp:posOffset>2727324</wp:posOffset>
                </wp:positionV>
                <wp:extent cx="628650" cy="0"/>
                <wp:effectExtent l="0" t="76200" r="19050" b="95250"/>
                <wp:wrapNone/>
                <wp:docPr id="175" name="직선 화살표 연결선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19B765" id="직선 화살표 연결선 175" o:spid="_x0000_s1026" type="#_x0000_t32" style="position:absolute;left:0;text-align:left;margin-left:283.5pt;margin-top:214.75pt;width:49.5pt;height:0;z-index:25202073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LhC1AIAAKoFAAAOAAAAZHJzL2Uyb0RvYy54bWysVM2O0zAQviPxDpbv2SRt+hdtu9pNUy4L&#10;rLSLOLux01gkdmS7TVeIA4gXQEJCSBy4cV0hngp134Gx22a3ywWhzSHy2J5vZr75xscn66pEK6Y0&#10;l2KMw6MAIyYySblYjPGrq5k3xEgbIigppWBjfM00Ppk8fXLc1DHryEKWlCkEIELHTT3GhTF17Ps6&#10;K1hF9JGsmYDDXKqKGDDVwqeKNIBelX4nCPp+IxWtlcyY1rA73R7iicPPc5aZl3mumUHlGENuxv2V&#10;+8/t358ck3ihSF3wbJcG+Y8sKsIFBG2hpsQQtFT8L6iKZ0pqmZujTFa+zHOeMVcDVBMGD6q5LEjN&#10;XC1Ajq5bmvTjwWYvVhcKcQq9G/QwEqSCJm1+vN98/I5uv37efPh1++kb2ny5+f3zxu7ZW8BZU+sY&#10;XBNxoWzV2Vpc1ucye6ORkElBxIK53K+ua4ALrYd/4GINXUPkefNcUrhDlkY6Ate5qiwkUIPWrk/X&#10;bZ/Y2qAMNvudYb8H3cz2Rz6J93610uYZkxWyizHWRhG+KEwihQAxSBW6KGR1ro3NisR7BxtUyBkv&#10;S6eJUqBmjEe9Ts85aFlyag/tNa0W86RUaEWsqtznSoST+9eUXArqwApGaLpbG8JLWCPjuDGKA1sl&#10;wzZaxShGJYNBsqtteqWwEZmT8jZnsNYGlm4fGHEyezsKRukwHUZe1OmnXhRMp97pLIm8/gxaNu1O&#10;k2QavrOlhFFccEqZsNXsJR9G/yap3fBtxdqKvqXNP0R3/EKyh5meznrBIOoOvcGg1/Wibhp4Z8NZ&#10;4p0mYb8/SM+Ss/RBpqmrXj9Osi2VNiu5NExdFrRBlFu5dHujTojBgCeiM9h2FpFyAS3JjMJISfOa&#10;m8KJ28rSYhyoIXHfrnct+paIfQ+t1XZhV9sdVSDJfX/dzNgx2Q7cXNLrC2VlYccHHgTntHu87Itz&#10;33a37p7YyR8AAAD//wMAUEsDBBQABgAIAAAAIQAGBtJn3wAAAAsBAAAPAAAAZHJzL2Rvd25yZXYu&#10;eG1sTI/NTsMwEITvSLyDtUjcqNPSuBDiVKgSCPVG+BFHN16SiHgd2W4beHoWCQmOOzua+aZcT24Q&#10;Bwyx96RhPstAIDXe9tRqeH66u7gCEZMhawZPqOETI6yr05PSFNYf6REPdWoFh1AsjIYupbGQMjYd&#10;OhNnfkTi37sPziQ+QyttMEcOd4NcZJmSzvTEDZ0ZcdNh81HvnYbpa5tj+9ov08P8fhW2+ebt8qXW&#10;+vxsur0BkXBKf2b4wWd0qJhp5/dkoxg05GrFW5KG5eI6B8EOpRQru19FVqX8v6H6BgAA//8DAFBL&#10;AQItABQABgAIAAAAIQC2gziS/gAAAOEBAAATAAAAAAAAAAAAAAAAAAAAAABbQ29udGVudF9UeXBl&#10;c10ueG1sUEsBAi0AFAAGAAgAAAAhADj9If/WAAAAlAEAAAsAAAAAAAAAAAAAAAAALwEAAF9yZWxz&#10;Ly5yZWxzUEsBAi0AFAAGAAgAAAAhAMb0uELUAgAAqgUAAA4AAAAAAAAAAAAAAAAALgIAAGRycy9l&#10;Mm9Eb2MueG1sUEsBAi0AFAAGAAgAAAAhAAYG0mffAAAACwEAAA8AAAAAAAAAAAAAAAAALgUAAGRy&#10;cy9kb3ducmV2LnhtbFBLBQYAAAAABAAEAPMAAAA6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2019712" behindDoc="0" locked="0" layoutInCell="1" allowOverlap="1" wp14:anchorId="18A14AA8" wp14:editId="7EB9C19B">
                <wp:simplePos x="0" y="0"/>
                <wp:positionH relativeFrom="column">
                  <wp:posOffset>3596005</wp:posOffset>
                </wp:positionH>
                <wp:positionV relativeFrom="paragraph">
                  <wp:posOffset>1631314</wp:posOffset>
                </wp:positionV>
                <wp:extent cx="650875" cy="0"/>
                <wp:effectExtent l="0" t="76200" r="15875" b="95250"/>
                <wp:wrapNone/>
                <wp:docPr id="176" name="직선 화살표 연결선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EA5025" id="직선 화살표 연결선 176" o:spid="_x0000_s1026" type="#_x0000_t32" style="position:absolute;left:0;text-align:left;margin-left:283.15pt;margin-top:128.45pt;width:51.25pt;height:0;z-index:25201971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GCt1AIAAKoFAAAOAAAAZHJzL2Uyb0RvYy54bWysVEFv0zAUviPxHyzfsyRt0rTR2mlLUy4D&#10;Jm2Isxs7TURiR7bbdEIcQPwBJCSExIEb1wnxq1D3H3h222wdF4SWQ+Rn+33vve99z8cn67pCKyZV&#10;KfgY+0ceRoxngpZ8McavrmbOECOlCaekEpyN8TVT+GTy9Mlx28SsJwpRUSYRgHAVt80YF1o3seuq&#10;rGA1UUeiYRwOcyFrosGUC5dK0gJ6Xbk9zxu4rZC0kSJjSsHudHuIJxY/z1mmX+a5YhpVYwy5afuX&#10;9j83f3dyTOKFJE1RZrs0yH9kUZOSQ9AOako0QUtZ/gVVl5kUSuT6KBO1K/K8zJitAarxvQfVXBak&#10;YbYWIEc1HU3q8WCzF6sLiUoKvYsGGHFSQ5M2P95vPn5Ht18/bz78uv30DW2+3Pz+eWP2zC3grG1U&#10;DK4Jv5Cm6mzNL5tzkb1RiIukIHzBbO5X1w3A+cbDPXAxhmog8rx9LijcIUstLIHrXNYGEqhBa9un&#10;665PbK1RBpuD0BtGIUbZ/sgl8d6vkUo/Y6JGZjHGSktSLgqdCM5BDEL6NgpZnSttsiLx3sEE5WJW&#10;VpXVRMVRO8ajsBdaByWqkppDc03JxTypJFoRoyr72RLh5P41KZacWrCCEZru1pqUFayRttxoWQJb&#10;FcMmWs0oRhWDQTKrbXoVNxGZlfI2Z7DWGpZ2HxixMns78kbpMB0GTtAbpE7gTafO6SwJnMHMj8Jp&#10;f5okU/+dKcUP4qKklHFTzV7yfvBvktoN31asneg72txDdMsvJHuY6eks9KKgP3SiKOw7QT/1nLPh&#10;LHFOE38wiNKz5Cx9kGlqq1ePk2xHpclKLDWTlwVtES2NXPrhqOdjMOCJ6EXbziJSLaAlmZYYSaFf&#10;l7qw4jayNBgHakjst+tdh74lYt9DY3Vd2NV2RxVIct9fOzNmTLYDNxf0+kIaWZjxgQfBOu0eL/Pi&#10;3LftrbsndvIHAAD//wMAUEsDBBQABgAIAAAAIQDuSdhP3wAAAAsBAAAPAAAAZHJzL2Rvd25yZXYu&#10;eG1sTI9NT8MwDIbvSPyHyEjcWLqNhlGaTmgSCO1G+RDHrDFtReNUSbYVfj1GQoKj7Uevn7dcT24Q&#10;Bwyx96RhPstAIDXe9tRqeH66u1iBiMmQNYMn1PCJEdbV6UlpCuuP9IiHOrWCQygWRkOX0lhIGZsO&#10;nYkzPyLx7d0HZxKPoZU2mCOHu0EuskxJZ3riD50ZcdNh81HvnYbpa5tj+9pfpof5/VXY5pu35Uut&#10;9fnZdHsDIuGU/mD40Wd1qNhp5/dkoxg05EotGdWwyNU1CCaUWnGZ3e9GVqX836H6BgAA//8DAFBL&#10;AQItABQABgAIAAAAIQC2gziS/gAAAOEBAAATAAAAAAAAAAAAAAAAAAAAAABbQ29udGVudF9UeXBl&#10;c10ueG1sUEsBAi0AFAAGAAgAAAAhADj9If/WAAAAlAEAAAsAAAAAAAAAAAAAAAAALwEAAF9yZWxz&#10;Ly5yZWxzUEsBAi0AFAAGAAgAAAAhAMo0YK3UAgAAqgUAAA4AAAAAAAAAAAAAAAAALgIAAGRycy9l&#10;Mm9Eb2MueG1sUEsBAi0AFAAGAAgAAAAhAO5J2E/fAAAACwEAAA8AAAAAAAAAAAAAAAAALgUAAGRy&#10;cy9kb3ducmV2LnhtbFBLBQYAAAAABAAEAPMAAAA6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2018688" behindDoc="0" locked="0" layoutInCell="1" allowOverlap="1" wp14:anchorId="37454874" wp14:editId="77F94867">
                <wp:simplePos x="0" y="0"/>
                <wp:positionH relativeFrom="column">
                  <wp:posOffset>2743199</wp:posOffset>
                </wp:positionH>
                <wp:positionV relativeFrom="paragraph">
                  <wp:posOffset>3025140</wp:posOffset>
                </wp:positionV>
                <wp:extent cx="0" cy="342900"/>
                <wp:effectExtent l="76200" t="0" r="76200" b="57150"/>
                <wp:wrapNone/>
                <wp:docPr id="177" name="직선 화살표 연결선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15074FD" id="직선 화살표 연결선 177" o:spid="_x0000_s1026" type="#_x0000_t32" style="position:absolute;left:0;text-align:left;margin-left:3in;margin-top:238.2pt;width:0;height:27pt;z-index:2520186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lKw1AIAAKoFAAAOAAAAZHJzL2Uyb0RvYy54bWysVEFv0zAUviPxHyzfsyRt2rTR2mlLUy4D&#10;Jm2Is5s4jUViR7bbdEIcQPwBJCSExIEb1wnxq1D3H3h22mwdF4SWQ+Rn+33vve99z8cnm6pEayoV&#10;E3yC/SMPI8pTkTG+nOBXV3NnhJHShGekFJxO8DVV+GT69MlxU0e0JwpRZlQiAOEqauoJLrSuI9dV&#10;aUEroo5ETTkc5kJWRIMpl24mSQPoVen2PG/oNkJmtRQpVQp2Z+0hnlr8PKepfpnnimpUTjDkpu1f&#10;2v/C/N3pMYmWktQFS3dpkP/IoiKMQ9AOakY0QSvJ/oKqWCqFErk+SkXlijxnKbU1QDW+96Cay4LU&#10;1NYC5Ki6o0k9Hmz6Yn0hEcugd2GIEScVNGn74/3243d0+/Xz9sOv20/f0PbLze+fN2bP3ALOmlpF&#10;4BrzC2mqTjf8sj4X6RuFuIgLwpfU5n51XQOcbzzcAxdjqBoiL5rnIoM7ZKWFJXCTy8pAAjVoY/t0&#10;3fWJbjRK280UdvtBb+zZFrok2vvVUulnVFTILCZYaUnYstCx4BzEIKRvo5D1udImKxLtHUxQLuas&#10;LK0mSo6aCR4PegProETJMnNorim5XMSlRGtiVGU/WyKc3L8mxYpnFqygJEt2a01YCWukLTdaMmCr&#10;pNhEq2iGUUlhkMyqTa/kJiK1Um5zBmujYWn3gRErs7djb5yMklHgBL1h4gTebOaczuPAGc79cDDr&#10;z+J45r8zpfhBVLAso9xUs5e8H/ybpHbD14q1E31Hm3uIbvmFZA8zPZ0PvDDoj5wwHPSdoJ94ztlo&#10;HjunsT8chslZfJY8yDSx1avHSbaj0mQlVprKyyJrUMaMXPqDcc/HYMAT0QvbziJSLqElqZYYSaFf&#10;M11YcRtZGowDNcT22/WuQ2+J2PfQWF0XdrXdUQWS3PfXzowZk3bgFiK7vpBGFmZ84EGwTrvHy7w4&#10;92176+6Jnf4BAAD//wMAUEsDBBQABgAIAAAAIQBJM+ua4AAAAAsBAAAPAAAAZHJzL2Rvd25yZXYu&#10;eG1sTI/NTsMwEITvSLyDtUjcqNMmaasQp0KVQKg3wo96dOMliYjXke22gadnEQe47e6MZr8pN5Md&#10;xAl96B0pmM8SEEiNMz21Cl6e72/WIELUZPTgCBV8YoBNdXlR6sK4Mz3hqY6t4BAKhVbQxTgWUoam&#10;Q6vDzI1IrL07b3Xk1bfSeH3mcDvIRZIspdU98YdOj7jtsPmoj1bB9LXLsX3rs/g4f1j5Xb7dp6+1&#10;UtdX090tiIhT/DPDDz6jQ8VMB3ckE8SgIEsX3CXysFpmINjxezkoyNMkA1mV8n+H6hsAAP//AwBQ&#10;SwECLQAUAAYACAAAACEAtoM4kv4AAADhAQAAEwAAAAAAAAAAAAAAAAAAAAAAW0NvbnRlbnRfVHlw&#10;ZXNdLnhtbFBLAQItABQABgAIAAAAIQA4/SH/1gAAAJQBAAALAAAAAAAAAAAAAAAAAC8BAABfcmVs&#10;cy8ucmVsc1BLAQItABQABgAIAAAAIQBEIlKw1AIAAKoFAAAOAAAAAAAAAAAAAAAAAC4CAABkcnMv&#10;ZTJvRG9jLnhtbFBLAQItABQABgAIAAAAIQBJM+ua4AAAAAsBAAAPAAAAAAAAAAAAAAAAAC4FAABk&#10;cnMvZG93bnJldi54bWxQSwUGAAAAAAQABADzAAAAOw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11520" behindDoc="0" locked="0" layoutInCell="1" allowOverlap="1" wp14:anchorId="315B9573" wp14:editId="21812456">
                <wp:simplePos x="0" y="0"/>
                <wp:positionH relativeFrom="column">
                  <wp:posOffset>1951990</wp:posOffset>
                </wp:positionH>
                <wp:positionV relativeFrom="paragraph">
                  <wp:posOffset>2419985</wp:posOffset>
                </wp:positionV>
                <wp:extent cx="1670050" cy="571500"/>
                <wp:effectExtent l="0" t="0" r="25400" b="19050"/>
                <wp:wrapNone/>
                <wp:docPr id="178" name="직사각형 1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5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5B9573" id="직사각형 178" o:spid="_x0000_s1032" style="position:absolute;left:0;text-align:left;margin-left:153.7pt;margin-top:190.55pt;width:131.5pt;height:4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JmPQIAAFUEAAAOAAAAZHJzL2Uyb0RvYy54bWysVMGO0zAQvSPxD5bvNEm1bXejpqtVlyKk&#10;BVZa+ADHcRoLxzZjt8lyW/5hJf6ACwe+Cy3/wNhpSxc4IXKwPJ7x88x7M5mf960iWwFOGl3QbJRS&#10;IjQ3ldTrgr57u3p2SonzTFdMGS0KeiscPV88fTLvbC7GpjGqEkAQRLu8swVtvLd5kjjeiJa5kbFC&#10;o7M20DKPJqyTCliH6K1Kxmk6TToDlQXDhXN4ejk46SLi17Xg/k1dO+GJKijm5uMKcS3DmizmLF8D&#10;s43kuzTYP2TRMqnx0QPUJfOMbED+AdVKDsaZ2o+4aRNT15KLWANWk6W/VXPTMCtiLUiOswea3P+D&#10;5a+310BkhdrNUCrNWhTp4cvdw6ev37/d/fh8T8I5stRZl2Pwjb2GUKezV4a/d0SbZcP0WlwAmK4R&#10;rMLcshCfPLoQDIdXSdm9MhU+wTbeRML6GtoAiFSQPupye9BF9J5wPMymszSdoHwcfZNZNkmjcAnL&#10;97ctOP9CmJaETUEBdY/obHvlfMiG5fuQmL1RslpJpaIB63KpgGwZ9sgqfrEALPI4TGnSFfRsMp5E&#10;5Ec+dwyRxu9vEK302OxKtgU9PQSxPND2XFexFT2TathjykrveAzUDRL4vuyjXNO9KKWpbpFYMENv&#10;4yzipjHwkZIO+7qg7sOGgaBEvdQozll2chIG4diAY6M8NpjmCFVQT8mwXfpheDYW5LrBl7LIhjYX&#10;KGgtI9dB7CGrXfrYu1GC3ZyF4Ti2Y9Svv8HiJwAAAP//AwBQSwMEFAAGAAgAAAAhAOYo7MrfAAAA&#10;CwEAAA8AAABkcnMvZG93bnJldi54bWxMj81OwzAQhO9IvIO1SNyoHdqSEOJU/IgT4tCA4OrGSxwR&#10;r6PYbdO3ZznBbXdmNPtttZn9IA44xT6QhmyhQCC1wfbUaXh/e74qQMRkyJohEGo4YYRNfX5WmdKG&#10;I23x0KROcAnF0mhwKY2llLF16E1chBGJva8weZN4nTppJ3Pkcj/Ia6VupDc98QVnRnx02H43e68h&#10;79JT0z6s249Xdypebudl3DafWl9ezPd3IBLO6S8Mv/iMDjUz7cKebBSDhqXKVxzlocgyEJxY54qV&#10;nYZVzoqsK/n/h/oHAAD//wMAUEsBAi0AFAAGAAgAAAAhALaDOJL+AAAA4QEAABMAAAAAAAAAAAAA&#10;AAAAAAAAAFtDb250ZW50X1R5cGVzXS54bWxQSwECLQAUAAYACAAAACEAOP0h/9YAAACUAQAACwAA&#10;AAAAAAAAAAAAAAAvAQAAX3JlbHMvLnJlbHNQSwECLQAUAAYACAAAACEAInviZj0CAABVBAAADgAA&#10;AAAAAAAAAAAAAAAuAgAAZHJzL2Uyb0RvYy54bWxQSwECLQAUAAYACAAAACEA5ijsyt8AAAALAQAA&#10;DwAAAAAAAAAAAAAAAACXBAAAZHJzL2Rvd25yZXYueG1sUEsFBgAAAAAEAAQA8wAAAKMFAAAAAA==&#10;">
                <v:textbox inset=",7.2pt,,7.2pt">
                  <w:txbxContent>
                    <w:p w:rsidR="006267A7" w:rsidRDefault="006267A7" w:rsidP="00607F89">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50)</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2017664" behindDoc="0" locked="0" layoutInCell="1" allowOverlap="1" wp14:anchorId="725BBC9F" wp14:editId="4460279B">
                <wp:simplePos x="0" y="0"/>
                <wp:positionH relativeFrom="column">
                  <wp:posOffset>2743199</wp:posOffset>
                </wp:positionH>
                <wp:positionV relativeFrom="paragraph">
                  <wp:posOffset>2041525</wp:posOffset>
                </wp:positionV>
                <wp:extent cx="0" cy="342900"/>
                <wp:effectExtent l="76200" t="0" r="76200" b="57150"/>
                <wp:wrapNone/>
                <wp:docPr id="179" name="직선 화살표 연결선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025C30" id="직선 화살표 연결선 179" o:spid="_x0000_s1026" type="#_x0000_t32" style="position:absolute;left:0;text-align:left;margin-left:3in;margin-top:160.75pt;width:0;height:27pt;z-index:25201766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KCq1AIAAKoFAAAOAAAAZHJzL2Uyb0RvYy54bWysVM1u1DAQviPxDpbvaZLd7F/U3arNZrkU&#10;qNQizt7Y2VgkdmR7fyrEAcQLICEhJA7cuFaIp0Lbd2Ds7KbdckGoOUQe2/PNzDff+PhkU5VoxZTm&#10;UoxxeBRgxEQmKReLMX51NfOGGGlDBCWlFGyMr5nGJ5OnT47Xdcw6spAlZQoBiNDxuh7jwpg69n2d&#10;Fawi+kjWTMBhLlVFDJhq4VNF1oBelX4nCPr+WipaK5kxrWF32hziicPPc5aZl3mumUHlGENuxv2V&#10;+8/t358ck3ihSF3wbJcG+Y8sKsIFBG2hpsQQtFT8L6iKZ0pqmZujTFa+zHOeMVcDVBMGD6q5LEjN&#10;XC1Ajq5bmvTjwWYvVhcKcQq9G4wwEqSCJm1/vN9+/I5uv37efvh1++kb2n65+f3zxu7ZW8DZutYx&#10;uCbiQtmqs424rM9l9kYjIZOCiAVzuV9d1wAXWg//wMUauobI8/VzSeEOWRrpCNzkqrKQQA3auD5d&#10;t31iG4OyZjOD3W7UGQWuhT6J93610uYZkxWyizHWRhG+KEwihQAxSBW6KGR1ro3NisR7BxtUyBkv&#10;S6eJUqD1GI96nZ5z0LLk1B7aa1ot5kmp0IpYVbnPlQgn968puRTUgRWM0HS3NoSXsEbGcWMUB7ZK&#10;hm20ilGMSgaDZFdNeqWwEZmTcpMzWBsDS7cPjDiZvR0Fo3SYDiMv6vRTLwqmU+90lkRefxYOetPu&#10;NEmm4TtbShjFBaeUCVvNXvJh9G+S2g1fI9ZW9C1t/iG64xeSPcz0dNYLBlF36A0Gva4XddPAOxvO&#10;Eu80Cfv9QXqWnKUPMk1d9fpxkm2ptFnJpWHqsqBrRLmVS7c36oQYDHgiOoOms4iUC2hJZhRGSprX&#10;3BRO3FaWFuNADYn7dr1r0Rsi9j20VtuFXW13VIEk9/11M2PHpBm4uaTXF8rKwo4PPAjOafd42Rfn&#10;vu1u3T2xkz8AAAD//wMAUEsDBBQABgAIAAAAIQAdB8LF3wAAAAsBAAAPAAAAZHJzL2Rvd25yZXYu&#10;eG1sTI9LT8MwEITvSPwHa5G4UefRUBTiVKgSCPVGeIijGy9JRLyObLcN/HoW9QDHnR3NfFOtZzuK&#10;A/owOFKQLhIQSK0zA3UKXp7vr25AhKjJ6NERKvjCAOv6/KzSpXFHesJDEzvBIRRKraCPcSqlDG2P&#10;VoeFm5D49+G81ZFP30nj9ZHD7SizJLmWVg/EDb2ecNNj+9nsrYL5e1tg9zYs42P6sPLbYvOevzZK&#10;XV7Md7cgIs7xzwy/+IwONTPt3J5MEKOCZZ7xlqggz9ICBDtOyo6VVVGArCv5f0P9AwAA//8DAFBL&#10;AQItABQABgAIAAAAIQC2gziS/gAAAOEBAAATAAAAAAAAAAAAAAAAAAAAAABbQ29udGVudF9UeXBl&#10;c10ueG1sUEsBAi0AFAAGAAgAAAAhADj9If/WAAAAlAEAAAsAAAAAAAAAAAAAAAAALwEAAF9yZWxz&#10;Ly5yZWxzUEsBAi0AFAAGAAgAAAAhAL1koKrUAgAAqgUAAA4AAAAAAAAAAAAAAAAALgIAAGRycy9l&#10;Mm9Eb2MueG1sUEsBAi0AFAAGAAgAAAAhAB0HwsXfAAAACwEAAA8AAAAAAAAAAAAAAAAALgUAAGRy&#10;cy9kb3ducmV2LnhtbFBLBQYAAAAABAAEAPMAAAA6BgAAAAA=&#10;">
                <v:stroke endarrow="block"/>
                <v:shadow color="#ccc"/>
              </v:shape>
            </w:pict>
          </mc:Fallback>
        </mc:AlternateContent>
      </w:r>
      <w:r w:rsidRPr="00D370FB">
        <w:rPr>
          <w:rFonts w:eastAsiaTheme="minorHAnsi"/>
        </w:rPr>
        <w:br w:type="page"/>
      </w:r>
    </w:p>
    <w:p w:rsidR="00E30771" w:rsidRPr="00D370FB" w:rsidRDefault="00607F89" w:rsidP="00E30771">
      <w:pPr>
        <w:pStyle w:val="a5"/>
        <w:wordWrap/>
        <w:rPr>
          <w:rFonts w:eastAsiaTheme="minorHAnsi"/>
          <w:sz w:val="24"/>
          <w:szCs w:val="24"/>
        </w:rPr>
      </w:pPr>
      <w:r>
        <w:rPr>
          <w:rFonts w:eastAsiaTheme="minorHAnsi" w:hint="eastAsia"/>
          <w:sz w:val="24"/>
          <w:szCs w:val="24"/>
        </w:rPr>
        <w:lastRenderedPageBreak/>
        <w:t>온열치료</w:t>
      </w:r>
      <w:r w:rsidR="00E30771" w:rsidRPr="00D370FB">
        <w:rPr>
          <w:rFonts w:eastAsiaTheme="minorHAnsi"/>
          <w:sz w:val="24"/>
          <w:szCs w:val="24"/>
        </w:rPr>
        <w:t xml:space="preserve"> </w:t>
      </w:r>
    </w:p>
    <w:p w:rsidR="00E30771" w:rsidRPr="00D370FB" w:rsidRDefault="00E30771" w:rsidP="00E30771">
      <w:pPr>
        <w:rPr>
          <w:rFonts w:eastAsiaTheme="minorHAnsi"/>
          <w:sz w:val="22"/>
        </w:rPr>
      </w:pPr>
    </w:p>
    <w:p w:rsidR="00E30771" w:rsidRPr="00D370FB" w:rsidRDefault="00E30771" w:rsidP="00E30771">
      <w:pPr>
        <w:rPr>
          <w:rFonts w:eastAsiaTheme="minorHAnsi"/>
          <w:sz w:val="22"/>
        </w:rPr>
      </w:pPr>
      <w:r w:rsidRPr="00D370FB">
        <w:rPr>
          <w:rFonts w:eastAsiaTheme="minorHAnsi" w:cs="Times New Roman"/>
          <w:noProof/>
          <w:kern w:val="0"/>
          <w:sz w:val="24"/>
          <w:szCs w:val="24"/>
        </w:rPr>
        <mc:AlternateContent>
          <mc:Choice Requires="wps">
            <w:drawing>
              <wp:anchor distT="0" distB="0" distL="114300" distR="114300" simplePos="0" relativeHeight="251914240" behindDoc="0" locked="0" layoutInCell="1" allowOverlap="1" wp14:anchorId="585E4156" wp14:editId="32FD658C">
                <wp:simplePos x="0" y="0"/>
                <wp:positionH relativeFrom="column">
                  <wp:posOffset>-19050</wp:posOffset>
                </wp:positionH>
                <wp:positionV relativeFrom="paragraph">
                  <wp:posOffset>64135</wp:posOffset>
                </wp:positionV>
                <wp:extent cx="5610225" cy="773430"/>
                <wp:effectExtent l="0" t="0" r="28575" b="26670"/>
                <wp:wrapNone/>
                <wp:docPr id="141" name="직사각형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773430"/>
                        </a:xfrm>
                        <a:prstGeom prst="rect">
                          <a:avLst/>
                        </a:prstGeom>
                        <a:solidFill>
                          <a:srgbClr val="FFFFFF"/>
                        </a:solidFill>
                        <a:ln w="9525">
                          <a:solidFill>
                            <a:srgbClr val="000000"/>
                          </a:solidFill>
                          <a:miter lim="800000"/>
                          <a:headEnd/>
                          <a:tailEnd/>
                        </a:ln>
                      </wps:spPr>
                      <wps:txbx>
                        <w:txbxContent>
                          <w:p w:rsidR="006267A7" w:rsidRDefault="006267A7" w:rsidP="00E30771">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E30771">
                            <w:pPr>
                              <w:spacing w:line="240" w:lineRule="atLeast"/>
                              <w:jc w:val="center"/>
                              <w:rPr>
                                <w:rFonts w:ascii="Calibri" w:hAnsi="Calibri"/>
                                <w:sz w:val="22"/>
                              </w:rPr>
                            </w:pPr>
                            <w:proofErr w:type="gramStart"/>
                            <w:r w:rsidRPr="002847B1">
                              <w:rPr>
                                <w:rFonts w:ascii="Calibri" w:hAnsi="Calibri" w:hint="eastAsia"/>
                                <w:sz w:val="22"/>
                              </w:rPr>
                              <w:t xml:space="preserve">Medline( </w:t>
                            </w:r>
                            <w:r>
                              <w:rPr>
                                <w:rFonts w:ascii="Calibri" w:hAnsi="Calibri"/>
                                <w:sz w:val="22"/>
                              </w:rPr>
                              <w:t>1581</w:t>
                            </w:r>
                            <w:proofErr w:type="gramEnd"/>
                            <w:r w:rsidRPr="002847B1">
                              <w:rPr>
                                <w:rFonts w:ascii="Calibri" w:hAnsi="Calibri" w:hint="eastAsia"/>
                                <w:sz w:val="22"/>
                              </w:rPr>
                              <w:t xml:space="preserve"> ), EMbase(</w:t>
                            </w:r>
                            <w:r>
                              <w:rPr>
                                <w:rFonts w:ascii="Calibri" w:hAnsi="Calibri"/>
                                <w:sz w:val="22"/>
                              </w:rPr>
                              <w:t>3826</w:t>
                            </w:r>
                            <w:r w:rsidRPr="002847B1">
                              <w:rPr>
                                <w:rFonts w:ascii="Calibri" w:hAnsi="Calibri" w:hint="eastAsia"/>
                                <w:sz w:val="22"/>
                              </w:rPr>
                              <w:t xml:space="preserve"> ), Cochrane(</w:t>
                            </w:r>
                            <w:r>
                              <w:rPr>
                                <w:rFonts w:ascii="Calibri" w:hAnsi="Calibri"/>
                                <w:sz w:val="22"/>
                              </w:rPr>
                              <w:t>433</w:t>
                            </w:r>
                            <w:r w:rsidRPr="002847B1">
                              <w:rPr>
                                <w:rFonts w:ascii="Calibri" w:hAnsi="Calibri" w:hint="eastAsia"/>
                                <w:sz w:val="22"/>
                              </w:rPr>
                              <w:t xml:space="preserve"> ),</w:t>
                            </w:r>
                            <w:r w:rsidRPr="002847B1">
                              <w:rPr>
                                <w:rFonts w:ascii="Calibri" w:hAnsi="Calibri"/>
                                <w:sz w:val="22"/>
                              </w:rPr>
                              <w:t xml:space="preserve"> KoreaMed</w:t>
                            </w:r>
                            <w:r w:rsidRPr="002847B1">
                              <w:rPr>
                                <w:rFonts w:ascii="Calibri" w:hAnsi="Calibri" w:hint="eastAsia"/>
                                <w:sz w:val="22"/>
                              </w:rPr>
                              <w:t>(</w:t>
                            </w:r>
                            <w:r>
                              <w:rPr>
                                <w:rFonts w:ascii="Calibri" w:hAnsi="Calibri"/>
                                <w:sz w:val="22"/>
                              </w:rPr>
                              <w:t>131</w:t>
                            </w:r>
                            <w:r w:rsidRPr="002847B1">
                              <w:rPr>
                                <w:rFonts w:ascii="Calibri" w:hAnsi="Calibri" w:hint="eastAsia"/>
                                <w:sz w:val="22"/>
                              </w:rPr>
                              <w:t xml:space="preserve"> )</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5971</w:t>
                            </w:r>
                            <w:r w:rsidRPr="002847B1">
                              <w:rPr>
                                <w:rFonts w:ascii="Calibri" w:hAnsi="Calibri"/>
                                <w:sz w:val="22"/>
                              </w:rPr>
                              <w:t>)</w:t>
                            </w:r>
                          </w:p>
                          <w:p w:rsidR="006267A7" w:rsidRPr="002847B1" w:rsidRDefault="006267A7" w:rsidP="00E30771">
                            <w:pPr>
                              <w:spacing w:line="240" w:lineRule="atLeast"/>
                              <w:jc w:val="center"/>
                              <w:rPr>
                                <w:rFonts w:ascii="Calibri" w:hAnsi="Calibri"/>
                                <w:sz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5E4156" id="직사각형 141" o:spid="_x0000_s1033" style="position:absolute;left:0;text-align:left;margin-left:-1.5pt;margin-top:5.05pt;width:441.75pt;height:60.9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WKOwIAAFUEAAAOAAAAZHJzL2Uyb0RvYy54bWysVE2O0zAU3iNxB8t7mqTTTmeipqNRhyKk&#10;AUYaOIDjOImFY5tnt0nZzdwBiRuwYcG50HAHXpy2lB+xQGRh+dnPn7/3fc+ZX3SNIhsBThqd0WQU&#10;UyI0N4XUVUbfvF49OaPEeaYLpowWGd0KRy8Wjx/NW5uKsamNKgQQBNEubW1Ga+9tGkWO16JhbmSs&#10;0LhZGmiYxxCqqADWInqjonEcn0atgcKC4cI5XL0aNuki4Jel4P5VWTrhicoocvNhhDDm/Rgt5iyt&#10;gNla8h0N9g8sGiY1XnqAumKekTXI36AaycE4U/oRN01kylJyEWrAapL4l2pua2ZFqAXFcfYgk/t/&#10;sPzl5gaILNC7SUKJZg2a9PDp7uH+89cvd98+fiD9OqrUWpdi8q29gb5OZ68Nf+uINsua6UpcApi2&#10;FqxAbiE/+ulAHzg8SvL2hSnwCrb2JgjWldD0gCgF6YIv24MvovOE4+L0NInH4yklHPdms5PJSTAu&#10;Yun+tAXnnwnTkH6SUUDfAzrbXDuP7DF1nxLYGyWLlVQqBFDlSwVkw7BHVuHrC8Yj7jhNadJm9HyK&#10;PP4OEYfvTxCN9NjsSjYZPTsksbSX7akuQit6JtUwx/uVRhp76QYLfJd3wa7Z3pTcFFsUFszQ2/gW&#10;cVIbeE9Ji32dUfduzUBQop5rNOc8mUz6h3AcwHGQHwdMc4TKqKdkmC798HjWFmRV401JUEObSzS0&#10;lEHrnvHAakcfezfouXtn/eM4jkPWj7/B4jsAAAD//wMAUEsDBBQABgAIAAAAIQBXZMTB3gAAAAkB&#10;AAAPAAAAZHJzL2Rvd25yZXYueG1sTI/NTsMwEITvSLyDtUjcWjtEhTTEqfgRJ8ShAcHVjZc4Il5H&#10;sdumb89yosedGc1+U21mP4gDTrEPpCFbKhBIbbA9dRo+3l8WBYiYDFkzBEINJ4ywqS8vKlPacKQt&#10;HprUCS6hWBoNLqWxlDK2Dr2JyzAisfcdJm8Sn1Mn7WSOXO4HeaPUrfSmJ/7gzIhPDtufZu813HXp&#10;uWkfV+3nmzsVr+s5j9vmS+vrq/nhHkTCOf2H4Q+f0aFmpl3Yk41i0LDIeUpiXWUg2C8KtQKxYyHP&#10;1iDrSp4vqH8BAAD//wMAUEsBAi0AFAAGAAgAAAAhALaDOJL+AAAA4QEAABMAAAAAAAAAAAAAAAAA&#10;AAAAAFtDb250ZW50X1R5cGVzXS54bWxQSwECLQAUAAYACAAAACEAOP0h/9YAAACUAQAACwAAAAAA&#10;AAAAAAAAAAAvAQAAX3JlbHMvLnJlbHNQSwECLQAUAAYACAAAACEARLvlijsCAABVBAAADgAAAAAA&#10;AAAAAAAAAAAuAgAAZHJzL2Uyb0RvYy54bWxQSwECLQAUAAYACAAAACEAV2TEwd4AAAAJAQAADwAA&#10;AAAAAAAAAAAAAACVBAAAZHJzL2Rvd25yZXYueG1sUEsFBgAAAAAEAAQA8wAAAKAFAAAAAA==&#10;">
                <v:textbox inset=",7.2pt,,7.2pt">
                  <w:txbxContent>
                    <w:p w:rsidR="006267A7" w:rsidRDefault="006267A7" w:rsidP="00E30771">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E30771">
                      <w:pPr>
                        <w:spacing w:line="240" w:lineRule="atLeast"/>
                        <w:jc w:val="center"/>
                        <w:rPr>
                          <w:rFonts w:ascii="Calibri" w:hAnsi="Calibri"/>
                          <w:sz w:val="22"/>
                        </w:rPr>
                      </w:pPr>
                      <w:proofErr w:type="gramStart"/>
                      <w:r w:rsidRPr="002847B1">
                        <w:rPr>
                          <w:rFonts w:ascii="Calibri" w:hAnsi="Calibri" w:hint="eastAsia"/>
                          <w:sz w:val="22"/>
                        </w:rPr>
                        <w:t xml:space="preserve">Medline( </w:t>
                      </w:r>
                      <w:r>
                        <w:rPr>
                          <w:rFonts w:ascii="Calibri" w:hAnsi="Calibri"/>
                          <w:sz w:val="22"/>
                        </w:rPr>
                        <w:t>1581</w:t>
                      </w:r>
                      <w:proofErr w:type="gramEnd"/>
                      <w:r w:rsidRPr="002847B1">
                        <w:rPr>
                          <w:rFonts w:ascii="Calibri" w:hAnsi="Calibri" w:hint="eastAsia"/>
                          <w:sz w:val="22"/>
                        </w:rPr>
                        <w:t xml:space="preserve"> ), EMbase(</w:t>
                      </w:r>
                      <w:r>
                        <w:rPr>
                          <w:rFonts w:ascii="Calibri" w:hAnsi="Calibri"/>
                          <w:sz w:val="22"/>
                        </w:rPr>
                        <w:t>3826</w:t>
                      </w:r>
                      <w:r w:rsidRPr="002847B1">
                        <w:rPr>
                          <w:rFonts w:ascii="Calibri" w:hAnsi="Calibri" w:hint="eastAsia"/>
                          <w:sz w:val="22"/>
                        </w:rPr>
                        <w:t xml:space="preserve"> ), Cochrane(</w:t>
                      </w:r>
                      <w:r>
                        <w:rPr>
                          <w:rFonts w:ascii="Calibri" w:hAnsi="Calibri"/>
                          <w:sz w:val="22"/>
                        </w:rPr>
                        <w:t>433</w:t>
                      </w:r>
                      <w:r w:rsidRPr="002847B1">
                        <w:rPr>
                          <w:rFonts w:ascii="Calibri" w:hAnsi="Calibri" w:hint="eastAsia"/>
                          <w:sz w:val="22"/>
                        </w:rPr>
                        <w:t xml:space="preserve"> ),</w:t>
                      </w:r>
                      <w:r w:rsidRPr="002847B1">
                        <w:rPr>
                          <w:rFonts w:ascii="Calibri" w:hAnsi="Calibri"/>
                          <w:sz w:val="22"/>
                        </w:rPr>
                        <w:t xml:space="preserve"> KoreaMed</w:t>
                      </w:r>
                      <w:r w:rsidRPr="002847B1">
                        <w:rPr>
                          <w:rFonts w:ascii="Calibri" w:hAnsi="Calibri" w:hint="eastAsia"/>
                          <w:sz w:val="22"/>
                        </w:rPr>
                        <w:t>(</w:t>
                      </w:r>
                      <w:r>
                        <w:rPr>
                          <w:rFonts w:ascii="Calibri" w:hAnsi="Calibri"/>
                          <w:sz w:val="22"/>
                        </w:rPr>
                        <w:t>131</w:t>
                      </w:r>
                      <w:r w:rsidRPr="002847B1">
                        <w:rPr>
                          <w:rFonts w:ascii="Calibri" w:hAnsi="Calibri" w:hint="eastAsia"/>
                          <w:sz w:val="22"/>
                        </w:rPr>
                        <w:t xml:space="preserve"> )</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5971</w:t>
                      </w:r>
                      <w:r w:rsidRPr="002847B1">
                        <w:rPr>
                          <w:rFonts w:ascii="Calibri" w:hAnsi="Calibri"/>
                          <w:sz w:val="22"/>
                        </w:rPr>
                        <w:t>)</w:t>
                      </w:r>
                    </w:p>
                    <w:p w:rsidR="006267A7" w:rsidRPr="002847B1" w:rsidRDefault="006267A7" w:rsidP="00E30771">
                      <w:pPr>
                        <w:spacing w:line="240" w:lineRule="atLeast"/>
                        <w:jc w:val="center"/>
                        <w:rPr>
                          <w:rFonts w:ascii="Calibri" w:hAnsi="Calibri"/>
                          <w:sz w:val="22"/>
                        </w:rPr>
                      </w:pPr>
                    </w:p>
                  </w:txbxContent>
                </v:textbox>
              </v:rect>
            </w:pict>
          </mc:Fallback>
        </mc:AlternateContent>
      </w:r>
    </w:p>
    <w:p w:rsidR="00E30771" w:rsidRPr="00D370FB" w:rsidRDefault="00E30771" w:rsidP="00E30771">
      <w:pPr>
        <w:rPr>
          <w:rFonts w:eastAsiaTheme="minorHAnsi"/>
          <w:sz w:val="22"/>
        </w:rPr>
      </w:pPr>
    </w:p>
    <w:p w:rsidR="00E30771" w:rsidRPr="00D370FB" w:rsidRDefault="00E30771" w:rsidP="00E30771">
      <w:pPr>
        <w:rPr>
          <w:rFonts w:eastAsiaTheme="minorHAnsi"/>
          <w:sz w:val="22"/>
        </w:rPr>
      </w:pPr>
    </w:p>
    <w:p w:rsidR="00E30771" w:rsidRPr="00D370FB" w:rsidRDefault="00E30771" w:rsidP="00E30771">
      <w:pPr>
        <w:rPr>
          <w:rFonts w:eastAsiaTheme="minorHAnsi"/>
          <w:sz w:val="22"/>
        </w:rPr>
      </w:pPr>
      <w:r w:rsidRPr="00D370FB">
        <w:rPr>
          <w:rFonts w:eastAsiaTheme="minorHAnsi" w:cs="Times New Roman"/>
          <w:noProof/>
          <w:kern w:val="0"/>
          <w:sz w:val="24"/>
          <w:szCs w:val="24"/>
        </w:rPr>
        <mc:AlternateContent>
          <mc:Choice Requires="wps">
            <w:drawing>
              <wp:anchor distT="36576" distB="36576" distL="36575" distR="36575" simplePos="0" relativeHeight="251915264" behindDoc="0" locked="0" layoutInCell="1" allowOverlap="1" wp14:anchorId="3E2D7584" wp14:editId="710211A2">
                <wp:simplePos x="0" y="0"/>
                <wp:positionH relativeFrom="column">
                  <wp:posOffset>2743199</wp:posOffset>
                </wp:positionH>
                <wp:positionV relativeFrom="paragraph">
                  <wp:posOffset>126365</wp:posOffset>
                </wp:positionV>
                <wp:extent cx="0" cy="399415"/>
                <wp:effectExtent l="76200" t="0" r="57150" b="57785"/>
                <wp:wrapNone/>
                <wp:docPr id="142" name="직선 화살표 연결선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E93E5D1" id="직선 화살표 연결선 142" o:spid="_x0000_s1026" type="#_x0000_t32" style="position:absolute;left:0;text-align:left;margin-left:3in;margin-top:9.95pt;width:0;height:31.45pt;z-index:25191526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jXn0gIAAKoFAAAOAAAAZHJzL2Uyb0RvYy54bWysVMuO0zAU3SPxD5b3mSRt+oqmHc2kLRse&#10;I80g1m7sNBaJHdlu0wqxAPEDSEgIiQU7tiPEV6HOP3DttBk6bBCaLCxfx/f43HOPfXq2KQu0Zkpz&#10;KcY4PAkwYiKVlIvlGL+8nntDjLQhgpJCCjbGW6bx2eTxo9O6illH5rKgTCEAETquqzHOjali39dp&#10;zkqiT2TFBPzMpCqJgVAtfapIDehl4XeCoO/XUtFKyZRpDavT5ieeOPwsY6l5kWWaGVSMMXAzblRu&#10;XNjRn5ySeKlIlfN0T4P8B4uScAGHtlBTYghaKf4XVMlTJbXMzEkqS19mGU+ZqwGqCYN71VzlpGKu&#10;FhBHV61M+uFg0+frS4U4hd5FHYwEKaFJu+/vdh++odsvn3bvf95+/Ip2n29+/bixa3YXaFZXOobU&#10;RFwqW3W6EVfVU5m+1kjIJCdiyRz3620FcKHN8I9SbKArOHlRP5MU9pCVkU7ATaZKCwnSoI3r07bt&#10;E9sYlDaLKax2R6Mo7DlwEh/yKqXNEyZLZCdjrI0ifJmbRAoBZpAqdKeQ9VNtLCsSHxLsoULOeVE4&#10;TxQC1WM86nV6LkHLglP7027TarlICoXWxLrKfXsWR9uUXAnqwHJG6Gw/N4QXMEfGaWMUB7UKhu1p&#10;JaMYFQwukp019AphT2TOyg1niDYGpm4dFHE2ezMKRrPhbBh5Uac/86JgOvXO50nk9efhoDftTpNk&#10;Gr61pYRRnHNKmbDVHCwfRv9mqf3la8zamr6VzT9Gd/oC2WOm5/NeMIi6Q28w6HW9qDsLvIvhPPHO&#10;k7DfH8wukovZPaYzV71+GLKtlJaVXBmmrnJaI8qtXbq9USfEEMAT0Rk0nUWkWEJLUqMwUtK84iZ3&#10;5ra2tBhHbkjct+9di94Iceihjdou7Gu7kwoseeivuzP2mjQXbiHp9lJZW9jrAw+CS9o/XvbF+TN2&#10;u+6e2MlvAAAA//8DAFBLAwQUAAYACAAAACEANCrrq94AAAAJAQAADwAAAGRycy9kb3ducmV2Lnht&#10;bEyPwU7DMBBE70j8g7VI3KjTtKVpiFOhSiDUWwNFHN14SSLidWS7beDrWcQBjjszmn1TrEfbixP6&#10;0DlSMJ0kIJBqZzpqFLw8P9xkIELUZHTvCBV8YoB1eXlR6Ny4M+3wVMVGcAmFXCtoYxxyKUPdotVh&#10;4gYk9t6dtzry6RtpvD5zue1lmiS30uqO+EOrB9y0WH9UR6tg/NousHnt5vFp+rj028XmbbavlLq+&#10;Gu/vQEQc418YfvAZHUpmOrgjmSB6BfNZylsiG6sVCA78CgcFWZqBLAv5f0H5DQAA//8DAFBLAQIt&#10;ABQABgAIAAAAIQC2gziS/gAAAOEBAAATAAAAAAAAAAAAAAAAAAAAAABbQ29udGVudF9UeXBlc10u&#10;eG1sUEsBAi0AFAAGAAgAAAAhADj9If/WAAAAlAEAAAsAAAAAAAAAAAAAAAAALwEAAF9yZWxzLy5y&#10;ZWxzUEsBAi0AFAAGAAgAAAAhAPeKNefSAgAAqgUAAA4AAAAAAAAAAAAAAAAALgIAAGRycy9lMm9E&#10;b2MueG1sUEsBAi0AFAAGAAgAAAAhADQq66veAAAACQEAAA8AAAAAAAAAAAAAAAAALAUAAGRycy9k&#10;b3ducmV2LnhtbFBLBQYAAAAABAAEAPMAAAA3BgAAAAA=&#10;">
                <v:stroke endarrow="block"/>
                <v:shadow color="#ccc"/>
              </v:shape>
            </w:pict>
          </mc:Fallback>
        </mc:AlternateContent>
      </w:r>
    </w:p>
    <w:p w:rsidR="00E30771" w:rsidRPr="00D370FB" w:rsidRDefault="00E30771" w:rsidP="00E30771">
      <w:pPr>
        <w:jc w:val="left"/>
        <w:rPr>
          <w:rFonts w:eastAsiaTheme="minorHAnsi"/>
        </w:rPr>
      </w:pPr>
    </w:p>
    <w:p w:rsidR="00E30771" w:rsidRPr="00D370FB" w:rsidRDefault="00E30771" w:rsidP="00E30771">
      <w:pPr>
        <w:widowControl/>
        <w:wordWrap/>
        <w:autoSpaceDE/>
        <w:autoSpaceDN/>
        <w:jc w:val="left"/>
        <w:rPr>
          <w:rFonts w:eastAsiaTheme="minorHAnsi"/>
        </w:rPr>
      </w:pPr>
      <w:r w:rsidRPr="00D370FB">
        <w:rPr>
          <w:rFonts w:eastAsiaTheme="minorHAnsi" w:cs="Times New Roman"/>
          <w:noProof/>
          <w:kern w:val="0"/>
          <w:sz w:val="24"/>
          <w:szCs w:val="24"/>
        </w:rPr>
        <mc:AlternateContent>
          <mc:Choice Requires="wps">
            <w:drawing>
              <wp:anchor distT="0" distB="0" distL="114300" distR="114300" simplePos="0" relativeHeight="251921408" behindDoc="0" locked="0" layoutInCell="1" allowOverlap="1" wp14:anchorId="776B5508" wp14:editId="6BAA045F">
                <wp:simplePos x="0" y="0"/>
                <wp:positionH relativeFrom="column">
                  <wp:posOffset>1914525</wp:posOffset>
                </wp:positionH>
                <wp:positionV relativeFrom="paragraph">
                  <wp:posOffset>3400425</wp:posOffset>
                </wp:positionV>
                <wp:extent cx="1714500" cy="704850"/>
                <wp:effectExtent l="0" t="0" r="19050" b="19050"/>
                <wp:wrapNone/>
                <wp:docPr id="143" name="직사각형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E30771">
                            <w:pPr>
                              <w:jc w:val="center"/>
                              <w:rPr>
                                <w:rFonts w:ascii="Calibri" w:hAnsi="Calibri"/>
                                <w:sz w:val="22"/>
                              </w:rPr>
                            </w:pPr>
                            <w:r>
                              <w:rPr>
                                <w:rFonts w:ascii="Calibri" w:hAnsi="Calibri"/>
                                <w:sz w:val="22"/>
                              </w:rPr>
                              <w:t>(n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6B5508" id="직사각형 143" o:spid="_x0000_s1034" style="position:absolute;margin-left:150.75pt;margin-top:267.75pt;width:135pt;height:55.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3SLPQIAAFUEAAAOAAAAZHJzL2Uyb0RvYy54bWysVMGO0zAQvSPxD5bvNElp2W7UdLXqUoS0&#10;wEoLH+A6TmPh2GbsNlluu/+AxB9w4cB3oeUfGDttyQInRA6WxzN+nnlvJvOzrlFkJ8BJowuajVJK&#10;hOamlHpT0HdvV09mlDjPdMmU0aKgN8LRs8XjR/PW5mJsaqNKAQRBtMtbW9Dae5snieO1aJgbGSs0&#10;OisDDfNowiYpgbWI3qhknKbPktZAacFw4RyeXvROuoj4VSW4f1NVTniiCoq5+bhCXNdhTRZzlm+A&#10;2VryfRrsH7JomNT46BHqgnlGtiD/gGokB+NM5UfcNImpKslFrAGrydLfqrmumRWxFiTH2SNN7v/B&#10;8te7KyCyRO0mTynRrEGR7r/c3t99/f7t9sfnTyScI0utdTkGX9srCHU6e2n4e0e0WdZMb8Q5gGlr&#10;wUrMLQvxyYMLwXB4lazbV6bEJ9jWm0hYV0ETAJEK0kVdbo66iM4TjofZSTaZpigfR99JOplNo3AJ&#10;yw+3LTj/QpiGhE1BAXWP6Gx36XzIhuWHkJi9UbJcSaWiAZv1UgHZMeyRVfxiAVjkMExp0hb0dDqe&#10;RuQHPjeESOP3N4hGemx2JZuCzo5BLA+0PddlbEXPpOr3mLLSex4Ddb0Evlt3Ua7ZQZS1KW+QWDB9&#10;b+Ms4qY28JGSFvu6oO7DloGgRL3UKM5pNpmEQRgaMDTWQ4NpjlAF9ZT026Xvh2drQW5qfCmLbGhz&#10;joJWMnIdxO6z2qePvRsl2M9ZGI6hHaN+/Q0WPwEAAP//AwBQSwMEFAAGAAgAAAAhANXLSIzfAAAA&#10;CwEAAA8AAABkcnMvZG93bnJldi54bWxMj8tOwzAQRfdI/IM1SOyoU4LTNsSpeIgV6qIB0a1rmzgi&#10;Hkex26Z/z3QFu3kc3TlTrSffs6MdYxdQwnyWAbOog+mwlfD58Xa3BBaTQqP6gFbC2UZY19dXlSpN&#10;OOHWHpvUMgrBWCoJLqWh5DxqZ72KszBYpN13GL1K1I4tN6M6Ubjv+X2WFdyrDumCU4N9cVb/NAcv&#10;YdGm10Y/C/21cefl+2rK47bZSXl7Mz09Akt2Sn8wXPRJHWpy2ocDmsh6CXk2F4RKELmgggixuEz2&#10;EoqHQgCvK/7/h/oXAAD//wMAUEsBAi0AFAAGAAgAAAAhALaDOJL+AAAA4QEAABMAAAAAAAAAAAAA&#10;AAAAAAAAAFtDb250ZW50X1R5cGVzXS54bWxQSwECLQAUAAYACAAAACEAOP0h/9YAAACUAQAACwAA&#10;AAAAAAAAAAAAAAAvAQAAX3JlbHMvLnJlbHNQSwECLQAUAAYACAAAACEAXfd0iz0CAABVBAAADgAA&#10;AAAAAAAAAAAAAAAuAgAAZHJzL2Uyb0RvYy54bWxQSwECLQAUAAYACAAAACEA1ctIjN8AAAALAQAA&#10;DwAAAAAAAAAAAAAAAACXBAAAZHJzL2Rvd25yZXYueG1sUEsFBgAAAAAEAAQA8wAAAKMFAAAAAA==&#10;">
                <v:textbox inset=",7.2pt,,7.2pt">
                  <w:txbxContent>
                    <w:p w:rsidR="006267A7" w:rsidRDefault="006267A7" w:rsidP="00E30771">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E30771">
                      <w:pPr>
                        <w:jc w:val="center"/>
                        <w:rPr>
                          <w:rFonts w:ascii="Calibri" w:hAnsi="Calibri"/>
                          <w:sz w:val="22"/>
                        </w:rPr>
                      </w:pPr>
                      <w:r>
                        <w:rPr>
                          <w:rFonts w:ascii="Calibri" w:hAnsi="Calibri"/>
                          <w:sz w:val="22"/>
                        </w:rPr>
                        <w:t>(n =1)</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20384" behindDoc="0" locked="0" layoutInCell="1" allowOverlap="1" wp14:anchorId="7476A313" wp14:editId="065B05C5">
                <wp:simplePos x="0" y="0"/>
                <wp:positionH relativeFrom="column">
                  <wp:posOffset>4229100</wp:posOffset>
                </wp:positionH>
                <wp:positionV relativeFrom="paragraph">
                  <wp:posOffset>2381250</wp:posOffset>
                </wp:positionV>
                <wp:extent cx="1809750" cy="609600"/>
                <wp:effectExtent l="0" t="0" r="19050" b="19050"/>
                <wp:wrapNone/>
                <wp:docPr id="144" name="직사각형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60960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 xml:space="preserve">Full-text articles excluded, </w:t>
                            </w:r>
                            <w:r>
                              <w:rPr>
                                <w:rFonts w:ascii="Calibri" w:hAnsi="Calibri"/>
                                <w:sz w:val="22"/>
                              </w:rPr>
                              <w:br/>
                              <w:t>(n =</w:t>
                            </w:r>
                            <w:proofErr w:type="gramStart"/>
                            <w:r>
                              <w:rPr>
                                <w:rFonts w:ascii="Calibri" w:hAnsi="Calibri"/>
                                <w:sz w:val="22"/>
                              </w:rPr>
                              <w:t>74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76A313" id="직사각형 144" o:spid="_x0000_s1035" style="position:absolute;margin-left:333pt;margin-top:187.5pt;width:142.5pt;height:48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EghOwIAAFUEAAAOAAAAZHJzL2Uyb0RvYy54bWysVMGO0zAQvSPxD5bvNGm1Lduo6WrVpQhp&#10;gZUWPsBxnMTCsc3YbVpuyz8g8QdcOPBdaPkHxk5bssAJkYPl8YyfZ96byeJi1yqyFeCk0Tkdj1JK&#10;hOamlLrO6ds36yfnlDjPdMmU0SKne+HoxfLxo0VnMzExjVGlAIIg2mWdzWnjvc2SxPFGtMyNjBUa&#10;nZWBlnk0oU5KYB2ityqZpOks6QyUFgwXzuHpVe+ky4hfVYL711XlhCcqp5ibjyvEtQhrslywrAZm&#10;G8kPabB/yKJlUuOjJ6gr5hnZgPwDqpUcjDOVH3HTJqaqJBexBqxmnP5WzW3DrIi1IDnOnmhy/w+W&#10;v9reAJEland2RolmLYp0/+Xu/uPX79/ufnz+RMI5stRZl2Hwrb2BUKez14a/c0SbVcN0LS4BTNcI&#10;VmJu4xCfPLgQDIdXSdG9NCU+wTbeRMJ2FbQBEKkgu6jL/qSL2HnC8XB8ns6fTlE+jr5ZOp+lUbiE&#10;ZcfbFpx/LkxLwiangLpHdLa9dj5kw7JjSMzeKFmupVLRgLpYKSBbhj2yjl8sAIschilNupzOp5Np&#10;RH7gc0OINH5/g2ilx2ZXss3p+SmIZYG2Z7qMreiZVP0eU1b6wGOgrpfA74pdlGt+FKUw5R6JBdP3&#10;Ns4ibhoDHyjpsK9z6t5vGAhK1AuN4sxRzzAIQwOGRjE0mOYIlVNPSb9d+X54NhZk3eBL48iGNpco&#10;aCUj10HsPqtD+ti7UYLDnIXhGNox6tffYPkTAAD//wMAUEsDBBQABgAIAAAAIQDPv8uj4AAAAAsB&#10;AAAPAAAAZHJzL2Rvd25yZXYueG1sTI/NTsMwEITvSLyDtUjcqFNKkjbNpuJHnFAPDYheXWeJI2I7&#10;it02fXuWE9y+0Y5mZ8rNZHtxojF03iHMZwkIcto3nWsRPt5f75YgQlSuUb13hHChAJvq+qpURePP&#10;bkenOraCQ1woFIKJcSikDNqQVWHmB3J8+/KjVZHl2MpmVGcOt728T5JMWtU5/mDUQM+G9Hd9tAh5&#10;G19q/ZTqz625LN9W0yLs6j3i7c30uAYRaYp/Zvitz9Wh4k4Hf3RNED1ClmW8JSIs8pSBHat0znBA&#10;eMgZZFXK/xuqHwAAAP//AwBQSwECLQAUAAYACAAAACEAtoM4kv4AAADhAQAAEwAAAAAAAAAAAAAA&#10;AAAAAAAAW0NvbnRlbnRfVHlwZXNdLnhtbFBLAQItABQABgAIAAAAIQA4/SH/1gAAAJQBAAALAAAA&#10;AAAAAAAAAAAAAC8BAABfcmVscy8ucmVsc1BLAQItABQABgAIAAAAIQAasEghOwIAAFUEAAAOAAAA&#10;AAAAAAAAAAAAAC4CAABkcnMvZTJvRG9jLnhtbFBLAQItABQABgAIAAAAIQDPv8uj4AAAAAsBAAAP&#10;AAAAAAAAAAAAAAAAAJUEAABkcnMvZG93bnJldi54bWxQSwUGAAAAAAQABADzAAAAogUAAAAA&#10;">
                <v:textbox inset=",7.2pt,,7.2pt">
                  <w:txbxContent>
                    <w:p w:rsidR="006267A7" w:rsidRDefault="006267A7" w:rsidP="00E30771">
                      <w:pPr>
                        <w:jc w:val="center"/>
                        <w:rPr>
                          <w:rFonts w:ascii="Calibri" w:hAnsi="Calibri"/>
                          <w:sz w:val="22"/>
                        </w:rPr>
                      </w:pPr>
                      <w:r>
                        <w:rPr>
                          <w:rFonts w:ascii="Calibri" w:hAnsi="Calibri"/>
                          <w:sz w:val="22"/>
                        </w:rPr>
                        <w:t xml:space="preserve">Full-text articles excluded, </w:t>
                      </w:r>
                      <w:r>
                        <w:rPr>
                          <w:rFonts w:ascii="Calibri" w:hAnsi="Calibri"/>
                          <w:sz w:val="22"/>
                        </w:rPr>
                        <w:br/>
                        <w:t>(n =</w:t>
                      </w:r>
                      <w:proofErr w:type="gramStart"/>
                      <w:r>
                        <w:rPr>
                          <w:rFonts w:ascii="Calibri" w:hAnsi="Calibri"/>
                          <w:sz w:val="22"/>
                        </w:rPr>
                        <w:t>74 )</w:t>
                      </w:r>
                      <w:proofErr w:type="gramEnd"/>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1922432" behindDoc="0" locked="0" layoutInCell="1" allowOverlap="1" wp14:anchorId="6CF8FF66" wp14:editId="276AEC09">
                <wp:simplePos x="0" y="0"/>
                <wp:positionH relativeFrom="column">
                  <wp:posOffset>2742565</wp:posOffset>
                </wp:positionH>
                <wp:positionV relativeFrom="paragraph">
                  <wp:posOffset>735965</wp:posOffset>
                </wp:positionV>
                <wp:extent cx="0" cy="457200"/>
                <wp:effectExtent l="76200" t="0" r="57150" b="57150"/>
                <wp:wrapNone/>
                <wp:docPr id="145" name="직선 화살표 연결선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9F8B410" id="직선 화살표 연결선 145" o:spid="_x0000_s1026" type="#_x0000_t32" style="position:absolute;left:0;text-align:left;margin-left:215.95pt;margin-top:57.95pt;width:0;height:36pt;z-index:2519224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HU0QIAAKoFAAAOAAAAZHJzL2Uyb0RvYy54bWysVMuO0zAU3SPxD5b3mSRt0kc07WgmTdnw&#10;GGkGsXZjp4lI7Mh2m1aIBYgfQEJCSCzYsR0hvgp1/oFrp83QYYPQZGH5Or7H55577NOzTVWiNZOq&#10;EHyC/RMPI8ZTQQu+nOCX13NnhJHShFNSCs4meMsUPps+fnTa1BHriVyUlEkEIFxFTT3BudZ15Loq&#10;zVlF1ImoGYefmZAV0RDKpUslaQC9Kt2e5w3cRkhaS5EypWB11v7EU4ufZSzVL7JMMY3KCQZu2o7S&#10;jgszutNTEi0lqfMi3dMg/8GiIgWHQzuoGdEErWTxF1RVpFIokemTVFSuyLIiZbYGqMb37lVzlZOa&#10;2VpAHFV3MqmHg02fry8lKij0Lggx4qSCJu2+v9t9+IZuv3zavf95+/Er2n2++fXjxqyZXaBZU6sI&#10;UmN+KU3V6YZf1U9F+lohLuKc8CWz3K+3NcD5JsM9SjGBquHkRfNMUNhDVlpYATeZrAwkSIM2tk/b&#10;rk9so1HaLqawGoRDsIAFJ9Ehr5ZKP2GiQmYywUpLUixzHQvOwQxC+vYUsn6qtGFFokOCOZSLeVGW&#10;1hMlR80Ej8NeaBOUKAtqfpptSi4XcSnRmhhX2W/P4mibFCtOLVjOCE32c02KEuZIW220LECtkmFz&#10;WsUoRiWDi2RmLb2SmxOZtXLLGaKNhqldB0Wszd6MvXEySkaBE/QGiRN4s5lzPo8DZzD3h+GsP4vj&#10;mf/WlOIHUV5Qyrip5mB5P/g3S+0vX2vWzvSdbO4xutUXyB4zPZ+H3jDoj5zhMOw7QT/xnIvRPHbO&#10;Y38wGCYX8UVyj2liq1cPQ7aT0rASK83kVU4bRAtjl3447vkYAngiesO2s4iUS2hJqiVGUuhXhc6t&#10;uY0tDcaRG2L77XvXobdCHHpooq4L+9rupAJLHvpr74y5Ju2FWwi6vZTGFub6wINgk/aPl3lx/ozt&#10;rrsndvobAAD//wMAUEsDBBQABgAIAAAAIQBZN1gX3wAAAAsBAAAPAAAAZHJzL2Rvd25yZXYueG1s&#10;TI9BT8MwDIXvSPyHyEjcWFq2sq00ndAkENptZUMcs8a0FY1TJdlW+PUYcYCb/d7T8+diNdpenNCH&#10;zpGCdJKAQKqd6ahRsHt5vFmACFGT0b0jVPCJAVbl5UWhc+POtMVTFRvBJRRyraCNccilDHWLVoeJ&#10;G5DYe3fe6sirb6Tx+szltpe3SXInre6IL7R6wHWL9Ud1tArGr02GzWs3i8/p09xvsvXbdF8pdX01&#10;PtyDiDjGvzD84DM6lMx0cEcyQfQKZtN0yVE20owHTvwqB1YW8yXIspD/fyi/AQAA//8DAFBLAQIt&#10;ABQABgAIAAAAIQC2gziS/gAAAOEBAAATAAAAAAAAAAAAAAAAAAAAAABbQ29udGVudF9UeXBlc10u&#10;eG1sUEsBAi0AFAAGAAgAAAAhADj9If/WAAAAlAEAAAsAAAAAAAAAAAAAAAAALwEAAF9yZWxzLy5y&#10;ZWxzUEsBAi0AFAAGAAgAAAAhALP9EdTRAgAAqgUAAA4AAAAAAAAAAAAAAAAALgIAAGRycy9lMm9E&#10;b2MueG1sUEsBAi0AFAAGAAgAAAAhAFk3WBffAAAACwEAAA8AAAAAAAAAAAAAAAAAKwUAAGRycy9k&#10;b3ducmV2LnhtbFBLBQYAAAAABAAEAPMAAAA3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19360" behindDoc="0" locked="0" layoutInCell="1" allowOverlap="1" wp14:anchorId="4BEDD209" wp14:editId="7D9F8905">
                <wp:simplePos x="0" y="0"/>
                <wp:positionH relativeFrom="column">
                  <wp:posOffset>1887220</wp:posOffset>
                </wp:positionH>
                <wp:positionV relativeFrom="paragraph">
                  <wp:posOffset>1240155</wp:posOffset>
                </wp:positionV>
                <wp:extent cx="1714500" cy="752764"/>
                <wp:effectExtent l="0" t="0" r="19050" b="28575"/>
                <wp:wrapNone/>
                <wp:docPr id="146" name="직사각형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764"/>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 xml:space="preserve">(n = </w:t>
                            </w:r>
                            <w:proofErr w:type="gramStart"/>
                            <w:r>
                              <w:rPr>
                                <w:rFonts w:ascii="Calibri" w:hAnsi="Calibri"/>
                                <w:sz w:val="22"/>
                              </w:rPr>
                              <w:t>4238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EDD209" id="직사각형 146" o:spid="_x0000_s1036" style="position:absolute;margin-left:148.6pt;margin-top:97.65pt;width:135pt;height:59.2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tPoPAIAAFYEAAAOAAAAZHJzL2Uyb0RvYy54bWysVM1u1DAQviPxDpbvbJLV/rTRZqtqyyKk&#10;ApUKD+B1nI2FY5uxd5NyK++AxBtw4cBzofIOjJ3tNgVOiBwsjz3+Zub7ZrI46xpF9gKcNLqg2Sil&#10;RGhuSqm3BX33dv3shBLnmS6ZMloU9EY4erZ8+mTR2lyMTW1UKYAgiHZ5awtae2/zJHG8Fg1zI2OF&#10;xsvKQMM8mrBNSmAtojcqGafpLGkNlBYMF87h6UV/SZcRv6oE92+qyglPVEExNx9XiOsmrMlywfIt&#10;MFtLfkiD/UMWDZMagx6hLphnZAfyD6hGcjDOVH7ETZOYqpJcxBqwmiz9rZrrmlkRa0FynD3S5P4f&#10;LH+9vwIiS9RuMqNEswZFuvt6e/fp24/vtz+/fCbhHFlqrcvR+dpeQajT2UvD3zuizapmeivOAUxb&#10;C1ZiblnwTx49CIbDp2TTvjIlhmA7byJhXQVNAEQqSBd1uTnqIjpPOB5m82wyTVE+jnfz6Xg+m8QQ&#10;LL9/bcH5F8I0JGwKCqh7RGf7S+dDNiy/d4nZGyXLtVQqGrDdrBSQPcMeWcfvgO6GbkqTtqCn0/E0&#10;Ij+6c0OINH5/g2ikx2ZXsinoydGJ5YG257qMreiZVP0eU1b6wGOgrpfAd5uulyv2buB1Y8obZBZM&#10;39w4jLipDXykpMXGLqj7sGMgKFEvNapzmk0mYRKGBgyNzdBgmiNUQT0l/Xbl++nZWZDbGiNlkQ5t&#10;zlHRSkayH7I65I/NGzU4DFqYjqEdvR5+B8tfAAAA//8DAFBLAwQUAAYACAAAACEA3Ry8k+AAAAAL&#10;AQAADwAAAGRycy9kb3ducmV2LnhtbEyPy07DMBBF90j8gzVI7KjTRGmTEKfiIVaIRQNqt649xBGx&#10;HcVum/490xUsZ+7RnTP1ZrYDO+EUeu8ELBcJMHTK6951Ar4+3x4KYCFKp+XgHQq4YIBNc3tTy0r7&#10;s9viqY0doxIXKinAxDhWnAdl0Mqw8CM6yr79ZGWkceq4nuSZyu3A0yRZcSt7RxeMHPHFoPppj1bA&#10;uouvrXrO1e7DXIr3cs7Ctt0LcX83Pz0CizjHPxiu+qQODTkd/NHpwAYBablOCaWgzDNgROSr6+Yg&#10;IFtmBfCm5v9/aH4BAAD//wMAUEsBAi0AFAAGAAgAAAAhALaDOJL+AAAA4QEAABMAAAAAAAAAAAAA&#10;AAAAAAAAAFtDb250ZW50X1R5cGVzXS54bWxQSwECLQAUAAYACAAAACEAOP0h/9YAAACUAQAACwAA&#10;AAAAAAAAAAAAAAAvAQAAX3JlbHMvLnJlbHNQSwECLQAUAAYACAAAACEAJS7T6DwCAABWBAAADgAA&#10;AAAAAAAAAAAAAAAuAgAAZHJzL2Uyb0RvYy54bWxQSwECLQAUAAYACAAAACEA3Ry8k+AAAAALAQAA&#10;DwAAAAAAAAAAAAAAAACWBAAAZHJzL2Rvd25yZXYueG1sUEsFBgAAAAAEAAQA8wAAAKMFAAAAAA==&#10;">
                <v:textbox inset=",7.2pt,,7.2pt">
                  <w:txbxContent>
                    <w:p w:rsidR="006267A7" w:rsidRDefault="006267A7" w:rsidP="00E30771">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 xml:space="preserve">(n = </w:t>
                      </w:r>
                      <w:proofErr w:type="gramStart"/>
                      <w:r>
                        <w:rPr>
                          <w:rFonts w:ascii="Calibri" w:hAnsi="Calibri"/>
                          <w:sz w:val="22"/>
                        </w:rPr>
                        <w:t>4238 )</w:t>
                      </w:r>
                      <w:proofErr w:type="gramEnd"/>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16288" behindDoc="0" locked="0" layoutInCell="1" allowOverlap="1" wp14:anchorId="6C587847" wp14:editId="190B388D">
                <wp:simplePos x="0" y="0"/>
                <wp:positionH relativeFrom="column">
                  <wp:posOffset>1475105</wp:posOffset>
                </wp:positionH>
                <wp:positionV relativeFrom="paragraph">
                  <wp:posOffset>121285</wp:posOffset>
                </wp:positionV>
                <wp:extent cx="2771775" cy="571500"/>
                <wp:effectExtent l="0" t="0" r="28575" b="19050"/>
                <wp:wrapNone/>
                <wp:docPr id="147" name="직사각형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Records after duplicates removed</w:t>
                            </w:r>
                            <w:r>
                              <w:rPr>
                                <w:rFonts w:ascii="Calibri" w:hAnsi="Calibri"/>
                                <w:sz w:val="22"/>
                              </w:rPr>
                              <w:br/>
                              <w:t xml:space="preserve">(n = </w:t>
                            </w:r>
                            <w:proofErr w:type="gramStart"/>
                            <w:r>
                              <w:rPr>
                                <w:rFonts w:ascii="Calibri" w:hAnsi="Calibri"/>
                                <w:sz w:val="22"/>
                              </w:rPr>
                              <w:t>4238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587847" id="직사각형 147" o:spid="_x0000_s1037" style="position:absolute;margin-left:116.15pt;margin-top:9.55pt;width:218.25pt;height:4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kvPPQIAAFYEAAAOAAAAZHJzL2Uyb0RvYy54bWysVMGO0zAQvSPxD5bvNE3Vkt2o6WrVpQhp&#10;gZUWPsBxnMbCsc3YbVpuyz+sxB9w4cB3oeUfGDvdbhY4IXKwPJ7x88x7M5mf7VpFtgKcNLqg6WhM&#10;idDcVFKvC/r+3erZCSXOM10xZbQo6F44erZ4+mTe2VxMTGNUJYAgiHZ5ZwvaeG/zJHG8ES1zI2OF&#10;RmdtoGUeTVgnFbAO0VuVTMbj50lnoLJguHAOTy96J11E/LoW3L+tayc8UQXF3HxcIa5lWJPFnOVr&#10;YLaR/JAG+4csWiY1PnqEumCekQ3IP6BaycE4U/sRN21i6lpyEWvAatLxb9VcN8yKWAuS4+yRJvf/&#10;YPmb7RUQWaF204wSzVoU6e7rzd3nbz++3/z8ckvCObLUWZdj8LW9glCns5eGf3BEm2XD9FqcA5iu&#10;EazC3NIQnzy6EAyHV0nZvTYVPsE23kTCdjW0ARCpILuoy/6oi9h5wvFwkmVpls0o4eibZelsHIVL&#10;WH5/24LzL4VpSdgUFFD3iM62l86HbFh+HxKzN0pWK6lUNGBdLhWQLcMeWcUvFoBFDsOUJl1BT2eT&#10;WUR+5HNDiHH8/gbRSo/NrmRb0JNjEMsDbS90FVvRM6n6Paas9IHHQF0vgd+Vu16uyHLgtTTVHpkF&#10;0zc3DiNuGgOfKOmwsQvqPm4YCErUK43qnKbTaZiEoQFDoxwaTHOEKqinpN8ufT89Gwty3eBLaaRD&#10;m3NUtJaR7IesDvlj80YNDoMWpmNox6iH38HiFwAAAP//AwBQSwMEFAAGAAgAAAAhABSSvEreAAAA&#10;CgEAAA8AAABkcnMvZG93bnJldi54bWxMj81OwzAQhO9IvIO1SNyo00SENI1T8SNOiEMDolc3XuKI&#10;eB3Fbpu+PcuJHnfm0+xMtZndII44hd6TguUiAYHUetNTp+Dz4/WuABGiJqMHT6jgjAE29fVVpUvj&#10;T7TFYxM7wSEUSq3AxjiWUobWotNh4Uck9r795HTkc+qkmfSJw90g0yTJpdM98QerR3y22P40B6fg&#10;oYsvTft0336923PxtpqzsG12St3ezI9rEBHn+A/DX32uDjV32vsDmSAGBWmWZoyysVqCYCDPC96y&#10;ZyFhRdaVvJxQ/wIAAP//AwBQSwECLQAUAAYACAAAACEAtoM4kv4AAADhAQAAEwAAAAAAAAAAAAAA&#10;AAAAAAAAW0NvbnRlbnRfVHlwZXNdLnhtbFBLAQItABQABgAIAAAAIQA4/SH/1gAAAJQBAAALAAAA&#10;AAAAAAAAAAAAAC8BAABfcmVscy8ucmVsc1BLAQItABQABgAIAAAAIQDOYkvPPQIAAFYEAAAOAAAA&#10;AAAAAAAAAAAAAC4CAABkcnMvZTJvRG9jLnhtbFBLAQItABQABgAIAAAAIQAUkrxK3gAAAAoBAAAP&#10;AAAAAAAAAAAAAAAAAJcEAABkcnMvZG93bnJldi54bWxQSwUGAAAAAAQABADzAAAAogUAAAAA&#10;">
                <v:textbox inset=",7.2pt,,7.2pt">
                  <w:txbxContent>
                    <w:p w:rsidR="006267A7" w:rsidRDefault="006267A7" w:rsidP="00E30771">
                      <w:pPr>
                        <w:jc w:val="center"/>
                        <w:rPr>
                          <w:rFonts w:ascii="Calibri" w:hAnsi="Calibri"/>
                          <w:sz w:val="22"/>
                        </w:rPr>
                      </w:pPr>
                      <w:r>
                        <w:rPr>
                          <w:rFonts w:ascii="Calibri" w:hAnsi="Calibri"/>
                          <w:sz w:val="22"/>
                        </w:rPr>
                        <w:t>Records after duplicates removed</w:t>
                      </w:r>
                      <w:r>
                        <w:rPr>
                          <w:rFonts w:ascii="Calibri" w:hAnsi="Calibri"/>
                          <w:sz w:val="22"/>
                        </w:rPr>
                        <w:br/>
                        <w:t xml:space="preserve">(n = </w:t>
                      </w:r>
                      <w:proofErr w:type="gramStart"/>
                      <w:r>
                        <w:rPr>
                          <w:rFonts w:ascii="Calibri" w:hAnsi="Calibri"/>
                          <w:sz w:val="22"/>
                        </w:rPr>
                        <w:t>4238 )</w:t>
                      </w:r>
                      <w:proofErr w:type="gramEnd"/>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18336" behindDoc="0" locked="0" layoutInCell="1" allowOverlap="1" wp14:anchorId="5E853D55" wp14:editId="388EC3FD">
                <wp:simplePos x="0" y="0"/>
                <wp:positionH relativeFrom="column">
                  <wp:posOffset>4227830</wp:posOffset>
                </wp:positionH>
                <wp:positionV relativeFrom="paragraph">
                  <wp:posOffset>1279525</wp:posOffset>
                </wp:positionV>
                <wp:extent cx="1714500" cy="643255"/>
                <wp:effectExtent l="0" t="0" r="19050" b="23495"/>
                <wp:wrapNone/>
                <wp:docPr id="148" name="직사각형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Records excluded</w:t>
                            </w:r>
                            <w:r>
                              <w:rPr>
                                <w:rFonts w:ascii="Calibri" w:hAnsi="Calibri"/>
                                <w:sz w:val="22"/>
                              </w:rPr>
                              <w:br/>
                              <w:t xml:space="preserve">(n = </w:t>
                            </w:r>
                            <w:proofErr w:type="gramStart"/>
                            <w:r>
                              <w:rPr>
                                <w:rFonts w:ascii="Calibri" w:hAnsi="Calibri"/>
                                <w:sz w:val="22"/>
                              </w:rPr>
                              <w:t>4163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53D55" id="직사각형 148" o:spid="_x0000_s1038" style="position:absolute;margin-left:332.9pt;margin-top:100.75pt;width:135pt;height:50.6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QBOwIAAFYEAAAOAAAAZHJzL2Uyb0RvYy54bWysVMFu1DAQvSPxD5bvbJJlt7TRZqtqyyKk&#10;ApUKH+A4zsbCsc3Yu0m5lX9A4g+4cOC7UPkHxs52mwInRA6Wxx6/mXlvJovTvlVkJ8BJowuaTVJK&#10;hOamknpT0Hdv10+OKXGe6Yopo0VBr4Wjp8vHjxadzcXUNEZVAgiCaJd3tqCN9zZPEscb0TI3MVZo&#10;vKwNtMyjCZukAtYhequSaZoeJZ2ByoLhwjk8PR8u6TLi17Xg/k1dO+GJKijm5uMKcS3DmiwXLN8A&#10;s43k+zTYP2TRMqkx6AHqnHlGtiD/gGolB+NM7SfctImpa8lFrAGrydLfqrlqmBWxFiTH2QNN7v/B&#10;8te7SyCyQu1mKJVmLYp0+/Xm9tO3H99vfn75TMI5stRZl6Pzlb2EUKezF4a/d0SbVcP0RpwBmK4R&#10;rMLcsuCfPHgQDIdPSdm9MhWGYFtvImF9DW0ARCpIH3W5Pugiek84HmbPstk8Rfk43h3Nnk7n8xiC&#10;5XevLTj/QpiWhE1BAXWP6Gx34XzIhuV3LjF7o2S1lkpFAzblSgHZMeyRdfz26G7spjTpCnoyn84j&#10;8oM7N4ZI4/c3iFZ6bHYl24IeH5xYHmh7rqvYip5JNewxZaX3PAbqBgl8X/aDXNMQIfBamuoamQUz&#10;NDcOI24aAx8p6bCxC+o+bBkIStRLjeqcZLNZmISxAWOjHBtMc4QqqKdk2K78MD1bC3LTYKQs0qHN&#10;GSpay0j2fVb7/LF5owb7QQvTMbaj1/3vYPkLAAD//wMAUEsDBBQABgAIAAAAIQCWQMIB4AAAAAsB&#10;AAAPAAAAZHJzL2Rvd25yZXYueG1sTI/NTsMwEITvSLyDtUjcqNNECWkap+JHnBCHBkSvrr3EEfE6&#10;it02fXvcEz3u7Gjmm3oz24EdcfK9IwHLRQIMSTndUyfg6/PtoQTmgyQtB0co4IweNs3tTS0r7U60&#10;xWMbOhZDyFdSgAlhrDj3yqCVfuFGpPj7cZOVIZ5Tx/UkTzHcDjxNkoJb2VNsMHLEF4Pqtz1YAY9d&#10;eG3Vc66+P8y5fF/Nmd+2OyHu7+anNbCAc/g3wwU/okMTmfbuQNqzQUBR5BE9CEiTZQ4sOlbZRdkL&#10;yJK0BN7U/HpD8wcAAP//AwBQSwECLQAUAAYACAAAACEAtoM4kv4AAADhAQAAEwAAAAAAAAAAAAAA&#10;AAAAAAAAW0NvbnRlbnRfVHlwZXNdLnhtbFBLAQItABQABgAIAAAAIQA4/SH/1gAAAJQBAAALAAAA&#10;AAAAAAAAAAAAAC8BAABfcmVscy8ucmVsc1BLAQItABQABgAIAAAAIQCNE/QBOwIAAFYEAAAOAAAA&#10;AAAAAAAAAAAAAC4CAABkcnMvZTJvRG9jLnhtbFBLAQItABQABgAIAAAAIQCWQMIB4AAAAAsBAAAP&#10;AAAAAAAAAAAAAAAAAJUEAABkcnMvZG93bnJldi54bWxQSwUGAAAAAAQABADzAAAAogUAAAAA&#10;">
                <v:textbox inset=",7.2pt,,7.2pt">
                  <w:txbxContent>
                    <w:p w:rsidR="006267A7" w:rsidRDefault="006267A7" w:rsidP="00E30771">
                      <w:pPr>
                        <w:jc w:val="center"/>
                        <w:rPr>
                          <w:rFonts w:ascii="Calibri" w:hAnsi="Calibri"/>
                          <w:sz w:val="22"/>
                        </w:rPr>
                      </w:pPr>
                      <w:r>
                        <w:rPr>
                          <w:rFonts w:ascii="Calibri" w:hAnsi="Calibri"/>
                          <w:sz w:val="22"/>
                        </w:rPr>
                        <w:t>Records excluded</w:t>
                      </w:r>
                      <w:r>
                        <w:rPr>
                          <w:rFonts w:ascii="Calibri" w:hAnsi="Calibri"/>
                          <w:sz w:val="22"/>
                        </w:rPr>
                        <w:br/>
                        <w:t xml:space="preserve">(n = </w:t>
                      </w:r>
                      <w:proofErr w:type="gramStart"/>
                      <w:r>
                        <w:rPr>
                          <w:rFonts w:ascii="Calibri" w:hAnsi="Calibri"/>
                          <w:sz w:val="22"/>
                        </w:rPr>
                        <w:t>4163 )</w:t>
                      </w:r>
                      <w:proofErr w:type="gramEnd"/>
                    </w:p>
                  </w:txbxContent>
                </v:textbox>
              </v:rect>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1926528" behindDoc="0" locked="0" layoutInCell="1" allowOverlap="1" wp14:anchorId="5801A025" wp14:editId="5169801C">
                <wp:simplePos x="0" y="0"/>
                <wp:positionH relativeFrom="column">
                  <wp:posOffset>3600450</wp:posOffset>
                </wp:positionH>
                <wp:positionV relativeFrom="paragraph">
                  <wp:posOffset>2727324</wp:posOffset>
                </wp:positionV>
                <wp:extent cx="628650" cy="0"/>
                <wp:effectExtent l="0" t="76200" r="19050" b="95250"/>
                <wp:wrapNone/>
                <wp:docPr id="149" name="직선 화살표 연결선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7CE3A5" id="직선 화살표 연결선 149" o:spid="_x0000_s1026" type="#_x0000_t32" style="position:absolute;left:0;text-align:left;margin-left:283.5pt;margin-top:214.75pt;width:49.5pt;height:0;z-index:25192652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Cuo1AIAAKoFAAAOAAAAZHJzL2Uyb0RvYy54bWysVM2O0zAQviPxDpbv2SRt+hdtu9pNUy4L&#10;rLSLOLux01gkdmS7TVeIA4gXQEJCSBy4cV0hngp134Gx22a3ywWhzSHy2J5vZr75xscn66pEK6Y0&#10;l2KMw6MAIyYySblYjPGrq5k3xEgbIigppWBjfM00Ppk8fXLc1DHryEKWlCkEIELHTT3GhTF17Ps6&#10;K1hF9JGsmYDDXKqKGDDVwqeKNIBelX4nCPp+IxWtlcyY1rA73R7iicPPc5aZl3mumUHlGENuxv2V&#10;+8/t358ck3ihSF3wbJcG+Y8sKsIFBG2hpsQQtFT8L6iKZ0pqmZujTFa+zHOeMVcDVBMGD6q5LEjN&#10;XC1Ajq5bmvTjwWYvVhcKcQq9i0YYCVJBkzY/3m8+fke3Xz9vPvy6/fQNbb7c/P55Y/fsLeCsqXUM&#10;rom4ULbqbC0u63OZvdFIyKQgYsFc7lfXNcCF1sM/cLGGriHyvHkuKdwhSyMdgetcVRYSqEFr16fr&#10;tk9sbVAGm/3OsN+Dbmb7I5/Ee79aafOMyQrZxRhrowhfFCaRQoAYpApdFLI618ZmReK9gw0q5IyX&#10;pdNEKVAzxqNep+cctCw5tYf2mlaLeVIqtCJWVe5zJcLJ/WtKLgV1YAUjNN2tDeElrJFx3BjFga2S&#10;YRutYhSjksEg2dU2vVLYiMxJeZszWGsDS7cPjDiZvR0Fo3SYDiMv6vRTLwqmU+90lkRefxYOetPu&#10;NEmm4TtbShjFBaeUCVvNXvJh9G+S2g3fVqyt6Fva/EN0xy8ke5jp6awXDKLu0BsMel0v6qaBdzac&#10;Jd5pEvb7g/QsOUsfZJq66vXjJNtSabOSS8PUZUEbRLmVS7c36oQYDHgiOoNtZxEpF9CSzCiMlDSv&#10;uSmcuK0sLcaBGhL37XrXom+J2PfQWm0XdrXdUQWS3PfXzYwdk+3AzSW9vlBWFnZ84EFwTrvHy744&#10;92136+6JnfwBAAD//wMAUEsDBBQABgAIAAAAIQAGBtJn3wAAAAsBAAAPAAAAZHJzL2Rvd25yZXYu&#10;eG1sTI/NTsMwEITvSLyDtUjcqNPSuBDiVKgSCPVG+BFHN16SiHgd2W4beHoWCQmOOzua+aZcT24Q&#10;Bwyx96RhPstAIDXe9tRqeH66u7gCEZMhawZPqOETI6yr05PSFNYf6REPdWoFh1AsjIYupbGQMjYd&#10;OhNnfkTi37sPziQ+QyttMEcOd4NcZJmSzvTEDZ0ZcdNh81HvnYbpa5tj+9ov08P8fhW2+ebt8qXW&#10;+vxsur0BkXBKf2b4wWd0qJhp5/dkoxg05GrFW5KG5eI6B8EOpRQru19FVqX8v6H6BgAA//8DAFBL&#10;AQItABQABgAIAAAAIQC2gziS/gAAAOEBAAATAAAAAAAAAAAAAAAAAAAAAABbQ29udGVudF9UeXBl&#10;c10ueG1sUEsBAi0AFAAGAAgAAAAhADj9If/WAAAAlAEAAAsAAAAAAAAAAAAAAAAALwEAAF9yZWxz&#10;Ly5yZWxzUEsBAi0AFAAGAAgAAAAhANq8K6jUAgAAqgUAAA4AAAAAAAAAAAAAAAAALgIAAGRycy9l&#10;Mm9Eb2MueG1sUEsBAi0AFAAGAAgAAAAhAAYG0mffAAAACwEAAA8AAAAAAAAAAAAAAAAALgUAAGRy&#10;cy9kb3ducmV2LnhtbFBLBQYAAAAABAAEAPMAAAA6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1925504" behindDoc="0" locked="0" layoutInCell="1" allowOverlap="1" wp14:anchorId="576495C0" wp14:editId="48D1CFF3">
                <wp:simplePos x="0" y="0"/>
                <wp:positionH relativeFrom="column">
                  <wp:posOffset>3596005</wp:posOffset>
                </wp:positionH>
                <wp:positionV relativeFrom="paragraph">
                  <wp:posOffset>1631314</wp:posOffset>
                </wp:positionV>
                <wp:extent cx="650875" cy="0"/>
                <wp:effectExtent l="0" t="76200" r="15875" b="95250"/>
                <wp:wrapNone/>
                <wp:docPr id="150" name="직선 화살표 연결선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9CFAA97" id="직선 화살표 연결선 150" o:spid="_x0000_s1026" type="#_x0000_t32" style="position:absolute;left:0;text-align:left;margin-left:283.15pt;margin-top:128.45pt;width:51.25pt;height:0;z-index:25192550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8E1AIAAKoFAAAOAAAAZHJzL2Uyb0RvYy54bWysVM1u1DAQviPxDpbvaZLdZH+i7lZtNsul&#10;QKUWcfbGzsYisSPb+1MhDiBeAAkJIXHgxrVCPBXavgNj727aLReEmkPksT3fzHzzjY9P1nWFlkxp&#10;LsUIh0cBRkzkknIxH+FXV1NvgJE2RFBSScFG+JppfDJ++uR41SSsI0tZUaYQgAidrJoRLo1pEt/X&#10;eclqoo9kwwQcFlLVxICp5j5VZAXodeV3gqDnr6SijZI50xp2J9tDPHb4RcFy87IoNDOoGmHIzbi/&#10;cv+Z/fvjY5LMFWlKnu/SIP+RRU24gKAt1IQYghaK/wVV81xJLQtzlMval0XBc+ZqgGrC4EE1lyVp&#10;mKsFyNFNS5N+PNj8xfJCIU6hdzHwI0gNTdr8eL/5+B3dfv28+fDr9tM3tPly8/vnjd2zt4CzVaMT&#10;cE3FhbJV52tx2ZzL/I1GQqYlEXPmcr+6bgAutB7+gYs1dAORZ6vnksIdsjDSEbguVG0hgRq0dn26&#10;bvvE1gblsNmLg0E/xijfH/kk2fs1SptnTNbILkZYG0X4vDSpFALEIFXoopDluTY2K5LsHWxQIae8&#10;qpwmKoFWIzyMO7Fz0LLi1B7aa1rNZ2ml0JJYVbnPlQgn968puRDUgZWM0Gy3NoRXsEbGcWMUB7Yq&#10;hm20mlGMKgaDZFfb9CphIzIn5W3OYK0NLN0+MOJk9nYYDLNBNoi8qNPLvCiYTLzTaRp5vWnYjyfd&#10;SZpOwne2lDBKSk4pE7aaveTD6N8ktRu+rVhb0be0+Yfojl9I9jDT02kc9KPuwOv3464XdbPAOxtM&#10;U+80DXu9fnaWnmUPMs1c9fpxkm2ptFnJhWHqsqQrRLmVSzcedkIMBjwRnf62s4hUc2hJbhRGSprX&#10;3JRO3FaWFuNADan7dr1r0bdE7HtorbYLu9ruqAJJ7vvrZsaOyXbgZpJeXygrCzs+8CA4p93jZV+c&#10;+7a7dffEjv8AAAD//wMAUEsDBBQABgAIAAAAIQDuSdhP3wAAAAsBAAAPAAAAZHJzL2Rvd25yZXYu&#10;eG1sTI9NT8MwDIbvSPyHyEjcWLqNhlGaTmgSCO1G+RDHrDFtReNUSbYVfj1GQoKj7Uevn7dcT24Q&#10;Bwyx96RhPstAIDXe9tRqeH66u1iBiMmQNYMn1PCJEdbV6UlpCuuP9IiHOrWCQygWRkOX0lhIGZsO&#10;nYkzPyLx7d0HZxKPoZU2mCOHu0EuskxJZ3riD50ZcdNh81HvnYbpa5tj+9pfpof5/VXY5pu35Uut&#10;9fnZdHsDIuGU/mD40Wd1qNhp5/dkoxg05EotGdWwyNU1CCaUWnGZ3e9GVqX836H6BgAA//8DAFBL&#10;AQItABQABgAIAAAAIQC2gziS/gAAAOEBAAATAAAAAAAAAAAAAAAAAAAAAABbQ29udGVudF9UeXBl&#10;c10ueG1sUEsBAi0AFAAGAAgAAAAhADj9If/WAAAAlAEAAAsAAAAAAAAAAAAAAAAALwEAAF9yZWxz&#10;Ly5yZWxzUEsBAi0AFAAGAAgAAAAhANv9jwTUAgAAqgUAAA4AAAAAAAAAAAAAAAAALgIAAGRycy9l&#10;Mm9Eb2MueG1sUEsBAi0AFAAGAAgAAAAhAO5J2E/fAAAACwEAAA8AAAAAAAAAAAAAAAAALgUAAGRy&#10;cy9kb3ducmV2LnhtbFBLBQYAAAAABAAEAPMAAAA6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1924480" behindDoc="0" locked="0" layoutInCell="1" allowOverlap="1" wp14:anchorId="34237804" wp14:editId="4FC00A05">
                <wp:simplePos x="0" y="0"/>
                <wp:positionH relativeFrom="column">
                  <wp:posOffset>2743199</wp:posOffset>
                </wp:positionH>
                <wp:positionV relativeFrom="paragraph">
                  <wp:posOffset>3025140</wp:posOffset>
                </wp:positionV>
                <wp:extent cx="0" cy="342900"/>
                <wp:effectExtent l="76200" t="0" r="76200" b="57150"/>
                <wp:wrapNone/>
                <wp:docPr id="151" name="직선 화살표 연결선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75F29C" id="직선 화살표 연결선 151" o:spid="_x0000_s1026" type="#_x0000_t32" style="position:absolute;left:0;text-align:left;margin-left:3in;margin-top:238.2pt;width:0;height:27pt;z-index:2519244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70Z0gIAAKoFAAAOAAAAZHJzL2Uyb0RvYy54bWysVM2O0zAQviPxDpbv2SRt+qttV7tpyoWf&#10;lXYRZzd2GovEjmy3aYU4gHgBJCSExIEb1xXiqVD3HRg7bZYuF4TWB8t/883MN9/49GxTFmjNlOZS&#10;THB4EmDERCopF8sJfnk994YYaUMEJYUUbIK3TOOz6eNHp3U1Zh2Zy4IyhQBE6HFdTXBuTDX2fZ3m&#10;rCT6RFZMwGUmVUkMbNXSp4rUgF4WficI+n4tFa2UTJnWcDprLvHU4WcZS82LLNPMoGKCITbjZuXm&#10;hZ396SkZLxWpcp7uwyD/EUVJuACnLdSMGIJWiv8FVfJUSS0zc5LK0pdZxlPmcoBswuBeNlc5qZjL&#10;BcjRVUuTfjjY9Pn6UiFOoXa9ECNBSijS7vu73Ydv6PbLp937n7cfv6Ld55tfP27smX0FnNWVHoNp&#10;LC6VzTrdiKvqqUxfayRknBOxZC72620FcM7CPzKxG12B50X9TFJ4Q1ZGOgI3mSotJFCDNq5O27ZO&#10;bGNQ2hymcNqNOqPAldAn44NdpbR5wmSJ7GKCtVGEL3MTSyFADFKFzgtZP9UG8gDDg4F1KuScF4XT&#10;RCFQPcGjXqfnDLQsOLWX9plWy0VcKLQmVlVuWFIA7OiZkitBHVjOCE32a0N4AWtkHDdGcWCrYNh6&#10;KxnFqGDQSHbVIBbCemROyk3MsNsYWLpzYMTJ7M0oGCXDZBh5UaefeFEwm3nn8zjy+vNw0Jt1Z3E8&#10;C9/aVMJonHNKmbDZHCQfRv8mqX3zNWJtRd/S5h+jO0og2ONIz+e9YBB1h95g0Ot6UTcJvIvhPPbO&#10;47DfHyQX8UVyL9LEZa8fJtiWShuVXBmmrnJaI8qtXLq9UQfagHL4IjqDprKIFEsoSWoURkqaV9zk&#10;TtxWlhbjSA2xG/vategNEYca2l1bhX1ud1SBig71dT1j26RpuIWk20tlZWHbBz4EZ7T/vOyP8+fe&#10;vbr7Yqe/AQAA//8DAFBLAwQUAAYACAAAACEASTPrmuAAAAALAQAADwAAAGRycy9kb3ducmV2Lnht&#10;bEyPzU7DMBCE70i8g7VI3KjTJmmrEKdClUCoN8KPenTjJYmI15HttoGnZxEHuO3ujGa/KTeTHcQJ&#10;fegdKZjPEhBIjTM9tQpenu9v1iBC1GT04AgVfGKATXV5UerCuDM94amOreAQCoVW0MU4FlKGpkOr&#10;w8yNSKy9O2915NW30nh95nA7yEWSLKXVPfGHTo+47bD5qI9WwfS1y7F967P4OH9Y+V2+3aevtVLX&#10;V9PdLYiIU/wzww8+o0PFTAd3JBPEoCBLF9wl8rBaZiDY8Xs5KMjTJANZlfJ/h+obAAD//wMAUEsB&#10;Ai0AFAAGAAgAAAAhALaDOJL+AAAA4QEAABMAAAAAAAAAAAAAAAAAAAAAAFtDb250ZW50X1R5cGVz&#10;XS54bWxQSwECLQAUAAYACAAAACEAOP0h/9YAAACUAQAACwAAAAAAAAAAAAAAAAAvAQAAX3JlbHMv&#10;LnJlbHNQSwECLQAUAAYACAAAACEAVeu9GdICAACqBQAADgAAAAAAAAAAAAAAAAAuAgAAZHJzL2Uy&#10;b0RvYy54bWxQSwECLQAUAAYACAAAACEASTPrmuAAAAALAQAADwAAAAAAAAAAAAAAAAAsBQAAZHJz&#10;L2Rvd25yZXYueG1sUEsFBgAAAAAEAAQA8wAAADkGA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17312" behindDoc="0" locked="0" layoutInCell="1" allowOverlap="1" wp14:anchorId="154D301F" wp14:editId="4D3BC19E">
                <wp:simplePos x="0" y="0"/>
                <wp:positionH relativeFrom="column">
                  <wp:posOffset>1951990</wp:posOffset>
                </wp:positionH>
                <wp:positionV relativeFrom="paragraph">
                  <wp:posOffset>2419985</wp:posOffset>
                </wp:positionV>
                <wp:extent cx="1670050" cy="571500"/>
                <wp:effectExtent l="0" t="0" r="25400" b="19050"/>
                <wp:wrapNone/>
                <wp:docPr id="152" name="직사각형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7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4D301F" id="직사각형 152" o:spid="_x0000_s1039" style="position:absolute;margin-left:153.7pt;margin-top:190.55pt;width:131.5pt;height:4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7qNPQIAAFYEAAAOAAAAZHJzL2Uyb0RvYy54bWysVM2O0zAQviPxDpbvNEnZ7E/UdLXqUoS0&#10;wEoLD+A4TmLh2GbsNl1uyzsg8QZcOPBcaHkHxk5busAJkYPl8Yw/z3zfTGbnm16RtQAnjS5pNkkp&#10;EZqbWuq2pG/fLJ+cUuI80zVTRouS3gpHz+ePH80GW4ip6YyqBRAE0a4YbEk7722RJI53omduYqzQ&#10;6GwM9MyjCW1SAxsQvVfJNE2Pk8FAbcFw4RyeXo5OOo/4TSO4f900TniiSoq5+bhCXKuwJvMZK1pg&#10;tpN8mwb7hyx6JjU+uoe6ZJ6RFcg/oHrJwTjT+Ak3fWKaRnIRa8BqsvS3am46ZkWsBclxdk+T+3+w&#10;/NX6GoisUbt8SolmPYp0/+Xu/uPX79/ufnz+RMI5sjRYV2Dwjb2GUKezV4a/c0SbRcd0Ky4AzNAJ&#10;VmNuWYhPHlwIhsOrpBpemhqfYCtvImGbBvoAiFSQTdTldq+L2HjC8TA7PknTHOXj6MtPsjyNwiWs&#10;2N224PxzYXoSNiUF1D2is/WV8yEbVuxCYvZGyXoplYoGtNVCAVkz7JFl/GIBWORhmNJkKOlZPs0j&#10;8gOfO4RI4/c3iF56bHYl+5Ke7oNYEWh7puvYip5JNe4xZaW3PAbqRgn8ptqMcj3dqVKZ+haZBTM2&#10;Nw4jbjoDHygZsLFL6t6vGAhK1AuN6pxlR0dhEg4NODSqQ4NpjlAl9ZSM24Ufp2dlQbYdvpRFOrS5&#10;QEUbGckOao9ZbfPH5o0abActTMehHaN+/Q7mPwEAAP//AwBQSwMEFAAGAAgAAAAhAOYo7MrfAAAA&#10;CwEAAA8AAABkcnMvZG93bnJldi54bWxMj81OwzAQhO9IvIO1SNyoHdqSEOJU/IgT4tCA4OrGSxwR&#10;r6PYbdO3ZznBbXdmNPtttZn9IA44xT6QhmyhQCC1wfbUaXh/e74qQMRkyJohEGo4YYRNfX5WmdKG&#10;I23x0KROcAnF0mhwKY2llLF16E1chBGJva8weZN4nTppJ3Pkcj/Ia6VupDc98QVnRnx02H43e68h&#10;79JT0z6s249Xdypebudl3DafWl9ezPd3IBLO6S8Mv/iMDjUz7cKebBSDhqXKVxzlocgyEJxY54qV&#10;nYZVzoqsK/n/h/oHAAD//wMAUEsBAi0AFAAGAAgAAAAhALaDOJL+AAAA4QEAABMAAAAAAAAAAAAA&#10;AAAAAAAAAFtDb250ZW50X1R5cGVzXS54bWxQSwECLQAUAAYACAAAACEAOP0h/9YAAACUAQAACwAA&#10;AAAAAAAAAAAAAAAvAQAAX3JlbHMvLnJlbHNQSwECLQAUAAYACAAAACEAgDO6jT0CAABWBAAADgAA&#10;AAAAAAAAAAAAAAAuAgAAZHJzL2Uyb0RvYy54bWxQSwECLQAUAAYACAAAACEA5ijsyt8AAAALAQAA&#10;DwAAAAAAAAAAAAAAAACXBAAAZHJzL2Rvd25yZXYueG1sUEsFBgAAAAAEAAQA8wAAAKMFAAAAAA==&#10;">
                <v:textbox inset=",7.2pt,,7.2pt">
                  <w:txbxContent>
                    <w:p w:rsidR="006267A7" w:rsidRDefault="006267A7" w:rsidP="00E30771">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75)</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1923456" behindDoc="0" locked="0" layoutInCell="1" allowOverlap="1" wp14:anchorId="087FB89F" wp14:editId="26DA66A8">
                <wp:simplePos x="0" y="0"/>
                <wp:positionH relativeFrom="column">
                  <wp:posOffset>2743199</wp:posOffset>
                </wp:positionH>
                <wp:positionV relativeFrom="paragraph">
                  <wp:posOffset>2041525</wp:posOffset>
                </wp:positionV>
                <wp:extent cx="0" cy="342900"/>
                <wp:effectExtent l="76200" t="0" r="76200" b="57150"/>
                <wp:wrapNone/>
                <wp:docPr id="153" name="직선 화살표 연결선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E9D62EC" id="직선 화살표 연결선 153" o:spid="_x0000_s1026" type="#_x0000_t32" style="position:absolute;left:0;text-align:left;margin-left:3in;margin-top:160.75pt;width:0;height:27pt;z-index:25192345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sbT1AIAAKoFAAAOAAAAZHJzL2Uyb0RvYy54bWysVM1u1DAQviPxDpbvaZLd7F/U3arNZrkU&#10;qNQizt7Y2VgkdmR7fyrEAcQLICEhJA7cuFaIp0Lbd2Ds7KbdckGoOUQe2/PNzDff+PhkU5VoxZTm&#10;UoxxeBRgxEQmKReLMX51NfOGGGlDBCWlFGyMr5nGJ5OnT47Xdcw6spAlZQoBiNDxuh7jwpg69n2d&#10;Fawi+kjWTMBhLlVFDJhq4VNF1oBelX4nCPr+WipaK5kxrWF32hziicPPc5aZl3mumUHlGENuxv2V&#10;+8/t358ck3ihSF3wbJcG+Y8sKsIFBG2hpsQQtFT8L6iKZ0pqmZujTFa+zHOeMVcDVBMGD6q5LEjN&#10;XC1Ajq5bmvTjwWYvVhcKcQq963UxEqSCJm1/vN9+/I5uv37efvh1++kb2n65+f3zxu7ZW8DZutYx&#10;uCbiQtmqs424rM9l9kYjIZOCiAVzuV9d1wAXWg//wMUauobI8/VzSeEOWRrpCNzkqrKQQA3auD5d&#10;t31iG4OyZjOD3W7UGQWuhT6J93610uYZkxWyizHWRhG+KEwihQAxSBW6KGR1ro3NisR7BxtUyBkv&#10;S6eJUqD1GI96nZ5z0LLk1B7aa1ot5kmp0IpYVbnPlQgn968puRTUgRWM0HS3NoSXsEbGcWMUB7ZK&#10;hm20ilGMSgaDZFdNeqWwEZmTcpMzWBsDS7cPjDiZvR0Fo3SYDiMv6vRTLwqmU+90lkRefxYOetPu&#10;NEmm4TtbShjFBaeUCVvNXvJh9G+S2g1fI9ZW9C1t/iG64xeSPcz0dNYLBlF36A0Gva4XddPAOxvO&#10;Eu80Cfv9QXqWnKUPMk1d9fpxkm2ptFnJpWHqsqBrRLmVS7c36oQYDHgiOoOms4iUC2hJZhRGSprX&#10;3BRO3FaWFuNADYn7dr1r0Rsi9j20VtuFXW13VIEk9/11M2PHpBm4uaTXF8rKwo4PPAjOafd42Rfn&#10;vu1u3T2xkz8AAAD//wMAUEsDBBQABgAIAAAAIQAdB8LF3wAAAAsBAAAPAAAAZHJzL2Rvd25yZXYu&#10;eG1sTI9LT8MwEITvSPwHa5G4UefRUBTiVKgSCPVGeIijGy9JRLyObLcN/HoW9QDHnR3NfFOtZzuK&#10;A/owOFKQLhIQSK0zA3UKXp7vr25AhKjJ6NERKvjCAOv6/KzSpXFHesJDEzvBIRRKraCPcSqlDG2P&#10;VoeFm5D49+G81ZFP30nj9ZHD7SizJLmWVg/EDb2ecNNj+9nsrYL5e1tg9zYs42P6sPLbYvOevzZK&#10;XV7Md7cgIs7xzwy/+IwONTPt3J5MEKOCZZ7xlqggz9ICBDtOyo6VVVGArCv5f0P9AwAA//8DAFBL&#10;AQItABQABgAIAAAAIQC2gziS/gAAAOEBAAATAAAAAAAAAAAAAAAAAAAAAABbQ29udGVudF9UeXBl&#10;c10ueG1sUEsBAi0AFAAGAAgAAAAhADj9If/WAAAAlAEAAAsAAAAAAAAAAAAAAAAALwEAAF9yZWxz&#10;Ly5yZWxzUEsBAi0AFAAGAAgAAAAhAOvyxtPUAgAAqgUAAA4AAAAAAAAAAAAAAAAALgIAAGRycy9l&#10;Mm9Eb2MueG1sUEsBAi0AFAAGAAgAAAAhAB0HwsXfAAAACwEAAA8AAAAAAAAAAAAAAAAALgUAAGRy&#10;cy9kb3ducmV2LnhtbFBLBQYAAAAABAAEAPMAAAA6BgAAAAA=&#10;">
                <v:stroke endarrow="block"/>
                <v:shadow color="#ccc"/>
              </v:shape>
            </w:pict>
          </mc:Fallback>
        </mc:AlternateContent>
      </w:r>
      <w:r w:rsidRPr="00D370FB">
        <w:rPr>
          <w:rFonts w:eastAsiaTheme="minorHAnsi"/>
        </w:rPr>
        <w:br w:type="page"/>
      </w:r>
    </w:p>
    <w:p w:rsidR="00607F89" w:rsidRPr="00C53B2D" w:rsidRDefault="00811152" w:rsidP="00607F89">
      <w:pPr>
        <w:rPr>
          <w:rFonts w:eastAsiaTheme="minorHAnsi"/>
          <w:sz w:val="24"/>
          <w:szCs w:val="24"/>
        </w:rPr>
      </w:pPr>
      <w:r w:rsidRPr="00C53B2D">
        <w:rPr>
          <w:rFonts w:eastAsiaTheme="minorHAnsi" w:hint="eastAsia"/>
          <w:sz w:val="24"/>
          <w:szCs w:val="24"/>
        </w:rPr>
        <w:lastRenderedPageBreak/>
        <w:t>전기치료</w:t>
      </w:r>
    </w:p>
    <w:p w:rsidR="00607F89" w:rsidRPr="00D370FB" w:rsidRDefault="00607F89" w:rsidP="00607F89">
      <w:pPr>
        <w:rPr>
          <w:rFonts w:eastAsiaTheme="minorHAnsi"/>
          <w:sz w:val="22"/>
        </w:rPr>
      </w:pPr>
    </w:p>
    <w:p w:rsidR="00607F89" w:rsidRPr="00D370FB" w:rsidRDefault="00607F89" w:rsidP="00607F89">
      <w:pPr>
        <w:rPr>
          <w:rFonts w:eastAsiaTheme="minorHAnsi"/>
          <w:sz w:val="22"/>
        </w:rPr>
      </w:pPr>
      <w:r w:rsidRPr="00D370FB">
        <w:rPr>
          <w:rFonts w:eastAsiaTheme="minorHAnsi" w:cs="Times New Roman"/>
          <w:noProof/>
          <w:kern w:val="0"/>
          <w:sz w:val="24"/>
          <w:szCs w:val="24"/>
        </w:rPr>
        <mc:AlternateContent>
          <mc:Choice Requires="wps">
            <w:drawing>
              <wp:anchor distT="0" distB="0" distL="114300" distR="114300" simplePos="0" relativeHeight="252022784" behindDoc="0" locked="0" layoutInCell="1" allowOverlap="1" wp14:anchorId="4AE493D9" wp14:editId="3E08D7CE">
                <wp:simplePos x="0" y="0"/>
                <wp:positionH relativeFrom="column">
                  <wp:posOffset>-19050</wp:posOffset>
                </wp:positionH>
                <wp:positionV relativeFrom="paragraph">
                  <wp:posOffset>64135</wp:posOffset>
                </wp:positionV>
                <wp:extent cx="5610225" cy="773430"/>
                <wp:effectExtent l="0" t="0" r="28575" b="26670"/>
                <wp:wrapNone/>
                <wp:docPr id="219" name="직사각형 2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773430"/>
                        </a:xfrm>
                        <a:prstGeom prst="rect">
                          <a:avLst/>
                        </a:prstGeom>
                        <a:solidFill>
                          <a:srgbClr val="FFFFFF"/>
                        </a:solidFill>
                        <a:ln w="9525">
                          <a:solidFill>
                            <a:srgbClr val="000000"/>
                          </a:solidFill>
                          <a:miter lim="800000"/>
                          <a:headEnd/>
                          <a:tailEnd/>
                        </a:ln>
                      </wps:spPr>
                      <wps:txbx>
                        <w:txbxContent>
                          <w:p w:rsidR="006267A7" w:rsidRDefault="006267A7" w:rsidP="00607F89">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607F89">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1965</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2526</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347</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53</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4891</w:t>
                            </w:r>
                            <w:r w:rsidRPr="002847B1">
                              <w:rPr>
                                <w:rFonts w:ascii="Calibri" w:hAnsi="Calibri"/>
                                <w:sz w:val="22"/>
                              </w:rPr>
                              <w:t>)</w:t>
                            </w:r>
                          </w:p>
                          <w:p w:rsidR="006267A7" w:rsidRPr="002847B1" w:rsidRDefault="006267A7" w:rsidP="00607F89">
                            <w:pPr>
                              <w:spacing w:line="240" w:lineRule="atLeast"/>
                              <w:jc w:val="center"/>
                              <w:rPr>
                                <w:rFonts w:ascii="Calibri" w:hAnsi="Calibri"/>
                                <w:sz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E493D9" id="직사각형 219" o:spid="_x0000_s1040" style="position:absolute;left:0;text-align:left;margin-left:-1.5pt;margin-top:5.05pt;width:441.75pt;height:60.9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awPAIAAFYEAAAOAAAAZHJzL2Uyb0RvYy54bWysVE2O0zAU3iNxB8t7mqTTzkyjpqNRhyKk&#10;AUYaOIDjOI2FY5tnt2nZzdwBiRuwYcG50HAHnp22lB+xQGRh+dnPn7/3fc+ZXmxaRdYCnDS6oNkg&#10;pURobiqplwV983rx5JwS55mumDJaFHQrHL2YPX407WwuhqYxqhJAEES7vLMFbby3eZI43oiWuYGx&#10;QuNmbaBlHkNYJhWwDtFblQzT9DTpDFQWDBfO4epVv0lnEb+uBfev6toJT1RBkZuPI8SxDGMym7J8&#10;Ccw2ku9osH9g0TKp8dID1BXzjKxA/gbVSg7GmdoPuGkTU9eSi1gDVpOlv1Rz2zArYi0ojrMHmdz/&#10;g+Uv1zdAZFXQYTahRLMWTXr4dPdw//nrl7tvHz+QsI4qddblmHxrbyDU6ey14W8d0WbeML0UlwCm&#10;awSrkFsW8pOfDoTA4VFSdi9MhVewlTdRsE0NbQBEKcgm+rI9+CI2nnBcHJ9m6XA4poTj3tnZyegk&#10;GpewfH/agvPPhGlJmBQU0PeIztbXzgc2LN+nRPZGyWohlYoBLMu5ArJm2COL+MUCsMjjNKVJV9DJ&#10;GHn8HSKN358gWumx2ZVsC3p+SGJ5kO2prmIreiZVP0fKSu90DNL1FvhNuYl2ZaO9K6WptqgsmL65&#10;8THipDHwnpIOG7ug7t2KgaBEPdfoziQbjcJLOA7gOCiPA6Y5QhXUU9JP575/PSsLctngTVmUQ5tL&#10;dLSWUezgds9qxx+bN3qwe2jhdRzHMevH72D2HQAA//8DAFBLAwQUAAYACAAAACEAV2TEwd4AAAAJ&#10;AQAADwAAAGRycy9kb3ducmV2LnhtbEyPzU7DMBCE70i8g7VI3Fo7RIU0xKn4ESfEoQHB1Y2XOCJe&#10;R7Hbpm/PcqLHnRnNflNtZj+IA06xD6QhWyoQSG2wPXUaPt5fFgWImAxZMwRCDSeMsKkvLypT2nCk&#10;LR6a1AkuoVgaDS6lsZQytg69icswIrH3HSZvEp9TJ+1kjlzuB3mj1K30pif+4MyITw7bn2bvNdx1&#10;6blpH1ft55s7Fa/rOY/b5kvr66v54R5Ewjn9h+EPn9GhZqZd2JONYtCwyHlKYl1lINgvCrUCsWMh&#10;z9Yg60qeL6h/AQAA//8DAFBLAQItABQABgAIAAAAIQC2gziS/gAAAOEBAAATAAAAAAAAAAAAAAAA&#10;AAAAAABbQ29udGVudF9UeXBlc10ueG1sUEsBAi0AFAAGAAgAAAAhADj9If/WAAAAlAEAAAsAAAAA&#10;AAAAAAAAAAAALwEAAF9yZWxzLy5yZWxzUEsBAi0AFAAGAAgAAAAhAM/7ZrA8AgAAVgQAAA4AAAAA&#10;AAAAAAAAAAAALgIAAGRycy9lMm9Eb2MueG1sUEsBAi0AFAAGAAgAAAAhAFdkxMHeAAAACQEAAA8A&#10;AAAAAAAAAAAAAAAAlgQAAGRycy9kb3ducmV2LnhtbFBLBQYAAAAABAAEAPMAAAChBQAAAAA=&#10;">
                <v:textbox inset=",7.2pt,,7.2pt">
                  <w:txbxContent>
                    <w:p w:rsidR="006267A7" w:rsidRDefault="006267A7" w:rsidP="00607F89">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607F89">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1965</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2526</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347</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53</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4891</w:t>
                      </w:r>
                      <w:r w:rsidRPr="002847B1">
                        <w:rPr>
                          <w:rFonts w:ascii="Calibri" w:hAnsi="Calibri"/>
                          <w:sz w:val="22"/>
                        </w:rPr>
                        <w:t>)</w:t>
                      </w:r>
                    </w:p>
                    <w:p w:rsidR="006267A7" w:rsidRPr="002847B1" w:rsidRDefault="006267A7" w:rsidP="00607F89">
                      <w:pPr>
                        <w:spacing w:line="240" w:lineRule="atLeast"/>
                        <w:jc w:val="center"/>
                        <w:rPr>
                          <w:rFonts w:ascii="Calibri" w:hAnsi="Calibri"/>
                          <w:sz w:val="22"/>
                        </w:rPr>
                      </w:pPr>
                    </w:p>
                  </w:txbxContent>
                </v:textbox>
              </v:rect>
            </w:pict>
          </mc:Fallback>
        </mc:AlternateContent>
      </w:r>
    </w:p>
    <w:p w:rsidR="00607F89" w:rsidRPr="00D370FB" w:rsidRDefault="00607F89" w:rsidP="00607F89">
      <w:pPr>
        <w:rPr>
          <w:rFonts w:eastAsiaTheme="minorHAnsi"/>
          <w:sz w:val="22"/>
        </w:rPr>
      </w:pPr>
    </w:p>
    <w:p w:rsidR="00607F89" w:rsidRPr="00D370FB" w:rsidRDefault="00607F89" w:rsidP="00607F89">
      <w:pPr>
        <w:rPr>
          <w:rFonts w:eastAsiaTheme="minorHAnsi"/>
          <w:sz w:val="22"/>
        </w:rPr>
      </w:pPr>
    </w:p>
    <w:p w:rsidR="00607F89" w:rsidRPr="00D370FB" w:rsidRDefault="00607F89" w:rsidP="00607F89">
      <w:pPr>
        <w:rPr>
          <w:rFonts w:eastAsiaTheme="minorHAnsi"/>
          <w:sz w:val="22"/>
        </w:rPr>
      </w:pPr>
      <w:r w:rsidRPr="00D370FB">
        <w:rPr>
          <w:rFonts w:eastAsiaTheme="minorHAnsi" w:cs="Times New Roman"/>
          <w:noProof/>
          <w:kern w:val="0"/>
          <w:sz w:val="24"/>
          <w:szCs w:val="24"/>
        </w:rPr>
        <mc:AlternateContent>
          <mc:Choice Requires="wps">
            <w:drawing>
              <wp:anchor distT="36576" distB="36576" distL="36575" distR="36575" simplePos="0" relativeHeight="252023808" behindDoc="0" locked="0" layoutInCell="1" allowOverlap="1" wp14:anchorId="744BC9DB" wp14:editId="1A8BD677">
                <wp:simplePos x="0" y="0"/>
                <wp:positionH relativeFrom="column">
                  <wp:posOffset>2743199</wp:posOffset>
                </wp:positionH>
                <wp:positionV relativeFrom="paragraph">
                  <wp:posOffset>126365</wp:posOffset>
                </wp:positionV>
                <wp:extent cx="0" cy="399415"/>
                <wp:effectExtent l="76200" t="0" r="57150" b="57785"/>
                <wp:wrapNone/>
                <wp:docPr id="220" name="직선 화살표 연결선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D81F14" id="직선 화살표 연결선 220" o:spid="_x0000_s1026" type="#_x0000_t32" style="position:absolute;left:0;text-align:left;margin-left:3in;margin-top:9.95pt;width:0;height:31.45pt;z-index:25202380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ml0QIAAKoFAAAOAAAAZHJzL2Uyb0RvYy54bWysVMuO0zAU3SPxD5b3mTyavqJJRzNpyobH&#10;SDOItRs7jUViR7bbtEIsQPwAEhJCYsGO7QjxVajzD9hOmqHDBqHJwvJ1fI/PPffYp2fbqgQbIiTl&#10;LIb+iQcBYRnHlK1i+PJ64UwgkAoxjErOSAx3RMKz2eNHp00dkYAXvMREAA3CZNTUMSyUqiPXlVlB&#10;KiRPeE2Y/plzUSGlQ7FysUCNRq9KN/C8kdtwgWvBMyKlXp23P+HM4uc5ydSLPJdEgTKGmpuyo7Dj&#10;0ozu7BRFK4HqgmYdDfQfLCpEmT60h5ojhcBa0L+gKpoJLnmuTjJeuTzPaUZsDboa37tXzVWBamJr&#10;0eLIupdJPhxs9nxzKQDFMQwCrQ9DlW7S/vu7/Ydv4PbLp/37n7cfv4L955tfP27MmtmlNWtqGenU&#10;hF0KU3W2ZVf1U569loDxpEBsRSz3612t4XyT4R6lmEDW+uRl84xjvQetFbcCbnNRGUgtDdjaPu36&#10;PpGtAlm7mOnVwXQa+kMLjqJDXi2kekJ4BcwkhlIJRFeFSjhj2gxc+PYUtHkqlWGFokOCOZTxBS1L&#10;64mSgSaG02EwtAmSlxSbn2abFKtlUgqwQcZV9utYHG0TfM2wBSsIwmk3V4iWeg6U1UYJqtUqCTSn&#10;VQRDUBJ9kcyspVcycyKxVm4562ir9NSua0Wszd5MvWk6SSehEwaj1Am9+dw5XyShM1r44+F8ME+S&#10;uf/WlOKHUUExJsxUc7C8H/6bpbrL15q1N30vm3uMbvXVZI+Zni+G3jgcTJzxeDhwwkHqOReTReKc&#10;J/5oNE4vkov0HtPUVi8fhmwvpWHF14qIqwI3AFNjl8FwGvhQB/qJCMZtZwEqV7olmRIQCK5eUVVY&#10;cxtbGowjNyT263rXo7dCHHpoor4LXW13UmlLHvpr74y5Ju2FW3K8uxTGFub66AfBJnWPl3lx/ozt&#10;rrsndvYbAAD//wMAUEsDBBQABgAIAAAAIQA0Kuur3gAAAAkBAAAPAAAAZHJzL2Rvd25yZXYueG1s&#10;TI/BTsMwEETvSPyDtUjcqNO0pWmIU6FKINRbA0Uc3XhJIuJ1ZLtt4OtZxAGOOzOafVOsR9uLE/rQ&#10;OVIwnSQgkGpnOmoUvDw/3GQgQtRkdO8IFXxigHV5eVHo3Lgz7fBUxUZwCYVcK2hjHHIpQ92i1WHi&#10;BiT23p23OvLpG2m8PnO57WWaJLfS6o74Q6sH3LRYf1RHq2D82i6wee3m8Wn6uPTbxeZttq+Uur4a&#10;7+9ARBzjXxh+8BkdSmY6uCOZIHoF81nKWyIbqxUIDvwKBwVZmoEsC/l/QfkNAAD//wMAUEsBAi0A&#10;FAAGAAgAAAAhALaDOJL+AAAA4QEAABMAAAAAAAAAAAAAAAAAAAAAAFtDb250ZW50X1R5cGVzXS54&#10;bWxQSwECLQAUAAYACAAAACEAOP0h/9YAAACUAQAACwAAAAAAAAAAAAAAAAAvAQAAX3JlbHMvLnJl&#10;bHNQSwECLQAUAAYACAAAACEAlC/5pdECAACqBQAADgAAAAAAAAAAAAAAAAAuAgAAZHJzL2Uyb0Rv&#10;Yy54bWxQSwECLQAUAAYACAAAACEANCrrq94AAAAJAQAADwAAAAAAAAAAAAAAAAArBQAAZHJzL2Rv&#10;d25yZXYueG1sUEsFBgAAAAAEAAQA8wAAADYGAAAAAA==&#10;">
                <v:stroke endarrow="block"/>
                <v:shadow color="#ccc"/>
              </v:shape>
            </w:pict>
          </mc:Fallback>
        </mc:AlternateContent>
      </w:r>
    </w:p>
    <w:p w:rsidR="00607F89" w:rsidRPr="00D370FB" w:rsidRDefault="00607F89" w:rsidP="00607F89">
      <w:pPr>
        <w:jc w:val="left"/>
        <w:rPr>
          <w:rFonts w:eastAsiaTheme="minorHAnsi"/>
        </w:rPr>
      </w:pPr>
    </w:p>
    <w:p w:rsidR="00607F89" w:rsidRDefault="00607F89" w:rsidP="00607F89">
      <w:pPr>
        <w:rPr>
          <w:rFonts w:eastAsiaTheme="minorHAnsi"/>
          <w:sz w:val="22"/>
        </w:rPr>
      </w:pPr>
      <w:r w:rsidRPr="00D370FB">
        <w:rPr>
          <w:rFonts w:eastAsiaTheme="minorHAnsi" w:cs="Times New Roman"/>
          <w:noProof/>
          <w:kern w:val="0"/>
          <w:sz w:val="24"/>
          <w:szCs w:val="24"/>
        </w:rPr>
        <mc:AlternateContent>
          <mc:Choice Requires="wps">
            <w:drawing>
              <wp:anchor distT="0" distB="0" distL="114300" distR="114300" simplePos="0" relativeHeight="252029952" behindDoc="0" locked="0" layoutInCell="1" allowOverlap="1" wp14:anchorId="01AF491C" wp14:editId="3C945B4A">
                <wp:simplePos x="0" y="0"/>
                <wp:positionH relativeFrom="column">
                  <wp:posOffset>1914525</wp:posOffset>
                </wp:positionH>
                <wp:positionV relativeFrom="paragraph">
                  <wp:posOffset>3400425</wp:posOffset>
                </wp:positionV>
                <wp:extent cx="1714500" cy="704850"/>
                <wp:effectExtent l="0" t="0" r="19050" b="19050"/>
                <wp:wrapNone/>
                <wp:docPr id="221" name="직사각형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607F89">
                            <w:pPr>
                              <w:jc w:val="center"/>
                              <w:rPr>
                                <w:rFonts w:ascii="Calibri" w:hAnsi="Calibri"/>
                                <w:sz w:val="22"/>
                              </w:rPr>
                            </w:pPr>
                            <w:r>
                              <w:rPr>
                                <w:rFonts w:ascii="Calibri" w:hAnsi="Calibri"/>
                                <w:sz w:val="22"/>
                              </w:rPr>
                              <w:t>(n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AF491C" id="직사각형 221" o:spid="_x0000_s1041" style="position:absolute;left:0;text-align:left;margin-left:150.75pt;margin-top:267.75pt;width:135pt;height:55.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HB9PQIAAFYEAAAOAAAAZHJzL2Uyb0RvYy54bWysVEGO0zAU3SNxB8t7mqRqmU7UdDTqUIQ0&#10;wEgDB3AcJ7FwbPPtNim74Q5I3IANC86Fhjvw47QlA6wQWVj+9vfz++99Z3nRNYrsBDhpdEaTSUyJ&#10;0NwUUlcZfftm82RBifNMF0wZLTK6F45erB4/WrY2FVNTG1UIIAiiXdrajNbe2zSKHK9Fw9zEWKFx&#10;szTQMI8hVFEBrEX0RkXTOH4atQYKC4YL53D1atikq4BfloL712XphCcqo8jNhxHCmPdjtFqytAJm&#10;a8kPNNg/sGiY1HjpCeqKeUa2IP+AaiQH40zpJ9w0kSlLyUWoAatJ4t+qua2ZFaEWFMfZk0zu/8Hy&#10;V7sbILLI6HSaUKJZgybdf7m7//j1+7e7H58/kX4dVWqtSzH51t5AX6ez14a/c0Sbdc10JS4BTFsL&#10;ViC3kB89ONAHDo+SvH1pCryCbb0JgnUlND0gSkG64Mv+5IvoPOG4mJwls3mM9nHcO4tni3kwLmLp&#10;8bQF558L05B+klFA3wM62107j+wx9ZgS2Bsli41UKgRQ5WsFZMewRzbh6wvGI26cpjRpM3o+n84D&#10;8oM9N4aIw/c3iEZ6bHYlm4wuTkks7WV7povQip5JNczxfqWRxlG6wQLf5V2wK5kfXclNsUdlwQzN&#10;jY8RJ7WBD5S02NgZde+3DAQl6oVGd86T2ax/CeMAxkE+DpjmCJVRT8kwXfvh9WwtyKrGm5IghzaX&#10;6Ggpg9g95YHVgT82bxD08ND61zGOQ9av38HqJwAAAP//AwBQSwMEFAAGAAgAAAAhANXLSIzfAAAA&#10;CwEAAA8AAABkcnMvZG93bnJldi54bWxMj8tOwzAQRfdI/IM1SOyoU4LTNsSpeIgV6qIB0a1rmzgi&#10;Hkex26Z/z3QFu3kc3TlTrSffs6MdYxdQwnyWAbOog+mwlfD58Xa3BBaTQqP6gFbC2UZY19dXlSpN&#10;OOHWHpvUMgrBWCoJLqWh5DxqZ72KszBYpN13GL1K1I4tN6M6Ubjv+X2WFdyrDumCU4N9cVb/NAcv&#10;YdGm10Y/C/21cefl+2rK47bZSXl7Mz09Akt2Sn8wXPRJHWpy2ocDmsh6CXk2F4RKELmgggixuEz2&#10;EoqHQgCvK/7/h/oXAAD//wMAUEsBAi0AFAAGAAgAAAAhALaDOJL+AAAA4QEAABMAAAAAAAAAAAAA&#10;AAAAAAAAAFtDb250ZW50X1R5cGVzXS54bWxQSwECLQAUAAYACAAAACEAOP0h/9YAAACUAQAACwAA&#10;AAAAAAAAAAAAAAAvAQAAX3JlbHMvLnJlbHNQSwECLQAUAAYACAAAACEAFsRwfT0CAABWBAAADgAA&#10;AAAAAAAAAAAAAAAuAgAAZHJzL2Uyb0RvYy54bWxQSwECLQAUAAYACAAAACEA1ctIjN8AAAALAQAA&#10;DwAAAAAAAAAAAAAAAACXBAAAZHJzL2Rvd25yZXYueG1sUEsFBgAAAAAEAAQA8wAAAKMFAAAAAA==&#10;">
                <v:textbox inset=",7.2pt,,7.2pt">
                  <w:txbxContent>
                    <w:p w:rsidR="006267A7" w:rsidRDefault="006267A7" w:rsidP="00607F89">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607F89">
                      <w:pPr>
                        <w:jc w:val="center"/>
                        <w:rPr>
                          <w:rFonts w:ascii="Calibri" w:hAnsi="Calibri"/>
                          <w:sz w:val="22"/>
                        </w:rPr>
                      </w:pPr>
                      <w:r>
                        <w:rPr>
                          <w:rFonts w:ascii="Calibri" w:hAnsi="Calibri"/>
                          <w:sz w:val="22"/>
                        </w:rPr>
                        <w:t>(n =1)</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28928" behindDoc="0" locked="0" layoutInCell="1" allowOverlap="1" wp14:anchorId="227EEE7E" wp14:editId="7A9022A0">
                <wp:simplePos x="0" y="0"/>
                <wp:positionH relativeFrom="column">
                  <wp:posOffset>4229100</wp:posOffset>
                </wp:positionH>
                <wp:positionV relativeFrom="paragraph">
                  <wp:posOffset>2381250</wp:posOffset>
                </wp:positionV>
                <wp:extent cx="1809750" cy="609600"/>
                <wp:effectExtent l="0" t="0" r="19050" b="19050"/>
                <wp:wrapNone/>
                <wp:docPr id="222" name="직사각형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60960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 xml:space="preserve">Full-text articles excluded, </w:t>
                            </w:r>
                            <w:r>
                              <w:rPr>
                                <w:rFonts w:ascii="Calibri" w:hAnsi="Calibri"/>
                                <w:sz w:val="22"/>
                              </w:rPr>
                              <w:br/>
                              <w:t>(n =2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7EEE7E" id="직사각형 222" o:spid="_x0000_s1042" style="position:absolute;left:0;text-align:left;margin-left:333pt;margin-top:187.5pt;width:142.5pt;height:48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CAPgIAAFYEAAAOAAAAZHJzL2Uyb0RvYy54bWysVMGO0zAQvSPxD5bvNEm1Lduo6WrVpQhp&#10;gZUWPsB1nMbCsc3YbVJuyz8g8QdcOPBdaPkHxk5bssAJkYPl8YyfZ96byfyiaxTZCXDS6IJmo5QS&#10;obkppd4U9O2b1ZNzSpxnumTKaFHQvXD0YvH40by1uRib2qhSAEEQ7fLWFrT23uZJ4ngtGuZGxgqN&#10;zspAwzyasElKYC2iNyoZp+k0aQ2UFgwXzuHpVe+ki4hfVYL711XlhCeqoJibjyvEdR3WZDFn+QaY&#10;rSU/pMH+IYuGSY2PnqCumGdkC/IPqEZyMM5UfsRNk5iqklzEGrCaLP2tmtuaWRFrQXKcPdHk/h8s&#10;f7W7ASLLgo7HY0o0a1Ck+y939x+/fv929+PzJxLOkaXWuhyDb+0NhDqdvTb8nSPaLGumN+ISwLS1&#10;YCXmloX45MGFYDi8StbtS1PiE2zrTSSsq6AJgEgF6aIu+5MuovOE42F2ns6eTlA+jr5pOpumUbiE&#10;5cfbFpx/LkxDwqaggLpHdLa7dj5kw/JjSMzeKFmupFLRgM16qYDsGPbIKn6xACxyGKY0aQs6m4wn&#10;EfmBzw0h0vj9DaKRHptdyaag56cglgfanukytqJnUvV7TFnpA4+Bul4C3627KFc2PaqyNuUemQXT&#10;NzcOI25qAx8oabGxC+rebxkIStQLjerMsrOzMAlDA4bGemgwzRGqoJ6Sfrv0/fRsLchNjS9lkQ5t&#10;LlHRSkayg9p9Vof8sXmjBodBC9MxtGPUr9/B4icAAAD//wMAUEsDBBQABgAIAAAAIQDPv8uj4AAA&#10;AAsBAAAPAAAAZHJzL2Rvd25yZXYueG1sTI/NTsMwEITvSLyDtUjcqFNKkjbNpuJHnFAPDYheXWeJ&#10;I2I7it02fXuWE9y+0Y5mZ8rNZHtxojF03iHMZwkIcto3nWsRPt5f75YgQlSuUb13hHChAJvq+qpU&#10;RePPbkenOraCQ1woFIKJcSikDNqQVWHmB3J8+/KjVZHl2MpmVGcOt728T5JMWtU5/mDUQM+G9Hd9&#10;tAh5G19q/ZTqz625LN9W0yLs6j3i7c30uAYRaYp/Zvitz9Wh4k4Hf3RNED1ClmW8JSIs8pSBHat0&#10;znBAeMgZZFXK/xuqHwAAAP//AwBQSwECLQAUAAYACAAAACEAtoM4kv4AAADhAQAAEwAAAAAAAAAA&#10;AAAAAAAAAAAAW0NvbnRlbnRfVHlwZXNdLnhtbFBLAQItABQABgAIAAAAIQA4/SH/1gAAAJQBAAAL&#10;AAAAAAAAAAAAAAAAAC8BAABfcmVscy8ucmVsc1BLAQItABQABgAIAAAAIQB/NXCAPgIAAFYEAAAO&#10;AAAAAAAAAAAAAAAAAC4CAABkcnMvZTJvRG9jLnhtbFBLAQItABQABgAIAAAAIQDPv8uj4AAAAAsB&#10;AAAPAAAAAAAAAAAAAAAAAJgEAABkcnMvZG93bnJldi54bWxQSwUGAAAAAAQABADzAAAApQUAAAAA&#10;">
                <v:textbox inset=",7.2pt,,7.2pt">
                  <w:txbxContent>
                    <w:p w:rsidR="006267A7" w:rsidRDefault="006267A7" w:rsidP="00607F89">
                      <w:pPr>
                        <w:jc w:val="center"/>
                        <w:rPr>
                          <w:rFonts w:ascii="Calibri" w:hAnsi="Calibri"/>
                          <w:sz w:val="22"/>
                        </w:rPr>
                      </w:pPr>
                      <w:r>
                        <w:rPr>
                          <w:rFonts w:ascii="Calibri" w:hAnsi="Calibri"/>
                          <w:sz w:val="22"/>
                        </w:rPr>
                        <w:t xml:space="preserve">Full-text articles excluded, </w:t>
                      </w:r>
                      <w:r>
                        <w:rPr>
                          <w:rFonts w:ascii="Calibri" w:hAnsi="Calibri"/>
                          <w:sz w:val="22"/>
                        </w:rPr>
                        <w:br/>
                        <w:t>(n =29)</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2030976" behindDoc="0" locked="0" layoutInCell="1" allowOverlap="1" wp14:anchorId="068D3F93" wp14:editId="73CCB028">
                <wp:simplePos x="0" y="0"/>
                <wp:positionH relativeFrom="column">
                  <wp:posOffset>2742565</wp:posOffset>
                </wp:positionH>
                <wp:positionV relativeFrom="paragraph">
                  <wp:posOffset>735965</wp:posOffset>
                </wp:positionV>
                <wp:extent cx="0" cy="457200"/>
                <wp:effectExtent l="76200" t="0" r="57150" b="57150"/>
                <wp:wrapNone/>
                <wp:docPr id="223" name="직선 화살표 연결선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FA8EB9" id="직선 화살표 연결선 223" o:spid="_x0000_s1026" type="#_x0000_t32" style="position:absolute;left:0;text-align:left;margin-left:215.95pt;margin-top:57.95pt;width:0;height:36pt;z-index:2520309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VrZ0QIAAKoFAAAOAAAAZHJzL2Uyb0RvYy54bWysVMuO0zAU3SPxD5b3mTyavqJJRzNpyobH&#10;SDOItRs7jUViR7bbtEIsQPwAEhJCYsGO7QjxVajzD9hOmqHDBqHJwvJ1fI/PPffYp2fbqgQbIiTl&#10;LIb+iQcBYRnHlK1i+PJ64UwgkAoxjErOSAx3RMKz2eNHp00dkYAXvMREAA3CZNTUMSyUqiPXlVlB&#10;KiRPeE2Y/plzUSGlQ7FysUCNRq9KN/C8kdtwgWvBMyKlXp23P+HM4uc5ydSLPJdEgTKGmpuyo7Dj&#10;0ozu7BRFK4HqgmYdDfQfLCpEmT60h5ojhcBa0L+gKpoJLnmuTjJeuTzPaUZsDboa37tXzVWBamJr&#10;0eLIupdJPhxs9nxzKQDFMQyCAQQMVbpJ++/v9h++gdsvn/bvf95+/Ar2n29+/bgxa2aX1qypZaRT&#10;E3YpTNXZll3VT3n2WgLGkwKxFbHcr3e1hvNNhnuUYgJZ65OXzTOO9R60VtwKuM1FZSC1NGBr+7Tr&#10;+0S2CmTtYqZXw+FYW8CCo+iQVwupnhBeATOJoVQC0VWhEs6YNgMXvj0FbZ5KZVih6JBgDmV8QcvS&#10;eqJkoInhdBgMbYLkJcXmp9kmxWqZlAJskHGV/ToWR9sEXzNswQqCcNrNFaKlngNltVGCarVKAs1p&#10;FcEQlERfJDNr6ZXMnEislVvOOtoqPbXrWhFrszdTb5pO0knohMEodUJvPnfOF0nojBb+eDgfzJNk&#10;7r81pfhhVFCMCTPVHCzvh/9mqe7ytWbtTd/L5h6jW3012WOm54uhNw4HE2c8Hg6ccJB6zsVkkTjn&#10;iT8ajdOL5CK9xzS11cuHIdtLaVjxtSLiqsANwNTYZTCcBj7UgX4ignHbWYDKlW5JpgQEgqtXVBXW&#10;3MaWBuPIDYn9ut716K0Qhx6aqO9CV9udVNqSh/7aO2OuSXvhlhzvLoWxhbk++kGwSd3jZV6cP2O7&#10;6+6Jnf0GAAD//wMAUEsDBBQABgAIAAAAIQBZN1gX3wAAAAsBAAAPAAAAZHJzL2Rvd25yZXYueG1s&#10;TI9BT8MwDIXvSPyHyEjcWFq2sq00ndAkENptZUMcs8a0FY1TJdlW+PUYcYCb/d7T8+diNdpenNCH&#10;zpGCdJKAQKqd6ahRsHt5vFmACFGT0b0jVPCJAVbl5UWhc+POtMVTFRvBJRRyraCNccilDHWLVoeJ&#10;G5DYe3fe6sirb6Tx+szltpe3SXInre6IL7R6wHWL9Ud1tArGr02GzWs3i8/p09xvsvXbdF8pdX01&#10;PtyDiDjGvzD84DM6lMx0cEcyQfQKZtN0yVE20owHTvwqB1YW8yXIspD/fyi/AQAA//8DAFBLAQIt&#10;ABQABgAIAAAAIQC2gziS/gAAAOEBAAATAAAAAAAAAAAAAAAAAAAAAABbQ29udGVudF9UeXBlc10u&#10;eG1sUEsBAi0AFAAGAAgAAAAhADj9If/WAAAAlAEAAAsAAAAAAAAAAAAAAAAALwEAAF9yZWxzLy5y&#10;ZWxzUEsBAi0AFAAGAAgAAAAhAO1tWtnRAgAAqgUAAA4AAAAAAAAAAAAAAAAALgIAAGRycy9lMm9E&#10;b2MueG1sUEsBAi0AFAAGAAgAAAAhAFk3WBffAAAACwEAAA8AAAAAAAAAAAAAAAAAKwUAAGRycy9k&#10;b3ducmV2LnhtbFBLBQYAAAAABAAEAPMAAAA3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27904" behindDoc="0" locked="0" layoutInCell="1" allowOverlap="1" wp14:anchorId="0E8EF2DC" wp14:editId="1D078D02">
                <wp:simplePos x="0" y="0"/>
                <wp:positionH relativeFrom="column">
                  <wp:posOffset>1887220</wp:posOffset>
                </wp:positionH>
                <wp:positionV relativeFrom="paragraph">
                  <wp:posOffset>1240155</wp:posOffset>
                </wp:positionV>
                <wp:extent cx="1714500" cy="752764"/>
                <wp:effectExtent l="0" t="0" r="19050" b="28575"/>
                <wp:wrapNone/>
                <wp:docPr id="224" name="직사각형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764"/>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394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8EF2DC" id="직사각형 224" o:spid="_x0000_s1043" style="position:absolute;left:0;text-align:left;margin-left:148.6pt;margin-top:97.65pt;width:135pt;height:59.2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FuYPgIAAFYEAAAOAAAAZHJzL2Uyb0RvYy54bWysVNFu0zAUfUfiHyy/0yRVu25R02nqKEIa&#10;MGnwAa7jNBaOba7dJuNt/MMk/oAXHvguNP6Ba6ctGfCEyIPla18fn3vOdebnXaPIToCTRhc0G6WU&#10;CM1NKfWmoO/erp6dUuI80yVTRouC3gpHzxdPn8xbm4uxqY0qBRAE0S5vbUFr722eJI7XomFuZKzQ&#10;uFkZaJjHEDZJCaxF9EYl4zQ9SVoDpQXDhXO4etlv0kXEryrB/ZuqcsITVVDk5uMIcVyHMVnMWb4B&#10;ZmvJ9zTYP7BomNR46RHqknlGtiD/gGokB+NM5UfcNImpKslFrAGrydLfqrmpmRWxFhTH2aNM7v/B&#10;8te7ayCyLOh4PKFEswZNevhy9/Dp6/dvdz8+35Owjiq11uWYfGOvIdTp7JXh7x3RZlkzvREXAKat&#10;BSuRWxbyk0cHQuDwKFm3r0yJV7CtN1GwroImAKIUpIu+3B59EZ0nHBezWTaZpmgfx73ZdDw7iZQS&#10;lh9OW3D+hTANCZOCAvoe0dnuyvnAhuWHlMjeKFmupFIxgM16qYDsGPbIKn6xACxymKY0aQt6Nh1P&#10;I/KjPTeESOP3N4hGemx2JZuCnh6TWB5ke67L2IqeSdXPkbLSex2DdL0Fvlt30a5sdnBlbcpbVBZM&#10;39z4GHFSG/hISYuNXVD3YctAUKJeanTnLJtMwksYBjAM1sOAaY5QBfWU9NOl71/P1oLc1HhTFuXQ&#10;5gIdrWQUO7jds9rzx+aNHuwfWngdwzhm/fodLH4CAAD//wMAUEsDBBQABgAIAAAAIQDdHLyT4AAA&#10;AAsBAAAPAAAAZHJzL2Rvd25yZXYueG1sTI/LTsMwEEX3SPyDNUjsqNNEaZMQp+IhVohFA2q3rj3E&#10;EbEdxW6b/j3TFSxn7tGdM/VmtgM74RR67wQsFwkwdMrr3nUCvj7fHgpgIUqn5eAdCrhggE1ze1PL&#10;Svuz2+KpjR2jEhcqKcDEOFacB2XQyrDwIzrKvv1kZaRx6rie5JnK7cDTJFlxK3tHF4wc8cWg+mmP&#10;VsC6i6+tes7V7sNcivdyzsK23Qtxfzc/PQKLOMc/GK76pA4NOR380enABgFpuU4JpaDMM2BE5Kvr&#10;5iAgW2YF8Kbm/39ofgEAAP//AwBQSwECLQAUAAYACAAAACEAtoM4kv4AAADhAQAAEwAAAAAAAAAA&#10;AAAAAAAAAAAAW0NvbnRlbnRfVHlwZXNdLnhtbFBLAQItABQABgAIAAAAIQA4/SH/1gAAAJQBAAAL&#10;AAAAAAAAAAAAAAAAAC8BAABfcmVscy8ucmVsc1BLAQItABQABgAIAAAAIQCZnFuYPgIAAFYEAAAO&#10;AAAAAAAAAAAAAAAAAC4CAABkcnMvZTJvRG9jLnhtbFBLAQItABQABgAIAAAAIQDdHLyT4AAAAAsB&#10;AAAPAAAAAAAAAAAAAAAAAJgEAABkcnMvZG93bnJldi54bWxQSwUGAAAAAAQABADzAAAApQUAAAAA&#10;">
                <v:textbox inset=",7.2pt,,7.2pt">
                  <w:txbxContent>
                    <w:p w:rsidR="006267A7" w:rsidRDefault="006267A7" w:rsidP="00607F89">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3942)</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24832" behindDoc="0" locked="0" layoutInCell="1" allowOverlap="1" wp14:anchorId="45B94A36" wp14:editId="7060D434">
                <wp:simplePos x="0" y="0"/>
                <wp:positionH relativeFrom="column">
                  <wp:posOffset>1475105</wp:posOffset>
                </wp:positionH>
                <wp:positionV relativeFrom="paragraph">
                  <wp:posOffset>121285</wp:posOffset>
                </wp:positionV>
                <wp:extent cx="2771775" cy="571500"/>
                <wp:effectExtent l="0" t="0" r="28575" b="19050"/>
                <wp:wrapNone/>
                <wp:docPr id="225" name="직사각형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Records after duplicates removed</w:t>
                            </w:r>
                            <w:r>
                              <w:rPr>
                                <w:rFonts w:ascii="Calibri" w:hAnsi="Calibri"/>
                                <w:sz w:val="22"/>
                              </w:rPr>
                              <w:br/>
                              <w:t>(n = 394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B94A36" id="직사각형 225" o:spid="_x0000_s1044" style="position:absolute;left:0;text-align:left;margin-left:116.15pt;margin-top:9.55pt;width:218.25pt;height:45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QGyOwIAAFYEAAAOAAAAZHJzL2Uyb0RvYy54bWysVE2O0zAU3iNxB8t7mqaa0k7UdDTqUIQ0&#10;wEgDB3AcJ7FwbPPsNim74Q5I3IANC86Fhjvw7LSl/IgFIgvLz37+/L3ve87iom8V2Qpw0uicpqMx&#10;JUJzU0pd5/T1q/WjOSXOM10yZbTI6U44erF8+GDR2UxMTGNUKYAgiHZZZ3PaeG+zJHG8ES1zI2OF&#10;xs3KQMs8hlAnJbAO0VuVTMbjx0lnoLRguHAOV6+GTbqM+FUluH9ZVU54onKK3HwcIY5FGJPlgmU1&#10;MNtIvqfB/oFFy6TGS49QV8wzsgH5G1QrORhnKj/ipk1MVUkuYg1YTTr+pZrbhlkRa0FxnD3K5P4f&#10;LH+xvQEiy5xOJlNKNGvRpPtPd/fvP3/9cvft4wcS1lGlzroMk2/tDYQ6nb02/I0j2qwapmtxCWC6&#10;RrASuaUhP/npQAgcHiVF99yUeAXbeBMF6ytoAyBKQfroy+7oi+g94bg4mc3S2QzpcdybztLpOBqX&#10;sOxw2oLzT4VpSZjkFND3iM62184HNiw7pET2RslyLZWKAdTFSgHZMuyRdfxiAVjkaZrSpMvp+RTl&#10;+DvEOH5/gmilx2ZXss3p/JjEsiDbE13GVvRMqmGOlJXe6xikGyzwfdFHu9L5wZXClDtUFszQ3PgY&#10;cdIYeEdJh42dU/d2w0BQop5pdOc8PTsLL+E0gNOgOA2Y5giVU0/JMF354fVsLMi6wZvSKIc2l+ho&#10;JaPYwe2B1Z4/Nm/0YP/Qwus4jWPWj9/B8jsAAAD//wMAUEsDBBQABgAIAAAAIQAUkrxK3gAAAAoB&#10;AAAPAAAAZHJzL2Rvd25yZXYueG1sTI/NTsMwEITvSLyDtUjcqNNEhDSNU/EjTohDA6JXN17iiHgd&#10;xW6bvj3LiR535tPsTLWZ3SCOOIXek4LlIgGB1HrTU6fg8+P1rgARoiajB0+o4IwBNvX1VaVL40+0&#10;xWMTO8EhFEqtwMY4llKG1qLTYeFHJPa+/eR05HPqpJn0icPdINMkyaXTPfEHq0d8ttj+NAen4KGL&#10;L037dN9+vdtz8baas7Btdkrd3syPaxAR5/gPw199rg41d9r7A5kgBgVplmaMsrFagmAgzwvesmch&#10;YUXWlbycUP8CAAD//wMAUEsBAi0AFAAGAAgAAAAhALaDOJL+AAAA4QEAABMAAAAAAAAAAAAAAAAA&#10;AAAAAFtDb250ZW50X1R5cGVzXS54bWxQSwECLQAUAAYACAAAACEAOP0h/9YAAACUAQAACwAAAAAA&#10;AAAAAAAAAAAvAQAAX3JlbHMvLnJlbHNQSwECLQAUAAYACAAAACEAdREBsjsCAABWBAAADgAAAAAA&#10;AAAAAAAAAAAuAgAAZHJzL2Uyb0RvYy54bWxQSwECLQAUAAYACAAAACEAFJK8St4AAAAKAQAADwAA&#10;AAAAAAAAAAAAAACVBAAAZHJzL2Rvd25yZXYueG1sUEsFBgAAAAAEAAQA8wAAAKAFAAAAAA==&#10;">
                <v:textbox inset=",7.2pt,,7.2pt">
                  <w:txbxContent>
                    <w:p w:rsidR="006267A7" w:rsidRDefault="006267A7" w:rsidP="00607F89">
                      <w:pPr>
                        <w:jc w:val="center"/>
                        <w:rPr>
                          <w:rFonts w:ascii="Calibri" w:hAnsi="Calibri"/>
                          <w:sz w:val="22"/>
                        </w:rPr>
                      </w:pPr>
                      <w:r>
                        <w:rPr>
                          <w:rFonts w:ascii="Calibri" w:hAnsi="Calibri"/>
                          <w:sz w:val="22"/>
                        </w:rPr>
                        <w:t>Records after duplicates removed</w:t>
                      </w:r>
                      <w:r>
                        <w:rPr>
                          <w:rFonts w:ascii="Calibri" w:hAnsi="Calibri"/>
                          <w:sz w:val="22"/>
                        </w:rPr>
                        <w:br/>
                        <w:t>(n = 3942)</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26880" behindDoc="0" locked="0" layoutInCell="1" allowOverlap="1" wp14:anchorId="4DB9BFE2" wp14:editId="6A0317A4">
                <wp:simplePos x="0" y="0"/>
                <wp:positionH relativeFrom="column">
                  <wp:posOffset>4227830</wp:posOffset>
                </wp:positionH>
                <wp:positionV relativeFrom="paragraph">
                  <wp:posOffset>1279525</wp:posOffset>
                </wp:positionV>
                <wp:extent cx="1714500" cy="643255"/>
                <wp:effectExtent l="0" t="0" r="19050" b="23495"/>
                <wp:wrapNone/>
                <wp:docPr id="226" name="직사각형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Records excluded</w:t>
                            </w:r>
                            <w:r>
                              <w:rPr>
                                <w:rFonts w:ascii="Calibri" w:hAnsi="Calibri"/>
                                <w:sz w:val="22"/>
                              </w:rPr>
                              <w:br/>
                              <w:t>(n = 39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B9BFE2" id="직사각형 226" o:spid="_x0000_s1045" style="position:absolute;left:0;text-align:left;margin-left:332.9pt;margin-top:100.75pt;width:135pt;height:50.6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e4JPQIAAFYEAAAOAAAAZHJzL2Uyb0RvYy54bWysVM1uEzEQviPxDpbvZLMhCc0qm6pKCUIq&#10;UKnwAF6vN2vhP8ZONuVW3gGJN+DCgedC5R0Ye9M0BU6IPVgee/zNzPfN7Px0pxXZCvDSmpLmgyEl&#10;wnBbS7Mu6bu3qycnlPjATM2UNaKk18LT08XjR/POFWJkW6tqAQRBjC86V9I2BFdkmeet0MwPrBMG&#10;LxsLmgU0YZ3VwDpE1yobDYfTrLNQO7BceI+n5/0lXST8phE8vGkaLwJRJcXcQlohrVVcs8WcFWtg&#10;rpV8nwb7hyw0kwaDHqDOWWBkA/IPKC05WG+bMOBWZ7ZpJBepBqwmH/5WzVXLnEi1IDneHWjy/w+W&#10;v95eApF1SUejKSWGaRTp9uvN7advP77f/PzymcRzZKlzvkDnK3cJsU7vLix/74mxy5aZtTgDsF0r&#10;WI255dE/e/AgGh6fkqp7ZWsMwTbBJsJ2DegIiFSQXdLl+qCL2AXC8TB/lo8nQ5SP4910/HQ0maQQ&#10;rLh77cCHF8JqEjclBdQ9obPthQ8xG1bcuaTsrZL1SiqVDFhXSwVky7BHVunbo/tjN2VIV9LZZDRJ&#10;yA/u/DHEMH1/g9AyYLMrqUt6cnBiRaTtualTKwYmVb/HlJXZ8xip6yUIu2qX5MpnMULktbL1NTIL&#10;tm9uHEbctBY+UtJhY5fUf9gwEJSolwbVmeXjcZyEYwOOjerYYIYjVEkDJf12Gfrp2TiQ6xYj5YkO&#10;Y89Q0UYmsu+z2uePzZs02A9anI5jO3nd/w4WvwAAAP//AwBQSwMEFAAGAAgAAAAhAJZAwgHgAAAA&#10;CwEAAA8AAABkcnMvZG93bnJldi54bWxMj81OwzAQhO9IvIO1SNyo00QJaRqn4kecEIcGRK+uvcQR&#10;8TqK3TZ9e9wTPe7saOabejPbgR1x8r0jActFAgxJOd1TJ+Dr8+2hBOaDJC0HRyjgjB42ze1NLSvt&#10;TrTFYxs6FkPIV1KACWGsOPfKoJV+4Uak+Ptxk5UhnlPH9SRPMdwOPE2SglvZU2wwcsQXg+q3PVgB&#10;j114bdVzrr4/zLl8X82Z37Y7Ie7v5qc1sIBz+DfDBT+iQxOZ9u5A2rNBQFHkET0ISJNlDiw6VtlF&#10;2QvIkrQE3tT8ekPzBwAA//8DAFBLAQItABQABgAIAAAAIQC2gziS/gAAAOEBAAATAAAAAAAAAAAA&#10;AAAAAAAAAABbQ29udGVudF9UeXBlc10ueG1sUEsBAi0AFAAGAAgAAAAhADj9If/WAAAAlAEAAAsA&#10;AAAAAAAAAAAAAAAALwEAAF9yZWxzLy5yZWxzUEsBAi0AFAAGAAgAAAAhABlV7gk9AgAAVgQAAA4A&#10;AAAAAAAAAAAAAAAALgIAAGRycy9lMm9Eb2MueG1sUEsBAi0AFAAGAAgAAAAhAJZAwgHgAAAACwEA&#10;AA8AAAAAAAAAAAAAAAAAlwQAAGRycy9kb3ducmV2LnhtbFBLBQYAAAAABAAEAPMAAACkBQAAAAA=&#10;">
                <v:textbox inset=",7.2pt,,7.2pt">
                  <w:txbxContent>
                    <w:p w:rsidR="006267A7" w:rsidRDefault="006267A7" w:rsidP="00607F89">
                      <w:pPr>
                        <w:jc w:val="center"/>
                        <w:rPr>
                          <w:rFonts w:ascii="Calibri" w:hAnsi="Calibri"/>
                          <w:sz w:val="22"/>
                        </w:rPr>
                      </w:pPr>
                      <w:r>
                        <w:rPr>
                          <w:rFonts w:ascii="Calibri" w:hAnsi="Calibri"/>
                          <w:sz w:val="22"/>
                        </w:rPr>
                        <w:t>Records excluded</w:t>
                      </w:r>
                      <w:r>
                        <w:rPr>
                          <w:rFonts w:ascii="Calibri" w:hAnsi="Calibri"/>
                          <w:sz w:val="22"/>
                        </w:rPr>
                        <w:br/>
                        <w:t>(n = 3912)</w:t>
                      </w:r>
                    </w:p>
                  </w:txbxContent>
                </v:textbox>
              </v:rect>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2035072" behindDoc="0" locked="0" layoutInCell="1" allowOverlap="1" wp14:anchorId="13AEE6EA" wp14:editId="37DD6DE8">
                <wp:simplePos x="0" y="0"/>
                <wp:positionH relativeFrom="column">
                  <wp:posOffset>3600450</wp:posOffset>
                </wp:positionH>
                <wp:positionV relativeFrom="paragraph">
                  <wp:posOffset>2727324</wp:posOffset>
                </wp:positionV>
                <wp:extent cx="628650" cy="0"/>
                <wp:effectExtent l="0" t="76200" r="19050" b="95250"/>
                <wp:wrapNone/>
                <wp:docPr id="227" name="직선 화살표 연결선 2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7E54A6C" id="직선 화살표 연결선 227" o:spid="_x0000_s1026" type="#_x0000_t32" style="position:absolute;left:0;text-align:left;margin-left:283.5pt;margin-top:214.75pt;width:49.5pt;height:0;z-index:25203507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461AIAAKoFAAAOAAAAZHJzL2Uyb0RvYy54bWysVM1u1DAQviPxDpbvaX42+xc1W7XZLJcC&#10;lVrE2Rs7m4jEjmzvZivEAcQLICEhJA7cuFaIp0Lbd2Ds3U275YJQc4g8tuebmW++8fHJuq7QiklV&#10;Ch5j/8jDiPFM0JIvYvzqauaMMFKacEoqwVmMr5nCJ5OnT47bJmKBKERFmUQAwlXUNjEutG4i11VZ&#10;wWqijkTDOBzmQtZEgykXLpWkBfS6cgPPG7itkLSRImNKwe50e4gnFj/PWaZf5rliGlUxhty0/Uv7&#10;n5u/Ozkm0UKSpiizXRrkP7KoSckhaAc1JZqgpSz/gqrLTAolcn2UidoVeV5mzNYA1fjeg2ouC9Iw&#10;WwuQo5qOJvV4sNmL1YVEJY1xEAwx4qSGJm1+vN98/I5uv37efPh1++kb2ny5+f3zxuyZW8BZ26gI&#10;XBN+IU3V2ZpfNucie6MQF0lB+ILZ3K+uG4DzjYd74GIM1UDkeftcULhDllpYAte5rA0kUIPWtk/X&#10;XZ/YWqMMNgfBaNCHbmb7I5dEe79GKv2MiRqZRYyVlqRcFDoRnIMYhPRtFLI6V9pkRaK9gwnKxays&#10;KquJiqM2xuN+0LcOSlQlNYfmmpKLeVJJtCJGVfazJcLJ/WtSLDm1YAUjNN2tNSkrWCNtudGyBLYq&#10;hk20mlGMKgaDZFbb9CpuIjIr5W3OYK01LO0+MGJl9nbsjdNROgqdMBikTuhNp87pLAmdwcwf9qe9&#10;aZJM/XemFD+MipJSxk01e8n74b9Jajd8W7F2ou9ocw/RLb+Q7GGmp7O+Nwx7I2c47PecsJd6ztlo&#10;ljiniT8YDNOz5Cx9kGlqq1ePk2xHpclKLDWTlwVtES2NXHr9ceBjMOCJCIbbziJSLaAlmZYYSaFf&#10;l7qw4jayNBgHakjst+tdh74lYt9DY3Vd2NV2RxVIct9fOzNmTLYDNxf0+kIaWZjxgQfBOu0eL/Pi&#10;3LftrbsndvIHAAD//wMAUEsDBBQABgAIAAAAIQAGBtJn3wAAAAsBAAAPAAAAZHJzL2Rvd25yZXYu&#10;eG1sTI/NTsMwEITvSLyDtUjcqNPSuBDiVKgSCPVG+BFHN16SiHgd2W4beHoWCQmOOzua+aZcT24Q&#10;Bwyx96RhPstAIDXe9tRqeH66u7gCEZMhawZPqOETI6yr05PSFNYf6REPdWoFh1AsjIYupbGQMjYd&#10;OhNnfkTi37sPziQ+QyttMEcOd4NcZJmSzvTEDZ0ZcdNh81HvnYbpa5tj+9ov08P8fhW2+ebt8qXW&#10;+vxsur0BkXBKf2b4wWd0qJhp5/dkoxg05GrFW5KG5eI6B8EOpRQru19FVqX8v6H6BgAA//8DAFBL&#10;AQItABQABgAIAAAAIQC2gziS/gAAAOEBAAATAAAAAAAAAAAAAAAAAAAAAABbQ29udGVudF9UeXBl&#10;c10ueG1sUEsBAi0AFAAGAAgAAAAhADj9If/WAAAAlAEAAAsAAAAAAAAAAAAAAAAALwEAAF9yZWxz&#10;Ly5yZWxzUEsBAi0AFAAGAAgAAAAhAP5GbjrUAgAAqgUAAA4AAAAAAAAAAAAAAAAALgIAAGRycy9l&#10;Mm9Eb2MueG1sUEsBAi0AFAAGAAgAAAAhAAYG0mffAAAACwEAAA8AAAAAAAAAAAAAAAAALgUAAGRy&#10;cy9kb3ducmV2LnhtbFBLBQYAAAAABAAEAPMAAAA6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2034048" behindDoc="0" locked="0" layoutInCell="1" allowOverlap="1" wp14:anchorId="44CE4163" wp14:editId="37AF4037">
                <wp:simplePos x="0" y="0"/>
                <wp:positionH relativeFrom="column">
                  <wp:posOffset>3596005</wp:posOffset>
                </wp:positionH>
                <wp:positionV relativeFrom="paragraph">
                  <wp:posOffset>1631314</wp:posOffset>
                </wp:positionV>
                <wp:extent cx="650875" cy="0"/>
                <wp:effectExtent l="0" t="76200" r="15875" b="95250"/>
                <wp:wrapNone/>
                <wp:docPr id="228" name="직선 화살표 연결선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0CAB64C" id="직선 화살표 연결선 228" o:spid="_x0000_s1026" type="#_x0000_t32" style="position:absolute;left:0;text-align:left;margin-left:283.15pt;margin-top:128.45pt;width:51.25pt;height:0;z-index:25203404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T8F1AIAAKoFAAAOAAAAZHJzL2Uyb0RvYy54bWysVM1u1DAQviPxDpbvaX422Z+o2arNZrkU&#10;qNQizt7Y2UQkdmR7fyrEAcQLICEhJA7cuFaIp0Lbd2Ds3U275YJQc4g8tuebmW++8fHJuqnRkklV&#10;CZ5g/8jDiPFc0IrPE/zqauoMMVKacEpqwVmCr5nCJ+OnT45XbcwCUYqaMokAhKt41Sa41LqNXVfl&#10;JWuIOhIt43BYCNkQDaacu1SSFaA3tRt4Xt9dCUlbKXKmFOxOtod4bPGLguX6ZVEoplGdYMhN27+0&#10;/5n5u+NjEs8lacsq36VB/iOLhlQcgnZQE6IJWsjqL6imyqVQotBHuWhcURRVzmwNUI3vPajmsiQt&#10;s7UAOartaFKPB5u/WF5IVNEEBwG0ipMGmrT58X7z8Tu6/fp58+HX7advaPPl5vfPG7NnbgFnq1bF&#10;4JryC2mqztf8sj0X+RuFuEhLwufM5n513QKcbzzcAxdjqBYiz1bPBYU7ZKGFJXBdyMZAAjVobft0&#10;3fWJrTXKYbMfecNBhFG+P3JJvPdrpdLPmGiQWSRYaUmqealTwTmIQUjfRiHLc6VNViTeO5igXEyr&#10;uraaqDlaJXgUBZF1UKKuqDk015Scz9JaoiUxqrKfLRFO7l+TYsGpBSsZodlurUlVwxppy42WFbBV&#10;M2yiNYxiVDMYJLPapldzE5FZKW9zBmutYWn3gRErs7cjb5QNs2HohEE/c0JvMnFOp2no9Kf+IJr0&#10;Jmk68d+ZUvwwLitKGTfV7CXvh/8mqd3wbcXaib6jzT1Et/xCsoeZnk4jbxD2hs5gEPWcsJd5ztlw&#10;mjqnqd/vD7Kz9Cx7kGlmq1ePk2xHpclKLDSTlyVdIVoZufSiUeBjMOCJCAbbziJSz6EluZYYSaFf&#10;V7q04jayNBgHakjtt+tdh74lYt9DY3Vd2NV2RxVIct9fOzNmTLYDNxP0+kIaWZjxgQfBOu0eL/Pi&#10;3LftrbsndvwHAAD//wMAUEsDBBQABgAIAAAAIQDuSdhP3wAAAAsBAAAPAAAAZHJzL2Rvd25yZXYu&#10;eG1sTI9NT8MwDIbvSPyHyEjcWLqNhlGaTmgSCO1G+RDHrDFtReNUSbYVfj1GQoKj7Uevn7dcT24Q&#10;Bwyx96RhPstAIDXe9tRqeH66u1iBiMmQNYMn1PCJEdbV6UlpCuuP9IiHOrWCQygWRkOX0lhIGZsO&#10;nYkzPyLx7d0HZxKPoZU2mCOHu0EuskxJZ3riD50ZcdNh81HvnYbpa5tj+9pfpof5/VXY5pu35Uut&#10;9fnZdHsDIuGU/mD40Wd1qNhp5/dkoxg05EotGdWwyNU1CCaUWnGZ3e9GVqX836H6BgAA//8DAFBL&#10;AQItABQABgAIAAAAIQC2gziS/gAAAOEBAAATAAAAAAAAAAAAAAAAAAAAAABbQ29udGVudF9UeXBl&#10;c10ueG1sUEsBAi0AFAAGAAgAAAAhADj9If/WAAAAlAEAAAsAAAAAAAAAAAAAAAAALwEAAF9yZWxz&#10;Ly5yZWxzUEsBAi0AFAAGAAgAAAAhALXZPwXUAgAAqgUAAA4AAAAAAAAAAAAAAAAALgIAAGRycy9l&#10;Mm9Eb2MueG1sUEsBAi0AFAAGAAgAAAAhAO5J2E/fAAAACwEAAA8AAAAAAAAAAAAAAAAALgUAAGRy&#10;cy9kb3ducmV2LnhtbFBLBQYAAAAABAAEAPMAAAA6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2033024" behindDoc="0" locked="0" layoutInCell="1" allowOverlap="1" wp14:anchorId="593F623C" wp14:editId="6FA872FB">
                <wp:simplePos x="0" y="0"/>
                <wp:positionH relativeFrom="column">
                  <wp:posOffset>2743199</wp:posOffset>
                </wp:positionH>
                <wp:positionV relativeFrom="paragraph">
                  <wp:posOffset>3025140</wp:posOffset>
                </wp:positionV>
                <wp:extent cx="0" cy="342900"/>
                <wp:effectExtent l="76200" t="0" r="76200" b="57150"/>
                <wp:wrapNone/>
                <wp:docPr id="229" name="직선 화살표 연결선 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AFF25F5" id="직선 화살표 연결선 229" o:spid="_x0000_s1026" type="#_x0000_t32" style="position:absolute;left:0;text-align:left;margin-left:3in;margin-top:238.2pt;width:0;height:27pt;z-index:2520330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w0Y1AIAAKoFAAAOAAAAZHJzL2Uyb0RvYy54bWysVM2O0zAQviPxDpbv2fw0/Ys2Xe2mKZcF&#10;Ku0izm7sNBaJHdlu0wpxAPECSEgIiQM3rivEU6HuO2A7bXa7XBDaHCKP7flm5ptvfHq2qUqwJkJS&#10;zmLon3gQEJZxTNkyhq+uZ84IAqkQw6jkjMRwSyQ8mzx9ctrUEQl4wUtMBNAgTEZNHcNCqTpyXZkV&#10;pELyhNeE6cOciwopbYqliwVqNHpVuoHnDdyGC1wLnhEp9e60PYQTi5/nJFMv81wSBcoY6tyU/Qv7&#10;X5i/OzlF0VKguqDZPg30H1lUiDIdtIOaIoXAStC/oCqaCS55rk4yXrk8z2lGbA26Gt97UM1VgWpi&#10;a9HkyLqjST4ebPZiPReA4hgGwRgChirdpN2P97uP38Ht18+7D79uP30Duy83v3/emD1zS3PW1DLS&#10;rgmbC1N1tmFX9SXP3kjAeFIgtiQ29+ttreF84+EeuRhD1jryonnOsb6DVopbAje5qAykpgZsbJ+2&#10;XZ/IRoGs3cz0bi8Mxp5toYuig18tpHpGeAXMIoZSCUSXhUo4Y1oMXPg2ClpfSmWyQtHBwQRlfEbL&#10;0mqiZKCJ4bgf9K2D5CXF5tBck2K5SEoB1sioyn62RH1y/5rgK4YtWEEQTvdrhWip10BZbpSgmq2S&#10;QBOtIhiCkuhBMqs2vZKZiMRKuc1ZWxull3ZfM2Jl9nbsjdNROgqdMBikTuhNp875LAmdwcwf9qe9&#10;aZJM/XemFD+MCooxYaaag+T98N8ktR++Vqyd6Dva3GN0y69O9jjT81nfG4a9kTMc9ntO2Es952I0&#10;S5zzxB8MhulFcpE+yDS11cvHSbaj0mTFV4qIqwI3AFMjl15/HPhQG/qJCIZtZwEql7olmRIQCK5e&#10;U1VYcRtZGowjNST22/euQ2+JOPTQWF0X9rXdUaUleeivnRkzJu3ALTjezoWRhRkf/SBYp/3jZV6c&#10;+7a9dffETv4AAAD//wMAUEsDBBQABgAIAAAAIQBJM+ua4AAAAAsBAAAPAAAAZHJzL2Rvd25yZXYu&#10;eG1sTI/NTsMwEITvSLyDtUjcqNMmaasQp0KVQKg3wo96dOMliYjXke22gadnEQe47e6MZr8pN5Md&#10;xAl96B0pmM8SEEiNMz21Cl6e72/WIELUZPTgCBV8YoBNdXlR6sK4Mz3hqY6t4BAKhVbQxTgWUoam&#10;Q6vDzI1IrL07b3Xk1bfSeH3mcDvIRZIspdU98YdOj7jtsPmoj1bB9LXLsX3rs/g4f1j5Xb7dp6+1&#10;UtdX090tiIhT/DPDDz6jQ8VMB3ckE8SgIEsX3CXysFpmINjxezkoyNMkA1mV8n+H6hsAAP//AwBQ&#10;SwECLQAUAAYACAAAACEAtoM4kv4AAADhAQAAEwAAAAAAAAAAAAAAAAAAAAAAW0NvbnRlbnRfVHlw&#10;ZXNdLnhtbFBLAQItABQABgAIAAAAIQA4/SH/1gAAAJQBAAALAAAAAAAAAAAAAAAAAC8BAABfcmVs&#10;cy8ucmVsc1BLAQItABQABgAIAAAAIQA7zw0Y1AIAAKoFAAAOAAAAAAAAAAAAAAAAAC4CAABkcnMv&#10;ZTJvRG9jLnhtbFBLAQItABQABgAIAAAAIQBJM+ua4AAAAAsBAAAPAAAAAAAAAAAAAAAAAC4FAABk&#10;cnMvZG93bnJldi54bWxQSwUGAAAAAAQABADzAAAAOw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25856" behindDoc="0" locked="0" layoutInCell="1" allowOverlap="1" wp14:anchorId="2C50098F" wp14:editId="158B8EE4">
                <wp:simplePos x="0" y="0"/>
                <wp:positionH relativeFrom="column">
                  <wp:posOffset>1951990</wp:posOffset>
                </wp:positionH>
                <wp:positionV relativeFrom="paragraph">
                  <wp:posOffset>2419985</wp:posOffset>
                </wp:positionV>
                <wp:extent cx="1670050" cy="571500"/>
                <wp:effectExtent l="0" t="0" r="25400" b="19050"/>
                <wp:wrapNone/>
                <wp:docPr id="230" name="직사각형 2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3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50098F" id="직사각형 230" o:spid="_x0000_s1046" style="position:absolute;left:0;text-align:left;margin-left:153.7pt;margin-top:190.55pt;width:131.5pt;height:45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jpZPAIAAFYEAAAOAAAAZHJzL2Uyb0RvYy54bWysVE2O0zAU3iNxB8t7mqRM5ydqOhp1KEIa&#10;YKSBAziO01g4tnl2m5TdcAckbsCGBedCwx14djolA6wQWVh+9vPn733fc+bnfavIVoCTRhc0m6SU&#10;CM1NJfW6oG/frJ6cUuI80xVTRouC7oSj54vHj+adzcXUNEZVAgiCaJd3tqCN9zZPEscb0TI3MVZo&#10;3KwNtMxjCOukAtYhequSaZoeJ52ByoLhwjlcvRw26SLi17Xg/nVdO+GJKihy83GEOJZhTBZzlq+B&#10;2UbyPQ32DyxaJjVeeoC6ZJ6RDcg/oFrJwThT+wk3bWLqWnIRa8BqsvS3am4aZkWsBcVx9iCT+3+w&#10;/NX2GoisCjp9ivpo1qJJd19u7z5+/f7t9sfnTySso0qddTkm39hrCHU6e2X4O0e0WTZMr8UFgOka&#10;wSrkloX85MGBEDg8SsrupanwCrbxJgrW19AGQJSC9NGX3cEX0XvCcTE7PknTGdLjuDc7yWZppJSw&#10;/P60BeefC9OSMCkooO8RnW2vnA9sWH6fEtkbJauVVCoGsC6XCsiWYY+s4hcLwCLHaUqTrqBns+ks&#10;Ij/Yc2OINH5/g2ilx2ZXsi3o6SGJ5UG2Z7qKreiZVMMcKSu91zFIN1jg+7If7Dq4Uppqh8qCGZob&#10;HyNOGgMfKOmwsQvq3m8YCErUC43unGVHR+EljAMYB+U4YJojVEE9JcN06YfXs7Eg1w3elEU5tLlA&#10;R2sZxQ5uD6z2/LF5owf7hxZexziOWb9+B4ufAAAA//8DAFBLAwQUAAYACAAAACEA5ijsyt8AAAAL&#10;AQAADwAAAGRycy9kb3ducmV2LnhtbEyPzU7DMBCE70i8g7VI3Kgd2pIQ4lT8iBPi0IDg6sZLHBGv&#10;o9ht07dnOcFtd2Y0+221mf0gDjjFPpCGbKFAILXB9tRpeH97vipAxGTImiEQajhhhE19flaZ0oYj&#10;bfHQpE5wCcXSaHApjaWUsXXoTVyEEYm9rzB5k3idOmknc+RyP8hrpW6kNz3xBWdGfHTYfjd7ryHv&#10;0lPTPqzbj1d3Kl5u52XcNp9aX17M93cgEs7pLwy/+IwONTPtwp5sFIOGpcpXHOWhyDIQnFjnipWd&#10;hlXOiqwr+f+H+gcAAP//AwBQSwECLQAUAAYACAAAACEAtoM4kv4AAADhAQAAEwAAAAAAAAAAAAAA&#10;AAAAAAAAW0NvbnRlbnRfVHlwZXNdLnhtbFBLAQItABQABgAIAAAAIQA4/SH/1gAAAJQBAAALAAAA&#10;AAAAAAAAAAAAAC8BAABfcmVscy8ucmVsc1BLAQItABQABgAIAAAAIQCVSjpZPAIAAFYEAAAOAAAA&#10;AAAAAAAAAAAAAC4CAABkcnMvZTJvRG9jLnhtbFBLAQItABQABgAIAAAAIQDmKOzK3wAAAAsBAAAP&#10;AAAAAAAAAAAAAAAAAJYEAABkcnMvZG93bnJldi54bWxQSwUGAAAAAAQABADzAAAAogUAAAAA&#10;">
                <v:textbox inset=",7.2pt,,7.2pt">
                  <w:txbxContent>
                    <w:p w:rsidR="006267A7" w:rsidRDefault="006267A7" w:rsidP="00607F89">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30)</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2032000" behindDoc="0" locked="0" layoutInCell="1" allowOverlap="1" wp14:anchorId="25F56F6F" wp14:editId="53C0CE6A">
                <wp:simplePos x="0" y="0"/>
                <wp:positionH relativeFrom="column">
                  <wp:posOffset>2743199</wp:posOffset>
                </wp:positionH>
                <wp:positionV relativeFrom="paragraph">
                  <wp:posOffset>2041525</wp:posOffset>
                </wp:positionV>
                <wp:extent cx="0" cy="342900"/>
                <wp:effectExtent l="76200" t="0" r="76200" b="57150"/>
                <wp:wrapNone/>
                <wp:docPr id="231" name="직선 화살표 연결선 2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255A35" id="직선 화살표 연결선 231" o:spid="_x0000_s1026" type="#_x0000_t32" style="position:absolute;left:0;text-align:left;margin-left:3in;margin-top:160.75pt;width:0;height:27pt;z-index:25203200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wqR0gIAAKoFAAAOAAAAZHJzL2Uyb0RvYy54bWysVMuO0zAU3SPxD1b2mTyaPjXpaCZN2fAY&#10;aQaxdmOnsUjsyHabVogFiB9AQkJILNixHSG+CnX+gWunzdBhg9B4Yfl1z7333HN9erapSrSmUjHB&#10;Yyc48R1EeSYI48vYeXk9d0cOUhpzgkvBaexsqXLOpo8fnTb1hIaiECWhEgEIV5Omjp1C63rieSor&#10;aIXViagph8tcyApr2MqlRyRuAL0qvdD3B14jJKmlyKhScDprL52pxc9zmukXea6oRmXsQGzaztLO&#10;CzN701M8WUpcFyzbh4H/I4oKMw5OO6gZ1hitJPsLqmKZFErk+iQTlSfynGXU5gDZBP69bK4KXFOb&#10;C5Cj6o4m9XCw2fP1pUSMxE7YCxzEcQVF2n1/t/vwDd1++bR7//P241e0+3zz68eNOTOvgLOmVhMw&#10;TfilNFlnG35VPxXZa4W4SArMl9TGfr2tAc5aeEcmZqNq8LxongkCb/BKC0vgJpeVgQRq0MbWadvV&#10;iW40ytrDDE57UTj2bQk9PDnY1VLpJ1RUyCxiR2mJ2bLQieAcxCBkYL3g9VOlIQ8wPBgYp1zMWVla&#10;TZQcNbEz7od9a6BEyYi5NM+UXC6SUqI1Nqqyw5ACYEfPpFhxYsEKikm6X2vMSlgjbbnRkgFbJXWM&#10;t4oSB5UUGsmsWsSSG4/USrmNGXYbDUt7DoxYmb0Z++N0lI4iNwoHqRv5s5l7Pk8idzAPhv1Zb5Yk&#10;s+CtSSWIJgUjhHKTzUHyQfRvkto3XyvWTvQdbd4xuqUEgj2O9Hze94dRb+QOh/2eG/VS370YzRP3&#10;PAkGg2F6kVyk9yJNbfbqYYLtqDRRiZWm8qogDSLMyKXXH4fQBoTBFxEO28oiXC6hJJmWDpJCv2K6&#10;sOI2sjQYR2pI7NjXrkNviTjU0Oy6Kuxzu6MKVHSor+0Z0yZtwy0E2V5KIwvTPvAhWKP952V+nD/3&#10;9tXdFzv9DQAA//8DAFBLAwQUAAYACAAAACEAHQfCxd8AAAALAQAADwAAAGRycy9kb3ducmV2Lnht&#10;bEyPS0/DMBCE70j8B2uRuFHn0VAU4lSoEgj1RniIoxsvSUS8jmy3Dfx6FvUAx50dzXxTrWc7igP6&#10;MDhSkC4SEEitMwN1Cl6e769uQISoyejRESr4wgDr+vys0qVxR3rCQxM7wSEUSq2gj3EqpQxtj1aH&#10;hZuQ+PfhvNWRT99J4/WRw+0osyS5llYPxA29nnDTY/vZ7K2C+XtbYPc2LONj+rDy22Lznr82Sl1e&#10;zHe3ICLO8c8Mv/iMDjUz7dyeTBCjgmWe8ZaoIM/SAgQ7TsqOlVVRgKwr+X9D/QMAAP//AwBQSwEC&#10;LQAUAAYACAAAACEAtoM4kv4AAADhAQAAEwAAAAAAAAAAAAAAAAAAAAAAW0NvbnRlbnRfVHlwZXNd&#10;LnhtbFBLAQItABQABgAIAAAAIQA4/SH/1gAAAJQBAAALAAAAAAAAAAAAAAAAAC8BAABfcmVscy8u&#10;cmVsc1BLAQItABQABgAIAAAAIQCIVwqR0gIAAKoFAAAOAAAAAAAAAAAAAAAAAC4CAABkcnMvZTJv&#10;RG9jLnhtbFBLAQItABQABgAIAAAAIQAdB8LF3wAAAAsBAAAPAAAAAAAAAAAAAAAAACwFAABkcnMv&#10;ZG93bnJldi54bWxQSwUGAAAAAAQABADzAAAAOAYAAAAA&#10;">
                <v:stroke endarrow="block"/>
                <v:shadow color="#ccc"/>
              </v:shape>
            </w:pict>
          </mc:Fallback>
        </mc:AlternateContent>
      </w:r>
      <w:r w:rsidRPr="00D370FB">
        <w:rPr>
          <w:rFonts w:eastAsiaTheme="minorHAnsi"/>
        </w:rPr>
        <w:br w:type="page"/>
      </w:r>
    </w:p>
    <w:p w:rsidR="00607F89" w:rsidRDefault="00607F89" w:rsidP="00E30771">
      <w:pPr>
        <w:rPr>
          <w:rFonts w:eastAsiaTheme="minorHAnsi"/>
          <w:sz w:val="22"/>
        </w:rPr>
      </w:pPr>
    </w:p>
    <w:p w:rsidR="00607F89" w:rsidRPr="00C53B2D" w:rsidRDefault="00811152" w:rsidP="00607F89">
      <w:pPr>
        <w:widowControl/>
        <w:wordWrap/>
        <w:autoSpaceDE/>
        <w:autoSpaceDN/>
        <w:jc w:val="left"/>
        <w:rPr>
          <w:rFonts w:eastAsiaTheme="minorHAnsi"/>
          <w:sz w:val="24"/>
          <w:szCs w:val="24"/>
        </w:rPr>
      </w:pPr>
      <w:r w:rsidRPr="00C53B2D">
        <w:rPr>
          <w:rFonts w:eastAsiaTheme="minorHAnsi" w:hint="eastAsia"/>
          <w:sz w:val="24"/>
          <w:szCs w:val="24"/>
        </w:rPr>
        <w:t xml:space="preserve">도수치료 </w:t>
      </w:r>
    </w:p>
    <w:p w:rsidR="00607F89" w:rsidRPr="00D370FB" w:rsidRDefault="00607F89" w:rsidP="00607F89">
      <w:pPr>
        <w:rPr>
          <w:rFonts w:eastAsiaTheme="minorHAnsi"/>
          <w:sz w:val="22"/>
        </w:rPr>
      </w:pPr>
    </w:p>
    <w:p w:rsidR="00607F89" w:rsidRPr="00D370FB" w:rsidRDefault="00607F89" w:rsidP="00607F89">
      <w:pPr>
        <w:rPr>
          <w:rFonts w:eastAsiaTheme="minorHAnsi"/>
          <w:sz w:val="22"/>
        </w:rPr>
      </w:pPr>
      <w:r w:rsidRPr="00D370FB">
        <w:rPr>
          <w:rFonts w:eastAsiaTheme="minorHAnsi" w:cs="Times New Roman"/>
          <w:noProof/>
          <w:kern w:val="0"/>
          <w:sz w:val="24"/>
          <w:szCs w:val="24"/>
        </w:rPr>
        <mc:AlternateContent>
          <mc:Choice Requires="wps">
            <w:drawing>
              <wp:anchor distT="0" distB="0" distL="114300" distR="114300" simplePos="0" relativeHeight="252037120" behindDoc="0" locked="0" layoutInCell="1" allowOverlap="1" wp14:anchorId="2340DC4C" wp14:editId="0A50075C">
                <wp:simplePos x="0" y="0"/>
                <wp:positionH relativeFrom="column">
                  <wp:posOffset>-19050</wp:posOffset>
                </wp:positionH>
                <wp:positionV relativeFrom="paragraph">
                  <wp:posOffset>64135</wp:posOffset>
                </wp:positionV>
                <wp:extent cx="5610225" cy="773430"/>
                <wp:effectExtent l="0" t="0" r="28575" b="26670"/>
                <wp:wrapNone/>
                <wp:docPr id="180" name="직사각형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773430"/>
                        </a:xfrm>
                        <a:prstGeom prst="rect">
                          <a:avLst/>
                        </a:prstGeom>
                        <a:solidFill>
                          <a:srgbClr val="FFFFFF"/>
                        </a:solidFill>
                        <a:ln w="9525">
                          <a:solidFill>
                            <a:srgbClr val="000000"/>
                          </a:solidFill>
                          <a:miter lim="800000"/>
                          <a:headEnd/>
                          <a:tailEnd/>
                        </a:ln>
                      </wps:spPr>
                      <wps:txbx>
                        <w:txbxContent>
                          <w:p w:rsidR="006267A7" w:rsidRDefault="006267A7" w:rsidP="00607F89">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607F89">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3171</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3818</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904</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44</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7937</w:t>
                            </w:r>
                            <w:r w:rsidRPr="002847B1">
                              <w:rPr>
                                <w:rFonts w:ascii="Calibri" w:hAnsi="Calibri"/>
                                <w:sz w:val="22"/>
                              </w:rPr>
                              <w:t>)</w:t>
                            </w:r>
                          </w:p>
                          <w:p w:rsidR="006267A7" w:rsidRPr="002847B1" w:rsidRDefault="006267A7" w:rsidP="00607F89">
                            <w:pPr>
                              <w:spacing w:line="240" w:lineRule="atLeast"/>
                              <w:jc w:val="center"/>
                              <w:rPr>
                                <w:rFonts w:ascii="Calibri" w:hAnsi="Calibri"/>
                                <w:sz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40DC4C" id="직사각형 180" o:spid="_x0000_s1047" style="position:absolute;left:0;text-align:left;margin-left:-1.5pt;margin-top:5.05pt;width:441.75pt;height:60.9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dhUOwIAAFYEAAAOAAAAZHJzL2Uyb0RvYy54bWysVN1u0zAUvkfiHSzf0yRdu3VR02nqKEIa&#10;MGnwAI7jJBaObY7dpuNuvAMSb8ANFzwXGu/AsdN15UdcIHJh+djHn7/zfceZn207RTYCnDS6oNko&#10;pURobiqpm4K+eb16MqPEeaYrpowWBb0Rjp4tHj+a9zYXY9MaVQkgCKJd3tuCtt7bPEkcb0XH3MhY&#10;oXGzNtAxjyE0SQWsR/ROJeM0PU56A5UFw4VzuHoxbNJFxK9rwf2runbCE1VQ5ObjCHEsw5gs5ixv&#10;gNlW8h0N9g8sOiY1XrqHumCekTXI36A6ycE4U/sRN11i6lpyEWvAarL0l2quW2ZFrAXFcXYvk/t/&#10;sPzl5gqIrNC7GeqjWYcm3X2+vfvw5dvX2++fPpKwjir11uWYfG2vINTp7KXhbx3RZtky3YhzANO3&#10;glXILQv5yU8HQuDwKCn7F6bCK9jamyjYtoYuAKIUZBt9udn7IraecFycHmfpeDylhOPeycnR5ChS&#10;Slh+f9qC88+E6UiYFBTQ94jONpfOBzYsv0+J7I2S1UoqFQNoyqUCsmHYI6v4xQKwyMM0pUlf0NMp&#10;8vg7RBq/P0F00mOzK9kVdLZPYnmQ7amuYit6JtUwR8pK73QM0g0W+G25jXaNo8pB19JUN6gsmKG5&#10;8THipDXwnpIeG7ug7t2agaBEPdfozmk2mYSXcBjAYVAeBkxzhCqop2SYLv3wetYWZNPiTVmUQ5tz&#10;dLSWUewHVjv+2LzRg91DC6/jMI5ZD7+DxQ8AAAD//wMAUEsDBBQABgAIAAAAIQBXZMTB3gAAAAkB&#10;AAAPAAAAZHJzL2Rvd25yZXYueG1sTI/NTsMwEITvSLyDtUjcWjtEhTTEqfgRJ8ShAcHVjZc4Il5H&#10;sdumb89yosedGc1+U21mP4gDTrEPpCFbKhBIbbA9dRo+3l8WBYiYDFkzBEINJ4ywqS8vKlPacKQt&#10;HprUCS6hWBoNLqWxlDK2Dr2JyzAisfcdJm8Sn1Mn7WSOXO4HeaPUrfSmJ/7gzIhPDtufZu813HXp&#10;uWkfV+3nmzsVr+s5j9vmS+vrq/nhHkTCOf2H4Q+f0aFmpl3Yk41i0LDIeUpiXWUg2C8KtQKxYyHP&#10;1iDrSp4vqH8BAAD//wMAUEsBAi0AFAAGAAgAAAAhALaDOJL+AAAA4QEAABMAAAAAAAAAAAAAAAAA&#10;AAAAAFtDb250ZW50X1R5cGVzXS54bWxQSwECLQAUAAYACAAAACEAOP0h/9YAAACUAQAACwAAAAAA&#10;AAAAAAAAAAAvAQAAX3JlbHMvLnJlbHNQSwECLQAUAAYACAAAACEAL4XYVDsCAABWBAAADgAAAAAA&#10;AAAAAAAAAAAuAgAAZHJzL2Uyb0RvYy54bWxQSwECLQAUAAYACAAAACEAV2TEwd4AAAAJAQAADwAA&#10;AAAAAAAAAAAAAACVBAAAZHJzL2Rvd25yZXYueG1sUEsFBgAAAAAEAAQA8wAAAKAFAAAAAA==&#10;">
                <v:textbox inset=",7.2pt,,7.2pt">
                  <w:txbxContent>
                    <w:p w:rsidR="006267A7" w:rsidRDefault="006267A7" w:rsidP="00607F89">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607F89">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3171</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3818</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904</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44</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7937</w:t>
                      </w:r>
                      <w:r w:rsidRPr="002847B1">
                        <w:rPr>
                          <w:rFonts w:ascii="Calibri" w:hAnsi="Calibri"/>
                          <w:sz w:val="22"/>
                        </w:rPr>
                        <w:t>)</w:t>
                      </w:r>
                    </w:p>
                    <w:p w:rsidR="006267A7" w:rsidRPr="002847B1" w:rsidRDefault="006267A7" w:rsidP="00607F89">
                      <w:pPr>
                        <w:spacing w:line="240" w:lineRule="atLeast"/>
                        <w:jc w:val="center"/>
                        <w:rPr>
                          <w:rFonts w:ascii="Calibri" w:hAnsi="Calibri"/>
                          <w:sz w:val="22"/>
                        </w:rPr>
                      </w:pPr>
                    </w:p>
                  </w:txbxContent>
                </v:textbox>
              </v:rect>
            </w:pict>
          </mc:Fallback>
        </mc:AlternateContent>
      </w:r>
    </w:p>
    <w:p w:rsidR="00607F89" w:rsidRPr="00D370FB" w:rsidRDefault="00607F89" w:rsidP="00607F89">
      <w:pPr>
        <w:rPr>
          <w:rFonts w:eastAsiaTheme="minorHAnsi"/>
          <w:sz w:val="22"/>
        </w:rPr>
      </w:pPr>
    </w:p>
    <w:p w:rsidR="00607F89" w:rsidRPr="00D370FB" w:rsidRDefault="00607F89" w:rsidP="00607F89">
      <w:pPr>
        <w:rPr>
          <w:rFonts w:eastAsiaTheme="minorHAnsi"/>
          <w:sz w:val="22"/>
        </w:rPr>
      </w:pPr>
    </w:p>
    <w:p w:rsidR="00607F89" w:rsidRPr="00D370FB" w:rsidRDefault="00607F89" w:rsidP="00607F89">
      <w:pPr>
        <w:rPr>
          <w:rFonts w:eastAsiaTheme="minorHAnsi"/>
          <w:sz w:val="22"/>
        </w:rPr>
      </w:pPr>
      <w:r w:rsidRPr="00D370FB">
        <w:rPr>
          <w:rFonts w:eastAsiaTheme="minorHAnsi" w:cs="Times New Roman"/>
          <w:noProof/>
          <w:kern w:val="0"/>
          <w:sz w:val="24"/>
          <w:szCs w:val="24"/>
        </w:rPr>
        <mc:AlternateContent>
          <mc:Choice Requires="wps">
            <w:drawing>
              <wp:anchor distT="36576" distB="36576" distL="36575" distR="36575" simplePos="0" relativeHeight="252038144" behindDoc="0" locked="0" layoutInCell="1" allowOverlap="1" wp14:anchorId="3B370D4B" wp14:editId="4A05CAEA">
                <wp:simplePos x="0" y="0"/>
                <wp:positionH relativeFrom="column">
                  <wp:posOffset>2743199</wp:posOffset>
                </wp:positionH>
                <wp:positionV relativeFrom="paragraph">
                  <wp:posOffset>126365</wp:posOffset>
                </wp:positionV>
                <wp:extent cx="0" cy="399415"/>
                <wp:effectExtent l="76200" t="0" r="57150" b="57785"/>
                <wp:wrapNone/>
                <wp:docPr id="181" name="직선 화살표 연결선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E4255F2" id="직선 화살표 연결선 181" o:spid="_x0000_s1026" type="#_x0000_t32" style="position:absolute;left:0;text-align:left;margin-left:3in;margin-top:9.95pt;width:0;height:31.45pt;z-index:2520381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hug0QIAAKoFAAAOAAAAZHJzL2Uyb0RvYy54bWysVMuO0zAU3SPxD5b3mSRt+tS0o5k0ZcNj&#10;pBnE2o2dxiKxI9ttWiEWIH4ACQkhsWDHdoT4KtT5B66dNkOHDUKThWU7vsfnnnuuT882ZYHWTGku&#10;xQSHJwFGTKSScrGc4JfXc2+IkTZEUFJIwSZ4yzQ+mz5+dFpXY9aRuSwoUwhAhB7X1QTnxlRj39dp&#10;zkqiT2TFBPzMpCqJgaVa+lSRGtDLwu8EQd+vpaKVkinTGnZnzU88dfhZxlLzIss0M6iYYOBm3Kjc&#10;uLCjPz0l46UiVc7TPQ3yHyxKwgVc2kLNiCFopfhfUCVPldQyMyepLH2ZZTxlLgfIJgzuZXOVk4q5&#10;XEAcXbUy6YeDTZ+vLxXiFGo3DDESpIQi7b6/2334hm6/fNq9/3n78Svafb759ePG7tlToFld6TGE&#10;xuJS2azTjbiqnsr0tUZCxjkRS+a4X28rgHMR/lGIXegKbl7UzySFM2RlpBNwk6nSQoI0aOPqtG3r&#10;xDYGpc1mCrvd0SgKe5aOT8aHuEpp84TJEtnJBGujCF/mJpZCgBmkCt0tZP1UmybwEGAvFXLOi8J5&#10;ohConuBRr9NzAVoWnNqf9phWy0VcKLQm1lXu27M4OqbkSlAHljNCk/3cEF7AHBmnjVEc1CoYtreV&#10;jGJUMGgkO2voFcLeyJyVG86w2hiYun1QxNnszSgYJcNkGHlRp594UTCbeefzOPL683DQm3VncTwL&#10;39pUwmicc0qZsNkcLB9G/2apffM1Zm1N38rmH6O7wgDZY6bn814wiLpDbzDodb2omwTexXAee+dx&#10;2O8Pkov4IrnHNHHZ64ch20ppWcmVYeoqpzWi3Nql2xt1oA0ohyeiM2gqi0ixhJKkRmGkpHnFTe7M&#10;bW1pMY7cELtvX7sWvRHiUEO7aquwz+1OKvDyob6uZ2ybNA23kHR7qawtbPvAg+CC9o+XfXH+XLtT&#10;d0/s9DcAAAD//wMAUEsDBBQABgAIAAAAIQA0Kuur3gAAAAkBAAAPAAAAZHJzL2Rvd25yZXYueG1s&#10;TI/BTsMwEETvSPyDtUjcqNO0pWmIU6FKINRbA0Uc3XhJIuJ1ZLtt4OtZxAGOOzOafVOsR9uLE/rQ&#10;OVIwnSQgkGpnOmoUvDw/3GQgQtRkdO8IFXxigHV5eVHo3Lgz7fBUxUZwCYVcK2hjHHIpQ92i1WHi&#10;BiT23p23OvLpG2m8PnO57WWaJLfS6o74Q6sH3LRYf1RHq2D82i6wee3m8Wn6uPTbxeZttq+Uur4a&#10;7+9ARBzjXxh+8BkdSmY6uCOZIHoF81nKWyIbqxUIDvwKBwVZmoEsC/l/QfkNAAD//wMAUEsBAi0A&#10;FAAGAAgAAAAhALaDOJL+AAAA4QEAABMAAAAAAAAAAAAAAAAAAAAAAFtDb250ZW50X1R5cGVzXS54&#10;bWxQSwECLQAUAAYACAAAACEAOP0h/9YAAACUAQAACwAAAAAAAAAAAAAAAAAvAQAAX3JlbHMvLnJl&#10;bHNQSwECLQAUAAYACAAAACEA+kIboNECAACqBQAADgAAAAAAAAAAAAAAAAAuAgAAZHJzL2Uyb0Rv&#10;Yy54bWxQSwECLQAUAAYACAAAACEANCrrq94AAAAJAQAADwAAAAAAAAAAAAAAAAArBQAAZHJzL2Rv&#10;d25yZXYueG1sUEsFBgAAAAAEAAQA8wAAADYGAAAAAA==&#10;">
                <v:stroke endarrow="block"/>
                <v:shadow color="#ccc"/>
              </v:shape>
            </w:pict>
          </mc:Fallback>
        </mc:AlternateContent>
      </w:r>
    </w:p>
    <w:p w:rsidR="00607F89" w:rsidRPr="00D370FB" w:rsidRDefault="00607F89" w:rsidP="00607F89">
      <w:pPr>
        <w:jc w:val="left"/>
        <w:rPr>
          <w:rFonts w:eastAsiaTheme="minorHAnsi"/>
        </w:rPr>
      </w:pPr>
    </w:p>
    <w:p w:rsidR="00607F89" w:rsidRDefault="00607F89" w:rsidP="00607F89">
      <w:pPr>
        <w:rPr>
          <w:rFonts w:eastAsiaTheme="minorHAnsi"/>
          <w:sz w:val="22"/>
        </w:rPr>
      </w:pPr>
      <w:r w:rsidRPr="00D370FB">
        <w:rPr>
          <w:rFonts w:eastAsiaTheme="minorHAnsi" w:cs="Times New Roman"/>
          <w:noProof/>
          <w:kern w:val="0"/>
          <w:sz w:val="24"/>
          <w:szCs w:val="24"/>
        </w:rPr>
        <mc:AlternateContent>
          <mc:Choice Requires="wps">
            <w:drawing>
              <wp:anchor distT="0" distB="0" distL="114300" distR="114300" simplePos="0" relativeHeight="252044288" behindDoc="0" locked="0" layoutInCell="1" allowOverlap="1" wp14:anchorId="5B465696" wp14:editId="3474A1B1">
                <wp:simplePos x="0" y="0"/>
                <wp:positionH relativeFrom="column">
                  <wp:posOffset>1914525</wp:posOffset>
                </wp:positionH>
                <wp:positionV relativeFrom="paragraph">
                  <wp:posOffset>3400425</wp:posOffset>
                </wp:positionV>
                <wp:extent cx="1714500" cy="704850"/>
                <wp:effectExtent l="0" t="0" r="19050" b="19050"/>
                <wp:wrapNone/>
                <wp:docPr id="182" name="직사각형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607F89">
                            <w:pPr>
                              <w:jc w:val="center"/>
                              <w:rPr>
                                <w:rFonts w:ascii="Calibri" w:hAnsi="Calibri"/>
                                <w:sz w:val="22"/>
                              </w:rPr>
                            </w:pPr>
                            <w:r>
                              <w:rPr>
                                <w:rFonts w:ascii="Calibri" w:hAnsi="Calibri"/>
                                <w:sz w:val="22"/>
                              </w:rPr>
                              <w:t>(n =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465696" id="직사각형 182" o:spid="_x0000_s1048" style="position:absolute;left:0;text-align:left;margin-left:150.75pt;margin-top:267.75pt;width:135pt;height:55.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I+WPAIAAFYEAAAOAAAAZHJzL2Uyb0RvYy54bWysVMGO0zAQvSPxD5bvNEnVst2o6WrVpQhp&#10;gZUWPsBxnMbCsc3YbbLcln9A4g+4cOC70PIPjJ1uyQInRA6WxzN+nnlvJsuzvlVkL8BJowuaTVJK&#10;hOamknpb0LdvNk8WlDjPdMWU0aKgN8LRs9XjR8vO5mJqGqMqAQRBtMs7W9DGe5snieONaJmbGCs0&#10;OmsDLfNowjapgHWI3qpkmqZPk85AZcFw4RyeXgxOuor4dS24f13XTniiCoq5+bhCXMuwJqsly7fA&#10;bCP5IQ32D1m0TGp89Ah1wTwjO5B/QLWSg3Gm9hNu2sTUteQi1oDVZOlv1Vw3zIpYC5Lj7JEm9/9g&#10;+av9FRBZoXaLKSWatSjS3Zfbu49fv3+7/fH5EwnnyFJnXY7B1/YKQp3OXhr+zhFt1g3TW3EOYLpG&#10;sApzy0J88uBCMBxeJWX30lT4BNt5Ewnra2gDIFJB+qjLzVEX0XvC8TA7yWbzFOXj6DtJZ4t5FC5h&#10;+f1tC84/F6YlYVNQQN0jOttfOh+yYfl9SMzeKFltpFLRgG25VkD2DHtkE79YABY5DlOadAU9nU/n&#10;EfmBz40h0vj9DaKVHptdybagi2MQywNtz3QVW9EzqYY9pqz0gcdA3SCB78s+yjU9qlKa6gaZBTM0&#10;Nw4jbhoDHyjpsLEL6t7vGAhK1AuN6pxms1mYhLEBY6McG0xzhCqop2TYrv0wPTsLctvgS1mkQ5tz&#10;VLSWkeyg9pDVIX9s3qjBYdDCdIztGPXrd7D6CQAA//8DAFBLAwQUAAYACAAAACEA1ctIjN8AAAAL&#10;AQAADwAAAGRycy9kb3ducmV2LnhtbEyPy07DMBBF90j8gzVI7KhTgtM2xKl4iBXqogHRrWubOCIe&#10;R7Hbpn/PdAW7eRzdOVOtJ9+zox1jF1DCfJYBs6iD6bCV8PnxdrcEFpNCo/qAVsLZRljX11eVKk04&#10;4dYem9QyCsFYKgkupaHkPGpnvYqzMFik3XcYvUrUji03ozpRuO/5fZYV3KsO6YJTg31xVv80By9h&#10;0abXRj8L/bVx5+X7asrjttlJeXszPT0CS3ZKfzBc9EkdanLahwOayHoJeTYXhEoQuaCCCLG4TPYS&#10;iodCAK8r/v+H+hcAAP//AwBQSwECLQAUAAYACAAAACEAtoM4kv4AAADhAQAAEwAAAAAAAAAAAAAA&#10;AAAAAAAAW0NvbnRlbnRfVHlwZXNdLnhtbFBLAQItABQABgAIAAAAIQA4/SH/1gAAAJQBAAALAAAA&#10;AAAAAAAAAAAAAC8BAABfcmVscy8ucmVsc1BLAQItABQABgAIAAAAIQDGaI+WPAIAAFYEAAAOAAAA&#10;AAAAAAAAAAAAAC4CAABkcnMvZTJvRG9jLnhtbFBLAQItABQABgAIAAAAIQDVy0iM3wAAAAsBAAAP&#10;AAAAAAAAAAAAAAAAAJYEAABkcnMvZG93bnJldi54bWxQSwUGAAAAAAQABADzAAAAogUAAAAA&#10;">
                <v:textbox inset=",7.2pt,,7.2pt">
                  <w:txbxContent>
                    <w:p w:rsidR="006267A7" w:rsidRDefault="006267A7" w:rsidP="00607F89">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607F89">
                      <w:pPr>
                        <w:jc w:val="center"/>
                        <w:rPr>
                          <w:rFonts w:ascii="Calibri" w:hAnsi="Calibri"/>
                          <w:sz w:val="22"/>
                        </w:rPr>
                      </w:pPr>
                      <w:r>
                        <w:rPr>
                          <w:rFonts w:ascii="Calibri" w:hAnsi="Calibri"/>
                          <w:sz w:val="22"/>
                        </w:rPr>
                        <w:t>(n =3)</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43264" behindDoc="0" locked="0" layoutInCell="1" allowOverlap="1" wp14:anchorId="796BDE09" wp14:editId="3A31FE33">
                <wp:simplePos x="0" y="0"/>
                <wp:positionH relativeFrom="column">
                  <wp:posOffset>4229100</wp:posOffset>
                </wp:positionH>
                <wp:positionV relativeFrom="paragraph">
                  <wp:posOffset>2381250</wp:posOffset>
                </wp:positionV>
                <wp:extent cx="1809750" cy="609600"/>
                <wp:effectExtent l="0" t="0" r="19050" b="19050"/>
                <wp:wrapNone/>
                <wp:docPr id="183" name="직사각형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60960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 xml:space="preserve">Full-text articles excluded, </w:t>
                            </w:r>
                            <w:r>
                              <w:rPr>
                                <w:rFonts w:ascii="Calibri" w:hAnsi="Calibri"/>
                                <w:sz w:val="22"/>
                              </w:rPr>
                              <w:br/>
                              <w:t>(n =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6BDE09" id="직사각형 183" o:spid="_x0000_s1049" style="position:absolute;left:0;text-align:left;margin-left:333pt;margin-top:187.5pt;width:142.5pt;height:48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7d/PQIAAFYEAAAOAAAAZHJzL2Uyb0RvYy54bWysVMGO0zAQvSPxD5bvNGnZljZqulp1KUJa&#10;YKWFD3AcJ7FwbDN2myy33X9A4g+4cOC70PIPjJ1u6QInRA6WxzN+nnlvJsvTvlVkJ8BJo3M6HqWU&#10;CM1NKXWd03dvN0/mlDjPdMmU0SKn18LR09XjR8vOZmJiGqNKAQRBtMs6m9PGe5slieONaJkbGSs0&#10;OisDLfNoQp2UwDpEb1UySdNZ0hkoLRgunMPT88FJVxG/qgT3b6rKCU9UTjE3H1eIaxHWZLVkWQ3M&#10;NpLv02D/kEXLpMZHD1DnzDOyBfkHVCs5GGcqP+KmTUxVSS5iDVjNOP2tmquGWRFrQXKcPdDk/h8s&#10;f727BCJL1G7+lBLNWhTp7svN3e3X799ufnz+RMI5stRZl2Hwlb2EUKezF4a/d0SbdcN0Lc4ATNcI&#10;VmJu4xCfPLgQDIdXSdG9MiU+wbbeRML6CtoAiFSQPupyfdBF9J5wPBzP08WzKcrH0TdLF7M0Cpew&#10;7P62BedfCNOSsMkpoO4Rne0unA/ZsOw+JGZvlCw3UqloQF2sFZAdwx7ZxC8WgEUehylNupwuppNp&#10;RH7gc8cQafz+BtFKj82uZJvT+SGIZYG257qMreiZVMMeU1Z6z2OgbpDA90Uf5ZocVClMeY3Mghma&#10;G4cRN42Bj5R02Ng5dR+2DAQl6qVGdRbjk5MwCccGHBvFscE0R6icekqG7doP07O1IOsGXxpHOrQ5&#10;Q0UrGckOag9Z7fPH5o0a7ActTMexHaN+/Q5WPwEAAP//AwBQSwMEFAAGAAgAAAAhAM+/y6PgAAAA&#10;CwEAAA8AAABkcnMvZG93bnJldi54bWxMj81OwzAQhO9IvIO1SNyoU0qSNs2m4kecUA8NiF5dZ4kj&#10;YjuK3TZ9e5YT3L7RjmZnys1ke3GiMXTeIcxnCQhy2jedaxE+3l/vliBCVK5RvXeEcKEAm+r6qlRF&#10;489uR6c6toJDXCgUgolxKKQM2pBVYeYHcnz78qNVkeXYymZUZw63vbxPkkxa1Tn+YNRAz4b0d320&#10;CHkbX2r9lOrPrbks31bTIuzqPeLtzfS4BhFpin9m+K3P1aHiTgd/dE0QPUKWZbwlIizylIEdq3TO&#10;cEB4yBlkVcr/G6ofAAAA//8DAFBLAQItABQABgAIAAAAIQC2gziS/gAAAOEBAAATAAAAAAAAAAAA&#10;AAAAAAAAAABbQ29udGVudF9UeXBlc10ueG1sUEsBAi0AFAAGAAgAAAAhADj9If/WAAAAlAEAAAsA&#10;AAAAAAAAAAAAAAAALwEAAF9yZWxzLy5yZWxzUEsBAi0AFAAGAAgAAAAhAKNPt389AgAAVgQAAA4A&#10;AAAAAAAAAAAAAAAALgIAAGRycy9lMm9Eb2MueG1sUEsBAi0AFAAGAAgAAAAhAM+/y6PgAAAACwEA&#10;AA8AAAAAAAAAAAAAAAAAlwQAAGRycy9kb3ducmV2LnhtbFBLBQYAAAAABAAEAPMAAACkBQAAAAA=&#10;">
                <v:textbox inset=",7.2pt,,7.2pt">
                  <w:txbxContent>
                    <w:p w:rsidR="006267A7" w:rsidRDefault="006267A7" w:rsidP="00607F89">
                      <w:pPr>
                        <w:jc w:val="center"/>
                        <w:rPr>
                          <w:rFonts w:ascii="Calibri" w:hAnsi="Calibri"/>
                          <w:sz w:val="22"/>
                        </w:rPr>
                      </w:pPr>
                      <w:r>
                        <w:rPr>
                          <w:rFonts w:ascii="Calibri" w:hAnsi="Calibri"/>
                          <w:sz w:val="22"/>
                        </w:rPr>
                        <w:t xml:space="preserve">Full-text articles excluded, </w:t>
                      </w:r>
                      <w:r>
                        <w:rPr>
                          <w:rFonts w:ascii="Calibri" w:hAnsi="Calibri"/>
                          <w:sz w:val="22"/>
                        </w:rPr>
                        <w:br/>
                        <w:t>(n =10)</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2045312" behindDoc="0" locked="0" layoutInCell="1" allowOverlap="1" wp14:anchorId="2AF1B8FB" wp14:editId="16522F7B">
                <wp:simplePos x="0" y="0"/>
                <wp:positionH relativeFrom="column">
                  <wp:posOffset>2742565</wp:posOffset>
                </wp:positionH>
                <wp:positionV relativeFrom="paragraph">
                  <wp:posOffset>735965</wp:posOffset>
                </wp:positionV>
                <wp:extent cx="0" cy="457200"/>
                <wp:effectExtent l="76200" t="0" r="57150" b="57150"/>
                <wp:wrapNone/>
                <wp:docPr id="184" name="직선 화살표 연결선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EDA55B5" id="직선 화살표 연결선 184" o:spid="_x0000_s1026" type="#_x0000_t32" style="position:absolute;left:0;text-align:left;margin-left:215.95pt;margin-top:57.95pt;width:0;height:36pt;z-index:25204531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ERZ0QIAAKoFAAAOAAAAZHJzL2Uyb0RvYy54bWysVMuO0zAU3SPxD5b3mSRt+oqmHc2kLRse&#10;I80g1m7sNBaJHdlu0wqxAPEDSEgIiQU7tiPEV6HOP3DttBk6bBCaLCxfx/f43HOPfXq2KQu0Zkpz&#10;KcY4PAkwYiKVlIvlGL+8nntDjLQhgpJCCjbGW6bx2eTxo9O6illH5rKgTCEAETquqzHOjali39dp&#10;zkqiT2TFBPzMpCqJgVAtfapIDehl4XeCoO/XUtFKyZRpDavT5ieeOPwsY6l5kWWaGVSMMXAzblRu&#10;XNjRn5ySeKlIlfN0T4P8B4uScAGHtlBTYghaKf4XVMlTJbXMzEkqS19mGU+ZqwGqCYN71VzlpGKu&#10;FhBHV61M+uFg0+frS4U4hd4NI4wEKaFJu+/vdh++odsvn3bvf95+/Ip2n29+/bixa3YXaFZXOobU&#10;RFwqW3W6EVfVU5m+1kjIJCdiyRz3620FcKHN8I9SbKArOHlRP5MU9pCVkU7ATaZKCwnSoI3r07bt&#10;E9sYlDaLKaxGvQFYwIGT+JBXKW2eMFkiOxljbRThy9wkUggwg1ShO4Wsn2pjWZH4kGAPFXLOi8J5&#10;ohCoHuNRr9NzCVoWnNqfdptWy0VSKLQm1lXu27M42qbkSlAHljNCZ/u5IbyAOTJOG6M4qFUwbE8r&#10;GcWoYHCR7KyhVwh7InNWbjhDtDEwdeugiLPZm1Ewmg1nw8iLOv2ZFwXTqXc+TyKvPw8HvWl3miTT&#10;8K0tJYzinFPKhK3mYPkw+jdL7S9fY9bW9K1s/jG60xfIHjM9n/eCQdQdeoNBr+tF3VngXQzniXee&#10;hP3+YHaRXMzuMZ256vXDkG2ltKzkyjB1ldMaUW7t0u2NOiGGAJ6IzqDpLCLFElqSGoWRkuYVN7kz&#10;t7WlxThyQ+K+fe9a9EaIQw9t1HZhX9udVGDJQ3/dnbHXpLlwC0m3l8rawl4feBBc0v7xsi/On7Hb&#10;dffETn4DAAD//wMAUEsDBBQABgAIAAAAIQBZN1gX3wAAAAsBAAAPAAAAZHJzL2Rvd25yZXYueG1s&#10;TI9BT8MwDIXvSPyHyEjcWFq2sq00ndAkENptZUMcs8a0FY1TJdlW+PUYcYCb/d7T8+diNdpenNCH&#10;zpGCdJKAQKqd6ahRsHt5vFmACFGT0b0jVPCJAVbl5UWhc+POtMVTFRvBJRRyraCNccilDHWLVoeJ&#10;G5DYe3fe6sirb6Tx+szltpe3SXInre6IL7R6wHWL9Ud1tArGr02GzWs3i8/p09xvsvXbdF8pdX01&#10;PtyDiDjGvzD84DM6lMx0cEcyQfQKZtN0yVE20owHTvwqB1YW8yXIspD/fyi/AQAA//8DAFBLAQIt&#10;ABQABgAIAAAAIQC2gziS/gAAAOEBAAATAAAAAAAAAAAAAAAAAAAAAABbQ29udGVudF9UeXBlc10u&#10;eG1sUEsBAi0AFAAGAAgAAAAhADj9If/WAAAAlAEAAAsAAAAAAAAAAAAAAAAALwEAAF9yZWxzLy5y&#10;ZWxzUEsBAi0AFAAGAAgAAAAhAAAsRFnRAgAAqgUAAA4AAAAAAAAAAAAAAAAALgIAAGRycy9lMm9E&#10;b2MueG1sUEsBAi0AFAAGAAgAAAAhAFk3WBffAAAACwEAAA8AAAAAAAAAAAAAAAAAKwUAAGRycy9k&#10;b3ducmV2LnhtbFBLBQYAAAAABAAEAPMAAAA3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42240" behindDoc="0" locked="0" layoutInCell="1" allowOverlap="1" wp14:anchorId="69F4414C" wp14:editId="5A79E29D">
                <wp:simplePos x="0" y="0"/>
                <wp:positionH relativeFrom="column">
                  <wp:posOffset>1887220</wp:posOffset>
                </wp:positionH>
                <wp:positionV relativeFrom="paragraph">
                  <wp:posOffset>1240155</wp:posOffset>
                </wp:positionV>
                <wp:extent cx="1714500" cy="752764"/>
                <wp:effectExtent l="0" t="0" r="19050" b="28575"/>
                <wp:wrapNone/>
                <wp:docPr id="185" name="직사각형 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764"/>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494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F4414C" id="직사각형 185" o:spid="_x0000_s1050" style="position:absolute;left:0;text-align:left;margin-left:148.6pt;margin-top:97.65pt;width:135pt;height:59.25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zBgPAIAAFYEAAAOAAAAZHJzL2Uyb0RvYy54bWysVMGO0zAQvSPxD5bvNEnVbnejpqtVlyKk&#10;BVZa+ADXcRoLxzZjt0m5Lf+AxB9w4cB3oeUfGDvdbhY4IXKwPPb4zcx7M5mfd40iOwFOGl3QbJRS&#10;IjQ3pdSbgr57u3p2SonzTJdMGS0KuheOni+ePpm3NhdjUxtVCiAIol3e2oLW3ts8SRyvRcPcyFih&#10;8bIy0DCPJmySEliL6I1Kxml6krQGSguGC+fw9LK/pIuIX1WC+zdV5YQnqqCYm48rxHUd1mQxZ/kG&#10;mK0lP6TB/iGLhkmNQY9Ql8wzsgX5B1QjORhnKj/ipklMVUkuYg1YTZb+Vs1NzayItSA5zh5pcv8P&#10;lr/eXQORJWp3OqVEswZFuvt6e/fp24/vtz+/fCbhHFlqrcvR+cZeQ6jT2SvD3zuizbJmeiMuAExb&#10;C1ZiblnwTx49CIbDp2TdvjIlhmBbbyJhXQVNAEQqSBd12R91EZ0nHA+zWTaZpigfx7vZdDw7mcQQ&#10;LL9/bcH5F8I0JGwKCqh7RGe7K+dDNiy/d4nZGyXLlVQqGrBZLxWQHcMeWcXvgO6GbkqTtqBn0/E0&#10;Ij+6c0OINH5/g2ikx2ZXsino6dGJ5YG257qMreiZVP0eU1b6wGOgrpfAd+suyjWOFARe16bcI7Ng&#10;+ubGYcRNbeAjJS02dkHdhy0DQYl6qVGds2wyCZMwNGBorIcG0xyhCuop6bdL30/P1oLc1Bgpi3Ro&#10;c4GKVjKS/ZDVIX9s3qjBYdDCdAzt6PXwO1j8AgAA//8DAFBLAwQUAAYACAAAACEA3Ry8k+AAAAAL&#10;AQAADwAAAGRycy9kb3ducmV2LnhtbEyPy07DMBBF90j8gzVI7KjTRGmTEKfiIVaIRQNqt649xBGx&#10;HcVum/490xUsZ+7RnTP1ZrYDO+EUeu8ELBcJMHTK6951Ar4+3x4KYCFKp+XgHQq4YIBNc3tTy0r7&#10;s9viqY0doxIXKinAxDhWnAdl0Mqw8CM6yr79ZGWkceq4nuSZyu3A0yRZcSt7RxeMHPHFoPppj1bA&#10;uouvrXrO1e7DXIr3cs7Ctt0LcX83Pz0CizjHPxiu+qQODTkd/NHpwAYBablOCaWgzDNgROSr6+Yg&#10;IFtmBfCm5v9/aH4BAAD//wMAUEsBAi0AFAAGAAgAAAAhALaDOJL+AAAA4QEAABMAAAAAAAAAAAAA&#10;AAAAAAAAAFtDb250ZW50X1R5cGVzXS54bWxQSwECLQAUAAYACAAAACEAOP0h/9YAAACUAQAACwAA&#10;AAAAAAAAAAAAAAAvAQAAX3JlbHMvLnJlbHNQSwECLQAUAAYACAAAACEARkswYDwCAABWBAAADgAA&#10;AAAAAAAAAAAAAAAuAgAAZHJzL2Uyb0RvYy54bWxQSwECLQAUAAYACAAAACEA3Ry8k+AAAAALAQAA&#10;DwAAAAAAAAAAAAAAAACWBAAAZHJzL2Rvd25yZXYueG1sUEsFBgAAAAAEAAQA8wAAAKMFAAAAAA==&#10;">
                <v:textbox inset=",7.2pt,,7.2pt">
                  <w:txbxContent>
                    <w:p w:rsidR="006267A7" w:rsidRDefault="006267A7" w:rsidP="00607F89">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4949)</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39168" behindDoc="0" locked="0" layoutInCell="1" allowOverlap="1" wp14:anchorId="10F7915B" wp14:editId="04900E41">
                <wp:simplePos x="0" y="0"/>
                <wp:positionH relativeFrom="column">
                  <wp:posOffset>1475105</wp:posOffset>
                </wp:positionH>
                <wp:positionV relativeFrom="paragraph">
                  <wp:posOffset>121285</wp:posOffset>
                </wp:positionV>
                <wp:extent cx="2771775" cy="571500"/>
                <wp:effectExtent l="0" t="0" r="28575" b="19050"/>
                <wp:wrapNone/>
                <wp:docPr id="186" name="직사각형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Records after duplicates removed</w:t>
                            </w:r>
                            <w:r>
                              <w:rPr>
                                <w:rFonts w:ascii="Calibri" w:hAnsi="Calibri"/>
                                <w:sz w:val="22"/>
                              </w:rPr>
                              <w:br/>
                              <w:t>(n = 494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F7915B" id="직사각형 186" o:spid="_x0000_s1051" style="position:absolute;left:0;text-align:left;margin-left:116.15pt;margin-top:9.55pt;width:218.25pt;height:4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gtRPgIAAFYEAAAOAAAAZHJzL2Uyb0RvYy54bWysVNFu0zAUfUfiHyy/0zTVunZR02nqKEIa&#10;MGnwAY7jJBaOba7dpuVt/MMk/oAXHvguNP6Ba6crGfCEyIPla18fn3vOdRbnu1aRrQAnjc5pOhpT&#10;IjQ3pdR1Tt+9XT+bU+I80yVTRouc7oWj58unTxadzcTENEaVAgiCaJd1NqeN9zZLEscb0TI3MlZo&#10;3KwMtMxjCHVSAusQvVXJZDw+TToDpQXDhXO4etlv0mXEryrB/ZuqcsITlVPk5uMIcSzCmCwXLKuB&#10;2UbyAw32DyxaJjVeeoS6ZJ6RDcg/oFrJwThT+RE3bWKqSnIRa8Bq0vFv1dw0zIpYC4rj7FEm9/9g&#10;+evtNRBZonfzU0o0a9Gk+y+395++fv92++PzHQnrqFJnXYbJN/YaQp3OXhn+3hFtVg3TtbgAMF0j&#10;WInc0pCfPDoQAodHSdG9MiVewTbeRMF2FbQBEKUgu+jL/uiL2HnCcXEym6Wz2ZQSjnvTWTodR+MS&#10;lj2ctuD8C2FaEiY5BfQ9orPtlfOBDcseUiJ7o2S5lkrFAOpipYBsGfbIOn6xACxymKY06XJ6Np1M&#10;I/KjPTeEGMfvbxCt9NjsSrY5nR+TWBZke67L2IqeSdXPkbLSBx2DdL0Fflfsol1I4+BKYco9Kgum&#10;b258jDhpDHykpMPGzqn7sGEgKFEvNbpzlp6chJcwDGAYFMOAaY5QOfWU9NOV71/PxoKsG7wpjXJo&#10;c4GOVjKKHdzuWR34Y/NGDw4PLbyOYRyzfv0Olj8BAAD//wMAUEsDBBQABgAIAAAAIQAUkrxK3gAA&#10;AAoBAAAPAAAAZHJzL2Rvd25yZXYueG1sTI/NTsMwEITvSLyDtUjcqNNEhDSNU/EjTohDA6JXN17i&#10;iHgdxW6bvj3LiR535tPsTLWZ3SCOOIXek4LlIgGB1HrTU6fg8+P1rgARoiajB0+o4IwBNvX1VaVL&#10;40+0xWMTO8EhFEqtwMY4llKG1qLTYeFHJPa+/eR05HPqpJn0icPdINMkyaXTPfEHq0d8ttj+NAen&#10;4KGLL037dN9+vdtz8baas7Btdkrd3syPaxAR5/gPw199rg41d9r7A5kgBgVplmaMsrFagmAgzwve&#10;smchYUXWlbycUP8CAAD//wMAUEsBAi0AFAAGAAgAAAAhALaDOJL+AAAA4QEAABMAAAAAAAAAAAAA&#10;AAAAAAAAAFtDb250ZW50X1R5cGVzXS54bWxQSwECLQAUAAYACAAAACEAOP0h/9YAAACUAQAACwAA&#10;AAAAAAAAAAAAAAAvAQAAX3JlbHMvLnJlbHNQSwECLQAUAAYACAAAACEAoEoLUT4CAABWBAAADgAA&#10;AAAAAAAAAAAAAAAuAgAAZHJzL2Uyb0RvYy54bWxQSwECLQAUAAYACAAAACEAFJK8St4AAAAKAQAA&#10;DwAAAAAAAAAAAAAAAACYBAAAZHJzL2Rvd25yZXYueG1sUEsFBgAAAAAEAAQA8wAAAKMFAAAAAA==&#10;">
                <v:textbox inset=",7.2pt,,7.2pt">
                  <w:txbxContent>
                    <w:p w:rsidR="006267A7" w:rsidRDefault="006267A7" w:rsidP="00607F89">
                      <w:pPr>
                        <w:jc w:val="center"/>
                        <w:rPr>
                          <w:rFonts w:ascii="Calibri" w:hAnsi="Calibri"/>
                          <w:sz w:val="22"/>
                        </w:rPr>
                      </w:pPr>
                      <w:r>
                        <w:rPr>
                          <w:rFonts w:ascii="Calibri" w:hAnsi="Calibri"/>
                          <w:sz w:val="22"/>
                        </w:rPr>
                        <w:t>Records after duplicates removed</w:t>
                      </w:r>
                      <w:r>
                        <w:rPr>
                          <w:rFonts w:ascii="Calibri" w:hAnsi="Calibri"/>
                          <w:sz w:val="22"/>
                        </w:rPr>
                        <w:br/>
                        <w:t>(n = 4949)</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41216" behindDoc="0" locked="0" layoutInCell="1" allowOverlap="1" wp14:anchorId="257F7DF3" wp14:editId="270F9ECF">
                <wp:simplePos x="0" y="0"/>
                <wp:positionH relativeFrom="column">
                  <wp:posOffset>4227830</wp:posOffset>
                </wp:positionH>
                <wp:positionV relativeFrom="paragraph">
                  <wp:posOffset>1279525</wp:posOffset>
                </wp:positionV>
                <wp:extent cx="1714500" cy="643255"/>
                <wp:effectExtent l="0" t="0" r="19050" b="23495"/>
                <wp:wrapNone/>
                <wp:docPr id="187" name="직사각형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Records excluded</w:t>
                            </w:r>
                            <w:r>
                              <w:rPr>
                                <w:rFonts w:ascii="Calibri" w:hAnsi="Calibri"/>
                                <w:sz w:val="22"/>
                              </w:rPr>
                              <w:br/>
                              <w:t>(n = 493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7F7DF3" id="직사각형 187" o:spid="_x0000_s1052" style="position:absolute;left:0;text-align:left;margin-left:332.9pt;margin-top:100.75pt;width:135pt;height:50.65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Nz+PQIAAFYEAAAOAAAAZHJzL2Uyb0RvYy54bWysVMGO0zAQvSPxD5bvNE1pu92o6WrVpQhp&#10;gZUWPsBxnMbCsc3YbVJuu/+AxB9w4cB3oeUfGDvdbhc4IXKwPPb4zcx7M5mfdY0iWwFOGp3TdDCk&#10;RGhuSqnXOX3/bvVsRonzTJdMGS1yuhOOni2ePpm3NhMjUxtVCiAIol3W2pzW3tssSRyvRcPcwFih&#10;8bIy0DCPJqyTEliL6I1KRsPhNGkNlBYMF87h6UV/SRcRv6oE92+ryglPVE4xNx9XiGsR1mQxZ9ka&#10;mK0l36fB/iGLhkmNQQ9QF8wzsgH5B1QjORhnKj/gpklMVUkuYg1YTTr8rZrrmlkRa0FynD3Q5P4f&#10;LH+zvQIiS9RudkKJZg2KdPf15u7224/vNz+/fCbhHFlqrcvQ+dpeQajT2UvDPziizbJmei3OAUxb&#10;C1ZibmnwTx49CIbDp6RoX5sSQ7CNN5GwroImACIVpIu67A66iM4TjofpSTqeDFE+jnfT8fPRZBJD&#10;sOz+tQXnXwrTkLDJKaDuEZ1tL50P2bDs3iVmb5QsV1KpaMC6WCogW4Y9sorfHt0duylN2pyeTkaT&#10;iPzozh1DDOP3N4hGemx2JZuczg5OLAu0vdBlbEXPpOr3mLLSex4Ddb0Eviu6KNdoGiIEXgtT7pBZ&#10;MH1z4zDipjbwiZIWGzun7uOGgaBEvdKozmk6HodJODbg2CiODaY5QuXUU9Jvl76fno0Fua4xUhrp&#10;0OYcFa1kJPshq33+2LxRg/2ghek4tqPXw+9g8QsAAP//AwBQSwMEFAAGAAgAAAAhAJZAwgHgAAAA&#10;CwEAAA8AAABkcnMvZG93bnJldi54bWxMj81OwzAQhO9IvIO1SNyo00QJaRqn4kecEIcGRK+uvcQR&#10;8TqK3TZ9e9wTPe7saOabejPbgR1x8r0jActFAgxJOd1TJ+Dr8+2hBOaDJC0HRyjgjB42ze1NLSvt&#10;TrTFYxs6FkPIV1KACWGsOPfKoJV+4Uak+Ptxk5UhnlPH9SRPMdwOPE2SglvZU2wwcsQXg+q3PVgB&#10;j114bdVzrr4/zLl8X82Z37Y7Ie7v5qc1sIBz+DfDBT+iQxOZ9u5A2rNBQFHkET0ISJNlDiw6VtlF&#10;2QvIkrQE3tT8ekPzBwAA//8DAFBLAQItABQABgAIAAAAIQC2gziS/gAAAOEBAAATAAAAAAAAAAAA&#10;AAAAAAAAAABbQ29udGVudF9UeXBlc10ueG1sUEsBAi0AFAAGAAgAAAAhADj9If/WAAAAlAEAAAsA&#10;AAAAAAAAAAAAAAAALwEAAF9yZWxzLy5yZWxzUEsBAi0AFAAGAAgAAAAhAMDY3P49AgAAVgQAAA4A&#10;AAAAAAAAAAAAAAAALgIAAGRycy9lMm9Eb2MueG1sUEsBAi0AFAAGAAgAAAAhAJZAwgHgAAAACwEA&#10;AA8AAAAAAAAAAAAAAAAAlwQAAGRycy9kb3ducmV2LnhtbFBLBQYAAAAABAAEAPMAAACkBQAAAAA=&#10;">
                <v:textbox inset=",7.2pt,,7.2pt">
                  <w:txbxContent>
                    <w:p w:rsidR="006267A7" w:rsidRDefault="006267A7" w:rsidP="00607F89">
                      <w:pPr>
                        <w:jc w:val="center"/>
                        <w:rPr>
                          <w:rFonts w:ascii="Calibri" w:hAnsi="Calibri"/>
                          <w:sz w:val="22"/>
                        </w:rPr>
                      </w:pPr>
                      <w:r>
                        <w:rPr>
                          <w:rFonts w:ascii="Calibri" w:hAnsi="Calibri"/>
                          <w:sz w:val="22"/>
                        </w:rPr>
                        <w:t>Records excluded</w:t>
                      </w:r>
                      <w:r>
                        <w:rPr>
                          <w:rFonts w:ascii="Calibri" w:hAnsi="Calibri"/>
                          <w:sz w:val="22"/>
                        </w:rPr>
                        <w:br/>
                        <w:t>(n = 4936)</w:t>
                      </w:r>
                    </w:p>
                  </w:txbxContent>
                </v:textbox>
              </v:rect>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2049408" behindDoc="0" locked="0" layoutInCell="1" allowOverlap="1" wp14:anchorId="1D4C2246" wp14:editId="0CCB9E51">
                <wp:simplePos x="0" y="0"/>
                <wp:positionH relativeFrom="column">
                  <wp:posOffset>3600450</wp:posOffset>
                </wp:positionH>
                <wp:positionV relativeFrom="paragraph">
                  <wp:posOffset>2727324</wp:posOffset>
                </wp:positionV>
                <wp:extent cx="628650" cy="0"/>
                <wp:effectExtent l="0" t="76200" r="19050" b="95250"/>
                <wp:wrapNone/>
                <wp:docPr id="188" name="직선 화살표 연결선 1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DEE24B" id="직선 화살표 연결선 188" o:spid="_x0000_s1026" type="#_x0000_t32" style="position:absolute;left:0;text-align:left;margin-left:283.5pt;margin-top:214.75pt;width:49.5pt;height:0;z-index:25204940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X4l1AIAAKoFAAAOAAAAZHJzL2Uyb0RvYy54bWysVM2O0zAQviPxDpbv2SRt+hdtu9pNUy4L&#10;rLSLOLux01gkdmS7TVeIA4gXQEJCSBy4cV0hngp134Gx22a3ywWhzSHy2J5vZr75xscn66pEK6Y0&#10;l2KMw6MAIyYySblYjPGrq5k3xEgbIigppWBjfM00Ppk8fXLc1DHryEKWlCkEIELHTT3GhTF17Ps6&#10;K1hF9JGsmYDDXKqKGDDVwqeKNIBelX4nCPp+IxWtlcyY1rA73R7iicPPc5aZl3mumUHlGENuxv2V&#10;+8/t358ck3ihSF3wbJcG+Y8sKsIFBG2hpsQQtFT8L6iKZ0pqmZujTFa+zHOeMVcDVBMGD6q5LEjN&#10;XC1Ajq5bmvTjwWYvVhcKcQq9G0KrBKmgSZsf7zcfv6Pbr583H37dfvqGNl9ufv+8sXv2FnDW1DoG&#10;10RcKFt1thaX9bnM3mgkZFIQsWAu96vrGuBC6+EfuFhD1xB53jyXFO6QpZGOwHWuKgsJ1KC169N1&#10;2ye2NiiDzX5n2O9BN7P9kU/ivV+ttHnGZIXsYoy1UYQvCpNIIUAMUoUuClmda2OzIvHewQYVcsbL&#10;0mmiFKgZ41Gv03MOWpac2kN7TavFPCkVWhGrKve5EuHk/jUll4I6sIIRmu7WhvAS1sg4boziwFbJ&#10;sI1WMYpRyWCQ7GqbXilsROakvM0ZrLWBpdsHRpzM3o6CUTpMh5EXdfqpFwXTqXc6SyKvPwsHvWl3&#10;miTT8J0tJYziglPKhK1mL/kw+jdJ7YZvK9ZW9C1t/iG64xeSPcz0dNYLBlF36A0Gva4XddPAOxvO&#10;Eu80Cfv9QXqWnKUPMk1d9fpxkm2ptFnJpWHqsqANotzKpdsbdUIMBjwRncG2s4iUC2hJZhRGSprX&#10;3BRO3FaWFuNADYn7dr1r0bdE7HtorbYLu9ruqAJJ7vvrZsaOyXbg5pJeXygrCzs+8CA4p93jZV+c&#10;+7a7dffETv4AAAD//wMAUEsDBBQABgAIAAAAIQAGBtJn3wAAAAsBAAAPAAAAZHJzL2Rvd25yZXYu&#10;eG1sTI/NTsMwEITvSLyDtUjcqNPSuBDiVKgSCPVG+BFHN16SiHgd2W4beHoWCQmOOzua+aZcT24Q&#10;Bwyx96RhPstAIDXe9tRqeH66u7gCEZMhawZPqOETI6yr05PSFNYf6REPdWoFh1AsjIYupbGQMjYd&#10;OhNnfkTi37sPziQ+QyttMEcOd4NcZJmSzvTEDZ0ZcdNh81HvnYbpa5tj+9ov08P8fhW2+ebt8qXW&#10;+vxsur0BkXBKf2b4wWd0qJhp5/dkoxg05GrFW5KG5eI6B8EOpRQru19FVqX8v6H6BgAA//8DAFBL&#10;AQItABQABgAIAAAAIQC2gziS/gAAAOEBAAATAAAAAAAAAAAAAAAAAAAAAABbQ29udGVudF9UeXBl&#10;c10ueG1sUEsBAi0AFAAGAAgAAAAhADj9If/WAAAAlAEAAAsAAAAAAAAAAAAAAAAALwEAAF9yZWxz&#10;Ly5yZWxzUEsBAi0AFAAGAAgAAAAhAGltfiXUAgAAqgUAAA4AAAAAAAAAAAAAAAAALgIAAGRycy9l&#10;Mm9Eb2MueG1sUEsBAi0AFAAGAAgAAAAhAAYG0mffAAAACwEAAA8AAAAAAAAAAAAAAAAALgUAAGRy&#10;cy9kb3ducmV2LnhtbFBLBQYAAAAABAAEAPMAAAA6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2048384" behindDoc="0" locked="0" layoutInCell="1" allowOverlap="1" wp14:anchorId="7A853674" wp14:editId="638706B6">
                <wp:simplePos x="0" y="0"/>
                <wp:positionH relativeFrom="column">
                  <wp:posOffset>3596005</wp:posOffset>
                </wp:positionH>
                <wp:positionV relativeFrom="paragraph">
                  <wp:posOffset>1631314</wp:posOffset>
                </wp:positionV>
                <wp:extent cx="650875" cy="0"/>
                <wp:effectExtent l="0" t="76200" r="15875" b="95250"/>
                <wp:wrapNone/>
                <wp:docPr id="189" name="직선 화살표 연결선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42F25A" id="직선 화살표 연결선 189" o:spid="_x0000_s1026" type="#_x0000_t32" style="position:absolute;left:0;text-align:left;margin-left:283.15pt;margin-top:128.45pt;width:51.25pt;height:0;z-index:25204838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N0A1QIAAKoFAAAOAAAAZHJzL2Uyb0RvYy54bWysVM1u1DAQviPxDpbvaZLdZH+i7lZtNsul&#10;QKUWcfbGzsYisSPb+1MhDiBeAAkJIXHgxrVCPBXavgNj727aLReEmkPksT3fzHzzjY9P1nWFlkxp&#10;LsUIh0cBRkzkknIxH+FXV1NvgJE2RFBSScFG+JppfDJ++uR41SSsI0tZUaYQgAidrJoRLo1pEt/X&#10;eclqoo9kwwQcFlLVxICp5j5VZAXodeV3gqDnr6SijZI50xp2J9tDPHb4RcFy87IoNDOoGmHIzbi/&#10;cv+Z/fvjY5LMFWlKnu/SIP+RRU24gKAt1IQYghaK/wVV81xJLQtzlMval0XBc+ZqgGrC4EE1lyVp&#10;mKsFyNFNS5N+PNj8xfJCIU6hd4MhRoLU0KTNj/ebj9/R7dfPmw+/bj99Q5svN79/3tg9ews4WzU6&#10;AddUXChbdb4Wl825zN9oJGRaEjFnLver6wbgQuvhH7hYQzcQebZ6LincIQsjHYHrQtUWEqhBa9en&#10;67ZPbG1QDpu9OBj0Y4zy/ZFPkr1fo7R5xmSN7GKEtVGEz0uTSiFADFKFLgpZnmtjsyLJ3sEGFXLK&#10;q8ppohJoNcLDuBM7By0rTu2hvabVfJZWCi2JVZX7XIlwcv+akgtBHVjJCM12a0N4BWtkHDdGcWCr&#10;YthGqxnFqGIwSHa1Ta8SNiJzUt7mDNbawNLtAyNOZm+HwTAbZIPIizq9zIuCycQ7naaR15uG/XjS&#10;naTpJHxnSwmjpOSUMmGr2Us+jP5NUrvh24q1FX1Lm3+I7viFZA8zPZ3GQT/qDrx+P+56UTcLvLPB&#10;NPVO07DX62dn6Vn2INPMVa8fJ9mWSpuVXBimLku6QpRbuXTjYSfEYMAT0elvO4tINYeW5EZhpKR5&#10;zU3pxG1laTEO1JC6b9e7Fn1LxL6H1mq7sKvtjiqQ5L6/bmbsmGwHbibp9YWysrDjAw+Cc9o9XvbF&#10;uW+7W3dP7PgPAAAA//8DAFBLAwQUAAYACAAAACEA7knYT98AAAALAQAADwAAAGRycy9kb3ducmV2&#10;LnhtbEyPTU/DMAyG70j8h8hI3Fi6jYZRmk5oEgjtRvkQx6wxbUXjVEm2FX49RkKCo+1Hr5+3XE9u&#10;EAcMsfekYT7LQCA13vbUanh+urtYgYjJkDWDJ9TwiRHW1elJaQrrj/SIhzq1gkMoFkZDl9JYSBmb&#10;Dp2JMz8i8e3dB2cSj6GVNpgjh7tBLrJMSWd64g+dGXHTYfNR752G6WubY/vaX6aH+f1V2Oabt+VL&#10;rfX52XR7AyLhlP5g+NFndajYaef3ZKMYNORKLRnVsMjVNQgmlFpxmd3vRlal/N+h+gYAAP//AwBQ&#10;SwECLQAUAAYACAAAACEAtoM4kv4AAADhAQAAEwAAAAAAAAAAAAAAAAAAAAAAW0NvbnRlbnRfVHlw&#10;ZXNdLnhtbFBLAQItABQABgAIAAAAIQA4/SH/1gAAAJQBAAALAAAAAAAAAAAAAAAAAC8BAABfcmVs&#10;cy8ucmVsc1BLAQItABQABgAIAAAAIQDbtN0A1QIAAKoFAAAOAAAAAAAAAAAAAAAAAC4CAABkcnMv&#10;ZTJvRG9jLnhtbFBLAQItABQABgAIAAAAIQDuSdhP3wAAAAsBAAAPAAAAAAAAAAAAAAAAAC8FAABk&#10;cnMvZG93bnJldi54bWxQSwUGAAAAAAQABADzAAAAOw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2047360" behindDoc="0" locked="0" layoutInCell="1" allowOverlap="1" wp14:anchorId="4E1956A6" wp14:editId="3D1DF2AD">
                <wp:simplePos x="0" y="0"/>
                <wp:positionH relativeFrom="column">
                  <wp:posOffset>2743199</wp:posOffset>
                </wp:positionH>
                <wp:positionV relativeFrom="paragraph">
                  <wp:posOffset>3025140</wp:posOffset>
                </wp:positionV>
                <wp:extent cx="0" cy="342900"/>
                <wp:effectExtent l="76200" t="0" r="76200" b="57150"/>
                <wp:wrapNone/>
                <wp:docPr id="190" name="직선 화살표 연결선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D0E2DBD" id="직선 화살표 연결선 190" o:spid="_x0000_s1026" type="#_x0000_t32" style="position:absolute;left:0;text-align:left;margin-left:3in;margin-top:238.2pt;width:0;height:27pt;z-index:2520473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iU0wIAAKoFAAAOAAAAZHJzL2Uyb0RvYy54bWysVM2O0zAQviPxDlbu2SRt+hdtu9pNUy4L&#10;VNpFnN3YaSwSO7LdphXiAOIFkJAQEgduXFeIp0Ldd2DstNntckFoc4g8tmfmm2++8enZpizQmkrF&#10;BB87wYnvIMpTQRhfjp1X1zN36CClMSe4EJyOnS1Vztnk6ZPTuopoR+SiIFQiCMJVVFdjJ9e6ijxP&#10;pTktsToRFeVwmAlZYg2mXHpE4hqil4XX8f2+VwtJKilSqhTsTptDZ2LjZxlN9cssU1SjYuwANm3/&#10;0v4X5u9NTnG0lLjKWbqHgf8DRYkZh6RtqCnWGK0k+ytUyVIplMj0SSpKT2QZS6mtAaoJ/AfVXOW4&#10;orYWIEdVLU3q8cKmL9ZziRiB3o2AH45LaNLux/vdx+/o9uvn3Ydft5++od2Xm98/b8yeuQWc1ZWK&#10;wDXmc2mqTjf8qroU6RuFuIhzzJfUYr/eVhAuMB7ekYsxVAWZF/VzQeAOXmlhCdxksjQhgRq0sX3a&#10;tn2iG43SZjOF3W7YGfkWjoejg18llX5GRYnMYuwoLTFb5joWnIMYhAxsFry+VNqgwtHBwSTlYsaK&#10;wmqi4KgeO6Nep2cdlCgYMYfmmpLLRVxItMZGVfazJcLJ/WtSrDixwXKKSbJfa8wKWCNtudGSAVsF&#10;dUy2khIHFRQGyawaeAU3GamVcoMZrI2Gpd0HRqzM3o78UTJMhqEbdvqJG/rTqXs+i0O3PwsGvWl3&#10;GsfT4J0pJQijnBFCuanmIPkg/DdJ7YevEWsr+pY27zi65RfAHiM9n/X8QdgduoNBr+uG3cR3L4az&#10;2D2Pg35/kFzEF8kDpImtXj0O2JZKg0qsNJVXOakRYUYu3d6oEzhgwBPRGTSdRbhYQktSLR0khX7N&#10;dG7FbWRpYhypIbbfvndt9IaIQw+N1XZhX9sdVSDJQ3/tzJgxaQZuIch2Lo0szPjAg2Cd9o+XeXHu&#10;2/bW3RM7+QMAAP//AwBQSwMEFAAGAAgAAAAhAEkz65rgAAAACwEAAA8AAABkcnMvZG93bnJldi54&#10;bWxMj81OwzAQhO9IvIO1SNyo0yZpqxCnQpVAqDfCj3p04yWJiNeR7baBp2cRB7jt7oxmvyk3kx3E&#10;CX3oHSmYzxIQSI0zPbUKXp7vb9YgQtRk9OAIFXxigE11eVHqwrgzPeGpjq3gEAqFVtDFOBZShqZD&#10;q8PMjUisvTtvdeTVt9J4feZwO8hFkiyl1T3xh06PuO2w+aiPVsH0tcuxfeuz+Dh/WPldvt2nr7VS&#10;11fT3S2IiFP8M8MPPqNDxUwHdyQTxKAgSxfcJfKwWmYg2PF7OSjI0yQDWZXyf4fqGwAA//8DAFBL&#10;AQItABQABgAIAAAAIQC2gziS/gAAAOEBAAATAAAAAAAAAAAAAAAAAAAAAABbQ29udGVudF9UeXBl&#10;c10ueG1sUEsBAi0AFAAGAAgAAAAhADj9If/WAAAAlAEAAAsAAAAAAAAAAAAAAAAALwEAAF9yZWxz&#10;Ly5yZWxzUEsBAi0AFAAGAAgAAAAhAOY66JTTAgAAqgUAAA4AAAAAAAAAAAAAAAAALgIAAGRycy9l&#10;Mm9Eb2MueG1sUEsBAi0AFAAGAAgAAAAhAEkz65rgAAAACwEAAA8AAAAAAAAAAAAAAAAALQUAAGRy&#10;cy9kb3ducmV2LnhtbFBLBQYAAAAABAAEAPMAAAA6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2040192" behindDoc="0" locked="0" layoutInCell="1" allowOverlap="1" wp14:anchorId="40F39E8E" wp14:editId="5D1680E8">
                <wp:simplePos x="0" y="0"/>
                <wp:positionH relativeFrom="column">
                  <wp:posOffset>1951990</wp:posOffset>
                </wp:positionH>
                <wp:positionV relativeFrom="paragraph">
                  <wp:posOffset>2419985</wp:posOffset>
                </wp:positionV>
                <wp:extent cx="1670050" cy="571500"/>
                <wp:effectExtent l="0" t="0" r="25400" b="19050"/>
                <wp:wrapNone/>
                <wp:docPr id="191" name="직사각형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607F89">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F39E8E" id="직사각형 191" o:spid="_x0000_s1053" style="position:absolute;left:0;text-align:left;margin-left:153.7pt;margin-top:190.55pt;width:131.5pt;height:45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kFPQIAAFYEAAAOAAAAZHJzL2Uyb0RvYy54bWysVNFu0zAUfUfiHyy/0yTVuq5R02nqKEIa&#10;MGnwAY7jJBaOba7dJuNt/MMk/oAXHvguNP6BG6ctGfCEyIPla18fn3vOdZbnXaPIToCTRmc0mcSU&#10;CM1NIXWV0XdvN8/OKHGe6YIpo0VGb4Wj56unT5atTcXU1EYVAgiCaJe2NqO19zaNIsdr0TA3MVZo&#10;3CwNNMxjCFVUAGsRvVHRNI5Po9ZAYcFw4RyuXg6bdBXwy1Jw/6YsnfBEZRS5+TBCGPN+jFZLllbA&#10;bC35ngb7BxYNkxovPUJdMs/IFuQfUI3kYJwp/YSbJjJlKbkINWA1SfxbNTc1syLUguI4e5TJ/T9Y&#10;/np3DUQW6N0ioUSzBk16+HL38Onr9293Pz7fk34dVWqtSzH5xl5DX6ezV4a/d0Sbdc10JS4ATFsL&#10;ViC3kB89OtAHDo+SvH1lCryCbb0JgnUlND0gSkG64Mvt0RfRecJxMTmdx/EM7eO4N5snszgYF7H0&#10;cNqC8y+EaUg/ySig7wGd7a6cR/aYekgJ7I2SxUYqFQKo8rUCsmPYI5vw9QXjETdOU5q0GV3MprOA&#10;/GjPjSHi8P0NopEem13JJqNnxySW9rI910VoRc+kGuZ4v9JI4yDdYIHv8i7YNZ0fXMlNcYvKghma&#10;Gx8jTmoDHylpsbEz6j5sGQhK1EuN7iySk5P+JYwDGAf5OGCaI1RGPSXDdO2H17O1IKsab0qCHNpc&#10;oKOlDGL3lAdWe/7YvEHQ/UPrX8c4Dlm/fgernwAAAP//AwBQSwMEFAAGAAgAAAAhAOYo7MrfAAAA&#10;CwEAAA8AAABkcnMvZG93bnJldi54bWxMj81OwzAQhO9IvIO1SNyoHdqSEOJU/IgT4tCA4OrGSxwR&#10;r6PYbdO3ZznBbXdmNPtttZn9IA44xT6QhmyhQCC1wfbUaXh/e74qQMRkyJohEGo4YYRNfX5WmdKG&#10;I23x0KROcAnF0mhwKY2llLF16E1chBGJva8weZN4nTppJ3Pkcj/Ia6VupDc98QVnRnx02H43e68h&#10;79JT0z6s249Xdypebudl3DafWl9ezPd3IBLO6S8Mv/iMDjUz7cKebBSDhqXKVxzlocgyEJxY54qV&#10;nYZVzoqsK/n/h/oHAAD//wMAUEsBAi0AFAAGAAgAAAAhALaDOJL+AAAA4QEAABMAAAAAAAAAAAAA&#10;AAAAAAAAAFtDb250ZW50X1R5cGVzXS54bWxQSwECLQAUAAYACAAAACEAOP0h/9YAAACUAQAACwAA&#10;AAAAAAAAAAAAAAAvAQAAX3JlbHMvLnJlbHNQSwECLQAUAAYACAAAACEA41ZZBT0CAABWBAAADgAA&#10;AAAAAAAAAAAAAAAuAgAAZHJzL2Uyb0RvYy54bWxQSwECLQAUAAYACAAAACEA5ijsyt8AAAALAQAA&#10;DwAAAAAAAAAAAAAAAACXBAAAZHJzL2Rvd25yZXYueG1sUEsFBgAAAAAEAAQA8wAAAKMFAAAAAA==&#10;">
                <v:textbox inset=",7.2pt,,7.2pt">
                  <w:txbxContent>
                    <w:p w:rsidR="006267A7" w:rsidRDefault="006267A7" w:rsidP="00607F89">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13)</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2046336" behindDoc="0" locked="0" layoutInCell="1" allowOverlap="1" wp14:anchorId="435C1D85" wp14:editId="3FE55DF8">
                <wp:simplePos x="0" y="0"/>
                <wp:positionH relativeFrom="column">
                  <wp:posOffset>2743199</wp:posOffset>
                </wp:positionH>
                <wp:positionV relativeFrom="paragraph">
                  <wp:posOffset>2041525</wp:posOffset>
                </wp:positionV>
                <wp:extent cx="0" cy="342900"/>
                <wp:effectExtent l="76200" t="0" r="76200" b="57150"/>
                <wp:wrapNone/>
                <wp:docPr id="192" name="직선 화살표 연결선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B79A97" id="직선 화살표 연결선 192" o:spid="_x0000_s1026" type="#_x0000_t32" style="position:absolute;left:0;text-align:left;margin-left:3in;margin-top:160.75pt;width:0;height:27pt;z-index:25204633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5Ne1AIAAKoFAAAOAAAAZHJzL2Uyb0RvYy54bWysVM1u1DAQviPxDpbvaX42+xd1t2qzWS4F&#10;KrWIszdxNhaJHdnezVaIA4gXQEJCSBy4ca0QT4W278DY2U275YJQc4g8tuebmW++8fHJpirRmkrF&#10;BJ9g/8jDiPJUZIwvJ/jV1dwZYaQ04RkpBacTfE0VPpk+fXLc1BENRCHKjEoEIFxFTT3BhdZ15Loq&#10;LWhF1JGoKYfDXMiKaDDl0s0kaQC9Kt3A8wZuI2RWS5FSpWB31h7iqcXPc5rql3muqEblBENu2v6l&#10;/S/M350ek2gpSV2wdJcG+Y8sKsI4BO2gZkQTtJLsL6iKpVIokeujVFSuyHOWUlsDVON7D6q5LEhN&#10;bS1Ajqo7mtTjwaYv1hcSsQx6Nw4w4qSCJm1/vN9+/I5uv37efvh1++kb2n65+f3zxuyZW8BZU6sI&#10;XGN+IU3V6YZf1ucifaMQF3FB+JLa3K+ua4DzjYd74GIMVUPkRfNcZHCHrLSwBG5yWRlIoAZtbJ+u&#10;uz7RjUZpu5nCbi8Mxp5toUuivV8tlX5GRYXMYoKVloQtCx0LzkEMQvo2ClmfK22yItHewQTlYs7K&#10;0mqi5KiZ4HE/6FsHJUqWmUNzTcnlIi4lWhOjKvvZEuHk/jUpVjyzYAUlWbJba8JKWCNtudGSAVsl&#10;xSZaRTOMSgqDZFZteiU3EamVcpszWBsNS7sPjFiZvR1742SUjEInDAaJE3qzmXM6j0NnMPeH/Vlv&#10;Fscz/50pxQ+jgmUZ5aaaveT98N8ktRu+Vqyd6Dva3EN0yy8ke5jp6bzvDcPeyBkO+z0n7CWeczaa&#10;x85p7A8Gw+QsPkseZJrY6tXjJNtRabISK03lZZE1KGNGLr3+OPAxGPBEBMO2s4iUS2hJqiVGUujX&#10;TBdW3EaWBuNADbH9dr3r0Fsi9j00VteFXW13VIEk9/21M2PGpB24hciuL6SRhRkfeBCs0+7xMi/O&#10;fdveuntip38AAAD//wMAUEsDBBQABgAIAAAAIQAdB8LF3wAAAAsBAAAPAAAAZHJzL2Rvd25yZXYu&#10;eG1sTI9LT8MwEITvSPwHa5G4UefRUBTiVKgSCPVGeIijGy9JRLyObLcN/HoW9QDHnR3NfFOtZzuK&#10;A/owOFKQLhIQSK0zA3UKXp7vr25AhKjJ6NERKvjCAOv6/KzSpXFHesJDEzvBIRRKraCPcSqlDG2P&#10;VoeFm5D49+G81ZFP30nj9ZHD7SizJLmWVg/EDb2ecNNj+9nsrYL5e1tg9zYs42P6sPLbYvOevzZK&#10;XV7Md7cgIs7xzwy/+IwONTPt3J5MEKOCZZ7xlqggz9ICBDtOyo6VVVGArCv5f0P9AwAA//8DAFBL&#10;AQItABQABgAIAAAAIQC2gziS/gAAAOEBAAATAAAAAAAAAAAAAAAAAAAAAABbQ29udGVudF9UeXBl&#10;c10ueG1sUEsBAi0AFAAGAAgAAAAhADj9If/WAAAAlAEAAAsAAAAAAAAAAAAAAAAALwEAAF9yZWxz&#10;Ly5yZWxzUEsBAi0AFAAGAAgAAAAhAFgjk17UAgAAqgUAAA4AAAAAAAAAAAAAAAAALgIAAGRycy9l&#10;Mm9Eb2MueG1sUEsBAi0AFAAGAAgAAAAhAB0HwsXfAAAACwEAAA8AAAAAAAAAAAAAAAAALgUAAGRy&#10;cy9kb3ducmV2LnhtbFBLBQYAAAAABAAEAPMAAAA6BgAAAAA=&#10;">
                <v:stroke endarrow="block"/>
                <v:shadow color="#ccc"/>
              </v:shape>
            </w:pict>
          </mc:Fallback>
        </mc:AlternateContent>
      </w:r>
      <w:r w:rsidRPr="00D370FB">
        <w:rPr>
          <w:rFonts w:eastAsiaTheme="minorHAnsi"/>
        </w:rPr>
        <w:br w:type="page"/>
      </w:r>
    </w:p>
    <w:p w:rsidR="00607F89" w:rsidRDefault="00607F89" w:rsidP="00E30771">
      <w:pPr>
        <w:rPr>
          <w:rFonts w:eastAsiaTheme="minorHAnsi"/>
          <w:sz w:val="22"/>
        </w:rPr>
      </w:pPr>
    </w:p>
    <w:p w:rsidR="00E30771" w:rsidRPr="00C53B2D" w:rsidRDefault="00607F89" w:rsidP="00E30771">
      <w:pPr>
        <w:rPr>
          <w:rFonts w:eastAsiaTheme="minorHAnsi"/>
          <w:sz w:val="24"/>
          <w:szCs w:val="24"/>
        </w:rPr>
      </w:pPr>
      <w:r w:rsidRPr="00C53B2D">
        <w:rPr>
          <w:rFonts w:eastAsiaTheme="minorHAnsi" w:hint="eastAsia"/>
          <w:sz w:val="24"/>
          <w:szCs w:val="24"/>
        </w:rPr>
        <w:t>운동치료</w:t>
      </w:r>
    </w:p>
    <w:p w:rsidR="00E30771" w:rsidRPr="00D370FB" w:rsidRDefault="00E30771" w:rsidP="00E30771">
      <w:pPr>
        <w:rPr>
          <w:rFonts w:eastAsiaTheme="minorHAnsi"/>
          <w:sz w:val="22"/>
        </w:rPr>
      </w:pPr>
    </w:p>
    <w:p w:rsidR="00E30771" w:rsidRPr="00D370FB" w:rsidRDefault="00E30771" w:rsidP="00E30771">
      <w:pPr>
        <w:rPr>
          <w:rFonts w:eastAsiaTheme="minorHAnsi"/>
          <w:sz w:val="22"/>
        </w:rPr>
      </w:pPr>
      <w:r w:rsidRPr="00D370FB">
        <w:rPr>
          <w:rFonts w:eastAsiaTheme="minorHAnsi" w:cs="Times New Roman"/>
          <w:noProof/>
          <w:kern w:val="0"/>
          <w:sz w:val="24"/>
          <w:szCs w:val="24"/>
        </w:rPr>
        <mc:AlternateContent>
          <mc:Choice Requires="wps">
            <w:drawing>
              <wp:anchor distT="0" distB="0" distL="114300" distR="114300" simplePos="0" relativeHeight="251927552" behindDoc="0" locked="0" layoutInCell="1" allowOverlap="1" wp14:anchorId="23A10C08" wp14:editId="74574FF1">
                <wp:simplePos x="0" y="0"/>
                <wp:positionH relativeFrom="column">
                  <wp:posOffset>-19050</wp:posOffset>
                </wp:positionH>
                <wp:positionV relativeFrom="paragraph">
                  <wp:posOffset>64135</wp:posOffset>
                </wp:positionV>
                <wp:extent cx="5610225" cy="773430"/>
                <wp:effectExtent l="0" t="0" r="28575" b="26670"/>
                <wp:wrapNone/>
                <wp:docPr id="154" name="직사각형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773430"/>
                        </a:xfrm>
                        <a:prstGeom prst="rect">
                          <a:avLst/>
                        </a:prstGeom>
                        <a:solidFill>
                          <a:srgbClr val="FFFFFF"/>
                        </a:solidFill>
                        <a:ln w="9525">
                          <a:solidFill>
                            <a:srgbClr val="000000"/>
                          </a:solidFill>
                          <a:miter lim="800000"/>
                          <a:headEnd/>
                          <a:tailEnd/>
                        </a:ln>
                      </wps:spPr>
                      <wps:txbx>
                        <w:txbxContent>
                          <w:p w:rsidR="006267A7" w:rsidRDefault="006267A7" w:rsidP="00E30771">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E30771">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6082</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8176</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1761</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323</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16342</w:t>
                            </w:r>
                            <w:r w:rsidRPr="002847B1">
                              <w:rPr>
                                <w:rFonts w:ascii="Calibri" w:hAnsi="Calibri"/>
                                <w:sz w:val="22"/>
                              </w:rPr>
                              <w:t>)</w:t>
                            </w:r>
                          </w:p>
                          <w:p w:rsidR="006267A7" w:rsidRPr="002847B1" w:rsidRDefault="006267A7" w:rsidP="00E30771">
                            <w:pPr>
                              <w:spacing w:line="240" w:lineRule="atLeast"/>
                              <w:jc w:val="center"/>
                              <w:rPr>
                                <w:rFonts w:ascii="Calibri" w:hAnsi="Calibri"/>
                                <w:sz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A10C08" id="직사각형 154" o:spid="_x0000_s1054" style="position:absolute;left:0;text-align:left;margin-left:-1.5pt;margin-top:5.05pt;width:441.75pt;height:60.9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Pd8PAIAAFYEAAAOAAAAZHJzL2Uyb0RvYy54bWysVE2O0zAU3iNxB8t7mqbTznSipqNRhyKk&#10;AUYaOIDjOImFY5tnt2nZzdwBiRuwYcG50HAHnp22lB+xQGRh+dnPn7/3fc+ZXWxaRdYCnDQ6p+lg&#10;SInQ3JRS1zl983r5ZEqJ80yXTBktcroVjl7MHz+adTYTI9MYVQogCKJd1tmcNt7bLEkcb0TL3MBY&#10;oXGzMtAyjyHUSQmsQ/RWJaPh8DTpDJQWDBfO4epVv0nnEb+qBPevqsoJT1ROkZuPI8SxCGMyn7Gs&#10;BmYbyXc02D+waJnUeOkB6op5RlYgf4NqJQfjTOUH3LSJqSrJRawBq0mHv1Rz2zArYi0ojrMHmdz/&#10;g+Uv1zdAZIneTcaUaNaiSQ+f7h7uP3/9cvft4wcS1lGlzroMk2/tDYQ6nb02/K0j2iwapmtxCWC6&#10;RrASuaUhP/npQAgcHiVF98KUeAVbeRMF21TQBkCUgmyiL9uDL2LjCcfFyWk6HI0mlHDcOzs7GZ9E&#10;4xKW7U9bcP6ZMC0Jk5wC+h7R2fra+cCGZfuUyN4oWS6lUjGAulgoIGuGPbKMXywAizxOU5p0OT2f&#10;II+/Qwzj9yeIVnpsdiXbnE4PSSwLsj3VZWxFz6Tq50hZ6Z2OQbreAr8pNtGu0XTvSmHKLSoLpm9u&#10;fIw4aQy8p6TDxs6pe7diIChRzzW6c56Ox+ElHAdwHBTHAdMcoXLqKemnC9+/npUFWTd4Uxrl0OYS&#10;Ha1kFDu43bPa8cfmjR7sHlp4HcdxzPrxO5h/BwAA//8DAFBLAwQUAAYACAAAACEAV2TEwd4AAAAJ&#10;AQAADwAAAGRycy9kb3ducmV2LnhtbEyPzU7DMBCE70i8g7VI3Fo7RIU0xKn4ESfEoQHB1Y2XOCJe&#10;R7Hbpm/PcqLHnRnNflNtZj+IA06xD6QhWyoQSG2wPXUaPt5fFgWImAxZMwRCDSeMsKkvLypT2nCk&#10;LR6a1AkuoVgaDS6lsZQytg69icswIrH3HSZvEp9TJ+1kjlzuB3mj1K30pif+4MyITw7bn2bvNdx1&#10;6blpH1ft55s7Fa/rOY/b5kvr66v54R5Ewjn9h+EPn9GhZqZd2JONYtCwyHlKYl1lINgvCrUCsWMh&#10;z9Yg60qeL6h/AQAA//8DAFBLAQItABQABgAIAAAAIQC2gziS/gAAAOEBAAATAAAAAAAAAAAAAAAA&#10;AAAAAABbQ29udGVudF9UeXBlc10ueG1sUEsBAi0AFAAGAAgAAAAhADj9If/WAAAAlAEAAAsAAAAA&#10;AAAAAAAAAAAALwEAAF9yZWxzLy5yZWxzUEsBAi0AFAAGAAgAAAAhAAgU93w8AgAAVgQAAA4AAAAA&#10;AAAAAAAAAAAALgIAAGRycy9lMm9Eb2MueG1sUEsBAi0AFAAGAAgAAAAhAFdkxMHeAAAACQEAAA8A&#10;AAAAAAAAAAAAAAAAlgQAAGRycy9kb3ducmV2LnhtbFBLBQYAAAAABAAEAPMAAAChBQAAAAA=&#10;">
                <v:textbox inset=",7.2pt,,7.2pt">
                  <w:txbxContent>
                    <w:p w:rsidR="006267A7" w:rsidRDefault="006267A7" w:rsidP="00E30771">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E30771">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6082</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8176</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1761</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323</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16342</w:t>
                      </w:r>
                      <w:r w:rsidRPr="002847B1">
                        <w:rPr>
                          <w:rFonts w:ascii="Calibri" w:hAnsi="Calibri"/>
                          <w:sz w:val="22"/>
                        </w:rPr>
                        <w:t>)</w:t>
                      </w:r>
                    </w:p>
                    <w:p w:rsidR="006267A7" w:rsidRPr="002847B1" w:rsidRDefault="006267A7" w:rsidP="00E30771">
                      <w:pPr>
                        <w:spacing w:line="240" w:lineRule="atLeast"/>
                        <w:jc w:val="center"/>
                        <w:rPr>
                          <w:rFonts w:ascii="Calibri" w:hAnsi="Calibri"/>
                          <w:sz w:val="22"/>
                        </w:rPr>
                      </w:pPr>
                    </w:p>
                  </w:txbxContent>
                </v:textbox>
              </v:rect>
            </w:pict>
          </mc:Fallback>
        </mc:AlternateContent>
      </w:r>
    </w:p>
    <w:p w:rsidR="00E30771" w:rsidRPr="00D370FB" w:rsidRDefault="00E30771" w:rsidP="00E30771">
      <w:pPr>
        <w:rPr>
          <w:rFonts w:eastAsiaTheme="minorHAnsi"/>
          <w:sz w:val="22"/>
        </w:rPr>
      </w:pPr>
    </w:p>
    <w:p w:rsidR="00E30771" w:rsidRPr="00D370FB" w:rsidRDefault="00E30771" w:rsidP="00E30771">
      <w:pPr>
        <w:rPr>
          <w:rFonts w:eastAsiaTheme="minorHAnsi"/>
          <w:sz w:val="22"/>
        </w:rPr>
      </w:pPr>
    </w:p>
    <w:p w:rsidR="00E30771" w:rsidRPr="00D370FB" w:rsidRDefault="00E30771" w:rsidP="00E30771">
      <w:pPr>
        <w:rPr>
          <w:rFonts w:eastAsiaTheme="minorHAnsi"/>
          <w:sz w:val="22"/>
        </w:rPr>
      </w:pPr>
      <w:r w:rsidRPr="00D370FB">
        <w:rPr>
          <w:rFonts w:eastAsiaTheme="minorHAnsi" w:cs="Times New Roman"/>
          <w:noProof/>
          <w:kern w:val="0"/>
          <w:sz w:val="24"/>
          <w:szCs w:val="24"/>
        </w:rPr>
        <mc:AlternateContent>
          <mc:Choice Requires="wps">
            <w:drawing>
              <wp:anchor distT="36576" distB="36576" distL="36575" distR="36575" simplePos="0" relativeHeight="251928576" behindDoc="0" locked="0" layoutInCell="1" allowOverlap="1" wp14:anchorId="54A2C3DD" wp14:editId="0340E41C">
                <wp:simplePos x="0" y="0"/>
                <wp:positionH relativeFrom="column">
                  <wp:posOffset>2743199</wp:posOffset>
                </wp:positionH>
                <wp:positionV relativeFrom="paragraph">
                  <wp:posOffset>126365</wp:posOffset>
                </wp:positionV>
                <wp:extent cx="0" cy="399415"/>
                <wp:effectExtent l="76200" t="0" r="57150" b="57785"/>
                <wp:wrapNone/>
                <wp:docPr id="155" name="직선 화살표 연결선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8DDBA2" id="직선 화살표 연결선 155" o:spid="_x0000_s1026" type="#_x0000_t32" style="position:absolute;left:0;text-align:left;margin-left:3in;margin-top:9.95pt;width:0;height:31.45pt;z-index:2519285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P0R1AIAAKoFAAAOAAAAZHJzL2Uyb0RvYy54bWysVM2O0zAQviPxDpbv2SRt0p9o29VumnJZ&#10;YKVdxNlNnMYisSPbbbpCHEC8ABISQuLAjesK8VSo+w6MnTa7XS4IbQ6Rx/bMfPPNNz4+2VQlWlOp&#10;mOAT7B95GFGeiozx5QS/upo7I4yUJjwjpeB0gq+pwifTp0+OmzqiPVGIMqMSQRCuoqae4ELrOnJd&#10;lRa0IupI1JTDYS5kRTSYculmkjQQvSrdnucN3EbIrJYipUrB7qw9xFMbP89pql/muaIalRMM2LT9&#10;S/tfmL87PSbRUpK6YOkOBvkPFBVhHJJ2oWZEE7SS7K9QFUulUCLXR6moXJHnLKW2BqjG9x5Uc1mQ&#10;mtpagBxVdzSpxwubvlhfSMQy6F0YYsRJBU3a/ni//fgd3X79vP3w6/bTN7T9cvP7543ZM7eAs6ZW&#10;EbjG/EKaqtMNv6zPRfpGIS7igvAltdivrmsI5xsP98DFGKqGzIvmucjgDllpYQnc5LIyIYEatLF9&#10;uu76RDcape1mCrv98TjwLRyXRHu/Wir9jIoKmcUEKy0JWxY6FpyDGIT0bRayPlfaoCLR3sEk5WLO&#10;ytJqouSomeBx2AutgxIly8yhuabkchGXEq2JUZX9bIlwcv+aFCue2WAFJVmyW2vCSlgjbbnRkgFb&#10;JcUmW0UzjEoKg2RWLbySm4zUSrnFDNZGw9LuAyNWZm/H3jgZJaPACXqDxAm82cw5nceBM5j7w3DW&#10;n8XxzH9nSvGDqGBZRrmpZi95P/g3Se2GrxVrJ/qONvcwuuUXwB4iPZ2H3jDoj5zhMOw7QT/xnLPR&#10;PHZOY38wGCZn8VnyAGliq1ePA7aj0qASK03lZZE1KGNGLv1w3PMxGPBE9IZtZxEpl9CSVEuMpNCv&#10;mS6suI0sTYwDNcT22/Wui94Sse+hsbou7Gq7owokue+vnRkzJu3ALUR2fSGNLMz4wINgnXaPl3lx&#10;7tv21t0TO/0DAAD//wMAUEsDBBQABgAIAAAAIQA0Kuur3gAAAAkBAAAPAAAAZHJzL2Rvd25yZXYu&#10;eG1sTI/BTsMwEETvSPyDtUjcqNO0pWmIU6FKINRbA0Uc3XhJIuJ1ZLtt4OtZxAGOOzOafVOsR9uL&#10;E/rQOVIwnSQgkGpnOmoUvDw/3GQgQtRkdO8IFXxigHV5eVHo3Lgz7fBUxUZwCYVcK2hjHHIpQ92i&#10;1WHiBiT23p23OvLpG2m8PnO57WWaJLfS6o74Q6sH3LRYf1RHq2D82i6wee3m8Wn6uPTbxeZttq+U&#10;ur4a7+9ARBzjXxh+8BkdSmY6uCOZIHoF81nKWyIbqxUIDvwKBwVZmoEsC/l/QfkNAAD//wMAUEsB&#10;Ai0AFAAGAAgAAAAhALaDOJL+AAAA4QEAABMAAAAAAAAAAAAAAAAAAAAAAFtDb250ZW50X1R5cGVz&#10;XS54bWxQSwECLQAUAAYACAAAACEAOP0h/9YAAACUAQAACwAAAAAAAAAAAAAAAAAvAQAAX3JlbHMv&#10;LnJlbHNQSwECLQAUAAYACAAAACEAYtj9EdQCAACqBQAADgAAAAAAAAAAAAAAAAAuAgAAZHJzL2Uy&#10;b0RvYy54bWxQSwECLQAUAAYACAAAACEANCrrq94AAAAJAQAADwAAAAAAAAAAAAAAAAAuBQAAZHJz&#10;L2Rvd25yZXYueG1sUEsFBgAAAAAEAAQA8wAAADkGAAAAAA==&#10;">
                <v:stroke endarrow="block"/>
                <v:shadow color="#ccc"/>
              </v:shape>
            </w:pict>
          </mc:Fallback>
        </mc:AlternateContent>
      </w:r>
    </w:p>
    <w:p w:rsidR="00E30771" w:rsidRPr="00D370FB" w:rsidRDefault="00E30771" w:rsidP="00E30771">
      <w:pPr>
        <w:jc w:val="left"/>
        <w:rPr>
          <w:rFonts w:eastAsiaTheme="minorHAnsi"/>
        </w:rPr>
      </w:pPr>
    </w:p>
    <w:p w:rsidR="00E30771" w:rsidRPr="00D370FB" w:rsidRDefault="00E30771" w:rsidP="00E30771">
      <w:pPr>
        <w:widowControl/>
        <w:wordWrap/>
        <w:autoSpaceDE/>
        <w:autoSpaceDN/>
        <w:jc w:val="left"/>
        <w:rPr>
          <w:rFonts w:eastAsiaTheme="minorHAnsi"/>
        </w:rPr>
      </w:pPr>
      <w:r w:rsidRPr="00D370FB">
        <w:rPr>
          <w:rFonts w:eastAsiaTheme="minorHAnsi" w:cs="Times New Roman"/>
          <w:noProof/>
          <w:kern w:val="0"/>
          <w:sz w:val="24"/>
          <w:szCs w:val="24"/>
        </w:rPr>
        <mc:AlternateContent>
          <mc:Choice Requires="wps">
            <w:drawing>
              <wp:anchor distT="0" distB="0" distL="114300" distR="114300" simplePos="0" relativeHeight="251934720" behindDoc="0" locked="0" layoutInCell="1" allowOverlap="1" wp14:anchorId="6B7BAC15" wp14:editId="02859E64">
                <wp:simplePos x="0" y="0"/>
                <wp:positionH relativeFrom="column">
                  <wp:posOffset>1914525</wp:posOffset>
                </wp:positionH>
                <wp:positionV relativeFrom="paragraph">
                  <wp:posOffset>3400425</wp:posOffset>
                </wp:positionV>
                <wp:extent cx="1714500" cy="704850"/>
                <wp:effectExtent l="0" t="0" r="19050" b="19050"/>
                <wp:wrapNone/>
                <wp:docPr id="156" name="직사각형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E30771">
                            <w:pPr>
                              <w:jc w:val="center"/>
                              <w:rPr>
                                <w:rFonts w:ascii="Calibri" w:hAnsi="Calibri"/>
                                <w:sz w:val="22"/>
                              </w:rPr>
                            </w:pPr>
                            <w:r>
                              <w:rPr>
                                <w:rFonts w:ascii="Calibri" w:hAnsi="Calibri"/>
                                <w:sz w:val="22"/>
                              </w:rPr>
                              <w:t>(n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7BAC15" id="직사각형 156" o:spid="_x0000_s1055" style="position:absolute;margin-left:150.75pt;margin-top:267.75pt;width:135pt;height:55.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ju8PgIAAFYEAAAOAAAAZHJzL2Uyb0RvYy54bWysVMGO0zAQvSPxD5bvNEnV7rZR09WqSxHS&#10;AistfIDrOI2FY5ux27Tcln9YiT/gwoHvQss/MHbakgVOiBwsj2f8PPPeTGYXu0aRrQAnjS5oNkgp&#10;EZqbUup1Qd+9XT6bUOI80yVTRouC7oWjF/OnT2atzcXQ1EaVAgiCaJe3tqC19zZPEsdr0TA3MFZo&#10;dFYGGubRhHVSAmsRvVHJME3PktZAacFw4RyeXnVOOo/4VSW4f1NVTniiCoq5+bhCXFdhTeYzlq+B&#10;2VryQxrsH7JomNT46AnqinlGNiD/gGokB+NM5QfcNImpKslFrAGrydLfqrmtmRWxFiTH2RNN7v/B&#10;8tfbGyCyRO3GZ5Ro1qBID1/uHj59/f7t7sfnexLOkaXWuhyDb+0NhDqdvTb8vSPaLGqm1+ISwLS1&#10;YCXmloX45NGFYDi8SlbtK1PiE2zjTSRsV0ETAJEKsou67E+6iJ0nHA+z82w0TlE+jr7zdDQZR+ES&#10;lh9vW3D+hTANCZuCAuoe0dn22vmQDcuPITF7o2S5lEpFA9arhQKyZdgjy/jFArDIfpjSpC3odDwc&#10;R+RHPteHSOP3N4hGemx2JZuCTk5BLA+0PddlbEXPpOr2mLLSBx4DdZ0EfrfaRbmG06MqK1PukVkw&#10;XXPjMOKmNvCRkhYbu6Duw4aBoES91KjONBuNwiT0Degbq77BNEeognpKuu3Cd9OzsSDXNb6URTq0&#10;uURFKxnJDmp3WR3yx+aNGhwGLUxH345Rv34H858AAAD//wMAUEsDBBQABgAIAAAAIQDVy0iM3wAA&#10;AAsBAAAPAAAAZHJzL2Rvd25yZXYueG1sTI/LTsMwEEX3SPyDNUjsqFOC0zbEqXiIFeqiAdGta5s4&#10;Ih5Hsdumf890Bbt5HN05U60n37OjHWMXUMJ8lgGzqIPpsJXw+fF2twQWk0Kj+oBWwtlGWNfXV5Uq&#10;TTjh1h6b1DIKwVgqCS6loeQ8ame9irMwWKTddxi9StSOLTejOlG47/l9lhXcqw7pglODfXFW/zQH&#10;L2HRptdGPwv9tXHn5ftqyuO22Ul5ezM9PQJLdkp/MFz0SR1qctqHA5rIegl5NheEShC5oIIIsbhM&#10;9hKKh0IAryv+/4f6FwAA//8DAFBLAQItABQABgAIAAAAIQC2gziS/gAAAOEBAAATAAAAAAAAAAAA&#10;AAAAAAAAAABbQ29udGVudF9UeXBlc10ueG1sUEsBAi0AFAAGAAgAAAAhADj9If/WAAAAlAEAAAsA&#10;AAAAAAAAAAAAAAAALwEAAF9yZWxzLy5yZWxzUEsBAi0AFAAGAAgAAAAhAOBiO7w+AgAAVgQAAA4A&#10;AAAAAAAAAAAAAAAALgIAAGRycy9lMm9Eb2MueG1sUEsBAi0AFAAGAAgAAAAhANXLSIzfAAAACwEA&#10;AA8AAAAAAAAAAAAAAAAAmAQAAGRycy9kb3ducmV2LnhtbFBLBQYAAAAABAAEAPMAAACkBQAAAAA=&#10;">
                <v:textbox inset=",7.2pt,,7.2pt">
                  <w:txbxContent>
                    <w:p w:rsidR="006267A7" w:rsidRDefault="006267A7" w:rsidP="00E30771">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E30771">
                      <w:pPr>
                        <w:jc w:val="center"/>
                        <w:rPr>
                          <w:rFonts w:ascii="Calibri" w:hAnsi="Calibri"/>
                          <w:sz w:val="22"/>
                        </w:rPr>
                      </w:pPr>
                      <w:r>
                        <w:rPr>
                          <w:rFonts w:ascii="Calibri" w:hAnsi="Calibri"/>
                          <w:sz w:val="22"/>
                        </w:rPr>
                        <w:t>(n =1)</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33696" behindDoc="0" locked="0" layoutInCell="1" allowOverlap="1" wp14:anchorId="5B1A1700" wp14:editId="12F14F72">
                <wp:simplePos x="0" y="0"/>
                <wp:positionH relativeFrom="column">
                  <wp:posOffset>4229100</wp:posOffset>
                </wp:positionH>
                <wp:positionV relativeFrom="paragraph">
                  <wp:posOffset>2381250</wp:posOffset>
                </wp:positionV>
                <wp:extent cx="1809750" cy="609600"/>
                <wp:effectExtent l="0" t="0" r="19050" b="19050"/>
                <wp:wrapNone/>
                <wp:docPr id="157" name="직사각형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60960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 xml:space="preserve">Full-text articles excluded, </w:t>
                            </w:r>
                            <w:r>
                              <w:rPr>
                                <w:rFonts w:ascii="Calibri" w:hAnsi="Calibri"/>
                                <w:sz w:val="22"/>
                              </w:rPr>
                              <w:br/>
                              <w:t>(n =2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1A1700" id="직사각형 157" o:spid="_x0000_s1056" style="position:absolute;margin-left:333pt;margin-top:187.5pt;width:142.5pt;height:48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1eJPgIAAFYEAAAOAAAAZHJzL2Uyb0RvYy54bWysVMGO0zAQvSPxD5bvNGnZdtuo6WrVpQhp&#10;gZUWPsBxnMbCsc3YbVJuu/+AxB9w4cB3oeUfGLvdbhY4IXKwPJ7x88x7M5mfdY0iWwFOGp3T4SCl&#10;RGhuSqnXOX3/bvVsSonzTJdMGS1yuhOOni2ePpm3NhMjUxtVCiAIol3W2pzW3tssSRyvRcPcwFih&#10;0VkZaJhHE9ZJCaxF9EYlozSdJK2B0oLhwjk8vdg76SLiV5Xg/m1VOeGJyinm5uMKcS3CmizmLFsD&#10;s7XkhzTYP2TRMKnx0SPUBfOMbED+AdVIDsaZyg+4aRJTVZKLWANWM0x/q+a6ZlbEWpAcZ480uf8H&#10;y99sr4DIErUbn1KiWYMi3X29ubv99uP7zc8vn0k4R5Za6zIMvrZXEOp09tLwD45os6yZXotzANPW&#10;gpWY2zDEJ48uBMPhVVK0r02JT7CNN5GwroImACIVpIu67I66iM4TjofDaTo7HaN8HH2TdDZJo3AJ&#10;y+5vW3D+pTANCZucAuoe0dn20vmQDcvuQ2L2RslyJZWKBqyLpQKyZdgjq/jFArDIfpjSpM3pbDwa&#10;R+RHPteHSOP3N4hGemx2JZucTo9BLAu0vdBlbEXPpNrvMWWlDzwG6vYS+K7oolzPIwWB18KUO2QW&#10;zL65cRhxUxv4REmLjZ1T93HDQFCiXmlUZzY8OQmT0DegbxR9g2mOUDn1lOy3S7+fno0Fua7xpWGk&#10;Q5tzVLSSkeyHrA75Y/NGDQ6DFqajb8eoh9/B4hcAAAD//wMAUEsDBBQABgAIAAAAIQDPv8uj4AAA&#10;AAsBAAAPAAAAZHJzL2Rvd25yZXYueG1sTI/NTsMwEITvSLyDtUjcqFNKkjbNpuJHnFAPDYheXWeJ&#10;I2I7it02fXuWE9y+0Y5mZ8rNZHtxojF03iHMZwkIcto3nWsRPt5f75YgQlSuUb13hHChAJvq+qpU&#10;RePPbkenOraCQ1woFIKJcSikDNqQVWHmB3J8+/KjVZHl2MpmVGcOt728T5JMWtU5/mDUQM+G9Hd9&#10;tAh5G19q/ZTqz625LN9W0yLs6j3i7c30uAYRaYp/Zvitz9Wh4k4Hf3RNED1ClmW8JSIs8pSBHat0&#10;znBAeMgZZFXK/xuqHwAAAP//AwBQSwECLQAUAAYACAAAACEAtoM4kv4AAADhAQAAEwAAAAAAAAAA&#10;AAAAAAAAAAAAW0NvbnRlbnRfVHlwZXNdLnhtbFBLAQItABQABgAIAAAAIQA4/SH/1gAAAJQBAAAL&#10;AAAAAAAAAAAAAAAAAC8BAABfcmVscy8ucmVsc1BLAQItABQABgAIAAAAIQAnf1eJPgIAAFYEAAAO&#10;AAAAAAAAAAAAAAAAAC4CAABkcnMvZTJvRG9jLnhtbFBLAQItABQABgAIAAAAIQDPv8uj4AAAAAsB&#10;AAAPAAAAAAAAAAAAAAAAAJgEAABkcnMvZG93bnJldi54bWxQSwUGAAAAAAQABADzAAAApQUAAAAA&#10;">
                <v:textbox inset=",7.2pt,,7.2pt">
                  <w:txbxContent>
                    <w:p w:rsidR="006267A7" w:rsidRDefault="006267A7" w:rsidP="00E30771">
                      <w:pPr>
                        <w:jc w:val="center"/>
                        <w:rPr>
                          <w:rFonts w:ascii="Calibri" w:hAnsi="Calibri"/>
                          <w:sz w:val="22"/>
                        </w:rPr>
                      </w:pPr>
                      <w:r>
                        <w:rPr>
                          <w:rFonts w:ascii="Calibri" w:hAnsi="Calibri"/>
                          <w:sz w:val="22"/>
                        </w:rPr>
                        <w:t xml:space="preserve">Full-text articles excluded, </w:t>
                      </w:r>
                      <w:r>
                        <w:rPr>
                          <w:rFonts w:ascii="Calibri" w:hAnsi="Calibri"/>
                          <w:sz w:val="22"/>
                        </w:rPr>
                        <w:br/>
                        <w:t>(n =20)</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1935744" behindDoc="0" locked="0" layoutInCell="1" allowOverlap="1" wp14:anchorId="4E8176DE" wp14:editId="57BA142A">
                <wp:simplePos x="0" y="0"/>
                <wp:positionH relativeFrom="column">
                  <wp:posOffset>2742565</wp:posOffset>
                </wp:positionH>
                <wp:positionV relativeFrom="paragraph">
                  <wp:posOffset>735965</wp:posOffset>
                </wp:positionV>
                <wp:extent cx="0" cy="457200"/>
                <wp:effectExtent l="76200" t="0" r="57150" b="57150"/>
                <wp:wrapNone/>
                <wp:docPr id="158" name="직선 화살표 연결선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2A554A" id="직선 화살표 연결선 158" o:spid="_x0000_s1026" type="#_x0000_t32" style="position:absolute;left:0;text-align:left;margin-left:215.95pt;margin-top:57.95pt;width:0;height:36pt;z-index:2519357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Kx30QIAAKoFAAAOAAAAZHJzL2Uyb0RvYy54bWysVMuO0zAU3SPxD1b2mSRt0kc07WgmTdnw&#10;GGkGsXZjp7FI7Mh2m1aIBYgfQEJCSCzYsR0hvgp1/oFrp83QYYPQZGH5Or7H55577NOzTVWiNZWK&#10;CT5xghPfQZRngjC+nDgvr+fuyEFKY05wKTidOFuqnLPp40enTR3TnihESahEAMJV3NQTp9C6jj1P&#10;ZQWtsDoRNeXwMxeywhpCufSIxA2gV6XX8/2B1whJaikyqhSsztqfztTi5znN9Is8V1SjcuIAN21H&#10;aceFGb3pKY6XEtcFy/Y08H+wqDDjcGgHNcMao5Vkf0FVLJNCiVyfZKLyRJ6zjNoaoJrAv1fNVYFr&#10;amsBcVTdyaQeDjZ7vr6UiBHoXQSt4riCJu2+v9t9+IZuv3zavf95+/Er2n2++fXjxqyZXaBZU6sY&#10;UhN+KU3V2YZf1U9F9lohLpIC8yW13K+3NcAFJsM7SjGBquHkRfNMENiDV1pYATe5rAwkSIM2tk/b&#10;rk90o1HWLmawGkZDsIAFx/Ehr5ZKP6GiQmYycZSWmC0LnQjOwQxCBvYUvH6qtGGF40OCOZSLOStL&#10;64mSo2bijKNeZBOUKBkxP802JZeLpJRojY2r7LdncbRNihUnFqygmKT7ucashDnSVhstGahVUsec&#10;VlHioJLCRTKzll7JzYnUWrnlDNFGw9SugyLWZm/G/jgdpaPQDXuD1A392cw9nyehO5gHw2jWnyXJ&#10;LHhrSgnCuGCEUG6qOVg+CP/NUvvL15q1M30nm3eMbvUFssdMz+eRPwz7I3c4jPpu2E9992I0T9zz&#10;JBgMhulFcpHeY5ra6tXDkO2kNKzESlN5VZAGEWbs0o/GvcCBAJ6I3rDtLMLlElqSaekgKfQrpgtr&#10;bmNLg3HkhsR++9516K0Qhx6aqOvCvrY7qcCSh/7aO2OuSXvhFoJsL6Wxhbk+8CDYpP3jZV6cP2O7&#10;6+6Jnf4GAAD//wMAUEsDBBQABgAIAAAAIQBZN1gX3wAAAAsBAAAPAAAAZHJzL2Rvd25yZXYueG1s&#10;TI9BT8MwDIXvSPyHyEjcWFq2sq00ndAkENptZUMcs8a0FY1TJdlW+PUYcYCb/d7T8+diNdpenNCH&#10;zpGCdJKAQKqd6ahRsHt5vFmACFGT0b0jVPCJAVbl5UWhc+POtMVTFRvBJRRyraCNccilDHWLVoeJ&#10;G5DYe3fe6sirb6Tx+szltpe3SXInre6IL7R6wHWL9Ud1tArGr02GzWs3i8/p09xvsvXbdF8pdX01&#10;PtyDiDjGvzD84DM6lMx0cEcyQfQKZtN0yVE20owHTvwqB1YW8yXIspD/fyi/AQAA//8DAFBLAQIt&#10;ABQABgAIAAAAIQC2gziS/gAAAOEBAAATAAAAAAAAAAAAAAAAAAAAAABbQ29udGVudF9UeXBlc10u&#10;eG1sUEsBAi0AFAAGAAgAAAAhADj9If/WAAAAlAEAAAsAAAAAAAAAAAAAAAAALwEAAF9yZWxzLy5y&#10;ZWxzUEsBAi0AFAAGAAgAAAAhAOLcrHfRAgAAqgUAAA4AAAAAAAAAAAAAAAAALgIAAGRycy9lMm9E&#10;b2MueG1sUEsBAi0AFAAGAAgAAAAhAFk3WBffAAAACwEAAA8AAAAAAAAAAAAAAAAAKwUAAGRycy9k&#10;b3ducmV2LnhtbFBLBQYAAAAABAAEAPMAAAA3Bg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32672" behindDoc="0" locked="0" layoutInCell="1" allowOverlap="1" wp14:anchorId="18A47038" wp14:editId="7771C977">
                <wp:simplePos x="0" y="0"/>
                <wp:positionH relativeFrom="column">
                  <wp:posOffset>1887220</wp:posOffset>
                </wp:positionH>
                <wp:positionV relativeFrom="paragraph">
                  <wp:posOffset>1240155</wp:posOffset>
                </wp:positionV>
                <wp:extent cx="1714500" cy="752764"/>
                <wp:effectExtent l="0" t="0" r="19050" b="28575"/>
                <wp:wrapNone/>
                <wp:docPr id="159" name="직사각형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764"/>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1060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A47038" id="직사각형 159" o:spid="_x0000_s1057" style="position:absolute;margin-left:148.6pt;margin-top:97.65pt;width:135pt;height:59.2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vHLPQIAAFYEAAAOAAAAZHJzL2Uyb0RvYy54bWysVMGO0zAQvSPxD5bvNElpt9uo6WrVpQhp&#10;gZUWPsBxnMbCsc3YbVJuu/+AxB9w4cB3oeUfGLvdbhc4IXKwPPb4zcx7M5md9a0iGwFOGl3QbJBS&#10;IjQ3ldSrgr5/t3x2SonzTFdMGS0KuhWOns2fPpl1NhdD0xhVCSAIol3e2YI23ts8SRxvRMvcwFih&#10;8bI20DKPJqySCliH6K1Khml6knQGKguGC+fw9GJ3SecRv64F92/r2glPVEExNx9XiGsZ1mQ+Y/kK&#10;mG0k36fB/iGLlkmNQQ9QF8wzsgb5B1QrORhnaj/gpk1MXUsuYg1YTZb+Vs11w6yItSA5zh5ocv8P&#10;lr/ZXAGRFWo3nlKiWYsi3X29ubv99uP7zc8vn0k4R5Y663J0vrZXEOp09tLwD45os2iYXolzANM1&#10;glWYWxb8k0cPguHwKSm716bCEGztTSSsr6ENgEgF6aMu24MuoveE42E2yUbjFOXjeDcZDycnoxiC&#10;5fevLTj/UpiWhE1BAXWP6Gxz6XzIhuX3LjF7o2S1lEpFA1blQgHZMOyRZfz26O7YTWnSFXQ6Ho4j&#10;8qM7dwyRxu9vEK302OxKtgU9PTixPND2QlexFT2TarfHlJXe8xio20ng+7KPcj2PLAdeS1NtkVkw&#10;u+bGYcRNY+ATJR02dkHdxzUDQYl6pVGdaTYahUk4NuDYKI8NpjlCFdRTstsu/G561hbkqsFIWaRD&#10;m3NUtJaR7Ies9vlj80YN9oMWpuPYjl4Pv4P5LwAAAP//AwBQSwMEFAAGAAgAAAAhAN0cvJPgAAAA&#10;CwEAAA8AAABkcnMvZG93bnJldi54bWxMj8tOwzAQRfdI/IM1SOyo00RpkxCn4iFWiEUDareuPcQR&#10;sR3Fbpv+PdMVLGfu0Z0z9Wa2AzvhFHrvBCwXCTB0yuvedQK+Pt8eCmAhSqfl4B0KuGCATXN7U8tK&#10;+7Pb4qmNHaMSFyopwMQ4VpwHZdDKsPAjOsq+/WRlpHHquJ7kmcrtwNMkWXEre0cXjBzxxaD6aY9W&#10;wLqLr616ztXuw1yK93LOwrbdC3F/Nz89Aos4xz8YrvqkDg05HfzR6cAGAWm5TgmloMwzYETkq+vm&#10;ICBbZgXwpub/f2h+AQAA//8DAFBLAQItABQABgAIAAAAIQC2gziS/gAAAOEBAAATAAAAAAAAAAAA&#10;AAAAAAAAAABbQ29udGVudF9UeXBlc10ueG1sUEsBAi0AFAAGAAgAAAAhADj9If/WAAAAlAEAAAsA&#10;AAAAAAAAAAAAAAAALwEAAF9yZWxzLy5yZWxzUEsBAi0AFAAGAAgAAAAhAPXi8cs9AgAAVgQAAA4A&#10;AAAAAAAAAAAAAAAALgIAAGRycy9lMm9Eb2MueG1sUEsBAi0AFAAGAAgAAAAhAN0cvJPgAAAACwEA&#10;AA8AAAAAAAAAAAAAAAAAlwQAAGRycy9kb3ducmV2LnhtbFBLBQYAAAAABAAEAPMAAACkBQAAAAA=&#10;">
                <v:textbox inset=",7.2pt,,7.2pt">
                  <w:txbxContent>
                    <w:p w:rsidR="006267A7" w:rsidRDefault="006267A7" w:rsidP="00E30771">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10605)</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29600" behindDoc="0" locked="0" layoutInCell="1" allowOverlap="1" wp14:anchorId="634AD21D" wp14:editId="486B945A">
                <wp:simplePos x="0" y="0"/>
                <wp:positionH relativeFrom="column">
                  <wp:posOffset>1475105</wp:posOffset>
                </wp:positionH>
                <wp:positionV relativeFrom="paragraph">
                  <wp:posOffset>121285</wp:posOffset>
                </wp:positionV>
                <wp:extent cx="2771775" cy="571500"/>
                <wp:effectExtent l="0" t="0" r="28575" b="19050"/>
                <wp:wrapNone/>
                <wp:docPr id="160" name="직사각형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Records after duplicates removed</w:t>
                            </w:r>
                            <w:r>
                              <w:rPr>
                                <w:rFonts w:ascii="Calibri" w:hAnsi="Calibri"/>
                                <w:sz w:val="22"/>
                              </w:rPr>
                              <w:br/>
                              <w:t>(n = 1060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4AD21D" id="직사각형 160" o:spid="_x0000_s1058" style="position:absolute;margin-left:116.15pt;margin-top:9.55pt;width:218.25pt;height:4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Yv1PgIAAFYEAAAOAAAAZHJzL2Uyb0RvYy54bWysVEGO0zAU3SNxB8t7mqZMpzNR09GoQxHS&#10;ACMNHMBxnMbCsc2326TshjsgcQM2LDgXGu7At9OWDLBCZGH529/P77/3nflF1yiyFeCk0TlNR2NK&#10;hOamlHqd07dvVk/OKHGe6ZIpo0VOd8LRi8XjR/PWZmJiaqNKAQRBtMtam9Pae5slieO1aJgbGSs0&#10;blYGGuYxhHVSAmsRvVHJZDw+TVoDpQXDhXO4etVv0kXEryrB/euqcsITlVPk5uMIcSzCmCzmLFsD&#10;s7XkexrsH1g0TGq89Ah1xTwjG5B/QDWSg3Gm8iNumsRUleQi1oDVpOPfqrmtmRWxFhTH2aNM7v/B&#10;8lfbGyCyRO9OUR/NGjTp/svd/cev37/d/fj8iYR1VKm1LsPkW3sDoU5nrw1/54g2y5rptbgEMG0t&#10;WInc0pCfPDgQAodHSdG+NCVewTbeRMG6CpoAiFKQLvqyO/oiOk84Lk5ms3Q2m1LCcW86S6fjSClh&#10;2eG0BeefC9OQMMkpoO8RnW2vnQ9sWHZIieyNkuVKKhUDWBdLBWTLsEdW8YsFYJHDNKVJm9Pz6WQa&#10;kR/suSHEOH5/g2ikx2ZXssnp2TGJZUG2Z7qMreiZVP0cKSu91zFI11vgu6KLdj2dHFwpTLlDZcH0&#10;zY2PESe1gQ+UtNjYOXXvNwwEJeqFRnfO05OT8BKGAQyDYhgwzREqp56Sfrr0/evZWJDrGm9Koxza&#10;XKKjlYxiB7d7Vnv+2LzRg/1DC69jGMesX7+DxU8AAAD//wMAUEsDBBQABgAIAAAAIQAUkrxK3gAA&#10;AAoBAAAPAAAAZHJzL2Rvd25yZXYueG1sTI/NTsMwEITvSLyDtUjcqNNEhDSNU/EjTohDA6JXN17i&#10;iHgdxW6bvj3LiR535tPsTLWZ3SCOOIXek4LlIgGB1HrTU6fg8+P1rgARoiajB0+o4IwBNvX1VaVL&#10;40+0xWMTO8EhFEqtwMY4llKG1qLTYeFHJPa+/eR05HPqpJn0icPdINMkyaXTPfEHq0d8ttj+NAen&#10;4KGLL037dN9+vdtz8baas7Btdkrd3syPaxAR5/gPw199rg41d9r7A5kgBgVplmaMsrFagmAgzwve&#10;smchYUXWlbycUP8CAAD//wMAUEsBAi0AFAAGAAgAAAAhALaDOJL+AAAA4QEAABMAAAAAAAAAAAAA&#10;AAAAAAAAAFtDb250ZW50X1R5cGVzXS54bWxQSwECLQAUAAYACAAAACEAOP0h/9YAAACUAQAACwAA&#10;AAAAAAAAAAAAAAAvAQAAX3JlbHMvLnJlbHNQSwECLQAUAAYACAAAACEAIzGL9T4CAABWBAAADgAA&#10;AAAAAAAAAAAAAAAuAgAAZHJzL2Uyb0RvYy54bWxQSwECLQAUAAYACAAAACEAFJK8St4AAAAKAQAA&#10;DwAAAAAAAAAAAAAAAACYBAAAZHJzL2Rvd25yZXYueG1sUEsFBgAAAAAEAAQA8wAAAKMFAAAAAA==&#10;">
                <v:textbox inset=",7.2pt,,7.2pt">
                  <w:txbxContent>
                    <w:p w:rsidR="006267A7" w:rsidRDefault="006267A7" w:rsidP="00E30771">
                      <w:pPr>
                        <w:jc w:val="center"/>
                        <w:rPr>
                          <w:rFonts w:ascii="Calibri" w:hAnsi="Calibri"/>
                          <w:sz w:val="22"/>
                        </w:rPr>
                      </w:pPr>
                      <w:r>
                        <w:rPr>
                          <w:rFonts w:ascii="Calibri" w:hAnsi="Calibri"/>
                          <w:sz w:val="22"/>
                        </w:rPr>
                        <w:t>Records after duplicates removed</w:t>
                      </w:r>
                      <w:r>
                        <w:rPr>
                          <w:rFonts w:ascii="Calibri" w:hAnsi="Calibri"/>
                          <w:sz w:val="22"/>
                        </w:rPr>
                        <w:br/>
                        <w:t>(n = 10605)</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31648" behindDoc="0" locked="0" layoutInCell="1" allowOverlap="1" wp14:anchorId="62271729" wp14:editId="10B07144">
                <wp:simplePos x="0" y="0"/>
                <wp:positionH relativeFrom="column">
                  <wp:posOffset>4227830</wp:posOffset>
                </wp:positionH>
                <wp:positionV relativeFrom="paragraph">
                  <wp:posOffset>1279525</wp:posOffset>
                </wp:positionV>
                <wp:extent cx="1714500" cy="643255"/>
                <wp:effectExtent l="0" t="0" r="19050" b="23495"/>
                <wp:wrapNone/>
                <wp:docPr id="161" name="직사각형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Records excluded</w:t>
                            </w:r>
                            <w:r>
                              <w:rPr>
                                <w:rFonts w:ascii="Calibri" w:hAnsi="Calibri"/>
                                <w:sz w:val="22"/>
                              </w:rPr>
                              <w:br/>
                              <w:t>(n = 1058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271729" id="직사각형 161" o:spid="_x0000_s1059" style="position:absolute;margin-left:332.9pt;margin-top:100.75pt;width:135pt;height:50.6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MdYOwIAAFYEAAAOAAAAZHJzL2Uyb0RvYy54bWysVM2O0zAQviPxDpbvNEn/2I2arlZdipAW&#10;WGnhARzHaSwc24zdJuW2vAMSb8CFA8+Flndg4rQlC5wQOVgez/jzzPfNZHHR1orsBDhpdEaTUUyJ&#10;0NwUUm8y+vbN+skZJc4zXTBltMjoXjh6sXz8aNHYVIxNZVQhgCCIdmljM1p5b9MocrwSNXMjY4VG&#10;Z2mgZh5N2EQFsAbRaxWN43geNQYKC4YL5/D0qnfSZcAvS8H967J0whOVUczNhxXCmndrtFywdAPM&#10;VpIf0mD/kEXNpMZHT1BXzDOyBfkHVC05GGdKP+KmjkxZSi5CDVhNEv9WzW3FrAi1IDnOnmhy/w+W&#10;v9rdAJEFajdPKNGsRpHuv9zdf/z6/dvdj8+fSHeOLDXWpRh8a2+gq9PZa8PfOaLNqmJ6Iy4BTFMJ&#10;VmBuIT56cKEzHF4lefPSFPgE23oTCGtLqDtApIK0QZf9SRfResLxMHmaTGcxysfRN59OxrNZl1LE&#10;0uNtC84/F6Ym3SajgLoHdLa7dr4PPYaE7I2SxVoqFQzY5CsFZMewR9bhO6C7YZjSpMno+Ww8C8gP&#10;fG4IEYfvbxC19NjsStYZPTsFsbSj7ZkuQit6JlW/x+qUxiKP1PUS+DZvg1yTyVGV3BR7ZBZM39w4&#10;jLipDHygpMHGzqh7v2UgKFEvNKpznkyn3SQMDRga+dBgmiNURj0l/Xbl++nZWpCbCl9KAh3aXKKi&#10;pQxkdyn3WR3yx+YNch0GrZuOoR2ifv0Olj8BAAD//wMAUEsDBBQABgAIAAAAIQCWQMIB4AAAAAsB&#10;AAAPAAAAZHJzL2Rvd25yZXYueG1sTI/NTsMwEITvSLyDtUjcqNNECWkap+JHnBCHBkSvrr3EEfE6&#10;it02fXvcEz3u7Gjmm3oz24EdcfK9IwHLRQIMSTndUyfg6/PtoQTmgyQtB0co4IweNs3tTS0r7U60&#10;xWMbOhZDyFdSgAlhrDj3yqCVfuFGpPj7cZOVIZ5Tx/UkTzHcDjxNkoJb2VNsMHLEF4Pqtz1YAY9d&#10;eG3Vc66+P8y5fF/Nmd+2OyHu7+anNbCAc/g3wwU/okMTmfbuQNqzQUBR5BE9CEiTZQ4sOlbZRdkL&#10;yJK0BN7U/HpD8wcAAP//AwBQSwECLQAUAAYACAAAACEAtoM4kv4AAADhAQAAEwAAAAAAAAAAAAAA&#10;AAAAAAAAW0NvbnRlbnRfVHlwZXNdLnhtbFBLAQItABQABgAIAAAAIQA4/SH/1gAAAJQBAAALAAAA&#10;AAAAAAAAAAAAAC8BAABfcmVscy8ucmVsc1BLAQItABQABgAIAAAAIQBCOMdYOwIAAFYEAAAOAAAA&#10;AAAAAAAAAAAAAC4CAABkcnMvZTJvRG9jLnhtbFBLAQItABQABgAIAAAAIQCWQMIB4AAAAAsBAAAP&#10;AAAAAAAAAAAAAAAAAJUEAABkcnMvZG93bnJldi54bWxQSwUGAAAAAAQABADzAAAAogUAAAAA&#10;">
                <v:textbox inset=",7.2pt,,7.2pt">
                  <w:txbxContent>
                    <w:p w:rsidR="006267A7" w:rsidRDefault="006267A7" w:rsidP="00E30771">
                      <w:pPr>
                        <w:jc w:val="center"/>
                        <w:rPr>
                          <w:rFonts w:ascii="Calibri" w:hAnsi="Calibri"/>
                          <w:sz w:val="22"/>
                        </w:rPr>
                      </w:pPr>
                      <w:r>
                        <w:rPr>
                          <w:rFonts w:ascii="Calibri" w:hAnsi="Calibri"/>
                          <w:sz w:val="22"/>
                        </w:rPr>
                        <w:t>Records excluded</w:t>
                      </w:r>
                      <w:r>
                        <w:rPr>
                          <w:rFonts w:ascii="Calibri" w:hAnsi="Calibri"/>
                          <w:sz w:val="22"/>
                        </w:rPr>
                        <w:br/>
                        <w:t>(n = 10584)</w:t>
                      </w:r>
                    </w:p>
                  </w:txbxContent>
                </v:textbox>
              </v:rect>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1939840" behindDoc="0" locked="0" layoutInCell="1" allowOverlap="1" wp14:anchorId="5BF5EA5C" wp14:editId="042CAF28">
                <wp:simplePos x="0" y="0"/>
                <wp:positionH relativeFrom="column">
                  <wp:posOffset>3600450</wp:posOffset>
                </wp:positionH>
                <wp:positionV relativeFrom="paragraph">
                  <wp:posOffset>2727324</wp:posOffset>
                </wp:positionV>
                <wp:extent cx="628650" cy="0"/>
                <wp:effectExtent l="0" t="76200" r="19050" b="95250"/>
                <wp:wrapNone/>
                <wp:docPr id="162" name="직선 화살표 연결선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621743" id="직선 화살표 연결선 162" o:spid="_x0000_s1026" type="#_x0000_t32" style="position:absolute;left:0;text-align:left;margin-left:283.5pt;margin-top:214.75pt;width:49.5pt;height:0;z-index:25193984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nC01QIAAKoFAAAOAAAAZHJzL2Uyb0RvYy54bWysVM2O0zAQviPxDpbv2fw0Tdto29VumnJZ&#10;YKVdxNmNnSYisSPbbbpCHEC8ABISQuLAjesK8VSo+w6M3Ta7XS4IbQ6Rx/Z8M/PNNz4+WdcVWjGp&#10;SsHH2D/yMGI8E7TkizF+dTVzhhgpTTglleBsjK+ZwieTp0+O2yZmgShERZlEAMJV3DZjXGjdxK6r&#10;soLVRB2JhnE4zIWsiQZTLlwqSQvodeUGnhe5rZC0kSJjSsHudHuIJxY/z1mmX+a5YhpVYwy5afuX&#10;9j83f3dyTOKFJE1RZrs0yH9kUZOSQ9AOako0QUtZ/gVVl5kUSuT6KBO1K/K8zJitAarxvQfVXBak&#10;YbYWIEc1HU3q8WCzF6sLiUoKvYsCjDipoUmbH+83H7+j26+fNx9+3X76hjZfbn7/vDF75hZw1jYq&#10;BteEX0hTdbbml825yN4oxEVSEL5gNver6wbgfOPhHrgYQzUQed4+FxTukKUWlsB1LmsDCdSgte3T&#10;ddcnttYog80oGEZ96Ga2P3JJvPdrpNLPmKiRWYyx0pKUi0IngnMQg5C+jUJW50qbrEi8dzBBuZiV&#10;VWU1UXHUjvGoH/StgxJVSc2huabkYp5UEq2IUZX9bIlwcv+aFEtOLVjBCE13a03KCtZIW260LIGt&#10;imETrWYUo4rBIJnVNr2Km4jMSnmbM1hrDUu7D4xYmb0deaN0mA5DJwyi1Am96dQ5nSWhE838QX/a&#10;mybJ1H9nSvHDuCgpZdxUs5e8H/6bpHbDtxVrJ/qONvcQ3fILyR5mejrre4OwN3QGg37PCXup55wN&#10;Z4lzmvhRNEjPkrP0QaaprV49TrIdlSYrsdRMXha0RbQ0cun1R4GPwYAnIhhsO4tItYCWZFpiJIV+&#10;XerCitvI0mAcqCGx3653HfqWiH0PjdV1YVfbHVUgyX1/7cyYMdkO3FzQ6wtpZGHGBx4E67R7vMyL&#10;c9+2t+6e2MkfAAAA//8DAFBLAwQUAAYACAAAACEABgbSZ98AAAALAQAADwAAAGRycy9kb3ducmV2&#10;LnhtbEyPzU7DMBCE70i8g7VI3KjT0rgQ4lSoEgj1RvgRRzdekoh4HdluG3h6FgkJjjs7mvmmXE9u&#10;EAcMsfekYT7LQCA13vbUanh+uru4AhGTIWsGT6jhEyOsq9OT0hTWH+kRD3VqBYdQLIyGLqWxkDI2&#10;HToTZ35E4t+7D84kPkMrbTBHDneDXGSZks70xA2dGXHTYfNR752G6WubY/vaL9PD/H4Vtvnm7fKl&#10;1vr8bLq9AZFwSn9m+MFndKiYaef3ZKMYNORqxVuShuXiOgfBDqUUK7tfRVal/L+h+gYAAP//AwBQ&#10;SwECLQAUAAYACAAAACEAtoM4kv4AAADhAQAAEwAAAAAAAAAAAAAAAAAAAAAAW0NvbnRlbnRfVHlw&#10;ZXNdLnhtbFBLAQItABQABgAIAAAAIQA4/SH/1gAAAJQBAAALAAAAAAAAAAAAAAAAAC8BAABfcmVs&#10;cy8ucmVsc1BLAQItABQABgAIAAAAIQBTpnC01QIAAKoFAAAOAAAAAAAAAAAAAAAAAC4CAABkcnMv&#10;ZTJvRG9jLnhtbFBLAQItABQABgAIAAAAIQAGBtJn3wAAAAsBAAAPAAAAAAAAAAAAAAAAAC8FAABk&#10;cnMvZG93bnJldi54bWxQSwUGAAAAAAQABADzAAAAOw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1938816" behindDoc="0" locked="0" layoutInCell="1" allowOverlap="1" wp14:anchorId="41483BF1" wp14:editId="0B305F0D">
                <wp:simplePos x="0" y="0"/>
                <wp:positionH relativeFrom="column">
                  <wp:posOffset>3596005</wp:posOffset>
                </wp:positionH>
                <wp:positionV relativeFrom="paragraph">
                  <wp:posOffset>1631314</wp:posOffset>
                </wp:positionV>
                <wp:extent cx="650875" cy="0"/>
                <wp:effectExtent l="0" t="76200" r="15875" b="95250"/>
                <wp:wrapNone/>
                <wp:docPr id="163" name="직선 화살표 연결선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09F445" id="직선 화살표 연결선 163" o:spid="_x0000_s1026" type="#_x0000_t32" style="position:absolute;left:0;text-align:left;margin-left:283.15pt;margin-top:128.45pt;width:51.25pt;height:0;z-index:25193881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9OR1QIAAKoFAAAOAAAAZHJzL2Uyb0RvYy54bWysVM2O0zAQviPxDpbv2SRt0p9o29Vu2nJZ&#10;YKVdxNmNncYisSPbbbpCHEC8ABISQuLAjesK8VSo+w6M3Ta7XS4IbQ6Rx/Z8M/PNNz4+WVclWjGl&#10;uRQjHB4FGDGRScrFYoRfXc28AUbaEEFJKQUb4Wum8cn46ZPjpk5YRxaypEwhABE6aeoRLoypE9/X&#10;WcEqoo9kzQQc5lJVxICpFj5VpAH0qvQ7QdDzG6lorWTGtIbdyfYQjx1+nrPMvMxzzQwqRxhyM+6v&#10;3H9u//74mCQLReqCZ7s0yH9kUREuIGgLNSGGoKXif0FVPFNSy9wcZbLyZZ7zjLkaoJoweFDNZUFq&#10;5moBcnTd0qQfDzZ7sbpQiFPoXa+LkSAVNGnz4/3m43d0+/Xz5sOv20/f0ObLze+fN3bP3gLOmlon&#10;4JqKC2Wrztbisj6X2RuNhEwLIhbM5X51XQNcaD38Axdr6Boiz5vnksIdsjTSEbjOVWUhgRq0dn26&#10;bvvE1gZlsNmLg0E/xijbH/kk2fvVSptnTFbILkZYG0X4ojCpFALEIFXoopDVuTY2K5LsHWxQIWe8&#10;LJ0mSoGaER7Gndg5aFlyag/tNa0W87RUaEWsqtznSoST+9eUXArqwApG6HS3NoSXsEbGcWMUB7ZK&#10;hm20ilGMSgaDZFfb9EphIzIn5W3OYK0NLN0+MOJk9nYYDKeD6SDyok5v6kXBZOKdztLI683Cfjzp&#10;TtJ0Er6zpYRRUnBKmbDV7CUfRv8mqd3wbcXair6lzT9Ed/xCsoeZns7ioB91B16/H3e9qDsNvLPB&#10;LPVO07DX60/P0rPpg0ynrnr9OMm2VNqs5NIwdVnQBlFu5dKNh50QgwFPRKe/7Swi5QJakhmFkZLm&#10;NTeFE7eVpcU4UEPqvl3vWvQtEfseWqvtwq62O6pAkvv+upmxY7IduLmk1xfKysKODzwIzmn3eNkX&#10;577tbt09seM/AAAA//8DAFBLAwQUAAYACAAAACEA7knYT98AAAALAQAADwAAAGRycy9kb3ducmV2&#10;LnhtbEyPTU/DMAyG70j8h8hI3Fi6jYZRmk5oEgjtRvkQx6wxbUXjVEm2FX49RkKCo+1Hr5+3XE9u&#10;EAcMsfekYT7LQCA13vbUanh+urtYgYjJkDWDJ9TwiRHW1elJaQrrj/SIhzq1gkMoFkZDl9JYSBmb&#10;Dp2JMz8i8e3dB2cSj6GVNpgjh7tBLrJMSWd64g+dGXHTYfNR752G6WubY/vaX6aH+f1V2Oabt+VL&#10;rfX52XR7AyLhlP5g+NFndajYaef3ZKMYNORKLRnVsMjVNQgmlFpxmd3vRlal/N+h+gYAAP//AwBQ&#10;SwECLQAUAAYACAAAACEAtoM4kv4AAADhAQAAEwAAAAAAAAAAAAAAAAAAAAAAW0NvbnRlbnRfVHlw&#10;ZXNdLnhtbFBLAQItABQABgAIAAAAIQA4/SH/1gAAAJQBAAALAAAAAAAAAAAAAAAAAC8BAABfcmVs&#10;cy8ucmVsc1BLAQItABQABgAIAAAAIQDhf9OR1QIAAKoFAAAOAAAAAAAAAAAAAAAAAC4CAABkcnMv&#10;ZTJvRG9jLnhtbFBLAQItABQABgAIAAAAIQDuSdhP3wAAAAsBAAAPAAAAAAAAAAAAAAAAAC8FAABk&#10;cnMvZG93bnJldi54bWxQSwUGAAAAAAQABADzAAAAOw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1937792" behindDoc="0" locked="0" layoutInCell="1" allowOverlap="1" wp14:anchorId="59BB28AC" wp14:editId="7C143C1A">
                <wp:simplePos x="0" y="0"/>
                <wp:positionH relativeFrom="column">
                  <wp:posOffset>2743199</wp:posOffset>
                </wp:positionH>
                <wp:positionV relativeFrom="paragraph">
                  <wp:posOffset>3025140</wp:posOffset>
                </wp:positionV>
                <wp:extent cx="0" cy="342900"/>
                <wp:effectExtent l="76200" t="0" r="76200" b="57150"/>
                <wp:wrapNone/>
                <wp:docPr id="164" name="직선 화살표 연결선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B61DA9C" id="직선 화살표 연결선 164" o:spid="_x0000_s1026" type="#_x0000_t32" style="position:absolute;left:0;text-align:left;margin-left:3in;margin-top:238.2pt;width:0;height:27pt;z-index:25193779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R0J1AIAAKoFAAAOAAAAZHJzL2Uyb0RvYy54bWysVM1u1DAQviPxDpbvaZLd7F/U3arNZrkU&#10;qNQizt7Y2VgkdmR7fyrEAcQLICEhJA7cuFaIp0Lbd2Ds7KbdckGoOUQe2/PNzDff+PhkU5VoxZTm&#10;UoxxeBRgxEQmKReLMX51NfOGGGlDBCWlFGyMr5nGJ5OnT47Xdcw6spAlZQoBiNDxuh7jwpg69n2d&#10;Fawi+kjWTMBhLlVFDJhq4VNF1oBelX4nCPr+WipaK5kxrWF32hziicPPc5aZl3mumUHlGENuxv2V&#10;+8/t358ck3ihSF3wbJcG+Y8sKsIFBG2hpsQQtFT8L6iKZ0pqmZujTFa+zHOeMVcDVBMGD6q5LEjN&#10;XC1Ajq5bmvTjwWYvVhcKcQq960cYCVJBk7Y/3m8/fke3Xz9vP/y6/fQNbb/c/P55Y/fsLeBsXesY&#10;XBNxoWzV2UZc1ucye6ORkElBxIK53K+ua4ALrYd/4GINXUPk+fq5pHCHLI10BG5yVVlIoAZtXJ+u&#10;2z6xjUFZs5nBbjfqjALXQp/Ee79aafOMyQrZxRhrowhfFCaRQoAYpApdFLI618ZmReK9gw0q5IyX&#10;pdNEKdB6jEe9Ts85aFlyag/tNa0W86RUaEWsqtznSoST+9eUXArqwApGaLpbG8JLWCPjuDGKA1sl&#10;wzZaxShGJYNBsqsmvVLYiMxJuckZrI2BpdsHRpzM3o6CUTpMh5EXdfqpFwXTqXc6SyKvPwsHvWl3&#10;miTT8J0tJYziglPKhK1mL/kw+jdJ7YavEWsr+pY2/xDd8QvJHmZ6OusFg6g79AaDXteLumngnQ1n&#10;iXeahP3+ID1LztIHmaauev04ybZU2qzk0jB1WdA1otzKpdsbdUIMBjwRnUHTWUTKBbQkMwojJc1r&#10;bgonbitLi3GghsR9u9616A0R+x5aq+3CrrY7qkCS+/66mbFj0gzcXNLrC2VlYccHHgTntHu87Itz&#10;33a37p7YyR8AAAD//wMAUEsDBBQABgAIAAAAIQBJM+ua4AAAAAsBAAAPAAAAZHJzL2Rvd25yZXYu&#10;eG1sTI/NTsMwEITvSLyDtUjcqNMmaasQp0KVQKg3wo96dOMliYjXke22gadnEQe47e6MZr8pN5Md&#10;xAl96B0pmM8SEEiNMz21Cl6e72/WIELUZPTgCBV8YoBNdXlR6sK4Mz3hqY6t4BAKhVbQxTgWUoam&#10;Q6vDzI1IrL07b3Xk1bfSeH3mcDvIRZIspdU98YdOj7jtsPmoj1bB9LXLsX3rs/g4f1j5Xb7dp6+1&#10;UtdX090tiIhT/DPDDz6jQ8VMB3ckE8SgIEsX3CXysFpmINjxezkoyNMkA1mV8n+H6hsAAP//AwBQ&#10;SwECLQAUAAYACAAAACEAtoM4kv4AAADhAQAAEwAAAAAAAAAAAAAAAAAAAAAAW0NvbnRlbnRfVHlw&#10;ZXNdLnhtbFBLAQItABQABgAIAAAAIQA4/SH/1gAAAJQBAAALAAAAAAAAAAAAAAAAAC8BAABfcmVs&#10;cy8ucmVsc1BLAQItABQABgAIAAAAIQDsRR0J1AIAAKoFAAAOAAAAAAAAAAAAAAAAAC4CAABkcnMv&#10;ZTJvRG9jLnhtbFBLAQItABQABgAIAAAAIQBJM+ua4AAAAAsBAAAPAAAAAAAAAAAAAAAAAC4FAABk&#10;cnMvZG93bnJldi54bWxQSwUGAAAAAAQABADzAAAAOw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30624" behindDoc="0" locked="0" layoutInCell="1" allowOverlap="1" wp14:anchorId="2F52A7AF" wp14:editId="10F7B054">
                <wp:simplePos x="0" y="0"/>
                <wp:positionH relativeFrom="column">
                  <wp:posOffset>1951990</wp:posOffset>
                </wp:positionH>
                <wp:positionV relativeFrom="paragraph">
                  <wp:posOffset>2419985</wp:posOffset>
                </wp:positionV>
                <wp:extent cx="1670050" cy="571500"/>
                <wp:effectExtent l="0" t="0" r="25400" b="19050"/>
                <wp:wrapNone/>
                <wp:docPr id="165" name="직사각형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2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52A7AF" id="직사각형 165" o:spid="_x0000_s1060" style="position:absolute;margin-left:153.7pt;margin-top:190.55pt;width:131.5pt;height:4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R6NPgIAAFYEAAAOAAAAZHJzL2Uyb0RvYy54bWysVMGO0zAQvSPxD5bvNElpurtR09WqSxHS&#10;AistfIDrOImFY5ux23S5Lf+AxB9w4cB3oeUfGDtt6QInRA6WxzN+nnlvJrPzbafIRoCTRpc0G6WU&#10;CM1NJXVT0rdvlk9OKXGe6Yopo0VJb4Wj5/PHj2a9LcTYtEZVAgiCaFf0tqSt97ZIEsdb0TE3MlZo&#10;dNYGOubRhCapgPWI3qlknKbTpDdQWTBcOIenl4OTziN+XQvuX9e1E56okmJuPq4Q11VYk/mMFQ0w&#10;20q+S4P9QxYdkxofPUBdMs/IGuQfUJ3kYJyp/YibLjF1LbmINWA1WfpbNTctsyLWguQ4e6DJ/T9Y&#10;/mpzDURWqN00p0SzDkW6/3J3//Hr9293Pz5/IuEcWeqtKzD4xl5DqNPZK8PfOaLNomW6ERcApm8F&#10;qzC3LMQnDy4Ew+FVsupfmgqfYGtvImHbGroAiFSQbdTl9qCL2HrC8TCbnqRpjvJx9OUnWZ5G4RJW&#10;7G9bcP65MB0Jm5IC6h7R2ebK+ZANK/YhMXujZLWUSkUDmtVCAdkw7JFl/GIBWORxmNKkL+lZPs4j&#10;8gOfO4ZI4/c3iE56bHYlu5KeHoJYEWh7pqvYip5JNewxZaV3PAbqBgn8drWNcj2d7FVZmeoWmQUz&#10;NDcOI25aAx8o6bGxS+rerxkIStQLjeqcZZNJmIRjA46N1bHBNEeoknpKhu3CD9OztiCbFl/KIh3a&#10;XKCitYxkB7WHrHb5Y/NGDXaDFqbj2I5Rv34H858AAAD//wMAUEsDBBQABgAIAAAAIQDmKOzK3wAA&#10;AAsBAAAPAAAAZHJzL2Rvd25yZXYueG1sTI/NTsMwEITvSLyDtUjcqB3akhDiVPyIE+LQgODqxksc&#10;Ea+j2G3Tt2c5wW13ZjT7bbWZ/SAOOMU+kIZsoUAgtcH21Gl4f3u+KkDEZMiaIRBqOGGETX1+VpnS&#10;hiNt8dCkTnAJxdJocCmNpZSxdehNXIQRib2vMHmTeJ06aSdz5HI/yGulbqQ3PfEFZ0Z8dNh+N3uv&#10;Ie/SU9M+rNuPV3cqXm7nZdw2n1pfXsz3dyASzukvDL/4jA41M+3CnmwUg4alylcc5aHIMhCcWOeK&#10;lZ2GVc6KrCv5/4f6BwAA//8DAFBLAQItABQABgAIAAAAIQC2gziS/gAAAOEBAAATAAAAAAAAAAAA&#10;AAAAAAAAAABbQ29udGVudF9UeXBlc10ueG1sUEsBAi0AFAAGAAgAAAAhADj9If/WAAAAlAEAAAsA&#10;AAAAAAAAAAAAAAAALwEAAF9yZWxzLy5yZWxzUEsBAi0AFAAGAAgAAAAhAJe5Ho0+AgAAVgQAAA4A&#10;AAAAAAAAAAAAAAAALgIAAGRycy9lMm9Eb2MueG1sUEsBAi0AFAAGAAgAAAAhAOYo7MrfAAAACwEA&#10;AA8AAAAAAAAAAAAAAAAAmAQAAGRycy9kb3ducmV2LnhtbFBLBQYAAAAABAAEAPMAAACkBQAAAAA=&#10;">
                <v:textbox inset=",7.2pt,,7.2pt">
                  <w:txbxContent>
                    <w:p w:rsidR="006267A7" w:rsidRDefault="006267A7" w:rsidP="00E30771">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21)</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1936768" behindDoc="0" locked="0" layoutInCell="1" allowOverlap="1" wp14:anchorId="0934527F" wp14:editId="374D8CA8">
                <wp:simplePos x="0" y="0"/>
                <wp:positionH relativeFrom="column">
                  <wp:posOffset>2743199</wp:posOffset>
                </wp:positionH>
                <wp:positionV relativeFrom="paragraph">
                  <wp:posOffset>2041525</wp:posOffset>
                </wp:positionV>
                <wp:extent cx="0" cy="342900"/>
                <wp:effectExtent l="76200" t="0" r="76200" b="57150"/>
                <wp:wrapNone/>
                <wp:docPr id="166" name="직선 화살표 연결선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B60050C" id="직선 화살표 연결선 166" o:spid="_x0000_s1026" type="#_x0000_t32" style="position:absolute;left:0;text-align:left;margin-left:3in;margin-top:160.75pt;width:0;height:27pt;z-index:25193676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GbD0wIAAKoFAAAOAAAAZHJzL2Uyb0RvYy54bWysVM1u1DAQviPxDpbvaZLd7F/U3arNZrkU&#10;qNQizt7Y2VgkdmR7fyrEAcQLICEhJA7cuFaIp0Lbd2Ds7KbdckGoOUQe2/PNzDff+PhkU5VoxZTm&#10;UoxxeBRgxEQmKReLMX51NfOGGGlDBCWlFGyMr5nGJ5OnT47Xdcw6spAlZQoBiNDxuh7jwpg69n2d&#10;Fawi+kjWTMBhLlVFDJhq4VNF1oBelX4nCPr+WipaK5kxrWF32hziicPPc5aZl3mumUHlGENuxv2V&#10;+8/t358ck3ihSF3wbJcG+Y8sKsIFBG2hpsQQtFT8L6iKZ0pqmZujTFa+zHOeMVcDVBMGD6q5LEjN&#10;XC1Ajq5bmvTjwWYvVhcKcQq96/cxEqSCJm1/vN9+/I5uv37efvh1++kb2n65+f3zxu7ZW8DZutYx&#10;uCbiQtmqs424rM9l9kYjIZOCiAVzuV9d1wAXWg//wMUauobI8/VzSeEOWRrpCNzkqrKQQA3auD5d&#10;t31iG4OyZjOD3W7UGQWuhT6J93610uYZkxWyizHWRhG+KEwihQAxSBW6KGR1ro3NisR7BxtUyBkv&#10;S6eJUqD1GI96nZ5z0LLk1B7aa1ot5kmp0IpYVbnPlQgn968puRTUgRWM0HS3NoSXsEbGcWMUB7ZK&#10;hm20ilGMSgaDZFdNeqWwEZmTcpMzWBsDS7cPjDiZvR0Fo3SYDiMv6vRTLwqmU+90lkRefxYOetPu&#10;NEmm4TtbShjFBaeUCVvNXvJh9G+S2g1fI9ZW9C1t/iG64xeSPcz0dNYLBlF36A0Gva4XddPAOxvO&#10;Eu80AXEN0rPkLH2Qaeqq14+TbEulzUouDVOXBV0jyq1cur1RJ8RgwBPRGTSdRaRcQEsyozBS0rzm&#10;pnDitrK0GAdqSNy3612L3hCx76G12i7sarujCiS576+bGTsmzcDNJb2+UFYWdnzgQXBOu8fLvjj3&#10;bXfr7omd/AEAAP//AwBQSwMEFAAGAAgAAAAhAB0HwsXfAAAACwEAAA8AAABkcnMvZG93bnJldi54&#10;bWxMj0tPwzAQhO9I/AdrkbhR59FQFOJUqBII9UZ4iKMbL0lEvI5stw38ehb1AMedHc18U61nO4oD&#10;+jA4UpAuEhBIrTMDdQpenu+vbkCEqMno0REq+MIA6/r8rNKlcUd6wkMTO8EhFEqtoI9xKqUMbY9W&#10;h4WbkPj34bzVkU/fSeP1kcPtKLMkuZZWD8QNvZ5w02P72eytgvl7W2D3NizjY/qw8tti856/Nkpd&#10;Xsx3tyAizvHPDL/4jA41M+3cnkwQo4JlnvGWqCDP0gIEO07KjpVVUYCsK/l/Q/0DAAD//wMAUEsB&#10;Ai0AFAAGAAgAAAAhALaDOJL+AAAA4QEAABMAAAAAAAAAAAAAAAAAAAAAAFtDb250ZW50X1R5cGVz&#10;XS54bWxQSwECLQAUAAYACAAAACEAOP0h/9YAAACUAQAACwAAAAAAAAAAAAAAAAAvAQAAX3JlbHMv&#10;LnJlbHNQSwECLQAUAAYACAAAACEAUlxmw9MCAACqBQAADgAAAAAAAAAAAAAAAAAuAgAAZHJzL2Uy&#10;b0RvYy54bWxQSwECLQAUAAYACAAAACEAHQfCxd8AAAALAQAADwAAAAAAAAAAAAAAAAAtBQAAZHJz&#10;L2Rvd25yZXYueG1sUEsFBgAAAAAEAAQA8wAAADkGAAAAAA==&#10;">
                <v:stroke endarrow="block"/>
                <v:shadow color="#ccc"/>
              </v:shape>
            </w:pict>
          </mc:Fallback>
        </mc:AlternateContent>
      </w:r>
      <w:r w:rsidRPr="00D370FB">
        <w:rPr>
          <w:rFonts w:eastAsiaTheme="minorHAnsi"/>
        </w:rPr>
        <w:br w:type="page"/>
      </w:r>
    </w:p>
    <w:p w:rsidR="00E30771" w:rsidRPr="00D370FB" w:rsidRDefault="00E30771" w:rsidP="00E30771">
      <w:pPr>
        <w:widowControl/>
        <w:wordWrap/>
        <w:autoSpaceDE/>
        <w:autoSpaceDN/>
        <w:jc w:val="left"/>
        <w:rPr>
          <w:rFonts w:eastAsiaTheme="minorHAnsi"/>
        </w:rPr>
      </w:pPr>
    </w:p>
    <w:p w:rsidR="00E30771" w:rsidRPr="00C53B2D" w:rsidRDefault="00811152" w:rsidP="00E30771">
      <w:pPr>
        <w:rPr>
          <w:rFonts w:eastAsiaTheme="minorHAnsi"/>
          <w:sz w:val="24"/>
          <w:szCs w:val="24"/>
        </w:rPr>
      </w:pPr>
      <w:r w:rsidRPr="00C53B2D">
        <w:rPr>
          <w:rFonts w:eastAsiaTheme="minorHAnsi" w:hint="eastAsia"/>
          <w:sz w:val="24"/>
          <w:szCs w:val="24"/>
        </w:rPr>
        <w:t>견인치료</w:t>
      </w:r>
    </w:p>
    <w:p w:rsidR="00E30771" w:rsidRPr="00D370FB" w:rsidRDefault="00E30771" w:rsidP="00E30771">
      <w:pPr>
        <w:rPr>
          <w:rFonts w:eastAsiaTheme="minorHAnsi"/>
          <w:sz w:val="22"/>
        </w:rPr>
      </w:pPr>
    </w:p>
    <w:p w:rsidR="00E30771" w:rsidRPr="00D370FB" w:rsidRDefault="00E30771" w:rsidP="00E30771">
      <w:pPr>
        <w:rPr>
          <w:rFonts w:eastAsiaTheme="minorHAnsi"/>
          <w:sz w:val="22"/>
        </w:rPr>
      </w:pPr>
      <w:r w:rsidRPr="00D370FB">
        <w:rPr>
          <w:rFonts w:eastAsiaTheme="minorHAnsi" w:cs="Times New Roman"/>
          <w:noProof/>
          <w:kern w:val="0"/>
          <w:sz w:val="24"/>
          <w:szCs w:val="24"/>
        </w:rPr>
        <mc:AlternateContent>
          <mc:Choice Requires="wps">
            <w:drawing>
              <wp:anchor distT="0" distB="0" distL="114300" distR="114300" simplePos="0" relativeHeight="251967488" behindDoc="0" locked="0" layoutInCell="1" allowOverlap="1" wp14:anchorId="396E8093" wp14:editId="5F475D1E">
                <wp:simplePos x="0" y="0"/>
                <wp:positionH relativeFrom="column">
                  <wp:posOffset>-19050</wp:posOffset>
                </wp:positionH>
                <wp:positionV relativeFrom="paragraph">
                  <wp:posOffset>64135</wp:posOffset>
                </wp:positionV>
                <wp:extent cx="5610225" cy="773430"/>
                <wp:effectExtent l="0" t="0" r="28575" b="26670"/>
                <wp:wrapNone/>
                <wp:docPr id="193" name="직사각형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773430"/>
                        </a:xfrm>
                        <a:prstGeom prst="rect">
                          <a:avLst/>
                        </a:prstGeom>
                        <a:solidFill>
                          <a:srgbClr val="FFFFFF"/>
                        </a:solidFill>
                        <a:ln w="9525">
                          <a:solidFill>
                            <a:srgbClr val="000000"/>
                          </a:solidFill>
                          <a:miter lim="800000"/>
                          <a:headEnd/>
                          <a:tailEnd/>
                        </a:ln>
                      </wps:spPr>
                      <wps:txbx>
                        <w:txbxContent>
                          <w:p w:rsidR="006267A7" w:rsidRDefault="006267A7" w:rsidP="00E30771">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E30771">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780</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1049</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168</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18</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2015</w:t>
                            </w:r>
                            <w:r w:rsidRPr="002847B1">
                              <w:rPr>
                                <w:rFonts w:ascii="Calibri" w:hAnsi="Calibri"/>
                                <w:sz w:val="22"/>
                              </w:rPr>
                              <w:t>)</w:t>
                            </w:r>
                          </w:p>
                          <w:p w:rsidR="006267A7" w:rsidRPr="002847B1" w:rsidRDefault="006267A7" w:rsidP="00E30771">
                            <w:pPr>
                              <w:spacing w:line="240" w:lineRule="atLeast"/>
                              <w:jc w:val="center"/>
                              <w:rPr>
                                <w:rFonts w:ascii="Calibri" w:hAnsi="Calibri"/>
                                <w:sz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6E8093" id="직사각형 193" o:spid="_x0000_s1061" style="position:absolute;left:0;text-align:left;margin-left:-1.5pt;margin-top:5.05pt;width:441.75pt;height:60.9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sxIPAIAAFYEAAAOAAAAZHJzL2Uyb0RvYy54bWysVMuO0zAU3SPxD5b3NE0fM9Oo6WjUoQhp&#10;gJEGPsBxnMbCsc2122TYzfwDEn/AhgXfhYZ/4NppS3mIBSILy9e+Pj73nOvMz7tGka0AJ43OaToY&#10;UiI0N6XU65y+eb16ckaJ80yXTBktcnorHD1fPH40b20mRqY2qhRAEES7rLU5rb23WZI4XouGuYGx&#10;QuNmZaBhHkNYJyWwFtEblYyGw5OkNVBaMFw4h6uX/SZdRPyqEty/qionPFE5RW4+jhDHIozJYs6y&#10;NTBbS76jwf6BRcOkxksPUJfMM7IB+RtUIzkYZyo/4KZJTFVJLmINWE06/KWam5pZEWtBcZw9yOT+&#10;Hyx/ub0GIkv0bjamRLMGTXr4dPdw//nrl7tvHz+QsI4qtdZlmHxjryHU6eyV4W8d0WZZM70WFwCm&#10;rQUrkVsa8pOfDoTA4VFStC9MiVewjTdRsK6CJgCiFKSLvtwefBGdJxwXpyfpcDSaUsJx7/R0PBlH&#10;4xKW7U9bcP6ZMA0Jk5wC+h7R2fbK+cCGZfuUyN4oWa6kUjGAdbFUQLYMe2QVv1gAFnmcpjRpczqb&#10;Io+/Qwzj9yeIRnpsdiWbnJ4dklgWZHuqy9iKnknVz5Gy0jsdg3S9Bb4rumjXeLp3pTDlLSoLpm9u&#10;fIw4qQ28p6TFxs6pe7dhIChRzzW6M0snk/ASjgM4DorjgGmOUDn1lPTTpe9fz8aCXNd4Uxrl0OYC&#10;Ha1kFDu43bPa8cfmjR7sHlp4HcdxzPrxO1h8BwAA//8DAFBLAwQUAAYACAAAACEAV2TEwd4AAAAJ&#10;AQAADwAAAGRycy9kb3ducmV2LnhtbEyPzU7DMBCE70i8g7VI3Fo7RIU0xKn4ESfEoQHB1Y2XOCJe&#10;R7Hbpm/PcqLHnRnNflNtZj+IA06xD6QhWyoQSG2wPXUaPt5fFgWImAxZMwRCDSeMsKkvLypT2nCk&#10;LR6a1AkuoVgaDS6lsZQytg69icswIrH3HSZvEp9TJ+1kjlzuB3mj1K30pif+4MyITw7bn2bvNdx1&#10;6blpH1ft55s7Fa/rOY/b5kvr66v54R5Ewjn9h+EPn9GhZqZd2JONYtCwyHlKYl1lINgvCrUCsWMh&#10;z9Yg60qeL6h/AQAA//8DAFBLAQItABQABgAIAAAAIQC2gziS/gAAAOEBAAATAAAAAAAAAAAAAAAA&#10;AAAAAABbQ29udGVudF9UeXBlc10ueG1sUEsBAi0AFAAGAAgAAAAhADj9If/WAAAAlAEAAAsAAAAA&#10;AAAAAAAAAAAALwEAAF9yZWxzLy5yZWxzUEsBAi0AFAAGAAgAAAAhANhizEg8AgAAVgQAAA4AAAAA&#10;AAAAAAAAAAAALgIAAGRycy9lMm9Eb2MueG1sUEsBAi0AFAAGAAgAAAAhAFdkxMHeAAAACQEAAA8A&#10;AAAAAAAAAAAAAAAAlgQAAGRycy9kb3ducmV2LnhtbFBLBQYAAAAABAAEAPMAAAChBQAAAAA=&#10;">
                <v:textbox inset=",7.2pt,,7.2pt">
                  <w:txbxContent>
                    <w:p w:rsidR="006267A7" w:rsidRDefault="006267A7" w:rsidP="00E30771">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E30771">
                      <w:pPr>
                        <w:spacing w:line="240" w:lineRule="atLeast"/>
                        <w:jc w:val="center"/>
                        <w:rPr>
                          <w:rFonts w:ascii="Calibri" w:hAnsi="Calibri"/>
                          <w:sz w:val="22"/>
                        </w:rPr>
                      </w:pPr>
                      <w:r w:rsidRPr="002847B1">
                        <w:rPr>
                          <w:rFonts w:ascii="Calibri" w:hAnsi="Calibri" w:hint="eastAsia"/>
                          <w:sz w:val="22"/>
                        </w:rPr>
                        <w:t>Medline</w:t>
                      </w:r>
                      <w:r>
                        <w:rPr>
                          <w:rFonts w:ascii="Calibri" w:hAnsi="Calibri"/>
                          <w:sz w:val="22"/>
                        </w:rPr>
                        <w:t xml:space="preserve"> </w:t>
                      </w:r>
                      <w:r w:rsidRPr="002847B1">
                        <w:rPr>
                          <w:rFonts w:ascii="Calibri" w:hAnsi="Calibri" w:hint="eastAsia"/>
                          <w:sz w:val="22"/>
                        </w:rPr>
                        <w:t>(</w:t>
                      </w:r>
                      <w:r>
                        <w:rPr>
                          <w:rFonts w:ascii="Calibri" w:hAnsi="Calibri"/>
                          <w:sz w:val="22"/>
                        </w:rPr>
                        <w:t>780</w:t>
                      </w:r>
                      <w:r w:rsidRPr="002847B1">
                        <w:rPr>
                          <w:rFonts w:ascii="Calibri" w:hAnsi="Calibri" w:hint="eastAsia"/>
                          <w:sz w:val="22"/>
                        </w:rPr>
                        <w:t>), EMbase</w:t>
                      </w:r>
                      <w:r>
                        <w:rPr>
                          <w:rFonts w:ascii="Calibri" w:hAnsi="Calibri"/>
                          <w:sz w:val="22"/>
                        </w:rPr>
                        <w:t xml:space="preserve"> </w:t>
                      </w:r>
                      <w:r w:rsidRPr="002847B1">
                        <w:rPr>
                          <w:rFonts w:ascii="Calibri" w:hAnsi="Calibri" w:hint="eastAsia"/>
                          <w:sz w:val="22"/>
                        </w:rPr>
                        <w:t>(</w:t>
                      </w:r>
                      <w:r>
                        <w:rPr>
                          <w:rFonts w:ascii="Calibri" w:hAnsi="Calibri"/>
                          <w:sz w:val="22"/>
                        </w:rPr>
                        <w:t>1049</w:t>
                      </w:r>
                      <w:r w:rsidRPr="002847B1">
                        <w:rPr>
                          <w:rFonts w:ascii="Calibri" w:hAnsi="Calibri" w:hint="eastAsia"/>
                          <w:sz w:val="22"/>
                        </w:rPr>
                        <w:t>), Cochrane</w:t>
                      </w:r>
                      <w:r>
                        <w:rPr>
                          <w:rFonts w:ascii="Calibri" w:hAnsi="Calibri"/>
                          <w:sz w:val="22"/>
                        </w:rPr>
                        <w:t xml:space="preserve"> </w:t>
                      </w:r>
                      <w:r w:rsidRPr="002847B1">
                        <w:rPr>
                          <w:rFonts w:ascii="Calibri" w:hAnsi="Calibri" w:hint="eastAsia"/>
                          <w:sz w:val="22"/>
                        </w:rPr>
                        <w:t>(</w:t>
                      </w:r>
                      <w:r>
                        <w:rPr>
                          <w:rFonts w:ascii="Calibri" w:hAnsi="Calibri"/>
                          <w:sz w:val="22"/>
                        </w:rPr>
                        <w:t>168</w:t>
                      </w:r>
                      <w:r w:rsidRPr="002847B1">
                        <w:rPr>
                          <w:rFonts w:ascii="Calibri" w:hAnsi="Calibri" w:hint="eastAsia"/>
                          <w:sz w:val="22"/>
                        </w:rPr>
                        <w:t>),</w:t>
                      </w:r>
                      <w:r w:rsidRPr="002847B1">
                        <w:rPr>
                          <w:rFonts w:ascii="Calibri" w:hAnsi="Calibri"/>
                          <w:sz w:val="22"/>
                        </w:rPr>
                        <w:t xml:space="preserve"> KoreaMed</w:t>
                      </w:r>
                      <w:r>
                        <w:rPr>
                          <w:rFonts w:ascii="Calibri" w:hAnsi="Calibri"/>
                          <w:sz w:val="22"/>
                        </w:rPr>
                        <w:t xml:space="preserve"> </w:t>
                      </w:r>
                      <w:r w:rsidRPr="002847B1">
                        <w:rPr>
                          <w:rFonts w:ascii="Calibri" w:hAnsi="Calibri" w:hint="eastAsia"/>
                          <w:sz w:val="22"/>
                        </w:rPr>
                        <w:t>(</w:t>
                      </w:r>
                      <w:r>
                        <w:rPr>
                          <w:rFonts w:ascii="Calibri" w:hAnsi="Calibri"/>
                          <w:sz w:val="22"/>
                        </w:rPr>
                        <w:t>18</w:t>
                      </w:r>
                      <w:r w:rsidRPr="002847B1">
                        <w:rPr>
                          <w:rFonts w:ascii="Calibri" w:hAnsi="Calibri" w:hint="eastAsia"/>
                          <w:sz w:val="22"/>
                        </w:rPr>
                        <w:t>)</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Pr>
                          <w:rFonts w:ascii="Calibri" w:hAnsi="Calibri"/>
                          <w:sz w:val="22"/>
                        </w:rPr>
                        <w:t>2015</w:t>
                      </w:r>
                      <w:r w:rsidRPr="002847B1">
                        <w:rPr>
                          <w:rFonts w:ascii="Calibri" w:hAnsi="Calibri"/>
                          <w:sz w:val="22"/>
                        </w:rPr>
                        <w:t>)</w:t>
                      </w:r>
                    </w:p>
                    <w:p w:rsidR="006267A7" w:rsidRPr="002847B1" w:rsidRDefault="006267A7" w:rsidP="00E30771">
                      <w:pPr>
                        <w:spacing w:line="240" w:lineRule="atLeast"/>
                        <w:jc w:val="center"/>
                        <w:rPr>
                          <w:rFonts w:ascii="Calibri" w:hAnsi="Calibri"/>
                          <w:sz w:val="22"/>
                        </w:rPr>
                      </w:pPr>
                    </w:p>
                  </w:txbxContent>
                </v:textbox>
              </v:rect>
            </w:pict>
          </mc:Fallback>
        </mc:AlternateContent>
      </w:r>
    </w:p>
    <w:p w:rsidR="00E30771" w:rsidRPr="00D370FB" w:rsidRDefault="00E30771" w:rsidP="00E30771">
      <w:pPr>
        <w:rPr>
          <w:rFonts w:eastAsiaTheme="minorHAnsi"/>
          <w:sz w:val="22"/>
        </w:rPr>
      </w:pPr>
    </w:p>
    <w:p w:rsidR="00E30771" w:rsidRPr="00D370FB" w:rsidRDefault="00E30771" w:rsidP="00E30771">
      <w:pPr>
        <w:rPr>
          <w:rFonts w:eastAsiaTheme="minorHAnsi"/>
          <w:sz w:val="22"/>
        </w:rPr>
      </w:pPr>
    </w:p>
    <w:p w:rsidR="00E30771" w:rsidRPr="00D370FB" w:rsidRDefault="00E30771" w:rsidP="00E30771">
      <w:pPr>
        <w:rPr>
          <w:rFonts w:eastAsiaTheme="minorHAnsi"/>
          <w:sz w:val="22"/>
        </w:rPr>
      </w:pPr>
      <w:r w:rsidRPr="00D370FB">
        <w:rPr>
          <w:rFonts w:eastAsiaTheme="minorHAnsi" w:cs="Times New Roman"/>
          <w:noProof/>
          <w:kern w:val="0"/>
          <w:sz w:val="24"/>
          <w:szCs w:val="24"/>
        </w:rPr>
        <mc:AlternateContent>
          <mc:Choice Requires="wps">
            <w:drawing>
              <wp:anchor distT="36576" distB="36576" distL="36575" distR="36575" simplePos="0" relativeHeight="251968512" behindDoc="0" locked="0" layoutInCell="1" allowOverlap="1" wp14:anchorId="4FCC404F" wp14:editId="69CBEC91">
                <wp:simplePos x="0" y="0"/>
                <wp:positionH relativeFrom="column">
                  <wp:posOffset>2743199</wp:posOffset>
                </wp:positionH>
                <wp:positionV relativeFrom="paragraph">
                  <wp:posOffset>126365</wp:posOffset>
                </wp:positionV>
                <wp:extent cx="0" cy="399415"/>
                <wp:effectExtent l="76200" t="0" r="57150" b="57785"/>
                <wp:wrapNone/>
                <wp:docPr id="194" name="직선 화살표 연결선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57009A2" id="직선 화살표 연결선 194" o:spid="_x0000_s1026" type="#_x0000_t32" style="position:absolute;left:0;text-align:left;margin-left:3in;margin-top:9.95pt;width:0;height:31.45pt;z-index:25196851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aic0gIAAKoFAAAOAAAAZHJzL2Uyb0RvYy54bWysVMuO0zAU3SPxD5b3mSRt+oqmHc2kLRse&#10;I80g1m7sNBaJHdlu0wqxAPEDSEgIiQU7tiPEV6HOP3DttBk6bBCaLCxfx/f43HOPfXq2KQu0Zkpz&#10;KcY4PAkwYiKVlIvlGL+8nntDjLQhgpJCCjbGW6bx2eTxo9O6illH5rKgTCEAETquqzHOjali39dp&#10;zkqiT2TFBPzMpCqJgVAtfapIDehl4XeCoO/XUtFKyZRpDavT5ieeOPwsY6l5kWWaGVSMMXAzblRu&#10;XNjRn5ySeKlIlfN0T4P8B4uScAGHtlBTYghaKf4XVMlTJbXMzEkqS19mGU+ZqwGqCYN71VzlpGKu&#10;FhBHV61M+uFg0+frS4U4hd6NIowEKaFJu+/vdh++odsvn3bvf95+/Ip2n29+/bixa3YXaFZXOobU&#10;RFwqW3W6EVfVU5m+1kjIJCdiyRz3620FcKHN8I9SbKArOHlRP5MU9pCVkU7ATaZKCwnSoI3r07bt&#10;E9sYlDaLKax2R6Mo7DlwEh/yKqXNEyZLZCdjrI0ifJmbRAoBZpAqdKeQ9VNtLCsSHxLsoULOeVE4&#10;TxQC1WM86nV6LkHLglP7027TarlICoXWxLrKfXsWR9uUXAnqwHJG6Gw/N4QXMEfGaWMUB7UKhu1p&#10;JaMYFQwukp019AphT2TOyg1niDYGpm4dFHE2ezMKRrPhbBh5Uac/86JgOvXO50nk9efhoDftTpNk&#10;Gr61pYRRnHNKmbDVHCwfRv9mqf3la8zamr6VzT9Gd/oC2WOm5/NeMIi6Q28w6HW9qDsLvIvhPPHO&#10;k7DfH8wukovZPaYzV71+GLKtlJaVXBmmrnJaI8qtXbq9USfEEMAT0Rk0nUWkWEJLUqMwUtK84iZ3&#10;5ra2tBhHbkjct+9di94Iceihjdou7Gu7kwoseeivuzP2mjQXbiHp9lJZW9jrAw+CS9o/XvbF+TN2&#10;u+6e2MlvAAAA//8DAFBLAwQUAAYACAAAACEANCrrq94AAAAJAQAADwAAAGRycy9kb3ducmV2Lnht&#10;bEyPwU7DMBBE70j8g7VI3KjTtKVpiFOhSiDUWwNFHN14SSLidWS7beDrWcQBjjszmn1TrEfbixP6&#10;0DlSMJ0kIJBqZzpqFLw8P9xkIELUZHTvCBV8YoB1eXlR6Ny4M+3wVMVGcAmFXCtoYxxyKUPdotVh&#10;4gYk9t6dtzry6RtpvD5zue1lmiS30uqO+EOrB9y0WH9UR6tg/NousHnt5vFp+rj028XmbbavlLq+&#10;Gu/vQEQc418YfvAZHUpmOrgjmSB6BfNZylsiG6sVCA78CgcFWZqBLAv5f0H5DQAA//8DAFBLAQIt&#10;ABQABgAIAAAAIQC2gziS/gAAAOEBAAATAAAAAAAAAAAAAAAAAAAAAABbQ29udGVudF9UeXBlc10u&#10;eG1sUEsBAi0AFAAGAAgAAAAhADj9If/WAAAAlAEAAAsAAAAAAAAAAAAAAAAALwEAAF9yZWxzLy5y&#10;ZWxzUEsBAi0AFAAGAAgAAAAhANEJqJzSAgAAqgUAAA4AAAAAAAAAAAAAAAAALgIAAGRycy9lMm9E&#10;b2MueG1sUEsBAi0AFAAGAAgAAAAhADQq66veAAAACQEAAA8AAAAAAAAAAAAAAAAALAUAAGRycy9k&#10;b3ducmV2LnhtbFBLBQYAAAAABAAEAPMAAAA3BgAAAAA=&#10;">
                <v:stroke endarrow="block"/>
                <v:shadow color="#ccc"/>
              </v:shape>
            </w:pict>
          </mc:Fallback>
        </mc:AlternateContent>
      </w:r>
    </w:p>
    <w:p w:rsidR="00E30771" w:rsidRPr="00D370FB" w:rsidRDefault="00E30771" w:rsidP="00E30771">
      <w:pPr>
        <w:jc w:val="left"/>
        <w:rPr>
          <w:rFonts w:eastAsiaTheme="minorHAnsi"/>
        </w:rPr>
      </w:pPr>
    </w:p>
    <w:p w:rsidR="00E30771" w:rsidRPr="00D370FB" w:rsidRDefault="00E30771" w:rsidP="00E30771">
      <w:pPr>
        <w:widowControl/>
        <w:wordWrap/>
        <w:autoSpaceDE/>
        <w:autoSpaceDN/>
        <w:jc w:val="left"/>
        <w:rPr>
          <w:rFonts w:eastAsiaTheme="minorHAnsi"/>
        </w:rPr>
      </w:pPr>
      <w:r w:rsidRPr="00D370FB">
        <w:rPr>
          <w:rFonts w:eastAsiaTheme="minorHAnsi" w:cs="Times New Roman"/>
          <w:noProof/>
          <w:kern w:val="0"/>
          <w:sz w:val="24"/>
          <w:szCs w:val="24"/>
        </w:rPr>
        <mc:AlternateContent>
          <mc:Choice Requires="wps">
            <w:drawing>
              <wp:anchor distT="0" distB="0" distL="114300" distR="114300" simplePos="0" relativeHeight="251974656" behindDoc="0" locked="0" layoutInCell="1" allowOverlap="1" wp14:anchorId="4F3F56A9" wp14:editId="4BEC5F05">
                <wp:simplePos x="0" y="0"/>
                <wp:positionH relativeFrom="column">
                  <wp:posOffset>1914525</wp:posOffset>
                </wp:positionH>
                <wp:positionV relativeFrom="paragraph">
                  <wp:posOffset>3400425</wp:posOffset>
                </wp:positionV>
                <wp:extent cx="1714500" cy="704850"/>
                <wp:effectExtent l="0" t="0" r="19050" b="19050"/>
                <wp:wrapNone/>
                <wp:docPr id="195" name="직사각형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E30771">
                            <w:pPr>
                              <w:jc w:val="center"/>
                              <w:rPr>
                                <w:rFonts w:ascii="Calibri" w:hAnsi="Calibri"/>
                                <w:sz w:val="22"/>
                              </w:rPr>
                            </w:pPr>
                            <w:r>
                              <w:rPr>
                                <w:rFonts w:ascii="Calibri" w:hAnsi="Calibri"/>
                                <w:sz w:val="22"/>
                              </w:rPr>
                              <w:t>(n =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3F56A9" id="직사각형 195" o:spid="_x0000_s1062" style="position:absolute;margin-left:150.75pt;margin-top:267.75pt;width:135pt;height:55.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d2nPgIAAFYEAAAOAAAAZHJzL2Uyb0RvYy54bWysVMGO0zAQvSPxD5bvNElpd9uo6WrVpQhp&#10;gZUWPsBxnMbCsc3YbVpuyz8g8QdcOPBdaPkHxk5busAJkYPl8YyfZ96byexi2yqyEeCk0QXNBikl&#10;QnNTSb0q6Ns3yycTSpxnumLKaFHQnXD0Yv740ayzuRiaxqhKAEEQ7fLOFrTx3uZJ4ngjWuYGxgqN&#10;ztpAyzyasEoqYB2ityoZpulZ0hmoLBgunMPTq95J5xG/rgX3r+vaCU9UQTE3H1eIaxnWZD5j+QqY&#10;bSTfp8H+IYuWSY2PHqGumGdkDfIPqFZyMM7UfsBNm5i6llzEGrCaLP2tmtuGWRFrQXKcPdLk/h8s&#10;f7W5ASIr1G46pkSzFkW6/3J3//Hr9293Pz5/IuEcWeqsyzH41t5AqNPZa8PfOaLNomF6JS4BTNcI&#10;VmFuWYhPHlwIhsOrpOxemgqfYGtvImHbGtoAiFSQbdRld9RFbD3heJidZ6NxivJx9J2no8k4Cpew&#10;/HDbgvPPhWlJ2BQUUPeIzjbXzodsWH4IidkbJaulVCoasCoXCsiGYY8s4xcLwCJPw5QmXUGn4+E4&#10;Ij/wuVOINH5/g2ilx2ZXsi3o5BjE8kDbM13FVvRMqn6PKSu95zFQ10vgt+U2yvX07KBKaaodMgum&#10;b24cRtw0Bj5Q0mFjF9S9XzMQlKgXGtWZZqNRmIRTA06N8tRgmiNUQT0l/Xbh++lZW5CrBl/KIh3a&#10;XKKitYxkB7X7rPb5Y/NGDfaDFqbj1I5Rv34H858AAAD//wMAUEsDBBQABgAIAAAAIQDVy0iM3wAA&#10;AAsBAAAPAAAAZHJzL2Rvd25yZXYueG1sTI/LTsMwEEX3SPyDNUjsqFOC0zbEqXiIFeqiAdGta5s4&#10;Ih5Hsdumf890Bbt5HN05U60n37OjHWMXUMJ8lgGzqIPpsJXw+fF2twQWk0Kj+oBWwtlGWNfXV5Uq&#10;TTjh1h6b1DIKwVgqCS6loeQ8ame9irMwWKTddxi9StSOLTejOlG47/l9lhXcqw7pglODfXFW/zQH&#10;L2HRptdGPwv9tXHn5ftqyuO22Ul5ezM9PQJLdkp/MFz0SR1qctqHA5rIegl5NheEShC5oIIIsbhM&#10;9hKKh0IAryv+/4f6FwAA//8DAFBLAQItABQABgAIAAAAIQC2gziS/gAAAOEBAAATAAAAAAAAAAAA&#10;AAAAAAAAAABbQ29udGVudF9UeXBlc10ueG1sUEsBAi0AFAAGAAgAAAAhADj9If/WAAAAlAEAAAsA&#10;AAAAAAAAAAAAAAAALwEAAF9yZWxzLy5yZWxzUEsBAi0AFAAGAAgAAAAhACsV3ac+AgAAVgQAAA4A&#10;AAAAAAAAAAAAAAAALgIAAGRycy9lMm9Eb2MueG1sUEsBAi0AFAAGAAgAAAAhANXLSIzfAAAACwEA&#10;AA8AAAAAAAAAAAAAAAAAmAQAAGRycy9kb3ducmV2LnhtbFBLBQYAAAAABAAEAPMAAACkBQAAAAA=&#10;">
                <v:textbox inset=",7.2pt,,7.2pt">
                  <w:txbxContent>
                    <w:p w:rsidR="006267A7" w:rsidRDefault="006267A7" w:rsidP="00E30771">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E30771">
                      <w:pPr>
                        <w:jc w:val="center"/>
                        <w:rPr>
                          <w:rFonts w:ascii="Calibri" w:hAnsi="Calibri"/>
                          <w:sz w:val="22"/>
                        </w:rPr>
                      </w:pPr>
                      <w:r>
                        <w:rPr>
                          <w:rFonts w:ascii="Calibri" w:hAnsi="Calibri"/>
                          <w:sz w:val="22"/>
                        </w:rPr>
                        <w:t>(n =4)</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73632" behindDoc="0" locked="0" layoutInCell="1" allowOverlap="1" wp14:anchorId="4606238C" wp14:editId="748E9ECD">
                <wp:simplePos x="0" y="0"/>
                <wp:positionH relativeFrom="column">
                  <wp:posOffset>4229100</wp:posOffset>
                </wp:positionH>
                <wp:positionV relativeFrom="paragraph">
                  <wp:posOffset>2381250</wp:posOffset>
                </wp:positionV>
                <wp:extent cx="1809750" cy="609600"/>
                <wp:effectExtent l="0" t="0" r="19050" b="19050"/>
                <wp:wrapNone/>
                <wp:docPr id="196" name="직사각형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60960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 xml:space="preserve">Full-text articles excluded, </w:t>
                            </w:r>
                            <w:r>
                              <w:rPr>
                                <w:rFonts w:ascii="Calibri" w:hAnsi="Calibri"/>
                                <w:sz w:val="22"/>
                              </w:rPr>
                              <w:br/>
                              <w:t>(n =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06238C" id="직사각형 196" o:spid="_x0000_s1063" style="position:absolute;margin-left:333pt;margin-top:187.5pt;width:142.5pt;height:48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0ZYPgIAAFYEAAAOAAAAZHJzL2Uyb0RvYy54bWysVMGO0zAQvSPxD5bvNGnZdtuo6WrVpQhp&#10;gZUWPsB1nMbCsc3YbVJuyz8g8QdcOPBdaPkHxk5bssAJkYPl8YyfZ96byfyirRXZCXDS6JwOBykl&#10;QnNTSL3J6ds3qydTSpxnumDKaJHTvXD0YvH40byxmRiZyqhCAEEQ7bLG5rTy3mZJ4nglauYGxgqN&#10;ztJAzTyasEkKYA2i1yoZpekkaQwUFgwXzuHpVeeki4hfloL712XphCcqp5ibjyvEdR3WZDFn2QaY&#10;rSQ/pMH+IYuaSY2PnqCumGdkC/IPqFpyMM6UfsBNnZiylFzEGrCaYfpbNbcVsyLWguQ4e6LJ/T9Y&#10;/mp3A0QWqN1sQolmNYp0/+Xu/uPX79/ufnz+RMI5stRYl2Hwrb2BUKez14a/c0SbZcX0RlwCmKYS&#10;rMDchiE+eXAhGA6vknXz0hT4BNt6EwlrS6gDIFJB2qjL/qSLaD3heDicprPzMcrH0TdJZ5M0Cpew&#10;7HjbgvPPhalJ2OQUUPeIznbXzodsWHYMidkbJYuVVCoasFkvFZAdwx5ZxS8WgEX2w5QmTU5n49E4&#10;Ij/wuT5EGr+/QdTSY7MrWed0egpiWaDtmS5iK3omVbfHlJU+8Bio6yTw7bqNcj09P6qyNsUemQXT&#10;NTcOI24qAx8oabCxc+rebxkIStQLjerMhmdnYRL6BvSNdd9gmiNUTj0l3Xbpu+nZWpCbCl8aRjq0&#10;uURFSxnJDmp3WR3yx+aNGhwGLUxH345Rv34Hi58AAAD//wMAUEsDBBQABgAIAAAAIQDPv8uj4AAA&#10;AAsBAAAPAAAAZHJzL2Rvd25yZXYueG1sTI/NTsMwEITvSLyDtUjcqFNKkjbNpuJHnFAPDYheXWeJ&#10;I2I7it02fXuWE9y+0Y5mZ8rNZHtxojF03iHMZwkIcto3nWsRPt5f75YgQlSuUb13hHChAJvq+qpU&#10;RePPbkenOraCQ1woFIKJcSikDNqQVWHmB3J8+/KjVZHl2MpmVGcOt728T5JMWtU5/mDUQM+G9Hd9&#10;tAh5G19q/ZTqz625LN9W0yLs6j3i7c30uAYRaYp/Zvitz9Wh4k4Hf3RNED1ClmW8JSIs8pSBHat0&#10;znBAeMgZZFXK/xuqHwAAAP//AwBQSwECLQAUAAYACAAAACEAtoM4kv4AAADhAQAAEwAAAAAAAAAA&#10;AAAAAAAAAAAAW0NvbnRlbnRfVHlwZXNdLnhtbFBLAQItABQABgAIAAAAIQA4/SH/1gAAAJQBAAAL&#10;AAAAAAAAAAAAAAAAAC8BAABfcmVscy8ucmVsc1BLAQItABQABgAIAAAAIQBDf0ZYPgIAAFYEAAAO&#10;AAAAAAAAAAAAAAAAAC4CAABkcnMvZTJvRG9jLnhtbFBLAQItABQABgAIAAAAIQDPv8uj4AAAAAsB&#10;AAAPAAAAAAAAAAAAAAAAAJgEAABkcnMvZG93bnJldi54bWxQSwUGAAAAAAQABADzAAAApQUAAAAA&#10;">
                <v:textbox inset=",7.2pt,,7.2pt">
                  <w:txbxContent>
                    <w:p w:rsidR="006267A7" w:rsidRDefault="006267A7" w:rsidP="00E30771">
                      <w:pPr>
                        <w:jc w:val="center"/>
                        <w:rPr>
                          <w:rFonts w:ascii="Calibri" w:hAnsi="Calibri"/>
                          <w:sz w:val="22"/>
                        </w:rPr>
                      </w:pPr>
                      <w:r>
                        <w:rPr>
                          <w:rFonts w:ascii="Calibri" w:hAnsi="Calibri"/>
                          <w:sz w:val="22"/>
                        </w:rPr>
                        <w:t xml:space="preserve">Full-text articles excluded, </w:t>
                      </w:r>
                      <w:r>
                        <w:rPr>
                          <w:rFonts w:ascii="Calibri" w:hAnsi="Calibri"/>
                          <w:sz w:val="22"/>
                        </w:rPr>
                        <w:br/>
                        <w:t>(n =16)</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1975680" behindDoc="0" locked="0" layoutInCell="1" allowOverlap="1" wp14:anchorId="1E6F22B9" wp14:editId="2893DD9D">
                <wp:simplePos x="0" y="0"/>
                <wp:positionH relativeFrom="column">
                  <wp:posOffset>2742565</wp:posOffset>
                </wp:positionH>
                <wp:positionV relativeFrom="paragraph">
                  <wp:posOffset>735965</wp:posOffset>
                </wp:positionV>
                <wp:extent cx="0" cy="457200"/>
                <wp:effectExtent l="76200" t="0" r="57150" b="57150"/>
                <wp:wrapNone/>
                <wp:docPr id="197" name="직선 화살표 연결선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9E7547" id="직선 화살표 연결선 197" o:spid="_x0000_s1026" type="#_x0000_t32" style="position:absolute;left:0;text-align:left;margin-left:215.95pt;margin-top:57.95pt;width:0;height:36pt;z-index:2519756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wvg0gIAAKoFAAAOAAAAZHJzL2Uyb0RvYy54bWysVMuO0zAU3SPxD5b3mSRt2rTRtKOZNGXD&#10;Y6QZxNpNnMYisSPbbVohFiB+AAkJIbFgx3aE+CrU+QeunTZDhw1Ck4Xl6/gen3vusU/PNlWJ1lQq&#10;JvgE+yceRpSnImN8OcEvr+fOCCOlCc9IKTid4C1V+Gz6+NFpU0e0JwpRZlQiAOEqauoJLrSuI9dV&#10;aUErok5ETTn8zIWsiIZQLt1MkgbQq9Lted7QbYTMailSqhSsztqfeGrx85ym+kWeK6pROcHATdtR&#10;2nFhRnd6SqKlJHXB0j0N8h8sKsI4HNpBzYgmaCXZX1AVS6VQItcnqahckecspbYGqMb37lVzVZCa&#10;2lpAHFV3MqmHg02fry8lYhn0bhxixEkFTdp9f7f78A3dfvm0e//z9uNXtPt88+vHjVkzu0CzplYR&#10;pMb8Upqq0w2/qp+K9LVCXMQF4UtquV9va4DzTYZ7lGICVcPJi+aZyGAPWWlhBdzksjKQIA3a2D5t&#10;uz7RjUZpu5jCajAIwQIWnESHvFoq/YSKCpnJBCstCVsWOhacgxmE9O0pZP1UacOKRIcEcygXc1aW&#10;1hMlR80Ejwe9gU1QomSZ+Wm2KblcxKVEa2JcZb89i6NtUqx4ZsEKSrJkP9eElTBH2mqjJQO1SorN&#10;aRXNMCopXCQza+mV3JxIrZVbzhBtNEztOihibfZm7I2TUTIKnKA3TJzAm82c83kcOMO5Hw5m/Vkc&#10;z/y3phQ/iAqWZZSbag6W94N/s9T+8rVm7UzfyeYeo1t9gewx0/P5wAuD/sgJw0HfCfqJ51yM5rFz&#10;HvvDYZhcxBfJPaaJrV49DNlOSsNKrDSVV0XWoIwZu/QH456PIYAnohe2nUWkXEJLUi0xkkK/Yrqw&#10;5ja2NBhHbojtt+9dh94Kceihibou7Gu7kwoseeivvTPmmrQXbiGy7aU0tjDXBx4Em7R/vMyL82ds&#10;d909sdPfAAAA//8DAFBLAwQUAAYACAAAACEAWTdYF98AAAALAQAADwAAAGRycy9kb3ducmV2Lnht&#10;bEyPQU/DMAyF70j8h8hI3FhatrKtNJ3QJBDabWVDHLPGtBWNUyXZVvj1GHGAm/3e0/PnYjXaXpzQ&#10;h86RgnSSgECqnemoUbB7ebxZgAhRk9G9I1TwiQFW5eVFoXPjzrTFUxUbwSUUcq2gjXHIpQx1i1aH&#10;iRuQ2Ht33urIq2+k8frM5baXt0lyJ63uiC+0esB1i/VHdbQKxq9Nhs1rN4vP6dPcb7L123RfKXV9&#10;NT7cg4g4xr8w/OAzOpTMdHBHMkH0CmbTdMlRNtKMB078KgdWFvMlyLKQ/38ovwEAAP//AwBQSwEC&#10;LQAUAAYACAAAACEAtoM4kv4AAADhAQAAEwAAAAAAAAAAAAAAAAAAAAAAW0NvbnRlbnRfVHlwZXNd&#10;LnhtbFBLAQItABQABgAIAAAAIQA4/SH/1gAAAJQBAAALAAAAAAAAAAAAAAAAAC8BAABfcmVscy8u&#10;cmVsc1BLAQItABQABgAIAAAAIQCoSwvg0gIAAKoFAAAOAAAAAAAAAAAAAAAAAC4CAABkcnMvZTJv&#10;RG9jLnhtbFBLAQItABQABgAIAAAAIQBZN1gX3wAAAAsBAAAPAAAAAAAAAAAAAAAAACwFAABkcnMv&#10;ZG93bnJldi54bWxQSwUGAAAAAAQABADzAAAAOA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72608" behindDoc="0" locked="0" layoutInCell="1" allowOverlap="1" wp14:anchorId="4BA991AC" wp14:editId="434651D2">
                <wp:simplePos x="0" y="0"/>
                <wp:positionH relativeFrom="column">
                  <wp:posOffset>1887220</wp:posOffset>
                </wp:positionH>
                <wp:positionV relativeFrom="paragraph">
                  <wp:posOffset>1240155</wp:posOffset>
                </wp:positionV>
                <wp:extent cx="1714500" cy="752764"/>
                <wp:effectExtent l="0" t="0" r="19050" b="28575"/>
                <wp:wrapNone/>
                <wp:docPr id="198" name="직사각형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764"/>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12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A991AC" id="직사각형 198" o:spid="_x0000_s1064" style="position:absolute;margin-left:148.6pt;margin-top:97.65pt;width:135pt;height:59.2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yIXPAIAAFYEAAAOAAAAZHJzL2Uyb0RvYy54bWysVMGO0zAQvSPxD5bvNE1pd7dR09WqSxHS&#10;AistfIDjOImFY5ux27Tcln9A4g+4cOC70PIPjJ1uyQInRA6Wxx6/mXlvJovzXavIVoCTRuc0HY0p&#10;EZqbUuo6p2/frJ+cUeI80yVTRouc7oWj58vHjxadzcTENEaVAgiCaJd1NqeN9zZLEscb0TI3MlZo&#10;vKwMtMyjCXVSAusQvVXJZDw+SToDpQXDhXN4etlf0mXEryrB/euqcsITlVPMzccV4lqENVkuWFYD&#10;s43khzTYP2TRMqkx6BHqknlGNiD/gGolB+NM5UfctImpKslFrAGrSce/VXPTMCtiLUiOs0ea3P+D&#10;5a+210BkidrNUSrNWhTp7svt3cev37/d/vj8iYRzZKmzLkPnG3sNoU5nrwx/54g2q4bpWlwAmK4R&#10;rMTc0uCfPHgQDIdPSdG9NCWGYBtvImG7CtoAiFSQXdRlf9RF7DzheJieptPZGOXjeHc6m5yeTGMI&#10;lt2/tuD8c2FaEjY5BdQ9orPtlfMhG5bdu8TsjZLlWioVDaiLlQKyZdgj6/gd0N3QTWnS5XQ+m8wi&#10;8oM7N4QYx+9vEK302OxKtjk9OzqxLND2TJexFT2Tqt9jykofeAzU9RL4XbGLcj09qlKYco/Mgumb&#10;G4cRN42BD5R02Ng5de83DAQl6oVGdebpdBomYWjA0CiGBtMcoXLqKem3K99Pz8aCrBuMlEY6tLlA&#10;RSsZyQ5q91kd8sfmjRocBi1Mx9COXr9+B8ufAAAA//8DAFBLAwQUAAYACAAAACEA3Ry8k+AAAAAL&#10;AQAADwAAAGRycy9kb3ducmV2LnhtbEyPy07DMBBF90j8gzVI7KjTRGmTEKfiIVaIRQNqt649xBGx&#10;HcVum/490xUsZ+7RnTP1ZrYDO+EUeu8ELBcJMHTK6951Ar4+3x4KYCFKp+XgHQq4YIBNc3tTy0r7&#10;s9viqY0doxIXKinAxDhWnAdl0Mqw8CM6yr79ZGWkceq4nuSZyu3A0yRZcSt7RxeMHPHFoPppj1bA&#10;uouvrXrO1e7DXIr3cs7Ctt0LcX83Pz0CizjHPxiu+qQODTkd/NHpwAYBablOCaWgzDNgROSr6+Yg&#10;IFtmBfCm5v9/aH4BAAD//wMAUEsBAi0AFAAGAAgAAAAhALaDOJL+AAAA4QEAABMAAAAAAAAAAAAA&#10;AAAAAAAAAFtDb250ZW50X1R5cGVzXS54bWxQSwECLQAUAAYACAAAACEAOP0h/9YAAACUAQAACwAA&#10;AAAAAAAAAAAAAAAvAQAAX3JlbHMvLnJlbHNQSwECLQAUAAYACAAAACEAliMiFzwCAABWBAAADgAA&#10;AAAAAAAAAAAAAAAuAgAAZHJzL2Uyb0RvYy54bWxQSwECLQAUAAYACAAAACEA3Ry8k+AAAAALAQAA&#10;DwAAAAAAAAAAAAAAAACWBAAAZHJzL2Rvd25yZXYueG1sUEsFBgAAAAAEAAQA8wAAAKMFAAAAAA==&#10;">
                <v:textbox inset=",7.2pt,,7.2pt">
                  <w:txbxContent>
                    <w:p w:rsidR="006267A7" w:rsidRDefault="006267A7" w:rsidP="00E30771">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n = 1207)</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69536" behindDoc="0" locked="0" layoutInCell="1" allowOverlap="1" wp14:anchorId="7BBDB310" wp14:editId="378B5B7C">
                <wp:simplePos x="0" y="0"/>
                <wp:positionH relativeFrom="column">
                  <wp:posOffset>1475105</wp:posOffset>
                </wp:positionH>
                <wp:positionV relativeFrom="paragraph">
                  <wp:posOffset>121285</wp:posOffset>
                </wp:positionV>
                <wp:extent cx="2771775" cy="571500"/>
                <wp:effectExtent l="0" t="0" r="28575" b="19050"/>
                <wp:wrapNone/>
                <wp:docPr id="199" name="직사각형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Records after duplicates removed</w:t>
                            </w:r>
                            <w:r>
                              <w:rPr>
                                <w:rFonts w:ascii="Calibri" w:hAnsi="Calibri"/>
                                <w:sz w:val="22"/>
                              </w:rPr>
                              <w:br/>
                              <w:t>(n = 12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BDB310" id="직사각형 199" o:spid="_x0000_s1065" style="position:absolute;margin-left:116.15pt;margin-top:9.55pt;width:218.25pt;height:4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7owPQIAAFYEAAAOAAAAZHJzL2Uyb0RvYy54bWysVMGO0zAQvSPxD5bvNE3Z0m3UdLXqUoS0&#10;wEoLH+A4TmLh2GbsNim33X9A4g+4cOC70PIPjJ1u6QInRA6WxzN+nnlvJouzvlVkK8BJo3OajsaU&#10;CM1NKXWd03dv109OKXGe6ZIpo0VOd8LRs+XjR4vOZmJiGqNKAQRBtMs6m9PGe5slieONaJkbGSs0&#10;OisDLfNoQp2UwDpEb1UyGY+fJZ2B0oLhwjk8vRicdBnxq0pw/6aqnPBE5RRz83GFuBZhTZYLltXA&#10;bCP5Pg32D1m0TGp89AB1wTwjG5B/QLWSg3Gm8iNu2sRUleQi1oDVpOPfqrlumBWxFiTH2QNN7v/B&#10;8tfbKyCyRO3mc0o0a1Gkuy83d7dfv3+7+fH5EwnnyFJnXYbB1/YKQp3OXhr+3hFtVg3TtTgHMF0j&#10;WIm5pSE+eXAhGA6vkqJ7ZUp8gm28iYT1FbQBEKkgfdRld9BF9J5wPJzMZulsNqWEo286S6fjKFzC&#10;svvbFpx/IUxLwiangLpHdLa9dD5kw7L7kJi9UbJcS6WiAXWxUkC2DHtkHb9YABZ5HKY06XI6n06m&#10;EfmBzx1DjOP3N4hWemx2Jducnh6CWBZoe67L2IqeSTXsMWWl9zwG6gYJfF/0Ua6nB1UKU+6QWTBD&#10;c+Mw4qYx8JGSDhs7p+7DhoGgRL3UqM48PTkJk3BswLFRHBtMc4TKqadk2K78MD0bC7Ju8KU00qHN&#10;OSpayUh2UHvIap8/Nm/UYD9oYTqO7Rj163ew/AkAAP//AwBQSwMEFAAGAAgAAAAhABSSvEreAAAA&#10;CgEAAA8AAABkcnMvZG93bnJldi54bWxMj81OwzAQhO9IvIO1SNyo00SENI1T8SNOiEMDolc3XuKI&#10;eB3Fbpu+PcuJHnfm0+xMtZndII44hd6TguUiAYHUetNTp+Dz4/WuABGiJqMHT6jgjAE29fVVpUvj&#10;T7TFYxM7wSEUSq3AxjiWUobWotNh4Uck9r795HTkc+qkmfSJw90g0yTJpdM98QerR3y22P40B6fg&#10;oYsvTft0336923PxtpqzsG12St3ezI9rEBHn+A/DX32uDjV32vsDmSAGBWmWZoyysVqCYCDPC96y&#10;ZyFhRdaVvJxQ/wIAAP//AwBQSwECLQAUAAYACAAAACEAtoM4kv4AAADhAQAAEwAAAAAAAAAAAAAA&#10;AAAAAAAAW0NvbnRlbnRfVHlwZXNdLnhtbFBLAQItABQABgAIAAAAIQA4/SH/1gAAAJQBAAALAAAA&#10;AAAAAAAAAAAAAC8BAABfcmVscy8ucmVsc1BLAQItABQABgAIAAAAIQB9b7owPQIAAFYEAAAOAAAA&#10;AAAAAAAAAAAAAC4CAABkcnMvZTJvRG9jLnhtbFBLAQItABQABgAIAAAAIQAUkrxK3gAAAAoBAAAP&#10;AAAAAAAAAAAAAAAAAJcEAABkcnMvZG93bnJldi54bWxQSwUGAAAAAAQABADzAAAAogUAAAAA&#10;">
                <v:textbox inset=",7.2pt,,7.2pt">
                  <w:txbxContent>
                    <w:p w:rsidR="006267A7" w:rsidRDefault="006267A7" w:rsidP="00E30771">
                      <w:pPr>
                        <w:jc w:val="center"/>
                        <w:rPr>
                          <w:rFonts w:ascii="Calibri" w:hAnsi="Calibri"/>
                          <w:sz w:val="22"/>
                        </w:rPr>
                      </w:pPr>
                      <w:r>
                        <w:rPr>
                          <w:rFonts w:ascii="Calibri" w:hAnsi="Calibri"/>
                          <w:sz w:val="22"/>
                        </w:rPr>
                        <w:t>Records after duplicates removed</w:t>
                      </w:r>
                      <w:r>
                        <w:rPr>
                          <w:rFonts w:ascii="Calibri" w:hAnsi="Calibri"/>
                          <w:sz w:val="22"/>
                        </w:rPr>
                        <w:br/>
                        <w:t>(n = 1207)</w:t>
                      </w:r>
                    </w:p>
                  </w:txbxContent>
                </v:textbox>
              </v:rect>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71584" behindDoc="0" locked="0" layoutInCell="1" allowOverlap="1" wp14:anchorId="78416276" wp14:editId="7F6B2E77">
                <wp:simplePos x="0" y="0"/>
                <wp:positionH relativeFrom="column">
                  <wp:posOffset>4227830</wp:posOffset>
                </wp:positionH>
                <wp:positionV relativeFrom="paragraph">
                  <wp:posOffset>1279525</wp:posOffset>
                </wp:positionV>
                <wp:extent cx="1714500" cy="643255"/>
                <wp:effectExtent l="0" t="0" r="19050" b="23495"/>
                <wp:wrapNone/>
                <wp:docPr id="200" name="직사각형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Records excluded</w:t>
                            </w:r>
                            <w:r>
                              <w:rPr>
                                <w:rFonts w:ascii="Calibri" w:hAnsi="Calibri"/>
                                <w:sz w:val="22"/>
                              </w:rPr>
                              <w:br/>
                              <w:t>(n = 118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416276" id="직사각형 200" o:spid="_x0000_s1066" style="position:absolute;margin-left:332.9pt;margin-top:100.75pt;width:135pt;height:50.6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aSOgIAAFYEAAAOAAAAZHJzL2Uyb0RvYy54bWysVEFu1DAU3SNxB8t7JpNhprTRZKpqyiCk&#10;ApUKB3AcJ7FwbPPtmaTs2jsgcQM2LDgXKnfg25kOKbBCZGH529/P77/3neVp3yqyE+Ck0TlNJ1NK&#10;hOamlLrO6bu3myfHlDjPdMmU0SKn18LR09XjR8vOZmJmGqNKAQRBtMs6m9PGe5slieONaJmbGCs0&#10;blYGWuYxhDopgXWI3qpkNp0eJZ2B0oLhwjlcPR826SriV5Xg/k1VOeGJyily83GEOBZhTFZLltXA&#10;bCP5ngb7BxYtkxovPUCdM8/IFuQfUK3kYJyp/ISbNjFVJbmINWA16fS3aq4aZkWsBcVx9iCT+3+w&#10;/PXuEogsc4pqUqJZiybdfbm5u/36/dvNj8+fSFhHlTrrMky+spcQ6nT2wvD3jmizbpiuxRmA6RrB&#10;SuSWhvzkwYEQODxKiu6VKfEKtvUmCtZX0AZAlIL00Zfrgy+i94TjYvosnS8CPY57R/Ons8UiXsGy&#10;+9MWnH8hTEvCJKeAvkd0trtwPrBh2X1KZG+ULDdSqRhAXawVkB3DHtnEb4/uxmlKky6nJ4vZIiI/&#10;2HNjiGn8/gbRSo/NrmSb0+NDEsuCbM91GVvRM6mGOVJWeq9jkG6wwPdFH+2aH1wpTHmNyoIZmhsf&#10;I04aAx8p6bCxc+o+bBkIStRLje6cpHM8S/w4gHFQjAOmOULl1FMyTNd+eD1bC7Ju8KY0yqHNGTpa&#10;ySh2cHtgteePzRs92D+08DrGccz69TtY/QQAAP//AwBQSwMEFAAGAAgAAAAhAJZAwgHgAAAACwEA&#10;AA8AAABkcnMvZG93bnJldi54bWxMj81OwzAQhO9IvIO1SNyo00QJaRqn4kecEIcGRK+uvcQR8TqK&#10;3TZ9e9wTPe7saOabejPbgR1x8r0jActFAgxJOd1TJ+Dr8+2hBOaDJC0HRyjgjB42ze1NLSvtTrTF&#10;Yxs6FkPIV1KACWGsOPfKoJV+4Uak+Ptxk5UhnlPH9SRPMdwOPE2SglvZU2wwcsQXg+q3PVgBj114&#10;bdVzrr4/zLl8X82Z37Y7Ie7v5qc1sIBz+DfDBT+iQxOZ9u5A2rNBQFHkET0ISJNlDiw6VtlF2QvI&#10;krQE3tT8ekPzBwAA//8DAFBLAQItABQABgAIAAAAIQC2gziS/gAAAOEBAAATAAAAAAAAAAAAAAAA&#10;AAAAAABbQ29udGVudF9UeXBlc10ueG1sUEsBAi0AFAAGAAgAAAAhADj9If/WAAAAlAEAAAsAAAAA&#10;AAAAAAAAAAAALwEAAF9yZWxzLy5yZWxzUEsBAi0AFAAGAAgAAAAhAOZ/BpI6AgAAVgQAAA4AAAAA&#10;AAAAAAAAAAAALgIAAGRycy9lMm9Eb2MueG1sUEsBAi0AFAAGAAgAAAAhAJZAwgHgAAAACwEAAA8A&#10;AAAAAAAAAAAAAAAAlAQAAGRycy9kb3ducmV2LnhtbFBLBQYAAAAABAAEAPMAAAChBQAAAAA=&#10;">
                <v:textbox inset=",7.2pt,,7.2pt">
                  <w:txbxContent>
                    <w:p w:rsidR="006267A7" w:rsidRDefault="006267A7" w:rsidP="00E30771">
                      <w:pPr>
                        <w:jc w:val="center"/>
                        <w:rPr>
                          <w:rFonts w:ascii="Calibri" w:hAnsi="Calibri"/>
                          <w:sz w:val="22"/>
                        </w:rPr>
                      </w:pPr>
                      <w:r>
                        <w:rPr>
                          <w:rFonts w:ascii="Calibri" w:hAnsi="Calibri"/>
                          <w:sz w:val="22"/>
                        </w:rPr>
                        <w:t>Records excluded</w:t>
                      </w:r>
                      <w:r>
                        <w:rPr>
                          <w:rFonts w:ascii="Calibri" w:hAnsi="Calibri"/>
                          <w:sz w:val="22"/>
                        </w:rPr>
                        <w:br/>
                        <w:t>(n = 1187)</w:t>
                      </w:r>
                    </w:p>
                  </w:txbxContent>
                </v:textbox>
              </v:rect>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1979776" behindDoc="0" locked="0" layoutInCell="1" allowOverlap="1" wp14:anchorId="4DE2971F" wp14:editId="08CC5EE6">
                <wp:simplePos x="0" y="0"/>
                <wp:positionH relativeFrom="column">
                  <wp:posOffset>3600450</wp:posOffset>
                </wp:positionH>
                <wp:positionV relativeFrom="paragraph">
                  <wp:posOffset>2727324</wp:posOffset>
                </wp:positionV>
                <wp:extent cx="628650" cy="0"/>
                <wp:effectExtent l="0" t="76200" r="19050" b="95250"/>
                <wp:wrapNone/>
                <wp:docPr id="201" name="직선 화살표 연결선 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3CB7DB" id="직선 화살표 연결선 201" o:spid="_x0000_s1026" type="#_x0000_t32" style="position:absolute;left:0;text-align:left;margin-left:283.5pt;margin-top:214.75pt;width:49.5pt;height:0;z-index:25197977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4GT0gIAAKoFAAAOAAAAZHJzL2Uyb0RvYy54bWysVM2O0zAQviPxDpbv2SRt+qtNV7tpyoWf&#10;lXYRZzd2GovEjmy3aYU4gHgBJCSExIEb1xXiqVD3HRi7bZYuF4TWB8t/883MN9/49GxdlWjFlOZS&#10;xDg8CTBiIpOUi0WMX17PvCFG2hBBSSkFi/GGaXw2efzotKnHrCMLWVKmEIAIPW7qGBfG1GPf11nB&#10;KqJPZM0EXOZSVcTAVi18qkgD6FXpd4Kg7zdS0VrJjGkNp9PdJZ44/DxnmXmR55oZVMYYYjNuVm6e&#10;29mfnJLxQpG64Nk+DPIfUVSEC3DaQk2JIWip+F9QFc+U1DI3J5msfJnnPGMuB8gmDO5lc1WQmrlc&#10;gBxdtzTph4PNnq8uFeI0xuAfI0EqKNL2+7vth2/o9sun7fuftx+/ou3nm18/buyZfQWcNbUeg2ki&#10;LpXNOluLq/qpzF5rJGRSELFgLvbrTQ1wzsI/MrEbXYPnefNMUnhDlkY6Ate5qiwkUIPWrk6btk5s&#10;bVAGh/3OsN+DamaHK5+MD3a10uYJkxWyixhrowhfFCaRQoAYpAqdF7J6qg3kAYYHA+tUyBkvS6eJ&#10;UqAmxqNep+cMtCw5tZf2mVaLeVIqtCJWVW5YUgDs6JmSS0EdWMEITfdrQ3gJa2QcN0ZxYKtk2Hqr&#10;GMWoZNBIdrVDLIX1yJyUdzHDbm1g6c6BESezN6NglA7TYeRFnX7qRcF06p3Pksjrz8JBb9qdJsk0&#10;fGtTCaNxwSllwmZzkHwY/Zuk9s23E2sr+pY2/xjdUQLBHkd6PusFg6g79AaDXteLumngXQxniXee&#10;hP3+IL1ILtJ7kaYue/0wwbZU2qjk0jB1VdAGUW7l0u2NOtAGlMMX0RnsKotIuYCSZEZhpKR5xU3h&#10;xG1laTGO1JC4sa9di74j4lBDu2ursM/tjipQ0aG+rmdsm+wabi7p5lJZWdj2gQ/BGe0/L/vj/Ll3&#10;r+6+2MlvAAAA//8DAFBLAwQUAAYACAAAACEABgbSZ98AAAALAQAADwAAAGRycy9kb3ducmV2Lnht&#10;bEyPzU7DMBCE70i8g7VI3KjT0rgQ4lSoEgj1RvgRRzdekoh4HdluG3h6FgkJjjs7mvmmXE9uEAcM&#10;sfekYT7LQCA13vbUanh+uru4AhGTIWsGT6jhEyOsq9OT0hTWH+kRD3VqBYdQLIyGLqWxkDI2HToT&#10;Z35E4t+7D84kPkMrbTBHDneDXGSZks70xA2dGXHTYfNR752G6WubY/vaL9PD/H4Vtvnm7fKl1vr8&#10;bLq9AZFwSn9m+MFndKiYaef3ZKMYNORqxVuShuXiOgfBDqUUK7tfRVal/L+h+gYAAP//AwBQSwEC&#10;LQAUAAYACAAAACEAtoM4kv4AAADhAQAAEwAAAAAAAAAAAAAAAAAAAAAAW0NvbnRlbnRfVHlwZXNd&#10;LnhtbFBLAQItABQABgAIAAAAIQA4/SH/1gAAAJQBAAALAAAAAAAAAAAAAAAAAC8BAABfcmVscy8u&#10;cmVsc1BLAQItABQABgAIAAAAIQDvj4GT0gIAAKoFAAAOAAAAAAAAAAAAAAAAAC4CAABkcnMvZTJv&#10;RG9jLnhtbFBLAQItABQABgAIAAAAIQAGBtJn3wAAAAsBAAAPAAAAAAAAAAAAAAAAACwFAABkcnMv&#10;ZG93bnJldi54bWxQSwUGAAAAAAQABADzAAAAOA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5" distB="36575" distL="36576" distR="36576" simplePos="0" relativeHeight="251978752" behindDoc="0" locked="0" layoutInCell="1" allowOverlap="1" wp14:anchorId="236160D8" wp14:editId="69CCF64A">
                <wp:simplePos x="0" y="0"/>
                <wp:positionH relativeFrom="column">
                  <wp:posOffset>3596005</wp:posOffset>
                </wp:positionH>
                <wp:positionV relativeFrom="paragraph">
                  <wp:posOffset>1631314</wp:posOffset>
                </wp:positionV>
                <wp:extent cx="650875" cy="0"/>
                <wp:effectExtent l="0" t="76200" r="15875" b="95250"/>
                <wp:wrapNone/>
                <wp:docPr id="202" name="직선 화살표 연결선 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BD296F" id="직선 화살표 연결선 202" o:spid="_x0000_s1026" type="#_x0000_t32" style="position:absolute;left:0;text-align:left;margin-left:283.15pt;margin-top:128.45pt;width:51.25pt;height:0;z-index:25197875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1l81QIAAKoFAAAOAAAAZHJzL2Uyb0RvYy54bWysVM2O0zAQviPxDpbv2fw06U+06Wo3Tbks&#10;UGkXcXZjp7FI7Mh2m1aIA4gXQEJCSBy4cV0hngp13wHbbbPb5YLQ5hB5bM83M99849OzdV2BFRGS&#10;cpZA/8SDgLCcY8oWCXx1PXWGEEiFGEYVZySBGyLh2fjpk9O2iUnAS15hIoAGYTJumwSWSjWx68q8&#10;JDWSJ7whTB8WXNRIaVMsXCxQq9Hryg08r++2XOBG8JxIqXcnu0M4tvhFQXL1sigkUaBKoM5N2b+w&#10;/7n5u+NTFC8Eakqa79NA/5FFjSjTQTuoCVIILAX9C6qmueCSF+ok57XLi4LmxNagq/G9B9Vclagh&#10;thZNjmw6muTjweYvVjMBKE5g4AUQMFTrJm1/vN9+/A5uv37efvh1++kb2H65+f3zxuyZW5qztpGx&#10;dk3ZTJiq8zW7ai55/kYCxtMSsQWxuV9vGg3nGw/3yMUYstGR5+1zjvUdtFTcErguRG0gNTVgbfu0&#10;6fpE1grkerMfecNBBEF+OHJRfPBrhFTPCK+BWSRQKoHoolQpZ0yLgQvfRkGrS6lMVig+OJigjE9p&#10;VVlNVAy0CRxFQWQdJK8oNofmmhSLeVoJsEJGVfazJeqT+9cEXzJswUqCcLZfK0QrvQbKcqME1WxV&#10;BJpoNcEQVEQPklnt0quYiUislHc5a2ut9NLua0aszN6OvFE2zIahEwb9zAm9ycQ5n6ah05/6g2jS&#10;m6TpxH9nSvHDuKQYE2aqOUjeD/9NUvvh24m1E31Hm3uMbvnVyR5nej6NvEHYGzqDQdRzwl7mORfD&#10;aeqcp36/P8gu0ovsQaaZrV4+TrIdlSYrvlREXJW4BZgaufSiUeBDbegnIhjsOgtQtdAtyZWAQHD1&#10;mqrSitvI0mAcqSG13753HfqOiEMPjdV1YV/bHVVakof+2pkxY7IbuDnHm5kwsjDjox8E67R/vMyL&#10;c9+2t+6e2PEfAAAA//8DAFBLAwQUAAYACAAAACEA7knYT98AAAALAQAADwAAAGRycy9kb3ducmV2&#10;LnhtbEyPTU/DMAyG70j8h8hI3Fi6jYZRmk5oEgjtRvkQx6wxbUXjVEm2FX49RkKCo+1Hr5+3XE9u&#10;EAcMsfekYT7LQCA13vbUanh+urtYgYjJkDWDJ9TwiRHW1elJaQrrj/SIhzq1gkMoFkZDl9JYSBmb&#10;Dp2JMz8i8e3dB2cSj6GVNpgjh7tBLrJMSWd64g+dGXHTYfNR752G6WubY/vaX6aH+f1V2Oabt+VL&#10;rfX52XR7AyLhlP5g+NFndajYaef3ZKMYNORKLRnVsMjVNQgmlFpxmd3vRlal/N+h+gYAAP//AwBQ&#10;SwECLQAUAAYACAAAACEAtoM4kv4AAADhAQAAEwAAAAAAAAAAAAAAAAAAAAAAW0NvbnRlbnRfVHlw&#10;ZXNdLnhtbFBLAQItABQABgAIAAAAIQA4/SH/1gAAAJQBAAALAAAAAAAAAAAAAAAAAC8BAABfcmVs&#10;cy8ucmVsc1BLAQItABQABgAIAAAAIQDjT1l81QIAAKoFAAAOAAAAAAAAAAAAAAAAAC4CAABkcnMv&#10;ZTJvRG9jLnhtbFBLAQItABQABgAIAAAAIQDuSdhP3wAAAAsBAAAPAAAAAAAAAAAAAAAAAC8FAABk&#10;cnMvZG93bnJldi54bWxQSwUGAAAAAAQABADzAAAAOw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1977728" behindDoc="0" locked="0" layoutInCell="1" allowOverlap="1" wp14:anchorId="77115B15" wp14:editId="6FE02B8A">
                <wp:simplePos x="0" y="0"/>
                <wp:positionH relativeFrom="column">
                  <wp:posOffset>2743199</wp:posOffset>
                </wp:positionH>
                <wp:positionV relativeFrom="paragraph">
                  <wp:posOffset>3025140</wp:posOffset>
                </wp:positionV>
                <wp:extent cx="0" cy="342900"/>
                <wp:effectExtent l="76200" t="0" r="76200" b="57150"/>
                <wp:wrapNone/>
                <wp:docPr id="203" name="직선 화살표 연결선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7FC7F8" id="직선 화살표 연결선 203" o:spid="_x0000_s1026" type="#_x0000_t32" style="position:absolute;left:0;text-align:left;margin-left:3in;margin-top:238.2pt;width:0;height:27pt;z-index:25197772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Wth1AIAAKoFAAAOAAAAZHJzL2Uyb0RvYy54bWysVM2O0zAQviPxDpbv2fw0/Ys2Xe2mKZcF&#10;Ku0izm7sNBaJHdlu0wpxAPECSEgIiQM3rivEU6HuO2A7bXa7XBDaHCKP7flm5ptvfHq2qUqwJkJS&#10;zmLon3gQEJZxTNkyhq+uZ84IAqkQw6jkjMRwSyQ8mzx9ctrUEQl4wUtMBNAgTEZNHcNCqTpyXZkV&#10;pELyhNeE6cOciwopbYqliwVqNHpVuoHnDdyGC1wLnhEp9e60PYQTi5/nJFMv81wSBcoY6tyU/Qv7&#10;X5i/OzlF0VKguqDZPg30H1lUiDIdtIOaIoXAStC/oCqaCS55rk4yXrk8z2lGbA26Gt97UM1VgWpi&#10;a9HkyLqjST4ebPZiPReA4hgGXg8ChirdpN2P97uP38Ht18+7D79uP30Duy83v3/emD1zS3PW1DLS&#10;rgmbC1N1tmFX9SXP3kjAeFIgtiQ29+ttreF84+EeuRhD1jryonnOsb6DVopbAje5qAykpgZsbJ+2&#10;XZ/IRoGs3cz0bi8Mxp5toYuig18tpHpGeAXMIoZSCUSXhUo4Y1oMXPg2ClpfSmWyQtHBwQRlfEbL&#10;0mqiZKCJ4bgf9K2D5CXF5tBck2K5SEoB1sioyn62RH1y/5rgK4YtWEEQTvdrhWip10BZbpSgmq2S&#10;QBOtIhiCkuhBMqs2vZKZiMRKuc1ZWxull3ZfM2Jl9nbsjdNROgqdMBikTuhNp875LAmdwcwf9qe9&#10;aZJM/XemFD+MCooxYaaag+T98N8ktR++Vqyd6Dva3GN0y69O9jjT81nfG4a9kTMc9ntO2Es952I0&#10;S5zzxB8MhulFcpE+yDS11cvHSbaj0mTFV4qIqwI3AFMjl15/HPhQG/qJCIZtZwEql7olmRIQCK5e&#10;U1VYcRtZGowjNST22/euQ2+JOPTQWF0X9rXdUaUleeivnRkzJu3ALTjezoWRhRkf/SBYp/3jZV6c&#10;+7a9dffETv4AAAD//wMAUEsDBBQABgAIAAAAIQBJM+ua4AAAAAsBAAAPAAAAZHJzL2Rvd25yZXYu&#10;eG1sTI/NTsMwEITvSLyDtUjcqNMmaasQp0KVQKg3wo96dOMliYjXke22gadnEQe47e6MZr8pN5Md&#10;xAl96B0pmM8SEEiNMz21Cl6e72/WIELUZPTgCBV8YoBNdXlR6sK4Mz3hqY6t4BAKhVbQxTgWUoam&#10;Q6vDzI1IrL07b3Xk1bfSeH3mcDvIRZIspdU98YdOj7jtsPmoj1bB9LXLsX3rs/g4f1j5Xb7dp6+1&#10;UtdX090tiIhT/DPDDz6jQ8VMB3ckE8SgIEsX3CXysFpmINjxezkoyNMkA1mV8n+H6hsAAP//AwBQ&#10;SwECLQAUAAYACAAAACEAtoM4kv4AAADhAQAAEwAAAAAAAAAAAAAAAAAAAAAAW0NvbnRlbnRfVHlw&#10;ZXNdLnhtbFBLAQItABQABgAIAAAAIQA4/SH/1gAAAJQBAAALAAAAAAAAAAAAAAAAAC8BAABfcmVs&#10;cy8ucmVsc1BLAQItABQABgAIAAAAIQBtWWth1AIAAKoFAAAOAAAAAAAAAAAAAAAAAC4CAABkcnMv&#10;ZTJvRG9jLnhtbFBLAQItABQABgAIAAAAIQBJM+ua4AAAAAsBAAAPAAAAAAAAAAAAAAAAAC4FAABk&#10;cnMvZG93bnJldi54bWxQSwUGAAAAAAQABADzAAAAOwYAAAAA&#10;">
                <v:stroke endarrow="block"/>
                <v:shadow color="#ccc"/>
              </v:shape>
            </w:pict>
          </mc:Fallback>
        </mc:AlternateContent>
      </w:r>
      <w:r w:rsidRPr="00D370FB">
        <w:rPr>
          <w:rFonts w:eastAsiaTheme="minorHAnsi" w:cs="Times New Roman"/>
          <w:noProof/>
          <w:kern w:val="0"/>
          <w:sz w:val="24"/>
          <w:szCs w:val="24"/>
        </w:rPr>
        <mc:AlternateContent>
          <mc:Choice Requires="wps">
            <w:drawing>
              <wp:anchor distT="0" distB="0" distL="114300" distR="114300" simplePos="0" relativeHeight="251970560" behindDoc="0" locked="0" layoutInCell="1" allowOverlap="1" wp14:anchorId="05F3312A" wp14:editId="5DB1DE9D">
                <wp:simplePos x="0" y="0"/>
                <wp:positionH relativeFrom="column">
                  <wp:posOffset>1951990</wp:posOffset>
                </wp:positionH>
                <wp:positionV relativeFrom="paragraph">
                  <wp:posOffset>2419985</wp:posOffset>
                </wp:positionV>
                <wp:extent cx="1670050" cy="571500"/>
                <wp:effectExtent l="0" t="0" r="25400" b="19050"/>
                <wp:wrapNone/>
                <wp:docPr id="204" name="직사각형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E30771">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2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3312A" id="직사각형 204" o:spid="_x0000_s1067" style="position:absolute;margin-left:153.7pt;margin-top:190.55pt;width:131.5pt;height:4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3NAPQIAAFYEAAAOAAAAZHJzL2Uyb0RvYy54bWysVM2O0zAQviPxDpbvNEnV7k/UdLXqUoS0&#10;wEoLD+A4TmPh2GbsNlluyzsg8QZcOPBcaHkHxk63mwVOiBwsj2f8eeb7ZrI461tFdgKcNLqg2SSl&#10;RGhuKqk3BX33dv3shBLnma6YMloU9EY4erZ8+mTR2VxMTWNUJYAgiHZ5ZwvaeG/zJHG8ES1zE2OF&#10;RmdtoGUeTdgkFbAO0VuVTNP0KOkMVBYMF87h6cXgpMuIX9eC+zd17YQnqqCYm48rxLUMa7JcsHwD&#10;zDaS79Ng/5BFy6TGRw9QF8wzsgX5B1QrORhnaj/hpk1MXUsuYg1YTZb+Vs11w6yItSA5zh5ocv8P&#10;lr/eXQGRVUGn6YwSzVoU6e7r7d2nbz++3/788pmEc2Spsy7H4Gt7BaFOZy8Nf++INquG6Y04BzBd&#10;I1iFuWUhPnl0IRgOr5Kye2UqfIJtvYmE9TW0ARCpIH3U5eagi+g94XiYHR2n6Rzl4+ibH2fzNAqX&#10;sPz+tgXnXwjTkrApKKDuEZ3tLp0P2bD8PiRmb5Ss1lKpaMCmXCkgO4Y9so5fLACLHIcpTbqCns6n&#10;84j8yOfGEGn8/gbRSo/NrmRb0JNDEMsDbc91FVvRM6mGPaas9J7HQN0gge/LPso1iywHXktT3SCz&#10;YIbmxmHETWPgIyUdNnZB3YctA0GJeqlRndNsNguTMDZgbJRjg2mOUAX1lAzblR+mZ2tBbhp8KYt0&#10;aHOOitYykv2Q1T5/bN6owX7QwnSM7Rj18DtY/gIAAP//AwBQSwMEFAAGAAgAAAAhAOYo7MrfAAAA&#10;CwEAAA8AAABkcnMvZG93bnJldi54bWxMj81OwzAQhO9IvIO1SNyoHdqSEOJU/IgT4tCA4OrGSxwR&#10;r6PYbdO3ZznBbXdmNPtttZn9IA44xT6QhmyhQCC1wfbUaXh/e74qQMRkyJohEGo4YYRNfX5WmdKG&#10;I23x0KROcAnF0mhwKY2llLF16E1chBGJva8weZN4nTppJ3Pkcj/Ia6VupDc98QVnRnx02H43e68h&#10;79JT0z6s249Xdypebudl3DafWl9ezPd3IBLO6S8Mv/iMDjUz7cKebBSDhqXKVxzlocgyEJxY54qV&#10;nYZVzoqsK/n/h/oHAAD//wMAUEsBAi0AFAAGAAgAAAAhALaDOJL+AAAA4QEAABMAAAAAAAAAAAAA&#10;AAAAAAAAAFtDb250ZW50X1R5cGVzXS54bWxQSwECLQAUAAYACAAAACEAOP0h/9YAAACUAQAACwAA&#10;AAAAAAAAAAAAAAAvAQAAX3JlbHMvLnJlbHNQSwECLQAUAAYACAAAACEAMFNzQD0CAABWBAAADgAA&#10;AAAAAAAAAAAAAAAuAgAAZHJzL2Uyb0RvYy54bWxQSwECLQAUAAYACAAAACEA5ijsyt8AAAALAQAA&#10;DwAAAAAAAAAAAAAAAACXBAAAZHJzL2Rvd25yZXYueG1sUEsFBgAAAAAEAAQA8wAAAKMFAAAAAA==&#10;">
                <v:textbox inset=",7.2pt,,7.2pt">
                  <w:txbxContent>
                    <w:p w:rsidR="006267A7" w:rsidRDefault="006267A7" w:rsidP="00E30771">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20)</w:t>
                      </w:r>
                    </w:p>
                  </w:txbxContent>
                </v:textbox>
              </v:rect>
            </w:pict>
          </mc:Fallback>
        </mc:AlternateContent>
      </w:r>
      <w:r w:rsidRPr="00D370FB">
        <w:rPr>
          <w:rFonts w:eastAsiaTheme="minorHAnsi" w:cs="Times New Roman"/>
          <w:noProof/>
          <w:kern w:val="0"/>
          <w:sz w:val="24"/>
          <w:szCs w:val="24"/>
        </w:rPr>
        <mc:AlternateContent>
          <mc:Choice Requires="wps">
            <w:drawing>
              <wp:anchor distT="36576" distB="36576" distL="36575" distR="36575" simplePos="0" relativeHeight="251976704" behindDoc="0" locked="0" layoutInCell="1" allowOverlap="1" wp14:anchorId="0BB61C62" wp14:editId="646B8BEE">
                <wp:simplePos x="0" y="0"/>
                <wp:positionH relativeFrom="column">
                  <wp:posOffset>2743199</wp:posOffset>
                </wp:positionH>
                <wp:positionV relativeFrom="paragraph">
                  <wp:posOffset>2041525</wp:posOffset>
                </wp:positionV>
                <wp:extent cx="0" cy="342900"/>
                <wp:effectExtent l="76200" t="0" r="76200" b="57150"/>
                <wp:wrapNone/>
                <wp:docPr id="205" name="직선 화살표 연결선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7DABE00" id="직선 화살표 연결선 205" o:spid="_x0000_s1026" type="#_x0000_t32" style="position:absolute;left:0;text-align:left;margin-left:3in;margin-top:160.75pt;width:0;height:27pt;z-index:25197670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Zfk1AIAAKoFAAAOAAAAZHJzL2Uyb0RvYy54bWysVM2O0zAQviPxDpbv2fw0/Ys2Xe2mKZcF&#10;Ku0izm7sNBaJHdlu0wpxAPECSEgIiQM3rivEU6HuO2A7bXa7XBDaHCKP7flm5ptvfHq2qUqwJkJS&#10;zmLon3gQEJZxTNkyhq+uZ84IAqkQw6jkjMRwSyQ8mzx9ctrUEQl4wUtMBNAgTEZNHcNCqTpyXZkV&#10;pELyhNeE6cOciwopbYqliwVqNHpVuoHnDdyGC1wLnhEp9e60PYQTi5/nJFMv81wSBcoY6tyU/Qv7&#10;X5i/OzlF0VKguqDZPg30H1lUiDIdtIOaIoXAStC/oCqaCS55rk4yXrk8z2lGbA26Gt97UM1VgWpi&#10;a9HkyLqjST4ebPZiPReA4hgGXh8ChirdpN2P97uP38Ht18+7D79uP30Duy83v3/emD1zS3PW1DLS&#10;rgmbC1N1tmFX9SXP3kjAeFIgtiQ29+ttreF84+EeuRhD1jryonnOsb6DVopbAje5qAykpgZsbJ+2&#10;XZ/IRoGs3cz0bi8Mxp5toYuig18tpHpGeAXMIoZSCUSXhUo4Y1oMXPg2ClpfSmWyQtHBwQRlfEbL&#10;0mqiZKCJ4bgf9K2D5CXF5tBck2K5SEoB1sioyn62RH1y/5rgK4YtWEEQTvdrhWip10BZbpSgmq2S&#10;QBOtIhiCkuhBMqs2vZKZiMRKuc1ZWxull3ZfM2Jl9nbsjdNROgqdMBikTuhNp875LAmdwcwf9qe9&#10;aZJM/XemFD+MCooxYaaag+T98N8ktR++Vqyd6Dva3GN0y69O9jjT81nfG4a9kTMc9ntO2Es952I0&#10;S5zzxB8MhulFcpE+yDS11cvHSbaj0mTFV4qIqwI3AFMjl15/HPhQG/qJCIZtZwEql7olmRIQCK5e&#10;U1VYcRtZGowjNST22/euQ2+JOPTQWF0X9rXdUaUleeivnRkzJu3ALTjezoWRhRkf/SBYp/3jZV6c&#10;+7a9dffETv4AAAD//wMAUEsDBBQABgAIAAAAIQAdB8LF3wAAAAsBAAAPAAAAZHJzL2Rvd25yZXYu&#10;eG1sTI9LT8MwEITvSPwHa5G4UefRUBTiVKgSCPVGeIijGy9JRLyObLcN/HoW9QDHnR3NfFOtZzuK&#10;A/owOFKQLhIQSK0zA3UKXp7vr25AhKjJ6NERKvjCAOv6/KzSpXFHesJDEzvBIRRKraCPcSqlDG2P&#10;VoeFm5D49+G81ZFP30nj9ZHD7SizJLmWVg/EDb2ecNNj+9nsrYL5e1tg9zYs42P6sPLbYvOevzZK&#10;XV7Md7cgIs7xzwy/+IwONTPt3J5MEKOCZZ7xlqggz9ICBDtOyo6VVVGArCv5f0P9AwAA//8DAFBL&#10;AQItABQABgAIAAAAIQC2gziS/gAAAOEBAAATAAAAAAAAAAAAAAAAAAAAAABbQ29udGVudF9UeXBl&#10;c10ueG1sUEsBAi0AFAAGAAgAAAAhADj9If/WAAAAlAEAAAsAAAAAAAAAAAAAAAAALwEAAF9yZWxz&#10;Ly5yZWxzUEsBAi0AFAAGAAgAAAAhAO51l+TUAgAAqgUAAA4AAAAAAAAAAAAAAAAALgIAAGRycy9l&#10;Mm9Eb2MueG1sUEsBAi0AFAAGAAgAAAAhAB0HwsXfAAAACwEAAA8AAAAAAAAAAAAAAAAALgUAAGRy&#10;cy9kb3ducmV2LnhtbFBLBQYAAAAABAAEAPMAAAA6BgAAAAA=&#10;">
                <v:stroke endarrow="block"/>
                <v:shadow color="#ccc"/>
              </v:shape>
            </w:pict>
          </mc:Fallback>
        </mc:AlternateContent>
      </w:r>
      <w:r w:rsidRPr="00D370FB">
        <w:rPr>
          <w:rFonts w:eastAsiaTheme="minorHAnsi"/>
        </w:rPr>
        <w:br w:type="page"/>
      </w:r>
    </w:p>
    <w:p w:rsidR="00811152" w:rsidRPr="00215A4C" w:rsidRDefault="00811152" w:rsidP="00811152">
      <w:pPr>
        <w:pStyle w:val="a5"/>
        <w:wordWrap/>
        <w:rPr>
          <w:rFonts w:eastAsiaTheme="minorHAnsi"/>
          <w:b/>
          <w:sz w:val="24"/>
          <w:szCs w:val="24"/>
        </w:rPr>
      </w:pPr>
      <w:r w:rsidRPr="00215A4C">
        <w:rPr>
          <w:rFonts w:eastAsiaTheme="minorHAnsi"/>
          <w:b/>
          <w:sz w:val="24"/>
          <w:szCs w:val="24"/>
        </w:rPr>
        <w:lastRenderedPageBreak/>
        <w:t xml:space="preserve">B. 약물치료 </w:t>
      </w:r>
    </w:p>
    <w:p w:rsidR="00E30771" w:rsidRPr="00D370FB" w:rsidRDefault="00E30771" w:rsidP="00E30771">
      <w:pPr>
        <w:widowControl/>
        <w:wordWrap/>
        <w:autoSpaceDE/>
        <w:autoSpaceDN/>
        <w:jc w:val="left"/>
        <w:rPr>
          <w:rFonts w:eastAsiaTheme="minorHAnsi"/>
        </w:rPr>
      </w:pPr>
    </w:p>
    <w:p w:rsidR="000D348D" w:rsidRPr="000F3174" w:rsidRDefault="000D348D" w:rsidP="000D348D">
      <w:pPr>
        <w:rPr>
          <w:rFonts w:eastAsiaTheme="minorHAnsi"/>
          <w:sz w:val="24"/>
          <w:szCs w:val="24"/>
        </w:rPr>
      </w:pPr>
      <w:r w:rsidRPr="000F3174">
        <w:rPr>
          <w:rFonts w:eastAsiaTheme="minorHAnsi" w:hint="eastAsia"/>
          <w:sz w:val="24"/>
          <w:szCs w:val="24"/>
        </w:rPr>
        <w:t>비스테로이드</w:t>
      </w:r>
      <w:r w:rsidR="00D60B4A">
        <w:rPr>
          <w:rFonts w:eastAsiaTheme="minorHAnsi"/>
          <w:sz w:val="24"/>
          <w:szCs w:val="24"/>
        </w:rPr>
        <w:t>성</w:t>
      </w:r>
      <w:r w:rsidRPr="000F3174">
        <w:rPr>
          <w:rFonts w:eastAsiaTheme="minorHAnsi" w:hint="eastAsia"/>
          <w:sz w:val="24"/>
          <w:szCs w:val="24"/>
        </w:rPr>
        <w:t>항염증제</w:t>
      </w:r>
    </w:p>
    <w:p w:rsidR="000D348D" w:rsidRPr="000F3174" w:rsidRDefault="000D348D" w:rsidP="000D348D">
      <w:pPr>
        <w:rPr>
          <w:rFonts w:eastAsiaTheme="minorHAnsi"/>
        </w:rPr>
      </w:pPr>
    </w:p>
    <w:p w:rsidR="000D348D" w:rsidRPr="000F3174" w:rsidRDefault="000D348D" w:rsidP="000D348D">
      <w:pPr>
        <w:rPr>
          <w:rFonts w:eastAsiaTheme="minorHAnsi"/>
        </w:rPr>
      </w:pPr>
    </w:p>
    <w:p w:rsidR="000D348D" w:rsidRPr="000F3174" w:rsidRDefault="000D348D" w:rsidP="00170640">
      <w:pPr>
        <w:widowControl/>
        <w:wordWrap/>
        <w:autoSpaceDE/>
        <w:autoSpaceDN/>
        <w:jc w:val="left"/>
        <w:rPr>
          <w:rFonts w:eastAsiaTheme="minorHAnsi"/>
          <w:sz w:val="22"/>
        </w:rPr>
      </w:pPr>
      <w:r w:rsidRPr="000F3174">
        <w:rPr>
          <w:rFonts w:eastAsiaTheme="minorHAnsi" w:cs="Times New Roman"/>
          <w:noProof/>
          <w:kern w:val="0"/>
          <w:sz w:val="24"/>
          <w:szCs w:val="24"/>
        </w:rPr>
        <mc:AlternateContent>
          <mc:Choice Requires="wps">
            <w:drawing>
              <wp:anchor distT="36576" distB="36576" distL="36576" distR="36576" simplePos="0" relativeHeight="251855872" behindDoc="0" locked="0" layoutInCell="1" allowOverlap="1" wp14:anchorId="7467466E" wp14:editId="3905D5A2">
                <wp:simplePos x="0" y="0"/>
                <wp:positionH relativeFrom="column">
                  <wp:posOffset>3578225</wp:posOffset>
                </wp:positionH>
                <wp:positionV relativeFrom="paragraph">
                  <wp:posOffset>3268980</wp:posOffset>
                </wp:positionV>
                <wp:extent cx="650875" cy="0"/>
                <wp:effectExtent l="6350" t="59055" r="19050" b="55245"/>
                <wp:wrapNone/>
                <wp:docPr id="77" name="직선 화살표 연결선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887549" id="직선 화살표 연결선 77" o:spid="_x0000_s1026" type="#_x0000_t32" style="position:absolute;left:0;text-align:left;margin-left:281.75pt;margin-top:257.4pt;width:51.25pt;height:0;z-index:2518558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DRh1AIAAKgFAAAOAAAAZHJzL2Uyb0RvYy54bWysVM2O0zAQviPxDpbv2SRt0rTRpqvdNOWy&#10;wEq7iLMbO01EYke2+7NCHEC8ABISQuLAjesK8VSo+w6M3Ta7XS4IbQ6Rx/Z8M/PNNz4+WTc1WjKp&#10;KsET7B95GDGeC1rxeYJfXU2dIUZKE05JLThL8DVT+GT89Mnxqo1ZT5SipkwiAOEqXrUJLrVuY9dV&#10;eckaoo5EyzgcFkI2RIMp5y6VZAXoTe32PG/groSkrRQ5Uwp2J9tDPLb4RcFy/bIoFNOoTjDkpu1f&#10;2v/M/N3xMYnnkrRlle/SIP+RRUMqDkE7qAnRBC1k9RdUU+VSKFHoo1w0riiKKme2BqjG9x5Uc1mS&#10;ltlagBzVdjSpx4PNXywvJKpogqMII04a6NHmx/vNx+/o9uvnzYdft5++oc2Xm98/b8weXALGVq2K&#10;wTHlF9LUnK/5ZXsu8jcKcZGWhM+ZzfzqugU033i4By7GUC3Ena2eCwp3yEILS9+6kI2BBGLQ2nbp&#10;uusSW2uUw+Yg9IZRiFG+P3JJvPdrpdLPmGiQWSRYaUmqealTwTlIQUjfRiHLc6VNViTeO5igXEyr&#10;uraKqDlaJXgU9kLroERdUXNorik5n6W1REtiNGU/WyKc3L8mxYJTC1YyQrPdWpOqhjXSlhstK2Cr&#10;ZthEaxjFqGYwRma1Ta/mJiKzQt7mDNZaw9LuAyNWZG9H3igbZsPACXqDzAm8ycQ5naaBM5j6UTjp&#10;T9J04r8zpfhBXFaUMm6q2QveD/5NULvR20q1k3xHm3uIbvmFZA8zPZ2GXhT0h04UhX0n6Geeczac&#10;ps5p6g8GUXaWnmUPMs1s9epxku2oNFmJhWbysqQrRCsjl3446vkYDHggetG2s4jUc2hJriVGUujX&#10;lS6tuI0sDcaBGlL77XrXoW+J2PfQWF0XdrXdUQWS3PfXzowZk+3AzQS9vpBGFmZ84DmwTruny7w3&#10;92176+6BHf8BAAD//wMAUEsDBBQABgAIAAAAIQChNhaA3gAAAAsBAAAPAAAAZHJzL2Rvd25yZXYu&#10;eG1sTI9PS8QwEMXvgt8hjODNTetuo9SmiywosjfrHzxmm7EtNpOSZHern94RBL3NzHu8+b1qPbtR&#10;HDDEwZOGfJGBQGq9HajT8Px0d3ENIiZD1oyeUMMnRljXpyeVKa0/0iMemtQJDqFYGg19SlMpZWx7&#10;dCYu/ITE2rsPziReQydtMEcOd6O8zDIlnRmIP/Rmwk2P7Uezdxrmr22B3euwSg/5/VXYFpu35Uuj&#10;9fnZfHsDIuGc/szwg8/oUDPTzu/JRjFqKNSyYCsP+Yo7sEMpxe12vxdZV/J/h/obAAD//wMAUEsB&#10;Ai0AFAAGAAgAAAAhALaDOJL+AAAA4QEAABMAAAAAAAAAAAAAAAAAAAAAAFtDb250ZW50X1R5cGVz&#10;XS54bWxQSwECLQAUAAYACAAAACEAOP0h/9YAAACUAQAACwAAAAAAAAAAAAAAAAAvAQAAX3JlbHMv&#10;LnJlbHNQSwECLQAUAAYACAAAACEA26Q0YdQCAACoBQAADgAAAAAAAAAAAAAAAAAuAgAAZHJzL2Uy&#10;b0RvYy54bWxQSwECLQAUAAYACAAAACEAoTYWgN4AAAALAQAADwAAAAAAAAAAAAAAAAAuBQAAZHJz&#10;L2Rvd25yZXYueG1sUEsFBgAAAAAEAAQA8wAAADkGA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47680" behindDoc="0" locked="0" layoutInCell="1" allowOverlap="1" wp14:anchorId="5B88B0D6" wp14:editId="25F4E8B2">
                <wp:simplePos x="0" y="0"/>
                <wp:positionH relativeFrom="column">
                  <wp:posOffset>1908175</wp:posOffset>
                </wp:positionH>
                <wp:positionV relativeFrom="paragraph">
                  <wp:posOffset>2983230</wp:posOffset>
                </wp:positionV>
                <wp:extent cx="1670050" cy="571500"/>
                <wp:effectExtent l="12700" t="11430" r="12700" b="7620"/>
                <wp:wrapNone/>
                <wp:docPr id="78" name="직사각형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screened</w:t>
                            </w:r>
                            <w:r>
                              <w:rPr>
                                <w:rFonts w:ascii="Calibri" w:hAnsi="Calibri"/>
                                <w:sz w:val="22"/>
                              </w:rPr>
                              <w:br/>
                              <w:t xml:space="preserve">(n = </w:t>
                            </w:r>
                            <w:proofErr w:type="gramStart"/>
                            <w:r>
                              <w:rPr>
                                <w:rFonts w:ascii="Calibri" w:hAnsi="Calibri"/>
                                <w:sz w:val="22"/>
                              </w:rPr>
                              <w:t>8208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88B0D6" id="직사각형 78" o:spid="_x0000_s1068" style="position:absolute;margin-left:150.25pt;margin-top:234.9pt;width:131.5pt;height:4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sFcPQIAAFQEAAAOAAAAZHJzL2Uyb0RvYy54bWysVMGO0zAQvSPxD5bvNEnVbnejpqtVlyKk&#10;BVZa+ADHcRILxzZjt8lyW/5hJf6ACwe+Cy3/wMRpSxY4IXKwPJ7x88x7M1med40iOwFOGp3RZBJT&#10;IjQ3hdRVRt+93Tw7pcR5pgumjBYZvRWOnq+ePlm2NhVTUxtVCCAIol3a2ozW3ts0ihyvRcPcxFih&#10;0VkaaJhHE6qoANYieqOiaRyfRK2BwoLhwjk8vRycdBXwy1Jw/6YsnfBEZRRz82GFsOb9Gq2WLK2A&#10;2VryfRrsH7JomNT46BHqknlGtiD/gGokB+NM6SfcNJEpS8lFqAGrSeLfqrmpmRWhFiTH2SNN7v/B&#10;8te7ayCyyOgCldKsQY0evtw9fPr6/dvdj8/3BI+Ro9a6FENv7DX0VTp7Zfh7R7RZ10xX4gLAtLVg&#10;BWaW9PHRowu94fAqydtXpsAX2NabQFdXQtMDIhGkC6rcHlURnSccD5OTRRzPUTyOvvkimcdBtoil&#10;h9sWnH8hTEP6TUYBVQ/obHflfJ8NSw8hIXujZLGRSgUDqnytgOwYdsgmfKEALHIcpjRpM3o2n84D&#10;8iOfG0PE4fsbRCM9trqSTUZPj0Es7Wl7rovQiJ5JNewxZaX3PPbUDRL4Lu+CWLPpQZXcFLfILJih&#10;tXEUcVMb+EhJi22dUfdhy0BQol5qVOcsmc36ORgbMDbyscE0R6iMekqG7doPs7O1IKsaX0oCHdpc&#10;oKKlDGT3ag9Z7fPH1g0a7Mesn42xHaJ+/QxWPwEAAP//AwBQSwMEFAAGAAgAAAAhADgFBCzfAAAA&#10;CwEAAA8AAABkcnMvZG93bnJldi54bWxMj81OwzAQhO9IvIO1SNyoDSGhDXEqfsQJ9dCA4OraSxIR&#10;r6PYbdO3ZznBbXd2NPtNtZ79IA44xT6QhuuFAoFkg+up1fD+9nK1BBGTIWeGQKjhhBHW9flZZUoX&#10;jrTFQ5NawSEUS6OhS2kspYy2Q2/iIoxIfPsKkzeJ16mVbjJHDveDvFGqkN70xB86M+JTh/a72XsN&#10;d216buxjbj823Wn5upqzuG0+tb68mB/uQSSc058ZfvEZHWpm2oU9uSgGDZlSOVs13BYr7sCOvMhY&#10;2fGQsyLrSv7vUP8AAAD//wMAUEsBAi0AFAAGAAgAAAAhALaDOJL+AAAA4QEAABMAAAAAAAAAAAAA&#10;AAAAAAAAAFtDb250ZW50X1R5cGVzXS54bWxQSwECLQAUAAYACAAAACEAOP0h/9YAAACUAQAACwAA&#10;AAAAAAAAAAAAAAAvAQAAX3JlbHMvLnJlbHNQSwECLQAUAAYACAAAACEA2rbBXD0CAABUBAAADgAA&#10;AAAAAAAAAAAAAAAuAgAAZHJzL2Uyb0RvYy54bWxQSwECLQAUAAYACAAAACEAOAUELN8AAAALAQAA&#10;DwAAAAAAAAAAAAAAAACXBAAAZHJzL2Rvd25yZXYueG1sUEsFBgAAAAAEAAQA8wAAAKMFAAAAAA==&#10;">
                <v:textbox inset=",7.2pt,,7.2pt">
                  <w:txbxContent>
                    <w:p w:rsidR="006267A7" w:rsidRDefault="006267A7" w:rsidP="000D348D">
                      <w:pPr>
                        <w:jc w:val="center"/>
                        <w:rPr>
                          <w:rFonts w:ascii="Calibri" w:hAnsi="Calibri"/>
                          <w:sz w:val="22"/>
                          <w:lang w:val="en"/>
                        </w:rPr>
                      </w:pPr>
                      <w:r>
                        <w:rPr>
                          <w:rFonts w:ascii="Calibri" w:hAnsi="Calibri"/>
                          <w:sz w:val="22"/>
                        </w:rPr>
                        <w:t>Records screened</w:t>
                      </w:r>
                      <w:r>
                        <w:rPr>
                          <w:rFonts w:ascii="Calibri" w:hAnsi="Calibri"/>
                          <w:sz w:val="22"/>
                        </w:rPr>
                        <w:br/>
                        <w:t xml:space="preserve">(n = </w:t>
                      </w:r>
                      <w:proofErr w:type="gramStart"/>
                      <w:r>
                        <w:rPr>
                          <w:rFonts w:ascii="Calibri" w:hAnsi="Calibri"/>
                          <w:sz w:val="22"/>
                        </w:rPr>
                        <w:t>8208  )</w:t>
                      </w:r>
                      <w:proofErr w:type="gramEnd"/>
                    </w:p>
                  </w:txbxContent>
                </v:textbox>
              </v:rect>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853824" behindDoc="0" locked="0" layoutInCell="1" allowOverlap="1" wp14:anchorId="087F58BB" wp14:editId="187BC0FF">
                <wp:simplePos x="0" y="0"/>
                <wp:positionH relativeFrom="column">
                  <wp:posOffset>2743200</wp:posOffset>
                </wp:positionH>
                <wp:positionV relativeFrom="paragraph">
                  <wp:posOffset>3554730</wp:posOffset>
                </wp:positionV>
                <wp:extent cx="0" cy="342900"/>
                <wp:effectExtent l="57150" t="11430" r="57150" b="17145"/>
                <wp:wrapNone/>
                <wp:docPr id="79" name="직선 화살표 연결선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3A914B9" id="직선 화살표 연결선 79" o:spid="_x0000_s1026" type="#_x0000_t32" style="position:absolute;left:0;text-align:left;margin-left:3in;margin-top:279.9pt;width:0;height:27pt;z-index:2518538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kf1AIAAKgFAAAOAAAAZHJzL2Uyb0RvYy54bWysVM1u1DAQviPxDpbvaZLd7F/UbNVms1wK&#10;VGoRZ2/ibCwSO7K9m60QBxAvgISEkDhw41ohngpt34Gxs5t2ywWh5hB5bM83M9984+OTTVWiNZWK&#10;CR5h/8jDiPJUZIwvI/zqau6MMVKa8IyUgtMIX1OFT6ZPnxw3dUh7ohBlRiUCEK7Cpo5woXUduq5K&#10;C1oRdSRqyuEwF7IiGky5dDNJGkCvSrfneUO3ETKrpUipUrA7aw/x1OLnOU31yzxXVKMywpCbtn9p&#10;/wvzd6fHJFxKUhcs3aVB/iOLijAOQTuoGdEErST7C6piqRRK5PooFZUr8pyl1NYA1fjeg2ouC1JT&#10;WwuQo+qOJvV4sOmL9YVELIvwaIIRJxX0aPvj/fbjd3T79fP2w6/bT9/Q9svN7583Zg8uAWNNrUJw&#10;jPmFNDWnG35Zn4v0jUJcxAXhS2ozv7quAc03Hu6BizFUDXEXzXORwR2y0sLSt8llZSCBGLSxXbru&#10;ukQ3GqXtZgq7/aA38WwDXRLu/Wqp9DMqKmQWEVZaErYsdCw4BykI6dsoZH2utMmKhHsHE5SLOStL&#10;q4iSoybCk0FvYB2UKFlmDs01JZeLuJRoTYym7GdLhJP716RY8cyCFZRkyW6tCSthjbTlRksGbJUU&#10;m2gVzTAqKYyRWbXpldxEpFbIbc5gbTQs7T4wYkX2duJNknEyDpygN0ycwJvNnNN5HDjDuT8azPqz&#10;OJ7570wpfhAWLMsoN9XsBe8H/yao3ei1Uu0k39HmHqJbfiHZw0xP5wNvFPTHzmg06DtBP/Gcs/E8&#10;dk5jfzgcJWfxWfIg08RWrx4n2Y5Kk5VYaSovi6xBGTNy6Q8mPR+DAQ9Eb9R2FpFyCS1JtcRICv2a&#10;6cKK28jSYByoIbbfrncdekvEvofG6rqwq+2OKpDkvr92ZsyYtAO3ENn1hTSyMOMDz4F12j1d5r25&#10;b9tbdw/s9A8AAAD//wMAUEsDBBQABgAIAAAAIQC3u60p4AAAAAsBAAAPAAAAZHJzL2Rvd25yZXYu&#10;eG1sTI9NT8MwDIbvSPyHyEjcWNp1HaPUndAkENpt5UMcs8a0FY1TJdlW+PUEcYCj7Vevn6dcT2YQ&#10;R3K+t4yQzhIQxI3VPbcIz0/3VysQPijWarBMCJ/kYV2dn5Wq0PbEOzrWoRWxhH2hELoQxkJK33Rk&#10;lJ/ZkTje3q0zKsTRtVI7dYrlZpDzJFlKo3qOHzo10qaj5qM+GITpa5tT+9ovwmP6cO22+eYte6kR&#10;Ly+mu1sQgabwF4Yf/IgOVWTa2wNrLwaERTaPLgEhz2+iQ0z8bvYIyzRbgaxK+d+h+gYAAP//AwBQ&#10;SwECLQAUAAYACAAAACEAtoM4kv4AAADhAQAAEwAAAAAAAAAAAAAAAAAAAAAAW0NvbnRlbnRfVHlw&#10;ZXNdLnhtbFBLAQItABQABgAIAAAAIQA4/SH/1gAAAJQBAAALAAAAAAAAAAAAAAAAAC8BAABfcmVs&#10;cy8ucmVsc1BLAQItABQABgAIAAAAIQA/E8kf1AIAAKgFAAAOAAAAAAAAAAAAAAAAAC4CAABkcnMv&#10;ZTJvRG9jLnhtbFBLAQItABQABgAIAAAAIQC3u60p4AAAAAsBAAAPAAAAAAAAAAAAAAAAAC4FAABk&#10;cnMvZG93bnJldi54bWxQSwUGAAAAAAQABADzAAAAOwY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852800" behindDoc="0" locked="0" layoutInCell="1" allowOverlap="1" wp14:anchorId="647A6692" wp14:editId="46BDE4D4">
                <wp:simplePos x="0" y="0"/>
                <wp:positionH relativeFrom="column">
                  <wp:posOffset>2743200</wp:posOffset>
                </wp:positionH>
                <wp:positionV relativeFrom="paragraph">
                  <wp:posOffset>2526030</wp:posOffset>
                </wp:positionV>
                <wp:extent cx="0" cy="457200"/>
                <wp:effectExtent l="57150" t="11430" r="57150" b="17145"/>
                <wp:wrapNone/>
                <wp:docPr id="80" name="직선 화살표 연결선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DA0CCE" id="직선 화살표 연결선 80" o:spid="_x0000_s1026" type="#_x0000_t32" style="position:absolute;left:0;text-align:left;margin-left:3in;margin-top:198.9pt;width:0;height:36pt;z-index:2518528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eLH0AIAAKgFAAAOAAAAZHJzL2Uyb0RvYy54bWysVMuO0zAU3SPxD5b3mSRt+oomHc2kKRse&#10;I80g1m7sNBGJHdlu0wqxAPEDSEgIiQU7tiPEV6HOP3DttBk6bBCaLCxfx/f43HOPfXq2qUq0ZlIV&#10;gkfYP/EwYjwVtODLCL+8njtjjJQmnJJScBbhLVP4bPr40WlTh6wnclFSJhGAcBU2dYRzrevQdVWa&#10;s4qoE1EzDj8zISuiIZRLl0rSAHpVuj3PG7qNkLSWImVKweqs/YmnFj/LWKpfZJliGpURBm7ajtKO&#10;CzO601MSLiWp8yLd0yD/waIiBYdDO6gZ0QStZPEXVFWkUiiR6ZNUVK7IsiJltgaoxvfuVXOVk5rZ&#10;WkAcVXcyqYeDTZ+vLyUqaITHIA8nFfRo9/3d7sM3dPvl0+79z9uPX9Hu882vHzdmDTaBYk2tQkiM&#10;+aU0NacbflU/FelrhbiIc8KXzDK/3taA5psM9yjFBKqGcxfNM0FhD1lpYeXbZLIykCAM2tgubbsu&#10;sY1GabuYwmowGIEBLDgJD3m1VPoJExUykwgrLUmxzHUsOAcrCOnbU8j6qdKGFQkPCeZQLuZFWVpH&#10;lBw1EZ4MegOboERZUPPTbFNyuYhLidbEeMp+exZH26RYcWrBckZosp9rUpQwR9pqo2UBapUMm9Mq&#10;RjEqGVwjM2vpldycyKyRW84QbTRM7TooYk32ZuJNknEyDpygN0ycwJvNnPN5HDjDuT8azPqzOJ75&#10;b00pfhDmBaWMm2oOhveDfzPU/uq1Vu0s38nmHqNbfYHsMdPz+cAbBf2xMxoN+k7QTzznYjyPnfPY&#10;Hw5HyUV8kdxjmtjq1cOQ7aQ0rMRKM3mV0wbRwtilP5j0fAwBPBC9UdtZRMoltCTVEiMp9KtC59bc&#10;xpYG48gNsf32vevQWyEOPTRR14V9bXdSgSUP/bV3xlyT9sItBN1eSmMLc33gObBJ+6fLvDd/xnbX&#10;3QM7/Q0AAP//AwBQSwMEFAAGAAgAAAAhAHewSbjgAAAACwEAAA8AAABkcnMvZG93bnJldi54bWxM&#10;j81OwzAQhO9IvIO1SNyo06a/IU6FKoFQbw0t4ujGSxIRryPbbQNPzyIOcNvdGc1+k68H24kz+tA6&#10;UjAeJSCQKmdaqhXsXx7vliBC1GR05wgVfGKAdXF9levMuAvt8FzGWnAIhUwraGLsMylD1aDVYeR6&#10;JNbenbc68upraby+cLjt5CRJ5tLqlvhDo3vcNFh9lCerYPjazrB+bafxefy08NvZ5i09lErd3gwP&#10;9yAiDvHPDD/4jA4FMx3diUwQnYJpOuEuUUG6WnAHdvxejjzMV0uQRS7/dyi+AQAA//8DAFBLAQIt&#10;ABQABgAIAAAAIQC2gziS/gAAAOEBAAATAAAAAAAAAAAAAAAAAAAAAABbQ29udGVudF9UeXBlc10u&#10;eG1sUEsBAi0AFAAGAAgAAAAhADj9If/WAAAAlAEAAAsAAAAAAAAAAAAAAAAALwEAAF9yZWxzLy5y&#10;ZWxzUEsBAi0AFAAGAAgAAAAhAH1R4sfQAgAAqAUAAA4AAAAAAAAAAAAAAAAALgIAAGRycy9lMm9E&#10;b2MueG1sUEsBAi0AFAAGAAgAAAAhAHewSbjgAAAACwEAAA8AAAAAAAAAAAAAAAAAKgUAAGRycy9k&#10;b3ducmV2LnhtbFBLBQYAAAAABAAEAPMAAAA3Bg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46656" behindDoc="0" locked="0" layoutInCell="1" allowOverlap="1" wp14:anchorId="0A11A21A" wp14:editId="61848547">
                <wp:simplePos x="0" y="0"/>
                <wp:positionH relativeFrom="column">
                  <wp:posOffset>1356995</wp:posOffset>
                </wp:positionH>
                <wp:positionV relativeFrom="paragraph">
                  <wp:posOffset>1954530</wp:posOffset>
                </wp:positionV>
                <wp:extent cx="2771775" cy="571500"/>
                <wp:effectExtent l="13970" t="11430" r="5080" b="7620"/>
                <wp:wrapNone/>
                <wp:docPr id="81" name="직사각형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after duplicates removed</w:t>
                            </w:r>
                            <w:r>
                              <w:rPr>
                                <w:rFonts w:ascii="Calibri" w:hAnsi="Calibri"/>
                                <w:sz w:val="22"/>
                              </w:rPr>
                              <w:br/>
                              <w:t>(n =82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11A21A" id="직사각형 81" o:spid="_x0000_s1069" style="position:absolute;margin-left:106.85pt;margin-top:153.9pt;width:218.25pt;height:4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ZDOPAIAAFQEAAAOAAAAZHJzL2Uyb0RvYy54bWysVEGO0zAU3SNxB8t7mqS0dCZqOhp1KEIa&#10;YKSBAziOk1g4tvl2mwy7mTsgcQM2LDgXGu7Aj9OWDLBCZGH529/P77/3neVZ1yiyE+Ck0RlNJjEl&#10;QnNTSF1l9N3bzZMTSpxnumDKaJHRG+Ho2erxo2VrUzE1tVGFAIIg2qWtzWjtvU2jyPFaNMxNjBUa&#10;N0sDDfMYQhUVwFpEb1Q0jeNnUWugsGC4cA5XL4ZNugr4ZSm4f1OWTniiMorcfBghjHk/RqslSytg&#10;tpZ8T4P9A4uGSY2XHqEumGdkC/IPqEZyMM6UfsJNE5mylFyEGrCaJP6tmuuaWRFqQXGcPcrk/h8s&#10;f727AiKLjJ4klGjWoEf3X27v775+/3b74/MngsuoUWtdiqnX9gr6Kp29NPy9I9qsa6YrcQ5g2lqw&#10;ApmF/OjBgT5weJTk7StT4A1s602Qqyuh6QFRCNIFV26OrojOE46L08UiWSzmlHDcmy+SeRxsi1h6&#10;OG3B+RfCNKSfZBTQ9YDOdpfOI3tMPaQE9kbJYiOVCgFU+VoB2THskE34+oLxiBunKU3ajJ7Op/OA&#10;/GDPjSHi8P0NopEeW13JBrU+JrG0l+25LkIjeibVMMf7lUYaB+kGC3yXd8Gs2dODK7kpblBZMENr&#10;41PESW3gIyUttnVG3YctA0GJeqnRndNkNuvfwTiAcZCPA6Y5QmXUUzJM1354O1sLsqrxpiTIoc05&#10;OlrKIHZPeWC154+tGwTdP7P+bYzjkPXrZ7D6CQAA//8DAFBLAwQUAAYACAAAACEAuEK02t8AAAAL&#10;AQAADwAAAGRycy9kb3ducmV2LnhtbEyPy07DMBBF90j8gzVI7KjdRG3aNE7FQ6wQiwZEt65t4oh4&#10;HMVum/49w6os587RfVTbyffsZMfYBZQwnwlgFnUwHbYSPj9eH1bAYlJoVB/QSrjYCNv69qZSpQln&#10;3NlTk1pGJhhLJcGlNJScR+2sV3EWBov0+w6jV4nOseVmVGcy9z3PhFhyrzqkBKcG++ys/mmOXkLR&#10;ppdGPy3017u7rN7WUx53zV7K+7vpcQMs2SldYfirT9Whpk6HcEQTWS8hm+cFoRJyUdAGIpYLkQE7&#10;kLImhdcV/7+h/gUAAP//AwBQSwECLQAUAAYACAAAACEAtoM4kv4AAADhAQAAEwAAAAAAAAAAAAAA&#10;AAAAAAAAW0NvbnRlbnRfVHlwZXNdLnhtbFBLAQItABQABgAIAAAAIQA4/SH/1gAAAJQBAAALAAAA&#10;AAAAAAAAAAAAAC8BAABfcmVscy8ucmVsc1BLAQItABQABgAIAAAAIQDRyZDOPAIAAFQEAAAOAAAA&#10;AAAAAAAAAAAAAC4CAABkcnMvZTJvRG9jLnhtbFBLAQItABQABgAIAAAAIQC4QrTa3wAAAAsBAAAP&#10;AAAAAAAAAAAAAAAAAJYEAABkcnMvZG93bnJldi54bWxQSwUGAAAAAAQABADzAAAAogUAAAAA&#10;">
                <v:textbox inset=",7.2pt,,7.2pt">
                  <w:txbxContent>
                    <w:p w:rsidR="006267A7" w:rsidRDefault="006267A7" w:rsidP="000D348D">
                      <w:pPr>
                        <w:jc w:val="center"/>
                        <w:rPr>
                          <w:rFonts w:ascii="Calibri" w:hAnsi="Calibri"/>
                          <w:sz w:val="22"/>
                          <w:lang w:val="en"/>
                        </w:rPr>
                      </w:pPr>
                      <w:r>
                        <w:rPr>
                          <w:rFonts w:ascii="Calibri" w:hAnsi="Calibri"/>
                          <w:sz w:val="22"/>
                        </w:rPr>
                        <w:t>Records after duplicates removed</w:t>
                      </w:r>
                      <w:r>
                        <w:rPr>
                          <w:rFonts w:ascii="Calibri" w:hAnsi="Calibri"/>
                          <w:sz w:val="22"/>
                        </w:rPr>
                        <w:br/>
                        <w:t>(n =8208)</w:t>
                      </w:r>
                    </w:p>
                  </w:txbxContent>
                </v:textbox>
              </v:rect>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44608" behindDoc="0" locked="0" layoutInCell="1" allowOverlap="1" wp14:anchorId="3BA5B191" wp14:editId="5E99E722">
                <wp:simplePos x="0" y="0"/>
                <wp:positionH relativeFrom="column">
                  <wp:posOffset>438150</wp:posOffset>
                </wp:positionH>
                <wp:positionV relativeFrom="paragraph">
                  <wp:posOffset>121285</wp:posOffset>
                </wp:positionV>
                <wp:extent cx="4486275" cy="876935"/>
                <wp:effectExtent l="0" t="0" r="28575" b="18415"/>
                <wp:wrapNone/>
                <wp:docPr id="82" name="직사각형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86275" cy="876935"/>
                        </a:xfrm>
                        <a:prstGeom prst="rect">
                          <a:avLst/>
                        </a:prstGeom>
                        <a:solidFill>
                          <a:srgbClr val="FFFFFF"/>
                        </a:solidFill>
                        <a:ln w="9525">
                          <a:solidFill>
                            <a:srgbClr val="000000"/>
                          </a:solidFill>
                          <a:miter lim="800000"/>
                          <a:headEnd/>
                          <a:tailEnd/>
                        </a:ln>
                      </wps:spPr>
                      <wps:txbx>
                        <w:txbxContent>
                          <w:p w:rsidR="006267A7" w:rsidRDefault="006267A7" w:rsidP="000D348D">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0D348D">
                            <w:pPr>
                              <w:spacing w:line="240" w:lineRule="atLeast"/>
                              <w:jc w:val="center"/>
                              <w:rPr>
                                <w:rFonts w:ascii="Calibri" w:hAnsi="Calibri"/>
                                <w:sz w:val="22"/>
                                <w:lang w:val="en"/>
                              </w:rPr>
                            </w:pPr>
                            <w:proofErr w:type="gramStart"/>
                            <w:r>
                              <w:rPr>
                                <w:rFonts w:ascii="Calibri" w:hAnsi="Calibri" w:hint="eastAsia"/>
                                <w:sz w:val="22"/>
                              </w:rPr>
                              <w:t>Medline( 1816</w:t>
                            </w:r>
                            <w:proofErr w:type="gramEnd"/>
                            <w:r>
                              <w:rPr>
                                <w:rFonts w:ascii="Calibri" w:hAnsi="Calibri" w:hint="eastAsia"/>
                                <w:sz w:val="22"/>
                              </w:rPr>
                              <w:t xml:space="preserve"> ), EMbase( 6750 ), Cochrane(</w:t>
                            </w:r>
                            <w:r>
                              <w:rPr>
                                <w:rFonts w:ascii="Calibri" w:hAnsi="Calibri"/>
                                <w:sz w:val="22"/>
                              </w:rPr>
                              <w:t xml:space="preserve"> </w:t>
                            </w:r>
                            <w:r>
                              <w:rPr>
                                <w:rFonts w:ascii="Calibri" w:hAnsi="Calibri" w:hint="eastAsia"/>
                                <w:sz w:val="22"/>
                              </w:rPr>
                              <w:t>521</w:t>
                            </w:r>
                            <w:r>
                              <w:rPr>
                                <w:rFonts w:ascii="Calibri" w:hAnsi="Calibri"/>
                                <w:sz w:val="22"/>
                              </w:rPr>
                              <w:t xml:space="preserve"> ), KoreaMed (124)</w:t>
                            </w:r>
                            <w:r>
                              <w:rPr>
                                <w:rFonts w:ascii="Calibri" w:hAnsi="Calibri"/>
                                <w:sz w:val="22"/>
                              </w:rPr>
                              <w:br/>
                            </w:r>
                            <w:r>
                              <w:rPr>
                                <w:rFonts w:ascii="Calibri" w:hAnsi="Calibri" w:hint="eastAsia"/>
                                <w:sz w:val="22"/>
                              </w:rPr>
                              <w:t xml:space="preserve">Total </w:t>
                            </w:r>
                            <w:r>
                              <w:rPr>
                                <w:rFonts w:ascii="Calibri" w:hAnsi="Calibri"/>
                                <w:sz w:val="22"/>
                              </w:rPr>
                              <w:t xml:space="preserve">(n = </w:t>
                            </w:r>
                            <w:r>
                              <w:rPr>
                                <w:rFonts w:ascii="Calibri" w:hAnsi="Calibri" w:hint="eastAsia"/>
                                <w:sz w:val="22"/>
                              </w:rPr>
                              <w:t>9</w:t>
                            </w:r>
                            <w:r>
                              <w:rPr>
                                <w:rFonts w:ascii="Calibri" w:hAnsi="Calibri"/>
                                <w:sz w:val="22"/>
                              </w:rPr>
                              <w:t>21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A5B191" id="직사각형 82" o:spid="_x0000_s1070" style="position:absolute;margin-left:34.5pt;margin-top:9.55pt;width:353.25pt;height:69.0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9xvPQIAAFQEAAAOAAAAZHJzL2Uyb0RvYy54bWysVMGO0zAQvSPxD5bvNG1Ju23UdLXqUoS0&#10;wEoLH+A4TmPh2GbsNl1uu/+AxB9w4cB3oeUfGDvdbhY4IXKwPPb4zZs3M1mc7htFdgKcNDqno8GQ&#10;EqG5KaXe5PT9u/WzGSXOM10yZbTI6bVw9HT59MmitZkYm9qoUgBBEO2y1ua09t5mSeJ4LRrmBsYK&#10;jZeVgYZ5NGGTlMBaRG9UMh4Op0lroLRguHAOT8+7S7qM+FUluH9bVU54onKK3HxcIa5FWJPlgmUb&#10;YLaW/ECD/QOLhkmNQY9Q58wzsgX5B1QjORhnKj/gpklMVUkuYg6YzWj4WzZXNbMi5oLiOHuUyf0/&#10;WP5mdwlEljmdjSnRrMEa3X29ubv99uP7zc8vnwkeo0atdRm6XtlLCFk6e2H4B0e0WdVMb8QZgGlr&#10;wUpkNgr+yaMHwXD4lBTta1NiBLb1Jsq1r6AJgCgE2ceqXB+rIvaecDxM09l0fDKhhOPd7GQ6fz6J&#10;IVh2/9qC8y+FaUjY5BSw6hGd7S6cD2xYdu8S2Rsly7VUKhqwKVYKyI5hh6zjd0B3fTelSZvT+WQ8&#10;iciP7lwfYhi/v0E00mOrK9lgFkcnlgXZXugyNqJnUnV7pKz0QccgXVcCvy/2sVhpGiIEXQtTXqOy&#10;YLrWxlHETW3gEyUttnVO3cctA0GJeqWxOvNRmoY56BvQN4q+wTRHqJx6Srrtynezs7UgNzVGGkU5&#10;tDnDilYyiv3A6sAfWzfW4DBmYTb6dvR6+BksfwEAAP//AwBQSwMEFAAGAAgAAAAhAEO0yBXeAAAA&#10;CQEAAA8AAABkcnMvZG93bnJldi54bWxMj81OwzAQhO9IvIO1SNyo06I0TYhT8SNOiEMDgqtrL3FE&#10;vI5it03fnuUEx50ZzX5Tb2c/iCNOsQ+kYLnIQCCZYHvqFLy/Pd9sQMSkyeohECo4Y4Rtc3lR68qG&#10;E+3w2KZOcAnFSitwKY2VlNE49DouwojE3leYvE58Tp20kz5xuR/kKsvW0uue+IPTIz46NN/twSso&#10;uvTUmofcfLy68+alnG/jrv1U6vpqvr8DkXBOf2H4xWd0aJhpHw5koxgUrEueklgvlyDYL4o8B7Fn&#10;IS9WIJta/l/Q/AAAAP//AwBQSwECLQAUAAYACAAAACEAtoM4kv4AAADhAQAAEwAAAAAAAAAAAAAA&#10;AAAAAAAAW0NvbnRlbnRfVHlwZXNdLnhtbFBLAQItABQABgAIAAAAIQA4/SH/1gAAAJQBAAALAAAA&#10;AAAAAAAAAAAAAC8BAABfcmVscy8ucmVsc1BLAQItABQABgAIAAAAIQD7b9xvPQIAAFQEAAAOAAAA&#10;AAAAAAAAAAAAAC4CAABkcnMvZTJvRG9jLnhtbFBLAQItABQABgAIAAAAIQBDtMgV3gAAAAkBAAAP&#10;AAAAAAAAAAAAAAAAAJcEAABkcnMvZG93bnJldi54bWxQSwUGAAAAAAQABADzAAAAogUAAAAA&#10;">
                <v:textbox inset=",7.2pt,,7.2pt">
                  <w:txbxContent>
                    <w:p w:rsidR="006267A7" w:rsidRDefault="006267A7" w:rsidP="000D348D">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0D348D">
                      <w:pPr>
                        <w:spacing w:line="240" w:lineRule="atLeast"/>
                        <w:jc w:val="center"/>
                        <w:rPr>
                          <w:rFonts w:ascii="Calibri" w:hAnsi="Calibri"/>
                          <w:sz w:val="22"/>
                          <w:lang w:val="en"/>
                        </w:rPr>
                      </w:pPr>
                      <w:proofErr w:type="gramStart"/>
                      <w:r>
                        <w:rPr>
                          <w:rFonts w:ascii="Calibri" w:hAnsi="Calibri" w:hint="eastAsia"/>
                          <w:sz w:val="22"/>
                        </w:rPr>
                        <w:t>Medline( 1816</w:t>
                      </w:r>
                      <w:proofErr w:type="gramEnd"/>
                      <w:r>
                        <w:rPr>
                          <w:rFonts w:ascii="Calibri" w:hAnsi="Calibri" w:hint="eastAsia"/>
                          <w:sz w:val="22"/>
                        </w:rPr>
                        <w:t xml:space="preserve"> ), EMbase( 6750 ), Cochrane(</w:t>
                      </w:r>
                      <w:r>
                        <w:rPr>
                          <w:rFonts w:ascii="Calibri" w:hAnsi="Calibri"/>
                          <w:sz w:val="22"/>
                        </w:rPr>
                        <w:t xml:space="preserve"> </w:t>
                      </w:r>
                      <w:r>
                        <w:rPr>
                          <w:rFonts w:ascii="Calibri" w:hAnsi="Calibri" w:hint="eastAsia"/>
                          <w:sz w:val="22"/>
                        </w:rPr>
                        <w:t>521</w:t>
                      </w:r>
                      <w:r>
                        <w:rPr>
                          <w:rFonts w:ascii="Calibri" w:hAnsi="Calibri"/>
                          <w:sz w:val="22"/>
                        </w:rPr>
                        <w:t xml:space="preserve"> ), KoreaMed (124)</w:t>
                      </w:r>
                      <w:r>
                        <w:rPr>
                          <w:rFonts w:ascii="Calibri" w:hAnsi="Calibri"/>
                          <w:sz w:val="22"/>
                        </w:rPr>
                        <w:br/>
                      </w:r>
                      <w:r>
                        <w:rPr>
                          <w:rFonts w:ascii="Calibri" w:hAnsi="Calibri" w:hint="eastAsia"/>
                          <w:sz w:val="22"/>
                        </w:rPr>
                        <w:t xml:space="preserve">Total </w:t>
                      </w:r>
                      <w:r>
                        <w:rPr>
                          <w:rFonts w:ascii="Calibri" w:hAnsi="Calibri"/>
                          <w:sz w:val="22"/>
                        </w:rPr>
                        <w:t xml:space="preserve">(n = </w:t>
                      </w:r>
                      <w:r>
                        <w:rPr>
                          <w:rFonts w:ascii="Calibri" w:hAnsi="Calibri" w:hint="eastAsia"/>
                          <w:sz w:val="22"/>
                        </w:rPr>
                        <w:t>9</w:t>
                      </w:r>
                      <w:r>
                        <w:rPr>
                          <w:rFonts w:ascii="Calibri" w:hAnsi="Calibri"/>
                          <w:sz w:val="22"/>
                        </w:rPr>
                        <w:t>211 )</w:t>
                      </w:r>
                    </w:p>
                  </w:txbxContent>
                </v:textbox>
              </v:rect>
            </w:pict>
          </mc:Fallback>
        </mc:AlternateContent>
      </w: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r w:rsidRPr="000F3174">
        <w:rPr>
          <w:rFonts w:eastAsiaTheme="minorHAnsi" w:cs="Times New Roman"/>
          <w:noProof/>
          <w:kern w:val="0"/>
          <w:sz w:val="24"/>
          <w:szCs w:val="24"/>
        </w:rPr>
        <mc:AlternateContent>
          <mc:Choice Requires="wps">
            <w:drawing>
              <wp:anchor distT="36576" distB="36576" distL="36576" distR="36576" simplePos="0" relativeHeight="251845632" behindDoc="0" locked="0" layoutInCell="1" allowOverlap="1" wp14:anchorId="58BD99B8" wp14:editId="7CBF1277">
                <wp:simplePos x="0" y="0"/>
                <wp:positionH relativeFrom="column">
                  <wp:posOffset>2810107</wp:posOffset>
                </wp:positionH>
                <wp:positionV relativeFrom="paragraph">
                  <wp:posOffset>106324</wp:posOffset>
                </wp:positionV>
                <wp:extent cx="0" cy="880946"/>
                <wp:effectExtent l="76200" t="0" r="57150" b="52705"/>
                <wp:wrapNone/>
                <wp:docPr id="83" name="직선 화살표 연결선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8094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9787C82" id="직선 화살표 연결선 83" o:spid="_x0000_s1026" type="#_x0000_t32" style="position:absolute;left:0;text-align:left;margin-left:221.25pt;margin-top:8.35pt;width:0;height:69.35pt;z-index:2518456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Tcf0gIAAKgFAAAOAAAAZHJzL2Uyb0RvYy54bWysVMuO0zAU3SPxD5b3mSRt2qbRpKOZNGXD&#10;Y6QZxNqNncYisSPbbVohFiB+AAkJIbFgx3aE+CrU+QdsJ83QYYPQZGH5Or7H55577NOzbVWCDRGS&#10;chZD/8SDgLCMY8pWMXx5vXBCCKRCDKOSMxLDHZHwbPb40WlTR2TAC15iIoAGYTJq6hgWStWR68qs&#10;IBWSJ7wmTP/MuaiQ0qFYuVigRqNXpTvwvLHbcIFrwTMipV6dtz/hzOLnOcnUizyXRIEyhpqbsqOw&#10;49KM7uwURSuB6oJmHQ30HywqRJk+tIeaI4XAWtC/oCqaCS55rk4yXrk8z2lGbA26Gt+7V81VgWpi&#10;a9HiyLqXST4cbPZ8cykAxTEMhxAwVOke7b+/23/4Bm6/fNq//3n78SvYf7759ePGrOlNWrGmlpFO&#10;TNilMDVnW3ZVP+XZawkYTwrEVsQyv97VGs03Ge5Riglkrc9dNs841nvQWnEr3zYXlYHUwoCt7dKu&#10;7xLZKpC1i5leDUNvGowtOIoOebWQ6gnhFTCTGEolEF0VKuGMaStw4dtT0OapVIYVig4J5lDGF7Qs&#10;rSNKBpoYTkeDkU2QvKTY/DTbpFgtk1KADTKesl/H4mib4GuGLVhBEE67uUK01HOgrDZKUK1WSaA5&#10;rSIYgpLoa2RmLb2SmROJNXLLWUdbpad2XStiTfZm6k3TMA0DJxiMUyfw5nPnfJEEznjhT0bz4TxJ&#10;5v5bU4ofRAXFmDBTzcHwfvBvhuquXmvV3vK9bO4xutVXkz1mer4YeZNgGDqTyWjoBMPUcy7CReKc&#10;J/54PEkvkov0HtPUVi8fhmwvpWHF14qIqwI3AFNjl+FoOvChDvQDMZi0nQWoXOmWZEpAILh6RVVh&#10;zW1saTCO3JDYr+tdj94KceihifoudLXdSaUteeivvTPmmrQXbsnx7lIYW5jro58Dm9Q9Xea9+TO2&#10;u+4e2NlvAAAA//8DAFBLAwQUAAYACAAAACEAWuOrX94AAAAKAQAADwAAAGRycy9kb3ducmV2Lnht&#10;bEyPzU7DMBCE70i8g7VI3KjTErcoxKlQJRDqjfAjjm68JBHxOrLdNvD0LOoBjjvzaXamXE9uEAcM&#10;sfekYT7LQCA13vbUanh5vr+6ARGTIWsGT6jhCyOsq/Oz0hTWH+kJD3VqBYdQLIyGLqWxkDI2HToT&#10;Z35EYu/DB2cSn6GVNpgjh7tBLrJsKZ3piT90ZsRNh81nvXcapu+twvatz9Pj/GEVtmrzfv1aa315&#10;Md3dgkg4pT8Yfutzdai4087vyUYxaMjzhWKUjeUKBAMnYceCUjnIqpT/J1Q/AAAA//8DAFBLAQIt&#10;ABQABgAIAAAAIQC2gziS/gAAAOEBAAATAAAAAAAAAAAAAAAAAAAAAABbQ29udGVudF9UeXBlc10u&#10;eG1sUEsBAi0AFAAGAAgAAAAhADj9If/WAAAAlAEAAAsAAAAAAAAAAAAAAAAALwEAAF9yZWxzLy5y&#10;ZWxzUEsBAi0AFAAGAAgAAAAhAEdpNx/SAgAAqAUAAA4AAAAAAAAAAAAAAAAALgIAAGRycy9lMm9E&#10;b2MueG1sUEsBAi0AFAAGAAgAAAAhAFrjq1/eAAAACgEAAA8AAAAAAAAAAAAAAAAALAUAAGRycy9k&#10;b3ducmV2LnhtbFBLBQYAAAAABAAEAPMAAAA3BgAAAAA=&#10;">
                <v:stroke endarrow="block"/>
                <v:shadow color="#ccc"/>
              </v:shape>
            </w:pict>
          </mc:Fallback>
        </mc:AlternateContent>
      </w:r>
    </w:p>
    <w:p w:rsidR="000D348D" w:rsidRPr="000F3174" w:rsidRDefault="000D348D" w:rsidP="000D348D">
      <w:pPr>
        <w:rPr>
          <w:rFonts w:eastAsiaTheme="minorHAnsi"/>
        </w:rPr>
      </w:pPr>
    </w:p>
    <w:p w:rsidR="000D348D" w:rsidRPr="000F3174" w:rsidRDefault="00704AA3" w:rsidP="000D348D">
      <w:pPr>
        <w:widowControl/>
        <w:wordWrap/>
        <w:autoSpaceDE/>
        <w:autoSpaceDN/>
        <w:jc w:val="left"/>
        <w:rPr>
          <w:rFonts w:eastAsiaTheme="minorHAnsi"/>
        </w:rPr>
      </w:pPr>
      <w:r w:rsidRPr="000F3174">
        <w:rPr>
          <w:rFonts w:eastAsiaTheme="minorHAnsi" w:cs="Times New Roman"/>
          <w:noProof/>
          <w:kern w:val="0"/>
          <w:sz w:val="24"/>
          <w:szCs w:val="24"/>
        </w:rPr>
        <mc:AlternateContent>
          <mc:Choice Requires="wps">
            <w:drawing>
              <wp:anchor distT="36576" distB="36576" distL="36576" distR="36576" simplePos="0" relativeHeight="251854848" behindDoc="0" locked="0" layoutInCell="1" allowOverlap="1" wp14:anchorId="140E8A3A" wp14:editId="0CD99323">
                <wp:simplePos x="0" y="0"/>
                <wp:positionH relativeFrom="column">
                  <wp:posOffset>2743200</wp:posOffset>
                </wp:positionH>
                <wp:positionV relativeFrom="paragraph">
                  <wp:posOffset>3280611</wp:posOffset>
                </wp:positionV>
                <wp:extent cx="0" cy="524108"/>
                <wp:effectExtent l="76200" t="0" r="76200" b="47625"/>
                <wp:wrapNone/>
                <wp:docPr id="87" name="직선 화살표 연결선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410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352A5BC" id="직선 화살표 연결선 87" o:spid="_x0000_s1026" type="#_x0000_t32" style="position:absolute;left:0;text-align:left;margin-left:3in;margin-top:258.3pt;width:0;height:41.25pt;z-index:2518548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S00QIAAKgFAAAOAAAAZHJzL2Uyb0RvYy54bWysVMuO0zAU3SPxD5b3mSRt+oomHc2kKRse&#10;I80g1m7sNBaOHdlu0wqxAPEDSEgIiQU7tiPEV6HOP2A7bYYOG4QmC8vX8T0+99xjn55tKgbWRCoq&#10;eALDkwACwnOBKV8m8OX13BtDoDTiGDHBSQK3RMGz6eNHp00dk54oBcNEAgPCVdzUCSy1rmPfV3lJ&#10;KqRORE24+VkIWSFtQrn0sUSNQa+Y3wuCod8IiWspcqKUWZ21P+HU4RcFyfWLolBEA5ZAw027Ubpx&#10;YUd/eoripUR1SfM9DfQfLCpEuTm0g5ohjcBK0r+gKppLoUShT3JR+aIoaE5cDaaaMLhXzVWJauJq&#10;MeKoupNJPRxs/nx9KQHFCRyPIOCoMj3afX+3+/AN3H75tHv/8/bjV7D7fPPrx41dM5uMYk2tYpOY&#10;8ktpa843/Kp+KvLXCnCRlogviWN+va0NWmgz/KMUG6janLtongls9qCVFk6+TSErC2mEARvXpW3X&#10;JbLRIG8Xc7M66EVhMHbgKD7k1VLpJ0RUwE4SqLREdFnqVHBurCBk6E5B66dKW1YoPiTYQ7mYU8ac&#10;IxgHTQIng97AJSjBKLY/7TYll4uUSbBG1lPu27M42ibFimMHVhKEs/1cI8rMHGinjZbUqMUItKdV&#10;BEPAiLlGdtbSY9yeSJyRW84m2mgzdetGEWeyN5Ngko2zceRFvWHmRcFs5p3P08gbzsPRYNafpeks&#10;fGtLCaO4pBgTbqs5GD6M/s1Q+6vXWrWzfCebf4zu9DVkj5mezwfBKOqPvdFo0PeifhZ4F+N56p2n&#10;4XA4yi7Si+we08xVrx6GbCelZSVWmsirEjcAU2uX/mDSC6EJzAPRG7WdBYgtTUtyLSGQQr+iunTm&#10;tra0GEduSN23712H3gpx6KGNui7sa7uTyljy0F93Z+w1aS/cQuDtpbS2sNfHPAcuaf902ffmz9jt&#10;untgp78BAAD//wMAUEsDBBQABgAIAAAAIQCD3nmU4AAAAAsBAAAPAAAAZHJzL2Rvd25yZXYueG1s&#10;TI/NTsMwEITvSLyDtUjcqJO2CTTEqVAlEOqt4Ucc3XhJIuJ1ZLtt4OlZxAGOOzua+aZcT3YQR/Sh&#10;d6QgnSUgkBpnemoVPD/dX92ACFGT0YMjVPCJAdbV+VmpC+NOtMNjHVvBIRQKraCLcSykDE2HVoeZ&#10;G5H49+681ZFP30rj9YnD7SDnSZJLq3vihk6PuOmw+agPVsH0tc2wfe2X8TF9uPbbbPO2eKmVuryY&#10;7m5BRJzinxl+8BkdKmbauwOZIAYFy8Wct0QFWZrnINjxq+xZWa1SkFUp/2+ovgEAAP//AwBQSwEC&#10;LQAUAAYACAAAACEAtoM4kv4AAADhAQAAEwAAAAAAAAAAAAAAAAAAAAAAW0NvbnRlbnRfVHlwZXNd&#10;LnhtbFBLAQItABQABgAIAAAAIQA4/SH/1gAAAJQBAAALAAAAAAAAAAAAAAAAAC8BAABfcmVscy8u&#10;cmVsc1BLAQItABQABgAIAAAAIQCB2/S00QIAAKgFAAAOAAAAAAAAAAAAAAAAAC4CAABkcnMvZTJv&#10;RG9jLnhtbFBLAQItABQABgAIAAAAIQCD3nmU4AAAAAsBAAAPAAAAAAAAAAAAAAAAACsFAABkcnMv&#10;ZG93bnJldi54bWxQSwUGAAAAAAQABADzAAAAOAY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49728" behindDoc="0" locked="0" layoutInCell="1" allowOverlap="1" wp14:anchorId="341AD0FD" wp14:editId="03D04867">
                <wp:simplePos x="0" y="0"/>
                <wp:positionH relativeFrom="column">
                  <wp:posOffset>1937385</wp:posOffset>
                </wp:positionH>
                <wp:positionV relativeFrom="paragraph">
                  <wp:posOffset>2500630</wp:posOffset>
                </wp:positionV>
                <wp:extent cx="1714500" cy="753110"/>
                <wp:effectExtent l="0" t="0" r="19050" b="27940"/>
                <wp:wrapNone/>
                <wp:docPr id="86" name="직사각형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311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Full-text articles assessed for eligibility</w:t>
                            </w:r>
                            <w:r>
                              <w:rPr>
                                <w:rFonts w:ascii="Calibri" w:hAnsi="Calibri"/>
                                <w:sz w:val="22"/>
                              </w:rPr>
                              <w:br/>
                              <w:t xml:space="preserve">(n = </w:t>
                            </w:r>
                            <w:proofErr w:type="gramStart"/>
                            <w:r>
                              <w:rPr>
                                <w:rFonts w:ascii="Calibri" w:hAnsi="Calibri"/>
                                <w:sz w:val="22"/>
                              </w:rPr>
                              <w:t>44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1AD0FD" id="직사각형 86" o:spid="_x0000_s1071" style="position:absolute;margin-left:152.55pt;margin-top:196.9pt;width:135pt;height:59.3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lwTPQIAAFQEAAAOAAAAZHJzL2Uyb0RvYy54bWysVM2O0zAQviPxDpbvNElp9ydqulp1KUJa&#10;YKWFB3AcJ7FwbDN2m5Tb8g5IvAEXDjwXWt6BidOWLHBC5GB5POPPM983k8VF1yiyFeCk0RlNJjEl&#10;QnNTSF1l9O2b9ZMzSpxnumDKaJHRnXD0Yvn40aK1qZia2qhCAEEQ7dLWZrT23qZR5HgtGuYmxgqN&#10;ztJAwzyaUEUFsBbRGxVN4/gkag0UFgwXzuHp1eCky4BfloL712XphCcqo5ibDyuENe/XaLlgaQXM&#10;1pLv02D/kEXDpMZHj1BXzDOyAfkHVCM5GGdKP+GmiUxZSi5CDVhNEv9WzW3NrAi1IDnOHmly/w+W&#10;v9reAJFFRs9OKNGsQY3uv9zdf/z6/dvdj8+fCB4jR611KYbe2hvoq3T22vB3jmizqpmuxCWAaWvB&#10;Csws6eOjBxd6w+FVkrcvTYEvsI03ga6uhKYHRCJIF1TZHVURnSccD5PTZDaPUTyOvtP50yQJskUs&#10;Pdy24PxzYRrSbzIKqHpAZ9tr5/tsWHoICdkbJYu1VCoYUOUrBWTLsEPW4QsFYJHjMKVJm9Hz+XQe&#10;kB/43BgiDt/fIBrpsdWVbJDrYxBLe9qe6SI0omdSDXtMWek9jz11gwS+y7sg1mx+UCU3xQ6ZBTO0&#10;No4ibmoDHyhpsa0z6t5vGAhK1AuN6pwns1k/B2MDxkY+NpjmCJVRT8mwXflhdjYWZFXjS0mgQ5tL&#10;VLSUgexe7SGrff7YukGD/Zj1szG2Q9Svn8HyJwAAAP//AwBQSwMEFAAGAAgAAAAhABWSAtLgAAAA&#10;CwEAAA8AAABkcnMvZG93bnJldi54bWxMj81OwzAQhO9IvIO1SNyok4bQNsSp+BEnxKGhKlc3XuKI&#10;eB3Fbpu+PdsT3GZ3R7PflOvJ9eKIY+g8KUhnCQikxpuOWgXbz7e7JYgQNRnde0IFZwywrq6vSl0Y&#10;f6INHuvYCg6hUGgFNsahkDI0Fp0OMz8g8e3bj05HHsdWmlGfONz1cp4kD9LpjviD1QO+WGx+6oNT&#10;sGjja908583uw56X76spC5v6S6nbm+npEUTEKf6Z4YLP6FAx094fyATRK8iSPGUri1XGHdiRLy6b&#10;PYt0fg+yKuX/DtUvAAAA//8DAFBLAQItABQABgAIAAAAIQC2gziS/gAAAOEBAAATAAAAAAAAAAAA&#10;AAAAAAAAAABbQ29udGVudF9UeXBlc10ueG1sUEsBAi0AFAAGAAgAAAAhADj9If/WAAAAlAEAAAsA&#10;AAAAAAAAAAAAAAAALwEAAF9yZWxzLy5yZWxzUEsBAi0AFAAGAAgAAAAhANQiXBM9AgAAVAQAAA4A&#10;AAAAAAAAAAAAAAAALgIAAGRycy9lMm9Eb2MueG1sUEsBAi0AFAAGAAgAAAAhABWSAtLgAAAACwEA&#10;AA8AAAAAAAAAAAAAAAAAlwQAAGRycy9kb3ducmV2LnhtbFBLBQYAAAAABAAEAPMAAACkBQAAAAA=&#10;">
                <v:textbox inset=",7.2pt,,7.2pt">
                  <w:txbxContent>
                    <w:p w:rsidR="006267A7" w:rsidRDefault="006267A7" w:rsidP="000D348D">
                      <w:pPr>
                        <w:jc w:val="center"/>
                        <w:rPr>
                          <w:rFonts w:ascii="Calibri" w:hAnsi="Calibri"/>
                          <w:sz w:val="22"/>
                          <w:lang w:val="en"/>
                        </w:rPr>
                      </w:pPr>
                      <w:r>
                        <w:rPr>
                          <w:rFonts w:ascii="Calibri" w:hAnsi="Calibri"/>
                          <w:sz w:val="22"/>
                        </w:rPr>
                        <w:t>Full-text articles assessed for eligibility</w:t>
                      </w:r>
                      <w:r>
                        <w:rPr>
                          <w:rFonts w:ascii="Calibri" w:hAnsi="Calibri"/>
                          <w:sz w:val="22"/>
                        </w:rPr>
                        <w:br/>
                        <w:t xml:space="preserve">(n = </w:t>
                      </w:r>
                      <w:proofErr w:type="gramStart"/>
                      <w:r>
                        <w:rPr>
                          <w:rFonts w:ascii="Calibri" w:hAnsi="Calibri"/>
                          <w:sz w:val="22"/>
                        </w:rPr>
                        <w:t>44  )</w:t>
                      </w:r>
                      <w:proofErr w:type="gramEnd"/>
                    </w:p>
                  </w:txbxContent>
                </v:textbox>
              </v:rect>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51776" behindDoc="0" locked="0" layoutInCell="1" allowOverlap="1" wp14:anchorId="7AECE9FA" wp14:editId="6DD91A5F">
                <wp:simplePos x="0" y="0"/>
                <wp:positionH relativeFrom="column">
                  <wp:posOffset>1910715</wp:posOffset>
                </wp:positionH>
                <wp:positionV relativeFrom="paragraph">
                  <wp:posOffset>3803015</wp:posOffset>
                </wp:positionV>
                <wp:extent cx="1714500" cy="914400"/>
                <wp:effectExtent l="0" t="0" r="19050" b="19050"/>
                <wp:wrapNone/>
                <wp:docPr id="88" name="직사각형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 xml:space="preserve">Studies included in </w:t>
                            </w:r>
                            <w:r>
                              <w:rPr>
                                <w:rFonts w:ascii="Calibri" w:hAnsi="Calibri" w:hint="eastAsia"/>
                                <w:sz w:val="22"/>
                              </w:rPr>
                              <w:t xml:space="preserve">   </w:t>
                            </w:r>
                            <w:r>
                              <w:rPr>
                                <w:rFonts w:ascii="Calibri" w:hAnsi="Calibri"/>
                                <w:sz w:val="22"/>
                              </w:rPr>
                              <w:t>qua</w:t>
                            </w:r>
                            <w:r>
                              <w:rPr>
                                <w:rFonts w:ascii="Calibri" w:hAnsi="Calibri" w:hint="eastAsia"/>
                                <w:sz w:val="22"/>
                              </w:rPr>
                              <w:t>li</w:t>
                            </w:r>
                            <w:r>
                              <w:rPr>
                                <w:rFonts w:ascii="Calibri" w:hAnsi="Calibri"/>
                                <w:sz w:val="22"/>
                              </w:rPr>
                              <w:t xml:space="preserve">tative synthesis </w:t>
                            </w:r>
                            <w:r>
                              <w:rPr>
                                <w:rFonts w:ascii="Calibri" w:hAnsi="Calibri" w:hint="eastAsia"/>
                                <w:sz w:val="22"/>
                              </w:rPr>
                              <w:t xml:space="preserve">    </w:t>
                            </w:r>
                            <w:proofErr w:type="gramStart"/>
                            <w:r>
                              <w:rPr>
                                <w:rFonts w:ascii="Calibri" w:hAnsi="Calibri" w:hint="eastAsia"/>
                                <w:sz w:val="22"/>
                              </w:rPr>
                              <w:t xml:space="preserve">   </w:t>
                            </w:r>
                            <w:r>
                              <w:rPr>
                                <w:rFonts w:ascii="Calibri" w:hAnsi="Calibri"/>
                                <w:sz w:val="22"/>
                              </w:rPr>
                              <w:t>(</w:t>
                            </w:r>
                            <w:proofErr w:type="gramEnd"/>
                            <w:r>
                              <w:rPr>
                                <w:rFonts w:ascii="Calibri" w:hAnsi="Calibri"/>
                                <w:sz w:val="22"/>
                              </w:rPr>
                              <w:t>n = 4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ECE9FA" id="직사각형 88" o:spid="_x0000_s1072" style="position:absolute;margin-left:150.45pt;margin-top:299.45pt;width:135pt;height:1in;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RJZNwIAAFQEAAAOAAAAZHJzL2Uyb0RvYy54bWysVMGO0zAQvSPxD5bvNEnVLkvUdLXqUoS0&#10;wEoLH+A4TmPh2GbsNim35R+Q+AMuHPgutPwDY6fbzQInRA7WjD1+M/OeJ4uzvlVkJ8BJowuaTVJK&#10;hOamknpT0Hdv109OKXGe6Yopo0VB98LRs+XjR4vO5mJqGqMqAQRBtMs7W9DGe5snieONaJmbGCs0&#10;HtYGWubRhU1SAesQvVXJNE1Pks5AZcFw4RzuXgyHdBnx61pw/6aunfBEFRRr83GFuJZhTZYLlm+A&#10;2UbyQxnsH6pomdSY9Ah1wTwjW5B/QLWSg3Gm9hNu2sTUteQi9oDdZOlv3Vw3zIrYC5Lj7JEm9/9g&#10;+evdFRBZFfQUldKsRY1uv97cfvr24/vNzy+fCW4jR511OYZe2ysIXTp7afh7R7RZNUxvxDmA6RrB&#10;KqwsC/HJgwvBcXiVlN0rU2EGtvUm0tXX0AZAJIL0UZX9URXRe8JxM3uazeYpisfx7Fk2m6EdUrD8&#10;7rYF518I05JgFBRQ9YjOdpfOD6F3IbF6o2S1lkpFBzblSgHZMXwh6/gd0N04TGnSYfb5dB6RH5y5&#10;MUQav79BtNLjU1eyRa6PQSwPtD3XFZbJcs+kGmzsTukDj4G6QQLfl30Ua3YSMgReS1PtkVkww9PG&#10;UUSjMfCRkg6fdUHdhy0DQYl6qVGdyB/OwdiBsVOOHaY5QhXUUzKYKz/MztaC3DSYKYt0aHOOitYy&#10;kn1f1aF+fLpRrsOYhdkY+zHq/mew/AUAAP//AwBQSwMEFAAGAAgAAAAhAMZj3g/fAAAACwEAAA8A&#10;AABkcnMvZG93bnJldi54bWxMj8tOwzAQRfdI/IM1SOyoTUtoEuJUPMQKddGA2q1rmzgiHkex26Z/&#10;z3QFu3kc3TlTrSbfs6MdYxdQwv1MALOog+mwlfD1+X6XA4tJoVF9QCvhbCOs6uurSpUmnHBjj01q&#10;GYVgLJUEl9JQch61s17FWRgs0u47jF4laseWm1GdKNz3fC7EI/eqQ7rg1GBfndU/zcFLWLbprdEv&#10;md6u3Tn/KKZF3DQ7KW9vpucnYMlO6Q+Giz6pQ01O+3BAE1kvYSFEQaiErMipICJbXiZ7in+YF8Dr&#10;iv//of4FAAD//wMAUEsBAi0AFAAGAAgAAAAhALaDOJL+AAAA4QEAABMAAAAAAAAAAAAAAAAAAAAA&#10;AFtDb250ZW50X1R5cGVzXS54bWxQSwECLQAUAAYACAAAACEAOP0h/9YAAACUAQAACwAAAAAAAAAA&#10;AAAAAAAvAQAAX3JlbHMvLnJlbHNQSwECLQAUAAYACAAAACEAOXESWTcCAABUBAAADgAAAAAAAAAA&#10;AAAAAAAuAgAAZHJzL2Uyb0RvYy54bWxQSwECLQAUAAYACAAAACEAxmPeD98AAAALAQAADwAAAAAA&#10;AAAAAAAAAACRBAAAZHJzL2Rvd25yZXYueG1sUEsFBgAAAAAEAAQA8wAAAJ0FAAAAAA==&#10;">
                <v:textbox inset=",7.2pt,,7.2pt">
                  <w:txbxContent>
                    <w:p w:rsidR="006267A7" w:rsidRDefault="006267A7" w:rsidP="000D348D">
                      <w:pPr>
                        <w:jc w:val="center"/>
                        <w:rPr>
                          <w:rFonts w:ascii="Calibri" w:hAnsi="Calibri"/>
                          <w:sz w:val="22"/>
                          <w:lang w:val="en"/>
                        </w:rPr>
                      </w:pPr>
                      <w:r>
                        <w:rPr>
                          <w:rFonts w:ascii="Calibri" w:hAnsi="Calibri"/>
                          <w:sz w:val="22"/>
                        </w:rPr>
                        <w:t xml:space="preserve">Studies included in </w:t>
                      </w:r>
                      <w:r>
                        <w:rPr>
                          <w:rFonts w:ascii="Calibri" w:hAnsi="Calibri" w:hint="eastAsia"/>
                          <w:sz w:val="22"/>
                        </w:rPr>
                        <w:t xml:space="preserve">   </w:t>
                      </w:r>
                      <w:r>
                        <w:rPr>
                          <w:rFonts w:ascii="Calibri" w:hAnsi="Calibri"/>
                          <w:sz w:val="22"/>
                        </w:rPr>
                        <w:t>qua</w:t>
                      </w:r>
                      <w:r>
                        <w:rPr>
                          <w:rFonts w:ascii="Calibri" w:hAnsi="Calibri" w:hint="eastAsia"/>
                          <w:sz w:val="22"/>
                        </w:rPr>
                        <w:t>li</w:t>
                      </w:r>
                      <w:r>
                        <w:rPr>
                          <w:rFonts w:ascii="Calibri" w:hAnsi="Calibri"/>
                          <w:sz w:val="22"/>
                        </w:rPr>
                        <w:t xml:space="preserve">tative synthesis </w:t>
                      </w:r>
                      <w:r>
                        <w:rPr>
                          <w:rFonts w:ascii="Calibri" w:hAnsi="Calibri" w:hint="eastAsia"/>
                          <w:sz w:val="22"/>
                        </w:rPr>
                        <w:t xml:space="preserve">    </w:t>
                      </w:r>
                      <w:proofErr w:type="gramStart"/>
                      <w:r>
                        <w:rPr>
                          <w:rFonts w:ascii="Calibri" w:hAnsi="Calibri" w:hint="eastAsia"/>
                          <w:sz w:val="22"/>
                        </w:rPr>
                        <w:t xml:space="preserve">   </w:t>
                      </w:r>
                      <w:r>
                        <w:rPr>
                          <w:rFonts w:ascii="Calibri" w:hAnsi="Calibri"/>
                          <w:sz w:val="22"/>
                        </w:rPr>
                        <w:t>(</w:t>
                      </w:r>
                      <w:proofErr w:type="gramEnd"/>
                      <w:r>
                        <w:rPr>
                          <w:rFonts w:ascii="Calibri" w:hAnsi="Calibri"/>
                          <w:sz w:val="22"/>
                        </w:rPr>
                        <w:t>n = 4 )</w:t>
                      </w:r>
                    </w:p>
                  </w:txbxContent>
                </v:textbox>
              </v:rect>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856896" behindDoc="0" locked="0" layoutInCell="1" allowOverlap="1" wp14:anchorId="6B6BC1EF" wp14:editId="1FFBDD05">
                <wp:simplePos x="0" y="0"/>
                <wp:positionH relativeFrom="column">
                  <wp:posOffset>3654781</wp:posOffset>
                </wp:positionH>
                <wp:positionV relativeFrom="paragraph">
                  <wp:posOffset>2813050</wp:posOffset>
                </wp:positionV>
                <wp:extent cx="628650" cy="0"/>
                <wp:effectExtent l="0" t="76200" r="19050" b="95250"/>
                <wp:wrapNone/>
                <wp:docPr id="76" name="직선 화살표 연결선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C23F23" id="직선 화살표 연결선 76" o:spid="_x0000_s1026" type="#_x0000_t32" style="position:absolute;left:0;text-align:left;margin-left:287.8pt;margin-top:221.5pt;width:49.5pt;height:0;z-index:2518568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rfM1AIAAKgFAAAOAAAAZHJzL2Uyb0RvYy54bWysVEFv0zAUviPxHyzfsyRtmrbR0mlLUy4D&#10;Jm2Is5s4jUViR7bbdEIcQPwBJCSExIEb1wnxq1D3H3h222wdF4SWQ+Rn+33vve99z8cn67pCKyoV&#10;EzzG/pGHEeWZyBlfxPjV1cwZYaQ04TmpBKcxvqYKn0yePjlum4j2RCmqnEoEIFxFbRPjUusmcl2V&#10;lbQm6kg0lMNhIWRNNJhy4eaStIBeV27P80K3FTJvpMioUrA73R7iicUvCprpl0WhqEZVjCE3bf/S&#10;/ufm706OSbSQpClZtkuD/EcWNWEcgnZQU6IJWkr2F1TNMimUKPRRJmpXFAXLqK0BqvG9B9VclqSh&#10;thYgRzUdTerxYLMXqwuJWB7jYYgRJzX0aPPj/ebjd3T79fPmw6/bT9/Q5svN7583Zg8uAWNtoyJw&#10;TPiFNDVna37ZnIvsjUJcJCXhC2ozv7puAM03Hu6BizFUA3Hn7XORwx2y1MLSty5kbSCBGLS2Xbru&#10;ukTXGmWwGfZG4QB6me2PXBLt/Rqp9DMqamQWMVZaErYodSI4BykI6dsoZHWutMmKRHsHE5SLGasq&#10;q4iKozbG40FvYB2UqFhuDs01JRfzpJJoRYym7GdLhJP716RY8tyClZTk6W6tCatgjbTlRksGbFUU&#10;m2g1zTGqKIyRWW3Tq7iJSK2QtzmDtdawtPvAiBXZ27E3TkfpKHCCXpg6gTedOqezJHDCmT8cTPvT&#10;JJn670wpfhCVLM8pN9XsBe8H/yao3ehtpdpJvqPNPUS3/EKyh5mezgbeMOiPnOFw0HeCfuo5Z6NZ&#10;4pwmfhgO07PkLH2QaWqrV4+TbEelyUosNZWXZd6inBm59Afjno/BgAeiN9x2FpFqAS3JtMRICv2a&#10;6dKK28jSYByoIbHfrncd+paIfQ+N1XVhV9sdVSDJfX/tzJgx2Q7cXOTXF9LIwowPPAfWafd0mffm&#10;vm1v3T2wkz8AAAD//wMAUEsDBBQABgAIAAAAIQBzrcHW3gAAAAsBAAAPAAAAZHJzL2Rvd25yZXYu&#10;eG1sTI/bSsNAEIbvBd9hGcE7u6nNQWI2RQqK9M54wMttdkyC2dmwu22jT+8IBb2cfz7+Q7We7SgO&#10;6MPgSMFykYBAap0ZqFPw8nx/dQMiRE1Gj45QwRcGWNfnZ5UujTvSEx6a2Ak2oVBqBX2MUyllaHu0&#10;OizchMS/D+etjnz6Thqvj2xuR3mdJLm0eiBO6PWEmx7bz2ZvFczf2wy7tyGNj8uHwm+zzfvqtVHq&#10;8mK+uwURcY5/MPzW5+pQc6ed25MJYlSQFVnOqII0XfEoJvIiZWV3UmRdyf8b6h8AAAD//wMAUEsB&#10;Ai0AFAAGAAgAAAAhALaDOJL+AAAA4QEAABMAAAAAAAAAAAAAAAAAAAAAAFtDb250ZW50X1R5cGVz&#10;XS54bWxQSwECLQAUAAYACAAAACEAOP0h/9YAAACUAQAACwAAAAAAAAAAAAAAAAAvAQAAX3JlbHMv&#10;LnJlbHNQSwECLQAUAAYACAAAACEAZa63zNQCAACoBQAADgAAAAAAAAAAAAAAAAAuAgAAZHJzL2Uy&#10;b0RvYy54bWxQSwECLQAUAAYACAAAACEAc63B1t4AAAALAQAADwAAAAAAAAAAAAAAAAAuBQAAZHJz&#10;L2Rvd25yZXYueG1sUEsFBgAAAAAEAAQA8wAAADkGAAAAAA==&#10;">
                <v:stroke endarrow="block"/>
                <v:shadow color="#ccc"/>
              </v:shape>
            </w:pict>
          </mc:Fallback>
        </mc:AlternateContent>
      </w:r>
      <w:r w:rsidR="000D348D" w:rsidRPr="000F3174">
        <w:rPr>
          <w:rFonts w:eastAsiaTheme="minorHAnsi" w:cs="Times New Roman"/>
          <w:noProof/>
          <w:kern w:val="0"/>
          <w:sz w:val="24"/>
          <w:szCs w:val="24"/>
        </w:rPr>
        <mc:AlternateContent>
          <mc:Choice Requires="wps">
            <w:drawing>
              <wp:anchor distT="0" distB="0" distL="114300" distR="114300" simplePos="0" relativeHeight="251848704" behindDoc="0" locked="0" layoutInCell="1" allowOverlap="1" wp14:anchorId="25877AA7" wp14:editId="597921B9">
                <wp:simplePos x="0" y="0"/>
                <wp:positionH relativeFrom="column">
                  <wp:posOffset>4287096</wp:posOffset>
                </wp:positionH>
                <wp:positionV relativeFrom="paragraph">
                  <wp:posOffset>1362498</wp:posOffset>
                </wp:positionV>
                <wp:extent cx="1714500" cy="643255"/>
                <wp:effectExtent l="0" t="0" r="19050" b="23495"/>
                <wp:wrapNone/>
                <wp:docPr id="84" name="직사각형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excluded</w:t>
                            </w:r>
                            <w:r>
                              <w:rPr>
                                <w:rFonts w:ascii="Calibri" w:hAnsi="Calibri"/>
                                <w:sz w:val="22"/>
                              </w:rPr>
                              <w:br/>
                              <w:t>(n = 816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877AA7" id="직사각형 84" o:spid="_x0000_s1073" style="position:absolute;margin-left:337.55pt;margin-top:107.3pt;width:135pt;height:50.6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l44PAIAAFQEAAAOAAAAZHJzL2Uyb0RvYy54bWysVM1uEzEQviPxDpbvZHdD0p9VNlWVEoRU&#10;oFLhARyvN2vhP8ZONuHWvgMSb8CFA8+Fyjsw9qZpCpwQe7A89vibme+b2cnZRiuyFuClNRUtBjkl&#10;wnBbS7Os6Pt382cnlPjATM2UNaKiW+Hp2fTpk0nnSjG0rVW1AIIgxpedq2gbgiuzzPNWaOYH1gmD&#10;l40FzQKasMxqYB2ia5UN8/wo6yzUDiwX3uPpRX9Jpwm/aQQPb5vGi0BURTG3kFZI6yKu2XTCyiUw&#10;10q+S4P9QxaaSYNB91AXLDCyAvkHlJYcrLdNGHCrM9s0kotUA1ZT5L9Vc90yJ1ItSI53e5r8/4Pl&#10;b9ZXQGRd0ZMRJYZp1Oju683d7bcf329+fvlM8Bg56pwv0fXaXUGs0rtLyz94YuysZWYpzgFs1wpW&#10;Y2ZF9M8ePYiGx6dk0b22NUZgq2ATXZsGdAREIsgmqbLdqyI2gXA8LI6L0ThH8TjeHY2eD8fjFIKV&#10;968d+PBSWE3ipqKAqid0tr70IWbDynuXlL1Vsp5LpZIBy8VMAVkz7JB5+nbo/tBNGdJV9HQ8HCfk&#10;R3f+ECJP398gtAzY6kpq5HrvxMpI2wtTp0YMTKp+jykrs+MxUtdLEDaLTRJrdBwjRF4Xtt4is2D7&#10;1sZRxE1r4RMlHbZ1Rf3HFQNBiXplUJ3TYjSKc3BowKGxODSY4QhV0UBJv52FfnZWDuSyxUhFosPY&#10;c1S0kYnsh6x2+WPrJg12YxZn49BOXg8/g+kvAAAA//8DAFBLAwQUAAYACAAAACEAO8qA2eEAAAAL&#10;AQAADwAAAGRycy9kb3ducmV2LnhtbEyPy07DMBBF90j8gzVI7KiTtkmbEKfiIVaIRQNqt649xBHx&#10;OIrdNv173BUsZ+bozrnVZrI9O+HoO0cC0lkCDEk53VEr4Ovz7WENzAdJWvaOUMAFPWzq25tKltqd&#10;aYunJrQshpAvpQATwlBy7pVBK/3MDUjx9u1GK0Mcx5brUZ5juO35PElybmVH8YORA74YVD/N0QpY&#10;teG1Uc+Z2n2Yy/q9mBZ+2+yFuL+bnh6BBZzCHwxX/agOdXQ6uCNpz3oB+SpLIypgni5zYJEoltfN&#10;QcAizQrgdcX/d6h/AQAA//8DAFBLAQItABQABgAIAAAAIQC2gziS/gAAAOEBAAATAAAAAAAAAAAA&#10;AAAAAAAAAABbQ29udGVudF9UeXBlc10ueG1sUEsBAi0AFAAGAAgAAAAhADj9If/WAAAAlAEAAAsA&#10;AAAAAAAAAAAAAAAALwEAAF9yZWxzLy5yZWxzUEsBAi0AFAAGAAgAAAAhAGTmXjg8AgAAVAQAAA4A&#10;AAAAAAAAAAAAAAAALgIAAGRycy9lMm9Eb2MueG1sUEsBAi0AFAAGAAgAAAAhADvKgNnhAAAACwEA&#10;AA8AAAAAAAAAAAAAAAAAlgQAAGRycy9kb3ducmV2LnhtbFBLBQYAAAAABAAEAPMAAACkBQAAAAA=&#10;">
                <v:textbox inset=",7.2pt,,7.2pt">
                  <w:txbxContent>
                    <w:p w:rsidR="006267A7" w:rsidRDefault="006267A7" w:rsidP="000D348D">
                      <w:pPr>
                        <w:jc w:val="center"/>
                        <w:rPr>
                          <w:rFonts w:ascii="Calibri" w:hAnsi="Calibri"/>
                          <w:sz w:val="22"/>
                          <w:lang w:val="en"/>
                        </w:rPr>
                      </w:pPr>
                      <w:r>
                        <w:rPr>
                          <w:rFonts w:ascii="Calibri" w:hAnsi="Calibri"/>
                          <w:sz w:val="22"/>
                        </w:rPr>
                        <w:t>Records excluded</w:t>
                      </w:r>
                      <w:r>
                        <w:rPr>
                          <w:rFonts w:ascii="Calibri" w:hAnsi="Calibri"/>
                          <w:sz w:val="22"/>
                        </w:rPr>
                        <w:br/>
                        <w:t>(n = 8164)</w:t>
                      </w:r>
                    </w:p>
                  </w:txbxContent>
                </v:textbox>
              </v:rect>
            </w:pict>
          </mc:Fallback>
        </mc:AlternateContent>
      </w:r>
      <w:r w:rsidR="000D348D" w:rsidRPr="000F3174">
        <w:rPr>
          <w:rFonts w:eastAsiaTheme="minorHAnsi" w:cs="Times New Roman"/>
          <w:noProof/>
          <w:kern w:val="0"/>
          <w:sz w:val="24"/>
          <w:szCs w:val="24"/>
        </w:rPr>
        <mc:AlternateContent>
          <mc:Choice Requires="wps">
            <w:drawing>
              <wp:anchor distT="0" distB="0" distL="114300" distR="114300" simplePos="0" relativeHeight="251850752" behindDoc="0" locked="0" layoutInCell="1" allowOverlap="1" wp14:anchorId="641C662C" wp14:editId="3088A451">
                <wp:simplePos x="0" y="0"/>
                <wp:positionH relativeFrom="column">
                  <wp:posOffset>4287097</wp:posOffset>
                </wp:positionH>
                <wp:positionV relativeFrom="paragraph">
                  <wp:posOffset>2497032</wp:posOffset>
                </wp:positionV>
                <wp:extent cx="1714500" cy="753110"/>
                <wp:effectExtent l="0" t="0" r="19050" b="27940"/>
                <wp:wrapNone/>
                <wp:docPr id="85" name="직사각형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311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Full-text articles excluded, with reasons</w:t>
                            </w:r>
                            <w:r>
                              <w:rPr>
                                <w:rFonts w:ascii="Calibri" w:hAnsi="Calibri"/>
                                <w:sz w:val="22"/>
                              </w:rPr>
                              <w:br/>
                              <w:t xml:space="preserve">(n = </w:t>
                            </w:r>
                            <w:proofErr w:type="gramStart"/>
                            <w:r>
                              <w:rPr>
                                <w:rFonts w:ascii="Calibri" w:hAnsi="Calibri"/>
                                <w:sz w:val="22"/>
                              </w:rPr>
                              <w:t>40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1C662C" id="직사각형 85" o:spid="_x0000_s1074" style="position:absolute;margin-left:337.55pt;margin-top:196.6pt;width:135pt;height:59.3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GjDPQIAAFQEAAAOAAAAZHJzL2Uyb0RvYy54bWysVMGO0zAQvSPxD5bvNElp2W7UdLXqUoS0&#10;wEoLH+A4TmLh2GbsNlluu/+AxB9w4cB3oeUfmDhtyQInRA6WxzN+nnlvJsuzrlFkJ8BJozOaTGJK&#10;hOamkLrK6Lu3mycLSpxnumDKaJHRG+Ho2erxo2VrUzE1tVGFAIIg2qWtzWjtvU2jyPFaNMxNjBUa&#10;naWBhnk0oYoKYC2iNyqaxvGzqDVQWDBcOIenF4OTrgJ+WQru35SlE56ojGJuPqwQ1rxfo9WSpRUw&#10;W0u+T4P9QxYNkxofPUJdMM/IFuQfUI3kYJwp/YSbJjJlKbkINWA1SfxbNdc1syLUguQ4e6TJ/T9Y&#10;/np3BUQWGV3MKdGsQY3uv9ze3339/u32x+dPBI+Ro9a6FEOv7RX0VTp7afh7R7RZ10xX4hzAtLVg&#10;BWaW9PHRgwu94fAqydtXpsAX2NabQFdXQtMDIhGkC6rcHFURnSccD5OTZDaPUTyOvpP50yQJskUs&#10;Pdy24PwLYRrSbzIKqHpAZ7tL5/tsWHoICdkbJYuNVCoYUOVrBWTHsEM24QsFYJHjMKVJm9HT+XQe&#10;kB/43BgiDt/fIBrpsdWVbJDrYxBLe9qe6yI0omdSDXtMWek9jz11gwS+y7sg1mxxUCU3xQ0yC2Zo&#10;bRxF3NQGPlLSYltn1H3YMhCUqJca1TlNZrN+DsYGjI18bDDNESqjnpJhu/bD7GwtyKrGl5JAhzbn&#10;qGgpA9m92kNW+/yxdYMG+zHrZ2Nsh6hfP4PVTwAAAP//AwBQSwMEFAAGAAgAAAAhAOWV6vzhAAAA&#10;CwEAAA8AAABkcnMvZG93bnJldi54bWxMj8tOwzAQRfdI/IM1SOyok4a0Scik4iFWqIsGBFvXNnFE&#10;PI5it03/HncFy5k5unNuvZntwI568r0jhHSRANMkneqpQ/h4f70rgPkgSInBkUY4aw+b5vqqFpVy&#10;J9rpYxs6FkPIVwLBhDBWnHtptBV+4UZN8fbtJitCHKeOq0mcYrgd+DJJVtyKnuIHI0b9bLT8aQ8W&#10;Yd2Fl1Y+5fJza87FWzlnftd+Id7ezI8PwIKewx8MF/2oDk102rsDKc8GhNU6TyOKkJXZElgkyvvL&#10;Zo+Qp2kBvKn5/w7NLwAAAP//AwBQSwECLQAUAAYACAAAACEAtoM4kv4AAADhAQAAEwAAAAAAAAAA&#10;AAAAAAAAAAAAW0NvbnRlbnRfVHlwZXNdLnhtbFBLAQItABQABgAIAAAAIQA4/SH/1gAAAJQBAAAL&#10;AAAAAAAAAAAAAAAAAC8BAABfcmVscy8ucmVsc1BLAQItABQABgAIAAAAIQDC4GjDPQIAAFQEAAAO&#10;AAAAAAAAAAAAAAAAAC4CAABkcnMvZTJvRG9jLnhtbFBLAQItABQABgAIAAAAIQDller84QAAAAsB&#10;AAAPAAAAAAAAAAAAAAAAAJcEAABkcnMvZG93bnJldi54bWxQSwUGAAAAAAQABADzAAAApQUAAAAA&#10;">
                <v:textbox inset=",7.2pt,,7.2pt">
                  <w:txbxContent>
                    <w:p w:rsidR="006267A7" w:rsidRDefault="006267A7" w:rsidP="000D348D">
                      <w:pPr>
                        <w:jc w:val="center"/>
                        <w:rPr>
                          <w:rFonts w:ascii="Calibri" w:hAnsi="Calibri"/>
                          <w:sz w:val="22"/>
                          <w:lang w:val="en"/>
                        </w:rPr>
                      </w:pPr>
                      <w:r>
                        <w:rPr>
                          <w:rFonts w:ascii="Calibri" w:hAnsi="Calibri"/>
                          <w:sz w:val="22"/>
                        </w:rPr>
                        <w:t>Full-text articles excluded, with reasons</w:t>
                      </w:r>
                      <w:r>
                        <w:rPr>
                          <w:rFonts w:ascii="Calibri" w:hAnsi="Calibri"/>
                          <w:sz w:val="22"/>
                        </w:rPr>
                        <w:br/>
                        <w:t xml:space="preserve">(n = </w:t>
                      </w:r>
                      <w:proofErr w:type="gramStart"/>
                      <w:r>
                        <w:rPr>
                          <w:rFonts w:ascii="Calibri" w:hAnsi="Calibri"/>
                          <w:sz w:val="22"/>
                        </w:rPr>
                        <w:t>40 )</w:t>
                      </w:r>
                      <w:proofErr w:type="gramEnd"/>
                    </w:p>
                  </w:txbxContent>
                </v:textbox>
              </v:rect>
            </w:pict>
          </mc:Fallback>
        </mc:AlternateContent>
      </w:r>
      <w:r w:rsidR="000D348D" w:rsidRPr="000F3174">
        <w:rPr>
          <w:rFonts w:eastAsiaTheme="minorHAnsi"/>
        </w:rPr>
        <w:br w:type="page"/>
      </w:r>
    </w:p>
    <w:p w:rsidR="000D348D" w:rsidRPr="000F3174" w:rsidRDefault="00170640" w:rsidP="000D348D">
      <w:pPr>
        <w:widowControl/>
        <w:wordWrap/>
        <w:autoSpaceDE/>
        <w:autoSpaceDN/>
        <w:jc w:val="left"/>
        <w:rPr>
          <w:rFonts w:eastAsiaTheme="minorHAnsi"/>
          <w:sz w:val="24"/>
          <w:szCs w:val="24"/>
        </w:rPr>
      </w:pPr>
      <w:r w:rsidRPr="000F3174">
        <w:rPr>
          <w:rFonts w:eastAsiaTheme="minorHAnsi" w:hint="eastAsia"/>
          <w:sz w:val="24"/>
          <w:szCs w:val="24"/>
        </w:rPr>
        <w:lastRenderedPageBreak/>
        <w:t>전신적</w:t>
      </w:r>
      <w:r w:rsidRPr="000F3174">
        <w:rPr>
          <w:rFonts w:eastAsiaTheme="minorHAnsi"/>
          <w:sz w:val="24"/>
          <w:szCs w:val="24"/>
        </w:rPr>
        <w:t xml:space="preserve"> </w:t>
      </w:r>
      <w:r w:rsidRPr="000F3174">
        <w:rPr>
          <w:rFonts w:eastAsiaTheme="minorHAnsi" w:hint="eastAsia"/>
          <w:sz w:val="24"/>
          <w:szCs w:val="24"/>
        </w:rPr>
        <w:t>스테로이드</w:t>
      </w:r>
    </w:p>
    <w:p w:rsidR="00704AA3" w:rsidRPr="000F3174" w:rsidRDefault="00704AA3" w:rsidP="000D348D">
      <w:pPr>
        <w:widowControl/>
        <w:wordWrap/>
        <w:autoSpaceDE/>
        <w:autoSpaceDN/>
        <w:jc w:val="left"/>
        <w:rPr>
          <w:rFonts w:eastAsiaTheme="minorHAnsi"/>
          <w:sz w:val="22"/>
        </w:rPr>
      </w:pPr>
    </w:p>
    <w:p w:rsidR="00704AA3" w:rsidRPr="000F3174" w:rsidRDefault="00704AA3" w:rsidP="000D348D">
      <w:pPr>
        <w:widowControl/>
        <w:wordWrap/>
        <w:autoSpaceDE/>
        <w:autoSpaceDN/>
        <w:jc w:val="left"/>
        <w:rPr>
          <w:rFonts w:eastAsiaTheme="minorHAnsi"/>
          <w:sz w:val="22"/>
        </w:rPr>
      </w:pPr>
    </w:p>
    <w:p w:rsidR="000D348D" w:rsidRPr="000F3174" w:rsidRDefault="000D348D" w:rsidP="000D348D">
      <w:pPr>
        <w:rPr>
          <w:rFonts w:eastAsiaTheme="minorHAnsi"/>
          <w:sz w:val="22"/>
        </w:rPr>
      </w:pPr>
      <w:r w:rsidRPr="000F3174">
        <w:rPr>
          <w:rFonts w:eastAsiaTheme="minorHAnsi" w:cs="Times New Roman"/>
          <w:noProof/>
          <w:kern w:val="0"/>
          <w:sz w:val="24"/>
          <w:szCs w:val="24"/>
        </w:rPr>
        <mc:AlternateContent>
          <mc:Choice Requires="wps">
            <w:drawing>
              <wp:anchor distT="0" distB="0" distL="114300" distR="114300" simplePos="0" relativeHeight="251866112" behindDoc="0" locked="0" layoutInCell="1" allowOverlap="1" wp14:anchorId="0E77727C" wp14:editId="176FB96B">
                <wp:simplePos x="0" y="0"/>
                <wp:positionH relativeFrom="column">
                  <wp:posOffset>438150</wp:posOffset>
                </wp:positionH>
                <wp:positionV relativeFrom="paragraph">
                  <wp:posOffset>121285</wp:posOffset>
                </wp:positionV>
                <wp:extent cx="4486275" cy="876935"/>
                <wp:effectExtent l="0" t="0" r="28575" b="18415"/>
                <wp:wrapNone/>
                <wp:docPr id="117" name="직사각형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86275" cy="876935"/>
                        </a:xfrm>
                        <a:prstGeom prst="rect">
                          <a:avLst/>
                        </a:prstGeom>
                        <a:solidFill>
                          <a:srgbClr val="FFFFFF"/>
                        </a:solidFill>
                        <a:ln w="9525">
                          <a:solidFill>
                            <a:srgbClr val="000000"/>
                          </a:solidFill>
                          <a:miter lim="800000"/>
                          <a:headEnd/>
                          <a:tailEnd/>
                        </a:ln>
                      </wps:spPr>
                      <wps:txbx>
                        <w:txbxContent>
                          <w:p w:rsidR="006267A7" w:rsidRDefault="006267A7" w:rsidP="000D348D">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0D348D">
                            <w:pPr>
                              <w:spacing w:line="240" w:lineRule="atLeast"/>
                              <w:jc w:val="center"/>
                              <w:rPr>
                                <w:rFonts w:ascii="Calibri" w:hAnsi="Calibri"/>
                                <w:sz w:val="22"/>
                                <w:lang w:val="en"/>
                              </w:rPr>
                            </w:pPr>
                            <w:proofErr w:type="gramStart"/>
                            <w:r>
                              <w:rPr>
                                <w:rFonts w:ascii="Calibri" w:hAnsi="Calibri" w:hint="eastAsia"/>
                                <w:sz w:val="22"/>
                              </w:rPr>
                              <w:t>Medline( 2259</w:t>
                            </w:r>
                            <w:proofErr w:type="gramEnd"/>
                            <w:r>
                              <w:rPr>
                                <w:rFonts w:ascii="Calibri" w:hAnsi="Calibri" w:hint="eastAsia"/>
                                <w:sz w:val="22"/>
                              </w:rPr>
                              <w:t xml:space="preserve"> ), EMbase( 6394 ), Cochrane(</w:t>
                            </w:r>
                            <w:r>
                              <w:rPr>
                                <w:rFonts w:ascii="Calibri" w:hAnsi="Calibri"/>
                                <w:sz w:val="22"/>
                              </w:rPr>
                              <w:t xml:space="preserve"> </w:t>
                            </w:r>
                            <w:r>
                              <w:rPr>
                                <w:rFonts w:ascii="Calibri" w:hAnsi="Calibri" w:hint="eastAsia"/>
                                <w:sz w:val="22"/>
                              </w:rPr>
                              <w:t>346</w:t>
                            </w:r>
                            <w:r>
                              <w:rPr>
                                <w:rFonts w:ascii="Calibri" w:hAnsi="Calibri"/>
                                <w:sz w:val="22"/>
                              </w:rPr>
                              <w:t xml:space="preserve"> ) KoreaMed (154)</w:t>
                            </w:r>
                            <w:r>
                              <w:rPr>
                                <w:rFonts w:ascii="Calibri" w:hAnsi="Calibri"/>
                                <w:sz w:val="22"/>
                              </w:rPr>
                              <w:br/>
                            </w:r>
                            <w:r>
                              <w:rPr>
                                <w:rFonts w:ascii="Calibri" w:hAnsi="Calibri" w:hint="eastAsia"/>
                                <w:sz w:val="22"/>
                              </w:rPr>
                              <w:t xml:space="preserve">Total </w:t>
                            </w:r>
                            <w:r>
                              <w:rPr>
                                <w:rFonts w:ascii="Calibri" w:hAnsi="Calibri"/>
                                <w:sz w:val="22"/>
                              </w:rPr>
                              <w:t>(n = 915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77727C" id="직사각형 117" o:spid="_x0000_s1075" style="position:absolute;left:0;text-align:left;margin-left:34.5pt;margin-top:9.55pt;width:353.25pt;height:69.0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YVGPQIAAFYEAAAOAAAAZHJzL2Uyb0RvYy54bWysVM2O0zAQviPxDpbvNE3pb9R0tepShLTA&#10;SgsP4DhOY+HYZuw2Kbfdd0DiDbhw4LnQ8g6M3W63C5wQOVgee/zNzPfNZH7WNYpsBThpdE7TXp8S&#10;obkppV7n9P271bMpJc4zXTJltMjpTjh6tnj6ZN7aTAxMbVQpgCCIdllrc1p7b7MkcbwWDXM9Y4XG&#10;y8pAwzyasE5KYC2iNyoZ9PvjpDVQWjBcOIenF/tLuoj4VSW4f1tVTniicoq5+bhCXIuwJos5y9bA&#10;bC35IQ32D1k0TGoMeoS6YJ6RDcg/oBrJwThT+R43TWKqSnIRa8Bq0v5v1VzXzIpYC5Lj7JEm9/9g&#10;+ZvtFRBZonbphBLNGhTp7uvN3e23H99vfn75TMI5stRal6Hztb2CUKezl4Z/cESbZc30WpwDmLYW&#10;rMTc0uCfPHoQDIdPSdG+NiWGYBtvImFdBU0ARCpIF3XZHXURnSccD4fD6XgwGVHC8W46Gc+ej2II&#10;lt2/tuD8S2EaEjY5BdQ9orPtpfMhG5bdu8TsjZLlSioVDVgXSwVky7BHVvE7oLtTN6VJm9PZaDCK&#10;yI/u3ClEP35/g2ikx2ZXssEqjk4sC7S90GVsRc+k2u8xZaUPPAbq9hL4ruiiXMNZiBB4LUy5Q2bB&#10;7JsbhxE3tYFPlLTY2Dl1HzcMBCXqlUZ1ZulwGCbh1IBTozg1mOYIlVNPyX679Pvp2ViQ6xojpZEO&#10;bc5R0UpGsh+yOuSPzRs1OAxamI5TO3o9/A4WvwAAAP//AwBQSwMEFAAGAAgAAAAhAEO0yBXeAAAA&#10;CQEAAA8AAABkcnMvZG93bnJldi54bWxMj81OwzAQhO9IvIO1SNyo06I0TYhT8SNOiEMDgqtrL3FE&#10;vI5it03fnuUEx50ZzX5Tb2c/iCNOsQ+kYLnIQCCZYHvqFLy/Pd9sQMSkyeohECo4Y4Rtc3lR68qG&#10;E+3w2KZOcAnFSitwKY2VlNE49DouwojE3leYvE58Tp20kz5xuR/kKsvW0uue+IPTIz46NN/twSso&#10;uvTUmofcfLy68+alnG/jrv1U6vpqvr8DkXBOf2H4xWd0aJhpHw5koxgUrEueklgvlyDYL4o8B7Fn&#10;IS9WIJta/l/Q/AAAAP//AwBQSwECLQAUAAYACAAAACEAtoM4kv4AAADhAQAAEwAAAAAAAAAAAAAA&#10;AAAAAAAAW0NvbnRlbnRfVHlwZXNdLnhtbFBLAQItABQABgAIAAAAIQA4/SH/1gAAAJQBAAALAAAA&#10;AAAAAAAAAAAAAC8BAABfcmVscy8ucmVsc1BLAQItABQABgAIAAAAIQBXzYVGPQIAAFYEAAAOAAAA&#10;AAAAAAAAAAAAAC4CAABkcnMvZTJvRG9jLnhtbFBLAQItABQABgAIAAAAIQBDtMgV3gAAAAkBAAAP&#10;AAAAAAAAAAAAAAAAAJcEAABkcnMvZG93bnJldi54bWxQSwUGAAAAAAQABADzAAAAogUAAAAA&#10;">
                <v:textbox inset=",7.2pt,,7.2pt">
                  <w:txbxContent>
                    <w:p w:rsidR="006267A7" w:rsidRDefault="006267A7" w:rsidP="000D348D">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0D348D">
                      <w:pPr>
                        <w:spacing w:line="240" w:lineRule="atLeast"/>
                        <w:jc w:val="center"/>
                        <w:rPr>
                          <w:rFonts w:ascii="Calibri" w:hAnsi="Calibri"/>
                          <w:sz w:val="22"/>
                          <w:lang w:val="en"/>
                        </w:rPr>
                      </w:pPr>
                      <w:proofErr w:type="gramStart"/>
                      <w:r>
                        <w:rPr>
                          <w:rFonts w:ascii="Calibri" w:hAnsi="Calibri" w:hint="eastAsia"/>
                          <w:sz w:val="22"/>
                        </w:rPr>
                        <w:t>Medline( 2259</w:t>
                      </w:r>
                      <w:proofErr w:type="gramEnd"/>
                      <w:r>
                        <w:rPr>
                          <w:rFonts w:ascii="Calibri" w:hAnsi="Calibri" w:hint="eastAsia"/>
                          <w:sz w:val="22"/>
                        </w:rPr>
                        <w:t xml:space="preserve"> ), EMbase( 6394 ), Cochrane(</w:t>
                      </w:r>
                      <w:r>
                        <w:rPr>
                          <w:rFonts w:ascii="Calibri" w:hAnsi="Calibri"/>
                          <w:sz w:val="22"/>
                        </w:rPr>
                        <w:t xml:space="preserve"> </w:t>
                      </w:r>
                      <w:r>
                        <w:rPr>
                          <w:rFonts w:ascii="Calibri" w:hAnsi="Calibri" w:hint="eastAsia"/>
                          <w:sz w:val="22"/>
                        </w:rPr>
                        <w:t>346</w:t>
                      </w:r>
                      <w:r>
                        <w:rPr>
                          <w:rFonts w:ascii="Calibri" w:hAnsi="Calibri"/>
                          <w:sz w:val="22"/>
                        </w:rPr>
                        <w:t xml:space="preserve"> ) KoreaMed (154)</w:t>
                      </w:r>
                      <w:r>
                        <w:rPr>
                          <w:rFonts w:ascii="Calibri" w:hAnsi="Calibri"/>
                          <w:sz w:val="22"/>
                        </w:rPr>
                        <w:br/>
                      </w:r>
                      <w:r>
                        <w:rPr>
                          <w:rFonts w:ascii="Calibri" w:hAnsi="Calibri" w:hint="eastAsia"/>
                          <w:sz w:val="22"/>
                        </w:rPr>
                        <w:t xml:space="preserve">Total </w:t>
                      </w:r>
                      <w:r>
                        <w:rPr>
                          <w:rFonts w:ascii="Calibri" w:hAnsi="Calibri"/>
                          <w:sz w:val="22"/>
                        </w:rPr>
                        <w:t>(n = 9153 )</w:t>
                      </w:r>
                    </w:p>
                  </w:txbxContent>
                </v:textbox>
              </v:rect>
            </w:pict>
          </mc:Fallback>
        </mc:AlternateContent>
      </w: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r w:rsidRPr="000F3174">
        <w:rPr>
          <w:rFonts w:eastAsiaTheme="minorHAnsi" w:cs="Times New Roman"/>
          <w:noProof/>
          <w:kern w:val="0"/>
          <w:sz w:val="24"/>
          <w:szCs w:val="24"/>
        </w:rPr>
        <mc:AlternateContent>
          <mc:Choice Requires="wps">
            <w:drawing>
              <wp:anchor distT="36576" distB="36576" distL="36576" distR="36576" simplePos="0" relativeHeight="251873280" behindDoc="0" locked="0" layoutInCell="1" allowOverlap="1" wp14:anchorId="79DB658A" wp14:editId="70D35165">
                <wp:simplePos x="0" y="0"/>
                <wp:positionH relativeFrom="column">
                  <wp:posOffset>2732049</wp:posOffset>
                </wp:positionH>
                <wp:positionV relativeFrom="paragraph">
                  <wp:posOffset>38967</wp:posOffset>
                </wp:positionV>
                <wp:extent cx="0" cy="602166"/>
                <wp:effectExtent l="76200" t="0" r="57150" b="64770"/>
                <wp:wrapNone/>
                <wp:docPr id="118" name="직선 화살표 연결선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216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C9BA821" id="직선 화살표 연결선 118" o:spid="_x0000_s1026" type="#_x0000_t32" style="position:absolute;left:0;text-align:left;margin-left:215.1pt;margin-top:3.05pt;width:0;height:47.4pt;z-index:2518732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ua00QIAAKoFAAAOAAAAZHJzL2Uyb0RvYy54bWysVMuO0zAU3SPxD1b2mTyavqJpRzNpyobH&#10;SDOItRs7jUViR7bbtEIsQPwAEhJCYsGO7QjxVajzD1w7bYYOG4QmC8vX8T0+99xjn55tqhKtqVRM&#10;8IkTnPgOojwThPHlxHl5PXdHDlIac4JLwenE2VLlnE0fPzpt6piGohAloRIBCFdxU0+cQus69jyV&#10;FbTC6kTUlMPPXMgKawjl0iMSN4BelV7o+wOvEZLUUmRUKVidtT+dqcXPc5rpF3muqEblxAFu2o7S&#10;jgszetNTHC8lrguW7Wng/2BRYcbh0A5qhjVGK8n+gqpYJoUSuT7JROWJPGcZtTVANYF/r5qrAtfU&#10;1gLiqLqTST0cbPZ8fSkRI9C7AFrFcQVN2n1/t/vwDd1++bR7//P241e0+3zz68eNWTO7QLOmVjGk&#10;JvxSmqqzDb+qn4rstUJcJAXmS2q5X29rgAtMhneUYgJVw8mL5pkgsAevtLACbnJZGUiQBm1sn7Zd&#10;n+hGo6xdzGB14IfBYGDBcXzIq6XST6iokJlMHKUlZstCJ4JzMIOQgT0Fr58qbVjh+JBgDuVizsrS&#10;eqLkqJk4437YtwlKlIyYn2abkstFUkq0xsZV9tuzONomxYoTC1ZQTNL9XGNWwhxpq42WDNQqqWNO&#10;qyhxUEnhIplZS6/k5kRqrdxyhmijYWrXQRFrszdjf5yO0lHkRuEgdSN/NnPP50nkDubBsD/rzZJk&#10;Frw1pQRRXDBCKDfVHCwfRP9mqf3la83amb6TzTtGt/oC2WOm5/O+P4x6I3c47PfcqJf67sVonrjn&#10;CXRzmF4kF+k9pqmtXj0M2U5Kw0qsNJVXBWkQYcYuvf44DBwI4IkIh21nES6X0JJMSwdJoV8xXVhz&#10;G1sajCM3JPbb965Db4U49NBEXRf2td1JBZY89NfeGXNN2gu3EGR7KY0tzPWBB8Em7R8v8+L8Gdtd&#10;d0/s9DcAAAD//wMAUEsDBBQABgAIAAAAIQCfpPiZ3AAAAAkBAAAPAAAAZHJzL2Rvd25yZXYueG1s&#10;TI/LTsMwEEX3SPyDNUjsqJ0+IcSpUCUQ6o5QEEs3HpKIeBzZbhv4egaxgOXVPbpzpliPrhdHDLHz&#10;pCGbKBBItbcdNRp2z/dX1yBiMmRN7wk1fGKEdXl+Vpjc+hM94bFKjeARirnR0KY05FLGukVn4sQP&#10;SNy9++BM4hgaaYM58bjr5VSppXSmI77QmgE3LdYf1cFpGL+2C2xeu3l6zB5WYbvYvM1eKq0vL8a7&#10;WxAJx/QHw48+q0PJTnt/IBtFr2E+U1NGNSwzENz/5j2DSt2ALAv5/4PyGwAA//8DAFBLAQItABQA&#10;BgAIAAAAIQC2gziS/gAAAOEBAAATAAAAAAAAAAAAAAAAAAAAAABbQ29udGVudF9UeXBlc10ueG1s&#10;UEsBAi0AFAAGAAgAAAAhADj9If/WAAAAlAEAAAsAAAAAAAAAAAAAAAAALwEAAF9yZWxzLy5yZWxz&#10;UEsBAi0AFAAGAAgAAAAhAHMO5rTRAgAAqgUAAA4AAAAAAAAAAAAAAAAALgIAAGRycy9lMm9Eb2Mu&#10;eG1sUEsBAi0AFAAGAAgAAAAhAJ+k+JncAAAACQEAAA8AAAAAAAAAAAAAAAAAKwUAAGRycy9kb3du&#10;cmV2LnhtbFBLBQYAAAAABAAEAPMAAAA0BgAAAAA=&#10;">
                <v:stroke endarrow="block"/>
                <v:shadow color="#ccc"/>
              </v:shape>
            </w:pict>
          </mc:Fallback>
        </mc:AlternateContent>
      </w:r>
    </w:p>
    <w:p w:rsidR="000D348D" w:rsidRPr="000F3174" w:rsidRDefault="005436BC" w:rsidP="000D348D">
      <w:pPr>
        <w:widowControl/>
        <w:wordWrap/>
        <w:autoSpaceDE/>
        <w:autoSpaceDN/>
        <w:jc w:val="left"/>
        <w:rPr>
          <w:rFonts w:eastAsiaTheme="minorHAnsi"/>
          <w:sz w:val="22"/>
        </w:rPr>
      </w:pPr>
      <w:r w:rsidRPr="000F3174">
        <w:rPr>
          <w:rFonts w:eastAsiaTheme="minorHAnsi" w:cs="Times New Roman"/>
          <w:noProof/>
          <w:kern w:val="0"/>
          <w:sz w:val="24"/>
          <w:szCs w:val="24"/>
        </w:rPr>
        <mc:AlternateContent>
          <mc:Choice Requires="wps">
            <w:drawing>
              <wp:anchor distT="36576" distB="36576" distL="36576" distR="36576" simplePos="0" relativeHeight="251885568" behindDoc="0" locked="0" layoutInCell="1" allowOverlap="1" wp14:anchorId="51824C67" wp14:editId="0EB9DD3E">
                <wp:simplePos x="0" y="0"/>
                <wp:positionH relativeFrom="column">
                  <wp:posOffset>3512634</wp:posOffset>
                </wp:positionH>
                <wp:positionV relativeFrom="paragraph">
                  <wp:posOffset>1971520</wp:posOffset>
                </wp:positionV>
                <wp:extent cx="825190" cy="0"/>
                <wp:effectExtent l="0" t="76200" r="13335" b="95250"/>
                <wp:wrapNone/>
                <wp:docPr id="112" name="직선 화살표 연결선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1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8320EAD" id="직선 화살표 연결선 112" o:spid="_x0000_s1026" type="#_x0000_t32" style="position:absolute;left:0;text-align:left;margin-left:276.6pt;margin-top:155.25pt;width:65pt;height:0;z-index:2518855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9sQ1AIAAKoFAAAOAAAAZHJzL2Uyb0RvYy54bWysVM1u1DAQviPxDpbvaX42+xd1t2qzWS4F&#10;KrWIszd2NhaJHdnenwpxAPECSEgIiQM3rhXiqdD2HRh7d9NuuSDUHCKP7flm5ptvfHyyriu0ZEpz&#10;KUY4PAowYiKXlIv5CL+6mnoDjLQhgpJKCjbC10zjk/HTJ8erJmGRLGVFmUIAInSyaka4NKZJfF/n&#10;JauJPpINE3BYSFUTA6aa+1SRFaDXlR8FQc9fSUUbJXOmNexOtod47PCLguXmZVFoZlA1wpCbcX/l&#10;/jP798fHJJkr0pQ836VB/iOLmnABQVuoCTEELRT/C6rmuZJaFuYol7Uvi4LnzNUA1YTBg2ouS9Iw&#10;VwuQo5uWJv14sPmL5YVCnELvwggjQWpo0ubH+83H7+j26+fNh1+3n76hzZeb3z9v7J69BZytGp2A&#10;ayoulK06X4vL5lzmbzQSMi2JmDOX+9V1A3Ch9fAPXKyhG4g8Wz2XFO6QhZGOwHWhagsJ1KC169N1&#10;2ye2NiiHzUHUDYfQzXx/5JNk79cobZ4xWSO7GGFtFOHz0qRSCBCDVKGLQpbn2tisSLJ3sEGFnPKq&#10;cpqoBFqN8LAbdZ2DlhWn9tBe02o+SyuFlsSqyn2uRDi5f03JhaAOrGSEZru1IbyCNTKOG6M4sFUx&#10;bKPVjGJUMRgku9qmVwkbkTkpb3MGa21g6faBESezt8NgmA2yQezFUS/z4mAy8U6naez1pmG/O+lM&#10;0nQSvrOlhHFSckqZsNXsJR/G/yap3fBtxdqKvqXNP0R3/EKyh5meTrtBP+4MvH6/2/HiThZ4Z4Np&#10;6p2mYa/Xz87Ss+xBppmrXj9Osi2VNiu5MExdlnSFKLdy6XSHUYjBgCci6m87i0g1h5bkRmGkpHnN&#10;TenEbWVpMQ7UkLpv17sWfUvEvofWaruwq+2OKpDkvr9uZuyYbAduJun1hbKysOMDD4Jz2j1e9sW5&#10;b7tbd0/s+A8AAAD//wMAUEsDBBQABgAIAAAAIQDggwTT3wAAAAsBAAAPAAAAZHJzL2Rvd25yZXYu&#10;eG1sTI/LasMwEEX3hfyDmEJ3jey4SoNrOYRAS8ku7oMuFWtqm1ojIymJm6+PAoV0OXcOd84Uy9H0&#10;7IDOd5YkpNMEGFJtdUeNhPe35/sFMB8UadVbQgm/6GFZTm4KlWt7pC0eqtCwWEI+VxLaEIacc1+3&#10;aJSf2gEp7r6tMyrE0TVcO3WM5abnsySZc6M6ihdaNeC6xfqn2hsJ42kjsPnsHsJr+vLoNmL9lX1U&#10;Ut7djqsnYAHHcIXhoh/VoYxOO7sn7VkvQYhsFlEJWZoIYJGYLy7J7i/hZcH//1CeAQAA//8DAFBL&#10;AQItABQABgAIAAAAIQC2gziS/gAAAOEBAAATAAAAAAAAAAAAAAAAAAAAAABbQ29udGVudF9UeXBl&#10;c10ueG1sUEsBAi0AFAAGAAgAAAAhADj9If/WAAAAlAEAAAsAAAAAAAAAAAAAAAAALwEAAF9yZWxz&#10;Ly5yZWxzUEsBAi0AFAAGAAgAAAAhAPS/2xDUAgAAqgUAAA4AAAAAAAAAAAAAAAAALgIAAGRycy9l&#10;Mm9Eb2MueG1sUEsBAi0AFAAGAAgAAAAhAOCDBNPfAAAACwEAAA8AAAAAAAAAAAAAAAAALgUAAGRy&#10;cy9kb3ducmV2LnhtbFBLBQYAAAAABAAEAPMAAAA6Bg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57920" behindDoc="0" locked="0" layoutInCell="1" allowOverlap="1" wp14:anchorId="255C031A" wp14:editId="55EFB41E">
                <wp:simplePos x="0" y="0"/>
                <wp:positionH relativeFrom="column">
                  <wp:posOffset>4339590</wp:posOffset>
                </wp:positionH>
                <wp:positionV relativeFrom="paragraph">
                  <wp:posOffset>1669741</wp:posOffset>
                </wp:positionV>
                <wp:extent cx="1714500" cy="643255"/>
                <wp:effectExtent l="0" t="0" r="19050" b="23495"/>
                <wp:wrapNone/>
                <wp:docPr id="122" name="직사각형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excluded</w:t>
                            </w:r>
                            <w:r>
                              <w:rPr>
                                <w:rFonts w:ascii="Calibri" w:hAnsi="Calibri"/>
                                <w:sz w:val="22"/>
                              </w:rPr>
                              <w:br/>
                              <w:t xml:space="preserve">(n = </w:t>
                            </w:r>
                            <w:proofErr w:type="gramStart"/>
                            <w:r>
                              <w:rPr>
                                <w:rFonts w:ascii="Calibri" w:hAnsi="Calibri"/>
                                <w:sz w:val="22"/>
                              </w:rPr>
                              <w:t>7756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5C031A" id="직사각형 122" o:spid="_x0000_s1076" style="position:absolute;margin-left:341.7pt;margin-top:131.5pt;width:135pt;height:50.6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IiPAIAAFYEAAAOAAAAZHJzL2Uyb0RvYy54bWysVM1uEzEQviPxDpbvZLNLUtpVNlWVEoRU&#10;oFLhAbxeb9bCf4yd7JZbeQck3oALB54LlXdg7KRpCpwQe7A89vibme+b2dnpoBXZCPDSmormozEl&#10;wnDbSLOq6Lu3yyfHlPjATMOUNaKi18LT0/njR7PelaKwnVWNAIIgxpe9q2gXgiuzzPNOaOZH1gmD&#10;l60FzQKasMoaYD2ia5UV4/FR1ltoHFguvMfT8+0lnSf8thU8vGlbLwJRFcXcQlohrXVcs/mMlStg&#10;rpN8lwb7hyw0kwaD7qHOWWBkDfIPKC05WG/bMOJWZ7ZtJRepBqwmH/9WzVXHnEi1IDne7Wny/w+W&#10;v95cApENalcUlBimUaTbrze3n779+H7z88tnEs+Rpd75Ep2v3CXEOr27sPy9J8YuOmZW4gzA9p1g&#10;DeaWR//swYNoeHxK6v6VbTAEWwebCBta0BEQqSBD0uV6r4sYAuF4mD/LJ9Mxysfx7mjytJhOUwhW&#10;3r124MMLYTWJm4oC6p7Q2ebCh5gNK+9cUvZWyWYplUoGrOqFArJh2CPL9O3Q/aGbMqSv6Mm0mCbk&#10;B3f+EGKcvr9BaBmw2ZXUFT3eO7Ey0vbcNKkVA5Nqu8eUldnxGKnbShCGekhyTVPvRl5r21wjs2C3&#10;zY3DiJvOwkdKemzsivoPawaCEvXSoDon+WQSJ+HQgEOjPjSY4QhV0UDJdrsI2+lZO5CrDiPliQ5j&#10;z1DRViay77Pa5Y/NmzTYDVqcjkM7ed3/Dua/AAAA//8DAFBLAwQUAAYACAAAACEAb8kw4+AAAAAL&#10;AQAADwAAAGRycy9kb3ducmV2LnhtbEyPy07DMBBF90j8gzVI7KhD3YY0xKl4iFXFogHB1rWHOCK2&#10;o9ht079nuirLmTm6c261nlzPDjjGLngJ97MMGHodTOdbCZ8fb3cFsJiUN6oPHiWcMMK6vr6qVGnC&#10;0W/x0KSWUYiPpZJgUxpKzqO26FSchQE93X7C6FSicWy5GdWRwl3P51mWc6c6Tx+sGvDFov5t9k7C&#10;Q5teG/281F/v9lRsVpOI2+Zbytub6ekRWMIpXWA465M61OS0C3tvIusl5IVYECphngsqRcRqed7s&#10;JIh8IYDXFf/fof4DAAD//wMAUEsBAi0AFAAGAAgAAAAhALaDOJL+AAAA4QEAABMAAAAAAAAAAAAA&#10;AAAAAAAAAFtDb250ZW50X1R5cGVzXS54bWxQSwECLQAUAAYACAAAACEAOP0h/9YAAACUAQAACwAA&#10;AAAAAAAAAAAAAAAvAQAAX3JlbHMvLnJlbHNQSwECLQAUAAYACAAAACEAv8eiIjwCAABWBAAADgAA&#10;AAAAAAAAAAAAAAAuAgAAZHJzL2Uyb0RvYy54bWxQSwECLQAUAAYACAAAACEAb8kw4+AAAAALAQAA&#10;DwAAAAAAAAAAAAAAAACWBAAAZHJzL2Rvd25yZXYueG1sUEsFBgAAAAAEAAQA8wAAAKMFAAAAAA==&#10;">
                <v:textbox inset=",7.2pt,,7.2pt">
                  <w:txbxContent>
                    <w:p w:rsidR="006267A7" w:rsidRDefault="006267A7" w:rsidP="000D348D">
                      <w:pPr>
                        <w:jc w:val="center"/>
                        <w:rPr>
                          <w:rFonts w:ascii="Calibri" w:hAnsi="Calibri"/>
                          <w:sz w:val="22"/>
                          <w:lang w:val="en"/>
                        </w:rPr>
                      </w:pPr>
                      <w:r>
                        <w:rPr>
                          <w:rFonts w:ascii="Calibri" w:hAnsi="Calibri"/>
                          <w:sz w:val="22"/>
                        </w:rPr>
                        <w:t>Records excluded</w:t>
                      </w:r>
                      <w:r>
                        <w:rPr>
                          <w:rFonts w:ascii="Calibri" w:hAnsi="Calibri"/>
                          <w:sz w:val="22"/>
                        </w:rPr>
                        <w:br/>
                        <w:t xml:space="preserve">(n = </w:t>
                      </w:r>
                      <w:proofErr w:type="gramStart"/>
                      <w:r>
                        <w:rPr>
                          <w:rFonts w:ascii="Calibri" w:hAnsi="Calibri"/>
                          <w:sz w:val="22"/>
                        </w:rPr>
                        <w:t>7756 )</w:t>
                      </w:r>
                      <w:proofErr w:type="gramEnd"/>
                    </w:p>
                  </w:txbxContent>
                </v:textbox>
              </v:rect>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886592" behindDoc="0" locked="0" layoutInCell="1" allowOverlap="1" wp14:anchorId="4062130C" wp14:editId="0D819691">
                <wp:simplePos x="0" y="0"/>
                <wp:positionH relativeFrom="column">
                  <wp:posOffset>3512634</wp:posOffset>
                </wp:positionH>
                <wp:positionV relativeFrom="paragraph">
                  <wp:posOffset>3265062</wp:posOffset>
                </wp:positionV>
                <wp:extent cx="825190" cy="0"/>
                <wp:effectExtent l="0" t="76200" r="13335" b="95250"/>
                <wp:wrapNone/>
                <wp:docPr id="111" name="직선 화살표 연결선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1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44B018" id="직선 화살표 연결선 111" o:spid="_x0000_s1026" type="#_x0000_t32" style="position:absolute;left:0;text-align:left;margin-left:276.6pt;margin-top:257.1pt;width:65pt;height:0;z-index:2518865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p2/0gIAAKoFAAAOAAAAZHJzL2Uyb0RvYy54bWysVM2O0zAQviPxDlbu2SRt+qttV7tpyoWf&#10;lXYRZzd2GgvHjmy3aYU4gHgBJCSExIEb1xXiqVD3HRg7bZYuF4TWB8t/883MN9/49GxTcrSmSjMp&#10;Jl50EnqIikwSJpYT7+X13B96SBssCOZS0Im3pdo7mz5+dFpXY9qRheSEKgQgQo/rauIVxlTjINBZ&#10;QUusT2RFBVzmUpXYwFYtA6JwDeglDzph2A9qqUilZEa1htNZc+lNHX6e08y8yHNNDeITD2IzblZu&#10;Xtg5mJ7i8VLhqmDZPgz8H1GUmAlw2kLNsMFopdhfUCXLlNQyNyeZLAOZ5yyjLgfIJgrvZXNV4Iq6&#10;XIAcXbU06YeDzZ6vLxViBGoXRR4SuIQi7b6/2334hm6/fNq9/3n78Svafb759ePGntlXwFld6TGY&#10;JuJS2ayzjbiqnsrstUZCJgUWS+piv95WAOcsgiMTu9EVeF7UzySBN3hlpCNwk6vSQgI1aOPqtG3r&#10;RDcGZXA47PSiEVQzO1wFeHywq5Q2T6gskV1MPG0UZsvCJFIIEINUkfOC10+1gTzA8GBgnQo5Z5w7&#10;TXCB6ok36nV6zkBLzoi9tM+0Wi4SrtAaW1W5YUkBsKNnSq4EcWAFxSTdrw1mHNbIOG6MYsAWp571&#10;VlLiIU6hkeyqQeTCeqROyk3MsNsYWLpzYMTJ7M0oHKXDdBj7caef+nE4m/nn8yT2+/No0Jt1Z0ky&#10;i97aVKJ4XDBCqLDZHCQfxf8mqX3zNWJtRd/SFhyjO0og2ONIz+e9cBB3h/5g0Ov6cTcN/YvhPPHP&#10;k6jfH6QXyUV6L9LUZa8fJtiWShuVXBmqrgpSI8KsXLq9UQfagDD4IjqDprII8yWUJDPKQ0qaV8wU&#10;TtxWlhbjSA2JG/vategNEYca2l1bhX1ud1SBig71dT1j26RpuIUk20tlZWHbBz4EZ7T/vOyP8+fe&#10;vbr7Yqe/AQAA//8DAFBLAwQUAAYACAAAACEA9kzdn94AAAALAQAADwAAAGRycy9kb3ducmV2Lnht&#10;bEyPQUvDQBCF74L/YRnBm92kbdoSsylSUKQ3oxaP2+yYBLOzYXfbRn+9Uyjo7c2bx5tvivVoe3FE&#10;HzpHCtJJAgKpdqajRsHb6+PdCkSImozuHaGCbwywLq+vCp0bd6IXPFaxEVxCIdcK2hiHXMpQt2h1&#10;mLgBiXefzlsdefSNNF6fuNz2cpokC2l1R3yh1QNuWqy/qoNVMP5sM2x23Tw+p09Lv802H7P3Sqnb&#10;m/HhHkTEMf6F4YzP6FAy094dyATRK8iy2ZSjLNI5C04sVmdnf3FkWcj/P5S/AAAA//8DAFBLAQIt&#10;ABQABgAIAAAAIQC2gziS/gAAAOEBAAATAAAAAAAAAAAAAAAAAAAAAABbQ29udGVudF9UeXBlc10u&#10;eG1sUEsBAi0AFAAGAAgAAAAhADj9If/WAAAAlAEAAAsAAAAAAAAAAAAAAAAALwEAAF9yZWxzLy5y&#10;ZWxzUEsBAi0AFAAGAAgAAAAhAJUqnb/SAgAAqgUAAA4AAAAAAAAAAAAAAAAALgIAAGRycy9lMm9E&#10;b2MueG1sUEsBAi0AFAAGAAgAAAAhAPZM3Z/eAAAACwEAAA8AAAAAAAAAAAAAAAAALAUAAGRycy9k&#10;b3ducmV2LnhtbFBLBQYAAAAABAAEAPMAAAA3Bg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882496" behindDoc="0" locked="0" layoutInCell="1" allowOverlap="1" wp14:anchorId="4639C540" wp14:editId="3150FEF1">
                <wp:simplePos x="0" y="0"/>
                <wp:positionH relativeFrom="column">
                  <wp:posOffset>2709746</wp:posOffset>
                </wp:positionH>
                <wp:positionV relativeFrom="paragraph">
                  <wp:posOffset>979062</wp:posOffset>
                </wp:positionV>
                <wp:extent cx="0" cy="758190"/>
                <wp:effectExtent l="76200" t="0" r="57150" b="60960"/>
                <wp:wrapNone/>
                <wp:docPr id="115" name="직선 화살표 연결선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581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C36E54F" id="직선 화살표 연결선 115" o:spid="_x0000_s1026" type="#_x0000_t32" style="position:absolute;left:0;text-align:left;margin-left:213.35pt;margin-top:77.1pt;width:0;height:59.7pt;z-index:2518824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SMs1QIAAKoFAAAOAAAAZHJzL2Uyb0RvYy54bWysVM2O0zAQviPxDpbv2SRt0p9o29VumnJZ&#10;YKVdxNlNnMYisSPbbbpCHEC8ABISQuLAjesK8VSo+w6MnTa7XS4IbQ6Rx/Z8M/PNNz4+2VQlWlOp&#10;mOAT7B95GFGeiozx5QS/upo7I4yUJjwjpeB0gq+pwifTp0+OmzqiPVGIMqMSAQhXUVNPcKF1Hbmu&#10;SgtaEXUkasrhMBeyIhpMuXQzSRpAr0q353kDtxEyq6VIqVKwO2sP8dTi5zlN9cs8V1SjcoIhN23/&#10;0v4X5u9Oj0m0lKQuWLpLg/xHFhVhHIJ2UDOiCVpJ9hdUxVIplMj1USoqV+Q5S6mtAarxvQfVXBak&#10;prYWIEfVHU3q8WDTF+sLiVgGvfNDjDipoEnbH++3H7+j26+ftx9+3X76hrZfbn7/vDF75hZw1tQq&#10;AteYX0hTdbrhl/W5SN8oxEVcEL6kNver6xrgfOPhHrgYQ9UQedE8FxncISstLIGbXFYGEqhBG9un&#10;665PdKNR2m6msDsMR/7YttAl0d6vlko/o6JCZjHBSkvCloWOBecgBiF9G4Wsz5U2WZFo72CCcjFn&#10;ZWk1UXLUTPA47IXWQYmSZebQXFNyuYhLidbEqMp+tkQ4uX9NihXPLFhBSZbs1pqwEtZIW260ZMBW&#10;SbGJVtEMo5LCIJlVm17JTURqpdzmDNZGw9LuAyNWZm/H3jgZJaPACXqDxAm82cw5nceBM5j7w3DW&#10;n8XxzH9nSvGDqGBZRrmpZi95P/g3Se2GrxVrJ/qONvcQ3fILyR5mejoPvWHQHznDYdh3gn7iOWej&#10;eeycxv5gMEzO4rPkQaaJrV49TrIdlSYrsdJUXhZZgzJm5NIPxz0fgwFPRG/YdhaRcgktSbXESAr9&#10;munCitvI0mAcqCG23653HXpLxL6Hxuq6sKvtjiqQ5L6/dmbMmLQDtxDZ9YU0sjDjAw+Cddo9XubF&#10;uW/bW3dP7PQPAAAA//8DAFBLAwQUAAYACAAAACEAPXaNKOAAAAALAQAADwAAAGRycy9kb3ducmV2&#10;LnhtbEyPy07DMBBF90j8gzVI7KjTNI8qxKlQJRDqjvBQl248JBHxOIrdNvD1DGIBy5l7dOdMuZnt&#10;IE44+d6RguUiAoHUONNTq+Dl+f5mDcIHTUYPjlDBJ3rYVJcXpS6MO9MTnurQCi4hX2gFXQhjIaVv&#10;OrTaL9yIxNm7m6wOPE6tNJM+c7kdZBxFmbS6J77Q6RG3HTYf9dEqmL92KbZvfRIelw/5tEu3+9Vr&#10;rdT11Xx3CyLgHP5g+NFndajY6eCOZLwYFCRxljPKQZrEIJj43RwUxPkqA1mV8v8P1TcAAAD//wMA&#10;UEsBAi0AFAAGAAgAAAAhALaDOJL+AAAA4QEAABMAAAAAAAAAAAAAAAAAAAAAAFtDb250ZW50X1R5&#10;cGVzXS54bWxQSwECLQAUAAYACAAAACEAOP0h/9YAAACUAQAACwAAAAAAAAAAAAAAAAAvAQAAX3Jl&#10;bHMvLnJlbHNQSwECLQAUAAYACAAAACEA2L0jLNUCAACqBQAADgAAAAAAAAAAAAAAAAAuAgAAZHJz&#10;L2Uyb0RvYy54bWxQSwECLQAUAAYACAAAACEAPXaNKOAAAAALAQAADwAAAAAAAAAAAAAAAAAvBQAA&#10;ZHJzL2Rvd25yZXYueG1sUEsFBgAAAAAEAAQA8wAAADwGA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884544" behindDoc="0" locked="0" layoutInCell="1" allowOverlap="1" wp14:anchorId="4795CC86" wp14:editId="58D41588">
                <wp:simplePos x="0" y="0"/>
                <wp:positionH relativeFrom="column">
                  <wp:posOffset>2709746</wp:posOffset>
                </wp:positionH>
                <wp:positionV relativeFrom="paragraph">
                  <wp:posOffset>2306057</wp:posOffset>
                </wp:positionV>
                <wp:extent cx="0" cy="579863"/>
                <wp:effectExtent l="76200" t="0" r="57150" b="48895"/>
                <wp:wrapNone/>
                <wp:docPr id="114" name="직선 화살표 연결선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986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8CB9AE3" id="직선 화살표 연결선 114" o:spid="_x0000_s1026" type="#_x0000_t32" style="position:absolute;left:0;text-align:left;margin-left:213.35pt;margin-top:181.6pt;width:0;height:45.65pt;z-index:2518845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wfW0gIAAKoFAAAOAAAAZHJzL2Uyb0RvYy54bWysVMuO0zAU3SPxD5b3mSRt+oqmHc2kLRse&#10;I80g1m7sNBaJHdlu0wqxAPEDSEgIiQU7tiPEV6HOP3DttBk6bBCaLCxfx/f43HOPfXq2KQu0Zkpz&#10;KcY4PAkwYiKVlIvlGL+8nntDjLQhgpJCCjbGW6bx2eTxo9O6illH5rKgTCEAETquqzHOjali39dp&#10;zkqiT2TFBPzMpCqJgVAtfapIDehl4XeCoO/XUtFKyZRpDavT5ieeOPwsY6l5kWWaGVSMMXAzblRu&#10;XNjRn5ySeKlIlfN0T4P8B4uScAGHtlBTYghaKf4XVMlTJbXMzEkqS19mGU+ZqwGqCYN71VzlpGKu&#10;FhBHV61M+uFg0+frS4U4hd6FEUaClNCk3fd3uw/f0O2XT7v3P28/fkW7zze/ftzYNbsLNKsrHUNq&#10;Ii6VrTrdiKvqqUxfayRkkhOxZI779bYCuNBm+EcpNtAVnLyon0kKe8jKSCfgJlOlhQRp0Mb1adv2&#10;iW0MSpvFFFZ7g9Gw33XgJD7kVUqbJ0yWyE7GWBtF+DI3iRQCzCBV6E4h66faWFYkPiTYQ4Wc86Jw&#10;nigEqsd41Ov0XIKWBaf2p92m1XKRFAqtiXWV+/YsjrYpuRLUgeWM0Nl+bggvYI6M08YoDmoVDNvT&#10;SkYxKhhcJDtr6BXCnsiclRvOEG0MTN06KOJs9mYUjGbD2TDyok5/5kXBdOqdz5PI68/DQW/anSbJ&#10;NHxrSwmjOOeUMmGrOVg+jP7NUvvL15i1NX0rm3+M7vQFssdMz+e9YBB1h95g0Ot6UXcWeBfDeeKd&#10;J2G/P5hdJBeze0xnrnr9MGRbKS0ruTJMXeW0RpRbu3R7o06IIYAnojNoOotIsYSWpEZhpKR5xU3u&#10;zG1taTGO3JC4b9+7Fr0R4tBDG7Vd2Nd2JxVY8tBfd2fsNWku3ELS7aWytrDXBx4El7R/vOyL82fs&#10;dt09sZPfAAAA//8DAFBLAwQUAAYACAAAACEA4s6RvN8AAAALAQAADwAAAGRycy9kb3ducmV2Lnht&#10;bEyPy07DMBBF90j8gzVI7KjTvFqFOBWqBELdER7q0o2HJCIeR7HbBr6eQSxgN4+jO2fKzWwHccLJ&#10;944ULBcRCKTGmZ5aBS/P9zdrED5oMnpwhAo+0cOmurwodWHcmZ7wVIdWcAj5QivoQhgLKX3TodV+&#10;4UYk3r27yerA7dRKM+kzh9tBxlGUS6t74gudHnHbYfNRH62C+WuXYfvWp+Fx+bCadtl2n7zWSl1f&#10;zXe3IALO4Q+GH31Wh4qdDu5IxotBQRrnK0YVJHkSg2Did3LgIkszkFUp//9QfQMAAP//AwBQSwEC&#10;LQAUAAYACAAAACEAtoM4kv4AAADhAQAAEwAAAAAAAAAAAAAAAAAAAAAAW0NvbnRlbnRfVHlwZXNd&#10;LnhtbFBLAQItABQABgAIAAAAIQA4/SH/1gAAAJQBAAALAAAAAAAAAAAAAAAAAC8BAABfcmVscy8u&#10;cmVsc1BLAQItABQABgAIAAAAIQBUGwfW0gIAAKoFAAAOAAAAAAAAAAAAAAAAAC4CAABkcnMvZTJv&#10;RG9jLnhtbFBLAQItABQABgAIAAAAIQDizpG83wAAAAsBAAAPAAAAAAAAAAAAAAAAACwFAABkcnMv&#10;ZG93bnJldi54bWxQSwUGAAAAAAQABADzAAAAOAYAAAAA&#10;">
                <v:stroke endarrow="block"/>
                <v:shadow color="#ccc"/>
              </v:shape>
            </w:pict>
          </mc:Fallback>
        </mc:AlternateContent>
      </w:r>
      <w:r w:rsidR="00704AA3" w:rsidRPr="000F3174">
        <w:rPr>
          <w:rFonts w:eastAsiaTheme="minorHAnsi" w:cs="Times New Roman"/>
          <w:noProof/>
          <w:kern w:val="0"/>
          <w:sz w:val="24"/>
          <w:szCs w:val="24"/>
        </w:rPr>
        <mc:AlternateContent>
          <mc:Choice Requires="wps">
            <w:drawing>
              <wp:anchor distT="0" distB="0" distL="114300" distR="114300" simplePos="0" relativeHeight="251878400" behindDoc="0" locked="0" layoutInCell="1" allowOverlap="1" wp14:anchorId="4F281386" wp14:editId="4F81C961">
                <wp:simplePos x="0" y="0"/>
                <wp:positionH relativeFrom="column">
                  <wp:posOffset>1839239</wp:posOffset>
                </wp:positionH>
                <wp:positionV relativeFrom="paragraph">
                  <wp:posOffset>1738630</wp:posOffset>
                </wp:positionV>
                <wp:extent cx="1669415" cy="571500"/>
                <wp:effectExtent l="0" t="0" r="26035" b="19050"/>
                <wp:wrapNone/>
                <wp:docPr id="113" name="직사각형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9415" cy="5715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screened</w:t>
                            </w:r>
                            <w:r>
                              <w:rPr>
                                <w:rFonts w:ascii="Calibri" w:hAnsi="Calibri"/>
                                <w:sz w:val="22"/>
                              </w:rPr>
                              <w:br/>
                              <w:t>(n =</w:t>
                            </w:r>
                            <w:proofErr w:type="gramStart"/>
                            <w:r>
                              <w:rPr>
                                <w:rFonts w:ascii="Calibri" w:hAnsi="Calibri"/>
                                <w:sz w:val="22"/>
                              </w:rPr>
                              <w:t>7798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281386" id="직사각형 113" o:spid="_x0000_s1077" style="position:absolute;margin-left:144.8pt;margin-top:136.9pt;width:131.45pt;height:4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egPQIAAFYEAAAOAAAAZHJzL2Uyb0RvYy54bWysVM1uEzEQviPxDpbvZLMhCc0qm6pKCUIq&#10;UKnwAF6vN2vhP8ZONuVW3gGJN+DCgedC5R0Ye9M0BU6IPVgez/jzzPfN7Px0pxXZCvDSmpLmgyEl&#10;wnBbS7Mu6bu3qycnlPjATM2UNaKk18LT08XjR/POFWJkW6tqAQRBjC86V9I2BFdkmeet0MwPrBMG&#10;nY0FzQKasM5qYB2ia5WNhsNp1lmoHVguvMfT895JFwm/aQQPb5rGi0BUSTG3kFZIaxXXbDFnxRqY&#10;ayXfp8H+IQvNpMFHD1DnLDCyAfkHlJYcrLdNGHCrM9s0kotUA1aTD3+r5qplTqRakBzvDjT5/wfL&#10;X28vgcgatcufUmKYRpFuv97cfvr24/vNzy+fSTxHljrnCwy+cpcQ6/TuwvL3nhi7bJlZizMA27WC&#10;1ZhbHuOzBxei4fEqqbpXtsYn2CbYRNiuAR0BkQqyS7pcH3QRu0A4HubT6WycTyjh6Js8yyfDJFzG&#10;irvbDnx4IawmcVNSQN0TOtte+BCzYcVdSMreKlmvpFLJgHW1VEC2DHtklb5UABZ5HKYM6Uo6m4wm&#10;CfmBzx9DDNP3NwgtAza7krqkJ4cgVkTanps6tWJgUvV7TFmZPY+Rul6CsKt2Sa5JYjnyWtn6GpkF&#10;2zc3DiNuWgsfKemwsUvqP2wYCErUS4PqzPLxOE7CsQHHRnVsMMMRqqSBkn67DP30bBzIdYsv5YkO&#10;Y89Q0UYmsu+z2uePzZs02A9anI5jO0Xd/w4WvwAAAP//AwBQSwMEFAAGAAgAAAAhADtTBpTgAAAA&#10;CwEAAA8AAABkcnMvZG93bnJldi54bWxMj81OwzAQhO9IvIO1SNyoQ6KkaYhT8SNOiEMDgqvrLHFE&#10;vI5it03fnuUEt92d0ew39XZxozjiHAZPCm5XCQgk47uBegXvb883JYgQNXV69IQKzhhg21xe1Lrq&#10;/Il2eGxjLziEQqUV2BinSspgLDodVn5CYu3Lz05HXudedrM+cbgbZZokhXR6IP5g9YSPFs13e3AK&#10;1n18as1Dbj5e7bl82SxZ2LWfSl1fLfd3ICIu8c8Mv/iMDg0z7f2BuiBGBWm5KdjKwzrjDuzI8zQH&#10;sVeQFXyRTS3/d2h+AAAA//8DAFBLAQItABQABgAIAAAAIQC2gziS/gAAAOEBAAATAAAAAAAAAAAA&#10;AAAAAAAAAABbQ29udGVudF9UeXBlc10ueG1sUEsBAi0AFAAGAAgAAAAhADj9If/WAAAAlAEAAAsA&#10;AAAAAAAAAAAAAAAALwEAAF9yZWxzLy5yZWxzUEsBAi0AFAAGAAgAAAAhAKMS56A9AgAAVgQAAA4A&#10;AAAAAAAAAAAAAAAALgIAAGRycy9lMm9Eb2MueG1sUEsBAi0AFAAGAAgAAAAhADtTBpTgAAAACwEA&#10;AA8AAAAAAAAAAAAAAAAAlwQAAGRycy9kb3ducmV2LnhtbFBLBQYAAAAABAAEAPMAAACkBQAAAAA=&#10;">
                <v:textbox inset=",7.2pt,,7.2pt">
                  <w:txbxContent>
                    <w:p w:rsidR="006267A7" w:rsidRDefault="006267A7" w:rsidP="000D348D">
                      <w:pPr>
                        <w:jc w:val="center"/>
                        <w:rPr>
                          <w:rFonts w:ascii="Calibri" w:hAnsi="Calibri"/>
                          <w:sz w:val="22"/>
                          <w:lang w:val="en"/>
                        </w:rPr>
                      </w:pPr>
                      <w:r>
                        <w:rPr>
                          <w:rFonts w:ascii="Calibri" w:hAnsi="Calibri"/>
                          <w:sz w:val="22"/>
                        </w:rPr>
                        <w:t>Records screened</w:t>
                      </w:r>
                      <w:r>
                        <w:rPr>
                          <w:rFonts w:ascii="Calibri" w:hAnsi="Calibri"/>
                          <w:sz w:val="22"/>
                        </w:rPr>
                        <w:br/>
                        <w:t>(n =</w:t>
                      </w:r>
                      <w:proofErr w:type="gramStart"/>
                      <w:r>
                        <w:rPr>
                          <w:rFonts w:ascii="Calibri" w:hAnsi="Calibri"/>
                          <w:sz w:val="22"/>
                        </w:rPr>
                        <w:t>7798 )</w:t>
                      </w:r>
                      <w:proofErr w:type="gramEnd"/>
                    </w:p>
                  </w:txbxContent>
                </v:textbox>
              </v:rect>
            </w:pict>
          </mc:Fallback>
        </mc:AlternateContent>
      </w:r>
      <w:r w:rsidR="00704AA3" w:rsidRPr="000F3174">
        <w:rPr>
          <w:rFonts w:eastAsiaTheme="minorHAnsi" w:cs="Times New Roman"/>
          <w:noProof/>
          <w:kern w:val="0"/>
          <w:sz w:val="24"/>
          <w:szCs w:val="24"/>
        </w:rPr>
        <mc:AlternateContent>
          <mc:Choice Requires="wps">
            <w:drawing>
              <wp:anchor distT="36576" distB="36576" distL="36576" distR="36576" simplePos="0" relativeHeight="251881472" behindDoc="0" locked="0" layoutInCell="1" allowOverlap="1" wp14:anchorId="3C146103" wp14:editId="74DA8E59">
                <wp:simplePos x="0" y="0"/>
                <wp:positionH relativeFrom="column">
                  <wp:posOffset>2709746</wp:posOffset>
                </wp:positionH>
                <wp:positionV relativeFrom="paragraph">
                  <wp:posOffset>3633052</wp:posOffset>
                </wp:positionV>
                <wp:extent cx="0" cy="747132"/>
                <wp:effectExtent l="76200" t="0" r="57150" b="53340"/>
                <wp:wrapNone/>
                <wp:docPr id="119" name="직선 화살표 연결선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4713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6E52649" id="직선 화살표 연결선 119" o:spid="_x0000_s1026" type="#_x0000_t32" style="position:absolute;left:0;text-align:left;margin-left:213.35pt;margin-top:286.05pt;width:0;height:58.85pt;z-index:2518814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jl0gIAAKoFAAAOAAAAZHJzL2Uyb0RvYy54bWysVMuO0zAU3SPxD5b3mSRt2rTRtKOZNGXD&#10;Y6QZxNqNncbCsSPbbVohFiB+AAkJIbFgx3aE+CrU+Qdsp83QYYPQZGH5Or7H55577NOzTcXAmkhF&#10;BZ/A8CSAgPBcYMqXE/jyeu6NIFAacYyY4GQCt0TBs+njR6dNnZCeKAXDRAIDwlXS1BNYal0nvq/y&#10;klRInYiacPOzELJC2oRy6WOJGoNeMb8XBEO/ERLXUuREKbM6a3/CqcMvCpLrF0WhiAZsAg037Ubp&#10;xoUd/ekpSpYS1SXN9zTQf7CoEOXm0A5qhjQCK0n/gqpoLoUShT7JReWLoqA5cTWYasLgXjVXJaqJ&#10;q8WIo+pOJvVwsPnz9aUEFJvehWMIOKpMk3bf3+0+fAO3Xz7t3v+8/fgV7D7f/PpxY9fsLqNZU6vE&#10;pKb8Utqq8w2/qp+K/LUCXKQl4kviuF9vawMX2gz/KMUGqjYnL5pnAps9aKWFE3BTyMpCGmnAxvVp&#10;2/WJbDTI28XcrMZRHPZ7Dhwlh7xaKv2EiArYyQQqLRFdljoVnBszCBm6U9D6qdKWFUoOCfZQLuaU&#10;MecJxkEzgeNBb+ASlGAU2592m5LLRcokWCPrKvftWRxtk2LFsQMrCcLZfq4RZWYOtNNGS2rUYgTa&#10;0yqCIWDEXCQ7a+kxbk8kzsotZxNttJm6daOIs9mbcTDORtko8qLeMPOiYDbzzudp5A3nYTyY9Wdp&#10;Ogvf2lLCKCkpxoTbag6WD6N/s9T+8rVm7UzfyeYfozt9DdljpufzQRBH/ZEXx4O+F/WzwLsYzVPv&#10;PA2Hwzi7SC+ye0wzV716GLKdlJaVWGkir0rcAEytXfqDcS+EJjBPRC9uOwsQW5qW5FpCIIV+RXXp&#10;zG1taTGO3JC6b9+7Dr0V4tBDG3Vd2Nd2J5Wx5KG/7s7Ya9JeuIXA20tpbWGvj3kQXNL+8bIvzp+x&#10;23X3xE5/AwAA//8DAFBLAwQUAAYACAAAACEAmLdzd+AAAAALAQAADwAAAGRycy9kb3ducmV2Lnht&#10;bEyPy07DMBBF90j8gzVI7KiT0DwIcSpUCYS6a2gRSzcekoh4HNluG/h6jFjAcmaO7pxbrWY9shNa&#10;NxgSEC8iYEitUQN1AnYvjzcFMOclKTkaQgGf6GBVX15UslTmTFs8Nb5jIYRcKQX03k8l567tUUu3&#10;MBNSuL0bq6UPo+24svIcwvXIkyjKuJYDhQ+9nHDdY/vRHLWA+WuTYvc6LP1z/JTbTbp+u903Qlxf&#10;zQ/3wDzO/g+GH/2gDnVwOpgjKcdGAcskywMqIM2TGFggfjcHAVlxVwCvK/6/Q/0NAAD//wMAUEsB&#10;Ai0AFAAGAAgAAAAhALaDOJL+AAAA4QEAABMAAAAAAAAAAAAAAAAAAAAAAFtDb250ZW50X1R5cGVz&#10;XS54bWxQSwECLQAUAAYACAAAACEAOP0h/9YAAACUAQAACwAAAAAAAAAAAAAAAAAvAQAAX3JlbHMv&#10;LnJlbHNQSwECLQAUAAYACAAAACEAv5UY5dICAACqBQAADgAAAAAAAAAAAAAAAAAuAgAAZHJzL2Uy&#10;b0RvYy54bWxQSwECLQAUAAYACAAAACEAmLdzd+AAAAALAQAADwAAAAAAAAAAAAAAAAAsBQAAZHJz&#10;L2Rvd25yZXYueG1sUEsFBgAAAAAEAAQA8wAAADkGAAAAAA==&#10;">
                <v:stroke endarrow="block"/>
                <v:shadow color="#ccc"/>
              </v:shape>
            </w:pict>
          </mc:Fallback>
        </mc:AlternateContent>
      </w:r>
      <w:r w:rsidR="00704AA3" w:rsidRPr="000F3174">
        <w:rPr>
          <w:rFonts w:eastAsiaTheme="minorHAnsi" w:cs="Times New Roman"/>
          <w:noProof/>
          <w:kern w:val="0"/>
          <w:sz w:val="24"/>
          <w:szCs w:val="24"/>
        </w:rPr>
        <mc:AlternateContent>
          <mc:Choice Requires="wps">
            <w:drawing>
              <wp:anchor distT="0" distB="0" distL="114300" distR="114300" simplePos="0" relativeHeight="251865088" behindDoc="0" locked="0" layoutInCell="1" allowOverlap="1" wp14:anchorId="6E589888" wp14:editId="57E093EA">
                <wp:simplePos x="0" y="0"/>
                <wp:positionH relativeFrom="column">
                  <wp:posOffset>4334510</wp:posOffset>
                </wp:positionH>
                <wp:positionV relativeFrom="paragraph">
                  <wp:posOffset>2859405</wp:posOffset>
                </wp:positionV>
                <wp:extent cx="1714500" cy="753110"/>
                <wp:effectExtent l="0" t="0" r="19050" b="27940"/>
                <wp:wrapNone/>
                <wp:docPr id="123" name="직사각형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311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Full-text articles excluded, with reasons</w:t>
                            </w:r>
                            <w:r>
                              <w:rPr>
                                <w:rFonts w:ascii="Calibri" w:hAnsi="Calibri"/>
                                <w:sz w:val="22"/>
                              </w:rPr>
                              <w:br/>
                              <w:t xml:space="preserve">(n = </w:t>
                            </w:r>
                            <w:proofErr w:type="gramStart"/>
                            <w:r>
                              <w:rPr>
                                <w:rFonts w:ascii="Calibri" w:hAnsi="Calibri"/>
                                <w:sz w:val="22"/>
                              </w:rPr>
                              <w:t>38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589888" id="직사각형 123" o:spid="_x0000_s1078" style="position:absolute;margin-left:341.3pt;margin-top:225.15pt;width:135pt;height:59.3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3Z7PgIAAFYEAAAOAAAAZHJzL2Uyb0RvYy54bWysVMGO0zAQvSPxD5bvNE23ZXejpqtVlyKk&#10;BVZa+ADHcRILxzZjt0m5Lf+AxB9w4cB3oeUfGDtt6QInRA6WxzN+nnlvJvOLvlVkI8BJo3OajsaU&#10;CM1NKXWd07dvVk/OKHGe6ZIpo0VOt8LRi8XjR/POZmJiGqNKAQRBtMs6m9PGe5slieONaJkbGSs0&#10;OisDLfNoQp2UwDpEb1UyGY+fJp2B0oLhwjk8vRqcdBHxq0pw/7qqnPBE5RRz83GFuBZhTRZzltXA&#10;bCP5Lg32D1m0TGp89AB1xTwja5B/QLWSg3Gm8iNu2sRUleQi1oDVpOPfqrltmBWxFiTH2QNN7v/B&#10;8lebGyCyRO0mJ5Ro1qJI91/u7j9+/f7t7sfnTyScI0uddRkG39obCHU6e234O0e0WTZM1+ISwHSN&#10;YCXmlob45MGFYDi8SorupSnxCbb2JhLWV9AGQKSC9FGX7UEX0XvC8TA9TaezMcrH0Xc6O0nTKFzC&#10;sv1tC84/F6YlYZNTQN0jOttcOx+yYdk+JGZvlCxXUqloQF0sFZANwx5ZxS8WgEUehylNupyezyaz&#10;iPzA544hxvH7G0QrPTa7km1Ozw5BLAu0PdNlbEXPpBr2mLLSOx4DdYMEvi/6KNdsslelMOUWmQUz&#10;NDcOI24aAx8o6bCxc+rerxkIStQLjeqcp9NpmIRjA46N4thgmiNUTj0lw3bph+lZW5B1gy+lkQ5t&#10;LlHRSkayg9pDVrv8sXmjBrtBC9NxbMeoX7+DxU8AAAD//wMAUEsDBBQABgAIAAAAIQDB6A9Y4AAA&#10;AAsBAAAPAAAAZHJzL2Rvd25yZXYueG1sTI9NT8MwDIbvSPyHyEjcWMpGS1vqTnyIE9phBcE1a0xT&#10;0ThVk23dvyc7wdH2o9fPW61nO4gDTb53jHC7SEAQt0733CF8vL/e5CB8UKzV4JgQTuRhXV9eVKrU&#10;7shbOjShEzGEfakQTAhjKaVvDVnlF24kjrdvN1kV4jh1Uk/qGMPtIJdJkkmreo4fjBrp2VD70+wt&#10;wn0XXpr2KW0/N+aUvxXzym+bL8Trq/nxAUSgOfzBcNaP6lBHp53bs/ZiQMjyZRZRhLs0WYGIRJGe&#10;NzuENMsLkHUl/3eofwEAAP//AwBQSwECLQAUAAYACAAAACEAtoM4kv4AAADhAQAAEwAAAAAAAAAA&#10;AAAAAAAAAAAAW0NvbnRlbnRfVHlwZXNdLnhtbFBLAQItABQABgAIAAAAIQA4/SH/1gAAAJQBAAAL&#10;AAAAAAAAAAAAAAAAAC8BAABfcmVscy8ucmVsc1BLAQItABQABgAIAAAAIQC2v3Z7PgIAAFYEAAAO&#10;AAAAAAAAAAAAAAAAAC4CAABkcnMvZTJvRG9jLnhtbFBLAQItABQABgAIAAAAIQDB6A9Y4AAAAAsB&#10;AAAPAAAAAAAAAAAAAAAAAJgEAABkcnMvZG93bnJldi54bWxQSwUGAAAAAAQABADzAAAApQUAAAAA&#10;">
                <v:textbox inset=",7.2pt,,7.2pt">
                  <w:txbxContent>
                    <w:p w:rsidR="006267A7" w:rsidRDefault="006267A7" w:rsidP="000D348D">
                      <w:pPr>
                        <w:jc w:val="center"/>
                        <w:rPr>
                          <w:rFonts w:ascii="Calibri" w:hAnsi="Calibri"/>
                          <w:sz w:val="22"/>
                          <w:lang w:val="en"/>
                        </w:rPr>
                      </w:pPr>
                      <w:r>
                        <w:rPr>
                          <w:rFonts w:ascii="Calibri" w:hAnsi="Calibri"/>
                          <w:sz w:val="22"/>
                        </w:rPr>
                        <w:t>Full-text articles excluded, with reasons</w:t>
                      </w:r>
                      <w:r>
                        <w:rPr>
                          <w:rFonts w:ascii="Calibri" w:hAnsi="Calibri"/>
                          <w:sz w:val="22"/>
                        </w:rPr>
                        <w:br/>
                        <w:t xml:space="preserve">(n = </w:t>
                      </w:r>
                      <w:proofErr w:type="gramStart"/>
                      <w:r>
                        <w:rPr>
                          <w:rFonts w:ascii="Calibri" w:hAnsi="Calibri"/>
                          <w:sz w:val="22"/>
                        </w:rPr>
                        <w:t>38 )</w:t>
                      </w:r>
                      <w:proofErr w:type="gramEnd"/>
                    </w:p>
                  </w:txbxContent>
                </v:textbox>
              </v:rect>
            </w:pict>
          </mc:Fallback>
        </mc:AlternateContent>
      </w:r>
      <w:r w:rsidR="00704AA3" w:rsidRPr="000F3174">
        <w:rPr>
          <w:rFonts w:eastAsiaTheme="minorHAnsi" w:cs="Times New Roman"/>
          <w:noProof/>
          <w:kern w:val="0"/>
          <w:sz w:val="24"/>
          <w:szCs w:val="24"/>
        </w:rPr>
        <mc:AlternateContent>
          <mc:Choice Requires="wps">
            <w:drawing>
              <wp:anchor distT="0" distB="0" distL="114300" distR="114300" simplePos="0" relativeHeight="251862016" behindDoc="0" locked="0" layoutInCell="1" allowOverlap="1" wp14:anchorId="698BDB37" wp14:editId="3565B4E8">
                <wp:simplePos x="0" y="0"/>
                <wp:positionH relativeFrom="column">
                  <wp:posOffset>1809115</wp:posOffset>
                </wp:positionH>
                <wp:positionV relativeFrom="paragraph">
                  <wp:posOffset>2889250</wp:posOffset>
                </wp:positionV>
                <wp:extent cx="1714500" cy="753110"/>
                <wp:effectExtent l="0" t="0" r="19050" b="27940"/>
                <wp:wrapNone/>
                <wp:docPr id="121" name="직사각형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311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Full-text articles assessed for eligibility</w:t>
                            </w:r>
                            <w:r>
                              <w:rPr>
                                <w:rFonts w:ascii="Calibri" w:hAnsi="Calibri"/>
                                <w:sz w:val="22"/>
                              </w:rPr>
                              <w:br/>
                              <w:t xml:space="preserve">(n = </w:t>
                            </w:r>
                            <w:proofErr w:type="gramStart"/>
                            <w:r>
                              <w:rPr>
                                <w:rFonts w:ascii="Calibri" w:hAnsi="Calibri"/>
                                <w:sz w:val="22"/>
                              </w:rPr>
                              <w:t>42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8BDB37" id="직사각형 121" o:spid="_x0000_s1079" style="position:absolute;margin-left:142.45pt;margin-top:227.5pt;width:135pt;height:59.3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CCBPQIAAFYEAAAOAAAAZHJzL2Uyb0RvYy54bWysVEGO0zAU3SNxB8t7mqTTMjNR09GoQxHS&#10;ACMNHMBxnMTCsc2326TshjsgcQM2LDgXGu7Aj9OWDLBCZGH529/P77/3ncVF1yiyFeCk0RlNJjEl&#10;QnNTSF1l9O2b9ZMzSpxnumDKaJHRnXD0Yvn40aK1qZia2qhCAEEQ7dLWZrT23qZR5HgtGuYmxgqN&#10;m6WBhnkMoYoKYC2iNyqaxvHTqDVQWDBcOIerV8MmXQb8shTcvy5LJzxRGUVuPowQxrwfo+WCpRUw&#10;W0u+p8H+gUXDpMZLj1BXzDOyAfkHVCM5GGdKP+GmiUxZSi5CDVhNEv9WzW3NrAi1oDjOHmVy/w+W&#10;v9reAJEFejdNKNGsQZPuv9zdf/z6/dvdj8+fSL+OKrXWpZh8a2+gr9PZa8PfOaLNqma6EpcApq0F&#10;K5BbyI8eHOgDh0dJ3r40BV7BNt4EwboSmh4QpSBd8GV39EV0nnBcTE6T2TxG+zjunc5PkiQYF7H0&#10;cNqC88+FaUg/ySig7wGdba+dR/aYekgJ7I2SxVoqFQKo8pUCsmXYI+vw9QXjETdOU5q0GT2fT+cB&#10;+cGeG0PE4fsbRCM9NruSTUbPjkks7WV7povQip5JNczxfqWRxkG6wQLf5V2wa35ycCU3xQ6VBTM0&#10;Nz5GnNQGPlDSYmNn1L3fMBCUqBca3TlPZrP+JYwDGAf5OGCaI1RGPSXDdOWH17OxIKsab0qCHNpc&#10;oqOlDGL3lAdWe/7YvEHQ/UPrX8c4Dlm/fgfLnwAAAP//AwBQSwMEFAAGAAgAAAAhAPzoMf7gAAAA&#10;CwEAAA8AAABkcnMvZG93bnJldi54bWxMj81uwjAQhO+V+g7WVuqtOAUMIcRB/VFPFQfSqlyN7cZR&#10;43UUGwhv3+XU3nZ3RrPflJvRd+xkh9gGlPA4yYBZ1MG02Ej4/Hh7yIHFpNCoLqCVcLERNtXtTakK&#10;E864s6c6NYxCMBZKgkupLziP2lmv4iT0Fkn7DoNXidah4WZQZwr3HZ9m2YJ71SJ9cKq3L87qn/ro&#10;JSyb9FrrZ6G/tu6Sv6/GWdzVeynv78anNbBkx/Rnhis+oUNFTIdwRBNZJ2Gaz1dklTAXgkqRQ4jr&#10;5UDDcrYAXpX8f4fqFwAA//8DAFBLAQItABQABgAIAAAAIQC2gziS/gAAAOEBAAATAAAAAAAAAAAA&#10;AAAAAAAAAABbQ29udGVudF9UeXBlc10ueG1sUEsBAi0AFAAGAAgAAAAhADj9If/WAAAAlAEAAAsA&#10;AAAAAAAAAAAAAAAALwEAAF9yZWxzLy5yZWxzUEsBAi0AFAAGAAgAAAAhABu8IIE9AgAAVgQAAA4A&#10;AAAAAAAAAAAAAAAALgIAAGRycy9lMm9Eb2MueG1sUEsBAi0AFAAGAAgAAAAhAPzoMf7gAAAACwEA&#10;AA8AAAAAAAAAAAAAAAAAlwQAAGRycy9kb3ducmV2LnhtbFBLBQYAAAAABAAEAPMAAACkBQAAAAA=&#10;">
                <v:textbox inset=",7.2pt,,7.2pt">
                  <w:txbxContent>
                    <w:p w:rsidR="006267A7" w:rsidRDefault="006267A7" w:rsidP="000D348D">
                      <w:pPr>
                        <w:jc w:val="center"/>
                        <w:rPr>
                          <w:rFonts w:ascii="Calibri" w:hAnsi="Calibri"/>
                          <w:sz w:val="22"/>
                          <w:lang w:val="en"/>
                        </w:rPr>
                      </w:pPr>
                      <w:r>
                        <w:rPr>
                          <w:rFonts w:ascii="Calibri" w:hAnsi="Calibri"/>
                          <w:sz w:val="22"/>
                        </w:rPr>
                        <w:t>Full-text articles assessed for eligibility</w:t>
                      </w:r>
                      <w:r>
                        <w:rPr>
                          <w:rFonts w:ascii="Calibri" w:hAnsi="Calibri"/>
                          <w:sz w:val="22"/>
                        </w:rPr>
                        <w:br/>
                        <w:t xml:space="preserve">(n = </w:t>
                      </w:r>
                      <w:proofErr w:type="gramStart"/>
                      <w:r>
                        <w:rPr>
                          <w:rFonts w:ascii="Calibri" w:hAnsi="Calibri"/>
                          <w:sz w:val="22"/>
                        </w:rPr>
                        <w:t>42 )</w:t>
                      </w:r>
                      <w:proofErr w:type="gramEnd"/>
                    </w:p>
                  </w:txbxContent>
                </v:textbox>
              </v:rect>
            </w:pict>
          </mc:Fallback>
        </mc:AlternateContent>
      </w:r>
      <w:r w:rsidR="00704AA3" w:rsidRPr="000F3174">
        <w:rPr>
          <w:rFonts w:eastAsiaTheme="minorHAnsi" w:cs="Times New Roman"/>
          <w:noProof/>
          <w:kern w:val="0"/>
          <w:sz w:val="24"/>
          <w:szCs w:val="24"/>
        </w:rPr>
        <mc:AlternateContent>
          <mc:Choice Requires="wps">
            <w:drawing>
              <wp:anchor distT="0" distB="0" distL="114300" distR="114300" simplePos="0" relativeHeight="251869184" behindDoc="0" locked="0" layoutInCell="1" allowOverlap="1" wp14:anchorId="6FCE2783" wp14:editId="52CEBFD4">
                <wp:simplePos x="0" y="0"/>
                <wp:positionH relativeFrom="column">
                  <wp:posOffset>1802130</wp:posOffset>
                </wp:positionH>
                <wp:positionV relativeFrom="paragraph">
                  <wp:posOffset>4377690</wp:posOffset>
                </wp:positionV>
                <wp:extent cx="1714500" cy="914400"/>
                <wp:effectExtent l="0" t="0" r="19050" b="19050"/>
                <wp:wrapNone/>
                <wp:docPr id="120" name="직사각형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 xml:space="preserve">Studies included in </w:t>
                            </w:r>
                            <w:r>
                              <w:rPr>
                                <w:rFonts w:ascii="Calibri" w:hAnsi="Calibri" w:hint="eastAsia"/>
                                <w:sz w:val="22"/>
                              </w:rPr>
                              <w:t xml:space="preserve">   </w:t>
                            </w:r>
                            <w:r>
                              <w:rPr>
                                <w:rFonts w:ascii="Calibri" w:hAnsi="Calibri"/>
                                <w:sz w:val="22"/>
                              </w:rPr>
                              <w:t>qua</w:t>
                            </w:r>
                            <w:r>
                              <w:rPr>
                                <w:rFonts w:ascii="Calibri" w:hAnsi="Calibri" w:hint="eastAsia"/>
                                <w:sz w:val="22"/>
                              </w:rPr>
                              <w:t>li</w:t>
                            </w:r>
                            <w:r>
                              <w:rPr>
                                <w:rFonts w:ascii="Calibri" w:hAnsi="Calibri"/>
                                <w:sz w:val="22"/>
                              </w:rPr>
                              <w:t xml:space="preserve">tative synthesis </w:t>
                            </w:r>
                            <w:r>
                              <w:rPr>
                                <w:rFonts w:ascii="Calibri" w:hAnsi="Calibri" w:hint="eastAsia"/>
                                <w:sz w:val="22"/>
                              </w:rPr>
                              <w:t xml:space="preserve"> </w:t>
                            </w:r>
                            <w:proofErr w:type="gramStart"/>
                            <w:r>
                              <w:rPr>
                                <w:rFonts w:ascii="Calibri" w:hAnsi="Calibri" w:hint="eastAsia"/>
                                <w:sz w:val="22"/>
                              </w:rPr>
                              <w:t xml:space="preserve">   </w:t>
                            </w:r>
                            <w:r>
                              <w:rPr>
                                <w:rFonts w:ascii="Calibri" w:hAnsi="Calibri"/>
                                <w:sz w:val="22"/>
                              </w:rPr>
                              <w:t>(</w:t>
                            </w:r>
                            <w:proofErr w:type="gramEnd"/>
                            <w:r>
                              <w:rPr>
                                <w:rFonts w:ascii="Calibri" w:hAnsi="Calibri"/>
                                <w:sz w:val="22"/>
                              </w:rPr>
                              <w:t>n = 4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CE2783" id="직사각형 120" o:spid="_x0000_s1080" style="position:absolute;margin-left:141.9pt;margin-top:344.7pt;width:135pt;height:1in;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xyOAIAAFYEAAAOAAAAZHJzL2Uyb0RvYy54bWysVMGO0zAQvSPxD5bvNEnVwhI1Xa26FCEt&#10;sNLCBziO01g4thm7Tcpt+YeV+AMuHPgutPwDY6fbzQInRA7WjD1+M/OeJ4vTvlVkJ8BJowuaTVJK&#10;hOamknpT0Pfv1k9OKHGe6Yopo0VB98LR0+XjR4vO5mJqGqMqAQRBtMs7W9DGe5snieONaJmbGCs0&#10;HtYGWubRhU1SAesQvVXJNE2fJp2ByoLhwjncPR8O6TLi17Xg/m1dO+GJKijW5uMKcS3DmiwXLN8A&#10;s43khzLYP1TRMqkx6RHqnHlGtiD/gGolB+NM7SfctImpa8lF7AG7ydLfurlqmBWxFyTH2SNN7v/B&#10;8je7SyCyQu2myI9mLYp0+/X69vO3H9+vf365IWEfWeqsyzH4yl5C6NPZC8M/OKLNqmF6I84ATNcI&#10;VmFtWYhPHlwIjsOrpOxemwpTsK03kbC+hjYAIhWkj7rsj7qI3hOOm9mzbDZPsTyOZ8+z2QztkILl&#10;d7ctOP9SmJYEo6CAukd0trtwfgi9C4nVGyWrtVQqOrApVwrIjuEbWcfvgO7GYUqTDrPPp/OI/ODM&#10;jSHS+P0NopUeH7uSbUFPjkEsD7S90BWWyXLPpBps7E7pA4+BukEC35d9lGs+CxkCr6Wp9sgsmOFx&#10;4zCi0Rj4REmHD7ug7uOWgaBEvdKoTuQPJ2HswNgpxw7THKEK6ikZzJUfpmdrQW4azJRFOrQ5Q0Vr&#10;Gcm+r+pQPz7eKNdh0MJ0jP0Ydf87WP4CAAD//wMAUEsDBBQABgAIAAAAIQBVZc+S4AAAAAsBAAAP&#10;AAAAZHJzL2Rvd25yZXYueG1sTI/NTsMwEITvSLyDtUjcqEPTFDfEqfgRp4pDA4Kray9xRLyOYrdN&#10;3x73VI47O5r5plpPrmcHHEPnScL9LAOGpL3pqJXw+fF2J4CFqMio3hNKOGGAdX19VanS+CNt8dDE&#10;lqUQCqWSYGMcSs6DtuhUmPkBKf1+/OhUTOfYcjOqYwp3PZ9n2ZI71VFqsGrAF4v6t9k7CQ9tfG30&#10;c6G/3u1JbFZTHrbNt5S3N9PTI7CIU7yY4Yyf0KFOTDu/JxNYL2Eu8oQeJSzFagEsOYrirOwkiDxf&#10;AK8r/n9D/QcAAP//AwBQSwECLQAUAAYACAAAACEAtoM4kv4AAADhAQAAEwAAAAAAAAAAAAAAAAAA&#10;AAAAW0NvbnRlbnRfVHlwZXNdLnhtbFBLAQItABQABgAIAAAAIQA4/SH/1gAAAJQBAAALAAAAAAAA&#10;AAAAAAAAAC8BAABfcmVscy8ucmVsc1BLAQItABQABgAIAAAAIQCNP+xyOAIAAFYEAAAOAAAAAAAA&#10;AAAAAAAAAC4CAABkcnMvZTJvRG9jLnhtbFBLAQItABQABgAIAAAAIQBVZc+S4AAAAAsBAAAPAAAA&#10;AAAAAAAAAAAAAJIEAABkcnMvZG93bnJldi54bWxQSwUGAAAAAAQABADzAAAAnwUAAAAA&#10;">
                <v:textbox inset=",7.2pt,,7.2pt">
                  <w:txbxContent>
                    <w:p w:rsidR="006267A7" w:rsidRDefault="006267A7" w:rsidP="000D348D">
                      <w:pPr>
                        <w:jc w:val="center"/>
                        <w:rPr>
                          <w:rFonts w:ascii="Calibri" w:hAnsi="Calibri"/>
                          <w:sz w:val="22"/>
                          <w:lang w:val="en"/>
                        </w:rPr>
                      </w:pPr>
                      <w:r>
                        <w:rPr>
                          <w:rFonts w:ascii="Calibri" w:hAnsi="Calibri"/>
                          <w:sz w:val="22"/>
                        </w:rPr>
                        <w:t xml:space="preserve">Studies included in </w:t>
                      </w:r>
                      <w:r>
                        <w:rPr>
                          <w:rFonts w:ascii="Calibri" w:hAnsi="Calibri" w:hint="eastAsia"/>
                          <w:sz w:val="22"/>
                        </w:rPr>
                        <w:t xml:space="preserve">   </w:t>
                      </w:r>
                      <w:r>
                        <w:rPr>
                          <w:rFonts w:ascii="Calibri" w:hAnsi="Calibri"/>
                          <w:sz w:val="22"/>
                        </w:rPr>
                        <w:t>qua</w:t>
                      </w:r>
                      <w:r>
                        <w:rPr>
                          <w:rFonts w:ascii="Calibri" w:hAnsi="Calibri" w:hint="eastAsia"/>
                          <w:sz w:val="22"/>
                        </w:rPr>
                        <w:t>li</w:t>
                      </w:r>
                      <w:r>
                        <w:rPr>
                          <w:rFonts w:ascii="Calibri" w:hAnsi="Calibri"/>
                          <w:sz w:val="22"/>
                        </w:rPr>
                        <w:t xml:space="preserve">tative synthesis </w:t>
                      </w:r>
                      <w:r>
                        <w:rPr>
                          <w:rFonts w:ascii="Calibri" w:hAnsi="Calibri" w:hint="eastAsia"/>
                          <w:sz w:val="22"/>
                        </w:rPr>
                        <w:t xml:space="preserve"> </w:t>
                      </w:r>
                      <w:proofErr w:type="gramStart"/>
                      <w:r>
                        <w:rPr>
                          <w:rFonts w:ascii="Calibri" w:hAnsi="Calibri" w:hint="eastAsia"/>
                          <w:sz w:val="22"/>
                        </w:rPr>
                        <w:t xml:space="preserve">   </w:t>
                      </w:r>
                      <w:r>
                        <w:rPr>
                          <w:rFonts w:ascii="Calibri" w:hAnsi="Calibri"/>
                          <w:sz w:val="22"/>
                        </w:rPr>
                        <w:t>(</w:t>
                      </w:r>
                      <w:proofErr w:type="gramEnd"/>
                      <w:r>
                        <w:rPr>
                          <w:rFonts w:ascii="Calibri" w:hAnsi="Calibri"/>
                          <w:sz w:val="22"/>
                        </w:rPr>
                        <w:t>n = 4 )</w:t>
                      </w:r>
                    </w:p>
                  </w:txbxContent>
                </v:textbox>
              </v:rect>
            </w:pict>
          </mc:Fallback>
        </mc:AlternateContent>
      </w:r>
      <w:r w:rsidR="000D348D" w:rsidRPr="000F3174">
        <w:rPr>
          <w:rFonts w:eastAsiaTheme="minorHAnsi" w:cs="Times New Roman"/>
          <w:noProof/>
          <w:kern w:val="0"/>
          <w:sz w:val="24"/>
          <w:szCs w:val="24"/>
        </w:rPr>
        <mc:AlternateContent>
          <mc:Choice Requires="wps">
            <w:drawing>
              <wp:anchor distT="0" distB="0" distL="114300" distR="114300" simplePos="0" relativeHeight="251876352" behindDoc="0" locked="0" layoutInCell="1" allowOverlap="1" wp14:anchorId="7BBDA297" wp14:editId="35136A20">
                <wp:simplePos x="0" y="0"/>
                <wp:positionH relativeFrom="column">
                  <wp:posOffset>1349375</wp:posOffset>
                </wp:positionH>
                <wp:positionV relativeFrom="paragraph">
                  <wp:posOffset>398145</wp:posOffset>
                </wp:positionV>
                <wp:extent cx="2771775" cy="571500"/>
                <wp:effectExtent l="13970" t="11430" r="5080" b="7620"/>
                <wp:wrapNone/>
                <wp:docPr id="116" name="직사각형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after duplicates removed</w:t>
                            </w:r>
                            <w:r>
                              <w:rPr>
                                <w:rFonts w:ascii="Calibri" w:hAnsi="Calibri"/>
                                <w:sz w:val="22"/>
                              </w:rPr>
                              <w:br/>
                              <w:t>(n =779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BDA297" id="직사각형 116" o:spid="_x0000_s1081" style="position:absolute;margin-left:106.25pt;margin-top:31.35pt;width:218.25pt;height:4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4IAPgIAAFYEAAAOAAAAZHJzL2Uyb0RvYy54bWysVMGO0zAQvSPxD5bvNE212e5GTVerLkVI&#10;C6y08AGu4zQWjm3GbpNyW/5hJf6ACwe+Cy3/wNhpSxY4IXKwPJ7x88x7M5lddI0iWwFOGl3QdDSm&#10;RGhuSqnXBX33dvnsjBLnmS6ZMloUdCccvZg/fTJrbS4mpjaqFEAQRLu8tQWtvbd5kjhei4a5kbFC&#10;o7My0DCPJqyTEliL6I1KJuPxadIaKC0YLpzD06veSecRv6oE92+qyglPVEExNx9XiOsqrMl8xvI1&#10;MFtLvk+D/UMWDZMaHz1CXTHPyAbkH1CN5GCcqfyImyYxVSW5iDVgNen4t2pua2ZFrAXJcfZIk/t/&#10;sPz19gaILFG79JQSzRoU6eHL3cOnr9+/3f34fE/CObLUWpdj8K29gVCns9eGv3dEm0XN9FpcApi2&#10;FqzE3NIQnzy6EAyHV8mqfWVKfIJtvImEdRU0ARCpIF3UZXfURXSecDycTKfpdJpRwtGXTdNsHIVL&#10;WH64bcH5F8I0JGwKCqh7RGfba+dDNiw/hMTsjZLlUioVDVivFgrIlmGPLOMXC8Aih2FKk7ag59kk&#10;i8iPfG4IMY7f3yAa6bHZlWwKenYMYnmg7bkuYyt6JlW/x5SV3vMYqOsl8N2qi3Jl2UGVlSl3yCyY&#10;vrlxGHFTG/hISYuNXVD3YcNAUKJealTnPD05CZMwNGBorIYG0xyhCuop6bcL30/PxoJc1/hSGunQ&#10;5hIVrWQkO6jdZ7XPH5s3arAftDAdQztG/fodzH8CAAD//wMAUEsDBBQABgAIAAAAIQBJKbmv3wAA&#10;AAoBAAAPAAAAZHJzL2Rvd25yZXYueG1sTI9NT8MwDIbvSPyHyEjcWLpCu61rOvEhTmiHFcSuWWLa&#10;isapmmzr/j3mBEfbj14/b7mZXC9OOIbOk4L5LAGBZLztqFHw8f56twQRoiare0+o4IIBNtX1VakL&#10;68+0w1MdG8EhFAqtoI1xKKQMpkWnw8wPSHz78qPTkcexkXbUZw53vUyTJJdOd8QfWj3gc4vmuz46&#10;BYsmvtTmKTOf2/ayfFtN92FX75W6vZke1yAiTvEPhl99VoeKnQ7+SDaIXkE6TzNGFeTpAgQD+cOK&#10;yx2YzHgjq1L+r1D9AAAA//8DAFBLAQItABQABgAIAAAAIQC2gziS/gAAAOEBAAATAAAAAAAAAAAA&#10;AAAAAAAAAABbQ29udGVudF9UeXBlc10ueG1sUEsBAi0AFAAGAAgAAAAhADj9If/WAAAAlAEAAAsA&#10;AAAAAAAAAAAAAAAALwEAAF9yZWxzLy5yZWxzUEsBAi0AFAAGAAgAAAAhAGh3ggA+AgAAVgQAAA4A&#10;AAAAAAAAAAAAAAAALgIAAGRycy9lMm9Eb2MueG1sUEsBAi0AFAAGAAgAAAAhAEkpua/fAAAACgEA&#10;AA8AAAAAAAAAAAAAAAAAmAQAAGRycy9kb3ducmV2LnhtbFBLBQYAAAAABAAEAPMAAACkBQAAAAA=&#10;">
                <v:textbox inset=",7.2pt,,7.2pt">
                  <w:txbxContent>
                    <w:p w:rsidR="006267A7" w:rsidRDefault="006267A7" w:rsidP="000D348D">
                      <w:pPr>
                        <w:jc w:val="center"/>
                        <w:rPr>
                          <w:rFonts w:ascii="Calibri" w:hAnsi="Calibri"/>
                          <w:sz w:val="22"/>
                          <w:lang w:val="en"/>
                        </w:rPr>
                      </w:pPr>
                      <w:r>
                        <w:rPr>
                          <w:rFonts w:ascii="Calibri" w:hAnsi="Calibri"/>
                          <w:sz w:val="22"/>
                        </w:rPr>
                        <w:t>Records after duplicates removed</w:t>
                      </w:r>
                      <w:r>
                        <w:rPr>
                          <w:rFonts w:ascii="Calibri" w:hAnsi="Calibri"/>
                          <w:sz w:val="22"/>
                        </w:rPr>
                        <w:br/>
                        <w:t>(n =7798)</w:t>
                      </w:r>
                    </w:p>
                  </w:txbxContent>
                </v:textbox>
              </v:rect>
            </w:pict>
          </mc:Fallback>
        </mc:AlternateContent>
      </w:r>
      <w:r w:rsidR="00170640" w:rsidRPr="000F3174">
        <w:rPr>
          <w:rFonts w:eastAsiaTheme="minorHAnsi"/>
          <w:sz w:val="22"/>
        </w:rPr>
        <w:t xml:space="preserve"> </w:t>
      </w:r>
      <w:r w:rsidR="000D348D" w:rsidRPr="000F3174">
        <w:rPr>
          <w:rFonts w:eastAsiaTheme="minorHAnsi"/>
          <w:sz w:val="22"/>
        </w:rPr>
        <w:br w:type="page"/>
      </w:r>
    </w:p>
    <w:p w:rsidR="000D348D" w:rsidRPr="000F3174" w:rsidRDefault="00170640" w:rsidP="000D348D">
      <w:pPr>
        <w:widowControl/>
        <w:wordWrap/>
        <w:autoSpaceDE/>
        <w:autoSpaceDN/>
        <w:jc w:val="left"/>
        <w:rPr>
          <w:rFonts w:eastAsiaTheme="minorHAnsi"/>
          <w:sz w:val="24"/>
          <w:szCs w:val="24"/>
        </w:rPr>
      </w:pPr>
      <w:r w:rsidRPr="000F3174">
        <w:rPr>
          <w:rFonts w:eastAsiaTheme="minorHAnsi" w:hint="eastAsia"/>
          <w:sz w:val="24"/>
          <w:szCs w:val="24"/>
        </w:rPr>
        <w:lastRenderedPageBreak/>
        <w:t>마약성</w:t>
      </w:r>
      <w:r w:rsidRPr="000F3174">
        <w:rPr>
          <w:rFonts w:eastAsiaTheme="minorHAnsi"/>
          <w:sz w:val="24"/>
          <w:szCs w:val="24"/>
        </w:rPr>
        <w:t xml:space="preserve"> </w:t>
      </w:r>
      <w:r w:rsidRPr="000F3174">
        <w:rPr>
          <w:rFonts w:eastAsiaTheme="minorHAnsi" w:hint="eastAsia"/>
          <w:sz w:val="24"/>
          <w:szCs w:val="24"/>
        </w:rPr>
        <w:t>진통제</w:t>
      </w:r>
    </w:p>
    <w:p w:rsidR="00170640" w:rsidRPr="000F3174" w:rsidRDefault="00170640" w:rsidP="000D348D">
      <w:pPr>
        <w:rPr>
          <w:rFonts w:eastAsiaTheme="minorHAnsi"/>
          <w:sz w:val="22"/>
        </w:rPr>
      </w:pPr>
    </w:p>
    <w:p w:rsidR="000D348D" w:rsidRPr="000F3174" w:rsidRDefault="000D348D" w:rsidP="000D348D">
      <w:pPr>
        <w:rPr>
          <w:rFonts w:eastAsiaTheme="minorHAnsi"/>
          <w:sz w:val="22"/>
        </w:rPr>
      </w:pPr>
      <w:r w:rsidRPr="000F3174">
        <w:rPr>
          <w:rFonts w:eastAsiaTheme="minorHAnsi" w:cs="Times New Roman"/>
          <w:noProof/>
          <w:kern w:val="0"/>
          <w:sz w:val="24"/>
          <w:szCs w:val="24"/>
        </w:rPr>
        <mc:AlternateContent>
          <mc:Choice Requires="wps">
            <w:drawing>
              <wp:anchor distT="0" distB="0" distL="114300" distR="114300" simplePos="0" relativeHeight="251879424" behindDoc="0" locked="0" layoutInCell="1" allowOverlap="1" wp14:anchorId="1C4606A0" wp14:editId="4578E38B">
                <wp:simplePos x="0" y="0"/>
                <wp:positionH relativeFrom="column">
                  <wp:posOffset>438150</wp:posOffset>
                </wp:positionH>
                <wp:positionV relativeFrom="paragraph">
                  <wp:posOffset>121285</wp:posOffset>
                </wp:positionV>
                <wp:extent cx="4486275" cy="876935"/>
                <wp:effectExtent l="0" t="0" r="28575" b="18415"/>
                <wp:wrapNone/>
                <wp:docPr id="100" name="직사각형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86275" cy="876935"/>
                        </a:xfrm>
                        <a:prstGeom prst="rect">
                          <a:avLst/>
                        </a:prstGeom>
                        <a:solidFill>
                          <a:srgbClr val="FFFFFF"/>
                        </a:solidFill>
                        <a:ln w="9525">
                          <a:solidFill>
                            <a:srgbClr val="000000"/>
                          </a:solidFill>
                          <a:miter lim="800000"/>
                          <a:headEnd/>
                          <a:tailEnd/>
                        </a:ln>
                      </wps:spPr>
                      <wps:txbx>
                        <w:txbxContent>
                          <w:p w:rsidR="006267A7" w:rsidRDefault="006267A7" w:rsidP="000D348D">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0D348D">
                            <w:pPr>
                              <w:spacing w:line="240" w:lineRule="atLeast"/>
                              <w:jc w:val="center"/>
                              <w:rPr>
                                <w:rFonts w:ascii="Calibri" w:hAnsi="Calibri"/>
                                <w:sz w:val="22"/>
                                <w:lang w:val="en"/>
                              </w:rPr>
                            </w:pPr>
                            <w:proofErr w:type="gramStart"/>
                            <w:r>
                              <w:rPr>
                                <w:rFonts w:ascii="Calibri" w:hAnsi="Calibri"/>
                                <w:sz w:val="22"/>
                              </w:rPr>
                              <w:t>Pubmed</w:t>
                            </w:r>
                            <w:r>
                              <w:rPr>
                                <w:rFonts w:ascii="Calibri" w:hAnsi="Calibri" w:hint="eastAsia"/>
                                <w:sz w:val="22"/>
                              </w:rPr>
                              <w:t>( 2373</w:t>
                            </w:r>
                            <w:proofErr w:type="gramEnd"/>
                            <w:r>
                              <w:rPr>
                                <w:rFonts w:ascii="Calibri" w:hAnsi="Calibri" w:hint="eastAsia"/>
                                <w:sz w:val="22"/>
                              </w:rPr>
                              <w:t xml:space="preserve"> ), EMbase( 6074 ), Cochrane(</w:t>
                            </w:r>
                            <w:r>
                              <w:rPr>
                                <w:rFonts w:ascii="Calibri" w:hAnsi="Calibri"/>
                                <w:sz w:val="22"/>
                              </w:rPr>
                              <w:t xml:space="preserve"> </w:t>
                            </w:r>
                            <w:r>
                              <w:rPr>
                                <w:rFonts w:ascii="Calibri" w:hAnsi="Calibri" w:hint="eastAsia"/>
                                <w:sz w:val="22"/>
                              </w:rPr>
                              <w:t>630</w:t>
                            </w:r>
                            <w:r>
                              <w:rPr>
                                <w:rFonts w:ascii="Calibri" w:hAnsi="Calibri"/>
                                <w:sz w:val="22"/>
                              </w:rPr>
                              <w:t xml:space="preserve"> ), KoreaMed (104)</w:t>
                            </w:r>
                            <w:r>
                              <w:rPr>
                                <w:rFonts w:ascii="Calibri" w:hAnsi="Calibri"/>
                                <w:sz w:val="22"/>
                              </w:rPr>
                              <w:br/>
                            </w:r>
                            <w:r>
                              <w:rPr>
                                <w:rFonts w:ascii="Calibri" w:hAnsi="Calibri" w:hint="eastAsia"/>
                                <w:sz w:val="22"/>
                              </w:rPr>
                              <w:t xml:space="preserve">Total </w:t>
                            </w:r>
                            <w:r>
                              <w:rPr>
                                <w:rFonts w:ascii="Calibri" w:hAnsi="Calibri"/>
                                <w:sz w:val="22"/>
                              </w:rPr>
                              <w:t xml:space="preserve">(n = </w:t>
                            </w:r>
                            <w:r>
                              <w:rPr>
                                <w:rFonts w:ascii="Calibri" w:hAnsi="Calibri" w:hint="eastAsia"/>
                                <w:sz w:val="22"/>
                              </w:rPr>
                              <w:t>9</w:t>
                            </w:r>
                            <w:r>
                              <w:rPr>
                                <w:rFonts w:ascii="Calibri" w:hAnsi="Calibri"/>
                                <w:sz w:val="22"/>
                              </w:rPr>
                              <w:t>18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4606A0" id="직사각형 100" o:spid="_x0000_s1082" style="position:absolute;left:0;text-align:left;margin-left:34.5pt;margin-top:9.55pt;width:353.25pt;height:69.0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deTPQIAAFYEAAAOAAAAZHJzL2Uyb0RvYy54bWysVMGO0zAQvSPxD5bvNGlpu23UdLXqUoS0&#10;wEoLH+A6TmLh2GbsNlluu/+AxB9w4cB3oeUfGLvdbhY4IXKwPPb4zcx7M1mcdo0iOwFOGp3T4SCl&#10;RGhuCqmrnL5/t342o8R5pgumjBY5vRaOni6fPlm0NhMjUxtVCCAIol3W2pzW3tssSRyvRcPcwFih&#10;8bI00DCPJlRJAaxF9EYlozSdJq2BwoLhwjk8Pd9f0mXEL0vB/duydMITlVPMzccV4roJa7JcsKwC&#10;ZmvJD2mwf8iiYVJj0CPUOfOMbEH+AdVIDsaZ0g+4aRJTlpKLWANWM0x/q+aqZlbEWpAcZ480uf8H&#10;y9/sLoHIArVLkR/NGhTp7uvN3e23H99vfn75TMI5stRal6Hzlb2EUKezF4Z/cESbVc10Jc4ATFsL&#10;VmBuw+CfPHoQDIdPyaZ9bQoMwbbeRMK6EpoAiFSQLupyfdRFdJ5wPByPZ9PRyYQSjnezk+n8+SSG&#10;YNn9awvOvxSmIWGTU0DdIzrbXTgfsmHZvUvM3ihZrKVS0YBqs1JAdgx7ZB2/A7rruylN2pzOJ6NJ&#10;RH505/oQafz+BtFIj82uZINVHJ1YFmh7oYvYip5Jtd9jykofeAzU7SXw3aaLck2mIULgdWOKa2QW&#10;zL65cRhxUxv4REmLjZ1T93HLQFCiXmlUZz4cj8Mk9A3oG5u+wTRHqJx6Svbbld9Pz9aCrGqMNIx0&#10;aHOGipYykv2Q1SF/bN6owWHQwnT07ej18DtY/gIAAP//AwBQSwMEFAAGAAgAAAAhAEO0yBXeAAAA&#10;CQEAAA8AAABkcnMvZG93bnJldi54bWxMj81OwzAQhO9IvIO1SNyo06I0TYhT8SNOiEMDgqtrL3FE&#10;vI5it03fnuUEx50ZzX5Tb2c/iCNOsQ+kYLnIQCCZYHvqFLy/Pd9sQMSkyeohECo4Y4Rtc3lR68qG&#10;E+3w2KZOcAnFSitwKY2VlNE49DouwojE3leYvE58Tp20kz5xuR/kKsvW0uue+IPTIz46NN/twSso&#10;uvTUmofcfLy68+alnG/jrv1U6vpqvr8DkXBOf2H4xWd0aJhpHw5koxgUrEueklgvlyDYL4o8B7Fn&#10;IS9WIJta/l/Q/AAAAP//AwBQSwECLQAUAAYACAAAACEAtoM4kv4AAADhAQAAEwAAAAAAAAAAAAAA&#10;AAAAAAAAW0NvbnRlbnRfVHlwZXNdLnhtbFBLAQItABQABgAIAAAAIQA4/SH/1gAAAJQBAAALAAAA&#10;AAAAAAAAAAAAAC8BAABfcmVscy8ucmVsc1BLAQItABQABgAIAAAAIQAfCdeTPQIAAFYEAAAOAAAA&#10;AAAAAAAAAAAAAC4CAABkcnMvZTJvRG9jLnhtbFBLAQItABQABgAIAAAAIQBDtMgV3gAAAAkBAAAP&#10;AAAAAAAAAAAAAAAAAJcEAABkcnMvZG93bnJldi54bWxQSwUGAAAAAAQABADzAAAAogUAAAAA&#10;">
                <v:textbox inset=",7.2pt,,7.2pt">
                  <w:txbxContent>
                    <w:p w:rsidR="006267A7" w:rsidRDefault="006267A7" w:rsidP="000D348D">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0D348D">
                      <w:pPr>
                        <w:spacing w:line="240" w:lineRule="atLeast"/>
                        <w:jc w:val="center"/>
                        <w:rPr>
                          <w:rFonts w:ascii="Calibri" w:hAnsi="Calibri"/>
                          <w:sz w:val="22"/>
                          <w:lang w:val="en"/>
                        </w:rPr>
                      </w:pPr>
                      <w:proofErr w:type="gramStart"/>
                      <w:r>
                        <w:rPr>
                          <w:rFonts w:ascii="Calibri" w:hAnsi="Calibri"/>
                          <w:sz w:val="22"/>
                        </w:rPr>
                        <w:t>Pubmed</w:t>
                      </w:r>
                      <w:r>
                        <w:rPr>
                          <w:rFonts w:ascii="Calibri" w:hAnsi="Calibri" w:hint="eastAsia"/>
                          <w:sz w:val="22"/>
                        </w:rPr>
                        <w:t>( 2373</w:t>
                      </w:r>
                      <w:proofErr w:type="gramEnd"/>
                      <w:r>
                        <w:rPr>
                          <w:rFonts w:ascii="Calibri" w:hAnsi="Calibri" w:hint="eastAsia"/>
                          <w:sz w:val="22"/>
                        </w:rPr>
                        <w:t xml:space="preserve"> ), EMbase( 6074 ), Cochrane(</w:t>
                      </w:r>
                      <w:r>
                        <w:rPr>
                          <w:rFonts w:ascii="Calibri" w:hAnsi="Calibri"/>
                          <w:sz w:val="22"/>
                        </w:rPr>
                        <w:t xml:space="preserve"> </w:t>
                      </w:r>
                      <w:r>
                        <w:rPr>
                          <w:rFonts w:ascii="Calibri" w:hAnsi="Calibri" w:hint="eastAsia"/>
                          <w:sz w:val="22"/>
                        </w:rPr>
                        <w:t>630</w:t>
                      </w:r>
                      <w:r>
                        <w:rPr>
                          <w:rFonts w:ascii="Calibri" w:hAnsi="Calibri"/>
                          <w:sz w:val="22"/>
                        </w:rPr>
                        <w:t xml:space="preserve"> ), KoreaMed (104)</w:t>
                      </w:r>
                      <w:r>
                        <w:rPr>
                          <w:rFonts w:ascii="Calibri" w:hAnsi="Calibri"/>
                          <w:sz w:val="22"/>
                        </w:rPr>
                        <w:br/>
                      </w:r>
                      <w:r>
                        <w:rPr>
                          <w:rFonts w:ascii="Calibri" w:hAnsi="Calibri" w:hint="eastAsia"/>
                          <w:sz w:val="22"/>
                        </w:rPr>
                        <w:t xml:space="preserve">Total </w:t>
                      </w:r>
                      <w:r>
                        <w:rPr>
                          <w:rFonts w:ascii="Calibri" w:hAnsi="Calibri"/>
                          <w:sz w:val="22"/>
                        </w:rPr>
                        <w:t xml:space="preserve">(n = </w:t>
                      </w:r>
                      <w:r>
                        <w:rPr>
                          <w:rFonts w:ascii="Calibri" w:hAnsi="Calibri" w:hint="eastAsia"/>
                          <w:sz w:val="22"/>
                        </w:rPr>
                        <w:t>9</w:t>
                      </w:r>
                      <w:r>
                        <w:rPr>
                          <w:rFonts w:ascii="Calibri" w:hAnsi="Calibri"/>
                          <w:sz w:val="22"/>
                        </w:rPr>
                        <w:t>181 )</w:t>
                      </w:r>
                    </w:p>
                  </w:txbxContent>
                </v:textbox>
              </v:rect>
            </w:pict>
          </mc:Fallback>
        </mc:AlternateContent>
      </w: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r w:rsidRPr="000F3174">
        <w:rPr>
          <w:rFonts w:eastAsiaTheme="minorHAnsi" w:cs="Times New Roman"/>
          <w:noProof/>
          <w:kern w:val="0"/>
          <w:sz w:val="24"/>
          <w:szCs w:val="24"/>
        </w:rPr>
        <mc:AlternateContent>
          <mc:Choice Requires="wps">
            <w:drawing>
              <wp:anchor distT="36576" distB="36576" distL="36576" distR="36576" simplePos="0" relativeHeight="251880448" behindDoc="0" locked="0" layoutInCell="1" allowOverlap="1" wp14:anchorId="6CA72AA8" wp14:editId="641C50E3">
                <wp:simplePos x="0" y="0"/>
                <wp:positionH relativeFrom="column">
                  <wp:posOffset>2698394</wp:posOffset>
                </wp:positionH>
                <wp:positionV relativeFrom="paragraph">
                  <wp:posOffset>55880</wp:posOffset>
                </wp:positionV>
                <wp:extent cx="0" cy="399415"/>
                <wp:effectExtent l="76200" t="0" r="57150" b="57785"/>
                <wp:wrapNone/>
                <wp:docPr id="101" name="직선 화살표 연결선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7D66745" id="직선 화살표 연결선 101" o:spid="_x0000_s1026" type="#_x0000_t32" style="position:absolute;left:0;text-align:left;margin-left:212.45pt;margin-top:4.4pt;width:0;height:31.45pt;z-index:2518804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FQQ0AIAAKoFAAAOAAAAZHJzL2Uyb0RvYy54bWysVMuO0zAU3SPxD5b3mSRt+tS0o5k0ZcNj&#10;pBnE2o2dxiKxI9ttWiEWIH4ACQkhsWDHdoT4KtT5B66dNkOHDUKThWU7vsfnnnuuT882ZYHWTGku&#10;xQSHJwFGTKSScrGc4JfXc2+IkTZEUFJIwSZ4yzQ+mz5+dFpXY9aRuSwoUwhAhB7X1QTnxlRj39dp&#10;zkqiT2TFBPzMpCqJgaVa+lSRGtDLwu8EQd+vpaKVkinTGnZnzU88dfhZxlLzIss0M6iYYOBm3Kjc&#10;uLCjPz0l46UiVc7TPQ3yHyxKwgVc2kLNiCFopfhfUCVPldQyMyepLH2ZZTxlLgfIJgzuZXOVk4q5&#10;XEAcXbUy6YeDTZ+vLxXiFGoXhBgJUkKRdt/f7T58Q7dfPu3e/7z9+BXtPt/8+nFj9+wp0Kyu9BhC&#10;Y3GpbNbpRlxVT2X6WiMh45yIJXPcr7cVwLkI/yjELnQFNy/qZ5LCGbIy0gm4yVRpIUEatHF12rZ1&#10;YhuD0mYzhd3uaBSFPUvHJ+NDXKW0ecJkiexkgrVRhC9zE0shwAxShe4Wsn6qTRN4CLCXCjnnReE8&#10;UQhUT/Co1+m5AC0LTu1Pe0yr5SIuFFoT6yr37VkcHVNyJagDyxmhyX5uCC9gjozTxigOahUM29tK&#10;RjEqGDSSnTX0CmFvZM7KDWdYbQxM3T4o4mz2ZhSMkmEyjLyo00+8KJjNvPN5HHn9eTjozbqzOJ6F&#10;b20qYTTOOaVM2GwOlg+jf7PUvvkas7amb2Xzj9FdYYDsMdPzeS8YRN2hNxj0ul7UTQLvYjiPvfM4&#10;7PcHyUV8kdxjmrjs9cOQbaW0rOTKMHWV0xpRbu3S7Y060AaUwxPRGTSVRaRYQklSozBS0rziJnfm&#10;tra0GEduiN23r12L3ghxqKFdtVXY53YnFXj5UF/XM7ZNmoZbSLq9VNYWtn3gQXBB+8fLvjh/rt2p&#10;uyd2+hsAAP//AwBQSwMEFAAGAAgAAAAhADxyWzbdAAAACAEAAA8AAABkcnMvZG93bnJldi54bWxM&#10;j81OwzAQhO9IvIO1SNyok5KSEuJUqBII9Ub4EUc3XpKIeB3Zbhv69F3EAY6jGc18U64mO4g9+tA7&#10;UpDOEhBIjTM9tQpeXx6uliBC1GT04AgVfGOAVXV+VurCuAM9476OreASCoVW0MU4FlKGpkOrw8yN&#10;SOx9Om91ZOlbabw+cLkd5DxJbqTVPfFCp0dcd9h81TurYDpuFti+91l8Sh9zv1msP67faqUuL6b7&#10;OxARp/gXhh98RoeKmbZuRyaIQUE2z245qmDJD9j/1VsFeZqDrEr5/0B1AgAA//8DAFBLAQItABQA&#10;BgAIAAAAIQC2gziS/gAAAOEBAAATAAAAAAAAAAAAAAAAAAAAAABbQ29udGVudF9UeXBlc10ueG1s&#10;UEsBAi0AFAAGAAgAAAAhADj9If/WAAAAlAEAAAsAAAAAAAAAAAAAAAAALwEAAF9yZWxzLy5yZWxz&#10;UEsBAi0AFAAGAAgAAAAhALLUVBDQAgAAqgUAAA4AAAAAAAAAAAAAAAAALgIAAGRycy9lMm9Eb2Mu&#10;eG1sUEsBAi0AFAAGAAgAAAAhADxyWzbdAAAACAEAAA8AAAAAAAAAAAAAAAAAKgUAAGRycy9kb3du&#10;cmV2LnhtbFBLBQYAAAAABAAEAPMAAAA0BgAAAAA=&#10;">
                <v:stroke endarrow="block"/>
                <v:shadow color="#ccc"/>
              </v:shape>
            </w:pict>
          </mc:Fallback>
        </mc:AlternateContent>
      </w:r>
    </w:p>
    <w:p w:rsidR="000D348D" w:rsidRPr="000F3174" w:rsidRDefault="005436BC" w:rsidP="000D348D">
      <w:pPr>
        <w:widowControl/>
        <w:wordWrap/>
        <w:autoSpaceDE/>
        <w:autoSpaceDN/>
        <w:jc w:val="left"/>
        <w:rPr>
          <w:rFonts w:eastAsiaTheme="minorHAnsi" w:cs="Times New Roman"/>
          <w:color w:val="000000" w:themeColor="text1"/>
          <w:kern w:val="28"/>
          <w:sz w:val="24"/>
          <w:szCs w:val="24"/>
          <w:lang w:val="en-CA"/>
        </w:rPr>
      </w:pPr>
      <w:r w:rsidRPr="000F3174">
        <w:rPr>
          <w:rFonts w:eastAsiaTheme="minorHAnsi" w:cs="Times New Roman"/>
          <w:noProof/>
          <w:kern w:val="0"/>
          <w:sz w:val="24"/>
          <w:szCs w:val="24"/>
        </w:rPr>
        <mc:AlternateContent>
          <mc:Choice Requires="wps">
            <w:drawing>
              <wp:anchor distT="36576" distB="36576" distL="36576" distR="36576" simplePos="0" relativeHeight="251899904" behindDoc="0" locked="0" layoutInCell="1" allowOverlap="1" wp14:anchorId="485B65A7" wp14:editId="75578A3C">
                <wp:simplePos x="0" y="0"/>
                <wp:positionH relativeFrom="column">
                  <wp:posOffset>3490332</wp:posOffset>
                </wp:positionH>
                <wp:positionV relativeFrom="paragraph">
                  <wp:posOffset>2548069</wp:posOffset>
                </wp:positionV>
                <wp:extent cx="858644" cy="0"/>
                <wp:effectExtent l="0" t="76200" r="17780" b="95250"/>
                <wp:wrapNone/>
                <wp:docPr id="98" name="직선 화살표 연결선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8644"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613C6B" id="직선 화살표 연결선 98" o:spid="_x0000_s1026" type="#_x0000_t32" style="position:absolute;left:0;text-align:left;margin-left:274.85pt;margin-top:200.65pt;width:67.6pt;height:0;z-index:2518999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Io/0wIAAKgFAAAOAAAAZHJzL2Uyb0RvYy54bWysVM2O0zAQviPxDpbv2SRt+hdtu9pNUy4L&#10;rLSLOLux01gkdmS7TVeIA4gXQEJCSBy4cV0hngp134Gx22a3ywWhzSHy2J5vZr75xscn66pEK6Y0&#10;l2KMw6MAIyYySblYjPGrq5k3xEgbIigppWBjfM00Ppk8fXLc1DHryEKWlCkEIELHTT3GhTF17Ps6&#10;K1hF9JGsmYDDXKqKGDDVwqeKNIBelX4nCPp+IxWtlcyY1rA73R7iicPPc5aZl3mumUHlGENuxv2V&#10;+8/t358ck3ihSF3wbJcG+Y8sKsIFBG2hpsQQtFT8L6iKZ0pqmZujTFa+zHOeMVcDVBMGD6q5LEjN&#10;XC1Ajq5bmvTjwWYvVhcKcTrGI+iUIBX0aPPj/ebjd3T79fPmw6/bT9/Q5svN7583dg8uAWNNrWNw&#10;TMSFsjVna3FZn8vsjUZCJgURC+Yyv7quAS20Hv6BizV0DXHnzXNJ4Q5ZGunoW+eqspBADFq7Ll23&#10;XWJrgzLYHPaG/SjCKNsf+STe+9VKm2dMVsguxlgbRfiiMIkUAqQgVeiikNW5NjYrEu8dbFAhZ7ws&#10;nSJKgRqgpNfpOQctS07tob2m1WKelAqtiNWU+1yJcHL/mpJLQR1YwQhNd2tDeAlrZBw3RnFgq2TY&#10;RqsYxahkMEZ2tU2vFDYic0Le5gzW2sDS7QMjTmRvR8EoHabDyIs6/dSLgunUO50lkdefhYPetDtN&#10;kmn4zpYSRnHBKWXCVrMXfBj9m6B2o7eVaiv5ljb/EN3xC8keZno66wWDqDv0BoNe14u6aeCdDWeJ&#10;d5qE/f4gPUvO0geZpq56/TjJtlTarOTSMHVZ0AZRbuXS7Y06IQYDHojOYNtZRMoFtCQzCiMlzWtu&#10;CiduK0uLcaCGxH273rXoWyL2PbRW24VdbXdUgST3/XUzY8dkO3BzSa8vlJWFHR94DpzT7umy7819&#10;2926e2AnfwAAAP//AwBQSwMEFAAGAAgAAAAhAOfNoujgAAAACwEAAA8AAABkcnMvZG93bnJldi54&#10;bWxMj01LxDAQhu+C/yGM4M1N67b7UZsusqDI3qwfeMw2Y1tsJiXJ7lZ/vSMIepyZh3eet9xMdhBH&#10;9KF3pCCdJSCQGmd6ahU8P91drUCEqMnowREq+MQAm+r8rNSFcSd6xGMdW8EhFAqtoItxLKQMTYdW&#10;h5kbkfj27rzVkUffSuP1icPtIK+TZCGt7ok/dHrEbYfNR32wCqavXY7ta5/Fh/R+6Xf59m3+Uit1&#10;eTHd3oCIOMU/GH70WR0qdtq7A5kgBgV5tl4yqiBL0jkIJharbA1i/7uRVSn/d6i+AQAA//8DAFBL&#10;AQItABQABgAIAAAAIQC2gziS/gAAAOEBAAATAAAAAAAAAAAAAAAAAAAAAABbQ29udGVudF9UeXBl&#10;c10ueG1sUEsBAi0AFAAGAAgAAAAhADj9If/WAAAAlAEAAAsAAAAAAAAAAAAAAAAALwEAAF9yZWxz&#10;Ly5yZWxzUEsBAi0AFAAGAAgAAAAhAFssij/TAgAAqAUAAA4AAAAAAAAAAAAAAAAALgIAAGRycy9l&#10;Mm9Eb2MueG1sUEsBAi0AFAAGAAgAAAAhAOfNoujgAAAACwEAAA8AAAAAAAAAAAAAAAAALQUAAGRy&#10;cy9kb3ducmV2LnhtbFBLBQYAAAAABAAEAPMAAAA6Bg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898880" behindDoc="0" locked="0" layoutInCell="1" allowOverlap="1" wp14:anchorId="6F52A69F" wp14:editId="50CF1F57">
                <wp:simplePos x="0" y="0"/>
                <wp:positionH relativeFrom="column">
                  <wp:posOffset>3412273</wp:posOffset>
                </wp:positionH>
                <wp:positionV relativeFrom="paragraph">
                  <wp:posOffset>1555611</wp:posOffset>
                </wp:positionV>
                <wp:extent cx="869795" cy="0"/>
                <wp:effectExtent l="0" t="76200" r="26035" b="95250"/>
                <wp:wrapNone/>
                <wp:docPr id="99" name="직선 화살표 연결선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979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7547245" id="직선 화살표 연결선 99" o:spid="_x0000_s1026" type="#_x0000_t32" style="position:absolute;left:0;text-align:left;margin-left:268.7pt;margin-top:122.5pt;width:68.5pt;height:0;z-index:2518988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xGa0wIAAKgFAAAOAAAAZHJzL2Uyb0RvYy54bWysVM2O0zAQviPxDpbv2SRt+hdtu9pNUy4L&#10;rLSLOLux01gkdmS7TVeIA4gXQEJCSBy4cV0hngp134Gx22a3ywWhzSHy2J5vZr75xscn66pEK6Y0&#10;l2KMw6MAIyYySblYjPGrq5k3xEgbIigppWBjfM00Ppk8fXLc1DHryEKWlCkEIELHTT3GhTF17Ps6&#10;K1hF9JGsmYDDXKqKGDDVwqeKNIBelX4nCPp+IxWtlcyY1rA73R7iicPPc5aZl3mumUHlGENuxv2V&#10;+8/t358ck3ihSF3wbJcG+Y8sKsIFBG2hpsQQtFT8L6iKZ0pqmZujTFa+zHOeMVcDVBMGD6q5LEjN&#10;XC1Ajq5bmvTjwWYvVhcKcTrGoxFGglTQo82P95uP39Ht18+bD79uP31Dmy83v3/e2D24BIw1tY7B&#10;MREXytacrcVlfS6zNxoJmRRELJjL/Oq6BrTQevgHLtbQNcSdN88lhTtkaaSjb52rykICMWjtunTd&#10;domtDcpgc9gfDUY9jLL9kU/ivV+ttHnGZIXsYoy1UYQvCpNIIUAKUoUuClmda2OzIvHewQYVcsbL&#10;0imiFKgBSnqdnnPQsuTUHtprWi3mSanQilhNuc+VCCf3rym5FNSBFYzQdLc2hJewRsZxYxQHtkqG&#10;bbSKUYxKBmNkV9v0SmEjMifkbc5grQ0s3T4w4kT2dhSM0mE6jLyo00+9KJhOvdNZEnn9WTjoTbvT&#10;JJmG72wpYRQXnFImbDV7wYfRvwlqN3pbqbaSb2nzD9Edv5DsYaans14wiLpDbzDodb2omwbe2XCW&#10;eKdJ2O8P0rPkLH2Qaeqq14+TbEulzUouDVOXBW0Q5VYu3d6oE2Iw4IHoDLadRaRcQEsyozBS0rzm&#10;pnDitrK0GAdqSNy3612LviVi30NrtV3Y1XZHFUhy3183M3ZMtgM3l/T6QllZ2PGB58A57Z4u+97c&#10;t92tuwd28gcAAP//AwBQSwMEFAAGAAgAAAAhAF5jdzbeAAAACwEAAA8AAABkcnMvZG93bnJldi54&#10;bWxMj01Lw0AQhu+C/2EZwZvdtE2aErMpUlCkN+MHPW6zYxLMzobdbRv99Y4g6HHeeXg/ys1kB3FC&#10;H3pHCuazBARS40xPrYKX5/ubNYgQNRk9OEIFnxhgU11elLow7kxPeKpjK9iEQqEVdDGOhZSh6dDq&#10;MHMjEv/enbc68ulbabw+s7kd5CJJVtLqnjih0yNuO2w+6qNVMH3tMmzf+jQ+zh9yv8u2++VrrdT1&#10;1XR3CyLiFP9g+KnP1aHiTgd3JBPEoCBb5imjChZpxqOYWOUpK4dfRVal/L+h+gYAAP//AwBQSwEC&#10;LQAUAAYACAAAACEAtoM4kv4AAADhAQAAEwAAAAAAAAAAAAAAAAAAAAAAW0NvbnRlbnRfVHlwZXNd&#10;LnhtbFBLAQItABQABgAIAAAAIQA4/SH/1gAAAJQBAAALAAAAAAAAAAAAAAAAAC8BAABfcmVscy8u&#10;cmVsc1BLAQItABQABgAIAAAAIQDBexGa0wIAAKgFAAAOAAAAAAAAAAAAAAAAAC4CAABkcnMvZTJv&#10;RG9jLnhtbFBLAQItABQABgAIAAAAIQBeY3c23gAAAAsBAAAPAAAAAAAAAAAAAAAAAC0FAABkcnMv&#10;ZG93bnJldi54bWxQSwUGAAAAAAQABADzAAAAOAY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97856" behindDoc="0" locked="0" layoutInCell="1" allowOverlap="1" wp14:anchorId="6A7BF86F" wp14:editId="30F6A4F3">
                <wp:simplePos x="0" y="0"/>
                <wp:positionH relativeFrom="column">
                  <wp:posOffset>4354195</wp:posOffset>
                </wp:positionH>
                <wp:positionV relativeFrom="paragraph">
                  <wp:posOffset>2208530</wp:posOffset>
                </wp:positionV>
                <wp:extent cx="1714500" cy="753110"/>
                <wp:effectExtent l="0" t="0" r="19050" b="27940"/>
                <wp:wrapNone/>
                <wp:docPr id="109" name="직사각형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311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Full-text articles excluded, with reasons</w:t>
                            </w:r>
                            <w:r>
                              <w:rPr>
                                <w:rFonts w:ascii="Calibri" w:hAnsi="Calibri"/>
                                <w:sz w:val="22"/>
                              </w:rPr>
                              <w:br/>
                              <w:t xml:space="preserve">(n = </w:t>
                            </w:r>
                            <w:proofErr w:type="gramStart"/>
                            <w:r>
                              <w:rPr>
                                <w:rFonts w:ascii="Calibri" w:hAnsi="Calibri"/>
                                <w:sz w:val="22"/>
                              </w:rPr>
                              <w:t>66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7BF86F" id="직사각형 109" o:spid="_x0000_s1083" style="position:absolute;margin-left:342.85pt;margin-top:173.9pt;width:135pt;height:59.3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T2gPQIAAFYEAAAOAAAAZHJzL2Uyb0RvYy54bWysVMGO0zAQvSPxD5bvNElp6TZqulp1KUJa&#10;YKWFD3Acp7FwbDN2m5bb7j8g8QdcOPBdaPkHxk5busAJkYPl8YyfZ96byex82yqyEeCk0QXNBikl&#10;QnNTSb0q6Lu3yydnlDjPdMWU0aKgO+Ho+fzxo1lnczE0jVGVAIIg2uWdLWjjvc2TxPFGtMwNjBUa&#10;nbWBlnk0YZVUwDpEb1UyTNNnSWegsmC4cA5PL3snnUf8uhbcv6lrJzxRBcXcfFwhrmVYk/mM5Stg&#10;tpF8nwb7hyxaJjU+eoS6ZJ6RNcg/oFrJwThT+wE3bWLqWnIRa8BqsvS3am4aZkWsBclx9kiT+3+w&#10;/PXmGoisULt0SolmLYp0/+X2/u7r92+3Pz5/IuEcWeqsyzH4xl5DqNPZK8PfO6LNomF6JS4ATNcI&#10;VmFuWYhPHlwIhsOrpOxemQqfYGtvImHbGtoAiFSQbdRld9RFbD3heJhNstE4Rfk4+ibjp1kWhUtY&#10;frhtwfkXwrQkbAoKqHtEZ5sr50M2LD+ExOyNktVSKhUNWJULBWTDsEeW8YsFYJGnYUqTrqDT8XAc&#10;kR/43ClEGr+/QbTSY7Mr2Rb07BjE8kDbc13FVvRMqn6PKSu95zFQ10vgt+U2yjWeHFQpTbVDZsH0&#10;zY3DiJvGwEdKOmzsgroPawaCEvVSozrTbDQKk3BqwKlRnhpMc4QqqKek3y58Pz1rC3LV4EtZpEOb&#10;C1S0lpHsoHaf1T5/bN6owX7QwnSc2jHq1+9g/hMAAP//AwBQSwMEFAAGAAgAAAAhANyZ2wzgAAAA&#10;CwEAAA8AAABkcnMvZG93bnJldi54bWxMj8tOwzAQRfdI/IM1SOyoA82rIU7FQ6wqFg0Itq5t4oh4&#10;HMVum/4901VZzszRnXPr9ewGdjBT6D0KuF8kwAwqr3vsBHx+vN2VwEKUqOXg0Qg4mQDr5vqqlpX2&#10;R9yaQxs7RiEYKinAxjhWnAdljZNh4UeDdPvxk5ORxqnjepJHCncDf0iSnDvZI32wcjQv1qjfdu8E&#10;FF18bdVzpr7e7ancrOZl2LbfQtzezE+PwKKZ4wWGsz6pQ0NOO79HHdggIC+zglABy7SgDkSssvNm&#10;JyDN8xR4U/P/HZo/AAAA//8DAFBLAQItABQABgAIAAAAIQC2gziS/gAAAOEBAAATAAAAAAAAAAAA&#10;AAAAAAAAAABbQ29udGVudF9UeXBlc10ueG1sUEsBAi0AFAAGAAgAAAAhADj9If/WAAAAlAEAAAsA&#10;AAAAAAAAAAAAAAAALwEAAF9yZWxzLy5yZWxzUEsBAi0AFAAGAAgAAAAhAN1hPaA9AgAAVgQAAA4A&#10;AAAAAAAAAAAAAAAALgIAAGRycy9lMm9Eb2MueG1sUEsBAi0AFAAGAAgAAAAhANyZ2wzgAAAACwEA&#10;AA8AAAAAAAAAAAAAAAAAlwQAAGRycy9kb3ducmV2LnhtbFBLBQYAAAAABAAEAPMAAACkBQAAAAA=&#10;">
                <v:textbox inset=",7.2pt,,7.2pt">
                  <w:txbxContent>
                    <w:p w:rsidR="006267A7" w:rsidRDefault="006267A7" w:rsidP="000D348D">
                      <w:pPr>
                        <w:jc w:val="center"/>
                        <w:rPr>
                          <w:rFonts w:ascii="Calibri" w:hAnsi="Calibri"/>
                          <w:sz w:val="22"/>
                          <w:lang w:val="en"/>
                        </w:rPr>
                      </w:pPr>
                      <w:r>
                        <w:rPr>
                          <w:rFonts w:ascii="Calibri" w:hAnsi="Calibri"/>
                          <w:sz w:val="22"/>
                        </w:rPr>
                        <w:t>Full-text articles excluded, with reasons</w:t>
                      </w:r>
                      <w:r>
                        <w:rPr>
                          <w:rFonts w:ascii="Calibri" w:hAnsi="Calibri"/>
                          <w:sz w:val="22"/>
                        </w:rPr>
                        <w:br/>
                        <w:t xml:space="preserve">(n = </w:t>
                      </w:r>
                      <w:proofErr w:type="gramStart"/>
                      <w:r>
                        <w:rPr>
                          <w:rFonts w:ascii="Calibri" w:hAnsi="Calibri"/>
                          <w:sz w:val="22"/>
                        </w:rPr>
                        <w:t>66 )</w:t>
                      </w:r>
                      <w:proofErr w:type="gramEnd"/>
                    </w:p>
                  </w:txbxContent>
                </v:textbox>
              </v:rect>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93760" behindDoc="0" locked="0" layoutInCell="1" allowOverlap="1" wp14:anchorId="263CA925" wp14:editId="0031BF1F">
                <wp:simplePos x="0" y="0"/>
                <wp:positionH relativeFrom="column">
                  <wp:posOffset>4284345</wp:posOffset>
                </wp:positionH>
                <wp:positionV relativeFrom="paragraph">
                  <wp:posOffset>1227455</wp:posOffset>
                </wp:positionV>
                <wp:extent cx="1714500" cy="643255"/>
                <wp:effectExtent l="0" t="0" r="19050" b="23495"/>
                <wp:wrapNone/>
                <wp:docPr id="108" name="직사각형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excluded</w:t>
                            </w:r>
                            <w:r>
                              <w:rPr>
                                <w:rFonts w:ascii="Calibri" w:hAnsi="Calibri"/>
                                <w:sz w:val="22"/>
                              </w:rPr>
                              <w:br/>
                              <w:t>(n =</w:t>
                            </w:r>
                            <w:proofErr w:type="gramStart"/>
                            <w:r>
                              <w:rPr>
                                <w:rFonts w:ascii="Calibri" w:hAnsi="Calibri"/>
                                <w:sz w:val="22"/>
                              </w:rPr>
                              <w:t>7778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3CA925" id="직사각형 108" o:spid="_x0000_s1084" style="position:absolute;margin-left:337.35pt;margin-top:96.65pt;width:135pt;height:50.6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UUaOwIAAFYEAAAOAAAAZHJzL2Uyb0RvYy54bWysVMFu1DAQvSPxD5bvbJJlU9pos1W1ZRFS&#10;gUqFD/A6TmLh2Gbs3aTc2n9A4g+4cOC7UPkHxs522QInRA6Wxx6/mXlvJvPToVNkK8BJo0uaTVJK&#10;hOamkrop6bu3qyfHlDjPdMWU0aKk18LR08XjR/PeFmJqWqMqAQRBtCt6W9LWe1skieOt6JibGCs0&#10;XtYGOubRhCapgPWI3qlkmqZHSW+gsmC4cA5Pz8dLuoj4dS24f1PXTniiSoq5+bhCXNdhTRZzVjTA&#10;bCv5Lg32D1l0TGoMuoc6Z56RDcg/oDrJwThT+wk3XWLqWnIRa8BqsvS3aq5aZkWsBclxdk+T+3+w&#10;/PX2EoisULsUpdKsQ5Huvtzc3X79/u3mx+dPJJwjS711BTpf2UsIdTp7Yfh7R7RZtkw34gzA9K1g&#10;FeaWBf/kwYNgOHxK1v0rU2EItvEmEjbU0AVApIIMUZfrvS5i8ITjYfYsm+Upysfx7mj2dJrnMQQr&#10;7l9bcP6FMB0Jm5IC6h7R2fbC+ZANK+5dYvZGyWollYoGNOulArJl2COr+O3Q3aGb0qQv6Uk+zSPy&#10;gzt3CJHG728QnfTY7Ep2JT3eO7Ei0PZcV7EVPZNq3GPKSu94DNSNEvhhPUS58r0qa1NdI7NgxubG&#10;YcRNa+AjJT02dkndhw0DQYl6qVGdk2w2C5NwaMChsT40mOYIVVJPybhd+nF6NhZk02KkLNKhzRkq&#10;WstIdlB7zGqXPzZv1GA3aGE6Du3o9et3sPgJAAD//wMAUEsDBBQABgAIAAAAIQCu0jjS4AAAAAsB&#10;AAAPAAAAZHJzL2Rvd25yZXYueG1sTI/LTsMwEEX3SPyDNUjsqEMTkibEqXiIFWLRgNqta5s4Ih5H&#10;sdumf890BcuZe3TnTL2e3cCOZgq9RwH3iwSYQeV1j52Ar8+3uxWwECVqOXg0As4mwLq5vqplpf0J&#10;N+bYxo5RCYZKCrAxjhXnQVnjZFj40SBl335yMtI4dVxP8kTlbuDLJMm5kz3SBStH82KN+mkPTkDR&#10;xddWPT+o7Yc9r97LOQ2bdifE7c389Agsmjn+wXDRJ3VoyGnvD6gDGwTkRVYQSkGZpsCIKLPLZi9g&#10;WWY58Kbm/39ofgEAAP//AwBQSwECLQAUAAYACAAAACEAtoM4kv4AAADhAQAAEwAAAAAAAAAAAAAA&#10;AAAAAAAAW0NvbnRlbnRfVHlwZXNdLnhtbFBLAQItABQABgAIAAAAIQA4/SH/1gAAAJQBAAALAAAA&#10;AAAAAAAAAAAAAC8BAABfcmVscy8ucmVsc1BLAQItABQABgAIAAAAIQByDUUaOwIAAFYEAAAOAAAA&#10;AAAAAAAAAAAAAC4CAABkcnMvZTJvRG9jLnhtbFBLAQItABQABgAIAAAAIQCu0jjS4AAAAAsBAAAP&#10;AAAAAAAAAAAAAAAAAJUEAABkcnMvZG93bnJldi54bWxQSwUGAAAAAAQABADzAAAAogUAAAAA&#10;">
                <v:textbox inset=",7.2pt,,7.2pt">
                  <w:txbxContent>
                    <w:p w:rsidR="006267A7" w:rsidRDefault="006267A7" w:rsidP="000D348D">
                      <w:pPr>
                        <w:jc w:val="center"/>
                        <w:rPr>
                          <w:rFonts w:ascii="Calibri" w:hAnsi="Calibri"/>
                          <w:sz w:val="22"/>
                          <w:lang w:val="en"/>
                        </w:rPr>
                      </w:pPr>
                      <w:r>
                        <w:rPr>
                          <w:rFonts w:ascii="Calibri" w:hAnsi="Calibri"/>
                          <w:sz w:val="22"/>
                        </w:rPr>
                        <w:t>Records excluded</w:t>
                      </w:r>
                      <w:r>
                        <w:rPr>
                          <w:rFonts w:ascii="Calibri" w:hAnsi="Calibri"/>
                          <w:sz w:val="22"/>
                        </w:rPr>
                        <w:br/>
                        <w:t>(n =</w:t>
                      </w:r>
                      <w:proofErr w:type="gramStart"/>
                      <w:r>
                        <w:rPr>
                          <w:rFonts w:ascii="Calibri" w:hAnsi="Calibri"/>
                          <w:sz w:val="22"/>
                        </w:rPr>
                        <w:t>7778 )</w:t>
                      </w:r>
                      <w:proofErr w:type="gramEnd"/>
                    </w:p>
                  </w:txbxContent>
                </v:textbox>
              </v:rect>
            </w:pict>
          </mc:Fallback>
        </mc:AlternateContent>
      </w:r>
      <w:r w:rsidR="008E6307" w:rsidRPr="000F3174">
        <w:rPr>
          <w:rFonts w:eastAsiaTheme="minorHAnsi" w:cs="Times New Roman"/>
          <w:noProof/>
          <w:kern w:val="0"/>
          <w:sz w:val="24"/>
          <w:szCs w:val="24"/>
        </w:rPr>
        <mc:AlternateContent>
          <mc:Choice Requires="wps">
            <w:drawing>
              <wp:anchor distT="36576" distB="36576" distL="36576" distR="36576" simplePos="0" relativeHeight="251908096" behindDoc="0" locked="0" layoutInCell="1" allowOverlap="1" wp14:anchorId="63FFE5B2" wp14:editId="6B1BCF29">
                <wp:simplePos x="0" y="0"/>
                <wp:positionH relativeFrom="column">
                  <wp:posOffset>2653030</wp:posOffset>
                </wp:positionH>
                <wp:positionV relativeFrom="paragraph">
                  <wp:posOffset>3009621</wp:posOffset>
                </wp:positionV>
                <wp:extent cx="0" cy="342900"/>
                <wp:effectExtent l="76200" t="0" r="76200" b="57150"/>
                <wp:wrapNone/>
                <wp:docPr id="103" name="직선 화살표 연결선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AEA0AE" id="직선 화살표 연결선 103" o:spid="_x0000_s1026" type="#_x0000_t32" style="position:absolute;left:0;text-align:left;margin-left:208.9pt;margin-top:237pt;width:0;height:27pt;z-index:2519080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id1AIAAKoFAAAOAAAAZHJzL2Uyb0RvYy54bWysVM1u1DAQviPxDpbvaZLd7F/U3arNZrkU&#10;qNQizt7Y2VgkdmR7fyrEAcQLICEhJA7cuFaIp0Lbd2Ds7KbdckGoOUQe2/PNzDff+PhkU5VoxZTm&#10;UoxxeBRgxEQmKReLMX51NfOGGGlDBCWlFGyMr5nGJ5OnT47Xdcw6spAlZQoBiNDxuh7jwpg69n2d&#10;Fawi+kjWTMBhLlVFDJhq4VNF1oBelX4nCPr+WipaK5kxrWF32hziicPPc5aZl3mumUHlGENuxv2V&#10;+8/t358ck3ihSF3wbJcG+Y8sKsIFBG2hpsQQtFT8L6iKZ0pqmZujTFa+zHOeMVcDVBMGD6q5LEjN&#10;XC1Ajq5bmvTjwWYvVhcKcQq9C7oYCVJBk7Y/3m8/fke3Xz9vP/y6/fQNbb/c/P55Y/fsLeBsXesY&#10;XBNxoWzV2UZc1ucye6ORkElBxIK53K+ua4ALrYd/4GINXUPk+fq5pHCHLI10BG5yVVlIoAZtXJ+u&#10;2z6xjUFZs5nBbjfqjALXQp/Ee79aafOMyQrZxRhrowhfFCaRQoAYpApdFLI618ZmReK9gw0q5IyX&#10;pdNEKdB6jEe9Ts85aFlyag/tNa0W86RUaEWsqtznSoST+9eUXArqwApGaLpbG8JLWCPjuDGKA1sl&#10;wzZaxShGJYNBsqsmvVLYiMxJuckZrI2BpdsHRpzM3o6CUTpMh5EXdfqpFwXTqXc6SyKvPwsHvWl3&#10;miTT8J0tJYziglPKhK1mL/kw+jdJ7YavEWsr+pY2/xDd8QvJHmZ6OusFg6g79AaDXteLumngnQ1n&#10;iXeahP3+ID1LztIHmaauev04ybZU2qzk0jB1WdA1otzKpdsbdUIMBjwRnUHTWUTKBbQkMwojJc1r&#10;bgonbitLi3GghsR9u9616A0R+x5aq+3CrrY7qkCS+/66mbFj0gzcXNLrC2VlYccHHgTntHu87Itz&#10;33a37p7YyR8AAAD//wMAUEsDBBQABgAIAAAAIQCifJe64AAAAAsBAAAPAAAAZHJzL2Rvd25yZXYu&#10;eG1sTI/NTsMwEITvSLyDtUjcqJOSkCrEqVAlEOqN8COObrwkEfE6st028PQs6gFuuzuj2W+q9WxH&#10;cUAfBkcK0kUCAql1ZqBOwcvz/dUKRIiajB4doYIvDLCuz88qXRp3pCc8NLETHEKh1Ar6GKdSytD2&#10;aHVYuAmJtQ/nrY68+k4ar48cbke5TJIbafVA/KHXE256bD+bvVUwf29z7N6GLD6mD4Xf5pv369dG&#10;qcuL+e4WRMQ5/pnhF5/RoWamnduTCWJUkKUFo0ceioxLseN02SnIl6sEZF3J/x3qHwAAAP//AwBQ&#10;SwECLQAUAAYACAAAACEAtoM4kv4AAADhAQAAEwAAAAAAAAAAAAAAAAAAAAAAW0NvbnRlbnRfVHlw&#10;ZXNdLnhtbFBLAQItABQABgAIAAAAIQA4/SH/1gAAAJQBAAALAAAAAAAAAAAAAAAAAC8BAABfcmVs&#10;cy8ucmVsc1BLAQItABQABgAIAAAAIQAGy+id1AIAAKoFAAAOAAAAAAAAAAAAAAAAAC4CAABkcnMv&#10;ZTJvRG9jLnhtbFBLAQItABQABgAIAAAAIQCifJe64AAAAAsBAAAPAAAAAAAAAAAAAAAAAC4FAABk&#10;cnMvZG93bnJldi54bWxQSwUGAAAAAAQABADzAAAAOwYAAAAA&#10;">
                <v:stroke endarrow="block"/>
                <v:shadow color="#ccc"/>
              </v:shape>
            </w:pict>
          </mc:Fallback>
        </mc:AlternateContent>
      </w:r>
      <w:r w:rsidR="008E6307" w:rsidRPr="000F3174">
        <w:rPr>
          <w:rFonts w:eastAsiaTheme="minorHAnsi" w:cs="Times New Roman"/>
          <w:noProof/>
          <w:kern w:val="0"/>
          <w:sz w:val="24"/>
          <w:szCs w:val="24"/>
        </w:rPr>
        <mc:AlternateContent>
          <mc:Choice Requires="wps">
            <w:drawing>
              <wp:anchor distT="36576" distB="36576" distL="36576" distR="36576" simplePos="0" relativeHeight="251907072" behindDoc="0" locked="0" layoutInCell="1" allowOverlap="1" wp14:anchorId="56AAB12D" wp14:editId="6D5BFF7C">
                <wp:simplePos x="0" y="0"/>
                <wp:positionH relativeFrom="column">
                  <wp:posOffset>2670810</wp:posOffset>
                </wp:positionH>
                <wp:positionV relativeFrom="paragraph">
                  <wp:posOffset>1871066</wp:posOffset>
                </wp:positionV>
                <wp:extent cx="0" cy="342900"/>
                <wp:effectExtent l="76200" t="0" r="76200" b="57150"/>
                <wp:wrapNone/>
                <wp:docPr id="110" name="직선 화살표 연결선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43762A9" id="직선 화살표 연결선 110" o:spid="_x0000_s1026" type="#_x0000_t32" style="position:absolute;left:0;text-align:left;margin-left:210.3pt;margin-top:147.35pt;width:0;height:27pt;z-index:2519070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Kck0wIAAKoFAAAOAAAAZHJzL2Uyb0RvYy54bWysVM2O0zAQviPxDlbu2SRt+hdtu9pNUy4L&#10;VNpFnN3YaSwSO7LdphXiAOIFkJAQEgduXFeIp0Ldd2DstNntckFoc4g8tmfmm2++8enZpizQmkrF&#10;BB87wYnvIMpTQRhfjp1X1zN36CClMSe4EJyOnS1Vztnk6ZPTuopoR+SiIFQiCMJVVFdjJ9e6ijxP&#10;pTktsToRFeVwmAlZYg2mXHpE4hqil4XX8f2+VwtJKilSqhTsTptDZ2LjZxlN9cssU1SjYuwANm3/&#10;0v4X5u9NTnG0lLjKWbqHgf8DRYkZh6RtqCnWGK0k+ytUyVIplMj0SSpKT2QZS6mtAaoJ/AfVXOW4&#10;orYWIEdVLU3q8cKmL9ZziRiB3gXAD8clNGn34/3u43d0+/Xz7sOv20/f0O7Lze+fN2bP3ALO6kpF&#10;4BrzuTRVpxt+VV2K9I1CXMQ55ktqsV9vKwgXGA/vyMUYqoLMi/q5IHAHr7SwBG4yWZqQQA3a2D5t&#10;2z7RjUZps5nCbjfsjHwLx8PRwa+SSj+jokRmMXaUlpgtcx0LzkEMQgY2C15fKm1Q4ejgYJJyMWNF&#10;YTVRcFSPnVGv07MOShSMmENzTcnlIi4kWmOjKvvZEuHk/jUpVpzYYDnFJNmvNWYFrJG23GjJgK2C&#10;OiZbSYmDCgqDZFYNvIKbjNRKucEM1kbD0u4DI1Zmb0f+KBkmw9ANO/3EDf3p1D2fxaHbnwWD3rQ7&#10;jeNp8M6UEoRRzgih3FRzkHwQ/puk9sPXiLUVfUubdxzd8gtgj5Gez3r+IOwO3cGg13XDbuK7F8NZ&#10;7J7HQb8/SC7ii+QB0sRWrx4HbEulQSVWmsqrnNSIMCOXbm/UCRww4InoDJrOIlwsoSWplg6SQr9m&#10;OrfiNrI0MY7UENtv37s2ekPEoYfGaruwr+2OKpDkob92ZsyYNAO3EGQ7l0YWZnzgQbBO+8fLvDj3&#10;bXvr7omd/AEAAP//AwBQSwMEFAAGAAgAAAAhAHCOwN7gAAAACwEAAA8AAABkcnMvZG93bnJldi54&#10;bWxMj01PwzAMhu9I/IfISNxYuq5bR6k7oUkgtBvlQxyzxrQVjVMl2Vb49QRxgKPtR6+ft9xMZhBH&#10;cr63jDCfJSCIG6t7bhGen+6u1iB8UKzVYJkQPsnDpjo/K1Wh7Ykf6ViHVsQQ9oVC6EIYCyl905FR&#10;fmZH4nh7t86oEEfXSu3UKYabQaZJspJG9Rw/dGqkbUfNR30wCNPXbknta5+Fh/l97nbL7dvipUa8&#10;vJhub0AEmsIfDD/6UR2q6LS3B9ZeDAhZmqwiipBeZzmISPxu9giLbJ2DrEr5v0P1DQAA//8DAFBL&#10;AQItABQABgAIAAAAIQC2gziS/gAAAOEBAAATAAAAAAAAAAAAAAAAAAAAAABbQ29udGVudF9UeXBl&#10;c10ueG1sUEsBAi0AFAAGAAgAAAAhADj9If/WAAAAlAEAAAsAAAAAAAAAAAAAAAAALwEAAF9yZWxz&#10;Ly5yZWxzUEsBAi0AFAAGAAgAAAAhAK6spyTTAgAAqgUAAA4AAAAAAAAAAAAAAAAALgIAAGRycy9l&#10;Mm9Eb2MueG1sUEsBAi0AFAAGAAgAAAAhAHCOwN7gAAAACwEAAA8AAAAAAAAAAAAAAAAALQUAAGRy&#10;cy9kb3ducmV2LnhtbFBLBQYAAAAABAAEAPMAAAA6BgAAAAA=&#10;">
                <v:stroke endarrow="block"/>
                <v:shadow color="#ccc"/>
              </v:shape>
            </w:pict>
          </mc:Fallback>
        </mc:AlternateContent>
      </w:r>
      <w:r w:rsidR="008E6307" w:rsidRPr="000F3174">
        <w:rPr>
          <w:rFonts w:eastAsiaTheme="minorHAnsi" w:cs="Times New Roman"/>
          <w:noProof/>
          <w:kern w:val="0"/>
          <w:sz w:val="24"/>
          <w:szCs w:val="24"/>
        </w:rPr>
        <mc:AlternateContent>
          <mc:Choice Requires="wps">
            <w:drawing>
              <wp:anchor distT="36576" distB="36576" distL="36576" distR="36576" simplePos="0" relativeHeight="251906048" behindDoc="0" locked="0" layoutInCell="1" allowOverlap="1" wp14:anchorId="2C8B1F43" wp14:editId="703B0CA7">
                <wp:simplePos x="0" y="0"/>
                <wp:positionH relativeFrom="column">
                  <wp:posOffset>2698115</wp:posOffset>
                </wp:positionH>
                <wp:positionV relativeFrom="paragraph">
                  <wp:posOffset>861339</wp:posOffset>
                </wp:positionV>
                <wp:extent cx="0" cy="456565"/>
                <wp:effectExtent l="76200" t="0" r="57150" b="57785"/>
                <wp:wrapNone/>
                <wp:docPr id="107" name="직선 화살표 연결선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65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FA971D" id="직선 화살표 연결선 107" o:spid="_x0000_s1026" type="#_x0000_t32" style="position:absolute;left:0;text-align:left;margin-left:212.45pt;margin-top:67.8pt;width:0;height:35.95pt;z-index:2519060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M+V0AIAAKoFAAAOAAAAZHJzL2Uyb0RvYy54bWysVMuK2zAU3Rf6D0J7j+3EeZlJhhkn6aaP&#10;gZnStWLJsagtGUmJE0oXLf2BQqEUuuiu26H0q0rmH3olJ55muillbBB63aNzzz3S6dmmLNCaKc2l&#10;GOPwJMCIiVRSLpZj/PJ67g0x0oYISgop2BhvmcZnk8ePTusqZh2Zy4IyhQBE6Liuxjg3pop9X6c5&#10;K4k+kRUTsJhJVRIDQ7X0qSI1oJeF3wmCvl9LRSslU6Y1zE6bRTxx+FnGUvMiyzQzqBhj4GZcq1y7&#10;sK0/OSXxUpEq5+meBvkPFiXhAg5toabEELRS/C+okqdKapmZk1SWvswynjKXA2QTBveyucpJxVwu&#10;II6uWpn0w8Gmz9eXCnEKtQsGGAlSQpF239/tPnxDt18+7d7/vP34Fe0+3/z6cWPn7C7QrK50DKGJ&#10;uFQ263QjrqqnMn2tkZBJTsSSOe7X2wrgQhvhH4XYga7g5EX9TFLYQ1ZGOgE3mSotJEiDNq5O27ZO&#10;bGNQ2kymMBv1+vA7cBIf4iqlzRMmS2Q7Y6yNInyZm0QKAWaQKnSnkPVTbSwrEh8C7KFCznlROE8U&#10;AtVjPOp1ei5Ay4JTu2i3abVcJIVCa2Jd5b49i6NtSq4EdWA5I3S27xvCC+gj47QxioNaBcP2tJJR&#10;jAoGF8n2GnqFsCcyZ+WGM4w2BrpuHhRxNnszCkaz4WwYeVGnP/OiYDr1zudJ5PXn4aA37U6TZBq+&#10;tamEUZxzSpmw2RwsH0b/Zqn95WvM2pq+lc0/Rnf6AtljpufzXjCIukNvMOh1vag7C7yL4TzxzpOw&#10;3x/MLpKL2T2mM5e9fhiyrZSWlVwZpq5yWiPKrV26vVEnxDCAJ6IzaCqLSLGEkqRGYaSkecVN7sxt&#10;bWkxjtyQuG9fuxa9EeJQQztqq7DP7U4qsOShvu7O2GvSXLiFpNtLZW1hrw88CC5o/3jZF+fPsdt1&#10;98ROfgMAAP//AwBQSwMEFAAGAAgAAAAhAGrEybzgAAAACwEAAA8AAABkcnMvZG93bnJldi54bWxM&#10;j01PwzAMhu9I/IfISNxYuq7doDSd0CQQ2m3lQxyzxrQVjVMl2Vb49RhxgKP9Pnr9uFxPdhBH9KF3&#10;pGA+S0AgNc701Cp4frq/ugYRoiajB0eo4BMDrKvzs1IXxp1oh8c6toJLKBRaQRfjWEgZmg6tDjM3&#10;InH27rzVkUffSuP1icvtINMkWUqre+ILnR5x02HzUR+sgulrm2P72mfxcf6w8tt887Z4qZW6vJju&#10;bkFEnOIfDD/6rA4VO+3dgUwQg4IszW4Y5WCRL0Ew8bvZK0iTVQ6yKuX/H6pvAAAA//8DAFBLAQIt&#10;ABQABgAIAAAAIQC2gziS/gAAAOEBAAATAAAAAAAAAAAAAAAAAAAAAABbQ29udGVudF9UeXBlc10u&#10;eG1sUEsBAi0AFAAGAAgAAAAhADj9If/WAAAAlAEAAAsAAAAAAAAAAAAAAAAALwEAAF9yZWxzLy5y&#10;ZWxzUEsBAi0AFAAGAAgAAAAhADmgz5XQAgAAqgUAAA4AAAAAAAAAAAAAAAAALgIAAGRycy9lMm9E&#10;b2MueG1sUEsBAi0AFAAGAAgAAAAhAGrEybzgAAAACwEAAA8AAAAAAAAAAAAAAAAAKgUAAGRycy9k&#10;b3ducmV2LnhtbFBLBQYAAAAABAAEAPMAAAA3BgAAAAA=&#10;">
                <v:stroke endarrow="block"/>
                <v:shadow color="#ccc"/>
              </v:shape>
            </w:pict>
          </mc:Fallback>
        </mc:AlternateContent>
      </w:r>
      <w:r w:rsidR="008E6307" w:rsidRPr="000F3174">
        <w:rPr>
          <w:rFonts w:eastAsiaTheme="minorHAnsi" w:cs="Times New Roman"/>
          <w:noProof/>
          <w:kern w:val="0"/>
          <w:sz w:val="24"/>
          <w:szCs w:val="24"/>
        </w:rPr>
        <mc:AlternateContent>
          <mc:Choice Requires="wps">
            <w:drawing>
              <wp:anchor distT="0" distB="0" distL="114300" distR="114300" simplePos="0" relativeHeight="251890688" behindDoc="0" locked="0" layoutInCell="1" allowOverlap="1" wp14:anchorId="2FB8FCA1" wp14:editId="66C07DB5">
                <wp:simplePos x="0" y="0"/>
                <wp:positionH relativeFrom="column">
                  <wp:posOffset>1772285</wp:posOffset>
                </wp:positionH>
                <wp:positionV relativeFrom="paragraph">
                  <wp:posOffset>1322984</wp:posOffset>
                </wp:positionV>
                <wp:extent cx="1670050" cy="518986"/>
                <wp:effectExtent l="0" t="0" r="25400" b="14605"/>
                <wp:wrapNone/>
                <wp:docPr id="106" name="직사각형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18986"/>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screened</w:t>
                            </w:r>
                            <w:r>
                              <w:rPr>
                                <w:rFonts w:ascii="Calibri" w:hAnsi="Calibri"/>
                                <w:sz w:val="22"/>
                              </w:rPr>
                              <w:br/>
                              <w:t>(n =</w:t>
                            </w:r>
                            <w:proofErr w:type="gramStart"/>
                            <w:r>
                              <w:rPr>
                                <w:rFonts w:ascii="Calibri" w:hAnsi="Calibri"/>
                                <w:sz w:val="22"/>
                              </w:rPr>
                              <w:t>7846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B8FCA1" id="직사각형 106" o:spid="_x0000_s1085" style="position:absolute;margin-left:139.55pt;margin-top:104.15pt;width:131.5pt;height:40.8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owRPQIAAFYEAAAOAAAAZHJzL2Uyb0RvYy54bWysVEGO0zAU3SNxB8t7mqSaljZqOhp1KEIa&#10;YKSBA7iOk1g4tvl2mwy74Q5I3IANC86Fhjvw7bSlA6wQWVj+9vfz++99Z3Het4rsBDhpdEGzUUqJ&#10;0NyUUtcFfftm/WRGifNMl0wZLQp6Kxw9Xz5+tOhsLsamMaoUQBBEu7yzBW28t3mSON6IlrmRsULj&#10;ZmWgZR5DqJMSWIforUrGaTpNOgOlBcOFc7h6OWzSZcSvKsH966pywhNVUOTm4whx3IQxWS5YXgOz&#10;jeR7GuwfWLRMarz0CHXJPCNbkH9AtZKDcabyI27axFSV5CLWgNVk6W/V3DTMilgLiuPsUSb3/2D5&#10;q901EFmid+mUEs1aNOn+y939x6/fv939+PyJhHVUqbMux+Qbew2hTmevDH/niDarhulaXACYrhGs&#10;RG5ZyE8eHAiBw6Nk0700JV7Btt5EwfoK2gCIUpA++nJ79EX0nnBczKZP03SC9nHcm2Sz+SxSSlh+&#10;OG3B+efCtCRMCgroe0RnuyvnAxuWH1Iie6NkuZZKxQDqzUoB2THskXX8YgFY5Gma0qQr6HwynkTk&#10;B3vuFCKN398gWumx2ZVsCzo7JrE8yPZMl7EVPZNqmCNlpfc6BukGC3y/6aNdk/nBlY0pb1FZMENz&#10;42PESWPgAyUdNnZB3fstA0GJeqHRnXl2dhZewmkAp8HmNGCaI1RBPSXDdOWH17O1IOsGb8qiHNpc&#10;oKOVjGIHtwdWe/7YvNGD/UMLr+M0jlm/fgfLnwAAAP//AwBQSwMEFAAGAAgAAAAhABqB4j/gAAAA&#10;CwEAAA8AAABkcnMvZG93bnJldi54bWxMj81OwzAQhO9IvIO1SNyo3ZTSJMSp+BEn1EMDaq+uvcQR&#10;sR3Fbpu+PcsJbrszo9lvq/XkenbCMXbBS5jPBDD0OpjOtxI+P97ucmAxKW9UHzxKuGCEdX19VanS&#10;hLPf4qlJLaMSH0slwaY0lJxHbdGpOAsDevK+wuhUonVsuRnVmcpdzzMhHrhTnacLVg34YlF/N0cn&#10;YdWm10Y/L/VuYy/5ezEt4rbZS3l7Mz09Aks4pb8w/OITOtTEdAhHbyLrJWSrYk5RGkS+AEaJ5X1G&#10;yoGUQgjgdcX//1D/AAAA//8DAFBLAQItABQABgAIAAAAIQC2gziS/gAAAOEBAAATAAAAAAAAAAAA&#10;AAAAAAAAAABbQ29udGVudF9UeXBlc10ueG1sUEsBAi0AFAAGAAgAAAAhADj9If/WAAAAlAEAAAsA&#10;AAAAAAAAAAAAAAAALwEAAF9yZWxzLy5yZWxzUEsBAi0AFAAGAAgAAAAhAAHWjBE9AgAAVgQAAA4A&#10;AAAAAAAAAAAAAAAALgIAAGRycy9lMm9Eb2MueG1sUEsBAi0AFAAGAAgAAAAhABqB4j/gAAAACwEA&#10;AA8AAAAAAAAAAAAAAAAAlwQAAGRycy9kb3ducmV2LnhtbFBLBQYAAAAABAAEAPMAAACkBQAAAAA=&#10;">
                <v:textbox inset=",7.2pt,,7.2pt">
                  <w:txbxContent>
                    <w:p w:rsidR="006267A7" w:rsidRDefault="006267A7" w:rsidP="000D348D">
                      <w:pPr>
                        <w:jc w:val="center"/>
                        <w:rPr>
                          <w:rFonts w:ascii="Calibri" w:hAnsi="Calibri"/>
                          <w:sz w:val="22"/>
                          <w:lang w:val="en"/>
                        </w:rPr>
                      </w:pPr>
                      <w:r>
                        <w:rPr>
                          <w:rFonts w:ascii="Calibri" w:hAnsi="Calibri"/>
                          <w:sz w:val="22"/>
                        </w:rPr>
                        <w:t>Records screened</w:t>
                      </w:r>
                      <w:r>
                        <w:rPr>
                          <w:rFonts w:ascii="Calibri" w:hAnsi="Calibri"/>
                          <w:sz w:val="22"/>
                        </w:rPr>
                        <w:br/>
                        <w:t>(n =</w:t>
                      </w:r>
                      <w:proofErr w:type="gramStart"/>
                      <w:r>
                        <w:rPr>
                          <w:rFonts w:ascii="Calibri" w:hAnsi="Calibri"/>
                          <w:sz w:val="22"/>
                        </w:rPr>
                        <w:t>7846 )</w:t>
                      </w:r>
                      <w:proofErr w:type="gramEnd"/>
                    </w:p>
                  </w:txbxContent>
                </v:textbox>
              </v:rect>
            </w:pict>
          </mc:Fallback>
        </mc:AlternateContent>
      </w:r>
      <w:r w:rsidR="008E6307" w:rsidRPr="000F3174">
        <w:rPr>
          <w:rFonts w:eastAsiaTheme="minorHAnsi" w:cs="Times New Roman"/>
          <w:noProof/>
          <w:kern w:val="0"/>
          <w:sz w:val="24"/>
          <w:szCs w:val="24"/>
        </w:rPr>
        <mc:AlternateContent>
          <mc:Choice Requires="wps">
            <w:drawing>
              <wp:anchor distT="0" distB="0" distL="114300" distR="114300" simplePos="0" relativeHeight="251895808" behindDoc="0" locked="0" layoutInCell="1" allowOverlap="1" wp14:anchorId="53CD114E" wp14:editId="7D1DBED0">
                <wp:simplePos x="0" y="0"/>
                <wp:positionH relativeFrom="column">
                  <wp:posOffset>1775460</wp:posOffset>
                </wp:positionH>
                <wp:positionV relativeFrom="paragraph">
                  <wp:posOffset>2224761</wp:posOffset>
                </wp:positionV>
                <wp:extent cx="1714500" cy="753110"/>
                <wp:effectExtent l="0" t="0" r="19050" b="27940"/>
                <wp:wrapNone/>
                <wp:docPr id="105" name="직사각형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311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Full-text articles assessed for eligibility</w:t>
                            </w:r>
                            <w:r>
                              <w:rPr>
                                <w:rFonts w:ascii="Calibri" w:hAnsi="Calibri"/>
                                <w:sz w:val="22"/>
                              </w:rPr>
                              <w:br/>
                              <w:t xml:space="preserve">(n = </w:t>
                            </w:r>
                            <w:proofErr w:type="gramStart"/>
                            <w:r>
                              <w:rPr>
                                <w:rFonts w:ascii="Calibri" w:hAnsi="Calibri"/>
                                <w:sz w:val="22"/>
                              </w:rPr>
                              <w:t>68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CD114E" id="직사각형 105" o:spid="_x0000_s1086" style="position:absolute;margin-left:139.8pt;margin-top:175.2pt;width:135pt;height:59.3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ZCdPQIAAFYEAAAOAAAAZHJzL2Uyb0RvYy54bWysVM2O0zAQviPxDpbvNElp9ydqulp1KUJa&#10;YKWFB3AdJ7FwbDN2m5Tb7jsg8QZcOPBcaHkHxk632wVOiBwsj2f8eeb7ZjI761tFNgKcNLqg2Sil&#10;RGhuSqnrgr5/t3x2QonzTJdMGS0KuhWOns2fPpl1Nhdj0xhVCiAIol3e2YI23ts8SRxvRMvcyFih&#10;0VkZaJlHE+qkBNYhequScZoeJZ2B0oLhwjk8vRicdB7xq0pw/7aqnPBEFRRz83GFuK7CmsxnLK+B&#10;2UbyXRrsH7JomdT46B7qgnlG1iD/gGolB+NM5UfctImpKslFrAGrydLfqrlumBWxFiTH2T1N7v/B&#10;8jebKyCyRO3SKSWatSjS3debu9tvP77f/PzymYRzZKmzLsfga3sFoU5nLw3/4Ig2i4bpWpwDmK4R&#10;rMTcshCfPLoQDIdXyap7bUp8gq29iYT1FbQBEKkgfdRlu9dF9J5wPMyOs8k0Rfk4+o6nz7MsCpew&#10;/P62BedfCtOSsCkooO4RnW0unQ/ZsPw+JGZvlCyXUqloQL1aKCAbhj2yjF8sAIs8DFOadAU9nY6n&#10;EfmRzx1CpPH7G0QrPTa7km1BT/ZBLA+0vdBlbEXPpBr2mLLSOx4DdYMEvl/1Ua6jSEHgdWXKLTIL&#10;ZmhuHEbcNAY+UdJhYxfUfVwzEJSoVxrVOc0mkzAJhwYcGqtDg2mOUAX1lAzbhR+mZ21B1g2+lEU6&#10;tDlHRSsZyX7Iapc/Nm/UYDdoYToO7Rj18DuY/wIAAP//AwBQSwMEFAAGAAgAAAAhACcCodHhAAAA&#10;CwEAAA8AAABkcnMvZG93bnJldi54bWxMj8tOwzAQRfdI/IM1SOyoTZukTRqn4iFWqIsGRLeuPSQR&#10;8TiK3Tb9e9wVLGfm6M655WayPTvh6DtHEh5nAhiSdqajRsLnx9vDCpgPiozqHaGEC3rYVLc3pSqM&#10;O9MOT3VoWAwhXygJbQhDwbnXLVrlZ25AirdvN1oV4jg23IzqHMNtz+dCZNyqjuKHVg340qL+qY9W&#10;wrIJr7V+TvXXtr2s3vNp4Xf1Xsr7u+lpDSzgFP5guOpHdaii08EdyXjWS5gv8yyiEhapSIBFIk2u&#10;m4OEJMsF8Krk/ztUvwAAAP//AwBQSwECLQAUAAYACAAAACEAtoM4kv4AAADhAQAAEwAAAAAAAAAA&#10;AAAAAAAAAAAAW0NvbnRlbnRfVHlwZXNdLnhtbFBLAQItABQABgAIAAAAIQA4/SH/1gAAAJQBAAAL&#10;AAAAAAAAAAAAAAAAAC8BAABfcmVscy8ucmVsc1BLAQItABQABgAIAAAAIQD70ZCdPQIAAFYEAAAO&#10;AAAAAAAAAAAAAAAAAC4CAABkcnMvZTJvRG9jLnhtbFBLAQItABQABgAIAAAAIQAnAqHR4QAAAAsB&#10;AAAPAAAAAAAAAAAAAAAAAJcEAABkcnMvZG93bnJldi54bWxQSwUGAAAAAAQABADzAAAApQUAAAAA&#10;">
                <v:textbox inset=",7.2pt,,7.2pt">
                  <w:txbxContent>
                    <w:p w:rsidR="006267A7" w:rsidRDefault="006267A7" w:rsidP="000D348D">
                      <w:pPr>
                        <w:jc w:val="center"/>
                        <w:rPr>
                          <w:rFonts w:ascii="Calibri" w:hAnsi="Calibri"/>
                          <w:sz w:val="22"/>
                          <w:lang w:val="en"/>
                        </w:rPr>
                      </w:pPr>
                      <w:r>
                        <w:rPr>
                          <w:rFonts w:ascii="Calibri" w:hAnsi="Calibri"/>
                          <w:sz w:val="22"/>
                        </w:rPr>
                        <w:t>Full-text articles assessed for eligibility</w:t>
                      </w:r>
                      <w:r>
                        <w:rPr>
                          <w:rFonts w:ascii="Calibri" w:hAnsi="Calibri"/>
                          <w:sz w:val="22"/>
                        </w:rPr>
                        <w:br/>
                        <w:t xml:space="preserve">(n = </w:t>
                      </w:r>
                      <w:proofErr w:type="gramStart"/>
                      <w:r>
                        <w:rPr>
                          <w:rFonts w:ascii="Calibri" w:hAnsi="Calibri"/>
                          <w:sz w:val="22"/>
                        </w:rPr>
                        <w:t>68 )</w:t>
                      </w:r>
                      <w:proofErr w:type="gramEnd"/>
                    </w:p>
                  </w:txbxContent>
                </v:textbox>
              </v:rect>
            </w:pict>
          </mc:Fallback>
        </mc:AlternateContent>
      </w:r>
      <w:r w:rsidR="008E6307" w:rsidRPr="000F3174">
        <w:rPr>
          <w:rFonts w:eastAsiaTheme="minorHAnsi" w:cs="Times New Roman"/>
          <w:noProof/>
          <w:kern w:val="0"/>
          <w:sz w:val="24"/>
          <w:szCs w:val="24"/>
        </w:rPr>
        <mc:AlternateContent>
          <mc:Choice Requires="wps">
            <w:drawing>
              <wp:anchor distT="0" distB="0" distL="114300" distR="114300" simplePos="0" relativeHeight="251900928" behindDoc="0" locked="0" layoutInCell="1" allowOverlap="1" wp14:anchorId="1282A506" wp14:editId="390187E2">
                <wp:simplePos x="0" y="0"/>
                <wp:positionH relativeFrom="column">
                  <wp:posOffset>1752600</wp:posOffset>
                </wp:positionH>
                <wp:positionV relativeFrom="paragraph">
                  <wp:posOffset>3407131</wp:posOffset>
                </wp:positionV>
                <wp:extent cx="1714500" cy="914400"/>
                <wp:effectExtent l="0" t="0" r="19050" b="19050"/>
                <wp:wrapNone/>
                <wp:docPr id="104" name="직사각형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 xml:space="preserve">Studies included in </w:t>
                            </w:r>
                            <w:r>
                              <w:rPr>
                                <w:rFonts w:ascii="Calibri" w:hAnsi="Calibri" w:hint="eastAsia"/>
                                <w:sz w:val="22"/>
                              </w:rPr>
                              <w:t xml:space="preserve">   </w:t>
                            </w:r>
                            <w:r>
                              <w:rPr>
                                <w:rFonts w:ascii="Calibri" w:hAnsi="Calibri"/>
                                <w:sz w:val="22"/>
                              </w:rPr>
                              <w:t>qua</w:t>
                            </w:r>
                            <w:r>
                              <w:rPr>
                                <w:rFonts w:ascii="Calibri" w:hAnsi="Calibri" w:hint="eastAsia"/>
                                <w:sz w:val="22"/>
                              </w:rPr>
                              <w:t>li</w:t>
                            </w:r>
                            <w:r>
                              <w:rPr>
                                <w:rFonts w:ascii="Calibri" w:hAnsi="Calibri"/>
                                <w:sz w:val="22"/>
                              </w:rPr>
                              <w:t xml:space="preserve">tative synthesis </w:t>
                            </w:r>
                            <w:r>
                              <w:rPr>
                                <w:rFonts w:ascii="Calibri" w:hAnsi="Calibri" w:hint="eastAsia"/>
                                <w:sz w:val="22"/>
                              </w:rPr>
                              <w:t xml:space="preserve"> </w:t>
                            </w:r>
                            <w:proofErr w:type="gramStart"/>
                            <w:r>
                              <w:rPr>
                                <w:rFonts w:ascii="Calibri" w:hAnsi="Calibri" w:hint="eastAsia"/>
                                <w:sz w:val="22"/>
                              </w:rPr>
                              <w:t xml:space="preserve">   </w:t>
                            </w:r>
                            <w:r>
                              <w:rPr>
                                <w:rFonts w:ascii="Calibri" w:hAnsi="Calibri"/>
                                <w:sz w:val="22"/>
                              </w:rPr>
                              <w:t>(</w:t>
                            </w:r>
                            <w:proofErr w:type="gramEnd"/>
                            <w:r>
                              <w:rPr>
                                <w:rFonts w:ascii="Calibri" w:hAnsi="Calibri"/>
                                <w:sz w:val="22"/>
                              </w:rPr>
                              <w:t>n =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82A506" id="직사각형 104" o:spid="_x0000_s1087" style="position:absolute;margin-left:138pt;margin-top:268.3pt;width:135pt;height:1in;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pOAIAAFYEAAAOAAAAZHJzL2Uyb0RvYy54bWysVMGO0zAQvSPxD5bvNEnVLkvUdLXqUoS0&#10;wEoLH+A4TmPh2GbsNim35R+Q+AMuHPgutPwDY6fbzQInRA7WjD1+M/OeJ4uzvlVkJ8BJowuaTVJK&#10;hOamknpT0Hdv109OKXGe6Yopo0VB98LRs+XjR4vO5mJqGqMqAQRBtMs7W9DGe5snieONaJmbGCs0&#10;HtYGWubRhU1SAesQvVXJNE1Pks5AZcFw4RzuXgyHdBnx61pw/6aunfBEFRRr83GFuJZhTZYLlm+A&#10;2UbyQxnsH6pomdSY9Ah1wTwjW5B/QLWSg3Gm9hNu2sTUteQi9oDdZOlv3Vw3zIrYC5Lj7JEm9/9g&#10;+evdFRBZoXbpjBLNWhTp9uvN7advP77f/PzymYR9ZKmzLsfga3sFoU9nLw1/74g2q4bpjTgHMF0j&#10;WIW1ZSE+eXAhOA6vkrJ7ZSpMwbbeRML6GtoAiFSQPuqyP+oiek84bmZPs9k8Rfk4nj3LZjO0QwqW&#10;39224PwLYVoSjIIC6h7R2e7S+SH0LiRWb5Ss1lKp6MCmXCkgO4ZvZB2/A7obhylNOsw+n84j8oMz&#10;N4ZI4/c3iFZ6fOxKtgU9PQaxPND2XFdYJss9k2qwsTulDzwG6gYJfF/2Ua6TyHLgtTTVHpkFMzxu&#10;HEY0GgMfKenwYRfUfdgyEJSolxrVifzhJIwdGDvl2GGaI1RBPSWDufLD9GwtyE2DmbJIhzbnqGgt&#10;I9n3VR3qx8cb5ToMWpiOsR+j7n8Hy18AAAD//wMAUEsDBBQABgAIAAAAIQBMq9eb4AAAAAsBAAAP&#10;AAAAZHJzL2Rvd25yZXYueG1sTI/NTsMwEITvSLyDtUjcqENL3DTEqfgRJ9RDA6JX117iiHgdxW6b&#10;vj3uCY6zM5r9plpPrmdHHEPnScL9LAOGpL3pqJXw+fF2VwALUZFRvSeUcMYA6/r6qlKl8Sfa4rGJ&#10;LUslFEolwcY4lJwHbdGpMPMDUvK+/ehUTHJsuRnVKZW7ns+zTHCnOkofrBrwxaL+aQ5OwrKNr41+&#10;zvXXxp6L99W0CNtmJ+XtzfT0CCziFP/CcMFP6FAnpr0/kAmslzBfirQlSsgXQgBLifzhctlLEEUm&#10;gNcV/7+h/gUAAP//AwBQSwECLQAUAAYACAAAACEAtoM4kv4AAADhAQAAEwAAAAAAAAAAAAAAAAAA&#10;AAAAW0NvbnRlbnRfVHlwZXNdLnhtbFBLAQItABQABgAIAAAAIQA4/SH/1gAAAJQBAAALAAAAAAAA&#10;AAAAAAAAAC8BAABfcmVscy8ucmVsc1BLAQItABQABgAIAAAAIQBu//BpOAIAAFYEAAAOAAAAAAAA&#10;AAAAAAAAAC4CAABkcnMvZTJvRG9jLnhtbFBLAQItABQABgAIAAAAIQBMq9eb4AAAAAsBAAAPAAAA&#10;AAAAAAAAAAAAAJIEAABkcnMvZG93bnJldi54bWxQSwUGAAAAAAQABADzAAAAnwUAAAAA&#10;">
                <v:textbox inset=",7.2pt,,7.2pt">
                  <w:txbxContent>
                    <w:p w:rsidR="006267A7" w:rsidRDefault="006267A7" w:rsidP="000D348D">
                      <w:pPr>
                        <w:jc w:val="center"/>
                        <w:rPr>
                          <w:rFonts w:ascii="Calibri" w:hAnsi="Calibri"/>
                          <w:sz w:val="22"/>
                          <w:lang w:val="en"/>
                        </w:rPr>
                      </w:pPr>
                      <w:r>
                        <w:rPr>
                          <w:rFonts w:ascii="Calibri" w:hAnsi="Calibri"/>
                          <w:sz w:val="22"/>
                        </w:rPr>
                        <w:t xml:space="preserve">Studies included in </w:t>
                      </w:r>
                      <w:r>
                        <w:rPr>
                          <w:rFonts w:ascii="Calibri" w:hAnsi="Calibri" w:hint="eastAsia"/>
                          <w:sz w:val="22"/>
                        </w:rPr>
                        <w:t xml:space="preserve">   </w:t>
                      </w:r>
                      <w:r>
                        <w:rPr>
                          <w:rFonts w:ascii="Calibri" w:hAnsi="Calibri"/>
                          <w:sz w:val="22"/>
                        </w:rPr>
                        <w:t>qua</w:t>
                      </w:r>
                      <w:r>
                        <w:rPr>
                          <w:rFonts w:ascii="Calibri" w:hAnsi="Calibri" w:hint="eastAsia"/>
                          <w:sz w:val="22"/>
                        </w:rPr>
                        <w:t>li</w:t>
                      </w:r>
                      <w:r>
                        <w:rPr>
                          <w:rFonts w:ascii="Calibri" w:hAnsi="Calibri"/>
                          <w:sz w:val="22"/>
                        </w:rPr>
                        <w:t xml:space="preserve">tative synthesis </w:t>
                      </w:r>
                      <w:r>
                        <w:rPr>
                          <w:rFonts w:ascii="Calibri" w:hAnsi="Calibri" w:hint="eastAsia"/>
                          <w:sz w:val="22"/>
                        </w:rPr>
                        <w:t xml:space="preserve"> </w:t>
                      </w:r>
                      <w:proofErr w:type="gramStart"/>
                      <w:r>
                        <w:rPr>
                          <w:rFonts w:ascii="Calibri" w:hAnsi="Calibri" w:hint="eastAsia"/>
                          <w:sz w:val="22"/>
                        </w:rPr>
                        <w:t xml:space="preserve">   </w:t>
                      </w:r>
                      <w:r>
                        <w:rPr>
                          <w:rFonts w:ascii="Calibri" w:hAnsi="Calibri"/>
                          <w:sz w:val="22"/>
                        </w:rPr>
                        <w:t>(</w:t>
                      </w:r>
                      <w:proofErr w:type="gramEnd"/>
                      <w:r>
                        <w:rPr>
                          <w:rFonts w:ascii="Calibri" w:hAnsi="Calibri"/>
                          <w:sz w:val="22"/>
                        </w:rPr>
                        <w:t>n =2 )</w:t>
                      </w:r>
                    </w:p>
                  </w:txbxContent>
                </v:textbox>
              </v:rect>
            </w:pict>
          </mc:Fallback>
        </mc:AlternateContent>
      </w:r>
      <w:r w:rsidR="000D348D" w:rsidRPr="000F3174">
        <w:rPr>
          <w:rFonts w:eastAsiaTheme="minorHAnsi" w:cs="Times New Roman"/>
          <w:noProof/>
          <w:kern w:val="0"/>
          <w:sz w:val="24"/>
          <w:szCs w:val="24"/>
        </w:rPr>
        <mc:AlternateContent>
          <mc:Choice Requires="wps">
            <w:drawing>
              <wp:anchor distT="0" distB="0" distL="114300" distR="114300" simplePos="0" relativeHeight="251883520" behindDoc="0" locked="0" layoutInCell="1" allowOverlap="1" wp14:anchorId="3D20F934" wp14:editId="35050700">
                <wp:simplePos x="0" y="0"/>
                <wp:positionH relativeFrom="column">
                  <wp:posOffset>1293404</wp:posOffset>
                </wp:positionH>
                <wp:positionV relativeFrom="paragraph">
                  <wp:posOffset>279400</wp:posOffset>
                </wp:positionV>
                <wp:extent cx="2771775" cy="571500"/>
                <wp:effectExtent l="13970" t="11430" r="5080" b="7620"/>
                <wp:wrapNone/>
                <wp:docPr id="102" name="직사각형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after duplicates removed</w:t>
                            </w:r>
                            <w:r>
                              <w:rPr>
                                <w:rFonts w:ascii="Calibri" w:hAnsi="Calibri"/>
                                <w:sz w:val="22"/>
                              </w:rPr>
                              <w:br/>
                              <w:t xml:space="preserve">(n = </w:t>
                            </w:r>
                            <w:proofErr w:type="gramStart"/>
                            <w:r>
                              <w:rPr>
                                <w:rFonts w:ascii="Calibri" w:hAnsi="Calibri"/>
                                <w:sz w:val="22"/>
                              </w:rPr>
                              <w:t>7846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20F934" id="직사각형 102" o:spid="_x0000_s1088" style="position:absolute;margin-left:101.85pt;margin-top:22pt;width:218.25pt;height:4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PFYPQIAAFYEAAAOAAAAZHJzL2Uyb0RvYy54bWysVMFu1DAQvSPxD5bvbJJVt9tGm62qLYuQ&#10;ClQqfIDjOBsLxzZj7yblVv6hEn/AhQPfhco/MHa2SwqcEDlYHs/4eea9mSzO+laRnQAnjS5oNkkp&#10;EZqbSupNQd+9XT87ocR5piumjBYFvRGOni2fPll0NhdT0xhVCSAIol3e2YI23ts8SRxvRMvcxFih&#10;0VkbaJlHEzZJBaxD9FYl0zQ9TjoDlQXDhXN4ejE46TLi17Xg/k1dO+GJKijm5uMKcS3DmiwXLN8A&#10;s43k+zTYP2TRMqnx0QPUBfOMbEH+AdVKDsaZ2k+4aRNT15KLWANWk6W/VXPdMCtiLUiOswea3P+D&#10;5a93V0BkhdqlU0o0a1Gk+y+395++fv92++PzHQnnyFJnXY7B1/YKQp3OXhr+3hFtVg3TG3EOYLpG&#10;sApzy0J88uhCMBxeJWX3ylT4BNt6Ewnra2gDIFJB+qjLzUEX0XvC8XA6n2fz+YwSjr7ZPJulUbiE&#10;5Q+3LTj/QpiWhE1BAXWP6Gx36XzIhuUPITF7o2S1lkpFAzblSgHZMeyRdfxiAVjkOExp0hX0dDad&#10;ReRHPjeGSOP3N4hWemx2JduCnhyCWB5oe66r2IqeSTXsMWWl9zwG6gYJfF/2Ua7jgyqlqW6QWTBD&#10;c+Mw4qYx8JGSDhu7oO7DloGgRL3UqM5pdnQUJmFswNgoxwbTHKEK6ikZtis/TM/Wgtw0+FIW6dDm&#10;HBWtZSQ7qD1ktc8fmzdqsB+0MB1jO0b9+h0sfwIAAP//AwBQSwMEFAAGAAgAAAAhAMFkNOHeAAAA&#10;CgEAAA8AAABkcnMvZG93bnJldi54bWxMj01PwzAMhu9I/IfISNxYQlu2UZpOfIgT4rCC4Jo1pqlo&#10;nKrJtu7fY05wtP3o9fNWm9kP4oBT7ANpuF4oEEhtsD11Gt7fnq/WIGIyZM0QCDWcMMKmPj+rTGnD&#10;kbZ4aFInOIRiaTS4lMZSytg69CYuwojEt68weZN4nDppJ3PkcD/ITKml9KYn/uDMiI8O2+9m7zWs&#10;uvTUtA837cerO61fbuc8bptPrS8v5vs7EAnn9AfDrz6rQ81Ou7AnG8WgIVP5ilENRcGdGFgWKgOx&#10;YzLnjawr+b9C/QMAAP//AwBQSwECLQAUAAYACAAAACEAtoM4kv4AAADhAQAAEwAAAAAAAAAAAAAA&#10;AAAAAAAAW0NvbnRlbnRfVHlwZXNdLnhtbFBLAQItABQABgAIAAAAIQA4/SH/1gAAAJQBAAALAAAA&#10;AAAAAAAAAAAAAC8BAABfcmVscy8ucmVsc1BLAQItABQABgAIAAAAIQCCHPFYPQIAAFYEAAAOAAAA&#10;AAAAAAAAAAAAAC4CAABkcnMvZTJvRG9jLnhtbFBLAQItABQABgAIAAAAIQDBZDTh3gAAAAoBAAAP&#10;AAAAAAAAAAAAAAAAAJcEAABkcnMvZG93bnJldi54bWxQSwUGAAAAAAQABADzAAAAogUAAAAA&#10;">
                <v:textbox inset=",7.2pt,,7.2pt">
                  <w:txbxContent>
                    <w:p w:rsidR="006267A7" w:rsidRDefault="006267A7" w:rsidP="000D348D">
                      <w:pPr>
                        <w:jc w:val="center"/>
                        <w:rPr>
                          <w:rFonts w:ascii="Calibri" w:hAnsi="Calibri"/>
                          <w:sz w:val="22"/>
                          <w:lang w:val="en"/>
                        </w:rPr>
                      </w:pPr>
                      <w:r>
                        <w:rPr>
                          <w:rFonts w:ascii="Calibri" w:hAnsi="Calibri"/>
                          <w:sz w:val="22"/>
                        </w:rPr>
                        <w:t>Records after duplicates removed</w:t>
                      </w:r>
                      <w:r>
                        <w:rPr>
                          <w:rFonts w:ascii="Calibri" w:hAnsi="Calibri"/>
                          <w:sz w:val="22"/>
                        </w:rPr>
                        <w:br/>
                        <w:t xml:space="preserve">(n = </w:t>
                      </w:r>
                      <w:proofErr w:type="gramStart"/>
                      <w:r>
                        <w:rPr>
                          <w:rFonts w:ascii="Calibri" w:hAnsi="Calibri"/>
                          <w:sz w:val="22"/>
                        </w:rPr>
                        <w:t>7846 )</w:t>
                      </w:r>
                      <w:proofErr w:type="gramEnd"/>
                    </w:p>
                  </w:txbxContent>
                </v:textbox>
              </v:rect>
            </w:pict>
          </mc:Fallback>
        </mc:AlternateContent>
      </w:r>
      <w:r w:rsidR="000D348D" w:rsidRPr="000F3174">
        <w:rPr>
          <w:rFonts w:eastAsiaTheme="minorHAnsi" w:cs="Times New Roman"/>
          <w:color w:val="000000" w:themeColor="text1"/>
          <w:kern w:val="28"/>
          <w:sz w:val="24"/>
          <w:szCs w:val="24"/>
          <w:lang w:val="en-CA"/>
        </w:rPr>
        <w:br w:type="page"/>
      </w:r>
    </w:p>
    <w:p w:rsidR="000D348D" w:rsidRPr="000F3174" w:rsidRDefault="000D348D" w:rsidP="000D348D">
      <w:pPr>
        <w:widowControl/>
        <w:wordWrap/>
        <w:autoSpaceDE/>
        <w:autoSpaceDN/>
        <w:jc w:val="left"/>
        <w:rPr>
          <w:rFonts w:eastAsiaTheme="minorHAnsi" w:cs="Times New Roman"/>
          <w:color w:val="000000" w:themeColor="text1"/>
          <w:kern w:val="28"/>
          <w:sz w:val="24"/>
          <w:szCs w:val="24"/>
          <w:lang w:val="en-CA"/>
        </w:rPr>
      </w:pPr>
      <w:r w:rsidRPr="000F3174">
        <w:rPr>
          <w:rFonts w:eastAsiaTheme="minorHAnsi" w:cs="Times New Roman" w:hint="eastAsia"/>
          <w:color w:val="000000" w:themeColor="text1"/>
          <w:kern w:val="28"/>
          <w:sz w:val="24"/>
          <w:szCs w:val="24"/>
          <w:lang w:val="en-CA"/>
        </w:rPr>
        <w:lastRenderedPageBreak/>
        <w:t>항전간제</w:t>
      </w:r>
    </w:p>
    <w:p w:rsidR="000D348D" w:rsidRPr="000F3174" w:rsidRDefault="000D348D" w:rsidP="000D348D">
      <w:pPr>
        <w:widowControl/>
        <w:wordWrap/>
        <w:autoSpaceDE/>
        <w:autoSpaceDN/>
        <w:jc w:val="left"/>
        <w:rPr>
          <w:rFonts w:eastAsiaTheme="minorHAnsi"/>
          <w:color w:val="FF0000"/>
          <w:sz w:val="22"/>
        </w:rPr>
      </w:pPr>
      <w:r w:rsidRPr="000F3174">
        <w:rPr>
          <w:rFonts w:eastAsiaTheme="minorHAnsi" w:cs="Times New Roman"/>
          <w:noProof/>
          <w:color w:val="000000" w:themeColor="text1"/>
          <w:kern w:val="0"/>
          <w:sz w:val="24"/>
          <w:szCs w:val="24"/>
        </w:rPr>
        <mc:AlternateContent>
          <mc:Choice Requires="wps">
            <w:drawing>
              <wp:anchor distT="36576" distB="36576" distL="36576" distR="36576" simplePos="0" relativeHeight="251877376" behindDoc="0" locked="0" layoutInCell="1" allowOverlap="1" wp14:anchorId="2E1DD4E5" wp14:editId="497D200B">
                <wp:simplePos x="0" y="0"/>
                <wp:positionH relativeFrom="column">
                  <wp:posOffset>3600450</wp:posOffset>
                </wp:positionH>
                <wp:positionV relativeFrom="paragraph">
                  <wp:posOffset>4240530</wp:posOffset>
                </wp:positionV>
                <wp:extent cx="628650" cy="0"/>
                <wp:effectExtent l="9525" t="59055" r="19050" b="55245"/>
                <wp:wrapNone/>
                <wp:docPr id="89" name="직선 화살표 연결선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20E9FD2" id="직선 화살표 연결선 89" o:spid="_x0000_s1026" type="#_x0000_t32" style="position:absolute;left:0;text-align:left;margin-left:283.5pt;margin-top:333.9pt;width:49.5pt;height:0;z-index:2518773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2KD1AIAAKgFAAAOAAAAZHJzL2Uyb0RvYy54bWysVM2O0zAQviPxDpbv2SRt+hdtutpNWy4L&#10;rLSLOLux01gkdmS7TVeIA4gXQEJCSBy4cV0hngp134Gx22a3ywWhzSHy2J5vZr75xscn66pEK6Y0&#10;lyLB4VGAEROZpFwsEvzqauYNMdKGCEpKKViCr5nGJ+OnT46bOmYdWciSMoUAROi4qRNcGFPHvq+z&#10;glVEH8maCTjMpaqIAVMtfKpIA+hV6XeCoO83UtFayYxpDbuT7SEeO/w8Z5l5meeaGVQmGHIz7q/c&#10;f27//viYxAtF6oJnuzTIf2RRES4gaAs1IYagpeJ/QVU8U1LL3BxlsvJlnvOMuRqgmjB4UM1lQWrm&#10;agFydN3SpB8PNnuxulCI0wQPRxgJUkGPNj/ebz5+R7dfP28+/Lr99A1tvtz8/nlj9+ASMNbUOgbH&#10;VFwoW3O2Fpf1uczeaCRkWhCxYC7zq+sa0ELr4R+4WEPXEHfePJcU7pClkY6+da4qCwnEoLXr0nXb&#10;JbY2KIPNfmfY70Evs/2RT+K9X620ecZkhewiwdoowheFSaUQIAWpQheFrM61sVmReO9ggwo542Xp&#10;FFEK1CR41Ov0nIOWJaf20F7TajFPS4VWxGrKfa5EOLl/TcmloA6sYIROd2tDeAlrZBw3RnFgq2TY&#10;RqsYxahkMEZ2tU2vFDYic0Le5gzW2sDS7QMjTmRvR8FoOpwOIy/q9KdeFEwm3uksjbz+LBz0Jt1J&#10;mk7Cd7aUMIoLTikTtpq94MPo3wS1G72tVFvJt7T5h+iOX0j2MNPTWS8YRN2hNxj0ul7UnQbe2XCW&#10;eqdp2O8Ppmfp2fRBplNXvX6cZFsqbVZyaZi6LGiDKLdy6fZGnRCDAQ9EZ7DtLCLlAlqSGYWRkuY1&#10;N4UTt5WlxThQQ+q+Xe9a9C0R+x5aq+3CrrY7qkCS+/66mbFjsh24uaTXF8rKwo4PPAfOafd02ffm&#10;vu1u3T2w4z8AAAD//wMAUEsDBBQABgAIAAAAIQDJDLEP3gAAAAsBAAAPAAAAZHJzL2Rvd25yZXYu&#10;eG1sTI9PS8QwEMXvgt8hjODNTVdtKrXpIguK7M36B4/ZZmyLzaQk2d3qp3eEBT3Om8d771etZjeK&#10;PYY4eNKwXGQgkFpvB+o0vDzfX9yAiMmQNaMn1PCFEVb16UllSusP9IT7JnWCQyiWRkOf0lRKGdse&#10;nYkLPyHx78MHZxKfoZM2mAOHu1FeZpmSzgzEDb2ZcN1j+9nsnIb5e5Nj9zZcp8flQxE2+fr96rXR&#10;+vxsvrsFkXBOf2b4nc/ToeZNW78jG8WoIVcFsyQNShXMwA6lFCvboyLrSv5nqH8AAAD//wMAUEsB&#10;Ai0AFAAGAAgAAAAhALaDOJL+AAAA4QEAABMAAAAAAAAAAAAAAAAAAAAAAFtDb250ZW50X1R5cGVz&#10;XS54bWxQSwECLQAUAAYACAAAACEAOP0h/9YAAACUAQAACwAAAAAAAAAAAAAAAAAvAQAAX3JlbHMv&#10;LnJlbHNQSwECLQAUAAYACAAAACEAHPdig9QCAACoBQAADgAAAAAAAAAAAAAAAAAuAgAAZHJzL2Uy&#10;b0RvYy54bWxQSwECLQAUAAYACAAAACEAyQyxD94AAAALAQAADwAAAAAAAAAAAAAAAAAuBQAAZHJz&#10;L2Rvd25yZXYueG1sUEsFBgAAAAAEAAQA8wAAADkGAAAAAA==&#10;">
                <v:stroke endarrow="block"/>
                <v:shadow color="#ccc"/>
              </v:shape>
            </w:pict>
          </mc:Fallback>
        </mc:AlternateContent>
      </w:r>
      <w:r w:rsidRPr="000F3174">
        <w:rPr>
          <w:rFonts w:eastAsiaTheme="minorHAnsi" w:cs="Times New Roman"/>
          <w:noProof/>
          <w:color w:val="000000" w:themeColor="text1"/>
          <w:kern w:val="0"/>
          <w:sz w:val="24"/>
          <w:szCs w:val="24"/>
        </w:rPr>
        <mc:AlternateContent>
          <mc:Choice Requires="wps">
            <w:drawing>
              <wp:anchor distT="36576" distB="36576" distL="36576" distR="36576" simplePos="0" relativeHeight="251875328" behindDoc="0" locked="0" layoutInCell="1" allowOverlap="1" wp14:anchorId="0CCCA807" wp14:editId="2256BE35">
                <wp:simplePos x="0" y="0"/>
                <wp:positionH relativeFrom="column">
                  <wp:posOffset>3578225</wp:posOffset>
                </wp:positionH>
                <wp:positionV relativeFrom="paragraph">
                  <wp:posOffset>3268980</wp:posOffset>
                </wp:positionV>
                <wp:extent cx="650875" cy="0"/>
                <wp:effectExtent l="6350" t="59055" r="19050" b="55245"/>
                <wp:wrapNone/>
                <wp:docPr id="90" name="직선 화살표 연결선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67AD3F7" id="직선 화살표 연결선 90" o:spid="_x0000_s1026" type="#_x0000_t32" style="position:absolute;left:0;text-align:left;margin-left:281.75pt;margin-top:257.4pt;width:51.25pt;height:0;z-index:2518753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Pg00wIAAKgFAAAOAAAAZHJzL2Uyb0RvYy54bWysVM1u1DAQviPxDpbvaZLdZH+i7lZtNsul&#10;QKUWcfbGzsYisSPb+1MhDiBeAAkJIXHgxrVCPBXavgNj727aLReEmkPksT3fzHzzjY9P1nWFlkxp&#10;LsUIh0cBRkzkknIxH+FXV1NvgJE2RFBSScFG+JppfDJ++uR41SSsI0tZUaYQgAidrJoRLo1pEt/X&#10;eclqoo9kwwQcFlLVxICp5j5VZAXodeV3gqDnr6SijZI50xp2J9tDPHb4RcFy87IoNDOoGmHIzbi/&#10;cv+Z/fvjY5LMFWlKnu/SIP+RRU24gKAt1IQYghaK/wVV81xJLQtzlMval0XBc+ZqgGrC4EE1lyVp&#10;mKsFyNFNS5N+PNj8xfJCIU5HeAj0CFJDjzY/3m8+fke3Xz9vPvy6/fQNbb7c/P55Y/fgEjC2anQC&#10;jqm4ULbmfC0um3OZv9FIyLQkYs5c5lfXDaCF1sM/cLGGbiDubPVcUrhDFkY6+taFqi0kEIPWrkvX&#10;bZfY2qAcNntxMOjHGOX7I58ke79GafOMyRrZxQhrowiflyaVQoAUpApdFLI818ZmRZK9gw0q5JRX&#10;lVNEJdAKKIk7sXPQsuLUHtprWs1naaXQklhNuc+VCCf3rym5ENSBlYzQbLc2hFewRsZxYxQHtiqG&#10;bbSaUYwqBmNkV9v0KmEjMifkbc5grQ0s3T4w4kT2dhgMs0E2iLyo08u8KJhMvNNpGnm9adiPJ91J&#10;mk7Cd7aUMEpKTikTtpq94MPo3wS1G72tVFvJt7T5h+iOX0j2MNPTaRz0o+7A6/fjrhd1s8A7G0xT&#10;7zQNe71+dpaeZQ8yzVz1+nGSbam0WcmFYeqypCtEuZVLNx52QgwGPBCd/raziFRzaEluFEZKmtfc&#10;lE7cVpYW40ANqft2vWvRt0Tse2ittgu72u6oAknu++tmxo7JduBmkl5fKCsLOz7wHDin3dNl35v7&#10;trt198CO/wAAAP//AwBQSwMEFAAGAAgAAAAhAKE2FoDeAAAACwEAAA8AAABkcnMvZG93bnJldi54&#10;bWxMj09LxDAQxe+C3yGM4M1N626j1KaLLCiyN+sfPGabsS02k5Jkd6uf3hEEvc3Me7z5vWo9u1Ec&#10;MMTBk4Z8kYFAar0dqNPw/HR3cQ0iJkPWjJ5QwydGWNenJ5UprT/SIx6a1AkOoVgaDX1KUyllbHt0&#10;Ji78hMTauw/OJF5DJ20wRw53o7zMMiWdGYg/9GbCTY/tR7N3GuavbYHd67BKD/n9VdgWm7flS6P1&#10;+dl8ewMi4Zz+zPCDz+hQM9PO78lGMWoo1LJgKw/5ijuwQynF7Xa/F1lX8n+H+hsAAP//AwBQSwEC&#10;LQAUAAYACAAAACEAtoM4kv4AAADhAQAAEwAAAAAAAAAAAAAAAAAAAAAAW0NvbnRlbnRfVHlwZXNd&#10;LnhtbFBLAQItABQABgAIAAAAIQA4/SH/1gAAAJQBAAALAAAAAAAAAAAAAAAAAC8BAABfcmVscy8u&#10;cmVsc1BLAQItABQABgAIAAAAIQAPhPg00wIAAKgFAAAOAAAAAAAAAAAAAAAAAC4CAABkcnMvZTJv&#10;RG9jLnhtbFBLAQItABQABgAIAAAAIQChNhaA3gAAAAsBAAAPAAAAAAAAAAAAAAAAAC0FAABkcnMv&#10;ZG93bnJldi54bWxQSwUGAAAAAAQABADzAAAAOAYAAAAA&#10;">
                <v:stroke endarrow="block"/>
                <v:shadow color="#ccc"/>
              </v:shape>
            </w:pict>
          </mc:Fallback>
        </mc:AlternateContent>
      </w:r>
      <w:r w:rsidRPr="000F3174">
        <w:rPr>
          <w:rFonts w:eastAsiaTheme="minorHAnsi" w:cs="Times New Roman"/>
          <w:noProof/>
          <w:color w:val="000000" w:themeColor="text1"/>
          <w:kern w:val="0"/>
          <w:sz w:val="24"/>
          <w:szCs w:val="24"/>
        </w:rPr>
        <mc:AlternateContent>
          <mc:Choice Requires="wps">
            <w:drawing>
              <wp:anchor distT="0" distB="0" distL="114300" distR="114300" simplePos="0" relativeHeight="251863040" behindDoc="0" locked="0" layoutInCell="1" allowOverlap="1" wp14:anchorId="2A796871" wp14:editId="0EA890E5">
                <wp:simplePos x="0" y="0"/>
                <wp:positionH relativeFrom="column">
                  <wp:posOffset>1908175</wp:posOffset>
                </wp:positionH>
                <wp:positionV relativeFrom="paragraph">
                  <wp:posOffset>2983230</wp:posOffset>
                </wp:positionV>
                <wp:extent cx="1670050" cy="571500"/>
                <wp:effectExtent l="12700" t="11430" r="12700" b="7620"/>
                <wp:wrapNone/>
                <wp:docPr id="91" name="직사각형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Records screened</w:t>
                            </w:r>
                            <w:r w:rsidRPr="00E80F0A">
                              <w:rPr>
                                <w:rFonts w:ascii="Calibri" w:hAnsi="Calibri"/>
                                <w:color w:val="000000" w:themeColor="text1"/>
                                <w:sz w:val="22"/>
                              </w:rPr>
                              <w:br/>
                              <w:t>(n =28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796871" id="직사각형 91" o:spid="_x0000_s1089" style="position:absolute;margin-left:150.25pt;margin-top:234.9pt;width:131.5pt;height:4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c1LPAIAAFQEAAAOAAAAZHJzL2Uyb0RvYy54bWysVEGO0zAU3SNxB8t7mqRMOzNR09GoQxHS&#10;ACMNHMBxnMTCsc2326TshjsgcQM2LDgXGu7Aj9OWDLBCZGH529/P77/3ncVF1yiyFeCk0RlNJjEl&#10;QnNTSF1l9O2b9ZMzSpxnumDKaJHRnXD0Yvn40aK1qZia2qhCAEEQ7dLWZrT23qZR5HgtGuYmxgqN&#10;m6WBhnkMoYoKYC2iNyqaxvE8ag0UFgwXzuHq1bBJlwG/LAX3r8vSCU9URpGbDyOEMe/HaLlgaQXM&#10;1pLvabB/YNEwqfHSI9QV84xsQP4B1UgOxpnST7hpIlOWkotQA1aTxL9Vc1szK0ItKI6zR5nc/4Pl&#10;r7Y3QGSR0fOEEs0a9Oj+y939x6/fv939+PyJ4DJq1FqXYuqtvYG+SmevDX/niDarmulKXAKYthas&#10;QGYhP3pwoA8cHiV5+9IUeAPbeBPk6kpoekAUgnTBld3RFdF5wnExmZ/G8QzN47g3O01mcbAtYunh&#10;tAXnnwvTkH6SUUDXAzrbXjuP7DH1kBLYGyWLtVQqBFDlKwVky7BD1uHrC8YjbpymNGlRo9l0FpAf&#10;7LkxRBy+v0E00mOrK9lk9OyYxNJetme6CI3omVTDHO9XGmkcpBss8F3eBbPmTw+u5KbYobJghtbG&#10;p4iT2sAHSlps64y69xsGghL1QqM758nJSf8OxgGMg3wcMM0RKqOekmG68sPb2ViQVY03JUEObS7R&#10;0VIGsXvKA6s9f2zdIOj+mfVvYxyHrF8/g+VPAAAA//8DAFBLAwQUAAYACAAAACEAOAUELN8AAAAL&#10;AQAADwAAAGRycy9kb3ducmV2LnhtbEyPzU7DMBCE70i8g7VI3KgNIaENcSp+xAn10IDg6tpLEhGv&#10;o9ht07dnOcFtd3Y0+021nv0gDjjFPpCG64UCgWSD66nV8P72crUEEZMhZ4ZAqOGEEdb1+VllSheO&#10;tMVDk1rBIRRLo6FLaSyljLZDb+IijEh8+wqTN4nXqZVuMkcO94O8UaqQ3vTEHzoz4lOH9rvZew13&#10;bXpu7GNuPzbdafm6mrO4bT61vryYH+5BJJzTnxl+8RkdambahT25KAYNmVI5WzXcFivuwI68yFjZ&#10;8ZCzIutK/u9Q/wAAAP//AwBQSwECLQAUAAYACAAAACEAtoM4kv4AAADhAQAAEwAAAAAAAAAAAAAA&#10;AAAAAAAAW0NvbnRlbnRfVHlwZXNdLnhtbFBLAQItABQABgAIAAAAIQA4/SH/1gAAAJQBAAALAAAA&#10;AAAAAAAAAAAAAC8BAABfcmVscy8ucmVsc1BLAQItABQABgAIAAAAIQDh4c1LPAIAAFQEAAAOAAAA&#10;AAAAAAAAAAAAAC4CAABkcnMvZTJvRG9jLnhtbFBLAQItABQABgAIAAAAIQA4BQQs3wAAAAsBAAAP&#10;AAAAAAAAAAAAAAAAAJYEAABkcnMvZG93bnJldi54bWxQSwUGAAAAAAQABADzAAAAogUAAAAA&#10;">
                <v:textbox inset=",7.2pt,,7.2pt">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Records screened</w:t>
                      </w:r>
                      <w:r w:rsidRPr="00E80F0A">
                        <w:rPr>
                          <w:rFonts w:ascii="Calibri" w:hAnsi="Calibri"/>
                          <w:color w:val="000000" w:themeColor="text1"/>
                          <w:sz w:val="22"/>
                        </w:rPr>
                        <w:br/>
                        <w:t>(n =2812)</w:t>
                      </w:r>
                    </w:p>
                  </w:txbxContent>
                </v:textbox>
              </v:rect>
            </w:pict>
          </mc:Fallback>
        </mc:AlternateContent>
      </w:r>
      <w:r w:rsidRPr="000F3174">
        <w:rPr>
          <w:rFonts w:eastAsiaTheme="minorHAnsi" w:cs="Times New Roman"/>
          <w:noProof/>
          <w:color w:val="000000" w:themeColor="text1"/>
          <w:kern w:val="0"/>
          <w:sz w:val="24"/>
          <w:szCs w:val="24"/>
        </w:rPr>
        <mc:AlternateContent>
          <mc:Choice Requires="wps">
            <w:drawing>
              <wp:anchor distT="36576" distB="36576" distL="36576" distR="36576" simplePos="0" relativeHeight="251872256" behindDoc="0" locked="0" layoutInCell="1" allowOverlap="1" wp14:anchorId="5942A3E3" wp14:editId="6C963020">
                <wp:simplePos x="0" y="0"/>
                <wp:positionH relativeFrom="column">
                  <wp:posOffset>2743200</wp:posOffset>
                </wp:positionH>
                <wp:positionV relativeFrom="paragraph">
                  <wp:posOffset>3554730</wp:posOffset>
                </wp:positionV>
                <wp:extent cx="0" cy="342900"/>
                <wp:effectExtent l="57150" t="11430" r="57150" b="17145"/>
                <wp:wrapNone/>
                <wp:docPr id="92" name="직선 화살표 연결선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A8BF3B5" id="직선 화살표 연결선 92" o:spid="_x0000_s1026" type="#_x0000_t32" style="position:absolute;left:0;text-align:left;margin-left:3in;margin-top:279.9pt;width:0;height:27pt;z-index:2518722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7xN0wIAAKgFAAAOAAAAZHJzL2Uyb0RvYy54bWysVM1u1DAQviPxDpbvaX42+xd1t2qzWS4F&#10;KrWIszdxNhaJHdnezVaIA4gXQEJCSBy4ca0QT4W278DY2U275YJQc4g8tuebmW++8fHJpirRmkrF&#10;BJ9g/8jDiPJUZIwvJ/jV1dwZYaQ04RkpBacTfE0VPpk+fXLc1BENRCHKjEoEIFxFTT3BhdZ15Loq&#10;LWhF1JGoKYfDXMiKaDDl0s0kaQC9Kt3A8wZuI2RWS5FSpWB31h7iqcXPc5rql3muqEblBENu2v6l&#10;/S/M350ek2gpSV2wdJcG+Y8sKsI4BO2gZkQTtJLsL6iKpVIokeujVFSuyHOWUlsDVON7D6q5LEhN&#10;bS1Ajqo7mtTjwaYv1hcSsWyCxwFGnFTQo+2P99uP39Ht18/bD79uP31D2y83v3/emD24BIw1tYrA&#10;MeYX0tScbvhlfS7SNwpxEReEL6nN/Oq6BjTfeLgHLsZQNcRdNM9FBnfISgtL3yaXlYEEYtDGdum6&#10;6xLdaJS2myns9sJg7NkGuiTa+9VS6WdUVMgsJlhpSdiy0LHgHKQgpG+jkPW50iYrEu0dTFAu5qws&#10;rSJKjhqgpB/0rYMSJcvMobmm5HIRlxKtidGU/WyJcHL/mhQrnlmwgpIs2a01YSWskbbcaMmArZJi&#10;E62iGUYlhTEyqza9kpuI1Aq5zRmsjYal3QdGrMjejr1xMkpGoRMGg8QJvdnMOZ3HoTOY+8P+rDeL&#10;45n/zpTih1HBsoxyU81e8H74b4LajV4r1U7yHW3uIbrlF5I9zPR03veGYW/kDIf9nhP2Es85G81j&#10;5zT2B4NhchafJQ8yTWz16nGS7ag0WYmVpvKyyBqUMSOXXn8c+BgMeCCCYdtZRMoltCTVEiMp9Gum&#10;CytuI0uDcaCG2H673nXoLRH7Hhqr68KutjuqQJL7/tqZMWPSDtxCZNcX0sjCjA88B9Zp93SZ9+a+&#10;bW/dPbDTPwAAAP//AwBQSwMEFAAGAAgAAAAhALe7rSngAAAACwEAAA8AAABkcnMvZG93bnJldi54&#10;bWxMj01PwzAMhu9I/IfISNxY2nUdo9Sd0CQQ2m3lQxyzxrQVjVMl2Vb49QRxgKPtV6+fp1xPZhBH&#10;cr63jJDOEhDEjdU9twjPT/dXKxA+KNZqsEwIn+RhXZ2flarQ9sQ7OtahFbGEfaEQuhDGQkrfdGSU&#10;n9mRON7erTMqxNG1Ujt1iuVmkPMkWUqjeo4fOjXSpqPmoz4YhOlrm1P72i/CY/pw7bb55i17qREv&#10;L6a7WxCBpvAXhh/8iA5VZNrbA2svBoRFNo8uASHPb6JDTPxu9gjLNFuBrEr536H6BgAA//8DAFBL&#10;AQItABQABgAIAAAAIQC2gziS/gAAAOEBAAATAAAAAAAAAAAAAAAAAAAAAABbQ29udGVudF9UeXBl&#10;c10ueG1sUEsBAi0AFAAGAAgAAAAhADj9If/WAAAAlAEAAAsAAAAAAAAAAAAAAAAALwEAAF9yZWxz&#10;Ly5yZWxzUEsBAi0AFAAGAAgAAAAhALmnvE3TAgAAqAUAAA4AAAAAAAAAAAAAAAAALgIAAGRycy9l&#10;Mm9Eb2MueG1sUEsBAi0AFAAGAAgAAAAhALe7rSngAAAACwEAAA8AAAAAAAAAAAAAAAAALQUAAGRy&#10;cy9kb3ducmV2LnhtbFBLBQYAAAAABAAEAPMAAAA6BgAAAAA=&#10;">
                <v:stroke endarrow="block"/>
                <v:shadow color="#ccc"/>
              </v:shape>
            </w:pict>
          </mc:Fallback>
        </mc:AlternateContent>
      </w:r>
      <w:r w:rsidRPr="000F3174">
        <w:rPr>
          <w:rFonts w:eastAsiaTheme="minorHAnsi" w:cs="Times New Roman"/>
          <w:noProof/>
          <w:color w:val="000000" w:themeColor="text1"/>
          <w:kern w:val="0"/>
          <w:sz w:val="24"/>
          <w:szCs w:val="24"/>
        </w:rPr>
        <mc:AlternateContent>
          <mc:Choice Requires="wps">
            <w:drawing>
              <wp:anchor distT="36576" distB="36576" distL="36576" distR="36576" simplePos="0" relativeHeight="251871232" behindDoc="0" locked="0" layoutInCell="1" allowOverlap="1" wp14:anchorId="070FF1FA" wp14:editId="09C2BEB8">
                <wp:simplePos x="0" y="0"/>
                <wp:positionH relativeFrom="column">
                  <wp:posOffset>2743200</wp:posOffset>
                </wp:positionH>
                <wp:positionV relativeFrom="paragraph">
                  <wp:posOffset>2526030</wp:posOffset>
                </wp:positionV>
                <wp:extent cx="0" cy="457200"/>
                <wp:effectExtent l="57150" t="11430" r="57150" b="17145"/>
                <wp:wrapNone/>
                <wp:docPr id="93" name="직선 화살표 연결선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A3B6530" id="직선 화살표 연결선 93" o:spid="_x0000_s1026" type="#_x0000_t32" style="position:absolute;left:0;text-align:left;margin-left:3in;margin-top:198.9pt;width:0;height:36pt;z-index:2518712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YM00AIAAKgFAAAOAAAAZHJzL2Uyb0RvYy54bWysVMuO0zAU3SPxD5b3mSRt+oqmHc2kLRse&#10;I80g1m7sNBaJHdlu0wqxAPEDSEgIiQU7tiPEV6HOP3DttBk6bBCaLCxfx/f43HOPfXq2KQu0Zkpz&#10;KcY4PAkwYiKVlIvlGL+8nntDjLQhgpJCCjbGW6bx2eTxo9O6illH5rKgTCEAETquqzHOjali39dp&#10;zkqiT2TFBPzMpCqJgVAtfapIDehl4XeCoO/XUtFKyZRpDavT5ieeOPwsY6l5kWWaGVSMMXAzblRu&#10;XNjRn5ySeKlIlfN0T4P8B4uScAGHtlBTYghaKf4XVMlTJbXMzEkqS19mGU+ZqwGqCYN71VzlpGKu&#10;FhBHV61M+uFg0+frS4U4HeNRFyNBSujR7vu73Ydv6PbLp937n7cfv6Ld55tfP27sGmwCxepKx5CY&#10;iEtla0434qp6KtPXGgmZ5EQsmWN+va0ALbQZ/lGKDXQF5y7qZ5LCHrIy0sm3yVRpIUEYtHFd2rZd&#10;YhuD0mYxhdWoNwADOHASH/Iqpc0TJktkJ2OsjSJ8mZtECgFWkCp0p5D1U20sKxIfEuyhQs55UThH&#10;FALVIEmv03MJWhac2p92m1bLRVIotCbWU+7bszjapuRKUAeWM0Jn+7khvIA5Mk4bozioVTBsTysZ&#10;xahgcI3srKFXCHsic0ZuOEO0MTB166CIM9mbUTCaDWfDyIs6/ZkXBdOpdz5PIq8/Dwe9aXeaJNPw&#10;rS0ljOKcU8qEreZg+DD6N0Ptr15j1dbyrWz+MbrTF8geMz2f94JB1B16g0Gv60XdWeBdDOeJd56E&#10;/f5gdpFczO4xnbnq9cOQbaW0rOTKMHWV0xpRbu3S7Y06IYYAHojOoOksIsUSWpIahZGS5hU3uTO3&#10;taXFOHJD4r5971r0RohDD23UdmFf251UYMlDf92dsdekuXALSbeXytrCXh94DlzS/umy782fsdt1&#10;98BOfgMAAP//AwBQSwMEFAAGAAgAAAAhAHewSbjgAAAACwEAAA8AAABkcnMvZG93bnJldi54bWxM&#10;j81OwzAQhO9IvIO1SNyo06a/IU6FKoFQbw0t4ujGSxIRryPbbQNPzyIOcNvdGc1+k68H24kz+tA6&#10;UjAeJSCQKmdaqhXsXx7vliBC1GR05wgVfGKAdXF9levMuAvt8FzGWnAIhUwraGLsMylD1aDVYeR6&#10;JNbenbc68upraby+cLjt5CRJ5tLqlvhDo3vcNFh9lCerYPjazrB+bafxefy08NvZ5i09lErd3gwP&#10;9yAiDvHPDD/4jA4FMx3diUwQnYJpOuEuUUG6WnAHdvxejjzMV0uQRS7/dyi+AQAA//8DAFBLAQIt&#10;ABQABgAIAAAAIQC2gziS/gAAAOEBAAATAAAAAAAAAAAAAAAAAAAAAABbQ29udGVudF9UeXBlc10u&#10;eG1sUEsBAi0AFAAGAAgAAAAhADj9If/WAAAAlAEAAAsAAAAAAAAAAAAAAAAALwEAAF9yZWxzLy5y&#10;ZWxzUEsBAi0AFAAGAAgAAAAhAHgpgzTQAgAAqAUAAA4AAAAAAAAAAAAAAAAALgIAAGRycy9lMm9E&#10;b2MueG1sUEsBAi0AFAAGAAgAAAAhAHewSbjgAAAACwEAAA8AAAAAAAAAAAAAAAAAKgUAAGRycy9k&#10;b3ducmV2LnhtbFBLBQYAAAAABAAEAPMAAAA3BgAAAAA=&#10;">
                <v:stroke endarrow="block"/>
                <v:shadow color="#ccc"/>
              </v:shape>
            </w:pict>
          </mc:Fallback>
        </mc:AlternateContent>
      </w:r>
      <w:r w:rsidRPr="000F3174">
        <w:rPr>
          <w:rFonts w:eastAsiaTheme="minorHAnsi" w:cs="Times New Roman"/>
          <w:noProof/>
          <w:color w:val="000000" w:themeColor="text1"/>
          <w:kern w:val="0"/>
          <w:sz w:val="24"/>
          <w:szCs w:val="24"/>
        </w:rPr>
        <mc:AlternateContent>
          <mc:Choice Requires="wps">
            <w:drawing>
              <wp:anchor distT="0" distB="0" distL="114300" distR="114300" simplePos="0" relativeHeight="251860992" behindDoc="0" locked="0" layoutInCell="1" allowOverlap="1" wp14:anchorId="2FBED147" wp14:editId="466F561A">
                <wp:simplePos x="0" y="0"/>
                <wp:positionH relativeFrom="column">
                  <wp:posOffset>1356995</wp:posOffset>
                </wp:positionH>
                <wp:positionV relativeFrom="paragraph">
                  <wp:posOffset>1954530</wp:posOffset>
                </wp:positionV>
                <wp:extent cx="2771775" cy="571500"/>
                <wp:effectExtent l="13970" t="11430" r="5080" b="7620"/>
                <wp:wrapNone/>
                <wp:docPr id="94" name="직사각형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Records after duplicates removed</w:t>
                            </w:r>
                            <w:r w:rsidRPr="00E80F0A">
                              <w:rPr>
                                <w:rFonts w:ascii="Calibri" w:hAnsi="Calibri"/>
                                <w:color w:val="000000" w:themeColor="text1"/>
                                <w:sz w:val="22"/>
                              </w:rPr>
                              <w:br/>
                              <w:t>(n =28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BED147" id="직사각형 94" o:spid="_x0000_s1090" style="position:absolute;margin-left:106.85pt;margin-top:153.9pt;width:218.25pt;height:4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6tAPAIAAFQEAAAOAAAAZHJzL2Uyb0RvYy54bWysVMGO0zAQvSPxD5bvNEnVbnejpqtVlyKk&#10;BVZa+ADHcRILxzZjt0m5Lf+wEn/AhQPfhZZ/YOJ0SxY4IXKwPJ7x88x7M1med40iOwFOGp3RZBJT&#10;IjQ3hdRVRt+93Tw7pcR5pgumjBYZ3QtHz1dPnyxbm4qpqY0qBBAE0S5tbUZr720aRY7XomFuYqzQ&#10;6CwNNMyjCVVUAGsRvVHRNI5PotZAYcFw4RyeXg5Ougr4ZSm4f1OWTniiMoq5+bBCWPN+jVZLllbA&#10;bC35IQ32D1k0TGp89Ah1yTwjW5B/QDWSg3Gm9BNumsiUpeQi1IDVJPFv1dzUzIpQC5Lj7JEm9/9g&#10;+evdNRBZZPRsRolmDWp0/+X2/tPX799uf3y+I3iMHLXWpRh6Y6+hr9LZK8PfO6LNuma6EhcApq0F&#10;KzCzpI+PHl3oDYdXSd6+MgW+wLbeBLq6EpoeEIkgXVBlf1RFdJ5wPJwuFsliMaeEo2++SOZxkC1i&#10;6cNtC86/EKYh/SajgKoHdLa7cr7PhqUPISF7o2SxkUoFA6p8rYDsGHbIJnyhACxyHKY0aZGj+XQe&#10;kB/53BgiDt/fIBrpsdWVbDJ6egxiaU/bc12ERvRMqmGPKSt94LGnbpDAd3kXxDo5qpKbYo/Mghla&#10;G0cRN7WBj5S02NYZdR+2DAQl6qVGdc6S2ayfg7EBYyMfG0xzhMqop2TYrv0wO1sLsqrxpSTQoc0F&#10;KlrKQHav9pDVIX9s3aDBYcz62RjbIerXz2D1EwAA//8DAFBLAwQUAAYACAAAACEAuEK02t8AAAAL&#10;AQAADwAAAGRycy9kb3ducmV2LnhtbEyPy07DMBBF90j8gzVI7KjdRG3aNE7FQ6wQiwZEt65t4oh4&#10;HMVum/49w6os587RfVTbyffsZMfYBZQwnwlgFnUwHbYSPj9eH1bAYlJoVB/QSrjYCNv69qZSpQln&#10;3NlTk1pGJhhLJcGlNJScR+2sV3EWBov0+w6jV4nOseVmVGcy9z3PhFhyrzqkBKcG++ys/mmOXkLR&#10;ppdGPy3017u7rN7WUx53zV7K+7vpcQMs2SldYfirT9Whpk6HcEQTWS8hm+cFoRJyUdAGIpYLkQE7&#10;kLImhdcV/7+h/gUAAP//AwBQSwECLQAUAAYACAAAACEAtoM4kv4AAADhAQAAEwAAAAAAAAAAAAAA&#10;AAAAAAAAW0NvbnRlbnRfVHlwZXNdLnhtbFBLAQItABQABgAIAAAAIQA4/SH/1gAAAJQBAAALAAAA&#10;AAAAAAAAAAAAAC8BAABfcmVscy8ucmVsc1BLAQItABQABgAIAAAAIQCZ46tAPAIAAFQEAAAOAAAA&#10;AAAAAAAAAAAAAC4CAABkcnMvZTJvRG9jLnhtbFBLAQItABQABgAIAAAAIQC4QrTa3wAAAAsBAAAP&#10;AAAAAAAAAAAAAAAAAJYEAABkcnMvZG93bnJldi54bWxQSwUGAAAAAAQABADzAAAAogUAAAAA&#10;">
                <v:textbox inset=",7.2pt,,7.2pt">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Records after duplicates removed</w:t>
                      </w:r>
                      <w:r w:rsidRPr="00E80F0A">
                        <w:rPr>
                          <w:rFonts w:ascii="Calibri" w:hAnsi="Calibri"/>
                          <w:color w:val="000000" w:themeColor="text1"/>
                          <w:sz w:val="22"/>
                        </w:rPr>
                        <w:br/>
                        <w:t>(n =2812)</w:t>
                      </w:r>
                    </w:p>
                  </w:txbxContent>
                </v:textbox>
              </v:rect>
            </w:pict>
          </mc:Fallback>
        </mc:AlternateContent>
      </w:r>
    </w:p>
    <w:p w:rsidR="000D348D" w:rsidRPr="000F3174" w:rsidRDefault="000D348D" w:rsidP="000D348D">
      <w:pPr>
        <w:rPr>
          <w:rFonts w:eastAsiaTheme="minorHAnsi"/>
          <w:color w:val="FF0000"/>
          <w:sz w:val="22"/>
        </w:rPr>
      </w:pPr>
      <w:r w:rsidRPr="000F3174">
        <w:rPr>
          <w:rFonts w:eastAsiaTheme="minorHAnsi" w:cs="Times New Roman"/>
          <w:noProof/>
          <w:color w:val="FF0000"/>
          <w:kern w:val="0"/>
          <w:sz w:val="24"/>
          <w:szCs w:val="24"/>
        </w:rPr>
        <mc:AlternateContent>
          <mc:Choice Requires="wps">
            <w:drawing>
              <wp:anchor distT="0" distB="0" distL="114300" distR="114300" simplePos="0" relativeHeight="251858944" behindDoc="0" locked="0" layoutInCell="1" allowOverlap="1" wp14:anchorId="554C67BE" wp14:editId="6F34D5C3">
                <wp:simplePos x="0" y="0"/>
                <wp:positionH relativeFrom="column">
                  <wp:posOffset>438150</wp:posOffset>
                </wp:positionH>
                <wp:positionV relativeFrom="paragraph">
                  <wp:posOffset>121285</wp:posOffset>
                </wp:positionV>
                <wp:extent cx="4486275" cy="876935"/>
                <wp:effectExtent l="0" t="0" r="28575" b="18415"/>
                <wp:wrapNone/>
                <wp:docPr id="95" name="직사각형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86275" cy="876935"/>
                        </a:xfrm>
                        <a:prstGeom prst="rect">
                          <a:avLst/>
                        </a:prstGeom>
                        <a:solidFill>
                          <a:srgbClr val="FFFFFF"/>
                        </a:solidFill>
                        <a:ln w="9525">
                          <a:solidFill>
                            <a:srgbClr val="000000"/>
                          </a:solidFill>
                          <a:miter lim="800000"/>
                          <a:headEnd/>
                          <a:tailEnd/>
                        </a:ln>
                      </wps:spPr>
                      <wps:txbx>
                        <w:txbxContent>
                          <w:p w:rsidR="006267A7" w:rsidRPr="00E80F0A" w:rsidRDefault="006267A7" w:rsidP="000D348D">
                            <w:pPr>
                              <w:spacing w:line="240" w:lineRule="atLeast"/>
                              <w:jc w:val="center"/>
                              <w:rPr>
                                <w:rFonts w:ascii="Calibri" w:hAnsi="Calibri"/>
                                <w:color w:val="000000" w:themeColor="text1"/>
                                <w:sz w:val="22"/>
                              </w:rPr>
                            </w:pPr>
                            <w:r w:rsidRPr="00E80F0A">
                              <w:rPr>
                                <w:rFonts w:ascii="Calibri" w:hAnsi="Calibri"/>
                                <w:color w:val="000000" w:themeColor="text1"/>
                                <w:sz w:val="22"/>
                              </w:rPr>
                              <w:t>Records identified through database searching</w:t>
                            </w:r>
                          </w:p>
                          <w:p w:rsidR="006267A7" w:rsidRPr="00E80F0A" w:rsidRDefault="006267A7" w:rsidP="000D348D">
                            <w:pPr>
                              <w:spacing w:line="240" w:lineRule="atLeast"/>
                              <w:jc w:val="center"/>
                              <w:rPr>
                                <w:rFonts w:ascii="Calibri" w:hAnsi="Calibri"/>
                                <w:color w:val="000000" w:themeColor="text1"/>
                                <w:sz w:val="22"/>
                                <w:lang w:val="en"/>
                              </w:rPr>
                            </w:pPr>
                            <w:r>
                              <w:rPr>
                                <w:rFonts w:ascii="Calibri" w:hAnsi="Calibri" w:hint="eastAsia"/>
                                <w:color w:val="000000" w:themeColor="text1"/>
                                <w:sz w:val="22"/>
                              </w:rPr>
                              <w:t xml:space="preserve">Pubmed </w:t>
                            </w:r>
                            <w:r w:rsidRPr="00E80F0A">
                              <w:rPr>
                                <w:rFonts w:ascii="Calibri" w:hAnsi="Calibri" w:hint="eastAsia"/>
                                <w:color w:val="000000" w:themeColor="text1"/>
                                <w:sz w:val="22"/>
                              </w:rPr>
                              <w:t>(</w:t>
                            </w:r>
                            <w:r w:rsidRPr="00E80F0A">
                              <w:rPr>
                                <w:rFonts w:ascii="Calibri" w:hAnsi="Calibri"/>
                                <w:color w:val="000000" w:themeColor="text1"/>
                                <w:sz w:val="22"/>
                              </w:rPr>
                              <w:t>671</w:t>
                            </w:r>
                            <w:r w:rsidRPr="00E80F0A">
                              <w:rPr>
                                <w:rFonts w:ascii="Calibri" w:hAnsi="Calibri" w:hint="eastAsia"/>
                                <w:color w:val="000000" w:themeColor="text1"/>
                                <w:sz w:val="22"/>
                              </w:rPr>
                              <w:t xml:space="preserve">), </w:t>
                            </w:r>
                            <w:proofErr w:type="gramStart"/>
                            <w:r w:rsidRPr="00E80F0A">
                              <w:rPr>
                                <w:rFonts w:ascii="Calibri" w:hAnsi="Calibri" w:hint="eastAsia"/>
                                <w:color w:val="000000" w:themeColor="text1"/>
                                <w:sz w:val="22"/>
                              </w:rPr>
                              <w:t>EMbase(</w:t>
                            </w:r>
                            <w:proofErr w:type="gramEnd"/>
                            <w:r w:rsidRPr="00E80F0A">
                              <w:rPr>
                                <w:rFonts w:ascii="Calibri" w:hAnsi="Calibri"/>
                                <w:color w:val="000000" w:themeColor="text1"/>
                                <w:sz w:val="22"/>
                              </w:rPr>
                              <w:t>2391</w:t>
                            </w:r>
                            <w:r w:rsidRPr="00E80F0A">
                              <w:rPr>
                                <w:rFonts w:ascii="Calibri" w:hAnsi="Calibri" w:hint="eastAsia"/>
                                <w:color w:val="000000" w:themeColor="text1"/>
                                <w:sz w:val="22"/>
                              </w:rPr>
                              <w:t>), Cochrane(</w:t>
                            </w:r>
                            <w:r w:rsidRPr="00E80F0A">
                              <w:rPr>
                                <w:rFonts w:ascii="Calibri" w:hAnsi="Calibri"/>
                                <w:color w:val="000000" w:themeColor="text1"/>
                                <w:sz w:val="22"/>
                              </w:rPr>
                              <w:t>72)</w:t>
                            </w:r>
                            <w:r>
                              <w:rPr>
                                <w:rFonts w:ascii="Calibri" w:hAnsi="Calibri"/>
                                <w:color w:val="000000" w:themeColor="text1"/>
                                <w:sz w:val="22"/>
                              </w:rPr>
                              <w:t>, KoreaMed (141)</w:t>
                            </w:r>
                            <w:r w:rsidRPr="00E80F0A">
                              <w:rPr>
                                <w:rFonts w:ascii="Calibri" w:hAnsi="Calibri"/>
                                <w:color w:val="000000" w:themeColor="text1"/>
                                <w:sz w:val="22"/>
                              </w:rPr>
                              <w:br/>
                            </w:r>
                            <w:r w:rsidRPr="00E80F0A">
                              <w:rPr>
                                <w:rFonts w:ascii="Calibri" w:hAnsi="Calibri" w:hint="eastAsia"/>
                                <w:color w:val="000000" w:themeColor="text1"/>
                                <w:sz w:val="22"/>
                              </w:rPr>
                              <w:t xml:space="preserve">Total </w:t>
                            </w:r>
                            <w:r w:rsidRPr="00E80F0A">
                              <w:rPr>
                                <w:rFonts w:ascii="Calibri" w:hAnsi="Calibri"/>
                                <w:color w:val="000000" w:themeColor="text1"/>
                                <w:sz w:val="22"/>
                              </w:rPr>
                              <w:t>(n =3</w:t>
                            </w:r>
                            <w:r>
                              <w:rPr>
                                <w:rFonts w:ascii="Calibri" w:hAnsi="Calibri"/>
                                <w:color w:val="000000" w:themeColor="text1"/>
                                <w:sz w:val="22"/>
                              </w:rPr>
                              <w:t>27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4C67BE" id="직사각형 95" o:spid="_x0000_s1091" style="position:absolute;left:0;text-align:left;margin-left:34.5pt;margin-top:9.55pt;width:353.25pt;height:69.0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XRyOwIAAFQEAAAOAAAAZHJzL2Uyb0RvYy54bWysVEGO0zAU3SNxB8t7mrZ0OtOo6WjUoQhp&#10;gJEGDuA4TmLh2ObbbVJ2wx2QuAEbFpwLDXfg2+mUDLBCZGH529/P77/3neV51yiyE+Ck0RmdjMaU&#10;CM1NIXWV0bdvNk/OKHGe6YIpo0VG98LR89XjR8vWpmJqaqMKAQRBtEtbm9Hae5smieO1aJgbGSs0&#10;bpYGGuYxhCopgLWI3qhkOh7Pk9ZAYcFw4RyuXvabdBXxy1Jw/7osnfBEZRS5+ThCHPMwJqslSytg&#10;tpb8QIP9A4uGSY2XHqEumWdkC/IPqEZyMM6UfsRNk5iylFzEGrCayfi3am5qZkWsBcVx9iiT+3+w&#10;/NXuGogsMro4oUSzBj26+3J79/Hr92+3Pz5/IriMGrXWpZh6Y68hVOnsleHvHNFmXTNdiQsA09aC&#10;FchsEvKTBwdC4PAoyduXpsAb2NabKFdXQhMAUQjSRVf2R1dE5wnHxdnsbD49RXYc985O54unkVLC&#10;0vvTFpx/LkxDwiSjgK5HdLa7cj6wYel9SmRvlCw2UqkYQJWvFZAdww7ZxC8WgEUO05QmbdBoehKR&#10;H+y5IcQ4fn+DaKTHVleywSqOSSwNsj3TRWxEz6Tq50hZ6YOOQbreAt/lXTRrfnQlN8UelQXTtzY+&#10;RZzUBj5Q0mJbZ9S93zIQlKgXGt1ZTGaz8A6GAQyDfBgwzREqo56Sfrr2/dvZWpBVjTdNohzaXKCj&#10;pYxiB7d7Vgf+2LrRg8MzC29jGMesXz+D1U8AAAD//wMAUEsDBBQABgAIAAAAIQBDtMgV3gAAAAkB&#10;AAAPAAAAZHJzL2Rvd25yZXYueG1sTI/NTsMwEITvSLyDtUjcqNOiNE2IU/EjTohDA4Kray9xRLyO&#10;YrdN357lBMedGc1+U29nP4gjTrEPpGC5yEAgmWB76hS8vz3fbEDEpMnqIRAqOGOEbXN5UevKhhPt&#10;8NimTnAJxUorcCmNlZTROPQ6LsKIxN5XmLxOfE6dtJM+cbkf5CrL1tLrnviD0yM+OjTf7cErKLr0&#10;1JqH3Hy8uvPmpZxv4679VOr6ar6/A5FwTn9h+MVndGiYaR8OZKMYFKxLnpJYL5cg2C+KPAexZyEv&#10;ViCbWv5f0PwAAAD//wMAUEsBAi0AFAAGAAgAAAAhALaDOJL+AAAA4QEAABMAAAAAAAAAAAAAAAAA&#10;AAAAAFtDb250ZW50X1R5cGVzXS54bWxQSwECLQAUAAYACAAAACEAOP0h/9YAAACUAQAACwAAAAAA&#10;AAAAAAAAAAAvAQAAX3JlbHMvLnJlbHNQSwECLQAUAAYACAAAACEAr3F0cjsCAABUBAAADgAAAAAA&#10;AAAAAAAAAAAuAgAAZHJzL2Uyb0RvYy54bWxQSwECLQAUAAYACAAAACEAQ7TIFd4AAAAJAQAADwAA&#10;AAAAAAAAAAAAAACVBAAAZHJzL2Rvd25yZXYueG1sUEsFBgAAAAAEAAQA8wAAAKAFAAAAAA==&#10;">
                <v:textbox inset=",7.2pt,,7.2pt">
                  <w:txbxContent>
                    <w:p w:rsidR="006267A7" w:rsidRPr="00E80F0A" w:rsidRDefault="006267A7" w:rsidP="000D348D">
                      <w:pPr>
                        <w:spacing w:line="240" w:lineRule="atLeast"/>
                        <w:jc w:val="center"/>
                        <w:rPr>
                          <w:rFonts w:ascii="Calibri" w:hAnsi="Calibri"/>
                          <w:color w:val="000000" w:themeColor="text1"/>
                          <w:sz w:val="22"/>
                        </w:rPr>
                      </w:pPr>
                      <w:r w:rsidRPr="00E80F0A">
                        <w:rPr>
                          <w:rFonts w:ascii="Calibri" w:hAnsi="Calibri"/>
                          <w:color w:val="000000" w:themeColor="text1"/>
                          <w:sz w:val="22"/>
                        </w:rPr>
                        <w:t>Records identified through database searching</w:t>
                      </w:r>
                    </w:p>
                    <w:p w:rsidR="006267A7" w:rsidRPr="00E80F0A" w:rsidRDefault="006267A7" w:rsidP="000D348D">
                      <w:pPr>
                        <w:spacing w:line="240" w:lineRule="atLeast"/>
                        <w:jc w:val="center"/>
                        <w:rPr>
                          <w:rFonts w:ascii="Calibri" w:hAnsi="Calibri"/>
                          <w:color w:val="000000" w:themeColor="text1"/>
                          <w:sz w:val="22"/>
                          <w:lang w:val="en"/>
                        </w:rPr>
                      </w:pPr>
                      <w:r>
                        <w:rPr>
                          <w:rFonts w:ascii="Calibri" w:hAnsi="Calibri" w:hint="eastAsia"/>
                          <w:color w:val="000000" w:themeColor="text1"/>
                          <w:sz w:val="22"/>
                        </w:rPr>
                        <w:t xml:space="preserve">Pubmed </w:t>
                      </w:r>
                      <w:r w:rsidRPr="00E80F0A">
                        <w:rPr>
                          <w:rFonts w:ascii="Calibri" w:hAnsi="Calibri" w:hint="eastAsia"/>
                          <w:color w:val="000000" w:themeColor="text1"/>
                          <w:sz w:val="22"/>
                        </w:rPr>
                        <w:t>(</w:t>
                      </w:r>
                      <w:r w:rsidRPr="00E80F0A">
                        <w:rPr>
                          <w:rFonts w:ascii="Calibri" w:hAnsi="Calibri"/>
                          <w:color w:val="000000" w:themeColor="text1"/>
                          <w:sz w:val="22"/>
                        </w:rPr>
                        <w:t>671</w:t>
                      </w:r>
                      <w:r w:rsidRPr="00E80F0A">
                        <w:rPr>
                          <w:rFonts w:ascii="Calibri" w:hAnsi="Calibri" w:hint="eastAsia"/>
                          <w:color w:val="000000" w:themeColor="text1"/>
                          <w:sz w:val="22"/>
                        </w:rPr>
                        <w:t xml:space="preserve">), </w:t>
                      </w:r>
                      <w:proofErr w:type="gramStart"/>
                      <w:r w:rsidRPr="00E80F0A">
                        <w:rPr>
                          <w:rFonts w:ascii="Calibri" w:hAnsi="Calibri" w:hint="eastAsia"/>
                          <w:color w:val="000000" w:themeColor="text1"/>
                          <w:sz w:val="22"/>
                        </w:rPr>
                        <w:t>EMbase(</w:t>
                      </w:r>
                      <w:proofErr w:type="gramEnd"/>
                      <w:r w:rsidRPr="00E80F0A">
                        <w:rPr>
                          <w:rFonts w:ascii="Calibri" w:hAnsi="Calibri"/>
                          <w:color w:val="000000" w:themeColor="text1"/>
                          <w:sz w:val="22"/>
                        </w:rPr>
                        <w:t>2391</w:t>
                      </w:r>
                      <w:r w:rsidRPr="00E80F0A">
                        <w:rPr>
                          <w:rFonts w:ascii="Calibri" w:hAnsi="Calibri" w:hint="eastAsia"/>
                          <w:color w:val="000000" w:themeColor="text1"/>
                          <w:sz w:val="22"/>
                        </w:rPr>
                        <w:t>), Cochrane(</w:t>
                      </w:r>
                      <w:r w:rsidRPr="00E80F0A">
                        <w:rPr>
                          <w:rFonts w:ascii="Calibri" w:hAnsi="Calibri"/>
                          <w:color w:val="000000" w:themeColor="text1"/>
                          <w:sz w:val="22"/>
                        </w:rPr>
                        <w:t>72)</w:t>
                      </w:r>
                      <w:r>
                        <w:rPr>
                          <w:rFonts w:ascii="Calibri" w:hAnsi="Calibri"/>
                          <w:color w:val="000000" w:themeColor="text1"/>
                          <w:sz w:val="22"/>
                        </w:rPr>
                        <w:t>, KoreaMed (141)</w:t>
                      </w:r>
                      <w:r w:rsidRPr="00E80F0A">
                        <w:rPr>
                          <w:rFonts w:ascii="Calibri" w:hAnsi="Calibri"/>
                          <w:color w:val="000000" w:themeColor="text1"/>
                          <w:sz w:val="22"/>
                        </w:rPr>
                        <w:br/>
                      </w:r>
                      <w:r w:rsidRPr="00E80F0A">
                        <w:rPr>
                          <w:rFonts w:ascii="Calibri" w:hAnsi="Calibri" w:hint="eastAsia"/>
                          <w:color w:val="000000" w:themeColor="text1"/>
                          <w:sz w:val="22"/>
                        </w:rPr>
                        <w:t xml:space="preserve">Total </w:t>
                      </w:r>
                      <w:r w:rsidRPr="00E80F0A">
                        <w:rPr>
                          <w:rFonts w:ascii="Calibri" w:hAnsi="Calibri"/>
                          <w:color w:val="000000" w:themeColor="text1"/>
                          <w:sz w:val="22"/>
                        </w:rPr>
                        <w:t>(n =3</w:t>
                      </w:r>
                      <w:r>
                        <w:rPr>
                          <w:rFonts w:ascii="Calibri" w:hAnsi="Calibri"/>
                          <w:color w:val="000000" w:themeColor="text1"/>
                          <w:sz w:val="22"/>
                        </w:rPr>
                        <w:t>275)</w:t>
                      </w:r>
                    </w:p>
                  </w:txbxContent>
                </v:textbox>
              </v:rect>
            </w:pict>
          </mc:Fallback>
        </mc:AlternateContent>
      </w:r>
    </w:p>
    <w:p w:rsidR="000D348D" w:rsidRPr="000F3174" w:rsidRDefault="000D348D" w:rsidP="000D348D">
      <w:pPr>
        <w:rPr>
          <w:rFonts w:eastAsiaTheme="minorHAnsi"/>
          <w:color w:val="FF0000"/>
          <w:sz w:val="22"/>
        </w:rPr>
      </w:pPr>
    </w:p>
    <w:p w:rsidR="000D348D" w:rsidRPr="000F3174" w:rsidRDefault="000D348D" w:rsidP="000D348D">
      <w:pPr>
        <w:rPr>
          <w:rFonts w:eastAsiaTheme="minorHAnsi"/>
          <w:color w:val="FF0000"/>
          <w:sz w:val="22"/>
        </w:rPr>
      </w:pPr>
    </w:p>
    <w:p w:rsidR="000D348D" w:rsidRPr="000F3174" w:rsidRDefault="000D348D" w:rsidP="000D348D">
      <w:pPr>
        <w:rPr>
          <w:rFonts w:eastAsiaTheme="minorHAnsi"/>
          <w:color w:val="FF0000"/>
          <w:sz w:val="22"/>
        </w:rPr>
      </w:pPr>
    </w:p>
    <w:p w:rsidR="000D348D" w:rsidRPr="000F3174" w:rsidRDefault="000D348D" w:rsidP="000D348D">
      <w:pPr>
        <w:rPr>
          <w:rFonts w:eastAsiaTheme="minorHAnsi"/>
          <w:color w:val="FF0000"/>
          <w:sz w:val="22"/>
        </w:rPr>
      </w:pPr>
      <w:r w:rsidRPr="000F3174">
        <w:rPr>
          <w:rFonts w:eastAsiaTheme="minorHAnsi" w:cs="Times New Roman"/>
          <w:noProof/>
          <w:color w:val="FF0000"/>
          <w:kern w:val="0"/>
          <w:sz w:val="24"/>
          <w:szCs w:val="24"/>
        </w:rPr>
        <mc:AlternateContent>
          <mc:Choice Requires="wps">
            <w:drawing>
              <wp:anchor distT="36576" distB="36576" distL="36576" distR="36576" simplePos="0" relativeHeight="251859968" behindDoc="0" locked="0" layoutInCell="1" allowOverlap="1" wp14:anchorId="078A6B79" wp14:editId="6449B0FC">
                <wp:simplePos x="0" y="0"/>
                <wp:positionH relativeFrom="column">
                  <wp:posOffset>2726267</wp:posOffset>
                </wp:positionH>
                <wp:positionV relativeFrom="paragraph">
                  <wp:posOffset>173566</wp:posOffset>
                </wp:positionV>
                <wp:extent cx="0" cy="399567"/>
                <wp:effectExtent l="76200" t="0" r="57150" b="57785"/>
                <wp:wrapNone/>
                <wp:docPr id="96" name="직선 화살표 연결선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56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7D951C" id="직선 화살표 연결선 96" o:spid="_x0000_s1026" type="#_x0000_t32" style="position:absolute;left:0;text-align:left;margin-left:214.65pt;margin-top:13.65pt;width:0;height:31.45pt;z-index:2518599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V2G0QIAAKgFAAAOAAAAZHJzL2Uyb0RvYy54bWysVMuO0zAU3SPxD5b3mSRt+oqmHc2kLRse&#10;I80g1m7sNBaJHdlu0wqxAPEDSEgIiQU7tiPEV6HOP3DttBk6bBCaLCxfx/f43HOPfXq2KQu0Zkpz&#10;KcY4PAkwYiKVlIvlGL+8nntDjLQhgpJCCjbGW6bx2eTxo9O6illH5rKgTCEAETquqzHOjali39dp&#10;zkqiT2TFBPzMpCqJgVAtfapIDehl4XeCoO/XUtFKyZRpDavT5ieeOPwsY6l5kWWaGVSMMXAzblRu&#10;XNjRn5ySeKlIlfN0T4P8B4uScAGHtlBTYghaKf4XVMlTJbXMzEkqS19mGU+ZqwGqCYN71VzlpGKu&#10;FhBHV61M+uFg0+frS4U4HeNRHyNBSujR7vu73Ydv6PbLp937n7cfv6Ld55tfP27sGmwCxepKx5CY&#10;iEtla0434qp6KtPXGgmZ5EQsmWN+va0ALbQZ/lGKDXQF5y7qZ5LCHrIy0sm3yVRpIUEYtHFd2rZd&#10;YhuD0mYxhdXuaNTrDxw4iQ95ldLmCZMlspMx1kYRvsxNIoUAK0gVulPI+qk2lhWJDwn2UCHnvCic&#10;IwqBapCk1+m5BC0LTu1Pu02r5SIpFFoT6yn37VkcbVNyJagDyxmhs/3cEF7AHBmnjVEc1CoYtqeV&#10;jGJUMLhGdtbQK4Q9kTkjN5wh2hiYunVQxJnszSgYzYazYeRFnf7Mi4Lp1DufJ5HXn4eD3rQ7TZJp&#10;+NaWEkZxzillwlZzMHwY/Zuh9levsWpr+VY2/xjd6Qtkj5mez3vBIOoOvcGg1/Wi7izwLobzxDtP&#10;wn5/MLtILmb3mM5c9fphyLZSWlZyZZi6ymmNKLd26fZGnRBDAA9EZ9B0FpFiCS1JjcJISfOKm9yZ&#10;29rSYhy5IXHfvncteiPEoYc2aruwr+1OKrDkob/uzthr0ly4haTbS2VtYa8PPAcuaf902ffmz9jt&#10;untgJ78BAAD//wMAUEsDBBQABgAIAAAAIQDh7ija3gAAAAkBAAAPAAAAZHJzL2Rvd25yZXYueG1s&#10;TI9NT8MwDIbvSPyHyEjcWLpuY6zUndAkENpt5UMcs8a0FY1TNdlW+PUYcYCTZfvR68f5enSdOtIQ&#10;Ws8I00kCirjytuUa4fnp/uoGVIiGrek8E8InBVgX52e5yaw/8Y6OZayVhHDIDEITY59pHaqGnAkT&#10;3xPL7t0PzkRph1rbwZwk3HU6TZJr7UzLcqExPW0aqj7Kg0MYv7YLql/beXycPiyH7WLzNnspES8v&#10;xrtbUJHG+AfDj76oQyFOe39gG1SHME9XM0ER0qVUAX4He4RVkoIucv3/g+IbAAD//wMAUEsBAi0A&#10;FAAGAAgAAAAhALaDOJL+AAAA4QEAABMAAAAAAAAAAAAAAAAAAAAAAFtDb250ZW50X1R5cGVzXS54&#10;bWxQSwECLQAUAAYACAAAACEAOP0h/9YAAACUAQAACwAAAAAAAAAAAAAAAAAvAQAAX3JlbHMvLnJl&#10;bHNQSwECLQAUAAYACAAAACEANtFdhtECAACoBQAADgAAAAAAAAAAAAAAAAAuAgAAZHJzL2Uyb0Rv&#10;Yy54bWxQSwECLQAUAAYACAAAACEA4e4o2t4AAAAJAQAADwAAAAAAAAAAAAAAAAArBQAAZHJzL2Rv&#10;d25yZXYueG1sUEsFBgAAAAAEAAQA8wAAADYGAAAAAA==&#10;">
                <v:stroke endarrow="block"/>
                <v:shadow color="#ccc"/>
              </v:shape>
            </w:pict>
          </mc:Fallback>
        </mc:AlternateContent>
      </w:r>
    </w:p>
    <w:p w:rsidR="000D348D" w:rsidRPr="000F3174" w:rsidRDefault="000D348D" w:rsidP="000D348D">
      <w:pPr>
        <w:rPr>
          <w:rFonts w:eastAsiaTheme="minorHAnsi"/>
          <w:color w:val="FF0000"/>
          <w:sz w:val="22"/>
        </w:rPr>
      </w:pPr>
    </w:p>
    <w:p w:rsidR="000D348D" w:rsidRPr="000F3174" w:rsidRDefault="000D348D" w:rsidP="000D348D">
      <w:pPr>
        <w:rPr>
          <w:rFonts w:eastAsiaTheme="minorHAnsi"/>
          <w:color w:val="FF0000"/>
        </w:rPr>
      </w:pPr>
    </w:p>
    <w:p w:rsidR="000D348D" w:rsidRPr="000F3174" w:rsidRDefault="000D348D" w:rsidP="000D348D">
      <w:pPr>
        <w:rPr>
          <w:rFonts w:eastAsiaTheme="minorHAnsi"/>
          <w:color w:val="FF0000"/>
        </w:rPr>
      </w:pPr>
    </w:p>
    <w:p w:rsidR="000D348D" w:rsidRPr="000F3174" w:rsidRDefault="000D348D" w:rsidP="000D348D">
      <w:pPr>
        <w:rPr>
          <w:rFonts w:eastAsiaTheme="minorHAnsi"/>
          <w:color w:val="FF0000"/>
        </w:rPr>
      </w:pPr>
    </w:p>
    <w:p w:rsidR="000D348D" w:rsidRPr="000F3174" w:rsidRDefault="000D348D" w:rsidP="000D348D">
      <w:pPr>
        <w:rPr>
          <w:rFonts w:eastAsiaTheme="minorHAnsi"/>
          <w:color w:val="FF0000"/>
        </w:rPr>
      </w:pPr>
    </w:p>
    <w:p w:rsidR="000D348D" w:rsidRPr="000F3174" w:rsidRDefault="000D348D" w:rsidP="000D348D">
      <w:pPr>
        <w:rPr>
          <w:rFonts w:eastAsiaTheme="minorHAnsi"/>
          <w:color w:val="FF0000"/>
        </w:rPr>
      </w:pPr>
    </w:p>
    <w:p w:rsidR="000D348D" w:rsidRPr="000F3174" w:rsidRDefault="000D348D" w:rsidP="000D348D">
      <w:pPr>
        <w:rPr>
          <w:rFonts w:eastAsiaTheme="minorHAnsi"/>
          <w:color w:val="FF0000"/>
        </w:rPr>
      </w:pPr>
      <w:r w:rsidRPr="000F3174">
        <w:rPr>
          <w:rFonts w:eastAsiaTheme="minorHAnsi" w:cs="Times New Roman"/>
          <w:noProof/>
          <w:color w:val="FF0000"/>
          <w:kern w:val="0"/>
          <w:sz w:val="24"/>
          <w:szCs w:val="24"/>
        </w:rPr>
        <mc:AlternateContent>
          <mc:Choice Requires="wps">
            <w:drawing>
              <wp:anchor distT="0" distB="0" distL="114300" distR="114300" simplePos="0" relativeHeight="251864064" behindDoc="0" locked="0" layoutInCell="1" allowOverlap="1" wp14:anchorId="3E09AA85" wp14:editId="13DF910D">
                <wp:simplePos x="0" y="0"/>
                <wp:positionH relativeFrom="column">
                  <wp:posOffset>4219363</wp:posOffset>
                </wp:positionH>
                <wp:positionV relativeFrom="paragraph">
                  <wp:posOffset>179493</wp:posOffset>
                </wp:positionV>
                <wp:extent cx="1714500" cy="643255"/>
                <wp:effectExtent l="0" t="0" r="19050" b="23495"/>
                <wp:wrapNone/>
                <wp:docPr id="97" name="직사각형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Records excluded</w:t>
                            </w:r>
                            <w:r w:rsidRPr="00E80F0A">
                              <w:rPr>
                                <w:rFonts w:ascii="Calibri" w:hAnsi="Calibri"/>
                                <w:color w:val="000000" w:themeColor="text1"/>
                                <w:sz w:val="22"/>
                              </w:rPr>
                              <w:br/>
                              <w:t>(n =28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09AA85" id="직사각형 97" o:spid="_x0000_s1092" style="position:absolute;left:0;text-align:left;margin-left:332.25pt;margin-top:14.15pt;width:135pt;height:50.6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PjWPAIAAFQEAAAOAAAAZHJzL2Uyb0RvYy54bWysVMFu1DAQvSPxD5bvbDbL7raNNltVWxYh&#10;FahU+ADHcRILxzZj7ybl1v4DEn/AhQPfhco/MPZutylwQuRgeezxm5n3ZrI47VtFtgKcNDqn6WhM&#10;idDclFLXOX3/bv3smBLnmS6ZMlrk9Fo4erp8+mTR2UxMTGNUKYAgiHZZZ3PaeG+zJHG8ES1zI2OF&#10;xsvKQMs8mlAnJbAO0VuVTMbjedIZKC0YLpzD0/PdJV1G/KoS3L+tKic8UTnF3HxcIa5FWJPlgmU1&#10;MNtIvk+D/UMWLZMagx6gzplnZAPyD6hWcjDOVH7ETZuYqpJcxBqwmnT8WzVXDbMi1oLkOHugyf0/&#10;WP5mewlEljk9OaJEsxY1uvt6c3f77cf3m59fPhM8Ro466zJ0vbKXEKp09sLwD45os2qYrsUZgOka&#10;wUrMLA3+yaMHwXD4lBTda1NiBLbxJtLVV9AGQCSC9FGV64MqoveE42F6lE5nYxSP4918+nwym8UQ&#10;LLt/bcH5l8K0JGxyCqh6RGfbC+dDNiy7d4nZGyXLtVQqGlAXKwVky7BD1vHbo7uhm9KkQ45mk1lE&#10;fnTnhhDj+P0NopUeW13JNqfHByeWBdpe6DI2omdS7faYstJ7HgN1Owl8X/RRrPk8RAi8Fqa8RmbB&#10;7FobRxE3jYFPlHTY1jl1HzcMBCXqlUZ1TtLpNMzB0IChUQwNpjlC5dRTstuu/G52NhZk3WCkNNKh&#10;zRkqWslI9kNW+/yxdaMG+zELszG0o9fDz2D5CwAA//8DAFBLAwQUAAYACAAAACEA4BWpRN8AAAAK&#10;AQAADwAAAGRycy9kb3ducmV2LnhtbEyPy07DMBBF90j8gzVI7KhDQkMS4lQ8xAp10YDarWubOCIe&#10;R7Hbpn/PdAXLmTm6c269mt3AjmYKvUcB94sEmEHldY+dgK/P97sCWIgStRw8GgFnE2DVXF/VstL+&#10;hBtzbGPHKARDJQXYGMeK86CscTIs/GiQbt9+cjLSOHVcT/JE4W7gaZLk3Mke6YOVo3m1Rv20Byfg&#10;sYtvrXpZqu3anouPcs7Cpt0JcXszPz8Bi2aOfzBc9EkdGnLa+wPqwAYBef6wJFRAWmTACCizy2JP&#10;ZFrmwJua/6/Q/AIAAP//AwBQSwECLQAUAAYACAAAACEAtoM4kv4AAADhAQAAEwAAAAAAAAAAAAAA&#10;AAAAAAAAW0NvbnRlbnRfVHlwZXNdLnhtbFBLAQItABQABgAIAAAAIQA4/SH/1gAAAJQBAAALAAAA&#10;AAAAAAAAAAAAAC8BAABfcmVscy8ucmVsc1BLAQItABQABgAIAAAAIQBPzPjWPAIAAFQEAAAOAAAA&#10;AAAAAAAAAAAAAC4CAABkcnMvZTJvRG9jLnhtbFBLAQItABQABgAIAAAAIQDgFalE3wAAAAoBAAAP&#10;AAAAAAAAAAAAAAAAAJYEAABkcnMvZG93bnJldi54bWxQSwUGAAAAAAQABADzAAAAogUAAAAA&#10;">
                <v:textbox inset=",7.2pt,,7.2pt">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Records excluded</w:t>
                      </w:r>
                      <w:r w:rsidRPr="00E80F0A">
                        <w:rPr>
                          <w:rFonts w:ascii="Calibri" w:hAnsi="Calibri"/>
                          <w:color w:val="000000" w:themeColor="text1"/>
                          <w:sz w:val="22"/>
                        </w:rPr>
                        <w:br/>
                        <w:t>(n =2800)</w:t>
                      </w:r>
                    </w:p>
                  </w:txbxContent>
                </v:textbox>
              </v:rect>
            </w:pict>
          </mc:Fallback>
        </mc:AlternateContent>
      </w:r>
    </w:p>
    <w:p w:rsidR="000D348D" w:rsidRPr="000F3174" w:rsidRDefault="000D348D" w:rsidP="000D348D">
      <w:pPr>
        <w:rPr>
          <w:rFonts w:eastAsiaTheme="minorHAnsi"/>
          <w:color w:val="FF0000"/>
        </w:rPr>
      </w:pPr>
    </w:p>
    <w:p w:rsidR="000D348D" w:rsidRPr="000F3174" w:rsidRDefault="000D348D" w:rsidP="000D348D">
      <w:pPr>
        <w:rPr>
          <w:rFonts w:eastAsiaTheme="minorHAnsi"/>
          <w:color w:val="FF0000"/>
        </w:rPr>
      </w:pPr>
    </w:p>
    <w:p w:rsidR="000D348D" w:rsidRPr="000F3174" w:rsidRDefault="000D348D" w:rsidP="000D348D">
      <w:pPr>
        <w:rPr>
          <w:rFonts w:eastAsiaTheme="minorHAnsi"/>
          <w:color w:val="FF0000"/>
        </w:rPr>
      </w:pPr>
    </w:p>
    <w:p w:rsidR="000D348D" w:rsidRPr="000F3174" w:rsidRDefault="000D348D" w:rsidP="000D348D">
      <w:pPr>
        <w:rPr>
          <w:rFonts w:eastAsiaTheme="minorHAnsi"/>
          <w:color w:val="FF0000"/>
        </w:rPr>
      </w:pPr>
    </w:p>
    <w:p w:rsidR="000D348D" w:rsidRPr="000F3174" w:rsidRDefault="000D348D" w:rsidP="000D348D">
      <w:pPr>
        <w:widowControl/>
        <w:wordWrap/>
        <w:autoSpaceDE/>
        <w:autoSpaceDN/>
        <w:jc w:val="left"/>
        <w:rPr>
          <w:rFonts w:eastAsiaTheme="minorHAnsi"/>
        </w:rPr>
      </w:pPr>
      <w:r w:rsidRPr="000F3174">
        <w:rPr>
          <w:rFonts w:eastAsiaTheme="minorHAnsi" w:cs="Times New Roman"/>
          <w:noProof/>
          <w:color w:val="FF0000"/>
          <w:kern w:val="0"/>
          <w:sz w:val="24"/>
          <w:szCs w:val="24"/>
        </w:rPr>
        <mc:AlternateContent>
          <mc:Choice Requires="wps">
            <w:drawing>
              <wp:anchor distT="36576" distB="36576" distL="36576" distR="36576" simplePos="0" relativeHeight="251874304" behindDoc="0" locked="0" layoutInCell="1" allowOverlap="1" wp14:anchorId="5DC2DDA8" wp14:editId="17BE6BE5">
                <wp:simplePos x="0" y="0"/>
                <wp:positionH relativeFrom="column">
                  <wp:posOffset>2810934</wp:posOffset>
                </wp:positionH>
                <wp:positionV relativeFrom="paragraph">
                  <wp:posOffset>774276</wp:posOffset>
                </wp:positionV>
                <wp:extent cx="0" cy="342900"/>
                <wp:effectExtent l="76200" t="0" r="76200" b="57150"/>
                <wp:wrapNone/>
                <wp:docPr id="124" name="직선 화살표 연결선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6C2BFF" id="직선 화살표 연결선 124" o:spid="_x0000_s1026" type="#_x0000_t32" style="position:absolute;left:0;text-align:left;margin-left:221.35pt;margin-top:60.95pt;width:0;height:27pt;z-index:2518743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jpR1AIAAKoFAAAOAAAAZHJzL2Uyb0RvYy54bWysVM1u1DAQviPxDpbvaX42+xd1t2qzWS4F&#10;KrWIszdxNhaJHdnezVaIA4gXQEJCSBy4ca0QT4W278DY2U275YJQc4g8tuebmW++8fHJpirRmkrF&#10;BJ9g/8jDiPJUZIwvJ/jV1dwZYaQ04RkpBacTfE0VPpk+fXLc1BENRCHKjEoEIFxFTT3BhdZ15Loq&#10;LWhF1JGoKYfDXMiKaDDl0s0kaQC9Kt3A8wZuI2RWS5FSpWB31h7iqcXPc5rql3muqEblBENu2v6l&#10;/S/M350ek2gpSV2wdJcG+Y8sKsI4BO2gZkQTtJLsL6iKpVIokeujVFSuyHOWUlsDVON7D6q5LEhN&#10;bS1Ajqo7mtTjwaYv1hcSsQx6F4QYcVJBk7Y/3m8/fke3Xz9vP/y6/fQNbb/c/P55Y/bMLeCsqVUE&#10;rjG/kKbqdMMv63ORvlGIi7ggfElt7lfXNcD5xsM9cDGGqiHyonkuMrhDVlpYAje5rAwkUIM2tk/X&#10;XZ/oRqO03UxhtxcGY8+20CXR3q+WSj+jokJmMcFKS8KWhY4F5yAGIX0bhazPlTZZkWjvYIJyMWdl&#10;aTVRctRM8Lgf9K2DEiXLzKG5puRyEZcSrYlRlf1siXBy/5oUK55ZsIKSLNmtNWElrJG23GjJgK2S&#10;YhOtohlGJYVBMqs2vZKbiNRKuc0ZrI2Gpd0HRqzM3o69cTJKRqETBoPECb3ZzDmdx6EzmPvD/qw3&#10;i+OZ/86U4odRwbKMclPNXvJ++G+S2g1fK9ZO9B1t7iG65ReSPcz0dN73hmFv5AyH/Z4T9hLPORvN&#10;Y+c09geDYXIWnyUPMk1s9epxku2oNFmJlabyssgalDEjl15/HPgYDHgigmHbWUTKJbQk1RIjKfRr&#10;pgsrbiNLg3Gghth+u9516C0R+x4aq+vCrrY7qkCS+/7amTFj0g7cQmTXF9LIwowPPAjWafd4mRfn&#10;vm1v3T2x0z8AAAD//wMAUEsDBBQABgAIAAAAIQAzH2WZ3wAAAAsBAAAPAAAAZHJzL2Rvd25yZXYu&#10;eG1sTI/NTsMwEITvSLyDtUjcqJOQEBriVKgSCPVG+BFHN1mSiHgd2W4b+vRdxAGOO/NpdqZczWYU&#10;e3R+sKQgXkQgkBrbDtQpeH15uLoF4YOmVo+WUME3elhV52elLlp7oGfc16ETHEK+0Ar6EKZCSt/0&#10;aLRf2AmJvU/rjA58uk62Th843IwyiaIbafRA/KHXE657bL7qnVEwHzcZdu9DGp7ix9xtsvXH9Vut&#10;1OXFfH8HIuAc/mD4qc/VoeJOW7uj1otRQZomOaNsJPESBBO/ypaVPFuCrEr5f0N1AgAA//8DAFBL&#10;AQItABQABgAIAAAAIQC2gziS/gAAAOEBAAATAAAAAAAAAAAAAAAAAAAAAABbQ29udGVudF9UeXBl&#10;c10ueG1sUEsBAi0AFAAGAAgAAAAhADj9If/WAAAAlAEAAAsAAAAAAAAAAAAAAAAALwEAAF9yZWxz&#10;Ly5yZWxzUEsBAi0AFAAGAAgAAAAhAMiOOlHUAgAAqgUAAA4AAAAAAAAAAAAAAAAALgIAAGRycy9l&#10;Mm9Eb2MueG1sUEsBAi0AFAAGAAgAAAAhADMfZZnfAAAACwEAAA8AAAAAAAAAAAAAAAAALgUAAGRy&#10;cy9kb3ducmV2LnhtbFBLBQYAAAAABAAEAPMAAAA6BgAAAAA=&#10;">
                <v:stroke endarrow="block"/>
                <v:shadow color="#ccc"/>
              </v:shape>
            </w:pict>
          </mc:Fallback>
        </mc:AlternateContent>
      </w:r>
      <w:r w:rsidRPr="000F3174">
        <w:rPr>
          <w:rFonts w:eastAsiaTheme="minorHAnsi" w:cs="Times New Roman"/>
          <w:noProof/>
          <w:color w:val="FF0000"/>
          <w:kern w:val="0"/>
          <w:sz w:val="24"/>
          <w:szCs w:val="24"/>
        </w:rPr>
        <mc:AlternateContent>
          <mc:Choice Requires="wps">
            <w:drawing>
              <wp:anchor distT="0" distB="0" distL="114300" distR="114300" simplePos="0" relativeHeight="251868160" behindDoc="0" locked="0" layoutInCell="1" allowOverlap="1" wp14:anchorId="1733C0A2" wp14:editId="3771D35B">
                <wp:simplePos x="0" y="0"/>
                <wp:positionH relativeFrom="column">
                  <wp:posOffset>4219363</wp:posOffset>
                </wp:positionH>
                <wp:positionV relativeFrom="paragraph">
                  <wp:posOffset>12911</wp:posOffset>
                </wp:positionV>
                <wp:extent cx="1714500" cy="753110"/>
                <wp:effectExtent l="0" t="0" r="19050" b="27940"/>
                <wp:wrapNone/>
                <wp:docPr id="125" name="직사각형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3110"/>
                        </a:xfrm>
                        <a:prstGeom prst="rect">
                          <a:avLst/>
                        </a:prstGeom>
                        <a:solidFill>
                          <a:srgbClr val="FFFFFF"/>
                        </a:solidFill>
                        <a:ln w="9525">
                          <a:solidFill>
                            <a:srgbClr val="000000"/>
                          </a:solidFill>
                          <a:miter lim="800000"/>
                          <a:headEnd/>
                          <a:tailEnd/>
                        </a:ln>
                      </wps:spPr>
                      <wps:txbx>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Full-text articles excluded, with reasons</w:t>
                            </w:r>
                            <w:r w:rsidRPr="00E80F0A">
                              <w:rPr>
                                <w:rFonts w:ascii="Calibri" w:hAnsi="Calibri"/>
                                <w:color w:val="000000" w:themeColor="text1"/>
                                <w:sz w:val="22"/>
                              </w:rPr>
                              <w:br/>
                              <w:t>(n =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33C0A2" id="직사각형 125" o:spid="_x0000_s1093" style="position:absolute;margin-left:332.25pt;margin-top:1pt;width:135pt;height:59.3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W4IOgIAAFYEAAAOAAAAZHJzL2Uyb0RvYy54bWysVM2O0zAQviPxDpbvNE1p9ydqulp1KUJa&#10;YKWFB3AcJ7FwbDN2m5Tb8g5IvAEXDjwXWt6BsdOW8iMOiBysGXv8eeb7ZjK/6FtFNgKcNDqn6WhM&#10;idDclFLXOX39avXojBLnmS6ZMlrkdCscvVg8fDDvbCYmpjGqFEAQRLusszltvLdZkjjeiJa5kbFC&#10;42FloGUeXaiTEliH6K1KJuPxSdIZKC0YLpzD3avhkC4iflUJ7l9WlROeqJxibj6uENcirMlizrIa&#10;mG0k36XB/iGLlkmNjx6grphnZA3yN6hWcjDOVH7ETZuYqpJcxBqwmnT8SzW3DbMi1oLkOHugyf0/&#10;WP5icwNElqjdZEaJZi2KdP/p7v79569f7r59/EDCPrLUWZdh8K29gVCns9eGv3FEm2XDdC0uAUzX&#10;CFZibmmIT366EByHV0nRPTclPsHW3kTC+graAIhUkD7qsj3oInpPOG6mp+l0Nkb5OJ6dzh6naRQu&#10;Ydn+tgXnnwrTkmDkFFD3iM42186HbFi2D4nZGyXLlVQqOlAXSwVkw7BHVvGLBWCRx2FKky6n5zOk&#10;4+8Q4/j9CaKVHptdyTanZ4cglgXanugytqJnUg02pqz0jsdA3SCB74s+ynVyulelMOUWmQUzNDcO&#10;IxqNgXeUdNjYOXVv1wwEJeqZRnXO0+k0TMKxA8dOcewwzREqp56SwVz6YXrWFmTd4EtppEObS1S0&#10;kpHsoPaQ1S5/bN6owW7QwnQc+zHqx+9g8R0AAP//AwBQSwMEFAAGAAgAAAAhAB6f0gLdAAAACQEA&#10;AA8AAABkcnMvZG93bnJldi54bWxMj81OwzAQhO9IvIO1SNyoQ0pDG+JU/IgT6qEBwdW1lzgiXkex&#10;26Zvz/YEx9GMZr6p1pPvxQHH2AVScDvLQCCZYDtqFXy8v94sQcSkyeo+ECo4YYR1fXlR6dKGI23x&#10;0KRWcAnFUitwKQ2llNE49DrOwoDE3ncYvU4sx1baUR+53Pcyz7JCet0RLzg94LND89PsvYL7Nr00&#10;5mlhPjfutHxbTfO4bb6Uur6aHh9AJJzSXxjO+IwONTPtwp5sFL2CorhbcFRBzpfYX83PesfBPCtA&#10;1pX8/6D+BQAA//8DAFBLAQItABQABgAIAAAAIQC2gziS/gAAAOEBAAATAAAAAAAAAAAAAAAAAAAA&#10;AABbQ29udGVudF9UeXBlc10ueG1sUEsBAi0AFAAGAAgAAAAhADj9If/WAAAAlAEAAAsAAAAAAAAA&#10;AAAAAAAALwEAAF9yZWxzLy5yZWxzUEsBAi0AFAAGAAgAAAAhAKjtbgg6AgAAVgQAAA4AAAAAAAAA&#10;AAAAAAAALgIAAGRycy9lMm9Eb2MueG1sUEsBAi0AFAAGAAgAAAAhAB6f0gLdAAAACQEAAA8AAAAA&#10;AAAAAAAAAAAAlAQAAGRycy9kb3ducmV2LnhtbFBLBQYAAAAABAAEAPMAAACeBQAAAAA=&#10;">
                <v:textbox inset=",7.2pt,,7.2pt">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Full-text articles excluded, with reasons</w:t>
                      </w:r>
                      <w:r w:rsidRPr="00E80F0A">
                        <w:rPr>
                          <w:rFonts w:ascii="Calibri" w:hAnsi="Calibri"/>
                          <w:color w:val="000000" w:themeColor="text1"/>
                          <w:sz w:val="22"/>
                        </w:rPr>
                        <w:br/>
                        <w:t>(n =8)</w:t>
                      </w:r>
                    </w:p>
                  </w:txbxContent>
                </v:textbox>
              </v:rect>
            </w:pict>
          </mc:Fallback>
        </mc:AlternateContent>
      </w:r>
      <w:r w:rsidRPr="000F3174">
        <w:rPr>
          <w:rFonts w:eastAsiaTheme="minorHAnsi" w:cs="Times New Roman"/>
          <w:noProof/>
          <w:color w:val="FF0000"/>
          <w:kern w:val="0"/>
          <w:sz w:val="24"/>
          <w:szCs w:val="24"/>
        </w:rPr>
        <mc:AlternateContent>
          <mc:Choice Requires="wps">
            <w:drawing>
              <wp:anchor distT="0" distB="0" distL="114300" distR="114300" simplePos="0" relativeHeight="251867136" behindDoc="0" locked="0" layoutInCell="1" allowOverlap="1" wp14:anchorId="207E3686" wp14:editId="24FE6F86">
                <wp:simplePos x="0" y="0"/>
                <wp:positionH relativeFrom="column">
                  <wp:posOffset>1912197</wp:posOffset>
                </wp:positionH>
                <wp:positionV relativeFrom="paragraph">
                  <wp:posOffset>63500</wp:posOffset>
                </wp:positionV>
                <wp:extent cx="1714500" cy="753110"/>
                <wp:effectExtent l="0" t="0" r="19050" b="27940"/>
                <wp:wrapNone/>
                <wp:docPr id="126" name="직사각형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3110"/>
                        </a:xfrm>
                        <a:prstGeom prst="rect">
                          <a:avLst/>
                        </a:prstGeom>
                        <a:solidFill>
                          <a:srgbClr val="FFFFFF"/>
                        </a:solidFill>
                        <a:ln w="9525">
                          <a:solidFill>
                            <a:srgbClr val="000000"/>
                          </a:solidFill>
                          <a:miter lim="800000"/>
                          <a:headEnd/>
                          <a:tailEnd/>
                        </a:ln>
                      </wps:spPr>
                      <wps:txbx>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Full-text articles assessed for eligibility</w:t>
                            </w:r>
                            <w:r w:rsidRPr="00E80F0A">
                              <w:rPr>
                                <w:rFonts w:ascii="Calibri" w:hAnsi="Calibri"/>
                                <w:color w:val="000000" w:themeColor="text1"/>
                                <w:sz w:val="22"/>
                              </w:rPr>
                              <w:br/>
                              <w:t>(n =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7E3686" id="직사각형 126" o:spid="_x0000_s1094" style="position:absolute;margin-left:150.55pt;margin-top:5pt;width:135pt;height:59.3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hMZPgIAAFYEAAAOAAAAZHJzL2Uyb0RvYy54bWysVMGO0zAQvSPxD5bvNElpu92o6WrVpQhp&#10;gZUWPsB1nMbCsc3YbVpuyz8g8QdcOPBdaPkHxk5bssAJkYPl8YyfZ96byexi1yiyFeCk0QXNBikl&#10;QnNTSr0u6Ns3yydTSpxnumTKaFHQvXD0Yv740ay1uRia2qhSAEEQ7fLWFrT23uZJ4ngtGuYGxgqN&#10;zspAwzyasE5KYC2iNyoZpukkaQ2UFgwXzuHpVeek84hfVYL711XlhCeqoJibjyvEdRXWZD5j+RqY&#10;rSU/pMH+IYuGSY2PnqCumGdkA/IPqEZyMM5UfsBNk5iqklzEGrCaLP2tmtuaWRFrQXKcPdHk/h8s&#10;f7W9ASJL1G44oUSzBkW6/3J3//Hr9293Pz5/IuEcWWqtyzH41t5AqNPZa8PfOaLNomZ6LS4BTFsL&#10;VmJuWYhPHlwIhsOrZNW+NCU+wTbeRMJ2FTQBEKkgu6jL/qSL2HnC8TA7y0bjFOXj6DsbP82yKFzC&#10;8uNtC84/F6YhYVNQQN0jOtteOx+yYfkxJGZvlCyXUqlowHq1UEC2DHtkGb9YABbZD1OatAU9Hw/H&#10;EfmBz/Uh0vj9DaKRHptdyaag01MQywNtz3QZW9Ezqbo9pqz0gcdAXSeB3612Ua7J9KjKypR7ZBZM&#10;19w4jLipDXygpMXGLqh7v2EgKFEvNKpzno1GYRL6BvSNVd9gmiNUQT0l3Xbhu+nZWJDrGl/KIh3a&#10;XKKilYxkB7W7rA75Y/NGDQ6DFqajb8eoX7+D+U8AAAD//wMAUEsDBBQABgAIAAAAIQAY64xP3gAA&#10;AAoBAAAPAAAAZHJzL2Rvd25yZXYueG1sTI/NTsMwEITvSLyDtUjcqJ1WbUOIU/EjTohDA4Kray9J&#10;RLyOYrdN357tqRx35tPsTLmZfC8OOMYukIZspkAg2eA6ajR8frze5SBiMuRMHwg1nDDCprq+Kk3h&#10;wpG2eKhTIziEYmE0tCkNhZTRtuhNnIUBib2fMHqT+Bwb6UZz5HDfy7lSK+lNR/yhNQM+t2h/673X&#10;sG7SS22flvbrvT3lb/fTIm7rb61vb6bHBxAJp3SB4Vyfq0PFnXZhTy6KXsNCZRmjbCjexMByfRZ2&#10;LMzzFciqlP8nVH8AAAD//wMAUEsBAi0AFAAGAAgAAAAhALaDOJL+AAAA4QEAABMAAAAAAAAAAAAA&#10;AAAAAAAAAFtDb250ZW50X1R5cGVzXS54bWxQSwECLQAUAAYACAAAACEAOP0h/9YAAACUAQAACwAA&#10;AAAAAAAAAAAAAAAvAQAAX3JlbHMvLnJlbHNQSwECLQAUAAYACAAAACEApAoTGT4CAABWBAAADgAA&#10;AAAAAAAAAAAAAAAuAgAAZHJzL2Uyb0RvYy54bWxQSwECLQAUAAYACAAAACEAGOuMT94AAAAKAQAA&#10;DwAAAAAAAAAAAAAAAACYBAAAZHJzL2Rvd25yZXYueG1sUEsFBgAAAAAEAAQA8wAAAKMFAAAAAA==&#10;">
                <v:textbox inset=",7.2pt,,7.2pt">
                  <w:txbxContent>
                    <w:p w:rsidR="006267A7" w:rsidRPr="00E80F0A" w:rsidRDefault="006267A7" w:rsidP="000D348D">
                      <w:pPr>
                        <w:jc w:val="center"/>
                        <w:rPr>
                          <w:rFonts w:ascii="Calibri" w:hAnsi="Calibri"/>
                          <w:color w:val="000000" w:themeColor="text1"/>
                          <w:sz w:val="22"/>
                          <w:lang w:val="en"/>
                        </w:rPr>
                      </w:pPr>
                      <w:r w:rsidRPr="00E80F0A">
                        <w:rPr>
                          <w:rFonts w:ascii="Calibri" w:hAnsi="Calibri"/>
                          <w:color w:val="000000" w:themeColor="text1"/>
                          <w:sz w:val="22"/>
                        </w:rPr>
                        <w:t>Full-text articles assessed for eligibility</w:t>
                      </w:r>
                      <w:r w:rsidRPr="00E80F0A">
                        <w:rPr>
                          <w:rFonts w:ascii="Calibri" w:hAnsi="Calibri"/>
                          <w:color w:val="000000" w:themeColor="text1"/>
                          <w:sz w:val="22"/>
                        </w:rPr>
                        <w:br/>
                        <w:t>(n =12)</w:t>
                      </w:r>
                    </w:p>
                  </w:txbxContent>
                </v:textbox>
              </v:rect>
            </w:pict>
          </mc:Fallback>
        </mc:AlternateContent>
      </w:r>
      <w:r w:rsidRPr="000F3174">
        <w:rPr>
          <w:rFonts w:eastAsiaTheme="minorHAnsi" w:cs="Times New Roman"/>
          <w:noProof/>
          <w:color w:val="FF0000"/>
          <w:kern w:val="0"/>
          <w:sz w:val="24"/>
          <w:szCs w:val="24"/>
        </w:rPr>
        <mc:AlternateContent>
          <mc:Choice Requires="wps">
            <w:drawing>
              <wp:anchor distT="0" distB="0" distL="114300" distR="114300" simplePos="0" relativeHeight="251870208" behindDoc="0" locked="0" layoutInCell="1" allowOverlap="1" wp14:anchorId="04A8F67C" wp14:editId="61049357">
                <wp:simplePos x="0" y="0"/>
                <wp:positionH relativeFrom="column">
                  <wp:posOffset>1930400</wp:posOffset>
                </wp:positionH>
                <wp:positionV relativeFrom="paragraph">
                  <wp:posOffset>1133899</wp:posOffset>
                </wp:positionV>
                <wp:extent cx="1714500" cy="1051560"/>
                <wp:effectExtent l="0" t="0" r="19050" b="15240"/>
                <wp:wrapNone/>
                <wp:docPr id="127" name="직사각형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51560"/>
                        </a:xfrm>
                        <a:prstGeom prst="rect">
                          <a:avLst/>
                        </a:prstGeom>
                        <a:solidFill>
                          <a:srgbClr val="FFFFFF"/>
                        </a:solidFill>
                        <a:ln w="9525">
                          <a:solidFill>
                            <a:srgbClr val="000000"/>
                          </a:solidFill>
                          <a:miter lim="800000"/>
                          <a:headEnd/>
                          <a:tailEnd/>
                        </a:ln>
                      </wps:spPr>
                      <wps:txbx>
                        <w:txbxContent>
                          <w:p w:rsidR="006267A7" w:rsidRPr="00E80F0A" w:rsidRDefault="006267A7" w:rsidP="000D348D">
                            <w:pPr>
                              <w:jc w:val="center"/>
                              <w:rPr>
                                <w:rFonts w:ascii="Calibri" w:hAnsi="Calibri"/>
                                <w:color w:val="000000" w:themeColor="text1"/>
                                <w:sz w:val="22"/>
                                <w:lang w:val="en"/>
                              </w:rPr>
                            </w:pPr>
                            <w:r w:rsidRPr="00755D48">
                              <w:rPr>
                                <w:rFonts w:ascii="Calibri" w:hAnsi="Calibri"/>
                                <w:color w:val="000000" w:themeColor="text1"/>
                                <w:sz w:val="22"/>
                              </w:rPr>
                              <w:t>Studies included in    qualitative synthesis</w:t>
                            </w:r>
                            <w:r>
                              <w:rPr>
                                <w:rFonts w:ascii="Calibri" w:hAnsi="Calibri" w:hint="eastAsia"/>
                                <w:color w:val="000000" w:themeColor="text1"/>
                                <w:sz w:val="22"/>
                              </w:rPr>
                              <w:t xml:space="preserve">      </w:t>
                            </w:r>
                            <w:r w:rsidRPr="00E80F0A">
                              <w:rPr>
                                <w:rFonts w:ascii="Calibri" w:hAnsi="Calibri"/>
                                <w:color w:val="000000" w:themeColor="text1"/>
                                <w:sz w:val="22"/>
                              </w:rPr>
                              <w:br/>
                              <w:t>(n =</w:t>
                            </w:r>
                            <w:r w:rsidRPr="00E80F0A">
                              <w:rPr>
                                <w:rFonts w:ascii="Calibri" w:hAnsi="Calibri" w:hint="eastAsia"/>
                                <w:color w:val="000000" w:themeColor="text1"/>
                                <w:sz w:val="22"/>
                              </w:rPr>
                              <w:t>4</w:t>
                            </w:r>
                            <w:r w:rsidRPr="00E80F0A">
                              <w:rPr>
                                <w:rFonts w:ascii="Calibri" w:hAnsi="Calibri"/>
                                <w:color w:val="000000" w:themeColor="text1"/>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A8F67C" id="직사각형 127" o:spid="_x0000_s1095" style="position:absolute;margin-left:152pt;margin-top:89.3pt;width:135pt;height:82.8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fYiPgIAAFcEAAAOAAAAZHJzL2Uyb0RvYy54bWysVMGO0zAQvSPxD5bvNEnVdrdR09WqSxHS&#10;AistfIDrOI2FY5ux27Tcln9YiT/gwoHvQss/MHbakgVOiBwsj2f8PPPeTGYXu0aRrQAnjS5oNkgp&#10;EZqbUup1Qd+9XT47p8R5pkumjBYF3QtHL+ZPn8xam4uhqY0qBRAE0S5vbUFr722eJI7XomFuYKzQ&#10;6KwMNMyjCeukBNYieqOSYZpOktZAacFw4RyeXnVOOo/4VSW4f1NVTniiCoq5+bhCXFdhTeYzlq+B&#10;2VryQxrsH7JomNT46AnqinlGNiD/gGokB+NM5QfcNImpKslFrAGrydLfqrmtmRWxFiTH2RNN7v/B&#10;8tfbGyCyRO2GZ5Ro1qBID1/uHj59/f7t7sfnexLOkaXWuhyDb+0NhDqdvTb8vSPaLGqm1+ISwLS1&#10;YCXmloX45NGFYDi8SlbtK1PiE2zjTSRsV0ETAJEKsou67E+6iJ0nHA+zs2w0TlE+jr4sHWfjSVQu&#10;YfnxugXnXwjTkLApKKDwEZ5tr50P6bD8GBLTN0qWS6lUNGC9WiggW4ZNsoxfrACr7IcpTdqCTsfD&#10;cUR+5HN9iDR+f4NopMduV7Ip6PkpiOWBt+e6jL3omVTdHlNW+kBk4K7TwO9Wu6jXZHqUZWXKPVIL&#10;putunEbc1AY+UtJiZxfUfdgwEJSolxrlmWajURiFvgF9Y9U3mOYIVVBPSbdd+G58NhbkusaXskiH&#10;NpcoaSUj2UHuLqtD/ti9UYPDpIXx6Nsx6tf/YP4TAAD//wMAUEsDBBQABgAIAAAAIQAFDqQy3wAA&#10;AAsBAAAPAAAAZHJzL2Rvd25yZXYueG1sTI/NTsMwEITvSLyDtUjcqEObNiHEqfgRp4pDA4Kr6yxx&#10;RLyOYrdN357tqRx3vtHsTLmeXC8OOIbOk4L7WQICyfimo1bB58fbXQ4iRE2N7j2hghMGWFfXV6Uu&#10;Gn+kLR7q2AoOoVBoBTbGoZAyGItOh5kfkJj9+NHpyOfYymbURw53vZwnyUo63RF/sHrAF4vmt947&#10;BVkbX2vzvDRf7/aUbx6mRdjW30rd3kxPjyAiTvFihnN9rg4Vd9r5PTVB9AoWScpbIoMsX4FgxzI7&#10;KztGaToHWZXy/4bqDwAA//8DAFBLAQItABQABgAIAAAAIQC2gziS/gAAAOEBAAATAAAAAAAAAAAA&#10;AAAAAAAAAABbQ29udGVudF9UeXBlc10ueG1sUEsBAi0AFAAGAAgAAAAhADj9If/WAAAAlAEAAAsA&#10;AAAAAAAAAAAAAAAALwEAAF9yZWxzLy5yZWxzUEsBAi0AFAAGAAgAAAAhAG0Z9iI+AgAAVwQAAA4A&#10;AAAAAAAAAAAAAAAALgIAAGRycy9lMm9Eb2MueG1sUEsBAi0AFAAGAAgAAAAhAAUOpDLfAAAACwEA&#10;AA8AAAAAAAAAAAAAAAAAmAQAAGRycy9kb3ducmV2LnhtbFBLBQYAAAAABAAEAPMAAACkBQAAAAA=&#10;">
                <v:textbox inset=",7.2pt,,7.2pt">
                  <w:txbxContent>
                    <w:p w:rsidR="006267A7" w:rsidRPr="00E80F0A" w:rsidRDefault="006267A7" w:rsidP="000D348D">
                      <w:pPr>
                        <w:jc w:val="center"/>
                        <w:rPr>
                          <w:rFonts w:ascii="Calibri" w:hAnsi="Calibri"/>
                          <w:color w:val="000000" w:themeColor="text1"/>
                          <w:sz w:val="22"/>
                          <w:lang w:val="en"/>
                        </w:rPr>
                      </w:pPr>
                      <w:r w:rsidRPr="00755D48">
                        <w:rPr>
                          <w:rFonts w:ascii="Calibri" w:hAnsi="Calibri"/>
                          <w:color w:val="000000" w:themeColor="text1"/>
                          <w:sz w:val="22"/>
                        </w:rPr>
                        <w:t>Studies included in    qualitative synthesis</w:t>
                      </w:r>
                      <w:r>
                        <w:rPr>
                          <w:rFonts w:ascii="Calibri" w:hAnsi="Calibri" w:hint="eastAsia"/>
                          <w:color w:val="000000" w:themeColor="text1"/>
                          <w:sz w:val="22"/>
                        </w:rPr>
                        <w:t xml:space="preserve">      </w:t>
                      </w:r>
                      <w:r w:rsidRPr="00E80F0A">
                        <w:rPr>
                          <w:rFonts w:ascii="Calibri" w:hAnsi="Calibri"/>
                          <w:color w:val="000000" w:themeColor="text1"/>
                          <w:sz w:val="22"/>
                        </w:rPr>
                        <w:br/>
                        <w:t>(n =</w:t>
                      </w:r>
                      <w:r w:rsidRPr="00E80F0A">
                        <w:rPr>
                          <w:rFonts w:ascii="Calibri" w:hAnsi="Calibri" w:hint="eastAsia"/>
                          <w:color w:val="000000" w:themeColor="text1"/>
                          <w:sz w:val="22"/>
                        </w:rPr>
                        <w:t>4</w:t>
                      </w:r>
                      <w:r w:rsidRPr="00E80F0A">
                        <w:rPr>
                          <w:rFonts w:ascii="Calibri" w:hAnsi="Calibri"/>
                          <w:color w:val="000000" w:themeColor="text1"/>
                          <w:sz w:val="22"/>
                        </w:rPr>
                        <w:t>)</w:t>
                      </w:r>
                    </w:p>
                  </w:txbxContent>
                </v:textbox>
              </v:rect>
            </w:pict>
          </mc:Fallback>
        </mc:AlternateContent>
      </w:r>
      <w:r w:rsidRPr="000F3174">
        <w:rPr>
          <w:rFonts w:eastAsiaTheme="minorHAnsi"/>
        </w:rPr>
        <w:br w:type="page"/>
      </w:r>
    </w:p>
    <w:p w:rsidR="000D348D" w:rsidRPr="00C53B2D" w:rsidRDefault="00170640" w:rsidP="000D348D">
      <w:pPr>
        <w:widowControl/>
        <w:wordWrap/>
        <w:autoSpaceDE/>
        <w:autoSpaceDN/>
        <w:jc w:val="left"/>
        <w:rPr>
          <w:rFonts w:eastAsiaTheme="minorHAnsi"/>
          <w:sz w:val="24"/>
          <w:szCs w:val="24"/>
        </w:rPr>
      </w:pPr>
      <w:r w:rsidRPr="00C53B2D">
        <w:rPr>
          <w:rFonts w:eastAsiaTheme="minorHAnsi" w:hint="eastAsia"/>
          <w:sz w:val="24"/>
          <w:szCs w:val="24"/>
        </w:rPr>
        <w:lastRenderedPageBreak/>
        <w:t>항우울제</w:t>
      </w:r>
      <w:r w:rsidRPr="00C53B2D">
        <w:rPr>
          <w:rFonts w:eastAsiaTheme="minorHAnsi"/>
          <w:sz w:val="24"/>
          <w:szCs w:val="24"/>
        </w:rPr>
        <w:t xml:space="preserve"> </w:t>
      </w:r>
    </w:p>
    <w:p w:rsidR="000D348D" w:rsidRPr="000F3174" w:rsidRDefault="000D348D" w:rsidP="000D348D">
      <w:pPr>
        <w:rPr>
          <w:rFonts w:eastAsiaTheme="minorHAnsi"/>
          <w:sz w:val="22"/>
        </w:rPr>
      </w:pPr>
      <w:r w:rsidRPr="000F3174">
        <w:rPr>
          <w:rFonts w:eastAsiaTheme="minorHAnsi" w:cs="Times New Roman"/>
          <w:noProof/>
          <w:kern w:val="0"/>
          <w:sz w:val="24"/>
          <w:szCs w:val="24"/>
        </w:rPr>
        <mc:AlternateContent>
          <mc:Choice Requires="wps">
            <w:drawing>
              <wp:anchor distT="0" distB="0" distL="114300" distR="114300" simplePos="0" relativeHeight="251887616" behindDoc="0" locked="0" layoutInCell="1" allowOverlap="1" wp14:anchorId="07D3C83B" wp14:editId="62B5257F">
                <wp:simplePos x="0" y="0"/>
                <wp:positionH relativeFrom="column">
                  <wp:posOffset>438150</wp:posOffset>
                </wp:positionH>
                <wp:positionV relativeFrom="paragraph">
                  <wp:posOffset>121285</wp:posOffset>
                </wp:positionV>
                <wp:extent cx="4486275" cy="876935"/>
                <wp:effectExtent l="0" t="0" r="28575" b="18415"/>
                <wp:wrapNone/>
                <wp:docPr id="128" name="직사각형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86275" cy="876935"/>
                        </a:xfrm>
                        <a:prstGeom prst="rect">
                          <a:avLst/>
                        </a:prstGeom>
                        <a:solidFill>
                          <a:srgbClr val="FFFFFF"/>
                        </a:solidFill>
                        <a:ln w="9525">
                          <a:solidFill>
                            <a:srgbClr val="000000"/>
                          </a:solidFill>
                          <a:miter lim="800000"/>
                          <a:headEnd/>
                          <a:tailEnd/>
                        </a:ln>
                      </wps:spPr>
                      <wps:txbx>
                        <w:txbxContent>
                          <w:p w:rsidR="006267A7" w:rsidRDefault="006267A7" w:rsidP="000D348D">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0D348D">
                            <w:pPr>
                              <w:spacing w:line="240" w:lineRule="atLeast"/>
                              <w:jc w:val="center"/>
                              <w:rPr>
                                <w:rFonts w:ascii="Calibri" w:hAnsi="Calibri"/>
                                <w:sz w:val="22"/>
                                <w:lang w:val="en"/>
                              </w:rPr>
                            </w:pPr>
                            <w:proofErr w:type="gramStart"/>
                            <w:r>
                              <w:rPr>
                                <w:rFonts w:ascii="Calibri" w:hAnsi="Calibri" w:hint="eastAsia"/>
                                <w:sz w:val="22"/>
                              </w:rPr>
                              <w:t xml:space="preserve">Medline( </w:t>
                            </w:r>
                            <w:r>
                              <w:rPr>
                                <w:rFonts w:ascii="Calibri" w:hAnsi="Calibri"/>
                                <w:sz w:val="22"/>
                              </w:rPr>
                              <w:t>976</w:t>
                            </w:r>
                            <w:proofErr w:type="gramEnd"/>
                            <w:r>
                              <w:rPr>
                                <w:rFonts w:ascii="Calibri" w:hAnsi="Calibri" w:hint="eastAsia"/>
                                <w:sz w:val="22"/>
                              </w:rPr>
                              <w:t xml:space="preserve"> ), EMbase( </w:t>
                            </w:r>
                            <w:r>
                              <w:rPr>
                                <w:rFonts w:ascii="Calibri" w:hAnsi="Calibri"/>
                                <w:sz w:val="22"/>
                              </w:rPr>
                              <w:t>4446</w:t>
                            </w:r>
                            <w:r>
                              <w:rPr>
                                <w:rFonts w:ascii="Calibri" w:hAnsi="Calibri" w:hint="eastAsia"/>
                                <w:sz w:val="22"/>
                              </w:rPr>
                              <w:t xml:space="preserve"> ), Cochrane(</w:t>
                            </w:r>
                            <w:r>
                              <w:rPr>
                                <w:rFonts w:ascii="Calibri" w:hAnsi="Calibri"/>
                                <w:sz w:val="22"/>
                              </w:rPr>
                              <w:t xml:space="preserve"> 126 ) KoreaMed (81)</w:t>
                            </w:r>
                            <w:r>
                              <w:rPr>
                                <w:rFonts w:ascii="Calibri" w:hAnsi="Calibri"/>
                                <w:sz w:val="22"/>
                              </w:rPr>
                              <w:br/>
                            </w:r>
                            <w:r>
                              <w:rPr>
                                <w:rFonts w:ascii="Calibri" w:hAnsi="Calibri" w:hint="eastAsia"/>
                                <w:sz w:val="22"/>
                              </w:rPr>
                              <w:t xml:space="preserve">Total </w:t>
                            </w:r>
                            <w:r>
                              <w:rPr>
                                <w:rFonts w:ascii="Calibri" w:hAnsi="Calibri"/>
                                <w:sz w:val="22"/>
                              </w:rPr>
                              <w:t>(n = 562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D3C83B" id="직사각형 128" o:spid="_x0000_s1096" style="position:absolute;left:0;text-align:left;margin-left:34.5pt;margin-top:9.55pt;width:353.25pt;height:69.0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FTHPAIAAFYEAAAOAAAAZHJzL2Uyb0RvYy54bWysVM2O0zAQviPxDpbvNG3pb9R0tepShLTA&#10;SgsP4DpOYuHYZuw2Kbfdd0DiDbhw4LnQ8g6MnW63C5wQOVgee/zNzPfNZHHW1orsBDhpdEYHvT4l&#10;QnOTS11m9P279bMZJc4znTNltMjoXjh6tnz6ZNHYVAxNZVQugCCIdmljM1p5b9MkcbwSNXM9Y4XG&#10;y8JAzTyaUCY5sAbRa5UM+/1J0hjILRgunMPTi+6SLiN+UQju3xaFE56ojGJuPq4Q101Yk+WCpSUw&#10;W0l+SIP9QxY1kxqDHqEumGdkC/IPqFpyMM4UvsdNnZiikFzEGrCaQf+3aq4rZkWsBclx9kiT+3+w&#10;/M3uCojMUbshSqVZjSLdfb25u/324/vNzy+fSThHlhrrUnS+tlcQ6nT20vAPjmizqpguxTmAaSrB&#10;csxtEPyTRw+C4fAp2TSvTY4h2NabSFhbQB0AkQrSRl32R11E6wnHw9FoNhlOx5RwvJtNJ/Pn4xiC&#10;pfevLTj/UpiahE1GAXWP6Gx36XzIhqX3LjF7o2S+lkpFA8rNSgHZMeyRdfwO6O7UTWnSZHQ+Ho4j&#10;8qM7dwrRj9/fIGrpsdmVrLGKoxNLA20vdB5b0TOpuj2mrPSBx0BdJ4FvN22Uaxp7N/C6MfkemQXT&#10;NTcOI24qA58oabCxM+o+bhkIStQrjerMB6NRmIRTA06NzanBNEeojHpKuu3Kd9OztSDLCiMNIh3a&#10;nKOihYxkP2R1yB+bN2pwGLQwHad29Hr4HSx/AQAA//8DAFBLAwQUAAYACAAAACEAQ7TIFd4AAAAJ&#10;AQAADwAAAGRycy9kb3ducmV2LnhtbEyPzU7DMBCE70i8g7VI3KjTojRNiFPxI06IQwOCq2svcUS8&#10;jmK3Td+e5QTHnRnNflNvZz+II06xD6RguchAIJlge+oUvL8932xAxKTJ6iEQKjhjhG1zeVHryoYT&#10;7fDYpk5wCcVKK3ApjZWU0Tj0Oi7CiMTeV5i8TnxOnbSTPnG5H+Qqy9bS6574g9MjPjo03+3BKyi6&#10;9NSah9x8vLrz5qWcb+Ou/VTq+mq+vwORcE5/YfjFZ3RomGkfDmSjGBSsS56SWC+XINgvijwHsWch&#10;L1Ygm1r+X9D8AAAA//8DAFBLAQItABQABgAIAAAAIQC2gziS/gAAAOEBAAATAAAAAAAAAAAAAAAA&#10;AAAAAABbQ29udGVudF9UeXBlc10ueG1sUEsBAi0AFAAGAAgAAAAhADj9If/WAAAAlAEAAAsAAAAA&#10;AAAAAAAAAAAALwEAAF9yZWxzLy5yZWxzUEsBAi0AFAAGAAgAAAAhANXkVMc8AgAAVgQAAA4AAAAA&#10;AAAAAAAAAAAALgIAAGRycy9lMm9Eb2MueG1sUEsBAi0AFAAGAAgAAAAhAEO0yBXeAAAACQEAAA8A&#10;AAAAAAAAAAAAAAAAlgQAAGRycy9kb3ducmV2LnhtbFBLBQYAAAAABAAEAPMAAAChBQAAAAA=&#10;">
                <v:textbox inset=",7.2pt,,7.2pt">
                  <w:txbxContent>
                    <w:p w:rsidR="006267A7" w:rsidRDefault="006267A7" w:rsidP="000D348D">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0D348D">
                      <w:pPr>
                        <w:spacing w:line="240" w:lineRule="atLeast"/>
                        <w:jc w:val="center"/>
                        <w:rPr>
                          <w:rFonts w:ascii="Calibri" w:hAnsi="Calibri"/>
                          <w:sz w:val="22"/>
                          <w:lang w:val="en"/>
                        </w:rPr>
                      </w:pPr>
                      <w:proofErr w:type="gramStart"/>
                      <w:r>
                        <w:rPr>
                          <w:rFonts w:ascii="Calibri" w:hAnsi="Calibri" w:hint="eastAsia"/>
                          <w:sz w:val="22"/>
                        </w:rPr>
                        <w:t xml:space="preserve">Medline( </w:t>
                      </w:r>
                      <w:r>
                        <w:rPr>
                          <w:rFonts w:ascii="Calibri" w:hAnsi="Calibri"/>
                          <w:sz w:val="22"/>
                        </w:rPr>
                        <w:t>976</w:t>
                      </w:r>
                      <w:proofErr w:type="gramEnd"/>
                      <w:r>
                        <w:rPr>
                          <w:rFonts w:ascii="Calibri" w:hAnsi="Calibri" w:hint="eastAsia"/>
                          <w:sz w:val="22"/>
                        </w:rPr>
                        <w:t xml:space="preserve"> ), EMbase( </w:t>
                      </w:r>
                      <w:r>
                        <w:rPr>
                          <w:rFonts w:ascii="Calibri" w:hAnsi="Calibri"/>
                          <w:sz w:val="22"/>
                        </w:rPr>
                        <w:t>4446</w:t>
                      </w:r>
                      <w:r>
                        <w:rPr>
                          <w:rFonts w:ascii="Calibri" w:hAnsi="Calibri" w:hint="eastAsia"/>
                          <w:sz w:val="22"/>
                        </w:rPr>
                        <w:t xml:space="preserve"> ), Cochrane(</w:t>
                      </w:r>
                      <w:r>
                        <w:rPr>
                          <w:rFonts w:ascii="Calibri" w:hAnsi="Calibri"/>
                          <w:sz w:val="22"/>
                        </w:rPr>
                        <w:t xml:space="preserve"> 126 ) KoreaMed (81)</w:t>
                      </w:r>
                      <w:r>
                        <w:rPr>
                          <w:rFonts w:ascii="Calibri" w:hAnsi="Calibri"/>
                          <w:sz w:val="22"/>
                        </w:rPr>
                        <w:br/>
                      </w:r>
                      <w:r>
                        <w:rPr>
                          <w:rFonts w:ascii="Calibri" w:hAnsi="Calibri" w:hint="eastAsia"/>
                          <w:sz w:val="22"/>
                        </w:rPr>
                        <w:t xml:space="preserve">Total </w:t>
                      </w:r>
                      <w:r>
                        <w:rPr>
                          <w:rFonts w:ascii="Calibri" w:hAnsi="Calibri"/>
                          <w:sz w:val="22"/>
                        </w:rPr>
                        <w:t>(n = 5629 )</w:t>
                      </w:r>
                    </w:p>
                  </w:txbxContent>
                </v:textbox>
              </v:rect>
            </w:pict>
          </mc:Fallback>
        </mc:AlternateContent>
      </w: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p>
    <w:p w:rsidR="000D348D" w:rsidRPr="000F3174" w:rsidRDefault="000D348D" w:rsidP="000D348D">
      <w:pPr>
        <w:rPr>
          <w:rFonts w:eastAsiaTheme="minorHAnsi"/>
          <w:sz w:val="22"/>
        </w:rPr>
      </w:pPr>
      <w:r w:rsidRPr="000F3174">
        <w:rPr>
          <w:rFonts w:eastAsiaTheme="minorHAnsi" w:cs="Times New Roman"/>
          <w:noProof/>
          <w:kern w:val="0"/>
          <w:sz w:val="24"/>
          <w:szCs w:val="24"/>
        </w:rPr>
        <mc:AlternateContent>
          <mc:Choice Requires="wps">
            <w:drawing>
              <wp:anchor distT="36576" distB="36576" distL="36576" distR="36576" simplePos="0" relativeHeight="251888640" behindDoc="0" locked="0" layoutInCell="1" allowOverlap="1" wp14:anchorId="186CF55B" wp14:editId="270D5849">
                <wp:simplePos x="0" y="0"/>
                <wp:positionH relativeFrom="column">
                  <wp:posOffset>2687444</wp:posOffset>
                </wp:positionH>
                <wp:positionV relativeFrom="paragraph">
                  <wp:posOffset>31549</wp:posOffset>
                </wp:positionV>
                <wp:extent cx="0" cy="680224"/>
                <wp:effectExtent l="76200" t="0" r="95250" b="62865"/>
                <wp:wrapNone/>
                <wp:docPr id="129" name="직선 화살표 연결선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022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9422921" id="직선 화살표 연결선 129" o:spid="_x0000_s1026" type="#_x0000_t32" style="position:absolute;left:0;text-align:left;margin-left:211.6pt;margin-top:2.5pt;width:0;height:53.55pt;z-index:2518886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hn00QIAAKoFAAAOAAAAZHJzL2Uyb0RvYy54bWysVMuO0zAU3SPxD5b3mTyavqJpRzNpyobH&#10;SDOItRs7jYVjR7bbtEIsQPwAEhJCYsGO7QjxVajzD9hOm6HDBqHJwvJ1fI/PPffYp2ebioE1kYoK&#10;PoHhSQAB4bnAlC8n8OX13BtBoDTiGDHByQRuiYJn08ePTps6IZEoBcNEAgPCVdLUE1hqXSe+r/KS&#10;VEidiJpw87MQskLahHLpY4kag14xPwqCgd8IiWspcqKUWZ21P+HU4RcFyfWLolBEAzaBhpt2o3Tj&#10;wo7+9BQlS4nqkuZ7Gug/WFSIcnNoBzVDGoGVpH9BVTSXQolCn+Si8kVR0Jy4Gkw1YXCvmqsS1cTV&#10;YsRRdSeTejjY/Pn6UgKKTe+iMQQcVaZJu+/vdh++gdsvn3bvf95+/Ap2n29+/bixa3aX0aypVWJS&#10;U34pbdX5hl/VT0X+WgEu0hLxJXHcr7e1gQtthn+UYgNVm5MXzTOBzR600sIJuClkZSGNNGDj+rTt&#10;+kQ2GuTtYm5WB6MgimIHjpJDXi2VfkJEBexkApWWiC5LnQrOjRmEDN0paP1UacsKJYcEeygXc8qY&#10;8wTjoJnAcT/quwQlGMX2p92m5HKRMgnWyLrKfXsWR9ukWHHswEqCcLafa0SZmQPttNGSGrUYgfa0&#10;imAIGDEXyc5aeozbE4mzcsvZRBttpm7dKOJs9mYcjLNRNoq9OBpkXhzMZt75PI29wTwc9me9WZrO&#10;wre2lDBOSoox4baag+XD+N8stb98rVk703ey+cfoTl9D9pjp+bwfDOPeyBsO+z0v7mWBdzGap955&#10;Gg4Gw+wivcjuMc1c9ephyHZSWlZipYm8KnEDMLV26fXHUQhNYJ6IaNh2FiC2NC3JtYRACv2K6tKZ&#10;29rSYhy5IXXfvncdeivEoYc26rqwr+1OKmPJQ3/dnbHXpL1wC4G3l9Lawl4f8yC4pP3jZV+cP2O3&#10;6+6Jnf4GAAD//wMAUEsDBBQABgAIAAAAIQASNj/R3QAAAAkBAAAPAAAAZHJzL2Rvd25yZXYueG1s&#10;TI9BS8NAFITvgv9heYI3u0naVInZFCko0puxisdt9jUJzb4Nu9s2+ut94kGPwwwz35SryQ7ihD70&#10;jhSkswQEUuNMT62C7evjzR2IEDUZPThCBZ8YYFVdXpS6MO5ML3iqYyu4hEKhFXQxjoWUoenQ6jBz&#10;IxJ7e+etjix9K43XZy63g8ySZCmt7okXOj3iusPmUB+tgulrk2P73i/ic/p06zf5+mP+Vit1fTU9&#10;3IOIOMW/MPzgMzpUzLRzRzJBDAoW2TzjqIKcL7H/q3ccTLMUZFXK/w+qbwAAAP//AwBQSwECLQAU&#10;AAYACAAAACEAtoM4kv4AAADhAQAAEwAAAAAAAAAAAAAAAAAAAAAAW0NvbnRlbnRfVHlwZXNdLnht&#10;bFBLAQItABQABgAIAAAAIQA4/SH/1gAAAJQBAAALAAAAAAAAAAAAAAAAAC8BAABfcmVscy8ucmVs&#10;c1BLAQItABQABgAIAAAAIQDr7hn00QIAAKoFAAAOAAAAAAAAAAAAAAAAAC4CAABkcnMvZTJvRG9j&#10;LnhtbFBLAQItABQABgAIAAAAIQASNj/R3QAAAAkBAAAPAAAAAAAAAAAAAAAAACsFAABkcnMvZG93&#10;bnJldi54bWxQSwUGAAAAAAQABADzAAAANQYAAAAA&#10;">
                <v:stroke endarrow="block"/>
                <v:shadow color="#ccc"/>
              </v:shape>
            </w:pict>
          </mc:Fallback>
        </mc:AlternateContent>
      </w:r>
    </w:p>
    <w:p w:rsidR="000D348D" w:rsidRPr="000F3174" w:rsidRDefault="005436BC" w:rsidP="000D348D">
      <w:pPr>
        <w:rPr>
          <w:rFonts w:eastAsiaTheme="minorHAnsi"/>
        </w:rPr>
      </w:pPr>
      <w:r w:rsidRPr="000F3174">
        <w:rPr>
          <w:rFonts w:eastAsiaTheme="minorHAnsi" w:cs="Times New Roman"/>
          <w:noProof/>
          <w:kern w:val="0"/>
          <w:sz w:val="24"/>
          <w:szCs w:val="24"/>
        </w:rPr>
        <mc:AlternateContent>
          <mc:Choice Requires="wps">
            <w:drawing>
              <wp:anchor distT="0" distB="0" distL="114300" distR="114300" simplePos="0" relativeHeight="251901952" behindDoc="0" locked="0" layoutInCell="1" allowOverlap="1" wp14:anchorId="6D1B37E6" wp14:editId="483C662B">
                <wp:simplePos x="0" y="0"/>
                <wp:positionH relativeFrom="column">
                  <wp:posOffset>4227474</wp:posOffset>
                </wp:positionH>
                <wp:positionV relativeFrom="paragraph">
                  <wp:posOffset>2841625</wp:posOffset>
                </wp:positionV>
                <wp:extent cx="1714119" cy="753110"/>
                <wp:effectExtent l="0" t="0" r="19685" b="27940"/>
                <wp:wrapNone/>
                <wp:docPr id="133" name="직사각형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119" cy="75311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Full-text articles excluded, with reasons</w:t>
                            </w:r>
                            <w:r>
                              <w:rPr>
                                <w:rFonts w:ascii="Calibri" w:hAnsi="Calibri"/>
                                <w:sz w:val="22"/>
                              </w:rPr>
                              <w:br/>
                              <w:t xml:space="preserve">(n = </w:t>
                            </w:r>
                            <w:proofErr w:type="gramStart"/>
                            <w:r>
                              <w:rPr>
                                <w:rFonts w:ascii="Calibri" w:hAnsi="Calibri"/>
                                <w:sz w:val="22"/>
                              </w:rPr>
                              <w:t>20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1B37E6" id="직사각형 133" o:spid="_x0000_s1097" style="position:absolute;left:0;text-align:left;margin-left:332.85pt;margin-top:223.75pt;width:134.95pt;height:59.3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NyDPgIAAFYEAAAOAAAAZHJzL2Uyb0RvYy54bWysVM2O0zAQviPxDpbvNE1/2G3UdLXqUoS0&#10;wEoLD+A4TmLh2GbsNim33XdA4g24cOC50PIOjN1utwucEDlYHs/488z3zWR+1reKbAQ4aXRO08GQ&#10;EqG5KaWuc/r+3erZKSXOM10yZbTI6VY4erZ4+mTe2UyMTGNUKYAgiHZZZ3PaeG+zJHG8ES1zA2OF&#10;RmdloGUeTaiTEliH6K1KRsPh86QzUFowXDiHpxc7J11E/KoS3L+tKic8UTnF3HxcIa5FWJPFnGU1&#10;MNtIvk+D/UMWLZMaHz1AXTDPyBrkH1Ct5GCcqfyAmzYxVSW5iDVgNenwt2quG2ZFrAXJcfZAk/t/&#10;sPzN5gqILFG78ZgSzVoU6e7rzd3ttx/fb35++UzCObLUWZdh8LW9glCns5eGf3BEm2XDdC3OAUzX&#10;CFZibmmITx5dCIbDq6ToXpsSn2BrbyJhfQVtAEQqSB912R50Eb0nHA/Tk3SSpjNKOPpOpuM0jcIl&#10;LLu/bcH5l8K0JGxyCqh7RGebS+dDNiy7D4nZGyXLlVQqGlAXSwVkw7BHVvGLBWCRx2FKky6ns+lo&#10;GpEf+dwxxDB+f4NopcdmV7LN6ekhiGWBthe6jK3omVS7Paas9J7HQN1OAt8XfZTrJLIceC1MuUVm&#10;weyaG4cRN42BT5R02Ng5dR/XDAQl6pVGdWbpZBIm4diAY6M4NpjmCJVTT8luu/S76VlbkHWDL6WR&#10;Dm3OUdFKRrIfstrnj80bNdgPWpiOYztGPfwOFr8AAAD//wMAUEsDBBQABgAIAAAAIQBr0uze4QAA&#10;AAsBAAAPAAAAZHJzL2Rvd25yZXYueG1sTI/LTsMwEEX3SPyDNUjsqFNaO22IU/EQq4pFA4Kt6wxx&#10;RDyOYrdN/x6zKsvRPbr3TLmZXM+OOIbOk4L5LAOGZHzTUavg4/31bgUsRE2N7j2hgjMG2FTXV6Uu&#10;Gn+iHR7r2LJUQqHQCmyMQ8F5MBadDjM/IKXs249Ox3SOLW9GfUrlruf3WSa50x2lBasHfLZofuqD&#10;U5C38aU2T8J8vtnzarueFmFXfyl1ezM9PgCLOMULDH/6SR2q5LT3B2oC6xVIKfKEKlgucwEsEeuF&#10;kMD2CoSUc+BVyf//UP0CAAD//wMAUEsBAi0AFAAGAAgAAAAhALaDOJL+AAAA4QEAABMAAAAAAAAA&#10;AAAAAAAAAAAAAFtDb250ZW50X1R5cGVzXS54bWxQSwECLQAUAAYACAAAACEAOP0h/9YAAACUAQAA&#10;CwAAAAAAAAAAAAAAAAAvAQAAX3JlbHMvLnJlbHNQSwECLQAUAAYACAAAACEAzzjcgz4CAABWBAAA&#10;DgAAAAAAAAAAAAAAAAAuAgAAZHJzL2Uyb0RvYy54bWxQSwECLQAUAAYACAAAACEAa9Ls3uEAAAAL&#10;AQAADwAAAAAAAAAAAAAAAACYBAAAZHJzL2Rvd25yZXYueG1sUEsFBgAAAAAEAAQA8wAAAKYFAAAA&#10;AA==&#10;">
                <v:textbox inset=",7.2pt,,7.2pt">
                  <w:txbxContent>
                    <w:p w:rsidR="006267A7" w:rsidRDefault="006267A7" w:rsidP="000D348D">
                      <w:pPr>
                        <w:jc w:val="center"/>
                        <w:rPr>
                          <w:rFonts w:ascii="Calibri" w:hAnsi="Calibri"/>
                          <w:sz w:val="22"/>
                          <w:lang w:val="en"/>
                        </w:rPr>
                      </w:pPr>
                      <w:r>
                        <w:rPr>
                          <w:rFonts w:ascii="Calibri" w:hAnsi="Calibri"/>
                          <w:sz w:val="22"/>
                        </w:rPr>
                        <w:t>Full-text articles excluded, with reasons</w:t>
                      </w:r>
                      <w:r>
                        <w:rPr>
                          <w:rFonts w:ascii="Calibri" w:hAnsi="Calibri"/>
                          <w:sz w:val="22"/>
                        </w:rPr>
                        <w:br/>
                        <w:t xml:space="preserve">(n = </w:t>
                      </w:r>
                      <w:proofErr w:type="gramStart"/>
                      <w:r>
                        <w:rPr>
                          <w:rFonts w:ascii="Calibri" w:hAnsi="Calibri"/>
                          <w:sz w:val="22"/>
                        </w:rPr>
                        <w:t>20 )</w:t>
                      </w:r>
                      <w:proofErr w:type="gramEnd"/>
                    </w:p>
                  </w:txbxContent>
                </v:textbox>
              </v:rect>
            </w:pict>
          </mc:Fallback>
        </mc:AlternateContent>
      </w:r>
      <w:r w:rsidRPr="000F3174">
        <w:rPr>
          <w:rFonts w:eastAsiaTheme="minorHAnsi" w:cs="Times New Roman"/>
          <w:noProof/>
          <w:color w:val="000000" w:themeColor="text1"/>
          <w:kern w:val="0"/>
          <w:sz w:val="24"/>
          <w:szCs w:val="24"/>
        </w:rPr>
        <mc:AlternateContent>
          <mc:Choice Requires="wps">
            <w:drawing>
              <wp:anchor distT="36576" distB="36576" distL="36576" distR="36576" simplePos="0" relativeHeight="251910144" behindDoc="0" locked="0" layoutInCell="1" allowOverlap="1" wp14:anchorId="388F436F" wp14:editId="6B1AD136">
                <wp:simplePos x="0" y="0"/>
                <wp:positionH relativeFrom="column">
                  <wp:posOffset>3536950</wp:posOffset>
                </wp:positionH>
                <wp:positionV relativeFrom="paragraph">
                  <wp:posOffset>2033905</wp:posOffset>
                </wp:positionV>
                <wp:extent cx="650875" cy="0"/>
                <wp:effectExtent l="0" t="76200" r="15875" b="95250"/>
                <wp:wrapNone/>
                <wp:docPr id="139" name="직선 화살표 연결선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0294C50" id="직선 화살표 연결선 139" o:spid="_x0000_s1026" type="#_x0000_t32" style="position:absolute;left:0;text-align:left;margin-left:278.5pt;margin-top:160.15pt;width:51.25pt;height:0;z-index:2519101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YiK1QIAAKoFAAAOAAAAZHJzL2Uyb0RvYy54bWysVM1u1DAQviPxDpbvaZLdZH+i7lZtNsul&#10;QKUWcfbGzsYisSPb+1MhDiBeAAkJIXHgxrVCPBXavgNj727aLReEmkPksT3fzHzzjY9P1nWFlkxp&#10;LsUIh0cBRkzkknIxH+FXV1NvgJE2RFBSScFG+JppfDJ++uR41SSsI0tZUaYQgAidrJoRLo1pEt/X&#10;eclqoo9kwwQcFlLVxICp5j5VZAXodeV3gqDnr6SijZI50xp2J9tDPHb4RcFy87IoNDOoGmHIzbi/&#10;cv+Z/fvjY5LMFWlKnu/SIP+RRU24gKAt1IQYghaK/wVV81xJLQtzlMval0XBc+ZqgGrC4EE1lyVp&#10;mKsFyNFNS5N+PNj8xfJCIU6hd90hRoLU0KTNj/ebj9/R7dfPmw+/bj99Q5svN79/3tg9ews4WzU6&#10;AddUXChbdb4Wl825zN9oJGRaEjFnLver6wbgQuvhH7hYQzcQebZ6LincIQsjHYHrQtUWEqhBa9en&#10;67ZPbG1QDpu9OBj0Y4zy/ZFPkr1fo7R5xmSN7GKEtVGEz0uTSiFADFKFLgpZnmtjsyLJ3sEGFXLK&#10;q8ppohJoNcLDuBM7By0rTu2hvabVfJZWCi2JVZX7XIlwcv+akgtBHVjJCM12a0N4BWtkHDdGcWCr&#10;YthGqxnFqGIwSHa1Ta8SNiJzUt7mDNbawNLtAyNOZm+HwTAbZIPIizq9zIuCycQ7naaR15uG/XjS&#10;naTpJHxnSwmjpOSUMmGr2Us+jP5NUrvh24q1FX1Lm3+I7viFZA8zPZ3GQT/qDrx+P+56UTcLvLPB&#10;NPVO07DX62dn6Vn2INPMVa8fJ9mWSpuVXBimLku6QpRbuXTjYSfEYMAT0elvO4tINYeW5EZhpKR5&#10;zU3pxG1laTEO1JC6b9e7Fn1LxL6H1mq7sKvtjiqQ5L6/bmbsmGwHbibp9YWysrDjAw+Cc9o9XvbF&#10;uW+7W3dP7PgPAAAA//8DAFBLAwQUAAYACAAAACEASIHWSuAAAAALAQAADwAAAGRycy9kb3ducmV2&#10;LnhtbEyPzU7DMBCE70i8g7VI3KjTBrcQsqlQJRDqjfAjjm68JBHxOrLdNvD0GAkJjrMzmv2mXE92&#10;EAfyoXeMMJ9lIIgbZ3puEZ6f7i6uQISo2ejBMSF8UoB1dXpS6sK4Iz/SoY6tSCUcCo3QxTgWUoam&#10;I6vDzI3EyXt33uqYpG+l8fqYyu0gF1m2lFb3nD50eqRNR81HvbcI09dWUfvaX8aH+f3Kb9XmLX+p&#10;Ec/PptsbEJGm+BeGH/yEDlVi2rk9myAGBKVWaUtEyBdZDiIllupagdj9XmRVyv8bqm8AAAD//wMA&#10;UEsBAi0AFAAGAAgAAAAhALaDOJL+AAAA4QEAABMAAAAAAAAAAAAAAAAAAAAAAFtDb250ZW50X1R5&#10;cGVzXS54bWxQSwECLQAUAAYACAAAACEAOP0h/9YAAACUAQAACwAAAAAAAAAAAAAAAAAvAQAAX3Jl&#10;bHMvLnJlbHNQSwECLQAUAAYACAAAACEAyDWIitUCAACqBQAADgAAAAAAAAAAAAAAAAAuAgAAZHJz&#10;L2Uyb0RvYy54bWxQSwECLQAUAAYACAAAACEASIHWSuAAAAALAQAADwAAAAAAAAAAAAAAAAAvBQAA&#10;ZHJzL2Rvd25yZXYueG1sUEsFBgAAAAAEAAQA8wAAADwGA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94784" behindDoc="0" locked="0" layoutInCell="1" allowOverlap="1" wp14:anchorId="1A1D9A44" wp14:editId="7CB3E935">
                <wp:simplePos x="0" y="0"/>
                <wp:positionH relativeFrom="column">
                  <wp:posOffset>4197350</wp:posOffset>
                </wp:positionH>
                <wp:positionV relativeFrom="paragraph">
                  <wp:posOffset>1741449</wp:posOffset>
                </wp:positionV>
                <wp:extent cx="1714500" cy="643255"/>
                <wp:effectExtent l="0" t="0" r="19050" b="23495"/>
                <wp:wrapNone/>
                <wp:docPr id="132" name="직사각형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excluded</w:t>
                            </w:r>
                            <w:r>
                              <w:rPr>
                                <w:rFonts w:ascii="Calibri" w:hAnsi="Calibri"/>
                                <w:sz w:val="22"/>
                              </w:rPr>
                              <w:br/>
                              <w:t xml:space="preserve">(n = </w:t>
                            </w:r>
                            <w:proofErr w:type="gramStart"/>
                            <w:r>
                              <w:rPr>
                                <w:rFonts w:ascii="Calibri" w:hAnsi="Calibri"/>
                                <w:sz w:val="22"/>
                              </w:rPr>
                              <w:t>3845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1D9A44" id="직사각형 132" o:spid="_x0000_s1098" style="position:absolute;left:0;text-align:left;margin-left:330.5pt;margin-top:137.1pt;width:135pt;height:50.6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G9oPQIAAFYEAAAOAAAAZHJzL2Uyb0RvYy54bWysVM2O0zAQviPxDpbvNEm33Z+o6WrVpQhp&#10;gZUWHsBxnMbCsc3YbVpuu++AxBtw4cBzoeUdGDvdkgVOiBwsjz3+Zub7ZjI737aKbAQ4aXRBs1FK&#10;idDcVFKvCvru7fLZKSXOM10xZbQo6E44ej5/+mTW2VyMTWNUJYAgiHZ5ZwvaeG/zJHG8ES1zI2OF&#10;xsvaQMs8mrBKKmAdorcqGafpcdIZqCwYLpzD08v+ks4jfl0L7t/UtROeqIJibj6uENcyrMl8xvIV&#10;MNtIvk+D/UMWLZMagx6gLplnZA3yD6hWcjDO1H7ETZuYupZcxBqwmiz9rZqbhlkRa0FynD3Q5P4f&#10;LH+9uQYiK9TuaEyJZi2KdP/l9v7u6/dvtz8+fyLhHFnqrMvR+cZeQ6jT2SvD3zuizaJheiUuAEzX&#10;CFZhblnwTx49CIbDp6TsXpkKQ7C1N5GwbQ1tAEQqyDbqsjvoIraecDzMTrLJNEX5ON4dT47G02kM&#10;wfKH1xacfyFMS8KmoIC6R3S2uXI+ZMPyB5eYvVGyWkqlogGrcqGAbBj2yDJ+e3Q3dFOadAU9m46n&#10;EfnRnRtCpPH7G0QrPTa7km1BTw9OLA+0PddVbEXPpOr3mLLSex4Ddb0Efltuo1wnB1VKU+2QWTB9&#10;c+Mw4qYx8JGSDhu7oO7DmoGgRL3UqM5ZNpmESRgaMDTKocE0R6iCekr67cL307O2IFcNRsoiHdpc&#10;oKK1jGQHtfus9vlj80YN9oMWpmNoR69fv4P5TwAAAP//AwBQSwMEFAAGAAgAAAAhAPzcdALhAAAA&#10;CwEAAA8AAABkcnMvZG93bnJldi54bWxMj81OwzAQhO9IvIO1SNyo04Qkbcim4kecUA8NCK6ubeKI&#10;eB3Fbpu+Pe4JjrMzmv2m3sx2YEc9+d4RwnKRANMkneqpQ/h4f71bAfNBkBKDI41w1h42zfVVLSrl&#10;TrTTxzZ0LJaQrwSCCWGsOPfSaCv8wo2aovftJitClFPH1SROsdwOPE2SglvRU/xgxKifjZY/7cEi&#10;lF14aeVTLj+35rx6W8+Z37VfiLc38+MDsKDn8BeGC35EhyYy7d2BlGcDQlEs45aAkJb3KbCYWGeX&#10;yx4hK/MceFPz/xuaXwAAAP//AwBQSwECLQAUAAYACAAAACEAtoM4kv4AAADhAQAAEwAAAAAAAAAA&#10;AAAAAAAAAAAAW0NvbnRlbnRfVHlwZXNdLnhtbFBLAQItABQABgAIAAAAIQA4/SH/1gAAAJQBAAAL&#10;AAAAAAAAAAAAAAAAAC8BAABfcmVscy8ucmVsc1BLAQItABQABgAIAAAAIQBLGG9oPQIAAFYEAAAO&#10;AAAAAAAAAAAAAAAAAC4CAABkcnMvZTJvRG9jLnhtbFBLAQItABQABgAIAAAAIQD83HQC4QAAAAsB&#10;AAAPAAAAAAAAAAAAAAAAAJcEAABkcnMvZG93bnJldi54bWxQSwUGAAAAAAQABADzAAAApQUAAAAA&#10;">
                <v:textbox inset=",7.2pt,,7.2pt">
                  <w:txbxContent>
                    <w:p w:rsidR="006267A7" w:rsidRDefault="006267A7" w:rsidP="000D348D">
                      <w:pPr>
                        <w:jc w:val="center"/>
                        <w:rPr>
                          <w:rFonts w:ascii="Calibri" w:hAnsi="Calibri"/>
                          <w:sz w:val="22"/>
                          <w:lang w:val="en"/>
                        </w:rPr>
                      </w:pPr>
                      <w:r>
                        <w:rPr>
                          <w:rFonts w:ascii="Calibri" w:hAnsi="Calibri"/>
                          <w:sz w:val="22"/>
                        </w:rPr>
                        <w:t>Records excluded</w:t>
                      </w:r>
                      <w:r>
                        <w:rPr>
                          <w:rFonts w:ascii="Calibri" w:hAnsi="Calibri"/>
                          <w:sz w:val="22"/>
                        </w:rPr>
                        <w:br/>
                        <w:t xml:space="preserve">(n = </w:t>
                      </w:r>
                      <w:proofErr w:type="gramStart"/>
                      <w:r>
                        <w:rPr>
                          <w:rFonts w:ascii="Calibri" w:hAnsi="Calibri"/>
                          <w:sz w:val="22"/>
                        </w:rPr>
                        <w:t>3845 )</w:t>
                      </w:r>
                      <w:proofErr w:type="gramEnd"/>
                    </w:p>
                  </w:txbxContent>
                </v:textbox>
              </v:rect>
            </w:pict>
          </mc:Fallback>
        </mc:AlternateContent>
      </w:r>
      <w:r w:rsidRPr="000F3174">
        <w:rPr>
          <w:rFonts w:eastAsiaTheme="minorHAnsi" w:cs="Times New Roman"/>
          <w:noProof/>
          <w:color w:val="000000" w:themeColor="text1"/>
          <w:kern w:val="0"/>
          <w:sz w:val="24"/>
          <w:szCs w:val="24"/>
        </w:rPr>
        <mc:AlternateContent>
          <mc:Choice Requires="wps">
            <w:drawing>
              <wp:anchor distT="36576" distB="36576" distL="36576" distR="36576" simplePos="0" relativeHeight="251912192" behindDoc="0" locked="0" layoutInCell="1" allowOverlap="1" wp14:anchorId="2056BD39" wp14:editId="3AA5EE00">
                <wp:simplePos x="0" y="0"/>
                <wp:positionH relativeFrom="column">
                  <wp:posOffset>3590290</wp:posOffset>
                </wp:positionH>
                <wp:positionV relativeFrom="paragraph">
                  <wp:posOffset>3223895</wp:posOffset>
                </wp:positionV>
                <wp:extent cx="650875" cy="0"/>
                <wp:effectExtent l="0" t="76200" r="15875" b="95250"/>
                <wp:wrapNone/>
                <wp:docPr id="140" name="직선 화살표 연결선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585AA2" id="직선 화살표 연결선 140" o:spid="_x0000_s1026" type="#_x0000_t32" style="position:absolute;left:0;text-align:left;margin-left:282.7pt;margin-top:253.85pt;width:51.25pt;height:0;z-index:2519121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4YS1AIAAKoFAAAOAAAAZHJzL2Uyb0RvYy54bWysVM1u1DAQviPxDpbvaZLdZH+i7lZtNsul&#10;QKUWcfbGzsYisSPb+1MhDiBeAAkJIXHgxrVCPBXavgNj727aLReEmkPksT3fzHzzjY9P1nWFlkxp&#10;LsUIh0cBRkzkknIxH+FXV1NvgJE2RFBSScFG+JppfDJ++uR41SSsI0tZUaYQgAidrJoRLo1pEt/X&#10;eclqoo9kwwQcFlLVxICp5j5VZAXodeV3gqDnr6SijZI50xp2J9tDPHb4RcFy87IoNDOoGmHIzbi/&#10;cv+Z/fvjY5LMFWlKnu/SIP+RRU24gKAt1IQYghaK/wVV81xJLQtzlMval0XBc+ZqgGrC4EE1lyVp&#10;mKsFyNFNS5N+PNj8xfJCIU6hdxHwI0gNTdr8eL/5+B3dfv28+fDr9tM3tPly8/vnjd2zt4CzVaMT&#10;cE3FhbJV52tx2ZzL/I1GQqYlEXPmcr+6bgAutB7+gYs1dAORZ6vnksIdsjDSEbguVG0hgRq0dn26&#10;bvvE1gblsNmLg0E/xijfH/kk2fs1SptnTNbILkZYG0X4vDSpFALEIFXoopDluTY2K5LsHWxQIae8&#10;qpwmKoFWIzyMO7Fz0LLi1B7aa1rNZ2ml0JJYVbnPlQgn968puRDUgZWM0Gy3NoRXsEbGcWMUB7Yq&#10;hm20mlGMKgaDZFfb9CphIzIn5W3OYK0NLN0+MOJk9nYYDLNBNoi8qNPLvCiYTLzTaRp5vWnYjyfd&#10;SZpOwne2lDBKSk4pE7aaveTD6N8ktRu+rVhb0be0+Yfojl9I9jDT02kc9KPuwOv3464XdbPAOxtM&#10;U+80DXu9fnaWnmUPMs1c9fpxkm2ptFnJhWHqsqQrRLmVSzcedkIMBjwRnf62s4hUc2hJbhRGSprX&#10;3JRO3FaWFuNADan7dr1r0bdE7HtorbYLu9ruqAJJ7vvrZsaOyXbgZpJeXygrCzs+8CA4p93jZV+c&#10;+7a7dffEjv8AAAD//wMAUEsDBBQABgAIAAAAIQAJy7yk3wAAAAsBAAAPAAAAZHJzL2Rvd25yZXYu&#10;eG1sTI9NS8NAEIbvgv9hGcGb3VSbRGM2RQqK9NbYisdtdkyC2dmwu22jv94RBL3Nx8M7z5TLyQ7i&#10;iD70jhTMZwkIpMaZnloF25fHq1sQIWoyenCECj4xwLI6Pyt1YdyJNnisYys4hEKhFXQxjoWUoenQ&#10;6jBzIxLv3p23OnLrW2m8PnG4HeR1kmTS6p74QqdHXHXYfNQHq2D6WqfYvvaL+Dx/yv06Xb3d7Gql&#10;Li+mh3sQEaf4B8OPPqtDxU57dyATxKAgzdIFo1wkeQ6CiSzL70DsfyeyKuX/H6pvAAAA//8DAFBL&#10;AQItABQABgAIAAAAIQC2gziS/gAAAOEBAAATAAAAAAAAAAAAAAAAAAAAAABbQ29udGVudF9UeXBl&#10;c10ueG1sUEsBAi0AFAAGAAgAAAAhADj9If/WAAAAlAEAAAsAAAAAAAAAAAAAAAAALwEAAF9yZWxz&#10;Ly5yZWxzUEsBAi0AFAAGAAgAAAAhABIPhhLUAgAAqgUAAA4AAAAAAAAAAAAAAAAALgIAAGRycy9l&#10;Mm9Eb2MueG1sUEsBAi0AFAAGAAgAAAAhAAnLvKTfAAAACwEAAA8AAAAAAAAAAAAAAAAALgUAAGRy&#10;cy9kb3ducmV2LnhtbFBLBQYAAAAABAAEAPMAAAA6Bg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905024" behindDoc="0" locked="0" layoutInCell="1" allowOverlap="1" wp14:anchorId="77DD67D3" wp14:editId="03E4F9F9">
                <wp:simplePos x="0" y="0"/>
                <wp:positionH relativeFrom="column">
                  <wp:posOffset>2687444</wp:posOffset>
                </wp:positionH>
                <wp:positionV relativeFrom="paragraph">
                  <wp:posOffset>3603331</wp:posOffset>
                </wp:positionV>
                <wp:extent cx="0" cy="524107"/>
                <wp:effectExtent l="76200" t="0" r="76200" b="47625"/>
                <wp:wrapNone/>
                <wp:docPr id="137" name="직선 화살표 연결선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410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4ABA7A" id="직선 화살표 연결선 137" o:spid="_x0000_s1026" type="#_x0000_t32" style="position:absolute;left:0;text-align:left;margin-left:211.6pt;margin-top:283.75pt;width:0;height:41.25pt;z-index:2519050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E8T0wIAAKoFAAAOAAAAZHJzL2Uyb0RvYy54bWysVM1u1DAQviPxDpbvaZLd7F/U3arNZrkU&#10;qNQizt7Y2VgkdmR7fyrEAcQLICEhJA7cuFaIp0Lbd2Ds7KbdckGoOUQe2zPzzTff+PhkU5VoxZTm&#10;UoxxeBRgxEQmKReLMX51NfOGGGlDBCWlFGyMr5nGJ5OnT47Xdcw6spAlZQpBEKHjdT3GhTF17Ps6&#10;K1hF9JGsmYDDXKqKGDDVwqeKrCF6VfqdIOj7a6lorWTGtIbdaXOIJy5+nrPMvMxzzQwqxxiwGfdX&#10;7j+3f39yTOKFInXBsx0M8h8oKsIFJG1DTYkhaKn4X6EqnimpZW6OMln5Ms95xlwNUE0YPKjmsiA1&#10;c7UAObpuadKPFzZ7sbpQiFPoXXeAkSAVNGn74/3243d0+/Xz9sOv20/f0PbLze+fN3bP3gLO1rWO&#10;wTURF8pWnW3EZX0uszcaCZkURCyYw351XUO40Hr4By7W0DVknq+fSwp3yNJIR+AmV5UNCdSgjevT&#10;ddsntjEoazYz2O11ojBwcHwS7/1qpc0zJitkF2OsjSJ8UZhECgFikCp0WcjqXBuLisR7B5tUyBkv&#10;S6eJUqD1GI96nZ5z0LLk1B7aa1ot5kmp0IpYVbnPlQgn968puRTUBSsYoelubQgvYY2M48YoDmyV&#10;DNtsFaMYlQwGya4aeKWwGZmTcoMZrI2BpdsHRpzM3o6CUTpMh5EXdfqpFwXTqXc6SyKvPwsHvWl3&#10;miTT8J0tJYziglPKhK1mL/kw+jdJ7YavEWsr+pY2/zC64xfAHiI9nfWCQdQdeoNBr+tF3TTwzoaz&#10;xDtNwn5/kJ4lZ+kDpKmrXj8O2JZKi0ouDVOXBV0jyq1cur1RJ8RgwBPRGTSdRaRcQEsyozBS0rzm&#10;pnDitrK0MQ7UkLhv17s2ekPEvofWaruwq+2OKpDkvr9uZuyYNAM3l/T6QllZ2PGBB8E57R4v++Lc&#10;t92tuyd28gcAAP//AwBQSwMEFAAGAAgAAAAhALf1JKfgAAAACwEAAA8AAABkcnMvZG93bnJldi54&#10;bWxMj8tOwzAQRfdI/IM1SOyo3bROq5BJhSqBUHeEh7p04yGJiO3IdtvA12PEApYzc3Tn3HIzmYGd&#10;yIfeWYT5TAAj2zjd2xbh5fn+Zg0sRGW1GpwlhE8KsKkuL0pVaHe2T3SqY8tSiA2FQuhiHAvOQ9OR&#10;UWHmRrLp9u68UTGNvuXaq3MKNwPPhMi5Ub1NHzo10raj5qM+GoTpayepfeuX8XH+sPI7ud0vXmvE&#10;66vp7hZYpCn+wfCjn9ShSk4Hd7Q6sAFhmS2yhCLIfCWBJeJ3c0DIpRDAq5L/71B9AwAA//8DAFBL&#10;AQItABQABgAIAAAAIQC2gziS/gAAAOEBAAATAAAAAAAAAAAAAAAAAAAAAABbQ29udGVudF9UeXBl&#10;c10ueG1sUEsBAi0AFAAGAAgAAAAhADj9If/WAAAAlAEAAAsAAAAAAAAAAAAAAAAALwEAAF9yZWxz&#10;Ly5yZWxzUEsBAi0AFAAGAAgAAAAhAOswTxPTAgAAqgUAAA4AAAAAAAAAAAAAAAAALgIAAGRycy9l&#10;Mm9Eb2MueG1sUEsBAi0AFAAGAAgAAAAhALf1JKfgAAAACwEAAA8AAAAAAAAAAAAAAAAALQUAAGRy&#10;cy9kb3ducmV2LnhtbFBLBQYAAAAABAAEAPMAAAA6Bg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902976" behindDoc="0" locked="0" layoutInCell="1" allowOverlap="1" wp14:anchorId="4C0827DF" wp14:editId="6FEE83C8">
                <wp:simplePos x="0" y="0"/>
                <wp:positionH relativeFrom="column">
                  <wp:posOffset>2709746</wp:posOffset>
                </wp:positionH>
                <wp:positionV relativeFrom="paragraph">
                  <wp:posOffset>2365545</wp:posOffset>
                </wp:positionV>
                <wp:extent cx="0" cy="512956"/>
                <wp:effectExtent l="76200" t="0" r="57150" b="59055"/>
                <wp:wrapNone/>
                <wp:docPr id="135" name="직선 화살표 연결선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295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858FBB" id="직선 화살표 연결선 135" o:spid="_x0000_s1026" type="#_x0000_t32" style="position:absolute;left:0;text-align:left;margin-left:213.35pt;margin-top:186.25pt;width:0;height:40.4pt;z-index:2519029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J/y0gIAAKoFAAAOAAAAZHJzL2Uyb0RvYy54bWysVMuO0zAU3SPxD5b3mSRt0kc07WgmTdnw&#10;GGkGsXZjp7Fw7Mh2m1aIBYgfQEJCSCzYsR0hvgp1/gHbaTN02CA0WVi+ju/xuece+/RsUzGwJlJR&#10;wScwPAkgIDwXmPLlBL68nnsjCJRGHCMmOJnALVHwbPr40WlTJ6QnSsEwkcCAcJU09QSWWteJ76u8&#10;JBVSJ6Im3PwshKyQNqFc+liixqBXzO8FwcBvhMS1FDlRyqzO2p9w6vCLguT6RVEoogGbQMNNu1G6&#10;cWFHf3qKkqVEdUnzPQ30HywqRLk5tIOaIY3AStK/oCqaS6FEoU9yUfmiKGhOXA2mmjC4V81ViWri&#10;ajHiqLqTST0cbP58fSkBxaZ3/RgCjirTpN33d7sP38Dtl0+79z9vP34Fu883v37c2DW7y2jW1Cox&#10;qSm/lLbqfMOv6qcif60AF2mJ+JI47tfb2sCFNsM/SrGBqs3Ji+aZwGYPWmnhBNwUsrKQRhqwcX3a&#10;dn0iGw3ydjE3q3HYG8cDB46SQ14tlX5CRAXsZAKVloguS50Kzo0ZhAzdKWj9VGnLCiWHBHsoF3PK&#10;mPME46CZwHHci12CEoxi+9NuU3K5SJkEa2Rd5b49i6NtUqw4dmAlQTjbzzWizMyBdtpoSY1ajEB7&#10;WkUwBIyYi2RnLT3G7YnEWbnlbKKNNlO3bhRxNnszDsbZKBtFXtQbZF4UzGbe+TyNvME8HMaz/ixN&#10;Z+FbW0oYJSXFmHBbzcHyYfRvltpfvtasnek72fxjdKevIXvM9HweB8OoP/KGw7jvRf0s8C5G89Q7&#10;T8PBYJhdpBfZPaaZq149DNlOSstKrDSRVyVuAKbWLv143AuhCcwT0Ru2nQWILU1Lci0hkEK/orp0&#10;5ra2tBhHbkjdt+9dh94Kceihjbou7Gu7k8pY8tBfd2fsNWkv3ELg7aW0trDXxzwILmn/eNkX58/Y&#10;7bp7Yqe/AQAA//8DAFBLAwQUAAYACAAAACEA9vw6N98AAAALAQAADwAAAGRycy9kb3ducmV2Lnht&#10;bEyPy07DMBBF90j8gzVI7KjTpGlQiFOhSiDUHeEhlm48JBHxOLLdNvD1DGIBu3kc3TlTbWY7iiP6&#10;MDhSsFwkIJBaZwbqFDw/3V1dgwhRk9GjI1TwiQE29flZpUvjTvSIxyZ2gkMolFpBH+NUShnaHq0O&#10;Czch8e7deasjt76TxusTh9tRpkmyllYPxBd6PeG2x/ajOVgF89cux+51WMWH5X3hd/n2LXtplLq8&#10;mG9vQESc4x8MP/qsDjU77d2BTBCjglW6LhhVkBVpDoKJ38meizzLQNaV/P9D/Q0AAP//AwBQSwEC&#10;LQAUAAYACAAAACEAtoM4kv4AAADhAQAAEwAAAAAAAAAAAAAAAAAAAAAAW0NvbnRlbnRfVHlwZXNd&#10;LnhtbFBLAQItABQABgAIAAAAIQA4/SH/1gAAAJQBAAALAAAAAAAAAAAAAAAAAC8BAABfcmVscy8u&#10;cmVsc1BLAQItABQABgAIAAAAIQA8nJ/y0gIAAKoFAAAOAAAAAAAAAAAAAAAAAC4CAABkcnMvZTJv&#10;RG9jLnhtbFBLAQItABQABgAIAAAAIQD2/Do33wAAAAsBAAAPAAAAAAAAAAAAAAAAACwFAABkcnMv&#10;ZG93bnJldi54bWxQSwUGAAAAAAQABADzAAAAOAY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36576" distB="36576" distL="36576" distR="36576" simplePos="0" relativeHeight="251892736" behindDoc="0" locked="0" layoutInCell="1" allowOverlap="1" wp14:anchorId="0EE0D054" wp14:editId="61A4ED19">
                <wp:simplePos x="0" y="0"/>
                <wp:positionH relativeFrom="column">
                  <wp:posOffset>2698595</wp:posOffset>
                </wp:positionH>
                <wp:positionV relativeFrom="paragraph">
                  <wp:posOffset>1038550</wp:posOffset>
                </wp:positionV>
                <wp:extent cx="0" cy="735981"/>
                <wp:effectExtent l="76200" t="0" r="57150" b="64135"/>
                <wp:wrapNone/>
                <wp:docPr id="131" name="직선 화살표 연결선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3598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6706E14" id="직선 화살표 연결선 131" o:spid="_x0000_s1026" type="#_x0000_t32" style="position:absolute;left:0;text-align:left;margin-left:212.5pt;margin-top:81.8pt;width:0;height:57.95pt;z-index:2518927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oJR0gIAAKoFAAAOAAAAZHJzL2Uyb0RvYy54bWysVM2O0zAQviPxDlbu2SRt+hdtu9pNUy78&#10;rLSLOLuxk1gkdmS7TSvEAcQLICEhJA7cuK4QT4W678DYabN0uSC0Plj+m29mvvnGp2ebqkRrKhUT&#10;fOoEJ76DKE8FYTyfOi+vF+7YQUpjTnApOJ06W6qcs9njR6dNHdGeKERJqEQAwlXU1FOn0LqOPE+l&#10;Ba2wOhE15XCZCVlhDVuZe0TiBtCr0uv5/tBrhCS1FClVCk7n7aUzs/hZRlP9IssU1aicOhCbtrO0&#10;89LM3uwUR7nEdcHSfRj4P6KoMOPgtIOaY43RSrK/oCqWSqFEpk9SUXkiy1hKbQ6QTeDfy+aqwDW1&#10;uQA5qu5oUg8Hmz5fX0rECNSuHziI4wqKtPv+bvfhG7r98mn3/uftx69o9/nm148bc2ZeAWdNrSIw&#10;jfmlNFmnG35VPxXpa4W4iAvMc2pjv97WAGctvCMTs1E1eF42zwSBN3ilhSVwk8nKQAI1aGPrtO3q&#10;RDcape1hCqej/mAybsFxdLCrpdJPqKiQWUwdpSVmeaFjwTmIQcjAesHrp0pDHh6ODgbGKRcLVpZW&#10;EyVHzdSZDHoDa6BEyYi5NM+UzJdxKdEaG1XZYUgBsKNnUqw4sWAFxSTZrzVmJayRttxoyYCtkjrG&#10;W0WJg0oKjWRWLWLJjUdqpdzGDLuNhqU9B0aszN5M/EkyTsahG/aGiRv687l7vohDd7gIRoN5fx7H&#10;8+CtSSUIo4IRQrnJ5iD5IPw3Se2brxVrJ/qONu8Y3VICwR5Her4Y+KOwP3ZHo0HfDfuJ716MF7F7&#10;HgfD4Si5iC+Se5EmNnv1MMF2VJqoxEpTeVWQBhFm5AKK6kEbEAZfRG/UVhbhMoeSpFo6SAr9iunC&#10;itvI0mAcqSG2Y1+7Dr0l4lBDs+uqsM/tjipQ0aG+tmdMm7QNtxRkeymNLEz7wIdgjfafl/lx/tzb&#10;V3df7Ow3AAAA//8DAFBLAwQUAAYACAAAACEA6qbZyeAAAAALAQAADwAAAGRycy9kb3ducmV2Lnht&#10;bEyPzU7DMBCE70i8g7VI3KjTtEkhxKlQJRDqreFHHN14SSLidWS7beDpWcQBjjszmv2mXE92EEf0&#10;oXekYD5LQCA1zvTUKnh+ur+6BhGiJqMHR6jgEwOsq/OzUhfGnWiHxzq2gksoFFpBF+NYSBmaDq0O&#10;MzcisffuvNWRT99K4/WJy+0g0yTJpdU98YdOj7jpsPmoD1bB9LXNsH3tl/Fx/rDy22zztniplbq8&#10;mO5uQUSc4l8YfvAZHSpm2rsDmSAGBcs04y2RjXyRg+DEr7JXkK5uMpBVKf9vqL4BAAD//wMAUEsB&#10;Ai0AFAAGAAgAAAAhALaDOJL+AAAA4QEAABMAAAAAAAAAAAAAAAAAAAAAAFtDb250ZW50X1R5cGVz&#10;XS54bWxQSwECLQAUAAYACAAAACEAOP0h/9YAAACUAQAACwAAAAAAAAAAAAAAAAAvAQAAX3JlbHMv&#10;LnJlbHNQSwECLQAUAAYACAAAACEAJW6CUdICAACqBQAADgAAAAAAAAAAAAAAAAAuAgAAZHJzL2Uy&#10;b0RvYy54bWxQSwECLQAUAAYACAAAACEA6qbZyeAAAAALAQAADwAAAAAAAAAAAAAAAAAsBQAAZHJz&#10;L2Rvd25yZXYueG1sUEsFBgAAAAAEAAQA8wAAADkGAAAAAA==&#10;">
                <v:stroke endarrow="block"/>
                <v:shadow color="#ccc"/>
              </v:shape>
            </w:pict>
          </mc:Fallback>
        </mc:AlternateContent>
      </w:r>
      <w:r w:rsidR="000D348D" w:rsidRPr="000F3174">
        <w:rPr>
          <w:rFonts w:eastAsiaTheme="minorHAnsi" w:cs="Times New Roman"/>
          <w:noProof/>
          <w:kern w:val="0"/>
          <w:sz w:val="24"/>
          <w:szCs w:val="24"/>
        </w:rPr>
        <mc:AlternateContent>
          <mc:Choice Requires="wps">
            <w:drawing>
              <wp:anchor distT="0" distB="0" distL="114300" distR="114300" simplePos="0" relativeHeight="251889664" behindDoc="0" locked="0" layoutInCell="1" allowOverlap="1" wp14:anchorId="54960028" wp14:editId="1990F24C">
                <wp:simplePos x="0" y="0"/>
                <wp:positionH relativeFrom="column">
                  <wp:posOffset>1318895</wp:posOffset>
                </wp:positionH>
                <wp:positionV relativeFrom="paragraph">
                  <wp:posOffset>464820</wp:posOffset>
                </wp:positionV>
                <wp:extent cx="2771775" cy="571500"/>
                <wp:effectExtent l="13970" t="11430" r="5080" b="7620"/>
                <wp:wrapNone/>
                <wp:docPr id="130" name="직사각형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after duplicates removed</w:t>
                            </w:r>
                            <w:r>
                              <w:rPr>
                                <w:rFonts w:ascii="Calibri" w:hAnsi="Calibri"/>
                                <w:sz w:val="22"/>
                              </w:rPr>
                              <w:br/>
                              <w:t>(n =</w:t>
                            </w:r>
                            <w:proofErr w:type="gramStart"/>
                            <w:r>
                              <w:rPr>
                                <w:rFonts w:ascii="Calibri" w:hAnsi="Calibri"/>
                                <w:sz w:val="22"/>
                              </w:rPr>
                              <w:t>3868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960028" id="직사각형 130" o:spid="_x0000_s1099" style="position:absolute;left:0;text-align:left;margin-left:103.85pt;margin-top:36.6pt;width:218.25pt;height:4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Wk1PgIAAFYEAAAOAAAAZHJzL2Uyb0RvYy54bWysVEGO0zAU3SNxB8t7mqYzpTNR09GoQxHS&#10;ACMNHMBxnMTCsc2326TshjsgcQM2LDgXGu7At9OWDrBCZGH529/P77/3nflF3yqyEeCk0TlNR2NK&#10;hOamlLrO6ds3qydnlDjPdMmU0SKnW+HoxeLxo3lnMzExjVGlAIIg2mWdzWnjvc2SxPFGtMyNjBUa&#10;NysDLfMYQp2UwDpEb1UyGY+fJp2B0oLhwjlcvRo26SLiV5Xg/nVVOeGJyily83GEOBZhTBZzltXA&#10;bCP5jgb7BxYtkxovPUBdMc/IGuQfUK3kYJyp/IibNjFVJbmINWA16fi3am4bZkWsBcVx9iCT+3+w&#10;/NXmBogs0bsT1EezFk26/3J3//Hr9293Pz5/ImEdVeqsyzD51t5AqNPZa8PfOaLNsmG6FpcApmsE&#10;K5FbGvKTBwdC4PAoKbqXpsQr2NqbKFhfQRsAUQrSR1+2B19E7wnHxclsls5mU0o47k1n6XQcKSUs&#10;25+24PxzYVoSJjkF9D2is82184ENy/Ypkb1RslxJpWIAdbFUQDYMe2QVv1gAFnmcpjTpcno+nUwj&#10;8oM9dwwxjt/fIFrpsdmVbHN6dkhiWZDtmS5jK3om1TBHykrvdAzSDRb4vuijXbOTvSuFKbeoLJih&#10;ufEx4qQx8IGSDhs7p+79moGgRL3Q6M55enoaXsJxAMdBcRwwzREqp56SYbr0w+tZW5B1gzelUQ5t&#10;LtHRSkaxg9sDqx1/bN7owe6hhddxHMesX7+DxU8AAAD//wMAUEsDBBQABgAIAAAAIQDygIyV3gAA&#10;AAoBAAAPAAAAZHJzL2Rvd25yZXYueG1sTI/LTsMwEEX3SPyDNUjsqENakhLiVDzECrFoQLB17SGO&#10;iMdR7Lbp3zOsYDePoztn6s3sB3HAKfaBFFwvMhBIJtieOgXvb89XaxAxabJ6CIQKThhh05yf1bqy&#10;4UhbPLSpExxCsdIKXEpjJWU0Dr2OizAi8e4rTF4nbqdO2kkfOdwPMs+yQnrdE19wesRHh+a73XsF&#10;ZZeeWvNwYz5e3Wn9cjsv47b9VOryYr6/A5FwTn8w/OqzOjTstAt7slEMCvKsLBnlsGUOgoFiteJi&#10;x2TBE9nU8v8LzQ8AAAD//wMAUEsBAi0AFAAGAAgAAAAhALaDOJL+AAAA4QEAABMAAAAAAAAAAAAA&#10;AAAAAAAAAFtDb250ZW50X1R5cGVzXS54bWxQSwECLQAUAAYACAAAACEAOP0h/9YAAACUAQAACwAA&#10;AAAAAAAAAAAAAAAvAQAAX3JlbHMvLnJlbHNQSwECLQAUAAYACAAAACEAgXlpNT4CAABWBAAADgAA&#10;AAAAAAAAAAAAAAAuAgAAZHJzL2Uyb0RvYy54bWxQSwECLQAUAAYACAAAACEA8oCMld4AAAAKAQAA&#10;DwAAAAAAAAAAAAAAAACYBAAAZHJzL2Rvd25yZXYueG1sUEsFBgAAAAAEAAQA8wAAAKMFAAAAAA==&#10;">
                <v:textbox inset=",7.2pt,,7.2pt">
                  <w:txbxContent>
                    <w:p w:rsidR="006267A7" w:rsidRDefault="006267A7" w:rsidP="000D348D">
                      <w:pPr>
                        <w:jc w:val="center"/>
                        <w:rPr>
                          <w:rFonts w:ascii="Calibri" w:hAnsi="Calibri"/>
                          <w:sz w:val="22"/>
                          <w:lang w:val="en"/>
                        </w:rPr>
                      </w:pPr>
                      <w:r>
                        <w:rPr>
                          <w:rFonts w:ascii="Calibri" w:hAnsi="Calibri"/>
                          <w:sz w:val="22"/>
                        </w:rPr>
                        <w:t>Records after duplicates removed</w:t>
                      </w:r>
                      <w:r>
                        <w:rPr>
                          <w:rFonts w:ascii="Calibri" w:hAnsi="Calibri"/>
                          <w:sz w:val="22"/>
                        </w:rPr>
                        <w:br/>
                        <w:t>(n =</w:t>
                      </w:r>
                      <w:proofErr w:type="gramStart"/>
                      <w:r>
                        <w:rPr>
                          <w:rFonts w:ascii="Calibri" w:hAnsi="Calibri"/>
                          <w:sz w:val="22"/>
                        </w:rPr>
                        <w:t>3868 )</w:t>
                      </w:r>
                      <w:proofErr w:type="gramEnd"/>
                    </w:p>
                  </w:txbxContent>
                </v:textbox>
              </v:rect>
            </w:pict>
          </mc:Fallback>
        </mc:AlternateContent>
      </w:r>
      <w:r w:rsidR="000D348D" w:rsidRPr="000F3174">
        <w:rPr>
          <w:rFonts w:eastAsiaTheme="minorHAnsi" w:cs="Times New Roman"/>
          <w:noProof/>
          <w:kern w:val="0"/>
          <w:sz w:val="24"/>
          <w:szCs w:val="24"/>
        </w:rPr>
        <mc:AlternateContent>
          <mc:Choice Requires="wps">
            <w:drawing>
              <wp:anchor distT="0" distB="0" distL="114300" distR="114300" simplePos="0" relativeHeight="251891712" behindDoc="0" locked="0" layoutInCell="1" allowOverlap="1" wp14:anchorId="5F6642ED" wp14:editId="71227694">
                <wp:simplePos x="0" y="0"/>
                <wp:positionH relativeFrom="column">
                  <wp:posOffset>1876425</wp:posOffset>
                </wp:positionH>
                <wp:positionV relativeFrom="paragraph">
                  <wp:posOffset>1771650</wp:posOffset>
                </wp:positionV>
                <wp:extent cx="1670050" cy="571500"/>
                <wp:effectExtent l="12700" t="11430" r="12700" b="7620"/>
                <wp:wrapNone/>
                <wp:docPr id="134" name="직사각형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Records screened</w:t>
                            </w:r>
                            <w:r>
                              <w:rPr>
                                <w:rFonts w:ascii="Calibri" w:hAnsi="Calibri"/>
                                <w:sz w:val="22"/>
                              </w:rPr>
                              <w:br/>
                              <w:t>(n =386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6642ED" id="직사각형 134" o:spid="_x0000_s1100" style="position:absolute;left:0;text-align:left;margin-left:147.75pt;margin-top:139.5pt;width:131.5pt;height:4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uBHPQIAAFYEAAAOAAAAZHJzL2Uyb0RvYy54bWysVMGO0zAQvSPxD5bvNElpt7tR09WqSxHS&#10;AistfIDrOImFY5ux26Tcln9A4g+4cOC70PIPjJ1u6QInRA6WxzN+nnlvJvPzvlVkK8BJowuajVJK&#10;hOamlLou6Ns3qyenlDjPdMmU0aKgO+Ho+eLxo3lnczE2jVGlAIIg2uWdLWjjvc2TxPFGtMyNjBUa&#10;nZWBlnk0oU5KYB2ityoZp+lJ0hkoLRgunMPTy8FJFxG/qgT3r6vKCU9UQTE3H1eI6zqsyWLO8hqY&#10;bSTfp8H+IYuWSY2PHqAumWdkA/IPqFZyMM5UfsRNm5iqklzEGrCaLP2tmpuGWRFrQXKcPdDk/h8s&#10;f7W9BiJL1O7phBLNWhTp7svt3cev37/d/vj8iYRzZKmzLsfgG3sNoU5nrwx/54g2y4bpWlwAmK4R&#10;rMTcshCfPLgQDIdXybp7aUp8gm28iYT1FbQBEKkgfdRld9BF9J5wPMxOZmk6Rfk4+qazbJpG4RKW&#10;39+24PxzYVoSNgUF1D2is+2V8yEblt+HxOyNkuVKKhUNqNdLBWTLsEdW8YsFYJHHYUqTrqBn0/E0&#10;Ij/wuWOINH5/g2ilx2ZXsi3o6SGI5YG2Z7qMreiZVMMeU1Z6z2OgbpDA9+s+yjU7qLI25Q6ZBTM0&#10;Nw4jbhoDHyjpsLEL6t5vGAhK1AuN6pxlk0mYhGMDjo31scE0R6iCekqG7dIP07OxIOsGX8oiHdpc&#10;oKKVjGQHtYes9vlj80YN9oMWpuPYjlG/fgeLnwAAAP//AwBQSwMEFAAGAAgAAAAhABEPkjffAAAA&#10;CwEAAA8AAABkcnMvZG93bnJldi54bWxMj81OwzAQhO9IvIO1SNyoQyu3SYhT8SNOiEMDgqvrLHFE&#10;vI5it03fnuUEt93Z0ew31Xb2gzjiFPtAGm4XGQgkG9qeOg3vb883OYiYDLVmCIQazhhhW19eVKZs&#10;w4l2eGxSJziEYmk0uJTGUspoHXoTF2FE4ttXmLxJvE6dbCdz4nA/yGWWraU3PfEHZ0Z8dGi/m4PX&#10;sOnSU2MflP14def8pZhXcdd8an19Nd/fgUg4pz8z/OIzOtTMtA8HaqMYNCwLpdjKw6bgUuxQKmdl&#10;r2G1ZkXWlfzfof4BAAD//wMAUEsBAi0AFAAGAAgAAAAhALaDOJL+AAAA4QEAABMAAAAAAAAAAAAA&#10;AAAAAAAAAFtDb250ZW50X1R5cGVzXS54bWxQSwECLQAUAAYACAAAACEAOP0h/9YAAACUAQAACwAA&#10;AAAAAAAAAAAAAAAvAQAAX3JlbHMvLnJlbHNQSwECLQAUAAYACAAAACEAM5rgRz0CAABWBAAADgAA&#10;AAAAAAAAAAAAAAAuAgAAZHJzL2Uyb0RvYy54bWxQSwECLQAUAAYACAAAACEAEQ+SN98AAAALAQAA&#10;DwAAAAAAAAAAAAAAAACXBAAAZHJzL2Rvd25yZXYueG1sUEsFBgAAAAAEAAQA8wAAAKMFAAAAAA==&#10;">
                <v:textbox inset=",7.2pt,,7.2pt">
                  <w:txbxContent>
                    <w:p w:rsidR="006267A7" w:rsidRDefault="006267A7" w:rsidP="000D348D">
                      <w:pPr>
                        <w:jc w:val="center"/>
                        <w:rPr>
                          <w:rFonts w:ascii="Calibri" w:hAnsi="Calibri"/>
                          <w:sz w:val="22"/>
                          <w:lang w:val="en"/>
                        </w:rPr>
                      </w:pPr>
                      <w:r>
                        <w:rPr>
                          <w:rFonts w:ascii="Calibri" w:hAnsi="Calibri"/>
                          <w:sz w:val="22"/>
                        </w:rPr>
                        <w:t>Records screened</w:t>
                      </w:r>
                      <w:r>
                        <w:rPr>
                          <w:rFonts w:ascii="Calibri" w:hAnsi="Calibri"/>
                          <w:sz w:val="22"/>
                        </w:rPr>
                        <w:br/>
                        <w:t>(n =3868)</w:t>
                      </w:r>
                    </w:p>
                  </w:txbxContent>
                </v:textbox>
              </v:rect>
            </w:pict>
          </mc:Fallback>
        </mc:AlternateContent>
      </w:r>
      <w:r w:rsidR="000D348D" w:rsidRPr="000F3174">
        <w:rPr>
          <w:rFonts w:eastAsiaTheme="minorHAnsi" w:cs="Times New Roman"/>
          <w:noProof/>
          <w:kern w:val="0"/>
          <w:sz w:val="24"/>
          <w:szCs w:val="24"/>
        </w:rPr>
        <mc:AlternateContent>
          <mc:Choice Requires="wps">
            <w:drawing>
              <wp:anchor distT="0" distB="0" distL="114300" distR="114300" simplePos="0" relativeHeight="251896832" behindDoc="0" locked="0" layoutInCell="1" allowOverlap="1" wp14:anchorId="49FE2972" wp14:editId="3688D321">
                <wp:simplePos x="0" y="0"/>
                <wp:positionH relativeFrom="column">
                  <wp:posOffset>1894840</wp:posOffset>
                </wp:positionH>
                <wp:positionV relativeFrom="paragraph">
                  <wp:posOffset>2845435</wp:posOffset>
                </wp:positionV>
                <wp:extent cx="1714500" cy="753110"/>
                <wp:effectExtent l="0" t="0" r="19050" b="27940"/>
                <wp:wrapNone/>
                <wp:docPr id="136" name="직사각형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311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lang w:val="en"/>
                              </w:rPr>
                            </w:pPr>
                            <w:r>
                              <w:rPr>
                                <w:rFonts w:ascii="Calibri" w:hAnsi="Calibri"/>
                                <w:sz w:val="22"/>
                              </w:rPr>
                              <w:t>Full-text articles assessed for eligibility</w:t>
                            </w:r>
                            <w:r>
                              <w:rPr>
                                <w:rFonts w:ascii="Calibri" w:hAnsi="Calibri"/>
                                <w:sz w:val="22"/>
                              </w:rPr>
                              <w:br/>
                              <w:t xml:space="preserve">(n = </w:t>
                            </w:r>
                            <w:proofErr w:type="gramStart"/>
                            <w:r>
                              <w:rPr>
                                <w:rFonts w:ascii="Calibri" w:hAnsi="Calibri"/>
                                <w:sz w:val="22"/>
                              </w:rPr>
                              <w:t>23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FE2972" id="직사각형 136" o:spid="_x0000_s1101" style="position:absolute;left:0;text-align:left;margin-left:149.2pt;margin-top:224.05pt;width:135pt;height:59.3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9YTPgIAAFYEAAAOAAAAZHJzL2Uyb0RvYy54bWysVMGO0zAQvSPxD5bvNE233e5GTVerLkVI&#10;C6y08AGO4zQWjm3GbpNy2/0HJP6ACwe+Cy3/wNhpSxc4IXKwPJ7x88x7M5lddI0iGwFOGp3TdDCk&#10;RGhuSqlXOX33dvnsjBLnmS6ZMlrkdCscvZg/fTJrbSZGpjaqFEAQRLustTmtvbdZkjhei4a5gbFC&#10;o7My0DCPJqySEliL6I1KRsPhadIaKC0YLpzD06veSecRv6oE92+qyglPVE4xNx9XiGsR1mQ+Y9kK&#10;mK0l36XB/iGLhkmNjx6grphnZA3yD6hGcjDOVH7ATZOYqpJcxBqwmnT4WzW3NbMi1oLkOHugyf0/&#10;WP56cwNElqjdySklmjUo0sOXu4f7r9+/3f34/ImEc2SptS7D4Ft7A6FOZ68Nf++INoua6ZW4BDBt&#10;LViJuaUhPnl0IRgOr5KifWVKfIKtvYmEdRU0ARCpIF3UZXvQRXSecDxMp+l4MkT5OPqmk5M0jcIl&#10;LNvftuD8C2EaEjY5BdQ9orPNtfMhG5btQ2L2RslyKZWKBqyKhQKyYdgjy/jFArDI4zClSZvT88lo&#10;EpEf+dwxxDB+f4NopMdmV7LJ6dkhiGWBtue6jK3omVT9HlNWesdjoK6XwHdFF+WaTvaqFKbcIrNg&#10;+ubGYcRNbeAjJS02dk7dhzUDQYl6qVGd83Q8DpNwbMCxURwbTHOEyqmnpN8ufD89awtyVeNLaaRD&#10;m0tUtJKR7KB2n9Uuf2zeqMFu0MJ0HNsx6tfvYP4TAAD//wMAUEsDBBQABgAIAAAAIQBhDUMo4AAA&#10;AAsBAAAPAAAAZHJzL2Rvd25yZXYueG1sTI/LTsMwEEX3SPyDNUjsqNOSpmkap+IhVqiLBkS3rj3E&#10;EfE4it02/XucFezmcXTnTLkdbcfOOPjWkYD5LAGGpJxuqRHw+fH2kAPzQZKWnSMUcEUP2+r2ppSF&#10;dhfa47kODYsh5AspwITQF5x7ZdBKP3M9Utx9u8HKENuh4XqQlxhuO75Ikoxb2VK8YGSPLwbVT32y&#10;AlZNeK3V81J97cw1f1+Pj35fH4S4vxufNsACjuEPhkk/qkMVnY7uRNqzTsBinacRFZCm+RxYJJbZ&#10;NDlORbYCXpX8/w/VLwAAAP//AwBQSwECLQAUAAYACAAAACEAtoM4kv4AAADhAQAAEwAAAAAAAAAA&#10;AAAAAAAAAAAAW0NvbnRlbnRfVHlwZXNdLnhtbFBLAQItABQABgAIAAAAIQA4/SH/1gAAAJQBAAAL&#10;AAAAAAAAAAAAAAAAAC8BAABfcmVscy8ucmVsc1BLAQItABQABgAIAAAAIQBcp9YTPgIAAFYEAAAO&#10;AAAAAAAAAAAAAAAAAC4CAABkcnMvZTJvRG9jLnhtbFBLAQItABQABgAIAAAAIQBhDUMo4AAAAAsB&#10;AAAPAAAAAAAAAAAAAAAAAJgEAABkcnMvZG93bnJldi54bWxQSwUGAAAAAAQABADzAAAApQUAAAAA&#10;">
                <v:textbox inset=",7.2pt,,7.2pt">
                  <w:txbxContent>
                    <w:p w:rsidR="006267A7" w:rsidRDefault="006267A7" w:rsidP="000D348D">
                      <w:pPr>
                        <w:jc w:val="center"/>
                        <w:rPr>
                          <w:rFonts w:ascii="Calibri" w:hAnsi="Calibri"/>
                          <w:sz w:val="22"/>
                          <w:lang w:val="en"/>
                        </w:rPr>
                      </w:pPr>
                      <w:r>
                        <w:rPr>
                          <w:rFonts w:ascii="Calibri" w:hAnsi="Calibri"/>
                          <w:sz w:val="22"/>
                        </w:rPr>
                        <w:t>Full-text articles assessed for eligibility</w:t>
                      </w:r>
                      <w:r>
                        <w:rPr>
                          <w:rFonts w:ascii="Calibri" w:hAnsi="Calibri"/>
                          <w:sz w:val="22"/>
                        </w:rPr>
                        <w:br/>
                        <w:t xml:space="preserve">(n = </w:t>
                      </w:r>
                      <w:proofErr w:type="gramStart"/>
                      <w:r>
                        <w:rPr>
                          <w:rFonts w:ascii="Calibri" w:hAnsi="Calibri"/>
                          <w:sz w:val="22"/>
                        </w:rPr>
                        <w:t>23  )</w:t>
                      </w:r>
                      <w:proofErr w:type="gramEnd"/>
                    </w:p>
                  </w:txbxContent>
                </v:textbox>
              </v:rect>
            </w:pict>
          </mc:Fallback>
        </mc:AlternateContent>
      </w:r>
      <w:r w:rsidR="000D348D" w:rsidRPr="000F3174">
        <w:rPr>
          <w:rFonts w:eastAsiaTheme="minorHAnsi" w:cs="Times New Roman"/>
          <w:noProof/>
          <w:kern w:val="0"/>
          <w:sz w:val="24"/>
          <w:szCs w:val="24"/>
        </w:rPr>
        <mc:AlternateContent>
          <mc:Choice Requires="wps">
            <w:drawing>
              <wp:anchor distT="0" distB="0" distL="114300" distR="114300" simplePos="0" relativeHeight="251904000" behindDoc="0" locked="0" layoutInCell="1" allowOverlap="1" wp14:anchorId="5D184595" wp14:editId="07325048">
                <wp:simplePos x="0" y="0"/>
                <wp:positionH relativeFrom="column">
                  <wp:posOffset>1885950</wp:posOffset>
                </wp:positionH>
                <wp:positionV relativeFrom="paragraph">
                  <wp:posOffset>4122420</wp:posOffset>
                </wp:positionV>
                <wp:extent cx="1714500" cy="914400"/>
                <wp:effectExtent l="0" t="0" r="19050" b="19050"/>
                <wp:wrapNone/>
                <wp:docPr id="138" name="직사각형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rsidR="006267A7" w:rsidRDefault="006267A7" w:rsidP="000D348D">
                            <w:pPr>
                              <w:jc w:val="center"/>
                              <w:rPr>
                                <w:rFonts w:ascii="Calibri" w:hAnsi="Calibri"/>
                                <w:sz w:val="22"/>
                              </w:rPr>
                            </w:pPr>
                            <w:r w:rsidRPr="00755D48">
                              <w:rPr>
                                <w:rFonts w:ascii="Calibri" w:hAnsi="Calibri"/>
                                <w:sz w:val="22"/>
                              </w:rPr>
                              <w:t>Studies included in    qualitative synthesis</w:t>
                            </w:r>
                          </w:p>
                          <w:p w:rsidR="006267A7" w:rsidRDefault="006267A7" w:rsidP="000D348D">
                            <w:pPr>
                              <w:jc w:val="center"/>
                              <w:rPr>
                                <w:rFonts w:ascii="Calibri" w:hAnsi="Calibri"/>
                                <w:sz w:val="22"/>
                                <w:lang w:val="en"/>
                              </w:rPr>
                            </w:pPr>
                            <w:r>
                              <w:rPr>
                                <w:rFonts w:ascii="Calibri" w:hAnsi="Calibri"/>
                                <w:sz w:val="22"/>
                              </w:rPr>
                              <w:br/>
                              <w:t xml:space="preserve">(n = </w:t>
                            </w:r>
                            <w:proofErr w:type="gramStart"/>
                            <w:r>
                              <w:rPr>
                                <w:rFonts w:ascii="Calibri" w:hAnsi="Calibri"/>
                                <w:sz w:val="22"/>
                              </w:rPr>
                              <w:t>3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184595" id="직사각형 138" o:spid="_x0000_s1102" style="position:absolute;left:0;text-align:left;margin-left:148.5pt;margin-top:324.6pt;width:135pt;height:1in;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KxiOQIAAFYEAAAOAAAAZHJzL2Uyb0RvYy54bWysVMFu1DAQvSPxD5bvbJJlty3RZqtqyyKk&#10;ApUKH+A4zsbCsc3Yu0m5lX9A4g+4cOC7UPkHxs52mwInRA7WjD1+M/OeJ4vTvlVkJ8BJowuaTVJK&#10;hOamknpT0Hdv109OKHGe6Yopo0VBr4Wjp8vHjxadzcXUNEZVAgiCaJd3tqCN9zZPEscb0TI3MVZo&#10;PKwNtMyjC5ukAtYhequSaZoeJZ2ByoLhwjncPR8O6TLi17Xg/k1dO+GJKijW5uMKcS3DmiwXLN8A&#10;s43k+zLYP1TRMqkx6QHqnHlGtiD/gGolB+NM7SfctImpa8lF7AG7ydLfurlqmBWxFyTH2QNN7v/B&#10;8te7SyCyQu2eolSatSjS7deb20/ffny/+fnlMwn7yFJnXY7BV/YSQp/OXhj+3hFtVg3TG3EGYLpG&#10;sApry0J88uBCcBxeJWX3ylSYgm29iYT1NbQBEKkgfdTl+qCL6D3huJkdZ7N5ivJxPHuWzWZohxQs&#10;v7ttwfkXwrQkGAUF1D2is92F80PoXUis3ihZraVS0YFNuVJAdgzfyDp+e3Q3DlOadJh9Pp1H5Adn&#10;bgyRxu9vEK30+NiVbAt6cghieaDtua6wTJZ7JtVgY3dK73kM1A0S+L7so1zHRyFD4LU01TUyC2Z4&#10;3DiMaDQGPlLS4cMuqPuwZSAoUS81qhP5w0kYOzB2yrHDNEeognpKBnPlh+nZWpCbBjNlkQ5tzlDR&#10;Wkay76va14+PN8q1H7QwHWM/Rt3/Dpa/AAAA//8DAFBLAwQUAAYACAAAACEAkccZS+AAAAALAQAA&#10;DwAAAGRycy9kb3ducmV2LnhtbEyPTU/DMAyG70j8h8hI3FhKx7q1NJ34ECfEYQVt1yw1TUXjVE22&#10;df8e7wRH268eP2+5nlwvjjiGzpOC+1kCAsn4pqNWwdfn290KRIiaGt17QgVnDLCurq9KXTT+RBs8&#10;1rEVDKFQaAU2xqGQMhiLToeZH5D49u1HpyOPYyubUZ8Y7nqZJkkmne6IP1g94ItF81MfnIJlG19r&#10;87ww2w97Xr3n0zxs6p1StzfT0yOIiFP8C8NFn9WhYqe9P1ATRK8gzZfcJSrIHvIUBCcW2WWzZ3w+&#10;T0FWpfzfofoFAAD//wMAUEsBAi0AFAAGAAgAAAAhALaDOJL+AAAA4QEAABMAAAAAAAAAAAAAAAAA&#10;AAAAAFtDb250ZW50X1R5cGVzXS54bWxQSwECLQAUAAYACAAAACEAOP0h/9YAAACUAQAACwAAAAAA&#10;AAAAAAAAAAAvAQAAX3JlbHMvLnJlbHNQSwECLQAUAAYACAAAACEATdSsYjkCAABWBAAADgAAAAAA&#10;AAAAAAAAAAAuAgAAZHJzL2Uyb0RvYy54bWxQSwECLQAUAAYACAAAACEAkccZS+AAAAALAQAADwAA&#10;AAAAAAAAAAAAAACTBAAAZHJzL2Rvd25yZXYueG1sUEsFBgAAAAAEAAQA8wAAAKAFAAAAAA==&#10;">
                <v:textbox inset=",7.2pt,,7.2pt">
                  <w:txbxContent>
                    <w:p w:rsidR="006267A7" w:rsidRDefault="006267A7" w:rsidP="000D348D">
                      <w:pPr>
                        <w:jc w:val="center"/>
                        <w:rPr>
                          <w:rFonts w:ascii="Calibri" w:hAnsi="Calibri"/>
                          <w:sz w:val="22"/>
                        </w:rPr>
                      </w:pPr>
                      <w:r w:rsidRPr="00755D48">
                        <w:rPr>
                          <w:rFonts w:ascii="Calibri" w:hAnsi="Calibri"/>
                          <w:sz w:val="22"/>
                        </w:rPr>
                        <w:t>Studies included in    qualitative synthesis</w:t>
                      </w:r>
                    </w:p>
                    <w:p w:rsidR="006267A7" w:rsidRDefault="006267A7" w:rsidP="000D348D">
                      <w:pPr>
                        <w:jc w:val="center"/>
                        <w:rPr>
                          <w:rFonts w:ascii="Calibri" w:hAnsi="Calibri"/>
                          <w:sz w:val="22"/>
                          <w:lang w:val="en"/>
                        </w:rPr>
                      </w:pPr>
                      <w:r>
                        <w:rPr>
                          <w:rFonts w:ascii="Calibri" w:hAnsi="Calibri"/>
                          <w:sz w:val="22"/>
                        </w:rPr>
                        <w:br/>
                        <w:t xml:space="preserve">(n = </w:t>
                      </w:r>
                      <w:proofErr w:type="gramStart"/>
                      <w:r>
                        <w:rPr>
                          <w:rFonts w:ascii="Calibri" w:hAnsi="Calibri"/>
                          <w:sz w:val="22"/>
                        </w:rPr>
                        <w:t>3 )</w:t>
                      </w:r>
                      <w:proofErr w:type="gramEnd"/>
                    </w:p>
                  </w:txbxContent>
                </v:textbox>
              </v:rect>
            </w:pict>
          </mc:Fallback>
        </mc:AlternateContent>
      </w:r>
      <w:r w:rsidR="000D348D" w:rsidRPr="000F3174">
        <w:rPr>
          <w:rFonts w:eastAsiaTheme="minorHAnsi"/>
        </w:rPr>
        <w:br w:type="page"/>
      </w:r>
    </w:p>
    <w:p w:rsidR="006C391E" w:rsidRPr="00215A4C" w:rsidRDefault="006C391E" w:rsidP="006C391E">
      <w:pPr>
        <w:pStyle w:val="a5"/>
        <w:wordWrap/>
        <w:rPr>
          <w:rFonts w:eastAsiaTheme="minorHAnsi"/>
          <w:b/>
          <w:sz w:val="24"/>
          <w:szCs w:val="24"/>
        </w:rPr>
      </w:pPr>
      <w:r w:rsidRPr="00215A4C">
        <w:rPr>
          <w:rFonts w:eastAsiaTheme="minorHAnsi"/>
          <w:b/>
          <w:sz w:val="24"/>
          <w:szCs w:val="24"/>
        </w:rPr>
        <w:lastRenderedPageBreak/>
        <w:t xml:space="preserve">C. </w:t>
      </w:r>
      <w:r w:rsidRPr="00215A4C">
        <w:rPr>
          <w:rFonts w:eastAsiaTheme="minorHAnsi" w:hint="eastAsia"/>
          <w:b/>
          <w:sz w:val="24"/>
          <w:szCs w:val="24"/>
        </w:rPr>
        <w:t>시술치료</w:t>
      </w:r>
      <w:r w:rsidRPr="00215A4C">
        <w:rPr>
          <w:rFonts w:eastAsiaTheme="minorHAnsi"/>
          <w:b/>
          <w:sz w:val="24"/>
          <w:szCs w:val="24"/>
        </w:rPr>
        <w:t xml:space="preserve">  </w:t>
      </w:r>
    </w:p>
    <w:p w:rsidR="006C391E" w:rsidRDefault="006C391E" w:rsidP="006C6D9C">
      <w:pPr>
        <w:rPr>
          <w:rFonts w:eastAsiaTheme="minorHAnsi"/>
          <w:sz w:val="24"/>
          <w:szCs w:val="24"/>
        </w:rPr>
      </w:pPr>
    </w:p>
    <w:p w:rsidR="00C46DE6" w:rsidRPr="000F3174" w:rsidRDefault="001F020C" w:rsidP="006C6D9C">
      <w:pPr>
        <w:rPr>
          <w:rFonts w:eastAsiaTheme="minorHAnsi"/>
          <w:sz w:val="24"/>
          <w:szCs w:val="24"/>
        </w:rPr>
      </w:pPr>
      <w:r w:rsidRPr="000F3174">
        <w:rPr>
          <w:rFonts w:eastAsiaTheme="minorHAnsi" w:hint="eastAsia"/>
          <w:sz w:val="24"/>
          <w:szCs w:val="24"/>
        </w:rPr>
        <w:t>경막외주사치료</w:t>
      </w:r>
      <w:r w:rsidRPr="000F3174">
        <w:rPr>
          <w:rFonts w:eastAsiaTheme="minorHAnsi"/>
          <w:sz w:val="24"/>
          <w:szCs w:val="24"/>
        </w:rPr>
        <w:t xml:space="preserve"> </w:t>
      </w:r>
    </w:p>
    <w:p w:rsidR="00C46DE6" w:rsidRPr="00215A4C" w:rsidRDefault="00C46DE6" w:rsidP="00C46DE6">
      <w:pPr>
        <w:pStyle w:val="a5"/>
        <w:wordWrap/>
        <w:rPr>
          <w:rFonts w:eastAsiaTheme="minorHAnsi"/>
          <w:szCs w:val="20"/>
        </w:rPr>
      </w:pPr>
    </w:p>
    <w:p w:rsidR="00C46DE6" w:rsidRPr="000F3174" w:rsidRDefault="00C46DE6" w:rsidP="00C46DE6">
      <w:pPr>
        <w:rPr>
          <w:rFonts w:eastAsiaTheme="minorHAnsi"/>
          <w:sz w:val="22"/>
        </w:rPr>
      </w:pPr>
      <w:r w:rsidRPr="000F3174">
        <w:rPr>
          <w:rFonts w:eastAsiaTheme="minorHAnsi" w:cs="Times New Roman"/>
          <w:noProof/>
          <w:kern w:val="0"/>
          <w:sz w:val="24"/>
          <w:szCs w:val="24"/>
        </w:rPr>
        <mc:AlternateContent>
          <mc:Choice Requires="wps">
            <w:drawing>
              <wp:anchor distT="0" distB="0" distL="114300" distR="114300" simplePos="0" relativeHeight="251793408" behindDoc="0" locked="0" layoutInCell="1" allowOverlap="1" wp14:anchorId="04D8F57D" wp14:editId="124E6686">
                <wp:simplePos x="0" y="0"/>
                <wp:positionH relativeFrom="column">
                  <wp:posOffset>-19050</wp:posOffset>
                </wp:positionH>
                <wp:positionV relativeFrom="paragraph">
                  <wp:posOffset>64135</wp:posOffset>
                </wp:positionV>
                <wp:extent cx="5610225" cy="773430"/>
                <wp:effectExtent l="0" t="0" r="28575" b="26670"/>
                <wp:wrapNone/>
                <wp:docPr id="1" name="직사각형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773430"/>
                        </a:xfrm>
                        <a:prstGeom prst="rect">
                          <a:avLst/>
                        </a:prstGeom>
                        <a:solidFill>
                          <a:srgbClr val="FFFFFF"/>
                        </a:solidFill>
                        <a:ln w="9525">
                          <a:solidFill>
                            <a:srgbClr val="000000"/>
                          </a:solidFill>
                          <a:miter lim="800000"/>
                          <a:headEnd/>
                          <a:tailEnd/>
                        </a:ln>
                      </wps:spPr>
                      <wps:txbx>
                        <w:txbxContent>
                          <w:p w:rsidR="006267A7" w:rsidRDefault="006267A7" w:rsidP="00C46DE6">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C46DE6">
                            <w:pPr>
                              <w:spacing w:line="240" w:lineRule="atLeast"/>
                              <w:jc w:val="center"/>
                              <w:rPr>
                                <w:rFonts w:ascii="Calibri" w:hAnsi="Calibri"/>
                                <w:sz w:val="22"/>
                              </w:rPr>
                            </w:pPr>
                            <w:proofErr w:type="gramStart"/>
                            <w:r>
                              <w:rPr>
                                <w:rFonts w:ascii="Calibri" w:hAnsi="Calibri" w:hint="eastAsia"/>
                                <w:sz w:val="22"/>
                              </w:rPr>
                              <w:t>Medline( 3185</w:t>
                            </w:r>
                            <w:proofErr w:type="gramEnd"/>
                            <w:r>
                              <w:rPr>
                                <w:rFonts w:ascii="Calibri" w:hAnsi="Calibri" w:hint="eastAsia"/>
                                <w:sz w:val="22"/>
                              </w:rPr>
                              <w:t xml:space="preserve"> ), EMbase( 5030 ), Cochrane( 645 ),</w:t>
                            </w:r>
                            <w:r>
                              <w:rPr>
                                <w:rFonts w:ascii="Calibri" w:hAnsi="Calibri"/>
                                <w:sz w:val="22"/>
                              </w:rPr>
                              <w:t xml:space="preserve"> KoreaMed</w:t>
                            </w:r>
                            <w:r>
                              <w:rPr>
                                <w:rFonts w:ascii="Calibri" w:hAnsi="Calibri" w:hint="eastAsia"/>
                                <w:sz w:val="22"/>
                              </w:rPr>
                              <w:t>(228 )</w:t>
                            </w:r>
                            <w:r>
                              <w:rPr>
                                <w:rFonts w:ascii="Calibri" w:hAnsi="Calibri"/>
                                <w:sz w:val="22"/>
                              </w:rPr>
                              <w:t xml:space="preserve">   </w:t>
                            </w:r>
                            <w:r>
                              <w:rPr>
                                <w:rFonts w:ascii="Calibri" w:hAnsi="Calibri"/>
                                <w:sz w:val="22"/>
                              </w:rPr>
                              <w:br/>
                            </w:r>
                            <w:r>
                              <w:rPr>
                                <w:rFonts w:ascii="Calibri" w:hAnsi="Calibri" w:hint="eastAsia"/>
                                <w:sz w:val="22"/>
                              </w:rPr>
                              <w:t xml:space="preserve">Total </w:t>
                            </w:r>
                            <w:r>
                              <w:rPr>
                                <w:rFonts w:ascii="Calibri" w:hAnsi="Calibri"/>
                                <w:sz w:val="22"/>
                              </w:rPr>
                              <w:t xml:space="preserve">(n = </w:t>
                            </w:r>
                            <w:r>
                              <w:rPr>
                                <w:rFonts w:ascii="Calibri" w:hAnsi="Calibri" w:hint="eastAsia"/>
                                <w:sz w:val="22"/>
                              </w:rPr>
                              <w:t>9088</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D8F57D" id="직사각형 1" o:spid="_x0000_s1103" style="position:absolute;left:0;text-align:left;margin-left:-1.5pt;margin-top:5.05pt;width:441.75pt;height:60.9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dfmOQIAAFIEAAAOAAAAZHJzL2Uyb0RvYy54bWysVE2O0zAU3iNxB8t7mqTTTmeipqNRhyKk&#10;AUYaOIDjOImFY5tnt0nZzdwBiRuwYcG50HAHXpy2lB+xQGRh+dnPn7/3fc+ZX3SNIhsBThqd0WQU&#10;UyI0N4XUVUbfvF49OaPEeaYLpowWGd0KRy8Wjx/NW5uKsamNKgQQBNEubW1Ga+9tGkWO16JhbmSs&#10;0LhZGmiYxxCqqADWInqjonEcn0atgcKC4cI5XL0aNuki4Jel4P5VWTrhicoocvNhhDDm/Rgt5iyt&#10;gNla8h0N9g8sGiY1XnqAumKekTXI36AaycE4U/oRN01kylJyEWrAapL4l2pua2ZFqAXFcfYgk/t/&#10;sPzl5gaILNA7SjRr0KKHT3cP95+/frn79vEDSXqFWutSTLy1N9DX6Oy14W8d0WZZM12JSwDT1oIV&#10;yCvkRz8d6AOHR0nevjAFXsDW3gSxuhKaHhBlIF3wZHvwRHSecFycnibxeDylhOPebHYyOQmmRSzd&#10;n7bg/DNhGtJPMgroeUBnm2vnkT2m7lMCe6NksZJKhQCqfKmAbBj2xyp8fcF4xB2nKU3ajJ5Pkcff&#10;IeLw/QmikR4bXckmo2eHJJb2sj3VRWhDz6Qa5ni/0khjL91gge/yLlg1m+1dyU2xRWXBDI2NDxEn&#10;tYH3lLTY1Bl179YMBCXquUZ3zpPJpH8FxwEcB/lxwDRHqIx6Sobp0g8vZ21BVjXelAQ5tLlER0sZ&#10;xO4pD6x2/LFxg6C7R9a/jOM4ZP34FSy+AwAA//8DAFBLAwQUAAYACAAAACEAV2TEwd4AAAAJAQAA&#10;DwAAAGRycy9kb3ducmV2LnhtbEyPzU7DMBCE70i8g7VI3Fo7RIU0xKn4ESfEoQHB1Y2XOCJeR7Hb&#10;pm/PcqLHnRnNflNtZj+IA06xD6QhWyoQSG2wPXUaPt5fFgWImAxZMwRCDSeMsKkvLypT2nCkLR6a&#10;1AkuoVgaDS6lsZQytg69icswIrH3HSZvEp9TJ+1kjlzuB3mj1K30pif+4MyITw7bn2bvNdx16blp&#10;H1ft55s7Fa/rOY/b5kvr66v54R5Ewjn9h+EPn9GhZqZd2JONYtCwyHlKYl1lINgvCrUCsWMhz9Yg&#10;60qeL6h/AQAA//8DAFBLAQItABQABgAIAAAAIQC2gziS/gAAAOEBAAATAAAAAAAAAAAAAAAAAAAA&#10;AABbQ29udGVudF9UeXBlc10ueG1sUEsBAi0AFAAGAAgAAAAhADj9If/WAAAAlAEAAAsAAAAAAAAA&#10;AAAAAAAALwEAAF9yZWxzLy5yZWxzUEsBAi0AFAAGAAgAAAAhAFxN1+Y5AgAAUgQAAA4AAAAAAAAA&#10;AAAAAAAALgIAAGRycy9lMm9Eb2MueG1sUEsBAi0AFAAGAAgAAAAhAFdkxMHeAAAACQEAAA8AAAAA&#10;AAAAAAAAAAAAkwQAAGRycy9kb3ducmV2LnhtbFBLBQYAAAAABAAEAPMAAACeBQAAAAA=&#10;">
                <v:textbox inset=",7.2pt,,7.2pt">
                  <w:txbxContent>
                    <w:p w:rsidR="006267A7" w:rsidRDefault="006267A7" w:rsidP="00C46DE6">
                      <w:pPr>
                        <w:spacing w:line="240" w:lineRule="atLeast"/>
                        <w:jc w:val="center"/>
                        <w:rPr>
                          <w:rFonts w:ascii="Calibri" w:hAnsi="Calibri"/>
                          <w:sz w:val="22"/>
                        </w:rPr>
                      </w:pPr>
                      <w:r>
                        <w:rPr>
                          <w:rFonts w:ascii="Calibri" w:hAnsi="Calibri"/>
                          <w:sz w:val="22"/>
                        </w:rPr>
                        <w:t>Records identified through database searching</w:t>
                      </w:r>
                    </w:p>
                    <w:p w:rsidR="006267A7" w:rsidRDefault="006267A7" w:rsidP="00C46DE6">
                      <w:pPr>
                        <w:spacing w:line="240" w:lineRule="atLeast"/>
                        <w:jc w:val="center"/>
                        <w:rPr>
                          <w:rFonts w:ascii="Calibri" w:hAnsi="Calibri"/>
                          <w:sz w:val="22"/>
                        </w:rPr>
                      </w:pPr>
                      <w:proofErr w:type="gramStart"/>
                      <w:r>
                        <w:rPr>
                          <w:rFonts w:ascii="Calibri" w:hAnsi="Calibri" w:hint="eastAsia"/>
                          <w:sz w:val="22"/>
                        </w:rPr>
                        <w:t>Medline( 3185</w:t>
                      </w:r>
                      <w:proofErr w:type="gramEnd"/>
                      <w:r>
                        <w:rPr>
                          <w:rFonts w:ascii="Calibri" w:hAnsi="Calibri" w:hint="eastAsia"/>
                          <w:sz w:val="22"/>
                        </w:rPr>
                        <w:t xml:space="preserve"> ), EMbase( 5030 ), Cochrane( 645 ),</w:t>
                      </w:r>
                      <w:r>
                        <w:rPr>
                          <w:rFonts w:ascii="Calibri" w:hAnsi="Calibri"/>
                          <w:sz w:val="22"/>
                        </w:rPr>
                        <w:t xml:space="preserve"> KoreaMed</w:t>
                      </w:r>
                      <w:r>
                        <w:rPr>
                          <w:rFonts w:ascii="Calibri" w:hAnsi="Calibri" w:hint="eastAsia"/>
                          <w:sz w:val="22"/>
                        </w:rPr>
                        <w:t>(228 )</w:t>
                      </w:r>
                      <w:r>
                        <w:rPr>
                          <w:rFonts w:ascii="Calibri" w:hAnsi="Calibri"/>
                          <w:sz w:val="22"/>
                        </w:rPr>
                        <w:t xml:space="preserve">   </w:t>
                      </w:r>
                      <w:r>
                        <w:rPr>
                          <w:rFonts w:ascii="Calibri" w:hAnsi="Calibri"/>
                          <w:sz w:val="22"/>
                        </w:rPr>
                        <w:br/>
                      </w:r>
                      <w:r>
                        <w:rPr>
                          <w:rFonts w:ascii="Calibri" w:hAnsi="Calibri" w:hint="eastAsia"/>
                          <w:sz w:val="22"/>
                        </w:rPr>
                        <w:t xml:space="preserve">Total </w:t>
                      </w:r>
                      <w:r>
                        <w:rPr>
                          <w:rFonts w:ascii="Calibri" w:hAnsi="Calibri"/>
                          <w:sz w:val="22"/>
                        </w:rPr>
                        <w:t xml:space="preserve">(n = </w:t>
                      </w:r>
                      <w:r>
                        <w:rPr>
                          <w:rFonts w:ascii="Calibri" w:hAnsi="Calibri" w:hint="eastAsia"/>
                          <w:sz w:val="22"/>
                        </w:rPr>
                        <w:t>9088</w:t>
                      </w:r>
                      <w:r>
                        <w:rPr>
                          <w:rFonts w:ascii="Calibri" w:hAnsi="Calibri"/>
                          <w:sz w:val="22"/>
                        </w:rPr>
                        <w:t xml:space="preserve"> )</w:t>
                      </w:r>
                    </w:p>
                  </w:txbxContent>
                </v:textbox>
              </v:rect>
            </w:pict>
          </mc:Fallback>
        </mc:AlternateContent>
      </w:r>
    </w:p>
    <w:p w:rsidR="00C46DE6" w:rsidRPr="000F3174" w:rsidRDefault="00C46DE6" w:rsidP="00C46DE6">
      <w:pPr>
        <w:rPr>
          <w:rFonts w:eastAsiaTheme="minorHAnsi"/>
          <w:sz w:val="22"/>
        </w:rPr>
      </w:pPr>
    </w:p>
    <w:p w:rsidR="00C46DE6" w:rsidRPr="000F3174" w:rsidRDefault="00C46DE6" w:rsidP="00C46DE6">
      <w:pPr>
        <w:rPr>
          <w:rFonts w:eastAsiaTheme="minorHAnsi"/>
          <w:sz w:val="22"/>
        </w:rPr>
      </w:pPr>
    </w:p>
    <w:p w:rsidR="00C46DE6" w:rsidRPr="000F3174" w:rsidRDefault="00C46DE6" w:rsidP="00C46DE6">
      <w:pPr>
        <w:rPr>
          <w:rFonts w:eastAsiaTheme="minorHAnsi"/>
          <w:sz w:val="22"/>
        </w:rPr>
      </w:pPr>
      <w:r w:rsidRPr="000F3174">
        <w:rPr>
          <w:rFonts w:eastAsiaTheme="minorHAnsi" w:cs="Times New Roman"/>
          <w:noProof/>
          <w:kern w:val="0"/>
          <w:sz w:val="24"/>
          <w:szCs w:val="24"/>
        </w:rPr>
        <mc:AlternateContent>
          <mc:Choice Requires="wps">
            <w:drawing>
              <wp:anchor distT="36576" distB="36576" distL="36575" distR="36575" simplePos="0" relativeHeight="251794432" behindDoc="0" locked="0" layoutInCell="1" allowOverlap="1" wp14:anchorId="3F7F92DA" wp14:editId="1C31921C">
                <wp:simplePos x="0" y="0"/>
                <wp:positionH relativeFrom="column">
                  <wp:posOffset>2743199</wp:posOffset>
                </wp:positionH>
                <wp:positionV relativeFrom="paragraph">
                  <wp:posOffset>126365</wp:posOffset>
                </wp:positionV>
                <wp:extent cx="0" cy="399415"/>
                <wp:effectExtent l="76200" t="0" r="57150" b="57785"/>
                <wp:wrapNone/>
                <wp:docPr id="2" name="직선 화살표 연결선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9093E5A" id="직선 화살표 연결선 2" o:spid="_x0000_s1026" type="#_x0000_t32" style="position:absolute;left:0;text-align:left;margin-left:3in;margin-top:9.95pt;width:0;height:31.45pt;z-index:2517944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6hSzwIAAKYFAAAOAAAAZHJzL2Uyb0RvYy54bWysVMuO0zAU3SPxD5b3mTyavqJJRzNpyobH&#10;SDOItRs7jUViR7bbtEIsQPwAEhJCYsGO7QjxVajzD9hOmqHDBqHJwvJ1fI/PPffYp2fbqgQbIiTl&#10;LIb+iQcBYRnHlK1i+PJ64UwgkAoxjErOSAx3RMKz2eNHp00dkYAXvMREAA3CZNTUMSyUqiPXlVlB&#10;KiRPeE2Y/plzUSGlQ7FysUCNRq9KN/C8kdtwgWvBMyKlXp23P+HM4uc5ydSLPJdEgTKGmpuyo7Dj&#10;0ozu7BRFK4HqgmYdDfQfLCpEmT60h5ojhcBa0L+gKpoJLnmuTjJeuTzPaUZsDboa37tXzVWBamJr&#10;0eLIupdJPhxs9nxzKQDFMQwgYKjSLdp/f7f/8A3cfvm0f//z9uNXsP988+vHjVkLjF5NLSOdlrBL&#10;YSrOtuyqfsqz1xIwnhSIrYjlfb2rNZhvMtyjFBPIWp+6bJ5xrPegteJWvG0uKgOpZQFb26Nd3yOy&#10;VSBrFzO9OphOQ39owVF0yKuFVE8Ir4CZxFAqgeiqUAlnTBuBC9+egjZPpTKsUHRIMIcyvqBlaf1Q&#10;MtDEcDoMhjZB8pJi89Nsk2K1TEoBNsg4yn4di6Ntgq8ZtmAFQTjt5grRUs+BstooQbVaJYHmtIpg&#10;CEqiL5GZtfRKZk4k1sYtZx1tlZ7ada2ItdibqTdNJ+kkdMJglDqhN58754skdEYLfzycD+ZJMvff&#10;mlL8MCooxoSZag5298N/s1N38Vqj9obvZXOP0a2+muwx0/PF0BuHg4kzHg8HTjhIPediskic88Qf&#10;jcbpRXKR3mOa2urlw5DtpTSs+FoRcVXgBmBq7DIYTgMf6kA/D8G47SxA5Uq3JFMCAsHVK6oKa25j&#10;S4Nx5IbEfl3vevRWiEMPTdR3oavtTiptyUN/7Z0x16S9cEuOd5fC2MJcH/0Y2KTu4TKvzZ+x3XX3&#10;vM5+AwAA//8DAFBLAwQUAAYACAAAACEANCrrq94AAAAJAQAADwAAAGRycy9kb3ducmV2LnhtbEyP&#10;wU7DMBBE70j8g7VI3KjTtKVpiFOhSiDUWwNFHN14SSLidWS7beDrWcQBjjszmn1TrEfbixP60DlS&#10;MJ0kIJBqZzpqFLw8P9xkIELUZHTvCBV8YoB1eXlR6Ny4M+3wVMVGcAmFXCtoYxxyKUPdotVh4gYk&#10;9t6dtzry6RtpvD5zue1lmiS30uqO+EOrB9y0WH9UR6tg/NousHnt5vFp+rj028XmbbavlLq+Gu/v&#10;QEQc418YfvAZHUpmOrgjmSB6BfNZylsiG6sVCA78CgcFWZqBLAv5f0H5DQAA//8DAFBLAQItABQA&#10;BgAIAAAAIQC2gziS/gAAAOEBAAATAAAAAAAAAAAAAAAAAAAAAABbQ29udGVudF9UeXBlc10ueG1s&#10;UEsBAi0AFAAGAAgAAAAhADj9If/WAAAAlAEAAAsAAAAAAAAAAAAAAAAALwEAAF9yZWxzLy5yZWxz&#10;UEsBAi0AFAAGAAgAAAAhAFuTqFLPAgAApgUAAA4AAAAAAAAAAAAAAAAALgIAAGRycy9lMm9Eb2Mu&#10;eG1sUEsBAi0AFAAGAAgAAAAhADQq66veAAAACQEAAA8AAAAAAAAAAAAAAAAAKQUAAGRycy9kb3du&#10;cmV2LnhtbFBLBQYAAAAABAAEAPMAAAA0BgAAAAA=&#10;">
                <v:stroke endarrow="block"/>
                <v:shadow color="#ccc"/>
              </v:shape>
            </w:pict>
          </mc:Fallback>
        </mc:AlternateContent>
      </w:r>
    </w:p>
    <w:p w:rsidR="00C46DE6" w:rsidRPr="000F3174" w:rsidRDefault="00C46DE6" w:rsidP="00C46DE6">
      <w:pPr>
        <w:jc w:val="left"/>
        <w:rPr>
          <w:rFonts w:eastAsiaTheme="minorHAnsi"/>
        </w:rPr>
      </w:pPr>
    </w:p>
    <w:p w:rsidR="00C46DE6" w:rsidRPr="000F3174" w:rsidRDefault="001A0576" w:rsidP="00C46DE6">
      <w:pPr>
        <w:widowControl/>
        <w:wordWrap/>
        <w:autoSpaceDE/>
        <w:autoSpaceDN/>
        <w:jc w:val="left"/>
        <w:rPr>
          <w:rFonts w:eastAsiaTheme="minorHAnsi"/>
        </w:rPr>
      </w:pPr>
      <w:r w:rsidRPr="000F3174">
        <w:rPr>
          <w:rFonts w:eastAsiaTheme="minorHAnsi" w:cs="Times New Roman"/>
          <w:noProof/>
          <w:kern w:val="0"/>
          <w:sz w:val="24"/>
          <w:szCs w:val="24"/>
        </w:rPr>
        <mc:AlternateContent>
          <mc:Choice Requires="wps">
            <w:drawing>
              <wp:anchor distT="0" distB="0" distL="114300" distR="114300" simplePos="0" relativeHeight="251836416" behindDoc="0" locked="0" layoutInCell="1" allowOverlap="1" wp14:anchorId="110FE0AA" wp14:editId="292A866B">
                <wp:simplePos x="0" y="0"/>
                <wp:positionH relativeFrom="column">
                  <wp:posOffset>1952625</wp:posOffset>
                </wp:positionH>
                <wp:positionV relativeFrom="paragraph">
                  <wp:posOffset>4504691</wp:posOffset>
                </wp:positionV>
                <wp:extent cx="1714500" cy="1352550"/>
                <wp:effectExtent l="0" t="0" r="19050" b="19050"/>
                <wp:wrapNone/>
                <wp:docPr id="72" name="직사각형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352550"/>
                        </a:xfrm>
                        <a:prstGeom prst="rect">
                          <a:avLst/>
                        </a:prstGeom>
                        <a:solidFill>
                          <a:srgbClr val="FFFFFF"/>
                        </a:solidFill>
                        <a:ln w="9525">
                          <a:solidFill>
                            <a:srgbClr val="000000"/>
                          </a:solidFill>
                          <a:miter lim="800000"/>
                          <a:headEnd/>
                          <a:tailEnd/>
                        </a:ln>
                      </wps:spPr>
                      <wps:txbx>
                        <w:txbxContent>
                          <w:p w:rsidR="006267A7" w:rsidRDefault="006267A7" w:rsidP="001A0576">
                            <w:pPr>
                              <w:jc w:val="center"/>
                              <w:rPr>
                                <w:rFonts w:ascii="Calibri" w:hAnsi="Calibri"/>
                                <w:sz w:val="22"/>
                              </w:rPr>
                            </w:pPr>
                            <w:r w:rsidRPr="005436BC">
                              <w:rPr>
                                <w:rFonts w:ascii="Calibri" w:hAnsi="Calibri"/>
                                <w:sz w:val="22"/>
                              </w:rPr>
                              <w:t>Studies included in    qualitative synthesis</w:t>
                            </w:r>
                            <w:r>
                              <w:rPr>
                                <w:rFonts w:ascii="Calibri" w:hAnsi="Calibri"/>
                                <w:sz w:val="22"/>
                              </w:rPr>
                              <w:br/>
                            </w:r>
                            <w:r>
                              <w:rPr>
                                <w:rFonts w:ascii="Calibri" w:hAnsi="Calibri" w:hint="eastAsia"/>
                                <w:sz w:val="22"/>
                              </w:rPr>
                              <w:t xml:space="preserve">Key </w:t>
                            </w:r>
                            <w:r>
                              <w:rPr>
                                <w:rFonts w:ascii="Calibri" w:hAnsi="Calibri"/>
                                <w:sz w:val="22"/>
                              </w:rPr>
                              <w:t>question</w:t>
                            </w:r>
                            <w:r>
                              <w:rPr>
                                <w:rFonts w:ascii="Calibri" w:hAnsi="Calibri" w:hint="eastAsia"/>
                                <w:sz w:val="22"/>
                              </w:rPr>
                              <w:t xml:space="preserve"> 1 </w:t>
                            </w:r>
                            <w:r>
                              <w:rPr>
                                <w:rFonts w:ascii="Calibri" w:hAnsi="Calibri"/>
                                <w:sz w:val="22"/>
                              </w:rPr>
                              <w:t>(n =</w:t>
                            </w:r>
                            <w:r>
                              <w:rPr>
                                <w:rFonts w:ascii="Calibri" w:hAnsi="Calibri" w:hint="eastAsia"/>
                                <w:sz w:val="22"/>
                              </w:rPr>
                              <w:t>5</w:t>
                            </w:r>
                            <w:r>
                              <w:rPr>
                                <w:rFonts w:ascii="Calibri" w:hAnsi="Calibri"/>
                                <w:sz w:val="22"/>
                              </w:rPr>
                              <w:t>)</w:t>
                            </w:r>
                          </w:p>
                          <w:p w:rsidR="006267A7" w:rsidRDefault="006267A7" w:rsidP="001A0576">
                            <w:pPr>
                              <w:jc w:val="center"/>
                              <w:rPr>
                                <w:rFonts w:ascii="Calibri" w:hAnsi="Calibri"/>
                                <w:sz w:val="22"/>
                              </w:rPr>
                            </w:pPr>
                            <w:r>
                              <w:rPr>
                                <w:rFonts w:ascii="Calibri" w:hAnsi="Calibri" w:hint="eastAsia"/>
                                <w:sz w:val="22"/>
                              </w:rPr>
                              <w:t xml:space="preserve">Key </w:t>
                            </w:r>
                            <w:r>
                              <w:rPr>
                                <w:rFonts w:ascii="Calibri" w:hAnsi="Calibri"/>
                                <w:sz w:val="22"/>
                              </w:rPr>
                              <w:t>question</w:t>
                            </w:r>
                            <w:r>
                              <w:rPr>
                                <w:rFonts w:ascii="Calibri" w:hAnsi="Calibri" w:hint="eastAsia"/>
                                <w:sz w:val="22"/>
                              </w:rPr>
                              <w:t xml:space="preserve"> 2 </w:t>
                            </w:r>
                            <w:r>
                              <w:rPr>
                                <w:rFonts w:ascii="Calibri" w:hAnsi="Calibri"/>
                                <w:sz w:val="22"/>
                              </w:rPr>
                              <w:t>(n =</w:t>
                            </w:r>
                            <w:r>
                              <w:rPr>
                                <w:rFonts w:ascii="Calibri" w:hAnsi="Calibri" w:hint="eastAsia"/>
                                <w:sz w:val="22"/>
                              </w:rPr>
                              <w:t>9</w:t>
                            </w:r>
                            <w:r>
                              <w:rPr>
                                <w:rFonts w:ascii="Calibri" w:hAnsi="Calibri"/>
                                <w:sz w:val="22"/>
                              </w:rPr>
                              <w:t>)</w:t>
                            </w:r>
                          </w:p>
                          <w:p w:rsidR="006267A7" w:rsidRDefault="006267A7" w:rsidP="001A0576">
                            <w:pPr>
                              <w:jc w:val="center"/>
                              <w:rPr>
                                <w:rFonts w:ascii="Calibri" w:hAnsi="Calibri"/>
                                <w:sz w:val="22"/>
                              </w:rPr>
                            </w:pPr>
                            <w:r>
                              <w:rPr>
                                <w:rFonts w:ascii="Calibri" w:hAnsi="Calibri" w:hint="eastAsia"/>
                                <w:sz w:val="22"/>
                              </w:rPr>
                              <w:t xml:space="preserve">Key </w:t>
                            </w:r>
                            <w:r>
                              <w:rPr>
                                <w:rFonts w:ascii="Calibri" w:hAnsi="Calibri"/>
                                <w:sz w:val="22"/>
                              </w:rPr>
                              <w:t>question</w:t>
                            </w:r>
                            <w:r>
                              <w:rPr>
                                <w:rFonts w:ascii="Calibri" w:hAnsi="Calibri" w:hint="eastAsia"/>
                                <w:sz w:val="22"/>
                              </w:rPr>
                              <w:t xml:space="preserve"> 3 </w:t>
                            </w:r>
                            <w:r>
                              <w:rPr>
                                <w:rFonts w:ascii="Calibri" w:hAnsi="Calibri"/>
                                <w:sz w:val="22"/>
                              </w:rPr>
                              <w:t>(n =</w:t>
                            </w:r>
                            <w:r>
                              <w:rPr>
                                <w:rFonts w:ascii="Calibri" w:hAnsi="Calibri" w:hint="eastAsia"/>
                                <w:sz w:val="22"/>
                              </w:rPr>
                              <w:t>4</w:t>
                            </w:r>
                            <w:r>
                              <w:rPr>
                                <w:rFonts w:ascii="Calibri" w:hAnsi="Calibri"/>
                                <w:sz w:val="22"/>
                              </w:rPr>
                              <w:t>)</w:t>
                            </w:r>
                          </w:p>
                          <w:p w:rsidR="006267A7" w:rsidRDefault="006267A7" w:rsidP="001A0576">
                            <w:pPr>
                              <w:jc w:val="center"/>
                              <w:rPr>
                                <w:rFonts w:ascii="Calibri" w:hAnsi="Calibri"/>
                                <w:sz w:val="22"/>
                              </w:rPr>
                            </w:pPr>
                            <w:r>
                              <w:rPr>
                                <w:rFonts w:ascii="Calibri" w:hAnsi="Calibri" w:hint="eastAsia"/>
                                <w:sz w:val="22"/>
                              </w:rPr>
                              <w:t xml:space="preserve">Key </w:t>
                            </w:r>
                            <w:r>
                              <w:rPr>
                                <w:rFonts w:ascii="Calibri" w:hAnsi="Calibri"/>
                                <w:sz w:val="22"/>
                              </w:rPr>
                              <w:t>question</w:t>
                            </w:r>
                            <w:r>
                              <w:rPr>
                                <w:rFonts w:ascii="Calibri" w:hAnsi="Calibri" w:hint="eastAsia"/>
                                <w:sz w:val="22"/>
                              </w:rPr>
                              <w:t xml:space="preserve"> 4 </w:t>
                            </w:r>
                            <w:r>
                              <w:rPr>
                                <w:rFonts w:ascii="Calibri" w:hAnsi="Calibri"/>
                                <w:sz w:val="22"/>
                              </w:rPr>
                              <w:t>(n =</w:t>
                            </w:r>
                            <w:r>
                              <w:rPr>
                                <w:rFonts w:ascii="Calibri" w:hAnsi="Calibri" w:hint="eastAsia"/>
                                <w:sz w:val="22"/>
                              </w:rPr>
                              <w:t>5</w:t>
                            </w:r>
                            <w:r>
                              <w:rPr>
                                <w:rFonts w:ascii="Calibri" w:hAnsi="Calibri"/>
                                <w:sz w:val="22"/>
                              </w:rPr>
                              <w:t>)</w:t>
                            </w:r>
                          </w:p>
                          <w:p w:rsidR="006267A7" w:rsidRDefault="006267A7" w:rsidP="001A0576">
                            <w:pPr>
                              <w:jc w:val="center"/>
                              <w:rPr>
                                <w:rFonts w:ascii="Calibri" w:hAnsi="Calibri"/>
                                <w:sz w:val="22"/>
                              </w:rPr>
                            </w:pPr>
                            <w:r>
                              <w:rPr>
                                <w:rFonts w:ascii="Calibri" w:hAnsi="Calibri" w:hint="eastAsia"/>
                                <w:sz w:val="22"/>
                              </w:rPr>
                              <w:t xml:space="preserve">Key </w:t>
                            </w:r>
                            <w:r>
                              <w:rPr>
                                <w:rFonts w:ascii="Calibri" w:hAnsi="Calibri"/>
                                <w:sz w:val="22"/>
                              </w:rPr>
                              <w:t>question</w:t>
                            </w:r>
                            <w:r>
                              <w:rPr>
                                <w:rFonts w:ascii="Calibri" w:hAnsi="Calibri" w:hint="eastAsia"/>
                                <w:sz w:val="22"/>
                              </w:rPr>
                              <w:t xml:space="preserve"> 5 </w:t>
                            </w:r>
                            <w:r>
                              <w:rPr>
                                <w:rFonts w:ascii="Calibri" w:hAnsi="Calibri"/>
                                <w:sz w:val="22"/>
                              </w:rPr>
                              <w:t>(n =</w:t>
                            </w:r>
                            <w:r>
                              <w:rPr>
                                <w:rFonts w:ascii="Calibri" w:hAnsi="Calibri" w:hint="eastAsia"/>
                                <w:sz w:val="22"/>
                              </w:rPr>
                              <w:t>5</w:t>
                            </w:r>
                            <w:r>
                              <w:rPr>
                                <w:rFonts w:ascii="Calibri" w:hAnsi="Calibri"/>
                                <w:sz w:val="22"/>
                              </w:rPr>
                              <w:t>)</w:t>
                            </w:r>
                          </w:p>
                          <w:p w:rsidR="006267A7" w:rsidRDefault="006267A7" w:rsidP="001A0576">
                            <w:pPr>
                              <w:jc w:val="center"/>
                              <w:rPr>
                                <w:rFonts w:ascii="Calibri" w:hAnsi="Calibri"/>
                                <w:sz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0FE0AA" id="직사각형 72" o:spid="_x0000_s1104" style="position:absolute;margin-left:153.75pt;margin-top:354.7pt;width:135pt;height:106.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zE5PQIAAFUEAAAOAAAAZHJzL2Uyb0RvYy54bWysVMGO0zAQvSPxD5bvNElp2W7UdLXqUoS0&#10;wEoLH+A4TmLh2GbsNlluu/+AxB9w4cB3oeUfmDhtyQInRA6Wxx6/mXlvJsuzrlFkJ8BJozOaTGJK&#10;hOamkLrK6Lu3mycLSpxnumDKaJHRG+Ho2erxo2VrUzE1tVGFAIIg2qWtzWjtvU2jyPFaNMxNjBUa&#10;L0sDDfNoQhUVwFpEb1Q0jeNnUWugsGC4cA5PL4ZLugr4ZSm4f1OWTniiMoq5+bBCWPN+jVZLllbA&#10;bC35Pg32D1k0TGoMeoS6YJ6RLcg/oBrJwThT+gk3TWTKUnIRasBqkvi3aq5rZkWoBclx9kiT+3+w&#10;/PXuCogsMnoypUSzBjW6/3J7f/f1+7fbH58/ETxGjlrrUnS9tlfQV+nspeHvHdFmXTNdiXMA09aC&#10;FZhZ0vtHDx70hsOnJG9fmQIjsK03ga6uhKYHRCJIF1S5OaoiOk84HiYnyWweo3gc75Kn8+l8HnSL&#10;WHp4bsH5F8I0pN9kFFD2AM92l8736bD04BLSN0oWG6lUMKDK1wrIjmGLbMIXKsAqx25Kkzajpxg9&#10;ID+4c2OIOHx/g2ikx15Xssno4ujE0p6357oIneiZVMMeU1Z6T2TP3aCB7/JuUGtxkCU3xQ1SC2bo&#10;bZxF3NQGPlLSYl9n1H3YMhCUqJca5TlNZrN+EMYGjI18bDDNESqjnpJhu/bD8GwtyKrGSEmgQ5tz&#10;lLSUgexe7iGrff7Yu0GD/Zz1wzG2g9evv8HqJwAAAP//AwBQSwMEFAAGAAgAAAAhACJ+pDjgAAAA&#10;CwEAAA8AAABkcnMvZG93bnJldi54bWxMj8tOwzAQRfdI/IM1SOyoTdqQJsSpeIgVYtGAYOvaJo6I&#10;x1HstunfM13Bcmauzpxbb2Y/sIOdYh9Qwu1CALOog+mxk/Dx/nKzBhaTQqOGgFbCyUbYNJcXtapM&#10;OOLWHtrUMYJgrJQEl9JYcR61s17FRRgt0u07TF4lGqeOm0kdCe4Hnglxx73qkT44NdonZ/VPu/cS&#10;ii49t/ox159v7rR+Ledl3LZfUl5fzQ/3wJKd018YzvqkDg057cIeTWSDhKUocooSTJQrYJTIi/Nm&#10;J6HMshXwpub/OzS/AAAA//8DAFBLAQItABQABgAIAAAAIQC2gziS/gAAAOEBAAATAAAAAAAAAAAA&#10;AAAAAAAAAABbQ29udGVudF9UeXBlc10ueG1sUEsBAi0AFAAGAAgAAAAhADj9If/WAAAAlAEAAAsA&#10;AAAAAAAAAAAAAAAALwEAAF9yZWxzLy5yZWxzUEsBAi0AFAAGAAgAAAAhAHXnMTk9AgAAVQQAAA4A&#10;AAAAAAAAAAAAAAAALgIAAGRycy9lMm9Eb2MueG1sUEsBAi0AFAAGAAgAAAAhACJ+pDjgAAAACwEA&#10;AA8AAAAAAAAAAAAAAAAAlwQAAGRycy9kb3ducmV2LnhtbFBLBQYAAAAABAAEAPMAAACkBQAAAAA=&#10;">
                <v:textbox inset=",7.2pt,,7.2pt">
                  <w:txbxContent>
                    <w:p w:rsidR="006267A7" w:rsidRDefault="006267A7" w:rsidP="001A0576">
                      <w:pPr>
                        <w:jc w:val="center"/>
                        <w:rPr>
                          <w:rFonts w:ascii="Calibri" w:hAnsi="Calibri"/>
                          <w:sz w:val="22"/>
                        </w:rPr>
                      </w:pPr>
                      <w:r w:rsidRPr="005436BC">
                        <w:rPr>
                          <w:rFonts w:ascii="Calibri" w:hAnsi="Calibri"/>
                          <w:sz w:val="22"/>
                        </w:rPr>
                        <w:t>Studies included in    qualitative synthesis</w:t>
                      </w:r>
                      <w:r>
                        <w:rPr>
                          <w:rFonts w:ascii="Calibri" w:hAnsi="Calibri"/>
                          <w:sz w:val="22"/>
                        </w:rPr>
                        <w:br/>
                      </w:r>
                      <w:r>
                        <w:rPr>
                          <w:rFonts w:ascii="Calibri" w:hAnsi="Calibri" w:hint="eastAsia"/>
                          <w:sz w:val="22"/>
                        </w:rPr>
                        <w:t xml:space="preserve">Key </w:t>
                      </w:r>
                      <w:r>
                        <w:rPr>
                          <w:rFonts w:ascii="Calibri" w:hAnsi="Calibri"/>
                          <w:sz w:val="22"/>
                        </w:rPr>
                        <w:t>question</w:t>
                      </w:r>
                      <w:r>
                        <w:rPr>
                          <w:rFonts w:ascii="Calibri" w:hAnsi="Calibri" w:hint="eastAsia"/>
                          <w:sz w:val="22"/>
                        </w:rPr>
                        <w:t xml:space="preserve"> 1 </w:t>
                      </w:r>
                      <w:r>
                        <w:rPr>
                          <w:rFonts w:ascii="Calibri" w:hAnsi="Calibri"/>
                          <w:sz w:val="22"/>
                        </w:rPr>
                        <w:t>(n =</w:t>
                      </w:r>
                      <w:r>
                        <w:rPr>
                          <w:rFonts w:ascii="Calibri" w:hAnsi="Calibri" w:hint="eastAsia"/>
                          <w:sz w:val="22"/>
                        </w:rPr>
                        <w:t>5</w:t>
                      </w:r>
                      <w:r>
                        <w:rPr>
                          <w:rFonts w:ascii="Calibri" w:hAnsi="Calibri"/>
                          <w:sz w:val="22"/>
                        </w:rPr>
                        <w:t>)</w:t>
                      </w:r>
                    </w:p>
                    <w:p w:rsidR="006267A7" w:rsidRDefault="006267A7" w:rsidP="001A0576">
                      <w:pPr>
                        <w:jc w:val="center"/>
                        <w:rPr>
                          <w:rFonts w:ascii="Calibri" w:hAnsi="Calibri"/>
                          <w:sz w:val="22"/>
                        </w:rPr>
                      </w:pPr>
                      <w:r>
                        <w:rPr>
                          <w:rFonts w:ascii="Calibri" w:hAnsi="Calibri" w:hint="eastAsia"/>
                          <w:sz w:val="22"/>
                        </w:rPr>
                        <w:t xml:space="preserve">Key </w:t>
                      </w:r>
                      <w:r>
                        <w:rPr>
                          <w:rFonts w:ascii="Calibri" w:hAnsi="Calibri"/>
                          <w:sz w:val="22"/>
                        </w:rPr>
                        <w:t>question</w:t>
                      </w:r>
                      <w:r>
                        <w:rPr>
                          <w:rFonts w:ascii="Calibri" w:hAnsi="Calibri" w:hint="eastAsia"/>
                          <w:sz w:val="22"/>
                        </w:rPr>
                        <w:t xml:space="preserve"> 2 </w:t>
                      </w:r>
                      <w:r>
                        <w:rPr>
                          <w:rFonts w:ascii="Calibri" w:hAnsi="Calibri"/>
                          <w:sz w:val="22"/>
                        </w:rPr>
                        <w:t>(n =</w:t>
                      </w:r>
                      <w:r>
                        <w:rPr>
                          <w:rFonts w:ascii="Calibri" w:hAnsi="Calibri" w:hint="eastAsia"/>
                          <w:sz w:val="22"/>
                        </w:rPr>
                        <w:t>9</w:t>
                      </w:r>
                      <w:r>
                        <w:rPr>
                          <w:rFonts w:ascii="Calibri" w:hAnsi="Calibri"/>
                          <w:sz w:val="22"/>
                        </w:rPr>
                        <w:t>)</w:t>
                      </w:r>
                    </w:p>
                    <w:p w:rsidR="006267A7" w:rsidRDefault="006267A7" w:rsidP="001A0576">
                      <w:pPr>
                        <w:jc w:val="center"/>
                        <w:rPr>
                          <w:rFonts w:ascii="Calibri" w:hAnsi="Calibri"/>
                          <w:sz w:val="22"/>
                        </w:rPr>
                      </w:pPr>
                      <w:r>
                        <w:rPr>
                          <w:rFonts w:ascii="Calibri" w:hAnsi="Calibri" w:hint="eastAsia"/>
                          <w:sz w:val="22"/>
                        </w:rPr>
                        <w:t xml:space="preserve">Key </w:t>
                      </w:r>
                      <w:r>
                        <w:rPr>
                          <w:rFonts w:ascii="Calibri" w:hAnsi="Calibri"/>
                          <w:sz w:val="22"/>
                        </w:rPr>
                        <w:t>question</w:t>
                      </w:r>
                      <w:r>
                        <w:rPr>
                          <w:rFonts w:ascii="Calibri" w:hAnsi="Calibri" w:hint="eastAsia"/>
                          <w:sz w:val="22"/>
                        </w:rPr>
                        <w:t xml:space="preserve"> 3 </w:t>
                      </w:r>
                      <w:r>
                        <w:rPr>
                          <w:rFonts w:ascii="Calibri" w:hAnsi="Calibri"/>
                          <w:sz w:val="22"/>
                        </w:rPr>
                        <w:t>(n =</w:t>
                      </w:r>
                      <w:r>
                        <w:rPr>
                          <w:rFonts w:ascii="Calibri" w:hAnsi="Calibri" w:hint="eastAsia"/>
                          <w:sz w:val="22"/>
                        </w:rPr>
                        <w:t>4</w:t>
                      </w:r>
                      <w:r>
                        <w:rPr>
                          <w:rFonts w:ascii="Calibri" w:hAnsi="Calibri"/>
                          <w:sz w:val="22"/>
                        </w:rPr>
                        <w:t>)</w:t>
                      </w:r>
                    </w:p>
                    <w:p w:rsidR="006267A7" w:rsidRDefault="006267A7" w:rsidP="001A0576">
                      <w:pPr>
                        <w:jc w:val="center"/>
                        <w:rPr>
                          <w:rFonts w:ascii="Calibri" w:hAnsi="Calibri"/>
                          <w:sz w:val="22"/>
                        </w:rPr>
                      </w:pPr>
                      <w:r>
                        <w:rPr>
                          <w:rFonts w:ascii="Calibri" w:hAnsi="Calibri" w:hint="eastAsia"/>
                          <w:sz w:val="22"/>
                        </w:rPr>
                        <w:t xml:space="preserve">Key </w:t>
                      </w:r>
                      <w:r>
                        <w:rPr>
                          <w:rFonts w:ascii="Calibri" w:hAnsi="Calibri"/>
                          <w:sz w:val="22"/>
                        </w:rPr>
                        <w:t>question</w:t>
                      </w:r>
                      <w:r>
                        <w:rPr>
                          <w:rFonts w:ascii="Calibri" w:hAnsi="Calibri" w:hint="eastAsia"/>
                          <w:sz w:val="22"/>
                        </w:rPr>
                        <w:t xml:space="preserve"> 4 </w:t>
                      </w:r>
                      <w:r>
                        <w:rPr>
                          <w:rFonts w:ascii="Calibri" w:hAnsi="Calibri"/>
                          <w:sz w:val="22"/>
                        </w:rPr>
                        <w:t>(n =</w:t>
                      </w:r>
                      <w:r>
                        <w:rPr>
                          <w:rFonts w:ascii="Calibri" w:hAnsi="Calibri" w:hint="eastAsia"/>
                          <w:sz w:val="22"/>
                        </w:rPr>
                        <w:t>5</w:t>
                      </w:r>
                      <w:r>
                        <w:rPr>
                          <w:rFonts w:ascii="Calibri" w:hAnsi="Calibri"/>
                          <w:sz w:val="22"/>
                        </w:rPr>
                        <w:t>)</w:t>
                      </w:r>
                    </w:p>
                    <w:p w:rsidR="006267A7" w:rsidRDefault="006267A7" w:rsidP="001A0576">
                      <w:pPr>
                        <w:jc w:val="center"/>
                        <w:rPr>
                          <w:rFonts w:ascii="Calibri" w:hAnsi="Calibri"/>
                          <w:sz w:val="22"/>
                        </w:rPr>
                      </w:pPr>
                      <w:r>
                        <w:rPr>
                          <w:rFonts w:ascii="Calibri" w:hAnsi="Calibri" w:hint="eastAsia"/>
                          <w:sz w:val="22"/>
                        </w:rPr>
                        <w:t xml:space="preserve">Key </w:t>
                      </w:r>
                      <w:r>
                        <w:rPr>
                          <w:rFonts w:ascii="Calibri" w:hAnsi="Calibri"/>
                          <w:sz w:val="22"/>
                        </w:rPr>
                        <w:t>question</w:t>
                      </w:r>
                      <w:r>
                        <w:rPr>
                          <w:rFonts w:ascii="Calibri" w:hAnsi="Calibri" w:hint="eastAsia"/>
                          <w:sz w:val="22"/>
                        </w:rPr>
                        <w:t xml:space="preserve"> 5 </w:t>
                      </w:r>
                      <w:r>
                        <w:rPr>
                          <w:rFonts w:ascii="Calibri" w:hAnsi="Calibri"/>
                          <w:sz w:val="22"/>
                        </w:rPr>
                        <w:t>(n =</w:t>
                      </w:r>
                      <w:r>
                        <w:rPr>
                          <w:rFonts w:ascii="Calibri" w:hAnsi="Calibri" w:hint="eastAsia"/>
                          <w:sz w:val="22"/>
                        </w:rPr>
                        <w:t>5</w:t>
                      </w:r>
                      <w:r>
                        <w:rPr>
                          <w:rFonts w:ascii="Calibri" w:hAnsi="Calibri"/>
                          <w:sz w:val="22"/>
                        </w:rPr>
                        <w:t>)</w:t>
                      </w:r>
                    </w:p>
                    <w:p w:rsidR="006267A7" w:rsidRDefault="006267A7" w:rsidP="001A0576">
                      <w:pPr>
                        <w:jc w:val="center"/>
                        <w:rPr>
                          <w:rFonts w:ascii="Calibri" w:hAnsi="Calibri"/>
                          <w:sz w:val="22"/>
                        </w:rPr>
                      </w:pPr>
                    </w:p>
                  </w:txbxContent>
                </v:textbox>
              </v:rect>
            </w:pict>
          </mc:Fallback>
        </mc:AlternateContent>
      </w:r>
      <w:r w:rsidRPr="000F3174">
        <w:rPr>
          <w:rFonts w:eastAsiaTheme="minorHAnsi" w:cs="Times New Roman"/>
          <w:noProof/>
          <w:kern w:val="0"/>
          <w:sz w:val="24"/>
          <w:szCs w:val="24"/>
        </w:rPr>
        <mc:AlternateContent>
          <mc:Choice Requires="wps">
            <w:drawing>
              <wp:anchor distT="36576" distB="36576" distL="36575" distR="36575" simplePos="0" relativeHeight="251838464" behindDoc="0" locked="0" layoutInCell="1" allowOverlap="1" wp14:anchorId="6B3F18EE" wp14:editId="6EAC5B51">
                <wp:simplePos x="0" y="0"/>
                <wp:positionH relativeFrom="column">
                  <wp:posOffset>2723515</wp:posOffset>
                </wp:positionH>
                <wp:positionV relativeFrom="paragraph">
                  <wp:posOffset>4129405</wp:posOffset>
                </wp:positionV>
                <wp:extent cx="0" cy="414141"/>
                <wp:effectExtent l="76200" t="0" r="57150" b="62230"/>
                <wp:wrapNone/>
                <wp:docPr id="73" name="직선 화살표 연결선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414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70E0E7" id="직선 화살표 연결선 73" o:spid="_x0000_s1026" type="#_x0000_t32" style="position:absolute;left:0;text-align:left;margin-left:214.45pt;margin-top:325.15pt;width:0;height:32.6pt;z-index:25183846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Sa8zwIAAKgFAAAOAAAAZHJzL2Uyb0RvYy54bWysVMuK2zAU3Rf6D0J7j+3EeZlxhhnH6aaP&#10;gZnStWLJsagsGUmJE0oXLf2BQqEUuuiu26H0q0rmHyrJiaeZbkoZG4Re9+jcc490erapGFgTqajg&#10;CQxPAggIzwWmfJnAl9dzbwyB0ohjxAQnCdwSBc+mjx+dNnVMeqIUDBMJDAhXcVMnsNS6jn1f5SWp&#10;kDoRNeFmsRCyQtoM5dLHEjUGvWJ+LwiGfiMkrqXIiVJmdtYuwqnDLwqS6xdFoYgGLIGGm3atdO3C&#10;tv70FMVLieqS5nsa6D9YVIhyc2gHNUMagZWkf0FVNJdCiUKf5KLyRVHQnLgcTDZhcC+bqxLVxOVi&#10;xFF1J5N6ONj8+fpSAooTOOpDwFFlarT7/m734Ru4/fJp9/7n7cevYPf55tePGztnNhnFmlrFJjDl&#10;l9LmnG/4Vf1U5K8V4CItEV8Sx/x6Wxu00Eb4RyF2oGpz7qJ5JrDZg1ZaOPk2hawspBEGbFyVtl2V&#10;yEaDvJ3MzWwU2t+Bo/gQV0ulnxBRAdtJoNIS0WWpU8G5sYKQoTsFrZ8qbVmh+BBgD+ViThlzjmAc&#10;NAmcDHoDF6AEo9gu2m1KLhcpk2CNrKfct2dxtE2KFccOrCQIZ/u+RpSZPtBOGy2pUYsRaE+rCIaA&#10;EXONbK+lx7g9kTgjt5zNaKNN180bRZzJ3kyCSTbOxpEX9YaZFwWzmXc+TyNvOA9Hg1l/lqaz8K1N&#10;JYzikmJMuM3mYPgw+jdD7a9ea9XO8p1s/jG609eQPWZ6Ph8Eo6g/9kajQd+L+lngXYznqXeehsPh&#10;KLtIL7J7TDOXvXoYsp2UlpVYaSKvStwATK1d+oNJL4RmYB6I3qitLEBsaUqSawmBFPoV1aUzt7Wl&#10;xThyQ+q+fe069FaIQw3tqKvCPrc7qYwlD/V1d8Zek/bCLQTeXkprC3t9zHPggvZPl31v/hy7XXcP&#10;7PQ3AAAA//8DAFBLAwQUAAYACAAAACEAXZC4ZuAAAAALAQAADwAAAGRycy9kb3ducmV2LnhtbEyP&#10;wU7DMAyG70i8Q2Qkbizttmyj1J3QJBDajW4gjllj2orGqZpsKzw9QRzgaPvT7+/P16PtxIkG3zpG&#10;SCcJCOLKmZZrhP3u4WYFwgfNRneOCeGTPKyLy4tcZ8ad+ZlOZahFDGGfaYQmhD6T0lcNWe0nrieO&#10;t3c3WB3iONTSDPocw20np0mykFa3HD80uqdNQ9VHebQI49dWUf3azsNT+rgctmrzNnspEa+vxvs7&#10;EIHG8AfDj35UhyI6HdyRjRcdwny6uo0owkIlMxCR+N0cEJapUiCLXP7vUHwDAAD//wMAUEsBAi0A&#10;FAAGAAgAAAAhALaDOJL+AAAA4QEAABMAAAAAAAAAAAAAAAAAAAAAAFtDb250ZW50X1R5cGVzXS54&#10;bWxQSwECLQAUAAYACAAAACEAOP0h/9YAAACUAQAACwAAAAAAAAAAAAAAAAAvAQAAX3JlbHMvLnJl&#10;bHNQSwECLQAUAAYACAAAACEAkykmvM8CAACoBQAADgAAAAAAAAAAAAAAAAAuAgAAZHJzL2Uyb0Rv&#10;Yy54bWxQSwECLQAUAAYACAAAACEAXZC4ZuAAAAALAQAADwAAAAAAAAAAAAAAAAApBQAAZHJzL2Rv&#10;d25yZXYueG1sUEsFBgAAAAAEAAQA8wAAADYGA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800576" behindDoc="0" locked="0" layoutInCell="1" allowOverlap="1" wp14:anchorId="5903896B" wp14:editId="77BBAF20">
                <wp:simplePos x="0" y="0"/>
                <wp:positionH relativeFrom="column">
                  <wp:posOffset>1914525</wp:posOffset>
                </wp:positionH>
                <wp:positionV relativeFrom="paragraph">
                  <wp:posOffset>3400425</wp:posOffset>
                </wp:positionV>
                <wp:extent cx="1714500" cy="704850"/>
                <wp:effectExtent l="0" t="0" r="19050" b="19050"/>
                <wp:wrapNone/>
                <wp:docPr id="3" name="직사각형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 xml:space="preserve">Studies </w:t>
                            </w:r>
                            <w:r>
                              <w:rPr>
                                <w:rFonts w:ascii="Calibri" w:hAnsi="Calibri" w:hint="eastAsia"/>
                                <w:sz w:val="22"/>
                              </w:rPr>
                              <w:t>fit for this study</w:t>
                            </w:r>
                            <w:r>
                              <w:rPr>
                                <w:rFonts w:ascii="Calibri" w:hAnsi="Calibri"/>
                                <w:sz w:val="22"/>
                              </w:rPr>
                              <w:br/>
                              <w:t>(n =</w:t>
                            </w:r>
                            <w:r>
                              <w:rPr>
                                <w:rFonts w:ascii="Calibri" w:hAnsi="Calibri" w:hint="eastAsia"/>
                                <w:sz w:val="22"/>
                              </w:rPr>
                              <w:t>83</w:t>
                            </w:r>
                            <w:r>
                              <w:rPr>
                                <w:rFonts w:ascii="Calibri" w:hAnsi="Calibri"/>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03896B" id="직사각형 3" o:spid="_x0000_s1105" style="position:absolute;margin-left:150.75pt;margin-top:267.75pt;width:135pt;height:55.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5DRPAIAAFIEAAAOAAAAZHJzL2Uyb0RvYy54bWysVMGO0zAQvSPxD5bvNEm3pduo6WrVpQhp&#10;gZUWPsBxnMbCsc3YbVpuyz8g8QdcOPBdaPkHxk5busAJkYPl8YyfZ96byexi2yqyEeCk0QXNBikl&#10;QnNTSb0q6Ns3yyfnlDjPdMWU0aKgO+Hoxfzxo1lnczE0jVGVAIIg2uWdLWjjvc2TxPFGtMwNjBUa&#10;nbWBlnk0YZVUwDpEb1UyTNOnSWegsmC4cA5Pr3onnUf8uhbcv65rJzxRBcXcfFwhrmVYk/mM5Stg&#10;tpF8nwb7hyxaJjU+eoS6Yp6RNcg/oFrJwThT+wE3bWLqWnIRa8BqsvS3am4bZkWsBclx9kiT+3+w&#10;/NXmBoisCnpGiWYtSnT/5e7+49fv3+5+fP5EzgJDnXU5Bt7aGwg1Ontt+DtHtFk0TK/EJYDpGsEq&#10;zCsL8cmDC8FweJWU3UtT4QNs7U0ka1tDGwCRBrKNmuyOmoitJxwPs0k2GqcoHUffJB2dj6NoCcsP&#10;ty04/1yYloRNQQE1j+hsc+18yIblh5CYvVGyWkqlogGrcqGAbBj2xzJ+sQAs8jRMadIVdDoejiPy&#10;A587hUjj9zeIVnpsdCXbgp4fg1geaHumq9iGnknV7zFlpfc8Bup6Cfy23EapJtODKqWpdsgsmL6x&#10;cRBx0xj4QEmHTV1Q937NQFCiXmhUZ5qNRmEKTg04NcpTg2mOUAX1lPTbhe8nZ21Brhp8KYt0aHOJ&#10;itYykh3U7rPa54+NGzXYD1mYjFM7Rv36Fcx/AgAA//8DAFBLAwQUAAYACAAAACEA1ctIjN8AAAAL&#10;AQAADwAAAGRycy9kb3ducmV2LnhtbEyPy07DMBBF90j8gzVI7KhTgtM2xKl4iBXqogHRrWubOCIe&#10;R7Hbpn/PdAW7eRzdOVOtJ9+zox1jF1DCfJYBs6iD6bCV8PnxdrcEFpNCo/qAVsLZRljX11eVKk04&#10;4dYem9QyCsFYKgkupaHkPGpnvYqzMFik3XcYvUrUji03ozpRuO/5fZYV3KsO6YJTg31xVv80By9h&#10;0abXRj8L/bVx5+X7asrjttlJeXszPT0CS3ZKfzBc9EkdanLahwOayHoJeTYXhEoQuaCCCLG4TPYS&#10;iodCAK8r/v+H+hcAAP//AwBQSwECLQAUAAYACAAAACEAtoM4kv4AAADhAQAAEwAAAAAAAAAAAAAA&#10;AAAAAAAAW0NvbnRlbnRfVHlwZXNdLnhtbFBLAQItABQABgAIAAAAIQA4/SH/1gAAAJQBAAALAAAA&#10;AAAAAAAAAAAAAC8BAABfcmVscy8ucmVsc1BLAQItABQABgAIAAAAIQBXs5DRPAIAAFIEAAAOAAAA&#10;AAAAAAAAAAAAAC4CAABkcnMvZTJvRG9jLnhtbFBLAQItABQABgAIAAAAIQDVy0iM3wAAAAsBAAAP&#10;AAAAAAAAAAAAAAAAAJYEAABkcnMvZG93bnJldi54bWxQSwUGAAAAAAQABADzAAAAogUAAAAA&#10;">
                <v:textbox inset=",7.2pt,,7.2pt">
                  <w:txbxContent>
                    <w:p w:rsidR="006267A7" w:rsidRDefault="006267A7" w:rsidP="00C46DE6">
                      <w:pPr>
                        <w:jc w:val="center"/>
                        <w:rPr>
                          <w:rFonts w:ascii="Calibri" w:hAnsi="Calibri"/>
                          <w:sz w:val="22"/>
                        </w:rPr>
                      </w:pPr>
                      <w:r>
                        <w:rPr>
                          <w:rFonts w:ascii="Calibri" w:hAnsi="Calibri"/>
                          <w:sz w:val="22"/>
                        </w:rPr>
                        <w:t xml:space="preserve">Studies </w:t>
                      </w:r>
                      <w:r>
                        <w:rPr>
                          <w:rFonts w:ascii="Calibri" w:hAnsi="Calibri" w:hint="eastAsia"/>
                          <w:sz w:val="22"/>
                        </w:rPr>
                        <w:t>fit for this study</w:t>
                      </w:r>
                      <w:r>
                        <w:rPr>
                          <w:rFonts w:ascii="Calibri" w:hAnsi="Calibri"/>
                          <w:sz w:val="22"/>
                        </w:rPr>
                        <w:br/>
                        <w:t>(n =</w:t>
                      </w:r>
                      <w:r>
                        <w:rPr>
                          <w:rFonts w:ascii="Calibri" w:hAnsi="Calibri" w:hint="eastAsia"/>
                          <w:sz w:val="22"/>
                        </w:rPr>
                        <w:t>83</w:t>
                      </w:r>
                      <w:r>
                        <w:rPr>
                          <w:rFonts w:ascii="Calibri" w:hAnsi="Calibri"/>
                          <w:sz w:val="22"/>
                        </w:rPr>
                        <w:t>)</w:t>
                      </w:r>
                    </w:p>
                  </w:txbxContent>
                </v:textbox>
              </v:rect>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799552" behindDoc="0" locked="0" layoutInCell="1" allowOverlap="1" wp14:anchorId="413F0793" wp14:editId="2A127A54">
                <wp:simplePos x="0" y="0"/>
                <wp:positionH relativeFrom="column">
                  <wp:posOffset>4229100</wp:posOffset>
                </wp:positionH>
                <wp:positionV relativeFrom="paragraph">
                  <wp:posOffset>2381250</wp:posOffset>
                </wp:positionV>
                <wp:extent cx="1809750" cy="609600"/>
                <wp:effectExtent l="0" t="0" r="19050" b="19050"/>
                <wp:wrapNone/>
                <wp:docPr id="4" name="직사각형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60960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 xml:space="preserve">Full-text articles excluded, </w:t>
                            </w:r>
                            <w:r>
                              <w:rPr>
                                <w:rFonts w:ascii="Calibri" w:hAnsi="Calibri"/>
                                <w:sz w:val="22"/>
                              </w:rPr>
                              <w:br/>
                              <w:t xml:space="preserve">(n = </w:t>
                            </w:r>
                            <w:proofErr w:type="gramStart"/>
                            <w:r>
                              <w:rPr>
                                <w:rFonts w:ascii="Calibri" w:hAnsi="Calibri" w:hint="eastAsia"/>
                                <w:sz w:val="22"/>
                              </w:rPr>
                              <w:t>221</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3F0793" id="직사각형 4" o:spid="_x0000_s1106" style="position:absolute;margin-left:333pt;margin-top:187.5pt;width:142.5pt;height:4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OpxOwIAAFIEAAAOAAAAZHJzL2Uyb0RvYy54bWysVMGO0zAQvSPxD5bvNEnVljZqulp1KUJa&#10;YKWFD3Adp7FwbDN2m5bb8g8r8QdcOPBdaPkHxk63mwVOiBwsj2f8PPPeTOZn+0aRnQAnjS5oNkgp&#10;EZqbUupNQd+/Wz2bUuI80yVTRouCHoSjZ4unT+atzcXQ1EaVAgiCaJe3tqC19zZPEsdr0TA3MFZo&#10;dFYGGubRhE1SAmsRvVHJME0nSWugtGC4cA5PLzonXUT8qhLcv60qJzxRBcXcfFwhruuwJos5yzfA&#10;bC35MQ32D1k0TGp89AR1wTwjW5B/QDWSg3Gm8gNumsRUleQi1oDVZOlv1VzXzIpYC5Lj7Ikm9/9g&#10;+ZvdFRBZFnREiWYNSnT39ebu87cf329+frklo8BQa12Ogdf2CkKNzl4a/sERbZY10xtxDmDaWrAS&#10;88pCfPLoQjAcXiXr9rUp8QG29SaSta+gCYBIA9lHTQ4nTcTeE46H2TSdPR+jdBx9k3Q2SaNoCcvv&#10;b1tw/qUwDQmbggJqHtHZ7tL5kA3L70Ni9kbJciWVigZs1ksFZMewP1bxiwVgkf0wpUlb0Nl4OI7I&#10;j3yuD5HG728QjfTY6Eo2BZ2eglgeaHuhy9iGnknV7TFlpY88Buo6Cfx+vY9STSMFgde1KQ/ILJiu&#10;sXEQcVMb+ERJi01dUPdxy0BQol5pVGeWjUZhCvoG9I1132CaI1RBPSXddum7ydlakJsaX8oiHdqc&#10;o6KVjGQ/ZHXMHxs3anAcsjAZfTtGPfwKFr8AAAD//wMAUEsDBBQABgAIAAAAIQDPv8uj4AAAAAsB&#10;AAAPAAAAZHJzL2Rvd25yZXYueG1sTI/NTsMwEITvSLyDtUjcqFNKkjbNpuJHnFAPDYheXWeJI2I7&#10;it02fXuWE9y+0Y5mZ8rNZHtxojF03iHMZwkIcto3nWsRPt5f75YgQlSuUb13hHChAJvq+qpURePP&#10;bkenOraCQ1woFIKJcSikDNqQVWHmB3J8+/KjVZHl2MpmVGcOt728T5JMWtU5/mDUQM+G9Hd9tAh5&#10;G19q/ZTqz625LN9W0yLs6j3i7c30uAYRaYp/Zvitz9Wh4k4Hf3RNED1ClmW8JSIs8pSBHat0znBA&#10;eMgZZFXK/xuqHwAAAP//AwBQSwECLQAUAAYACAAAACEAtoM4kv4AAADhAQAAEwAAAAAAAAAAAAAA&#10;AAAAAAAAW0NvbnRlbnRfVHlwZXNdLnhtbFBLAQItABQABgAIAAAAIQA4/SH/1gAAAJQBAAALAAAA&#10;AAAAAAAAAAAAAC8BAABfcmVscy8ucmVsc1BLAQItABQABgAIAAAAIQCLJOpxOwIAAFIEAAAOAAAA&#10;AAAAAAAAAAAAAC4CAABkcnMvZTJvRG9jLnhtbFBLAQItABQABgAIAAAAIQDPv8uj4AAAAAsBAAAP&#10;AAAAAAAAAAAAAAAAAJUEAABkcnMvZG93bnJldi54bWxQSwUGAAAAAAQABADzAAAAogUAAAAA&#10;">
                <v:textbox inset=",7.2pt,,7.2pt">
                  <w:txbxContent>
                    <w:p w:rsidR="006267A7" w:rsidRDefault="006267A7" w:rsidP="00C46DE6">
                      <w:pPr>
                        <w:jc w:val="center"/>
                        <w:rPr>
                          <w:rFonts w:ascii="Calibri" w:hAnsi="Calibri"/>
                          <w:sz w:val="22"/>
                        </w:rPr>
                      </w:pPr>
                      <w:r>
                        <w:rPr>
                          <w:rFonts w:ascii="Calibri" w:hAnsi="Calibri"/>
                          <w:sz w:val="22"/>
                        </w:rPr>
                        <w:t xml:space="preserve">Full-text articles excluded, </w:t>
                      </w:r>
                      <w:r>
                        <w:rPr>
                          <w:rFonts w:ascii="Calibri" w:hAnsi="Calibri"/>
                          <w:sz w:val="22"/>
                        </w:rPr>
                        <w:br/>
                        <w:t xml:space="preserve">(n = </w:t>
                      </w:r>
                      <w:proofErr w:type="gramStart"/>
                      <w:r>
                        <w:rPr>
                          <w:rFonts w:ascii="Calibri" w:hAnsi="Calibri" w:hint="eastAsia"/>
                          <w:sz w:val="22"/>
                        </w:rPr>
                        <w:t>221</w:t>
                      </w:r>
                      <w:r>
                        <w:rPr>
                          <w:rFonts w:ascii="Calibri" w:hAnsi="Calibri"/>
                          <w:sz w:val="22"/>
                        </w:rPr>
                        <w:t xml:space="preserve"> )</w:t>
                      </w:r>
                      <w:proofErr w:type="gramEnd"/>
                    </w:p>
                  </w:txbxContent>
                </v:textbox>
              </v:rect>
            </w:pict>
          </mc:Fallback>
        </mc:AlternateContent>
      </w:r>
      <w:r w:rsidR="00C46DE6" w:rsidRPr="000F3174">
        <w:rPr>
          <w:rFonts w:eastAsiaTheme="minorHAnsi" w:cs="Times New Roman"/>
          <w:noProof/>
          <w:kern w:val="0"/>
          <w:sz w:val="24"/>
          <w:szCs w:val="24"/>
        </w:rPr>
        <mc:AlternateContent>
          <mc:Choice Requires="wps">
            <w:drawing>
              <wp:anchor distT="36576" distB="36576" distL="36575" distR="36575" simplePos="0" relativeHeight="251801600" behindDoc="0" locked="0" layoutInCell="1" allowOverlap="1" wp14:anchorId="6C2D12FF" wp14:editId="183EAEEF">
                <wp:simplePos x="0" y="0"/>
                <wp:positionH relativeFrom="column">
                  <wp:posOffset>2742565</wp:posOffset>
                </wp:positionH>
                <wp:positionV relativeFrom="paragraph">
                  <wp:posOffset>735965</wp:posOffset>
                </wp:positionV>
                <wp:extent cx="0" cy="457200"/>
                <wp:effectExtent l="76200" t="0" r="57150" b="57150"/>
                <wp:wrapNone/>
                <wp:docPr id="5" name="직선 화살표 연결선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3759B8" id="직선 화살표 연결선 5" o:spid="_x0000_s1026" type="#_x0000_t32" style="position:absolute;left:0;text-align:left;margin-left:215.95pt;margin-top:57.95pt;width:0;height:36pt;z-index:25180160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TG0zwIAAKYFAAAOAAAAZHJzL2Uyb0RvYy54bWysVMuO0zAU3SPxD5b3mSRt0kc06WgmTdnw&#10;GGkGsXZjp7FI7Mh2m1aIBYgfQEJCSCzYsR0hvgp1/gHbSTN02CA0WVi+ju/xuece+/RsW5VgQ4Sk&#10;nMXQP/EgICzjmLJVDF9eL5wJBFIhhlHJGYnhjkh4Nnv86LSpIzLgBS8xEUCDMBk1dQwLperIdWVW&#10;kArJE14Tpn/mXFRI6VCsXCxQo9Gr0h143shtuMC14BmRUq/O259wZvHznGTqRZ5LokAZQ81N2VHY&#10;cWlGd3aKopVAdUGzjgb6DxYVokwf2kPNkUJgLehfUBXNBJc8VycZr1ye5zQjtgZdje/dq+aqQDWx&#10;tWhxZN3LJB8ONnu+uRSA4hiGEDBU6Rbtv7/bf/gGbr982r//efvxK9h/vvn148ashUavppaRTkvY&#10;pTAVZ1t2VT/l2WsJGE8KxFbE8r7e1RrMNxnuUYoJZK1PXTbPONZ70FpxK942F5WB1LKAre3Rru8R&#10;2SqQtYuZXg3CsW6/BUfRIa8WUj0hvAJmEkOpBKKrQiWcMW0ELnx7Cto8lcqwQtEhwRzK+IKWpfVD&#10;yUATw2k4CG2C5CXF5qfZJsVqmZQCbJBxlP06FkfbBF8zbMEKgnDazRWipZ4DZbVRgmq1SgLNaRXB&#10;EJREXyIza+mVzJxIrI1bzjraKj2161oRa7E3U2+aTtJJ4ASDUeoE3nzunC+SwBkt/HE4H86TZO6/&#10;NaX4QVRQjAkz1Rzs7gf/Zqfu4rVG7Q3fy+Yeo1t9NdljpueL0BsHw4kzHodDJximnnMxWSTOeeKP&#10;RuP0IrlI7zFNbfXyYcj2UhpWfK2IuCpwAzA1dhmG04EPdaCfh8G47SxA5Uq3JFMCAsHVK6oKa25j&#10;S4Nx5IbEfl3vevRWiEMPTdR3oavtTiptyUN/7Z0x16S9cEuOd5fC2MJcH/0Y2KTu4TKvzZ+x3XX3&#10;vM5+AwAA//8DAFBLAwQUAAYACAAAACEAWTdYF98AAAALAQAADwAAAGRycy9kb3ducmV2LnhtbEyP&#10;QU/DMAyF70j8h8hI3FhatrKtNJ3QJBDabWVDHLPGtBWNUyXZVvj1GHGAm/3e0/PnYjXaXpzQh86R&#10;gnSSgECqnemoUbB7ebxZgAhRk9G9I1TwiQFW5eVFoXPjzrTFUxUbwSUUcq2gjXHIpQx1i1aHiRuQ&#10;2Ht33urIq2+k8frM5baXt0lyJ63uiC+0esB1i/VHdbQKxq9Nhs1rN4vP6dPcb7L123RfKXV9NT7c&#10;g4g4xr8w/OAzOpTMdHBHMkH0CmbTdMlRNtKMB078KgdWFvMlyLKQ/38ovwEAAP//AwBQSwECLQAU&#10;AAYACAAAACEAtoM4kv4AAADhAQAAEwAAAAAAAAAAAAAAAAAAAAAAW0NvbnRlbnRfVHlwZXNdLnht&#10;bFBLAQItABQABgAIAAAAIQA4/SH/1gAAAJQBAAALAAAAAAAAAAAAAAAAAC8BAABfcmVscy8ucmVs&#10;c1BLAQItABQABgAIAAAAIQCxRTG0zwIAAKYFAAAOAAAAAAAAAAAAAAAAAC4CAABkcnMvZTJvRG9j&#10;LnhtbFBLAQItABQABgAIAAAAIQBZN1gX3wAAAAsBAAAPAAAAAAAAAAAAAAAAACkFAABkcnMvZG93&#10;bnJldi54bWxQSwUGAAAAAAQABADzAAAANQY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798528" behindDoc="0" locked="0" layoutInCell="1" allowOverlap="1" wp14:anchorId="295D2E09" wp14:editId="76BBE968">
                <wp:simplePos x="0" y="0"/>
                <wp:positionH relativeFrom="column">
                  <wp:posOffset>1887220</wp:posOffset>
                </wp:positionH>
                <wp:positionV relativeFrom="paragraph">
                  <wp:posOffset>1240155</wp:posOffset>
                </wp:positionV>
                <wp:extent cx="1714500" cy="752764"/>
                <wp:effectExtent l="0" t="0" r="19050" b="28575"/>
                <wp:wrapNone/>
                <wp:docPr id="6" name="직사각형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764"/>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 xml:space="preserve">(n = </w:t>
                            </w:r>
                            <w:proofErr w:type="gramStart"/>
                            <w:r>
                              <w:rPr>
                                <w:rFonts w:ascii="Calibri" w:hAnsi="Calibri" w:hint="eastAsia"/>
                                <w:sz w:val="22"/>
                              </w:rPr>
                              <w:t>6711</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5D2E09" id="직사각형 6" o:spid="_x0000_s1107" style="position:absolute;margin-left:148.6pt;margin-top:97.65pt;width:135pt;height:59.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DtSOgIAAFIEAAAOAAAAZHJzL2Uyb0RvYy54bWysVM2O0zAQviPxDpbvNEnVv42arlZdipAW&#10;WGnhARzHaSwc24zdJuW2vAMSb8CFA8+Flndg7Ha7XeCEyMHy2ONvZr5vJvPzvlVkK8BJowuaDVJK&#10;hOamknpd0HdvV89mlDjPdMWU0aKgO+Ho+eLpk3lnczE0jVGVAIIg2uWdLWjjvc2TxPFGtMwNjBUa&#10;L2sDLfNowjqpgHWI3qpkmKaTpDNQWTBcOIenl/tLuoj4dS24f1PXTniiCoq5+bhCXMuwJos5y9fA&#10;bCP5IQ32D1m0TGoMeoS6ZJ6RDcg/oFrJwThT+wE3bWLqWnIRa8BqsvS3am4aZkWsBclx9kiT+3+w&#10;/PX2GoisCjqhRLMWJbr7env36duP77c/v3wmk8BQZ12Ojjf2GkKNzl4Z/t4RbZYN02txAWC6RrAK&#10;88qCf/LoQTAcPiVl98pUGIBtvIlk9TW0ARBpIH3UZHfURPSecDzMptlonKJ0HO+m4+F0MoohWH7/&#10;2oLzL4RpSdgUFFDziM62V86HbFh+7xKzN0pWK6lUNGBdLhWQLcP+WMXvgO5O3ZQmXUHPxsNxRH50&#10;504h0vj9DaKVHhtdybags6MTywNtz3UV29AzqfZ7TFnpA4+Bur0Evi/7KNUsshx4LU21Q2bB7Bsb&#10;BxE3jYGPlHTY1AV1HzYMBCXqpUZ1zrLRKEzBqQGnRnlqMM0RqqCekv126feTs7Eg1w1GyiId2lyg&#10;orWMZD9kdcgfGzdqcBiyMBmndvR6+BUsfgEAAP//AwBQSwMEFAAGAAgAAAAhAN0cvJPgAAAACwEA&#10;AA8AAABkcnMvZG93bnJldi54bWxMj8tOwzAQRfdI/IM1SOyo00RpkxCn4iFWiEUDareuPcQRsR3F&#10;bpv+PdMVLGfu0Z0z9Wa2AzvhFHrvBCwXCTB0yuvedQK+Pt8eCmAhSqfl4B0KuGCATXN7U8tK+7Pb&#10;4qmNHaMSFyopwMQ4VpwHZdDKsPAjOsq+/WRlpHHquJ7kmcrtwNMkWXEre0cXjBzxxaD6aY9WwLqL&#10;r616ztXuw1yK93LOwrbdC3F/Nz89Aos4xz8YrvqkDg05HfzR6cAGAWm5TgmloMwzYETkq+vmICBb&#10;ZgXwpub/f2h+AQAA//8DAFBLAQItABQABgAIAAAAIQC2gziS/gAAAOEBAAATAAAAAAAAAAAAAAAA&#10;AAAAAABbQ29udGVudF9UeXBlc10ueG1sUEsBAi0AFAAGAAgAAAAhADj9If/WAAAAlAEAAAsAAAAA&#10;AAAAAAAAAAAALwEAAF9yZWxzLy5yZWxzUEsBAi0AFAAGAAgAAAAhADMQO1I6AgAAUgQAAA4AAAAA&#10;AAAAAAAAAAAALgIAAGRycy9lMm9Eb2MueG1sUEsBAi0AFAAGAAgAAAAhAN0cvJPgAAAACwEAAA8A&#10;AAAAAAAAAAAAAAAAlAQAAGRycy9kb3ducmV2LnhtbFBLBQYAAAAABAAEAPMAAAChBQAAAAA=&#10;">
                <v:textbox inset=",7.2pt,,7.2pt">
                  <w:txbxContent>
                    <w:p w:rsidR="006267A7" w:rsidRDefault="006267A7" w:rsidP="00C46DE6">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 xml:space="preserve">(n = </w:t>
                      </w:r>
                      <w:proofErr w:type="gramStart"/>
                      <w:r>
                        <w:rPr>
                          <w:rFonts w:ascii="Calibri" w:hAnsi="Calibri" w:hint="eastAsia"/>
                          <w:sz w:val="22"/>
                        </w:rPr>
                        <w:t>6711</w:t>
                      </w:r>
                      <w:r>
                        <w:rPr>
                          <w:rFonts w:ascii="Calibri" w:hAnsi="Calibri"/>
                          <w:sz w:val="22"/>
                        </w:rPr>
                        <w:t xml:space="preserve"> )</w:t>
                      </w:r>
                      <w:proofErr w:type="gramEnd"/>
                    </w:p>
                  </w:txbxContent>
                </v:textbox>
              </v:rect>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795456" behindDoc="0" locked="0" layoutInCell="1" allowOverlap="1" wp14:anchorId="168B4009" wp14:editId="77245FA0">
                <wp:simplePos x="0" y="0"/>
                <wp:positionH relativeFrom="column">
                  <wp:posOffset>1475105</wp:posOffset>
                </wp:positionH>
                <wp:positionV relativeFrom="paragraph">
                  <wp:posOffset>121285</wp:posOffset>
                </wp:positionV>
                <wp:extent cx="2771775" cy="571500"/>
                <wp:effectExtent l="0" t="0" r="28575" b="19050"/>
                <wp:wrapNone/>
                <wp:docPr id="7" name="직사각형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Records after duplicates removed</w:t>
                            </w:r>
                            <w:r>
                              <w:rPr>
                                <w:rFonts w:ascii="Calibri" w:hAnsi="Calibri"/>
                                <w:sz w:val="22"/>
                              </w:rPr>
                              <w:br/>
                              <w:t xml:space="preserve">(n = </w:t>
                            </w:r>
                            <w:proofErr w:type="gramStart"/>
                            <w:r>
                              <w:rPr>
                                <w:rFonts w:ascii="Calibri" w:hAnsi="Calibri" w:hint="eastAsia"/>
                                <w:sz w:val="22"/>
                              </w:rPr>
                              <w:t>6711</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8B4009" id="직사각형 7" o:spid="_x0000_s1108" style="position:absolute;margin-left:116.15pt;margin-top:9.55pt;width:218.25pt;height:4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GZ8PAIAAFIEAAAOAAAAZHJzL2Uyb0RvYy54bWysVMGO0zAQvSPxD5bvNE21Jd2o6WrVpQhp&#10;gZUWPsB1nMbCsc3YbVJuyz8g8QdcOPBdaPkHxk5bssAJkYPl8YyfZ96byfyiaxTZCXDS6IKmozEl&#10;QnNTSr0p6Ns3qyczSpxnumTKaFHQvXD0YvH40by1uZiY2qhSAEEQ7fLWFrT23uZJ4ngtGuZGxgqN&#10;zspAwzyasElKYC2iNyqZjMdPk9ZAacFw4RyeXvVOuoj4VSW4f11VTniiCoq5+bhCXNdhTRZzlm+A&#10;2VryQxrsH7JomNT46AnqinlGtiD/gGokB+NM5UfcNImpKslFrAGrSce/VXNbMytiLUiOsyea3P+D&#10;5a92N0BkWdCMEs0alOj+y939x6/fv939+PyJZIGh1rocA2/tDYQanb02/J0j2ixrpjfiEsC0tWAl&#10;5pWG+OTBhWA4vErW7UtT4gNs600kq6ugCYBIA+miJvuTJqLzhOPhJMvSLJtSwtE3zdLpOIqWsPx4&#10;24Lzz4VpSNgUFFDziM52186HbFh+DInZGyXLlVQqGrBZLxWQHcP+WMUvFoBFDsOUJm1Bz6eTaUR+&#10;4HNDiHH8/gbRSI+NrmRT0NkpiOWBtme6jG3omVT9HlNW+sBjoK6XwHfrLko1mxxVWZtyj8yC6Rsb&#10;BxE3tYEPlLTY1AV177cMBCXqhUZ1ztOzszAFQwOGxnpoMM0RqqCekn679P3kbC3ITY0vpZEObS5R&#10;0UpGsoPafVaH/LFxowaHIQuTMbRj1K9fweInAAAA//8DAFBLAwQUAAYACAAAACEAFJK8St4AAAAK&#10;AQAADwAAAGRycy9kb3ducmV2LnhtbEyPzU7DMBCE70i8g7VI3KjTRIQ0jVPxI06IQwOiVzde4oh4&#10;HcVum749y4ked+bT7Ey1md0gjjiF3pOC5SIBgdR601On4PPj9a4AEaImowdPqOCMATb19VWlS+NP&#10;tMVjEzvBIRRKrcDGOJZShtai02HhRyT2vv3kdORz6qSZ9InD3SDTJMml0z3xB6tHfLbY/jQHp+Ch&#10;iy9N+3Tffr3bc/G2mrOwbXZK3d7Mj2sQEef4D8Nffa4ONXfa+wOZIAYFaZZmjLKxWoJgIM8L3rJn&#10;IWFF1pW8nFD/AgAA//8DAFBLAQItABQABgAIAAAAIQC2gziS/gAAAOEBAAATAAAAAAAAAAAAAAAA&#10;AAAAAABbQ29udGVudF9UeXBlc10ueG1sUEsBAi0AFAAGAAgAAAAhADj9If/WAAAAlAEAAAsAAAAA&#10;AAAAAAAAAAAALwEAAF9yZWxzLy5yZWxzUEsBAi0AFAAGAAgAAAAhAHvEZnw8AgAAUgQAAA4AAAAA&#10;AAAAAAAAAAAALgIAAGRycy9lMm9Eb2MueG1sUEsBAi0AFAAGAAgAAAAhABSSvEreAAAACgEAAA8A&#10;AAAAAAAAAAAAAAAAlgQAAGRycy9kb3ducmV2LnhtbFBLBQYAAAAABAAEAPMAAAChBQAAAAA=&#10;">
                <v:textbox inset=",7.2pt,,7.2pt">
                  <w:txbxContent>
                    <w:p w:rsidR="006267A7" w:rsidRDefault="006267A7" w:rsidP="00C46DE6">
                      <w:pPr>
                        <w:jc w:val="center"/>
                        <w:rPr>
                          <w:rFonts w:ascii="Calibri" w:hAnsi="Calibri"/>
                          <w:sz w:val="22"/>
                        </w:rPr>
                      </w:pPr>
                      <w:r>
                        <w:rPr>
                          <w:rFonts w:ascii="Calibri" w:hAnsi="Calibri"/>
                          <w:sz w:val="22"/>
                        </w:rPr>
                        <w:t>Records after duplicates removed</w:t>
                      </w:r>
                      <w:r>
                        <w:rPr>
                          <w:rFonts w:ascii="Calibri" w:hAnsi="Calibri"/>
                          <w:sz w:val="22"/>
                        </w:rPr>
                        <w:br/>
                        <w:t xml:space="preserve">(n = </w:t>
                      </w:r>
                      <w:proofErr w:type="gramStart"/>
                      <w:r>
                        <w:rPr>
                          <w:rFonts w:ascii="Calibri" w:hAnsi="Calibri" w:hint="eastAsia"/>
                          <w:sz w:val="22"/>
                        </w:rPr>
                        <w:t>6711</w:t>
                      </w:r>
                      <w:r>
                        <w:rPr>
                          <w:rFonts w:ascii="Calibri" w:hAnsi="Calibri"/>
                          <w:sz w:val="22"/>
                        </w:rPr>
                        <w:t xml:space="preserve"> )</w:t>
                      </w:r>
                      <w:proofErr w:type="gramEnd"/>
                    </w:p>
                  </w:txbxContent>
                </v:textbox>
              </v:rect>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797504" behindDoc="0" locked="0" layoutInCell="1" allowOverlap="1" wp14:anchorId="658BD09E" wp14:editId="3FCF2254">
                <wp:simplePos x="0" y="0"/>
                <wp:positionH relativeFrom="column">
                  <wp:posOffset>4227830</wp:posOffset>
                </wp:positionH>
                <wp:positionV relativeFrom="paragraph">
                  <wp:posOffset>1279525</wp:posOffset>
                </wp:positionV>
                <wp:extent cx="1714500" cy="643255"/>
                <wp:effectExtent l="0" t="0" r="19050" b="23495"/>
                <wp:wrapNone/>
                <wp:docPr id="8" name="직사각형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Records excluded</w:t>
                            </w:r>
                            <w:r>
                              <w:rPr>
                                <w:rFonts w:ascii="Calibri" w:hAnsi="Calibri"/>
                                <w:sz w:val="22"/>
                              </w:rPr>
                              <w:br/>
                              <w:t xml:space="preserve">(n = </w:t>
                            </w:r>
                            <w:proofErr w:type="gramStart"/>
                            <w:r>
                              <w:rPr>
                                <w:rFonts w:ascii="Calibri" w:hAnsi="Calibri" w:hint="eastAsia"/>
                                <w:sz w:val="22"/>
                              </w:rPr>
                              <w:t>6407</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8BD09E" id="직사각형 8" o:spid="_x0000_s1109" style="position:absolute;margin-left:332.9pt;margin-top:100.75pt;width:135pt;height:50.6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SjaOgIAAFIEAAAOAAAAZHJzL2Uyb0RvYy54bWysVMFu1DAQvSPxD5bvbJLtbmmjzVbVlkVI&#10;BSoVPsBxnMTCsc3Yu9nl1v4DEn/AhQPfhco/MHa22y1wQuRgeezxm5n3ZjI723SKrAU4aXRBs1FK&#10;idDcVFI3BX3/bvnshBLnma6YMloUdCscPZs/fTLrbS7GpjWqEkAQRLu8twVtvbd5kjjeio65kbFC&#10;42VtoGMeTWiSCliP6J1Kxml6nPQGKguGC+fw9GK4pPOIX9eC+7d17YQnqqCYm48rxLUMazKfsbwB&#10;ZlvJd2mwf8iiY1Jj0D3UBfOMrED+AdVJDsaZ2o+46RJT15KLWANWk6W/VXPdMitiLUiOs3ua3P+D&#10;5W/WV0BkVVAUSrMOJbr7enN3++3H95ufXz6Tk8BQb12Ojtf2CkKNzl4a/sERbRYt0404BzB9K1iF&#10;eWXBP3n0IBgOn5Kyf20qDMBW3kSyNjV0ARBpIJuoyXavidh4wvEwe55NpilKx/HueHI0nk5jCJbf&#10;v7bg/EthOhI2BQXUPKKz9aXzIRuW37vE7I2S1VIqFQ1oyoUCsmbYH8v47dDdoZvSpC/o6XQ8jciP&#10;7twhRBq/v0F00mOjK9kh03snlgfaXugqtqFnUg17TFnpHY+BukECvyk3g1RHIULgtTTVFpkFMzQ2&#10;DiJuWgOfKOmxqQvqPq4YCErUK43qnGaTSZiCQwMOjfLQYJojVEE9JcN24YfJWVmQTYuRskiHNueo&#10;aC0j2Q9Z7fLHxo0a7IYsTMahHb0efgXzXwAAAP//AwBQSwMEFAAGAAgAAAAhAJZAwgHgAAAACwEA&#10;AA8AAABkcnMvZG93bnJldi54bWxMj81OwzAQhO9IvIO1SNyo00QJaRqn4kecEIcGRK+uvcQR8TqK&#10;3TZ9e9wTPe7saOabejPbgR1x8r0jActFAgxJOd1TJ+Dr8+2hBOaDJC0HRyjgjB42ze1NLSvtTrTF&#10;Yxs6FkPIV1KACWGsOPfKoJV+4Uak+Ptxk5UhnlPH9SRPMdwOPE2SglvZU2wwcsQXg+q3PVgBj114&#10;bdVzrr4/zLl8X82Z37Y7Ie7v5qc1sIBz+DfDBT+iQxOZ9u5A2rNBQFHkET0ISJNlDiw6VtlF2QvI&#10;krQE3tT8ekPzBwAA//8DAFBLAQItABQABgAIAAAAIQC2gziS/gAAAOEBAAATAAAAAAAAAAAAAAAA&#10;AAAAAABbQ29udGVudF9UeXBlc10ueG1sUEsBAi0AFAAGAAgAAAAhADj9If/WAAAAlAEAAAsAAAAA&#10;AAAAAAAAAAAALwEAAF9yZWxzLy5yZWxzUEsBAi0AFAAGAAgAAAAhAEc5KNo6AgAAUgQAAA4AAAAA&#10;AAAAAAAAAAAALgIAAGRycy9lMm9Eb2MueG1sUEsBAi0AFAAGAAgAAAAhAJZAwgHgAAAACwEAAA8A&#10;AAAAAAAAAAAAAAAAlAQAAGRycy9kb3ducmV2LnhtbFBLBQYAAAAABAAEAPMAAAChBQAAAAA=&#10;">
                <v:textbox inset=",7.2pt,,7.2pt">
                  <w:txbxContent>
                    <w:p w:rsidR="006267A7" w:rsidRDefault="006267A7" w:rsidP="00C46DE6">
                      <w:pPr>
                        <w:jc w:val="center"/>
                        <w:rPr>
                          <w:rFonts w:ascii="Calibri" w:hAnsi="Calibri"/>
                          <w:sz w:val="22"/>
                        </w:rPr>
                      </w:pPr>
                      <w:r>
                        <w:rPr>
                          <w:rFonts w:ascii="Calibri" w:hAnsi="Calibri"/>
                          <w:sz w:val="22"/>
                        </w:rPr>
                        <w:t>Records excluded</w:t>
                      </w:r>
                      <w:r>
                        <w:rPr>
                          <w:rFonts w:ascii="Calibri" w:hAnsi="Calibri"/>
                          <w:sz w:val="22"/>
                        </w:rPr>
                        <w:br/>
                        <w:t xml:space="preserve">(n = </w:t>
                      </w:r>
                      <w:proofErr w:type="gramStart"/>
                      <w:r>
                        <w:rPr>
                          <w:rFonts w:ascii="Calibri" w:hAnsi="Calibri" w:hint="eastAsia"/>
                          <w:sz w:val="22"/>
                        </w:rPr>
                        <w:t>6407</w:t>
                      </w:r>
                      <w:r>
                        <w:rPr>
                          <w:rFonts w:ascii="Calibri" w:hAnsi="Calibri"/>
                          <w:sz w:val="22"/>
                        </w:rPr>
                        <w:t xml:space="preserve"> )</w:t>
                      </w:r>
                      <w:proofErr w:type="gramEnd"/>
                    </w:p>
                  </w:txbxContent>
                </v:textbox>
              </v:rect>
            </w:pict>
          </mc:Fallback>
        </mc:AlternateContent>
      </w:r>
      <w:r w:rsidR="00C46DE6" w:rsidRPr="000F3174">
        <w:rPr>
          <w:rFonts w:eastAsiaTheme="minorHAnsi" w:cs="Times New Roman"/>
          <w:noProof/>
          <w:kern w:val="0"/>
          <w:sz w:val="24"/>
          <w:szCs w:val="24"/>
        </w:rPr>
        <mc:AlternateContent>
          <mc:Choice Requires="wps">
            <w:drawing>
              <wp:anchor distT="36575" distB="36575" distL="36576" distR="36576" simplePos="0" relativeHeight="251805696" behindDoc="0" locked="0" layoutInCell="1" allowOverlap="1" wp14:anchorId="1BCE0C97" wp14:editId="4AC5B5CD">
                <wp:simplePos x="0" y="0"/>
                <wp:positionH relativeFrom="column">
                  <wp:posOffset>3600450</wp:posOffset>
                </wp:positionH>
                <wp:positionV relativeFrom="paragraph">
                  <wp:posOffset>2727324</wp:posOffset>
                </wp:positionV>
                <wp:extent cx="628650" cy="0"/>
                <wp:effectExtent l="0" t="76200" r="19050" b="95250"/>
                <wp:wrapNone/>
                <wp:docPr id="9" name="직선 화살표 연결선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E5684F" id="직선 화살표 연결선 9" o:spid="_x0000_s1026" type="#_x0000_t32" style="position:absolute;left:0;text-align:left;margin-left:283.5pt;margin-top:214.75pt;width:49.5pt;height:0;z-index:25180569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CIi0gIAAKYFAAAOAAAAZHJzL2Uyb0RvYy54bWysVM2O0zAQviPxDpbv2SRt+hdtu9pNUy4L&#10;rLSLOLux01gkdmS7TVeIA4gXQEJCSBy4cV0hngp134Gx22a3ywWhzSHy2J5vZr75xscn66pEK6Y0&#10;l2KMw6MAIyYySblYjPGrq5k3xEgbIigppWBjfM00Ppk8fXLc1DHryEKWlCkEIELHTT3GhTF17Ps6&#10;K1hF9JGsmYDDXKqKGDDVwqeKNIBelX4nCPp+IxWtlcyY1rA73R7iicPPc5aZl3mumUHlGENuxv2V&#10;+8/t358ck3ihSF3wbJcG+Y8sKsIFBG2hpsQQtFT8L6iKZ0pqmZujTFa+zHOeMVcDVBMGD6q5LEjN&#10;XC1Ajq5bmvTjwWYvVhcKcTrGI4wEqaBFmx/vNx+/o9uvnzcfft1++oY2X25+/7yxeyPLV1PrGNwS&#10;caFsxdlaXNbnMnujkZBJQcSCubyvrmsAC62Hf+BiDV1D1HnzXFK4Q5ZGOvLWuaosJNCC1q5H122P&#10;2NqgDDb7nWG/B53M9kc+ifd+tdLmGZMVsosx1kYRvihMIoUAIUgVuihkda6NzYrEewcbVMgZL0un&#10;h1KgBgjpdXrOQcuSU3tor2m1mCelQitiFeU+VyKc3L+m5FJQB1YwQtPd2hBewhoZx41RHNgqGbbR&#10;KkYxKhkMkV1t0yuFjcicjLc5g7U2sHT7wIiT2NtRMEqH6TDyok4/9aJgOvVOZ0nk9WfhoDftTpNk&#10;Gr6zpYRRXHBKmbDV7OUeRv8mp93gbYXaCr6lzT9Ed/xCsoeZns56wSDqDr3BoNf1om4aeGfDWeKd&#10;JmG/P0jPkrP0Qaapq14/TrItlTYruTRMXRa0QZRbuXR7o06IwYDnoTPYdhaRcgEtyYzCSEnzmpvC&#10;idvK0mIcqCFx3653LfqWiH0PrdV2YVfbHVUgyX1/3czYMdkO3FzS6wtlZWHHBx4D57R7uOxrc992&#10;t+6e18kfAAAA//8DAFBLAwQUAAYACAAAACEABgbSZ98AAAALAQAADwAAAGRycy9kb3ducmV2Lnht&#10;bEyPzU7DMBCE70i8g7VI3KjT0rgQ4lSoEgj1RvgRRzdekoh4HdluG3h6FgkJjjs7mvmmXE9uEAcM&#10;sfekYT7LQCA13vbUanh+uru4AhGTIWsGT6jhEyOsq9OT0hTWH+kRD3VqBYdQLIyGLqWxkDI2HToT&#10;Z35E4t+7D84kPkMrbTBHDneDXGSZks70xA2dGXHTYfNR752G6WubY/vaL9PD/H4Vtvnm7fKl1vr8&#10;bLq9AZFwSn9m+MFndKiYaef3ZKMYNORqxVuShuXiOgfBDqUUK7tfRVal/L+h+gYAAP//AwBQSwEC&#10;LQAUAAYACAAAACEAtoM4kv4AAADhAQAAEwAAAAAAAAAAAAAAAAAAAAAAW0NvbnRlbnRfVHlwZXNd&#10;LnhtbFBLAQItABQABgAIAAAAIQA4/SH/1gAAAJQBAAALAAAAAAAAAAAAAAAAAC8BAABfcmVscy8u&#10;cmVsc1BLAQItABQABgAIAAAAIQAsNCIi0gIAAKYFAAAOAAAAAAAAAAAAAAAAAC4CAABkcnMvZTJv&#10;RG9jLnhtbFBLAQItABQABgAIAAAAIQAGBtJn3wAAAAsBAAAPAAAAAAAAAAAAAAAAACwFAABkcnMv&#10;ZG93bnJldi54bWxQSwUGAAAAAAQABADzAAAAOAY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36575" distB="36575" distL="36576" distR="36576" simplePos="0" relativeHeight="251804672" behindDoc="0" locked="0" layoutInCell="1" allowOverlap="1" wp14:anchorId="28B9F2A2" wp14:editId="009DF411">
                <wp:simplePos x="0" y="0"/>
                <wp:positionH relativeFrom="column">
                  <wp:posOffset>3596005</wp:posOffset>
                </wp:positionH>
                <wp:positionV relativeFrom="paragraph">
                  <wp:posOffset>1631314</wp:posOffset>
                </wp:positionV>
                <wp:extent cx="650875" cy="0"/>
                <wp:effectExtent l="0" t="76200" r="15875" b="95250"/>
                <wp:wrapNone/>
                <wp:docPr id="10" name="직선 화살표 연결선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2ED4CA2" id="직선 화살표 연결선 10" o:spid="_x0000_s1026" type="#_x0000_t32" style="position:absolute;left:0;text-align:left;margin-left:283.15pt;margin-top:128.45pt;width:51.25pt;height:0;z-index:25180467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UTN0wIAAKgFAAAOAAAAZHJzL2Uyb0RvYy54bWysVM1u1DAQviPxDpbvaZLdZH+i7lZtNsul&#10;QKUWcfbGzsYisSPb+1MhDiBeAAkJIXHgxrVCPBXavgNj727aLReEmkPksT3fzHzzjY9P1nWFlkxp&#10;LsUIh0cBRkzkknIxH+FXV1NvgJE2RFBSScFG+JppfDJ++uR41SSsI0tZUaYQgAidrJoRLo1pEt/X&#10;eclqoo9kwwQcFlLVxICp5j5VZAXodeV3gqDnr6SijZI50xp2J9tDPHb4RcFy87IoNDOoGmHIzbi/&#10;cv+Z/fvjY5LMFWlKnu/SIP+RRU24gKAt1IQYghaK/wVV81xJLQtzlMval0XBc+ZqgGrC4EE1lyVp&#10;mKsFyNFNS5N+PNj8xfJCIU6hd0CPIDX0aPPj/ebjd3T79fPmw6/bT9/Q5svN7583dg8uAWOrRifg&#10;mIoLZWvO1+KyOZf5G42ETEsi5sxlfnXdAFpoPfwDF2voBuLOVs8lhTtkYaSjb12o2kICMWjtunTd&#10;domtDcphsxcHg36MUb4/8kmy92uUNs+YrJFdjLA2ivB5aVIpBEhBqtBFIctzbWxWJNk72KBCTnlV&#10;OUVUAq1GeBh3YuegZcWpPbTXtJrP0kqhJbGacp8rEU7uX1NyIagDKxmh2W5tCK9gjYzjxigObFUM&#10;22g1oxhVDMbIrrbpVcJGZE7I25zBWhtYun1gxIns7TAYZoNsEHlRp5d5UTCZeKfTNPJ607AfT7qT&#10;NJ2E72wpYZSUnFImbDV7wYfRvwlqN3pbqbaSb2nzD9Edv5DsYaan0zjoR92B1+/HXS/qZoF3Npim&#10;3mka9nr97Cw9yx5kmrnq9eMk21Jps5ILw9RlSVeIciuXbjzshBgMeCA6/W1nEanm0JLcKIyUNK+5&#10;KZ24rSwtxoEaUvfteteib4nY99BabRd2td1RBZLc99fNjB2T7cDNJL2+UFYWdnzgOXBOu6fLvjf3&#10;bXfr7oEd/wEAAP//AwBQSwMEFAAGAAgAAAAhAO5J2E/fAAAACwEAAA8AAABkcnMvZG93bnJldi54&#10;bWxMj01PwzAMhu9I/IfISNxYuo2GUZpOaBII7Ub5EMesMW1F41RJthV+PUZCgqPtR6+ft1xPbhAH&#10;DLH3pGE+y0AgNd721Gp4frq7WIGIyZA1gyfU8IkR1tXpSWkK64/0iIc6tYJDKBZGQ5fSWEgZmw6d&#10;iTM/IvHt3QdnEo+hlTaYI4e7QS6yTElneuIPnRlx02HzUe+dhulrm2P72l+mh/n9Vdjmm7flS631&#10;+dl0ewMi4ZT+YPjRZ3Wo2Gnn92SjGDTkSi0Z1bDI1TUIJpRacZnd70ZWpfzfofoGAAD//wMAUEsB&#10;Ai0AFAAGAAgAAAAhALaDOJL+AAAA4QEAABMAAAAAAAAAAAAAAAAAAAAAAFtDb250ZW50X1R5cGVz&#10;XS54bWxQSwECLQAUAAYACAAAACEAOP0h/9YAAACUAQAACwAAAAAAAAAAAAAAAAAvAQAAX3JlbHMv&#10;LnJlbHNQSwECLQAUAAYACAAAACEAh3VEzdMCAACoBQAADgAAAAAAAAAAAAAAAAAuAgAAZHJzL2Uy&#10;b0RvYy54bWxQSwECLQAUAAYACAAAACEA7knYT98AAAALAQAADwAAAAAAAAAAAAAAAAAtBQAAZHJz&#10;L2Rvd25yZXYueG1sUEsFBgAAAAAEAAQA8wAAADkGA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36576" distB="36576" distL="36575" distR="36575" simplePos="0" relativeHeight="251803648" behindDoc="0" locked="0" layoutInCell="1" allowOverlap="1" wp14:anchorId="57CDB3DE" wp14:editId="097A274A">
                <wp:simplePos x="0" y="0"/>
                <wp:positionH relativeFrom="column">
                  <wp:posOffset>2743199</wp:posOffset>
                </wp:positionH>
                <wp:positionV relativeFrom="paragraph">
                  <wp:posOffset>3025140</wp:posOffset>
                </wp:positionV>
                <wp:extent cx="0" cy="342900"/>
                <wp:effectExtent l="76200" t="0" r="76200" b="57150"/>
                <wp:wrapNone/>
                <wp:docPr id="15" name="직선 화살표 연결선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9E37C9" id="직선 화살표 연결선 15" o:spid="_x0000_s1026" type="#_x0000_t32" style="position:absolute;left:0;text-align:left;margin-left:3in;margin-top:238.2pt;width:0;height:27pt;z-index:2518036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8Fa0wIAAKgFAAAOAAAAZHJzL2Uyb0RvYy54bWysVM1u1DAQviPxDpbvaZLd7F/U3arNZrkU&#10;qNQizt7Y2VgkdmR7fyrEAcQLICEhJA7cuFaIp0Lbd2Ds7KbdckGoOUQe2/PNzDff+PhkU5VoxZTm&#10;UoxxeBRgxEQmKReLMX51NfOGGGlDBCWlFGyMr5nGJ5OnT47Xdcw6spAlZQoBiNDxuh7jwpg69n2d&#10;Fawi+kjWTMBhLlVFDJhq4VNF1oBelX4nCPr+WipaK5kxrWF32hziicPPc5aZl3mumUHlGENuxv2V&#10;+8/t358ck3ihSF3wbJcG+Y8sKsIFBG2hpsQQtFT8L6iKZ0pqmZujTFa+zHOeMVcDVBMGD6q5LEjN&#10;XC1Ajq5bmvTjwWYvVhcKcQq962EkSAU92v54v/34Hd1+/bz98Ov20ze0/XLz++eN3YNLwNi61jE4&#10;JuJC2Zqzjbisz2X2RiMhk4KIBXOZX13XgBZaD//AxRq6hrjz9XNJ4Q5ZGuno2+SqspBADNq4Ll23&#10;XWIbg7JmM4PdbtQZBa6BPon3frXS5hmTFbKLMdZGEb4oTCKFAClIFbooZHWujc2KxHsHG1TIGS9L&#10;p4hSoPUYj3qdnnPQsuTUHtprWi3mSanQilhNuc+VCCf3rym5FNSBFYzQdLc2hJewRsZxYxQHtkqG&#10;bbSKUYxKBmNkV016pbARmRNykzNYGwNLtw+MOJG9HQWjdJgOIy/q9FMvCqZT73SWRF5/Fg560+40&#10;SabhO1tKGMUFp5QJW81e8GH0b4LajV4j1VbyLW3+IbrjF5I9zPR01gsGUXfoDQa9rhd108A7G84S&#10;7zQJ+/1BepacpQ8yTV31+nGSbam0WcmlYeqyoGtEuZVLtzfqhBgMeCA6g6aziJQLaElmFEZKmtfc&#10;FE7cVpYW40ANift2vWvRGyL2PbRW24VdbXdUgST3/XUzY8ekGbi5pNcXysrCjg88B85p93TZ9+a+&#10;7W7dPbCTPwAAAP//AwBQSwMEFAAGAAgAAAAhAEkz65rgAAAACwEAAA8AAABkcnMvZG93bnJldi54&#10;bWxMj81OwzAQhO9IvIO1SNyo0yZpqxCnQpVAqDfCj3p04yWJiNeR7baBp2cRB7jt7oxmvyk3kx3E&#10;CX3oHSmYzxIQSI0zPbUKXp7vb9YgQtRk9OAIFXxigE11eVHqwrgzPeGpjq3gEAqFVtDFOBZShqZD&#10;q8PMjUisvTtvdeTVt9J4feZwO8hFkiyl1T3xh06PuO2w+aiPVsH0tcuxfeuz+Dh/WPldvt2nr7VS&#10;11fT3S2IiFP8M8MPPqNDxUwHdyQTxKAgSxfcJfKwWmYg2PF7OSjI0yQDWZXyf4fqGwAA//8DAFBL&#10;AQItABQABgAIAAAAIQC2gziS/gAAAOEBAAATAAAAAAAAAAAAAAAAAAAAAABbQ29udGVudF9UeXBl&#10;c10ueG1sUEsBAi0AFAAGAAgAAAAhADj9If/WAAAAlAEAAAsAAAAAAAAAAAAAAAAALwEAAF9yZWxz&#10;Ly5yZWxzUEsBAi0AFAAGAAgAAAAhAMvDwVrTAgAAqAUAAA4AAAAAAAAAAAAAAAAALgIAAGRycy9l&#10;Mm9Eb2MueG1sUEsBAi0AFAAGAAgAAAAhAEkz65rgAAAACwEAAA8AAAAAAAAAAAAAAAAALQUAAGRy&#10;cy9kb3ducmV2LnhtbFBLBQYAAAAABAAEAPMAAAA6Bg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796480" behindDoc="0" locked="0" layoutInCell="1" allowOverlap="1" wp14:anchorId="4756659B" wp14:editId="5884BB7B">
                <wp:simplePos x="0" y="0"/>
                <wp:positionH relativeFrom="column">
                  <wp:posOffset>1951990</wp:posOffset>
                </wp:positionH>
                <wp:positionV relativeFrom="paragraph">
                  <wp:posOffset>2419985</wp:posOffset>
                </wp:positionV>
                <wp:extent cx="1670050" cy="571500"/>
                <wp:effectExtent l="0" t="0" r="25400" b="19050"/>
                <wp:wrapNone/>
                <wp:docPr id="22" name="직사각형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w:t>
                            </w:r>
                            <w:r>
                              <w:rPr>
                                <w:rFonts w:ascii="Calibri" w:hAnsi="Calibri" w:hint="eastAsia"/>
                                <w:sz w:val="22"/>
                              </w:rPr>
                              <w:t>30</w:t>
                            </w:r>
                            <w:r>
                              <w:rPr>
                                <w:rFonts w:ascii="Calibri" w:hAnsi="Calibri"/>
                                <w:sz w:val="22"/>
                              </w:rPr>
                              <w:t>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56659B" id="직사각형 22" o:spid="_x0000_s1110" style="position:absolute;margin-left:153.7pt;margin-top:190.55pt;width:131.5pt;height:4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9SdPQIAAFQEAAAOAAAAZHJzL2Uyb0RvYy54bWysVM2O0zAQviPxDpbvNEnV7k/UdLXqUoS0&#10;wEoLD+A4TmLh2GbsNim35R1W4g24cOC50PIOTJy2ZIETIgfL4xl/nvm+mSwuukaRrQAnjc5oMokp&#10;EZqbQuoqo+/erp+dUeI80wVTRouM7oSjF8unTxatTcXU1EYVAgiCaJe2NqO19zaNIsdr0TA3MVZo&#10;dJYGGubRhCoqgLWI3qhoGscnUWugsGC4cA5PrwYnXQb8shTcvylLJzxRGcXcfFghrHm/RssFSytg&#10;tpZ8nwb7hywaJjU+eoS6Yp6RDcg/oBrJwThT+gk3TWTKUnIRasBqkvi3am5rZkWoBclx9kiT+3+w&#10;/PX2BogsMjqdUqJZgxo9fLl7+PT1+7e7H5/vCR4jR611KYbe2hvoq3T22vD3jmizqpmuxCWAaWvB&#10;Csws6eOjRxd6w+FVkrevTIEvsI03ga6uhKYHRCJIF1TZHVURnSccD5OT0zieo3gcffPTZB4H2SKW&#10;Hm5bcP6FMA3pNxkFVD2gs+218302LD2EhOyNksVaKhUMqPKVArJl2CHr8IUCsMhxmNKkzej5fDoP&#10;yI98bgwRh+9vEI302OpKNhk9OwaxtKftuS5CI3om1bDHlJXe89hTN0jgu7wLYp3NDqrkptghs2CG&#10;1sZRxE1t4CMlLbZ1Rt2HDQNBiXqpUZ3zZDbr52BswNjIxwbTHKEy6ikZtis/zM7GgqxqfCkJdGhz&#10;iYqWMpDdqz1ktc8fWzdosB+zfjbGdoj69TNY/gQAAP//AwBQSwMEFAAGAAgAAAAhAOYo7MrfAAAA&#10;CwEAAA8AAABkcnMvZG93bnJldi54bWxMj81OwzAQhO9IvIO1SNyoHdqSEOJU/IgT4tCA4OrGSxwR&#10;r6PYbdO3ZznBbXdmNPtttZn9IA44xT6QhmyhQCC1wfbUaXh/e74qQMRkyJohEGo4YYRNfX5WmdKG&#10;I23x0KROcAnF0mhwKY2llLF16E1chBGJva8weZN4nTppJ3Pkcj/Ia6VupDc98QVnRnx02H43e68h&#10;79JT0z6s249Xdypebudl3DafWl9ezPd3IBLO6S8Mv/iMDjUz7cKebBSDhqXKVxzlocgyEJxY54qV&#10;nYZVzoqsK/n/h/oHAAD//wMAUEsBAi0AFAAGAAgAAAAhALaDOJL+AAAA4QEAABMAAAAAAAAAAAAA&#10;AAAAAAAAAFtDb250ZW50X1R5cGVzXS54bWxQSwECLQAUAAYACAAAACEAOP0h/9YAAACUAQAACwAA&#10;AAAAAAAAAAAAAAAvAQAAX3JlbHMvLnJlbHNQSwECLQAUAAYACAAAACEAuWvUnT0CAABUBAAADgAA&#10;AAAAAAAAAAAAAAAuAgAAZHJzL2Uyb0RvYy54bWxQSwECLQAUAAYACAAAACEA5ijsyt8AAAALAQAA&#10;DwAAAAAAAAAAAAAAAACXBAAAZHJzL2Rvd25yZXYueG1sUEsFBgAAAAAEAAQA8wAAAKMFAAAAAA==&#10;">
                <v:textbox inset=",7.2pt,,7.2pt">
                  <w:txbxContent>
                    <w:p w:rsidR="006267A7" w:rsidRDefault="006267A7" w:rsidP="00C46DE6">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w:t>
                      </w:r>
                      <w:r>
                        <w:rPr>
                          <w:rFonts w:ascii="Calibri" w:hAnsi="Calibri" w:hint="eastAsia"/>
                          <w:sz w:val="22"/>
                        </w:rPr>
                        <w:t>30</w:t>
                      </w:r>
                      <w:r>
                        <w:rPr>
                          <w:rFonts w:ascii="Calibri" w:hAnsi="Calibri"/>
                          <w:sz w:val="22"/>
                        </w:rPr>
                        <w:t>4)</w:t>
                      </w:r>
                    </w:p>
                  </w:txbxContent>
                </v:textbox>
              </v:rect>
            </w:pict>
          </mc:Fallback>
        </mc:AlternateContent>
      </w:r>
      <w:r w:rsidR="00C46DE6" w:rsidRPr="000F3174">
        <w:rPr>
          <w:rFonts w:eastAsiaTheme="minorHAnsi" w:cs="Times New Roman"/>
          <w:noProof/>
          <w:kern w:val="0"/>
          <w:sz w:val="24"/>
          <w:szCs w:val="24"/>
        </w:rPr>
        <mc:AlternateContent>
          <mc:Choice Requires="wps">
            <w:drawing>
              <wp:anchor distT="36576" distB="36576" distL="36575" distR="36575" simplePos="0" relativeHeight="251802624" behindDoc="0" locked="0" layoutInCell="1" allowOverlap="1" wp14:anchorId="1F7F09D1" wp14:editId="67A85B2F">
                <wp:simplePos x="0" y="0"/>
                <wp:positionH relativeFrom="column">
                  <wp:posOffset>2743199</wp:posOffset>
                </wp:positionH>
                <wp:positionV relativeFrom="paragraph">
                  <wp:posOffset>2041525</wp:posOffset>
                </wp:positionV>
                <wp:extent cx="0" cy="342900"/>
                <wp:effectExtent l="76200" t="0" r="76200" b="57150"/>
                <wp:wrapNone/>
                <wp:docPr id="23" name="직선 화살표 연결선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EAFF4E" id="직선 화살표 연결선 23" o:spid="_x0000_s1026" type="#_x0000_t32" style="position:absolute;left:0;text-align:left;margin-left:3in;margin-top:160.75pt;width:0;height:27pt;z-index:2518026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0V40wIAAKgFAAAOAAAAZHJzL2Uyb0RvYy54bWysVM1u1DAQviPxDpbvaX42+xc1W7XZLJcC&#10;lVrE2Zs4G4vEjmzvT4U4gHgBJCSExIEb1wrxVGj7Doyd3bRbLgg1h8hje76Z+eYbH59s6gqtqFRM&#10;8Bj7Rx5GlGciZ3wR41dXM2eEkdKE56QSnMb4mip8Mnn65HjdRDQQpahyKhGAcBWtmxiXWjeR66qs&#10;pDVRR6KhHA4LIWuiwZQLN5dkDeh15QaeN3DXQuaNFBlVCnan7SGeWPyioJl+WRSKalTFGHLT9i/t&#10;f27+7uSYRAtJmpJluzTIf2RRE8YhaAc1JZqgpWR/QdUsk0KJQh9lonZFUbCM2hqgGt97UM1lSRpq&#10;awFyVNPRpB4PNnuxupCI5TEOehhxUkOPtj/ebz9+R7dfP28//Lr99A1tv9z8/nlj9uASMLZuVASO&#10;Cb+QpuZswy+bc5G9UYiLpCR8QW3mV9cNoPnGwz1wMYZqIO58/VzkcIcstbD0bQpZG0ggBm1sl667&#10;LtGNRlm7mcFuLwzGnm2gS6K9XyOVfkZFjcwixkpLwhalTgTnIAUhfRuFrM6VNlmRaO9ggnIxY1Vl&#10;FVFxtI7xuB/0rYMSFcvNobmm5GKeVBKtiNGU/WyJcHL/mhRLnluwkpI83a01YRWskbbcaMmArYpi&#10;E62mOUYVhTEyqza9ipuI1Aq5zRmsjYal3QdGrMjejr1xOkpHoRMGg9QJvenUOZ0loTOY+cP+tDdN&#10;kqn/zpTih1HJ8pxyU81e8H74b4LajV4r1U7yHW3uIbrlF5I9zPR01veGYW/kDIf9nhP2Us85G80S&#10;5zTxB4NhepacpQ8yTW316nGS7ag0WYmlpvKyzNcoZ0Yuvf448DEY8EAEw7aziFQLaEmmJUZS6NdM&#10;l1bcRpYG40ANif12vevQWyL2PTRW14VdbXdUgST3/bUzY8akHbi5yK8vpJGFGR94DqzT7uky7819&#10;2966e2AnfwAAAP//AwBQSwMEFAAGAAgAAAAhAB0HwsXfAAAACwEAAA8AAABkcnMvZG93bnJldi54&#10;bWxMj0tPwzAQhO9I/AdrkbhR59FQFOJUqBII9UZ4iKMbL0lEvI5stw38ehb1AMedHc18U61nO4oD&#10;+jA4UpAuEhBIrTMDdQpenu+vbkCEqMno0REq+MIA6/r8rNKlcUd6wkMTO8EhFEqtoI9xKqUMbY9W&#10;h4WbkPj34bzVkU/fSeP1kcPtKLMkuZZWD8QNvZ5w02P72eytgvl7W2D3NizjY/qw8tti856/Nkpd&#10;Xsx3tyAizvHPDL/4jA41M+3cnkwQo4JlnvGWqCDP0gIEO07KjpVVUYCsK/l/Q/0DAAD//wMAUEsB&#10;Ai0AFAAGAAgAAAAhALaDOJL+AAAA4QEAABMAAAAAAAAAAAAAAAAAAAAAAFtDb250ZW50X1R5cGVz&#10;XS54bWxQSwECLQAUAAYACAAAACEAOP0h/9YAAACUAQAACwAAAAAAAAAAAAAAAAAvAQAAX3JlbHMv&#10;LnJlbHNQSwECLQAUAAYACAAAACEAsatFeNMCAACoBQAADgAAAAAAAAAAAAAAAAAuAgAAZHJzL2Uy&#10;b0RvYy54bWxQSwECLQAUAAYACAAAACEAHQfCxd8AAAALAQAADwAAAAAAAAAAAAAAAAAtBQAAZHJz&#10;L2Rvd25yZXYueG1sUEsFBgAAAAAEAAQA8wAAADkGAAAAAA==&#10;">
                <v:stroke endarrow="block"/>
                <v:shadow color="#ccc"/>
              </v:shape>
            </w:pict>
          </mc:Fallback>
        </mc:AlternateContent>
      </w:r>
      <w:r w:rsidR="00C46DE6" w:rsidRPr="000F3174">
        <w:rPr>
          <w:rFonts w:eastAsiaTheme="minorHAnsi"/>
        </w:rPr>
        <w:br w:type="page"/>
      </w:r>
    </w:p>
    <w:p w:rsidR="001F020C" w:rsidRPr="000F3174" w:rsidRDefault="001F020C" w:rsidP="001F020C">
      <w:pPr>
        <w:pStyle w:val="a5"/>
        <w:wordWrap/>
        <w:rPr>
          <w:rFonts w:eastAsiaTheme="minorHAnsi"/>
          <w:sz w:val="24"/>
          <w:szCs w:val="24"/>
        </w:rPr>
      </w:pPr>
      <w:r w:rsidRPr="000F3174">
        <w:rPr>
          <w:rFonts w:eastAsiaTheme="minorHAnsi" w:hint="eastAsia"/>
          <w:sz w:val="24"/>
          <w:szCs w:val="24"/>
        </w:rPr>
        <w:lastRenderedPageBreak/>
        <w:t>경막외신경성형술</w:t>
      </w:r>
      <w:r w:rsidRPr="000F3174">
        <w:rPr>
          <w:rFonts w:eastAsiaTheme="minorHAnsi"/>
          <w:sz w:val="24"/>
          <w:szCs w:val="24"/>
        </w:rPr>
        <w:t xml:space="preserve"> </w:t>
      </w:r>
    </w:p>
    <w:p w:rsidR="00C46DE6" w:rsidRPr="000F3174" w:rsidRDefault="00C46DE6" w:rsidP="00C46DE6">
      <w:pPr>
        <w:rPr>
          <w:rFonts w:eastAsiaTheme="minorHAnsi"/>
          <w:sz w:val="22"/>
        </w:rPr>
      </w:pPr>
    </w:p>
    <w:p w:rsidR="00C46DE6" w:rsidRPr="000F3174" w:rsidRDefault="00C46DE6" w:rsidP="00C46DE6">
      <w:pPr>
        <w:rPr>
          <w:rFonts w:eastAsiaTheme="minorHAnsi"/>
          <w:sz w:val="22"/>
        </w:rPr>
      </w:pPr>
      <w:r w:rsidRPr="000F3174">
        <w:rPr>
          <w:rFonts w:eastAsiaTheme="minorHAnsi" w:cs="Times New Roman"/>
          <w:noProof/>
          <w:kern w:val="0"/>
          <w:sz w:val="24"/>
          <w:szCs w:val="24"/>
        </w:rPr>
        <mc:AlternateContent>
          <mc:Choice Requires="wps">
            <w:drawing>
              <wp:anchor distT="0" distB="0" distL="114300" distR="114300" simplePos="0" relativeHeight="251807744" behindDoc="0" locked="0" layoutInCell="1" allowOverlap="1" wp14:anchorId="61FEBC69" wp14:editId="048F0102">
                <wp:simplePos x="0" y="0"/>
                <wp:positionH relativeFrom="column">
                  <wp:posOffset>-19050</wp:posOffset>
                </wp:positionH>
                <wp:positionV relativeFrom="paragraph">
                  <wp:posOffset>64135</wp:posOffset>
                </wp:positionV>
                <wp:extent cx="5610225" cy="773430"/>
                <wp:effectExtent l="0" t="0" r="28575" b="26670"/>
                <wp:wrapNone/>
                <wp:docPr id="24" name="직사각형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773430"/>
                        </a:xfrm>
                        <a:prstGeom prst="rect">
                          <a:avLst/>
                        </a:prstGeom>
                        <a:solidFill>
                          <a:srgbClr val="FFFFFF"/>
                        </a:solidFill>
                        <a:ln w="9525">
                          <a:solidFill>
                            <a:srgbClr val="000000"/>
                          </a:solidFill>
                          <a:miter lim="800000"/>
                          <a:headEnd/>
                          <a:tailEnd/>
                        </a:ln>
                      </wps:spPr>
                      <wps:txbx>
                        <w:txbxContent>
                          <w:p w:rsidR="006267A7" w:rsidRDefault="006267A7" w:rsidP="00C46DE6">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C46DE6">
                            <w:pPr>
                              <w:spacing w:line="240" w:lineRule="atLeast"/>
                              <w:jc w:val="center"/>
                              <w:rPr>
                                <w:rFonts w:ascii="Calibri" w:hAnsi="Calibri"/>
                                <w:sz w:val="22"/>
                              </w:rPr>
                            </w:pPr>
                            <w:proofErr w:type="gramStart"/>
                            <w:r w:rsidRPr="002847B1">
                              <w:rPr>
                                <w:rFonts w:ascii="Calibri" w:hAnsi="Calibri" w:hint="eastAsia"/>
                                <w:sz w:val="22"/>
                              </w:rPr>
                              <w:t>Medline( 125</w:t>
                            </w:r>
                            <w:proofErr w:type="gramEnd"/>
                            <w:r w:rsidRPr="002847B1">
                              <w:rPr>
                                <w:rFonts w:ascii="Calibri" w:hAnsi="Calibri" w:hint="eastAsia"/>
                                <w:sz w:val="22"/>
                              </w:rPr>
                              <w:t xml:space="preserve"> ), EMbase(214 ), Cochrane(32 ),</w:t>
                            </w:r>
                            <w:r w:rsidRPr="002847B1">
                              <w:rPr>
                                <w:rFonts w:ascii="Calibri" w:hAnsi="Calibri"/>
                                <w:sz w:val="22"/>
                              </w:rPr>
                              <w:t xml:space="preserve"> KoreaMed</w:t>
                            </w:r>
                            <w:r w:rsidRPr="002847B1">
                              <w:rPr>
                                <w:rFonts w:ascii="Calibri" w:hAnsi="Calibri" w:hint="eastAsia"/>
                                <w:sz w:val="22"/>
                              </w:rPr>
                              <w:t>(21 )</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sidRPr="002847B1">
                              <w:rPr>
                                <w:rFonts w:ascii="Calibri" w:hAnsi="Calibri" w:hint="eastAsia"/>
                                <w:sz w:val="22"/>
                              </w:rPr>
                              <w:t>392</w:t>
                            </w:r>
                            <w:r w:rsidRPr="002847B1">
                              <w:rPr>
                                <w:rFonts w:ascii="Calibri" w:hAnsi="Calibri"/>
                                <w:sz w:val="22"/>
                              </w:rPr>
                              <w:t xml:space="preserve"> )</w:t>
                            </w:r>
                          </w:p>
                          <w:p w:rsidR="006267A7" w:rsidRPr="002847B1" w:rsidRDefault="006267A7" w:rsidP="00C46DE6">
                            <w:pPr>
                              <w:spacing w:line="240" w:lineRule="atLeast"/>
                              <w:jc w:val="center"/>
                              <w:rPr>
                                <w:rFonts w:ascii="Calibri" w:hAnsi="Calibri"/>
                                <w:sz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EBC69" id="직사각형 24" o:spid="_x0000_s1111" style="position:absolute;left:0;text-align:left;margin-left:-1.5pt;margin-top:5.05pt;width:441.75pt;height:60.9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IeZPAIAAFQEAAAOAAAAZHJzL2Uyb0RvYy54bWysVE2O0zAU3iNxB8t7mqTTznSipqNRhyKk&#10;AUYaOIDjOImFY5tnt0nZzdwBiRuwYcG50HAHXpy2lB+xQGRh+dnPn7/3fc+ZX3SNIhsBThqd0WQU&#10;UyI0N4XUVUbfvF49mVHiPNMFU0aLjG6FoxeLx4/mrU3F2NRGFQIIgmiXtjajtfc2jSLHa9EwNzJW&#10;aNwsDTTMYwhVVABrEb1R0TiOT6PWQGHBcOEcrl4Nm3QR8MtScP+qLJ3wRGUUufkwQhjzfowWc5ZW&#10;wGwt+Y4G+wcWDZMaLz1AXTHPyBrkb1CN5GCcKf2ImyYyZSm5CDVgNUn8SzW3NbMi1ILiOHuQyf0/&#10;WP5ycwNEFhkdTyjRrEGPHj7dPdx//vrl7tvHDwSXUaPWuhRTb+0N9FU6e234W0e0WdZMV+ISwLS1&#10;YAUyS/r86KcDfeDwKMnbF6bAG9jamyBXV0LTA6IQpAuubA+uiM4TjovT0yQej6eUcNw7OzuZnATb&#10;IpbuT1tw/pkwDeknGQV0PaCzzbXzPRuW7lMCe6NksZJKhQCqfKmAbBh2yCp8oQAs8jhNadJm9HyK&#10;PP4OEYfvTxCN9NjqSjYZnR2SWNrL9lQXoRE9k2qYI2Wldzr20g0W+C7vglmz6d6V3BRbVBbM0Nr4&#10;FHFSG3hPSYttnVH3bs1AUKKea3TnPJlM+ndwHMBxkB8HTHOEyqinZJgu/fB21hZkVeNNSZBDm0t0&#10;tJRB7N7tgdWOP7Zu8GD3zPq3cRyHrB8/g8V3AAAA//8DAFBLAwQUAAYACAAAACEAV2TEwd4AAAAJ&#10;AQAADwAAAGRycy9kb3ducmV2LnhtbEyPzU7DMBCE70i8g7VI3Fo7RIU0xKn4ESfEoQHB1Y2XOCJe&#10;R7Hbpm/PcqLHnRnNflNtZj+IA06xD6QhWyoQSG2wPXUaPt5fFgWImAxZMwRCDSeMsKkvLypT2nCk&#10;LR6a1AkuoVgaDS6lsZQytg69icswIrH3HSZvEp9TJ+1kjlzuB3mj1K30pif+4MyITw7bn2bvNdx1&#10;6blpH1ft55s7Fa/rOY/b5kvr66v54R5Ewjn9h+EPn9GhZqZd2JONYtCwyHlKYl1lINgvCrUCsWMh&#10;z9Yg60qeL6h/AQAA//8DAFBLAQItABQABgAIAAAAIQC2gziS/gAAAOEBAAATAAAAAAAAAAAAAAAA&#10;AAAAAABbQ29udGVudF9UeXBlc10ueG1sUEsBAi0AFAAGAAgAAAAhADj9If/WAAAAlAEAAAsAAAAA&#10;AAAAAAAAAAAALwEAAF9yZWxzLy5yZWxzUEsBAi0AFAAGAAgAAAAhAOg8h5k8AgAAVAQAAA4AAAAA&#10;AAAAAAAAAAAALgIAAGRycy9lMm9Eb2MueG1sUEsBAi0AFAAGAAgAAAAhAFdkxMHeAAAACQEAAA8A&#10;AAAAAAAAAAAAAAAAlgQAAGRycy9kb3ducmV2LnhtbFBLBQYAAAAABAAEAPMAAAChBQAAAAA=&#10;">
                <v:textbox inset=",7.2pt,,7.2pt">
                  <w:txbxContent>
                    <w:p w:rsidR="006267A7" w:rsidRDefault="006267A7" w:rsidP="00C46DE6">
                      <w:pPr>
                        <w:spacing w:line="240" w:lineRule="atLeast"/>
                        <w:jc w:val="center"/>
                        <w:rPr>
                          <w:rFonts w:ascii="Calibri" w:hAnsi="Calibri"/>
                          <w:sz w:val="22"/>
                        </w:rPr>
                      </w:pPr>
                      <w:r>
                        <w:rPr>
                          <w:rFonts w:ascii="Calibri" w:hAnsi="Calibri"/>
                          <w:sz w:val="22"/>
                        </w:rPr>
                        <w:t>Records identified through database searching</w:t>
                      </w:r>
                    </w:p>
                    <w:p w:rsidR="006267A7" w:rsidRPr="002847B1" w:rsidRDefault="006267A7" w:rsidP="00C46DE6">
                      <w:pPr>
                        <w:spacing w:line="240" w:lineRule="atLeast"/>
                        <w:jc w:val="center"/>
                        <w:rPr>
                          <w:rFonts w:ascii="Calibri" w:hAnsi="Calibri"/>
                          <w:sz w:val="22"/>
                        </w:rPr>
                      </w:pPr>
                      <w:proofErr w:type="gramStart"/>
                      <w:r w:rsidRPr="002847B1">
                        <w:rPr>
                          <w:rFonts w:ascii="Calibri" w:hAnsi="Calibri" w:hint="eastAsia"/>
                          <w:sz w:val="22"/>
                        </w:rPr>
                        <w:t>Medline( 125</w:t>
                      </w:r>
                      <w:proofErr w:type="gramEnd"/>
                      <w:r w:rsidRPr="002847B1">
                        <w:rPr>
                          <w:rFonts w:ascii="Calibri" w:hAnsi="Calibri" w:hint="eastAsia"/>
                          <w:sz w:val="22"/>
                        </w:rPr>
                        <w:t xml:space="preserve"> ), EMbase(214 ), Cochrane(32 ),</w:t>
                      </w:r>
                      <w:r w:rsidRPr="002847B1">
                        <w:rPr>
                          <w:rFonts w:ascii="Calibri" w:hAnsi="Calibri"/>
                          <w:sz w:val="22"/>
                        </w:rPr>
                        <w:t xml:space="preserve"> KoreaMed</w:t>
                      </w:r>
                      <w:r w:rsidRPr="002847B1">
                        <w:rPr>
                          <w:rFonts w:ascii="Calibri" w:hAnsi="Calibri" w:hint="eastAsia"/>
                          <w:sz w:val="22"/>
                        </w:rPr>
                        <w:t>(21 )</w:t>
                      </w:r>
                      <w:r w:rsidRPr="002847B1">
                        <w:rPr>
                          <w:rFonts w:ascii="Calibri" w:hAnsi="Calibri"/>
                          <w:sz w:val="22"/>
                        </w:rPr>
                        <w:t xml:space="preserve">   </w:t>
                      </w:r>
                      <w:r w:rsidRPr="002847B1">
                        <w:rPr>
                          <w:rFonts w:ascii="Calibri" w:hAnsi="Calibri"/>
                          <w:sz w:val="22"/>
                        </w:rPr>
                        <w:br/>
                      </w:r>
                      <w:r w:rsidRPr="002847B1">
                        <w:rPr>
                          <w:rFonts w:ascii="Calibri" w:hAnsi="Calibri" w:hint="eastAsia"/>
                          <w:sz w:val="22"/>
                        </w:rPr>
                        <w:t xml:space="preserve">Total </w:t>
                      </w:r>
                      <w:r w:rsidRPr="002847B1">
                        <w:rPr>
                          <w:rFonts w:ascii="Calibri" w:hAnsi="Calibri"/>
                          <w:sz w:val="22"/>
                        </w:rPr>
                        <w:t xml:space="preserve">(n = </w:t>
                      </w:r>
                      <w:r w:rsidRPr="002847B1">
                        <w:rPr>
                          <w:rFonts w:ascii="Calibri" w:hAnsi="Calibri" w:hint="eastAsia"/>
                          <w:sz w:val="22"/>
                        </w:rPr>
                        <w:t>392</w:t>
                      </w:r>
                      <w:r w:rsidRPr="002847B1">
                        <w:rPr>
                          <w:rFonts w:ascii="Calibri" w:hAnsi="Calibri"/>
                          <w:sz w:val="22"/>
                        </w:rPr>
                        <w:t xml:space="preserve"> )</w:t>
                      </w:r>
                    </w:p>
                    <w:p w:rsidR="006267A7" w:rsidRPr="002847B1" w:rsidRDefault="006267A7" w:rsidP="00C46DE6">
                      <w:pPr>
                        <w:spacing w:line="240" w:lineRule="atLeast"/>
                        <w:jc w:val="center"/>
                        <w:rPr>
                          <w:rFonts w:ascii="Calibri" w:hAnsi="Calibri"/>
                          <w:sz w:val="22"/>
                        </w:rPr>
                      </w:pPr>
                    </w:p>
                  </w:txbxContent>
                </v:textbox>
              </v:rect>
            </w:pict>
          </mc:Fallback>
        </mc:AlternateContent>
      </w:r>
    </w:p>
    <w:p w:rsidR="00C46DE6" w:rsidRPr="000F3174" w:rsidRDefault="00C46DE6" w:rsidP="00C46DE6">
      <w:pPr>
        <w:rPr>
          <w:rFonts w:eastAsiaTheme="minorHAnsi"/>
          <w:sz w:val="22"/>
        </w:rPr>
      </w:pPr>
    </w:p>
    <w:p w:rsidR="00C46DE6" w:rsidRPr="000F3174" w:rsidRDefault="00C46DE6" w:rsidP="00C46DE6">
      <w:pPr>
        <w:rPr>
          <w:rFonts w:eastAsiaTheme="minorHAnsi"/>
          <w:sz w:val="22"/>
        </w:rPr>
      </w:pPr>
    </w:p>
    <w:p w:rsidR="00C46DE6" w:rsidRPr="000F3174" w:rsidRDefault="00C46DE6" w:rsidP="00C46DE6">
      <w:pPr>
        <w:rPr>
          <w:rFonts w:eastAsiaTheme="minorHAnsi"/>
          <w:sz w:val="22"/>
        </w:rPr>
      </w:pPr>
      <w:r w:rsidRPr="000F3174">
        <w:rPr>
          <w:rFonts w:eastAsiaTheme="minorHAnsi" w:cs="Times New Roman"/>
          <w:noProof/>
          <w:kern w:val="0"/>
          <w:sz w:val="24"/>
          <w:szCs w:val="24"/>
        </w:rPr>
        <mc:AlternateContent>
          <mc:Choice Requires="wps">
            <w:drawing>
              <wp:anchor distT="36576" distB="36576" distL="36575" distR="36575" simplePos="0" relativeHeight="251808768" behindDoc="0" locked="0" layoutInCell="1" allowOverlap="1" wp14:anchorId="1C86D876" wp14:editId="7C2AEA13">
                <wp:simplePos x="0" y="0"/>
                <wp:positionH relativeFrom="column">
                  <wp:posOffset>2743199</wp:posOffset>
                </wp:positionH>
                <wp:positionV relativeFrom="paragraph">
                  <wp:posOffset>126365</wp:posOffset>
                </wp:positionV>
                <wp:extent cx="0" cy="399415"/>
                <wp:effectExtent l="76200" t="0" r="57150" b="57785"/>
                <wp:wrapNone/>
                <wp:docPr id="25" name="직선 화살표 연결선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E727DCD" id="직선 화살표 연결선 25" o:spid="_x0000_s1026" type="#_x0000_t32" style="position:absolute;left:0;text-align:left;margin-left:3in;margin-top:9.95pt;width:0;height:31.45pt;z-index:25180876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1480QIAAKgFAAAOAAAAZHJzL2Uyb0RvYy54bWysVM2O0zAQviPxDpbv2SRt+hdtutpNUy4L&#10;rLSLOLux00QkdmS7TSvEAcQLICEhJA7cuK4QT4W678DYabM/XBDaHCKP7Zn55ptvfHyyqUq0ZlIV&#10;gkfYP/IwYjwVtODLCL+6mjtjjJQmnJJScBbhLVP4ZPr0yXFTh6wnclFSJhEE4Sps6gjnWteh66o0&#10;ZxVRR6JmHA4zISuiwZRLl0rSQPSqdHueN3QbIWktRcqUgt1Ze4inNn6WsVS/zDLFNCojDNi0/Uv7&#10;X5i/Oz0m4VKSOi/SPQzyHygqUnBI2oWaEU3QShZ/haqKVAolMn2UisoVWVakzNYA1fjeg2ouc1Iz&#10;WwuQo+qOJvV4YdMX6wuJChrh3gAjTiro0e7H+93H7+jm6+fdh183n76h3Zfr3z+vzR5cAsaaWoXg&#10;GPMLaWpON/yyPhfpG4W4iHPCl8wiv9rWEM03Hu49F2OoGvIumueCwh2y0sLSt8lkZUICMWhju7Tt&#10;usQ2GqXtZgq7/ckk8C0cl4QHv1oq/YyJCplFhJWWpFjmOhacgxSE9G0Wsj5X2qAi4cHBJOViXpSl&#10;VUTJURPhyQDqNSdKlAU1h9aQy0VcSrQmRlP2syU+uCbFilMbLGeEJvu1JkUJa6QtN1oWwFbJsMlW&#10;MYpRyWCMzKqFV3KTkVkht5jB2mhY2n1gxIrs7cSbJONkHDhBb5g4gTebOafzOHCGc380mPVncTzz&#10;35lS/CDMC0oZN9UcBO8H/yao/ei1Uu0k39Hm3o9u+QWw95GezgfeKOiPndFo0HeCfuI5Z+N57JzG&#10;/nA4Ss7is+QB0sRWrx4HbEelQSVWmsnLnDaIFkYu/cGk52Mw4IHojdrOIlIuoSWplhhJoV8XOrfi&#10;NrI0MdRdNcT22/eui94Sceihsbou7Gu7pQokeeivnRkzJu3ALQTdXkgjCzM+8BxYp/3TZd6bu7a9&#10;dfvATv8AAAD//wMAUEsDBBQABgAIAAAAIQA0Kuur3gAAAAkBAAAPAAAAZHJzL2Rvd25yZXYueG1s&#10;TI/BTsMwEETvSPyDtUjcqNO0pWmIU6FKINRbA0Uc3XhJIuJ1ZLtt4OtZxAGOOzOafVOsR9uLE/rQ&#10;OVIwnSQgkGpnOmoUvDw/3GQgQtRkdO8IFXxigHV5eVHo3Lgz7fBUxUZwCYVcK2hjHHIpQ92i1WHi&#10;BiT23p23OvLpG2m8PnO57WWaJLfS6o74Q6sH3LRYf1RHq2D82i6wee3m8Wn6uPTbxeZttq+Uur4a&#10;7+9ARBzjXxh+8BkdSmY6uCOZIHoF81nKWyIbqxUIDvwKBwVZmoEsC/l/QfkNAAD//wMAUEsBAi0A&#10;FAAGAAgAAAAhALaDOJL+AAAA4QEAABMAAAAAAAAAAAAAAAAAAAAAAFtDb250ZW50X1R5cGVzXS54&#10;bWxQSwECLQAUAAYACAAAACEAOP0h/9YAAACUAQAACwAAAAAAAAAAAAAAAAAvAQAAX3JlbHMvLnJl&#10;bHNQSwECLQAUAAYACAAAACEAkmdePNECAACoBQAADgAAAAAAAAAAAAAAAAAuAgAAZHJzL2Uyb0Rv&#10;Yy54bWxQSwECLQAUAAYACAAAACEANCrrq94AAAAJAQAADwAAAAAAAAAAAAAAAAArBQAAZHJzL2Rv&#10;d25yZXYueG1sUEsFBgAAAAAEAAQA8wAAADYGAAAAAA==&#10;">
                <v:stroke endarrow="block"/>
                <v:shadow color="#ccc"/>
              </v:shape>
            </w:pict>
          </mc:Fallback>
        </mc:AlternateContent>
      </w:r>
    </w:p>
    <w:p w:rsidR="00C46DE6" w:rsidRPr="000F3174" w:rsidRDefault="00C46DE6" w:rsidP="00C46DE6">
      <w:pPr>
        <w:jc w:val="left"/>
        <w:rPr>
          <w:rFonts w:eastAsiaTheme="minorHAnsi"/>
        </w:rPr>
      </w:pPr>
    </w:p>
    <w:p w:rsidR="00C46DE6" w:rsidRPr="000F3174" w:rsidRDefault="00C46DE6" w:rsidP="00C46DE6">
      <w:pPr>
        <w:widowControl/>
        <w:wordWrap/>
        <w:autoSpaceDE/>
        <w:autoSpaceDN/>
        <w:jc w:val="left"/>
        <w:rPr>
          <w:rFonts w:eastAsiaTheme="minorHAnsi"/>
        </w:rPr>
      </w:pPr>
      <w:r w:rsidRPr="000F3174">
        <w:rPr>
          <w:rFonts w:eastAsiaTheme="minorHAnsi" w:cs="Times New Roman"/>
          <w:noProof/>
          <w:kern w:val="0"/>
          <w:sz w:val="24"/>
          <w:szCs w:val="24"/>
        </w:rPr>
        <mc:AlternateContent>
          <mc:Choice Requires="wps">
            <w:drawing>
              <wp:anchor distT="0" distB="0" distL="114300" distR="114300" simplePos="0" relativeHeight="251814912" behindDoc="0" locked="0" layoutInCell="1" allowOverlap="1" wp14:anchorId="19B1188E" wp14:editId="3A07B72F">
                <wp:simplePos x="0" y="0"/>
                <wp:positionH relativeFrom="column">
                  <wp:posOffset>1914525</wp:posOffset>
                </wp:positionH>
                <wp:positionV relativeFrom="paragraph">
                  <wp:posOffset>3400425</wp:posOffset>
                </wp:positionV>
                <wp:extent cx="1714500" cy="704850"/>
                <wp:effectExtent l="0" t="0" r="19050" b="19050"/>
                <wp:wrapNone/>
                <wp:docPr id="26" name="직사각형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485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C46DE6">
                            <w:pPr>
                              <w:jc w:val="center"/>
                              <w:rPr>
                                <w:rFonts w:ascii="Calibri" w:hAnsi="Calibri"/>
                                <w:sz w:val="22"/>
                              </w:rPr>
                            </w:pPr>
                            <w:r>
                              <w:rPr>
                                <w:rFonts w:ascii="Calibri" w:hAnsi="Calibri"/>
                                <w:sz w:val="22"/>
                              </w:rPr>
                              <w:t>(n =</w:t>
                            </w:r>
                            <w:r>
                              <w:rPr>
                                <w:rFonts w:ascii="Calibri" w:hAnsi="Calibri" w:hint="eastAsia"/>
                                <w:sz w:val="22"/>
                              </w:rPr>
                              <w:t>4</w:t>
                            </w:r>
                            <w:r>
                              <w:rPr>
                                <w:rFonts w:ascii="Calibri" w:hAnsi="Calibri"/>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B1188E" id="직사각형 26" o:spid="_x0000_s1112" style="position:absolute;margin-left:150.75pt;margin-top:267.75pt;width:135pt;height:55.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UzZPAIAAFQEAAAOAAAAZHJzL2Uyb0RvYy54bWysVMGO0zAQvSPxD5bvNEnV7najpqtVlyKk&#10;BVZa+ADHcRILxzZjt0m5Lf+wEn/AhQPfhZZ/YOJ0SxY4IXKwPJ7x88x7M1med40iOwFOGp3RZBJT&#10;IjQ3hdRVRt+93TxbUOI80wVTRouM7oWj56unT5atTcXU1EYVAgiCaJe2NqO19zaNIsdr0TA3MVZo&#10;dJYGGubRhCoqgLWI3qhoGscnUWugsGC4cA5PLwcnXQX8shTcvylLJzxRGcXcfFghrHm/RqslSytg&#10;tpb8kAb7hywaJjU+eoS6ZJ6RLcg/oBrJwThT+gk3TWTKUnIRasBqkvi3am5qZkWoBclx9kiT+3+w&#10;/PXuGogsMjo9oUSzBjW6/3J7/+nr92+3Pz7fETxGjlrrUgy9sdfQV+nsleHvHdFmXTNdiQsA09aC&#10;FZhZ0sdHjy70hsOrJG9fmQJfYFtvAl1dCU0PiESQLqiyP6oiOk84HianyWweo3gcfafxbDEPskUs&#10;fbhtwfkXwjSk32QUUPWAznZXzvfZsPQhJGRvlCw2UqlgQJWvFZAdww7ZhC8UgEWOw5QmbUbP5tN5&#10;QH7kc2OIOHx/g2ikx1ZXssno4hjE0p6257oIjeiZVMMeU1b6wGNP3SCB7/IuiLU4qpKbYo/Mghla&#10;G0cRN7WBj5S02NYZdR+2DAQl6qVGdc6S2ayfg7EBYyMfG0xzhMqop2TYrv0wO1sLsqrxpSTQoc0F&#10;KlrKQHav9pDVIX9s3aDBYcz62RjbIerXz2D1EwAA//8DAFBLAwQUAAYACAAAACEA1ctIjN8AAAAL&#10;AQAADwAAAGRycy9kb3ducmV2LnhtbEyPy07DMBBF90j8gzVI7KhTgtM2xKl4iBXqogHRrWubOCIe&#10;R7Hbpn/PdAW7eRzdOVOtJ9+zox1jF1DCfJYBs6iD6bCV8PnxdrcEFpNCo/qAVsLZRljX11eVKk04&#10;4dYem9QyCsFYKgkupaHkPGpnvYqzMFik3XcYvUrUji03ozpRuO/5fZYV3KsO6YJTg31xVv80By9h&#10;0abXRj8L/bVx5+X7asrjttlJeXszPT0CS3ZKfzBc9EkdanLahwOayHoJeTYXhEoQuaCCCLG4TPYS&#10;iodCAK8r/v+H+hcAAP//AwBQSwECLQAUAAYACAAAACEAtoM4kv4AAADhAQAAEwAAAAAAAAAAAAAA&#10;AAAAAAAAW0NvbnRlbnRfVHlwZXNdLnhtbFBLAQItABQABgAIAAAAIQA4/SH/1gAAAJQBAAALAAAA&#10;AAAAAAAAAAAAAC8BAABfcmVscy8ucmVsc1BLAQItABQABgAIAAAAIQATBUzZPAIAAFQEAAAOAAAA&#10;AAAAAAAAAAAAAC4CAABkcnMvZTJvRG9jLnhtbFBLAQItABQABgAIAAAAIQDVy0iM3wAAAAsBAAAP&#10;AAAAAAAAAAAAAAAAAJYEAABkcnMvZG93bnJldi54bWxQSwUGAAAAAAQABADzAAAAogUAAAAA&#10;">
                <v:textbox inset=",7.2pt,,7.2pt">
                  <w:txbxContent>
                    <w:p w:rsidR="006267A7" w:rsidRDefault="006267A7" w:rsidP="00C46DE6">
                      <w:pPr>
                        <w:jc w:val="center"/>
                        <w:rPr>
                          <w:rFonts w:ascii="Calibri" w:hAnsi="Calibri"/>
                          <w:sz w:val="22"/>
                        </w:rPr>
                      </w:pPr>
                      <w:r w:rsidRPr="005436BC">
                        <w:rPr>
                          <w:rFonts w:ascii="Calibri" w:hAnsi="Calibri"/>
                          <w:sz w:val="22"/>
                        </w:rPr>
                        <w:t>Studies included in    qualitative synthesis</w:t>
                      </w:r>
                      <w:r w:rsidRPr="005436BC" w:rsidDel="005436BC">
                        <w:rPr>
                          <w:rFonts w:ascii="Calibri" w:hAnsi="Calibri"/>
                          <w:sz w:val="22"/>
                        </w:rPr>
                        <w:t xml:space="preserve"> </w:t>
                      </w:r>
                    </w:p>
                    <w:p w:rsidR="006267A7" w:rsidRDefault="006267A7" w:rsidP="00C46DE6">
                      <w:pPr>
                        <w:jc w:val="center"/>
                        <w:rPr>
                          <w:rFonts w:ascii="Calibri" w:hAnsi="Calibri"/>
                          <w:sz w:val="22"/>
                        </w:rPr>
                      </w:pPr>
                      <w:r>
                        <w:rPr>
                          <w:rFonts w:ascii="Calibri" w:hAnsi="Calibri"/>
                          <w:sz w:val="22"/>
                        </w:rPr>
                        <w:t>(n =</w:t>
                      </w:r>
                      <w:r>
                        <w:rPr>
                          <w:rFonts w:ascii="Calibri" w:hAnsi="Calibri" w:hint="eastAsia"/>
                          <w:sz w:val="22"/>
                        </w:rPr>
                        <w:t>4</w:t>
                      </w:r>
                      <w:r>
                        <w:rPr>
                          <w:rFonts w:ascii="Calibri" w:hAnsi="Calibri"/>
                          <w:sz w:val="22"/>
                        </w:rPr>
                        <w:t>)</w:t>
                      </w:r>
                    </w:p>
                  </w:txbxContent>
                </v:textbox>
              </v:rect>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13888" behindDoc="0" locked="0" layoutInCell="1" allowOverlap="1" wp14:anchorId="7037340D" wp14:editId="10D4DAAD">
                <wp:simplePos x="0" y="0"/>
                <wp:positionH relativeFrom="column">
                  <wp:posOffset>4229100</wp:posOffset>
                </wp:positionH>
                <wp:positionV relativeFrom="paragraph">
                  <wp:posOffset>2381250</wp:posOffset>
                </wp:positionV>
                <wp:extent cx="1809750" cy="609600"/>
                <wp:effectExtent l="0" t="0" r="19050" b="19050"/>
                <wp:wrapNone/>
                <wp:docPr id="27" name="직사각형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60960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 xml:space="preserve">Full-text articles excluded, </w:t>
                            </w:r>
                            <w:r>
                              <w:rPr>
                                <w:rFonts w:ascii="Calibri" w:hAnsi="Calibri"/>
                                <w:sz w:val="22"/>
                              </w:rPr>
                              <w:br/>
                              <w:t>(n =</w:t>
                            </w:r>
                            <w:proofErr w:type="gramStart"/>
                            <w:r>
                              <w:rPr>
                                <w:rFonts w:ascii="Calibri" w:hAnsi="Calibri" w:hint="eastAsia"/>
                                <w:sz w:val="22"/>
                              </w:rPr>
                              <w:t>30</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37340D" id="직사각형 27" o:spid="_x0000_s1113" style="position:absolute;margin-left:333pt;margin-top:187.5pt;width:142.5pt;height:48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pxPQIAAFQEAAAOAAAAZHJzL2Uyb0RvYy54bWysVMGO0zAQvSPxD5bvNEm17bZR09WqSxHS&#10;AistfIDjOImFY5ux22S5Lf+wEn/AhQPfhZZ/YOJ0SxY4IXKwPJ7x88x7M1mddY0iewFOGp3RZBJT&#10;IjQ3hdRVRt+93T5bUOI80wVTRouM3ghHz9ZPn6xam4qpqY0qBBAE0S5tbUZr720aRY7XomFuYqzQ&#10;6CwNNMyjCVVUAGsRvVHRNI7nUWugsGC4cA5PLwYnXQf8shTcvylLJzxRGcXcfFghrHm/RusVSytg&#10;tpb8kAb7hywaJjU+eoS6YJ6RHcg/oBrJwThT+gk3TWTKUnIRasBqkvi3aq5rZkWoBclx9kiT+3+w&#10;/PX+CogsMjo9pUSzBjW6/3J7/+nr92+3Pz7fETxGjlrrUgy9tlfQV+nspeHvHdFmUzNdiXMA09aC&#10;FZhZ0sdHjy70hsOrJG9fmQJfYDtvAl1dCU0PiESQLqhyc1RFdJ5wPEwW8fJ0huJx9M3j5TwOskUs&#10;fbhtwfkXwjSk32QUUPWAzvaXzvfZsPQhJGRvlCy2UqlgQJVvFJA9ww7Zhi8UgEWOw5QmbUaXs+ks&#10;ID/yuTFEHL6/QTTSY6sr2WR0cQxiaU/bc12ERvRMqmGPKSt94LGnbpDAd3kXxFocVclNcYPMghla&#10;G0cRN7WBj5S02NYZdR92DAQl6qVGdZbJyUk/B2MDxkY+NpjmCJVRT8mw3fhhdnYWZFXjS0mgQ5tz&#10;VLSUgexe7SGrQ/7YukGDw5j1szG2Q9Svn8H6JwAAAP//AwBQSwMEFAAGAAgAAAAhAM+/y6PgAAAA&#10;CwEAAA8AAABkcnMvZG93bnJldi54bWxMj81OwzAQhO9IvIO1SNyoU0qSNs2m4kecUA8NiF5dZ4kj&#10;YjuK3TZ9e5YT3L7RjmZnys1ke3GiMXTeIcxnCQhy2jedaxE+3l/vliBCVK5RvXeEcKEAm+r6qlRF&#10;489uR6c6toJDXCgUgolxKKQM2pBVYeYHcnz78qNVkeXYymZUZw63vbxPkkxa1Tn+YNRAz4b0d320&#10;CHkbX2r9lOrPrbks31bTIuzqPeLtzfS4BhFpin9m+K3P1aHiTgd/dE0QPUKWZbwlIizylIEdq3TO&#10;cEB4yBlkVcr/G6ofAAAA//8DAFBLAQItABQABgAIAAAAIQC2gziS/gAAAOEBAAATAAAAAAAAAAAA&#10;AAAAAAAAAABbQ29udGVudF9UeXBlc10ueG1sUEsBAi0AFAAGAAgAAAAhADj9If/WAAAAlAEAAAsA&#10;AAAAAAAAAAAAAAAALwEAAF9yZWxzLy5yZWxzUEsBAi0AFAAGAAgAAAAhAH9IOnE9AgAAVAQAAA4A&#10;AAAAAAAAAAAAAAAALgIAAGRycy9lMm9Eb2MueG1sUEsBAi0AFAAGAAgAAAAhAM+/y6PgAAAACwEA&#10;AA8AAAAAAAAAAAAAAAAAlwQAAGRycy9kb3ducmV2LnhtbFBLBQYAAAAABAAEAPMAAACkBQAAAAA=&#10;">
                <v:textbox inset=",7.2pt,,7.2pt">
                  <w:txbxContent>
                    <w:p w:rsidR="006267A7" w:rsidRDefault="006267A7" w:rsidP="00C46DE6">
                      <w:pPr>
                        <w:jc w:val="center"/>
                        <w:rPr>
                          <w:rFonts w:ascii="Calibri" w:hAnsi="Calibri"/>
                          <w:sz w:val="22"/>
                        </w:rPr>
                      </w:pPr>
                      <w:r>
                        <w:rPr>
                          <w:rFonts w:ascii="Calibri" w:hAnsi="Calibri"/>
                          <w:sz w:val="22"/>
                        </w:rPr>
                        <w:t xml:space="preserve">Full-text articles excluded, </w:t>
                      </w:r>
                      <w:r>
                        <w:rPr>
                          <w:rFonts w:ascii="Calibri" w:hAnsi="Calibri"/>
                          <w:sz w:val="22"/>
                        </w:rPr>
                        <w:br/>
                        <w:t>(n =</w:t>
                      </w:r>
                      <w:proofErr w:type="gramStart"/>
                      <w:r>
                        <w:rPr>
                          <w:rFonts w:ascii="Calibri" w:hAnsi="Calibri" w:hint="eastAsia"/>
                          <w:sz w:val="22"/>
                        </w:rPr>
                        <w:t>30</w:t>
                      </w:r>
                      <w:r>
                        <w:rPr>
                          <w:rFonts w:ascii="Calibri" w:hAnsi="Calibri"/>
                          <w:sz w:val="22"/>
                        </w:rPr>
                        <w:t xml:space="preserve"> )</w:t>
                      </w:r>
                      <w:proofErr w:type="gramEnd"/>
                    </w:p>
                  </w:txbxContent>
                </v:textbox>
              </v:rect>
            </w:pict>
          </mc:Fallback>
        </mc:AlternateContent>
      </w:r>
      <w:r w:rsidRPr="000F3174">
        <w:rPr>
          <w:rFonts w:eastAsiaTheme="minorHAnsi" w:cs="Times New Roman"/>
          <w:noProof/>
          <w:kern w:val="0"/>
          <w:sz w:val="24"/>
          <w:szCs w:val="24"/>
        </w:rPr>
        <mc:AlternateContent>
          <mc:Choice Requires="wps">
            <w:drawing>
              <wp:anchor distT="36576" distB="36576" distL="36575" distR="36575" simplePos="0" relativeHeight="251815936" behindDoc="0" locked="0" layoutInCell="1" allowOverlap="1" wp14:anchorId="3534D45C" wp14:editId="46C3AA42">
                <wp:simplePos x="0" y="0"/>
                <wp:positionH relativeFrom="column">
                  <wp:posOffset>2742565</wp:posOffset>
                </wp:positionH>
                <wp:positionV relativeFrom="paragraph">
                  <wp:posOffset>735965</wp:posOffset>
                </wp:positionV>
                <wp:extent cx="0" cy="457200"/>
                <wp:effectExtent l="76200" t="0" r="57150" b="57150"/>
                <wp:wrapNone/>
                <wp:docPr id="28" name="직선 화살표 연결선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FDB7A8" id="직선 화살표 연결선 28" o:spid="_x0000_s1026" type="#_x0000_t32" style="position:absolute;left:0;text-align:left;margin-left:215.95pt;margin-top:57.95pt;width:0;height:36pt;z-index:25181593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x8F0AIAAKgFAAAOAAAAZHJzL2Uyb0RvYy54bWysVMuO0zAU3SPxD5b3mSRt+oomHc2kKRse&#10;I80g1m7sNBGJHdlu0wqxAPEDSEgIiQU7tiPEV6HOP3DttBk6bBCaLCxfx/f43HOPfXq2qUq0ZlIV&#10;gkfYP/EwYjwVtODLCL+8njtjjJQmnJJScBbhLVP4bPr40WlTh6wnclFSJhGAcBU2dYRzrevQdVWa&#10;s4qoE1EzDj8zISuiIZRLl0rSAHpVuj3PG7qNkLSWImVKweqs/YmnFj/LWKpfZJliGpURBm7ajtKO&#10;CzO601MSLiWp8yLd0yD/waIiBYdDO6gZ0QStZPEXVFWkUiiR6ZNUVK7IsiJltgaoxvfuVXOVk5rZ&#10;WkAcVXcyqYeDTZ+vLyUqaIR70ClOKujR7vu73Ydv6PbLp937n7cfv6Ld55tfP27MGmwCxZpahZAY&#10;80tpak43/Kp+KtLXCnER54QvmWV+va0BzTcZ7lGKCVQN5y6aZ4LCHrLSwsq3yWRlIEEYtLFd2nZd&#10;YhuN0nYxhdVgMAIDWHASHvJqqfQTJipkJhFWWpJimetYcA5WENK3p5D1U6UNKxIeEsyhXMyLsrSO&#10;KDlqIjwZ9AY2QYmyoOan2abkchGXEq2J8ZT99iyOtkmx4tSC5YzQZD/XpChhjrTVRssC1CoZNqdV&#10;jGJUMrhGZtbSK7k5kVkjt5wh2miY2nVQxJrszcSbJONkHDhBb5g4gTebOefzOHCGc380mPVncTzz&#10;35pS/CDMC0oZN9UcDO8H/2ao/dVrrdpZvpPNPUa3+gLZY6bn84E3CvpjZzQa9J2gn3jOxXgeO+ex&#10;PxyOkov4IrnHNLHVq4ch20lpWImVZvIqpw2ihbFLfzDp+RgCeCB6o7aziJRLaEmqJUZS6FeFzq25&#10;jS0NxpEbYvvte9eht0Icemiirgv72u6kAkse+mvvjLkm7YVbCLq9lMYW5vrAc2CT9k+XeW/+jO2u&#10;uwd2+hsAAP//AwBQSwMEFAAGAAgAAAAhAFk3WBffAAAACwEAAA8AAABkcnMvZG93bnJldi54bWxM&#10;j0FPwzAMhe9I/IfISNxYWrayrTSd0CQQ2m1lQxyzxrQVjVMl2Vb49RhxgJv93tPz52I12l6c0IfO&#10;kYJ0koBAqp3pqFGwe3m8WYAIUZPRvSNU8IkBVuXlRaFz4860xVMVG8ElFHKtoI1xyKUMdYtWh4kb&#10;kNh7d97qyKtvpPH6zOW2l7dJciet7ogvtHrAdYv1R3W0CsavTYbNazeLz+nT3G+y9dt0Xyl1fTU+&#10;3IOIOMa/MPzgMzqUzHRwRzJB9Apm03TJUTbSjAdO/CoHVhbzJciykP9/KL8BAAD//wMAUEsBAi0A&#10;FAAGAAgAAAAhALaDOJL+AAAA4QEAABMAAAAAAAAAAAAAAAAAAAAAAFtDb250ZW50X1R5cGVzXS54&#10;bWxQSwECLQAUAAYACAAAACEAOP0h/9YAAACUAQAACwAAAAAAAAAAAAAAAAAvAQAAX3JlbHMvLnJl&#10;bHNQSwECLQAUAAYACAAAACEAC3sfBdACAACoBQAADgAAAAAAAAAAAAAAAAAuAgAAZHJzL2Uyb0Rv&#10;Yy54bWxQSwECLQAUAAYACAAAACEAWTdYF98AAAALAQAADwAAAAAAAAAAAAAAAAAqBQAAZHJzL2Rv&#10;d25yZXYueG1sUEsFBgAAAAAEAAQA8wAAADYGA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12864" behindDoc="0" locked="0" layoutInCell="1" allowOverlap="1" wp14:anchorId="795D7827" wp14:editId="11D7764B">
                <wp:simplePos x="0" y="0"/>
                <wp:positionH relativeFrom="column">
                  <wp:posOffset>1887220</wp:posOffset>
                </wp:positionH>
                <wp:positionV relativeFrom="paragraph">
                  <wp:posOffset>1240155</wp:posOffset>
                </wp:positionV>
                <wp:extent cx="1714500" cy="752764"/>
                <wp:effectExtent l="0" t="0" r="19050" b="28575"/>
                <wp:wrapNone/>
                <wp:docPr id="64" name="직사각형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764"/>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 xml:space="preserve">(n = </w:t>
                            </w:r>
                            <w:proofErr w:type="gramStart"/>
                            <w:r>
                              <w:rPr>
                                <w:rFonts w:ascii="Calibri" w:hAnsi="Calibri" w:hint="eastAsia"/>
                                <w:sz w:val="22"/>
                              </w:rPr>
                              <w:t>279</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5D7827" id="직사각형 64" o:spid="_x0000_s1114" style="position:absolute;margin-left:148.6pt;margin-top:97.65pt;width:135pt;height:59.2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esPAIAAFQEAAAOAAAAZHJzL2Uyb0RvYy54bWysVEGO0zAU3SNxB8t7mqRqp52o6WjUoQhp&#10;gJEGDuA4TmLh2ObbbVp2wx1G4gZsWHAuNNyBH6ctGWCFyMLyt7+f33/vO4uLXaPIVoCTRmc0GcWU&#10;CM1NIXWV0Xdv18/mlDjPdMGU0SKje+HoxfLpk0VrUzE2tVGFAIIg2qWtzWjtvU2jyPFaNMyNjBUa&#10;N0sDDfMYQhUVwFpEb1Q0juOzqDVQWDBcOIerV/0mXQb8shTcvylLJzxRGUVuPowQxrwbo+WCpRUw&#10;W0t+oMH+gUXDpMZLT1BXzDOyAfkHVCM5GGdKP+KmiUxZSi5CDVhNEv9WzW3NrAi1oDjOnmRy/w+W&#10;v97eAJFFRs8mlGjWoEcPX+4ePn39/u3ux+d7gsuoUWtdiqm39ga6Kp29Nvy9I9qsaqYrcQlg2lqw&#10;ApklXX706EAXODxK8vaVKfAGtvEmyLUroekAUQiyC67sT66InSccF5NZMpnGaB7Hvdl0POspRSw9&#10;nrbg/AthGtJNMgroekBn22vnOzYsPaYE9kbJYi2VCgFU+UoB2TLskHX4QgFY5DBNadJm9Hw6ngbk&#10;R3tuCBGH728QjfTY6ko2GZ2fkljayfZcF6ERPZOqnyNlpQ86dtL1FvhdvgtmzedHV3JT7FFZMH1r&#10;41PESW3gIyUttnVG3YcNA0GJeqnRnfNkMunewTCAYZAPA6Y5QmXUU9JPV75/OxsLsqrxpiTIoc0l&#10;OlrKIHbnds/qwB9bN3hweGbd2xjGIevXz2D5EwAA//8DAFBLAwQUAAYACAAAACEA3Ry8k+AAAAAL&#10;AQAADwAAAGRycy9kb3ducmV2LnhtbEyPy07DMBBF90j8gzVI7KjTRGmTEKfiIVaIRQNqt649xBGx&#10;HcVum/490xUsZ+7RnTP1ZrYDO+EUeu8ELBcJMHTK6951Ar4+3x4KYCFKp+XgHQq4YIBNc3tTy0r7&#10;s9viqY0doxIXKinAxDhWnAdl0Mqw8CM6yr79ZGWkceq4nuSZyu3A0yRZcSt7RxeMHPHFoPppj1bA&#10;uouvrXrO1e7DXIr3cs7Ctt0LcX83Pz0CizjHPxiu+qQODTkd/NHpwAYBablOCaWgzDNgROSr6+Yg&#10;IFtmBfCm5v9/aH4BAAD//wMAUEsBAi0AFAAGAAgAAAAhALaDOJL+AAAA4QEAABMAAAAAAAAAAAAA&#10;AAAAAAAAAFtDb250ZW50X1R5cGVzXS54bWxQSwECLQAUAAYACAAAACEAOP0h/9YAAACUAQAACwAA&#10;AAAAAAAAAAAAAAAvAQAAX3JlbHMvLnJlbHNQSwECLQAUAAYACAAAACEAoEPnrDwCAABUBAAADgAA&#10;AAAAAAAAAAAAAAAuAgAAZHJzL2Uyb0RvYy54bWxQSwECLQAUAAYACAAAACEA3Ry8k+AAAAALAQAA&#10;DwAAAAAAAAAAAAAAAACWBAAAZHJzL2Rvd25yZXYueG1sUEsFBgAAAAAEAAQA8wAAAKMFAAAAAA==&#10;">
                <v:textbox inset=",7.2pt,,7.2pt">
                  <w:txbxContent>
                    <w:p w:rsidR="006267A7" w:rsidRDefault="006267A7" w:rsidP="00C46DE6">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 xml:space="preserve">(n = </w:t>
                      </w:r>
                      <w:proofErr w:type="gramStart"/>
                      <w:r>
                        <w:rPr>
                          <w:rFonts w:ascii="Calibri" w:hAnsi="Calibri" w:hint="eastAsia"/>
                          <w:sz w:val="22"/>
                        </w:rPr>
                        <w:t>279</w:t>
                      </w:r>
                      <w:r>
                        <w:rPr>
                          <w:rFonts w:ascii="Calibri" w:hAnsi="Calibri"/>
                          <w:sz w:val="22"/>
                        </w:rPr>
                        <w:t xml:space="preserve"> )</w:t>
                      </w:r>
                      <w:proofErr w:type="gramEnd"/>
                    </w:p>
                  </w:txbxContent>
                </v:textbox>
              </v:rect>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09792" behindDoc="0" locked="0" layoutInCell="1" allowOverlap="1" wp14:anchorId="0E6FBB69" wp14:editId="6F75668F">
                <wp:simplePos x="0" y="0"/>
                <wp:positionH relativeFrom="column">
                  <wp:posOffset>1475105</wp:posOffset>
                </wp:positionH>
                <wp:positionV relativeFrom="paragraph">
                  <wp:posOffset>121285</wp:posOffset>
                </wp:positionV>
                <wp:extent cx="2771775" cy="571500"/>
                <wp:effectExtent l="0" t="0" r="28575" b="19050"/>
                <wp:wrapNone/>
                <wp:docPr id="65" name="직사각형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Records after duplicates removed</w:t>
                            </w:r>
                            <w:r>
                              <w:rPr>
                                <w:rFonts w:ascii="Calibri" w:hAnsi="Calibri"/>
                                <w:sz w:val="22"/>
                              </w:rPr>
                              <w:br/>
                              <w:t xml:space="preserve">(n = </w:t>
                            </w:r>
                            <w:proofErr w:type="gramStart"/>
                            <w:r>
                              <w:rPr>
                                <w:rFonts w:ascii="Calibri" w:hAnsi="Calibri" w:hint="eastAsia"/>
                                <w:sz w:val="22"/>
                              </w:rPr>
                              <w:t>279</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FBB69" id="직사각형 65" o:spid="_x0000_s1115" style="position:absolute;margin-left:116.15pt;margin-top:9.55pt;width:218.25pt;height:4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THKPQIAAFQEAAAOAAAAZHJzL2Uyb0RvYy54bWysVEGO0zAU3SNxB8t7mqSaTtuo6WjUoQhp&#10;gJEGDuA4TmLh2ObbbVp2wx1G4gZsWHAuNNyBH6ctGWCFyMLyt7+f33/vO4uLXaPIVoCTRmc0GcWU&#10;CM1NIXWV0Xdv189mlDjPdMGU0SKje+HoxfLpk0VrUzE2tVGFAIIg2qWtzWjtvU2jyPFaNMyNjBUa&#10;N0sDDfMYQhUVwFpEb1Q0juPzqDVQWDBcOIerV/0mXQb8shTcvylLJzxRGUVuPowQxrwbo+WCpRUw&#10;W0t+oMH+gUXDpMZLT1BXzDOyAfkHVCM5GGdKP+KmiUxZSi5CDVhNEv9WzW3NrAi1oDjOnmRy/w+W&#10;v97eAJFFRs8nlGjWoEcPX+4ePn39/u3ux+d7gsuoUWtdiqm39ga6Kp29Nvy9I9qsaqYrcQlg2lqw&#10;ApklXX706EAXODxK8vaVKfAGtvEmyLUroekAUQiyC67sT66InSccF8fTaTKdIjuOe5NpMomDbRFL&#10;j6ctOP9CmIZ0k4wCuh7Q2fba+Y4NS48pgb1RslhLpUIAVb5SQLYMO2QdvlAAFjlMU5q0GZ1PxpOA&#10;/GjPDSHi8P0NopEeW13JJqOzUxJLO9me6yI0omdS9XOkrPRBx0663gK/y3fBrNn86Epuij0qC6Zv&#10;bXyKOKkNfKSkxbbOqPuwYSAoUS81ujNPzs66dzAMYBjkw4BpjlAZ9ZT005Xv387GgqxqvCkJcmhz&#10;iY6WMojdud2zOvDH1g0eHJ5Z9zaGccj69TNY/gQAAP//AwBQSwMEFAAGAAgAAAAhABSSvEreAAAA&#10;CgEAAA8AAABkcnMvZG93bnJldi54bWxMj81OwzAQhO9IvIO1SNyo00SENI1T8SNOiEMDolc3XuKI&#10;eB3Fbpu+PcuJHnfm0+xMtZndII44hd6TguUiAYHUetNTp+Dz4/WuABGiJqMHT6jgjAE29fVVpUvj&#10;T7TFYxM7wSEUSq3AxjiWUobWotNh4Uck9r795HTkc+qkmfSJw90g0yTJpdM98QerR3y22P40B6fg&#10;oYsvTft0336923PxtpqzsG12St3ezI9rEBHn+A/DX32uDjV32vsDmSAGBWmWZoyysVqCYCDPC96y&#10;ZyFhRdaVvJxQ/wIAAP//AwBQSwECLQAUAAYACAAAACEAtoM4kv4AAADhAQAAEwAAAAAAAAAAAAAA&#10;AAAAAAAAW0NvbnRlbnRfVHlwZXNdLnhtbFBLAQItABQABgAIAAAAIQA4/SH/1gAAAJQBAAALAAAA&#10;AAAAAAAAAAAAAC8BAABfcmVscy8ucmVsc1BLAQItABQABgAIAAAAIQBCZTHKPQIAAFQEAAAOAAAA&#10;AAAAAAAAAAAAAC4CAABkcnMvZTJvRG9jLnhtbFBLAQItABQABgAIAAAAIQAUkrxK3gAAAAoBAAAP&#10;AAAAAAAAAAAAAAAAAJcEAABkcnMvZG93bnJldi54bWxQSwUGAAAAAAQABADzAAAAogUAAAAA&#10;">
                <v:textbox inset=",7.2pt,,7.2pt">
                  <w:txbxContent>
                    <w:p w:rsidR="006267A7" w:rsidRDefault="006267A7" w:rsidP="00C46DE6">
                      <w:pPr>
                        <w:jc w:val="center"/>
                        <w:rPr>
                          <w:rFonts w:ascii="Calibri" w:hAnsi="Calibri"/>
                          <w:sz w:val="22"/>
                        </w:rPr>
                      </w:pPr>
                      <w:r>
                        <w:rPr>
                          <w:rFonts w:ascii="Calibri" w:hAnsi="Calibri"/>
                          <w:sz w:val="22"/>
                        </w:rPr>
                        <w:t>Records after duplicates removed</w:t>
                      </w:r>
                      <w:r>
                        <w:rPr>
                          <w:rFonts w:ascii="Calibri" w:hAnsi="Calibri"/>
                          <w:sz w:val="22"/>
                        </w:rPr>
                        <w:br/>
                        <w:t xml:space="preserve">(n = </w:t>
                      </w:r>
                      <w:proofErr w:type="gramStart"/>
                      <w:r>
                        <w:rPr>
                          <w:rFonts w:ascii="Calibri" w:hAnsi="Calibri" w:hint="eastAsia"/>
                          <w:sz w:val="22"/>
                        </w:rPr>
                        <w:t>279</w:t>
                      </w:r>
                      <w:r>
                        <w:rPr>
                          <w:rFonts w:ascii="Calibri" w:hAnsi="Calibri"/>
                          <w:sz w:val="22"/>
                        </w:rPr>
                        <w:t xml:space="preserve"> )</w:t>
                      </w:r>
                      <w:proofErr w:type="gramEnd"/>
                    </w:p>
                  </w:txbxContent>
                </v:textbox>
              </v:rect>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11840" behindDoc="0" locked="0" layoutInCell="1" allowOverlap="1" wp14:anchorId="2231B49F" wp14:editId="67EB0649">
                <wp:simplePos x="0" y="0"/>
                <wp:positionH relativeFrom="column">
                  <wp:posOffset>4227830</wp:posOffset>
                </wp:positionH>
                <wp:positionV relativeFrom="paragraph">
                  <wp:posOffset>1279525</wp:posOffset>
                </wp:positionV>
                <wp:extent cx="1714500" cy="643255"/>
                <wp:effectExtent l="0" t="0" r="19050" b="23495"/>
                <wp:wrapNone/>
                <wp:docPr id="66" name="직사각형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Records excluded</w:t>
                            </w:r>
                            <w:r>
                              <w:rPr>
                                <w:rFonts w:ascii="Calibri" w:hAnsi="Calibri"/>
                                <w:sz w:val="22"/>
                              </w:rPr>
                              <w:br/>
                              <w:t xml:space="preserve">(n = </w:t>
                            </w:r>
                            <w:proofErr w:type="gramStart"/>
                            <w:r>
                              <w:rPr>
                                <w:rFonts w:ascii="Calibri" w:hAnsi="Calibri" w:hint="eastAsia"/>
                                <w:sz w:val="22"/>
                              </w:rPr>
                              <w:t>245</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31B49F" id="직사각형 66" o:spid="_x0000_s1116" style="position:absolute;margin-left:332.9pt;margin-top:100.75pt;width:135pt;height:50.6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VhuPAIAAFQEAAAOAAAAZHJzL2Uyb0RvYy54bWysVMGO0zAQvSPxD5bvNElpyzZqulp1KUJa&#10;YKWFD3AcJ7FwbDN2myy35R+Q+AMuHPgutPwDE6fbzQInRA6Wxx6/mXlvJqvTrlFkL8BJozOaTGJK&#10;hOamkLrK6Lu32ycnlDjPdMGU0SKj18LR0/XjR6vWpmJqaqMKAQRBtEtbm9Hae5tGkeO1aJibGCs0&#10;XpYGGubRhCoqgLWI3qhoGseLqDVQWDBcOIen58MlXQf8shTcvylLJzxRGcXcfFghrHm/RusVSytg&#10;tpb8kAb7hywaJjUGPUKdM8/IDuQfUI3kYJwp/YSbJjJlKbkINWA1SfxbNVc1syLUguQ4e6TJ/T9Y&#10;/np/CUQWGV0sKNGsQY1uv97cfvr24/vNzy+fCR4jR611Kbpe2Uvoq3T2wvD3jmizqZmuxBmAaWvB&#10;Csws6f2jBw96w+FTkrevTIER2M6bQFdXQtMDIhGkC6pcH1URnSccD5NnyWweo3gc7xazp9P5PIRg&#10;6d1rC86/EKYh/SajgKoHdLa/cL7PhqV3LiF7o2SxlUoFA6p8o4DsGXbINnwHdDd2U5q0GV3Op/OA&#10;/ODOjSHi8P0NopEeW13JJqMnRyeW9rQ910VoRM+kGvaYstIHHnvqBgl8l3dBrGXo3J7X3BTXyCyY&#10;obVxFHFTG/hISYttnVH3YcdAUKJealRnmcxm/RyMDRgb+dhgmiNURj0lw3bjh9nZWZBVjZGSQIc2&#10;Z6hoKQPZ91kd8sfWDRocxqyfjbEdvO5/ButfAAAA//8DAFBLAwQUAAYACAAAACEAlkDCAeAAAAAL&#10;AQAADwAAAGRycy9kb3ducmV2LnhtbEyPzU7DMBCE70i8g7VI3KjTRAlpGqfiR5wQhwZEr669xBHx&#10;OordNn173BM97uxo5pt6M9uBHXHyvSMBy0UCDEk53VMn4Ovz7aEE5oMkLQdHKOCMHjbN7U0tK+1O&#10;tMVjGzoWQ8hXUoAJYaw498qglX7hRqT4+3GTlSGeU8f1JE8x3A48TZKCW9lTbDByxBeD6rc9WAGP&#10;XXht1XOuvj/MuXxfzZnftjsh7u/mpzWwgHP4N8MFP6JDE5n27kDas0FAUeQRPQhIk2UOLDpW2UXZ&#10;C8iStATe1Px6Q/MHAAD//wMAUEsBAi0AFAAGAAgAAAAhALaDOJL+AAAA4QEAABMAAAAAAAAAAAAA&#10;AAAAAAAAAFtDb250ZW50X1R5cGVzXS54bWxQSwECLQAUAAYACAAAACEAOP0h/9YAAACUAQAACwAA&#10;AAAAAAAAAAAAAAAvAQAAX3JlbHMvLnJlbHNQSwECLQAUAAYACAAAACEAl6VYbjwCAABUBAAADgAA&#10;AAAAAAAAAAAAAAAuAgAAZHJzL2Uyb0RvYy54bWxQSwECLQAUAAYACAAAACEAlkDCAeAAAAALAQAA&#10;DwAAAAAAAAAAAAAAAACWBAAAZHJzL2Rvd25yZXYueG1sUEsFBgAAAAAEAAQA8wAAAKMFAAAAAA==&#10;">
                <v:textbox inset=",7.2pt,,7.2pt">
                  <w:txbxContent>
                    <w:p w:rsidR="006267A7" w:rsidRDefault="006267A7" w:rsidP="00C46DE6">
                      <w:pPr>
                        <w:jc w:val="center"/>
                        <w:rPr>
                          <w:rFonts w:ascii="Calibri" w:hAnsi="Calibri"/>
                          <w:sz w:val="22"/>
                        </w:rPr>
                      </w:pPr>
                      <w:r>
                        <w:rPr>
                          <w:rFonts w:ascii="Calibri" w:hAnsi="Calibri"/>
                          <w:sz w:val="22"/>
                        </w:rPr>
                        <w:t>Records excluded</w:t>
                      </w:r>
                      <w:r>
                        <w:rPr>
                          <w:rFonts w:ascii="Calibri" w:hAnsi="Calibri"/>
                          <w:sz w:val="22"/>
                        </w:rPr>
                        <w:br/>
                        <w:t xml:space="preserve">(n = </w:t>
                      </w:r>
                      <w:proofErr w:type="gramStart"/>
                      <w:r>
                        <w:rPr>
                          <w:rFonts w:ascii="Calibri" w:hAnsi="Calibri" w:hint="eastAsia"/>
                          <w:sz w:val="22"/>
                        </w:rPr>
                        <w:t>245</w:t>
                      </w:r>
                      <w:r>
                        <w:rPr>
                          <w:rFonts w:ascii="Calibri" w:hAnsi="Calibri"/>
                          <w:sz w:val="22"/>
                        </w:rPr>
                        <w:t xml:space="preserve"> )</w:t>
                      </w:r>
                      <w:proofErr w:type="gramEnd"/>
                    </w:p>
                  </w:txbxContent>
                </v:textbox>
              </v:rect>
            </w:pict>
          </mc:Fallback>
        </mc:AlternateContent>
      </w:r>
      <w:r w:rsidRPr="000F3174">
        <w:rPr>
          <w:rFonts w:eastAsiaTheme="minorHAnsi" w:cs="Times New Roman"/>
          <w:noProof/>
          <w:kern w:val="0"/>
          <w:sz w:val="24"/>
          <w:szCs w:val="24"/>
        </w:rPr>
        <mc:AlternateContent>
          <mc:Choice Requires="wps">
            <w:drawing>
              <wp:anchor distT="36575" distB="36575" distL="36576" distR="36576" simplePos="0" relativeHeight="251820032" behindDoc="0" locked="0" layoutInCell="1" allowOverlap="1" wp14:anchorId="11C19B4D" wp14:editId="4B6F94FD">
                <wp:simplePos x="0" y="0"/>
                <wp:positionH relativeFrom="column">
                  <wp:posOffset>3600450</wp:posOffset>
                </wp:positionH>
                <wp:positionV relativeFrom="paragraph">
                  <wp:posOffset>2727324</wp:posOffset>
                </wp:positionV>
                <wp:extent cx="628650" cy="0"/>
                <wp:effectExtent l="0" t="76200" r="19050" b="95250"/>
                <wp:wrapNone/>
                <wp:docPr id="67" name="직선 화살표 연결선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4663E5" id="직선 화살표 연결선 67" o:spid="_x0000_s1026" type="#_x0000_t32" style="position:absolute;left:0;text-align:left;margin-left:283.5pt;margin-top:214.75pt;width:49.5pt;height:0;z-index:25182003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50+1AIAAKgFAAAOAAAAZHJzL2Uyb0RvYy54bWysVEFv0zAUviPxHyzfsyRtmrbR0mlLUy4D&#10;Jm2Is5s4jUViR7bbdEIcQPwBJCSExIEb1wnxq1D3H3h222wdF4SWQ+Rn+33vve99z8cn67pCKyoV&#10;EzzG/pGHEeWZyBlfxPjV1cwZYaQ04TmpBKcxvqYKn0yePjlum4j2RCmqnEoEIFxFbRPjUusmcl2V&#10;lbQm6kg0lMNhIWRNNJhy4eaStIBeV27P80K3FTJvpMioUrA73R7iicUvCprpl0WhqEZVjCE3bf/S&#10;/ufm706OSbSQpClZtkuD/EcWNWEcgnZQU6IJWkr2F1TNMimUKPRRJmpXFAXLqK0BqvG9B9VclqSh&#10;thYgRzUdTerxYLMXqwuJWB7jcIgRJzX0aPPj/ebjd3T79fPmw6/bT9/Q5svN7583Zg8uAWNtoyJw&#10;TPiFNDVna37ZnIvsjUJcJCXhC2ozv7puAM03Hu6BizFUA3Hn7XORwx2y1MLSty5kbSCBGLS2Xbru&#10;ukTXGmWwGfZG4QB6me2PXBLt/Rqp9DMqamQWMVZaErYodSI4BykI6dsoZHWutMmKRHsHE5SLGasq&#10;q4iKozbG40FvYB2UqFhuDs01JRfzpJJoRYym7GdLhJP716RY8tyClZTk6W6tCatgjbTlRksGbFUU&#10;m2g1zTGqKIyRWW3Tq7iJSK2QtzmDtdawtPvAiBXZ27E3TkfpKHCCXpg6gTedOqezJHDCmT8cTPvT&#10;JJn670wpfhCVLM8pN9XsBe8H/yao3ehtpdpJvqPNPUS3/EKyh5mezgbeMOiPnOFw0HeCfuo5Z6NZ&#10;4pwmfhgO07PkLH2QaWqrV4+TbEelyUosNZWXZd6inBm59Afjno/BgAeiN9x2FpFqAS3JtMRICv2a&#10;6dKK28jSYByoIbHfrncd+paIfQ+N1XVhV9sdVSDJfX/tzJgx2Q7cXOTXF9LIwowPPAfWafd0mffm&#10;vm1v3T2wkz8AAAD//wMAUEsDBBQABgAIAAAAIQAGBtJn3wAAAAsBAAAPAAAAZHJzL2Rvd25yZXYu&#10;eG1sTI/NTsMwEITvSLyDtUjcqNPSuBDiVKgSCPVG+BFHN16SiHgd2W4beHoWCQmOOzua+aZcT24Q&#10;Bwyx96RhPstAIDXe9tRqeH66u7gCEZMhawZPqOETI6yr05PSFNYf6REPdWoFh1AsjIYupbGQMjYd&#10;OhNnfkTi37sPziQ+QyttMEcOd4NcZJmSzvTEDZ0ZcdNh81HvnYbpa5tj+9ov08P8fhW2+ebt8qXW&#10;+vxsur0BkXBKf2b4wWd0qJhp5/dkoxg05GrFW5KG5eI6B8EOpRQru19FVqX8v6H6BgAA//8DAFBL&#10;AQItABQABgAIAAAAIQC2gziS/gAAAOEBAAATAAAAAAAAAAAAAAAAAAAAAABbQ29udGVudF9UeXBl&#10;c10ueG1sUEsBAi0AFAAGAAgAAAAhADj9If/WAAAAlAEAAAsAAAAAAAAAAAAAAAAALwEAAF9yZWxz&#10;Ly5yZWxzUEsBAi0AFAAGAAgAAAAhAIdvnT7UAgAAqAUAAA4AAAAAAAAAAAAAAAAALgIAAGRycy9l&#10;Mm9Eb2MueG1sUEsBAi0AFAAGAAgAAAAhAAYG0mffAAAACwEAAA8AAAAAAAAAAAAAAAAALgUAAGRy&#10;cy9kb3ducmV2LnhtbFBLBQYAAAAABAAEAPMAAAA6Bg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36575" distB="36575" distL="36576" distR="36576" simplePos="0" relativeHeight="251819008" behindDoc="0" locked="0" layoutInCell="1" allowOverlap="1" wp14:anchorId="0F42E1B5" wp14:editId="13D988F7">
                <wp:simplePos x="0" y="0"/>
                <wp:positionH relativeFrom="column">
                  <wp:posOffset>3596005</wp:posOffset>
                </wp:positionH>
                <wp:positionV relativeFrom="paragraph">
                  <wp:posOffset>1631314</wp:posOffset>
                </wp:positionV>
                <wp:extent cx="650875" cy="0"/>
                <wp:effectExtent l="0" t="76200" r="15875" b="95250"/>
                <wp:wrapNone/>
                <wp:docPr id="68" name="직선 화살표 연결선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74D8837" id="직선 화살표 연결선 68" o:spid="_x0000_s1026" type="#_x0000_t32" style="position:absolute;left:0;text-align:left;margin-left:283.15pt;margin-top:128.45pt;width:51.25pt;height:0;z-index:25181900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OyV1AIAAKgFAAAOAAAAZHJzL2Uyb0RvYy54bWysVM2O0zAQviPxDpbv2SRt0p9o09VumnJZ&#10;YKVdxNmNnSYisSPbbbpCHEC8ABISQuLAjesK8VSo+w6M3Ta7XS4IbQ6Rx/Z8M/PNNz4+WdcVWjGp&#10;SsFj7B95GDGeCVryRYxfXc2cEUZKE05JJTiL8TVT+GTy9Mlx20SsJwpRUSYRgHAVtU2MC62byHVV&#10;VrCaqCPRMA6HuZA10WDKhUslaQG9rtye5w3cVkjaSJExpWB3uj3EE4uf5yzTL/NcMY2qGENu2v6l&#10;/c/N350ck2ghSVOU2S4N8h9Z1KTkELSDmhJN0FKWf0HVZSaFErk+ykTtijwvM2ZrgGp870E1lwVp&#10;mK0FyFFNR5N6PNjsxepCopLGeACd4qSGHm1+vN98/I5uv37efPh1++kb2ny5+f3zxuzBJWCsbVQE&#10;jgm/kKbmbM0vm3ORvVGIi6QgfMFs5lfXDaD5xsM9cDGGaiDuvH0uKNwhSy0sfetc1gYSiEFr26Xr&#10;rktsrVEGm4PQGw1DjLL9kUuivV8jlX7GRI3MIsZKS1IuCp0IzkEKQvo2ClmdK22yItHewQTlYlZW&#10;lVVExVEb43HYC62DElVJzaG5puRinlQSrYjRlP1siXBy/5oUS04tWMEITXdrTcoK1khbbrQsga2K&#10;YROtZhSjisEYmdU2vYqbiMwKeZszWGsNS7sPjFiRvR1743SUjgIn6A1SJ/CmU+d0lgTOYOYPw2l/&#10;miRT/50pxQ+ioqSUcVPNXvB+8G+C2o3eVqqd5Dva3EN0yy8ke5jp6Sz0hkF/5AyHYd8J+qnnnI1m&#10;iXOa+IPBMD1LztIHmaa2evU4yXZUmqzEUjN5WdAW0dLIpR+Oez4GAx6I3nDbWUSqBbQk0xIjKfTr&#10;UhdW3EaWBuNADYn9dr3r0LdE7HtorK4Lu9ruqAJJ7vtrZ8aMyXbg5oJeX0gjCzM+8BxYp93TZd6b&#10;+7a9dffATv4AAAD//wMAUEsDBBQABgAIAAAAIQDuSdhP3wAAAAsBAAAPAAAAZHJzL2Rvd25yZXYu&#10;eG1sTI9NT8MwDIbvSPyHyEjcWLqNhlGaTmgSCO1G+RDHrDFtReNUSbYVfj1GQoKj7Uevn7dcT24Q&#10;Bwyx96RhPstAIDXe9tRqeH66u1iBiMmQNYMn1PCJEdbV6UlpCuuP9IiHOrWCQygWRkOX0lhIGZsO&#10;nYkzPyLx7d0HZxKPoZU2mCOHu0EuskxJZ3riD50ZcdNh81HvnYbpa5tj+9pfpof5/VXY5pu35Uut&#10;9fnZdHsDIuGU/mD40Wd1qNhp5/dkoxg05EotGdWwyNU1CCaUWnGZ3e9GVqX836H6BgAA//8DAFBL&#10;AQItABQABgAIAAAAIQC2gziS/gAAAOEBAAATAAAAAAAAAAAAAAAAAAAAAABbQ29udGVudF9UeXBl&#10;c10ueG1sUEsBAi0AFAAGAAgAAAAhADj9If/WAAAAlAEAAAsAAAAAAAAAAAAAAAAALwEAAF9yZWxz&#10;Ly5yZWxzUEsBAi0AFAAGAAgAAAAhAIxI7JXUAgAAqAUAAA4AAAAAAAAAAAAAAAAALgIAAGRycy9l&#10;Mm9Eb2MueG1sUEsBAi0AFAAGAAgAAAAhAO5J2E/fAAAACwEAAA8AAAAAAAAAAAAAAAAALgUAAGRy&#10;cy9kb3ducmV2LnhtbFBLBQYAAAAABAAEAPMAAAA6Bg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36576" distB="36576" distL="36575" distR="36575" simplePos="0" relativeHeight="251817984" behindDoc="0" locked="0" layoutInCell="1" allowOverlap="1" wp14:anchorId="05793ACF" wp14:editId="16D1C116">
                <wp:simplePos x="0" y="0"/>
                <wp:positionH relativeFrom="column">
                  <wp:posOffset>2743199</wp:posOffset>
                </wp:positionH>
                <wp:positionV relativeFrom="paragraph">
                  <wp:posOffset>3025140</wp:posOffset>
                </wp:positionV>
                <wp:extent cx="0" cy="342900"/>
                <wp:effectExtent l="76200" t="0" r="76200" b="57150"/>
                <wp:wrapNone/>
                <wp:docPr id="69" name="직선 화살표 연결선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4843B21" id="직선 화살표 연결선 69" o:spid="_x0000_s1026" type="#_x0000_t32" style="position:absolute;left:0;text-align:left;margin-left:3in;margin-top:238.2pt;width:0;height:27pt;z-index:25181798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f4A1AIAAKgFAAAOAAAAZHJzL2Uyb0RvYy54bWysVM1u1DAQviPxDpbvaZLd7F/UbNVms1wK&#10;VGoRZ2/ibCwSO7K9m60QBxAvgISEkDhw41ohngpt34Gxs5t2ywWh5hB5bM83M9984+OTTVWiNZWK&#10;CR5h/8jDiPJUZIwvI/zqau6MMVKa8IyUgtMIX1OFT6ZPnxw3dUh7ohBlRiUCEK7Cpo5woXUduq5K&#10;C1oRdSRqyuEwF7IiGky5dDNJGkCvSrfneUO3ETKrpUipUrA7aw/x1OLnOU31yzxXVKMywpCbtn9p&#10;/wvzd6fHJFxKUhcs3aVB/iOLijAOQTuoGdEErST7C6piqRRK5PooFZUr8pyl1NYA1fjeg2ouC1JT&#10;WwuQo+qOJvV4sOmL9YVELIvwcIIRJxX0aPvj/fbjd3T79fP2w6/bT9/Q9svN7583Zg8uAWNNrUJw&#10;jPmFNDWnG35Zn4v0jUJcxAXhS2ozv7quAc03Hu6BizFUDXEXzXORwR2y0sLSt8llZSCBGLSxXbru&#10;ukQ3GqXtZgq7/aA38WwDXRLu/Wqp9DMqKmQWEVZaErYsdCw4BykI6dsoZH2utMmKhHsHE5SLOStL&#10;q4iSoybCk0FvYB2UKFlmDs01JZeLuJRoTYym7GdLhJP716RY8cyCFZRkyW6tCSthjbTlRksGbJUU&#10;m2gVzTAqKYyRWbXpldxEpFbIbc5gbTQs7T4wYkX2duJNknEyDpygN0ycwJvNnNN5HDjDuT8azPqz&#10;OJ7570wpfhAWLMsoN9XsBe8H/yao3ei1Uu0k39HmHqJbfiHZw0xP5wNvFPTHzmg06DtBP/Gcs/E8&#10;dk5jfzgcJWfxWfIg08RWrx4n2Y5Kk5VYaSovi6xBGTNy6Q8mPR+DAQ9Eb9R2FpFyCS1JtcRICv2a&#10;6cKK28jSYByoIbbfrncdekvEvofG6rqwq+2OKpDkvr92ZsyYtAO3ENn1hTSyMOMDz4F12j1d5r25&#10;b9tbdw/s9A8AAAD//wMAUEsDBBQABgAIAAAAIQBJM+ua4AAAAAsBAAAPAAAAZHJzL2Rvd25yZXYu&#10;eG1sTI/NTsMwEITvSLyDtUjcqNMmaasQp0KVQKg3wo96dOMliYjXke22gadnEQe47e6MZr8pN5Md&#10;xAl96B0pmM8SEEiNMz21Cl6e72/WIELUZPTgCBV8YoBNdXlR6sK4Mz3hqY6t4BAKhVbQxTgWUoam&#10;Q6vDzI1IrL07b3Xk1bfSeH3mcDvIRZIspdU98YdOj7jtsPmoj1bB9LXLsX3rs/g4f1j5Xb7dp6+1&#10;UtdX090tiIhT/DPDDz6jQ8VMB3ckE8SgIEsX3CXysFpmINjxezkoyNMkA1mV8n+H6hsAAP//AwBQ&#10;SwECLQAUAAYACAAAACEAtoM4kv4AAADhAQAAEwAAAAAAAAAAAAAAAAAAAAAAW0NvbnRlbnRfVHlw&#10;ZXNdLnhtbFBLAQItABQABgAIAAAAIQA4/SH/1gAAAJQBAAALAAAAAAAAAAAAAAAAAC8BAABfcmVs&#10;cy8ucmVsc1BLAQItABQABgAIAAAAIQAOjf4A1AIAAKgFAAAOAAAAAAAAAAAAAAAAAC4CAABkcnMv&#10;ZTJvRG9jLnhtbFBLAQItABQABgAIAAAAIQBJM+ua4AAAAAsBAAAPAAAAAAAAAAAAAAAAAC4FAABk&#10;cnMvZG93bnJldi54bWxQSwUGAAAAAAQABADzAAAAOwYAAAAA&#10;">
                <v:stroke endarrow="block"/>
                <v:shadow color="#ccc"/>
              </v:shape>
            </w:pict>
          </mc:Fallback>
        </mc:AlternateContent>
      </w:r>
      <w:r w:rsidRPr="000F3174">
        <w:rPr>
          <w:rFonts w:eastAsiaTheme="minorHAnsi" w:cs="Times New Roman"/>
          <w:noProof/>
          <w:kern w:val="0"/>
          <w:sz w:val="24"/>
          <w:szCs w:val="24"/>
        </w:rPr>
        <mc:AlternateContent>
          <mc:Choice Requires="wps">
            <w:drawing>
              <wp:anchor distT="0" distB="0" distL="114300" distR="114300" simplePos="0" relativeHeight="251810816" behindDoc="0" locked="0" layoutInCell="1" allowOverlap="1" wp14:anchorId="3DDAB1B5" wp14:editId="09E02F25">
                <wp:simplePos x="0" y="0"/>
                <wp:positionH relativeFrom="column">
                  <wp:posOffset>1951990</wp:posOffset>
                </wp:positionH>
                <wp:positionV relativeFrom="paragraph">
                  <wp:posOffset>2419985</wp:posOffset>
                </wp:positionV>
                <wp:extent cx="1670050" cy="571500"/>
                <wp:effectExtent l="0" t="0" r="25400" b="19050"/>
                <wp:wrapNone/>
                <wp:docPr id="70" name="직사각형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w:t>
                            </w:r>
                            <w:r>
                              <w:rPr>
                                <w:rFonts w:ascii="Calibri" w:hAnsi="Calibri" w:hint="eastAsia"/>
                                <w:sz w:val="22"/>
                              </w:rPr>
                              <w:t>3</w:t>
                            </w:r>
                            <w:r>
                              <w:rPr>
                                <w:rFonts w:ascii="Calibri" w:hAnsi="Calibri"/>
                                <w:sz w:val="22"/>
                              </w:rPr>
                              <w:t>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DAB1B5" id="직사각형 70" o:spid="_x0000_s1117" style="position:absolute;margin-left:153.7pt;margin-top:190.55pt;width:131.5pt;height:4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5SwPAIAAFQEAAAOAAAAZHJzL2Uyb0RvYy54bWysVMGO0zAQvSPxD5bvNEm13W6jpqtVlyKk&#10;BVZa+ADHcRILxzZjt0m5Lf+AxB9w4cB3oeUfmDjdbhY4IXKwPJ7x85s3M1med40iOwFOGp3RZBJT&#10;IjQ3hdRVRt+93Tw7o8R5pgumjBYZ3QtHz1dPnyxbm4qpqY0qBBAE0S5tbUZr720aRY7XomFuYqzQ&#10;6CwNNMyjCVVUAGsRvVHRNI5Po9ZAYcFw4RyeXg5Ougr4ZSm4f1OWTniiMorcfFghrHm/RqslSytg&#10;tpb8QIP9A4uGSY2PHqEumWdkC/IPqEZyMM6UfsJNE5mylFyEHDCbJP4tm5uaWRFyQXGcPcrk/h8s&#10;f727BiKLjM5RHs0arNHd19u7T99+fL/9+eUzwWPUqLUuxdAbew19ls5eGf7eEW3WNdOVuAAwbS1Y&#10;gcySPj56dKE3HF4lefvKFPgC23oT5OpKaHpAFIJ0oSr7Y1VE5wnHw+R0HsczZMfRN5snszhQilh6&#10;f9uC8y+EaUi/yShg1QM6210537Nh6X1IYG+ULDZSqWBAla8VkB3DDtmELySASY7DlCZtRhez6Swg&#10;P/K5MUQcvr9BNNJjqyvZZPTsGMTSXrbnugiN6JlUwx4pK33QsZduKIHv8i4UaxFU7nXNTbFHZcEM&#10;rY2jiJvawEdKWmzrjLoPWwaCEvVSY3UWyclJPwdjA8ZGPjaY5giVUU/JsF37YXa2FmRV40tJkEOb&#10;C6xoKYPYD6wO/LF1Qw0OY9bPxtgOUQ8/g9UvAAAA//8DAFBLAwQUAAYACAAAACEA5ijsyt8AAAAL&#10;AQAADwAAAGRycy9kb3ducmV2LnhtbEyPzU7DMBCE70i8g7VI3Kgd2pIQ4lT8iBPi0IDg6sZLHBGv&#10;o9ht07dnOcFtd2Y0+221mf0gDjjFPpCGbKFAILXB9tRpeH97vipAxGTImiEQajhhhE19flaZ0oYj&#10;bfHQpE5wCcXSaHApjaWUsXXoTVyEEYm9rzB5k3idOmknc+RyP8hrpW6kNz3xBWdGfHTYfjd7ryHv&#10;0lPTPqzbj1d3Kl5u52XcNp9aX17M93cgEs7pLwy/+IwONTPtwp5sFIOGpcpXHOWhyDIQnFjnipWd&#10;hlXOiqwr+f+H+gcAAP//AwBQSwECLQAUAAYACAAAACEAtoM4kv4AAADhAQAAEwAAAAAAAAAAAAAA&#10;AAAAAAAAW0NvbnRlbnRfVHlwZXNdLnhtbFBLAQItABQABgAIAAAAIQA4/SH/1gAAAJQBAAALAAAA&#10;AAAAAAAAAAAAAC8BAABfcmVscy8ucmVsc1BLAQItABQABgAIAAAAIQANp5SwPAIAAFQEAAAOAAAA&#10;AAAAAAAAAAAAAC4CAABkcnMvZTJvRG9jLnhtbFBLAQItABQABgAIAAAAIQDmKOzK3wAAAAsBAAAP&#10;AAAAAAAAAAAAAAAAAJYEAABkcnMvZG93bnJldi54bWxQSwUGAAAAAAQABADzAAAAogUAAAAA&#10;">
                <v:textbox inset=",7.2pt,,7.2pt">
                  <w:txbxContent>
                    <w:p w:rsidR="006267A7" w:rsidRDefault="006267A7" w:rsidP="00C46DE6">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w:t>
                      </w:r>
                      <w:r>
                        <w:rPr>
                          <w:rFonts w:ascii="Calibri" w:hAnsi="Calibri" w:hint="eastAsia"/>
                          <w:sz w:val="22"/>
                        </w:rPr>
                        <w:t>3</w:t>
                      </w:r>
                      <w:r>
                        <w:rPr>
                          <w:rFonts w:ascii="Calibri" w:hAnsi="Calibri"/>
                          <w:sz w:val="22"/>
                        </w:rPr>
                        <w:t>4)</w:t>
                      </w:r>
                    </w:p>
                  </w:txbxContent>
                </v:textbox>
              </v:rect>
            </w:pict>
          </mc:Fallback>
        </mc:AlternateContent>
      </w:r>
      <w:r w:rsidRPr="000F3174">
        <w:rPr>
          <w:rFonts w:eastAsiaTheme="minorHAnsi" w:cs="Times New Roman"/>
          <w:noProof/>
          <w:kern w:val="0"/>
          <w:sz w:val="24"/>
          <w:szCs w:val="24"/>
        </w:rPr>
        <mc:AlternateContent>
          <mc:Choice Requires="wps">
            <w:drawing>
              <wp:anchor distT="36576" distB="36576" distL="36575" distR="36575" simplePos="0" relativeHeight="251816960" behindDoc="0" locked="0" layoutInCell="1" allowOverlap="1" wp14:anchorId="7A5ABA70" wp14:editId="05AF4D1B">
                <wp:simplePos x="0" y="0"/>
                <wp:positionH relativeFrom="column">
                  <wp:posOffset>2743199</wp:posOffset>
                </wp:positionH>
                <wp:positionV relativeFrom="paragraph">
                  <wp:posOffset>2041525</wp:posOffset>
                </wp:positionV>
                <wp:extent cx="0" cy="342900"/>
                <wp:effectExtent l="76200" t="0" r="76200" b="57150"/>
                <wp:wrapNone/>
                <wp:docPr id="71" name="직선 화살표 연결선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442D085" id="직선 화살표 연결선 71" o:spid="_x0000_s1026" type="#_x0000_t32" style="position:absolute;left:0;text-align:left;margin-left:3in;margin-top:160.75pt;width:0;height:27pt;z-index:2518169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Oca0QIAAKgFAAAOAAAAZHJzL2Uyb0RvYy54bWysVM2O0zAQviPxDpbv2SRt+qtNV7tpy4Wf&#10;lXYRZzd2GovEjmy3aYU4gHgBJCSExIEb1xXiqVD3HRg7bZYuF4TWB8t/883MN9/49GxTFmjNlOZS&#10;xDg8CTBiIpWUi2WMX17PvSFG2hBBSSEFi/GWaXw2efzotK7GrCNzWVCmEIAIPa6rGOfGVGPf12nO&#10;SqJPZMUEXGZSlcTAVi19qkgN6GXhd4Kg79dS0UrJlGkNp9PmEk8cfpax1LzIMs0MKmIMsRk3Kzcv&#10;7OxPTsl4qUiV83QfBvmPKErCBThtoabEELRS/C+okqdKapmZk1SWvswynjKXA2QTBveyucpJxVwu&#10;QI6uWpr0w8Gmz9eXCnEa40GIkSAl1Gj3/d3uwzd0++XT7v3P249f0e7zza8fN/YMHgFjdaXHYJiI&#10;S2VzTjfiqnoq09caCZnkRCyZi/x6WwGas/CPTOxGV+B3UT+TFN6QlZGOvk2mSgsJxKCNq9K2rRLb&#10;GJQ2hymcdqPOKHAF9Mn4YFcpbZ4wWSK7iLE2ivBlbhIpBEhBqtB5Ieun2kAeYHgwsE6FnPOicIoo&#10;BKpjPOp1es5Ay4JTe2mfabVcJIVCa2I15YYlBcCOnim5EtSB5YzQ2X5tCC9gjYzjxigObBUMW28l&#10;oxgVDNrIrhrEQliPzAm5iRl2GwNLdw6MOJG9GQWj2XA2jLyo0595UTCdeufzJPL683DQm3anSTIN&#10;39pUwmicc0qZsNkcBB9G/yaofes1Um0l39LmH6M7SiDY40jP571gEHWH3mDQ63pRdxZ4F8N54p0n&#10;Yb8/mF0kF7N7kc5c9vphgm2ptFHJlWHqKqc1otzKpdsbdaALKIcPojNoKotIsYSSpEZhpKR5xU3u&#10;xG1laTGO1JC4sa9di94Qcaih3bVV2Od2RxWo6FBf1zO2TZqGW0i6vVRWFrZ94DtwRvuvy/43f+7d&#10;q7sPdvIbAAD//wMAUEsDBBQABgAIAAAAIQAdB8LF3wAAAAsBAAAPAAAAZHJzL2Rvd25yZXYueG1s&#10;TI9LT8MwEITvSPwHa5G4UefRUBTiVKgSCPVGeIijGy9JRLyObLcN/HoW9QDHnR3NfFOtZzuKA/ow&#10;OFKQLhIQSK0zA3UKXp7vr25AhKjJ6NERKvjCAOv6/KzSpXFHesJDEzvBIRRKraCPcSqlDG2PVoeF&#10;m5D49+G81ZFP30nj9ZHD7SizJLmWVg/EDb2ecNNj+9nsrYL5e1tg9zYs42P6sPLbYvOevzZKXV7M&#10;d7cgIs7xzwy/+IwONTPt3J5MEKOCZZ7xlqggz9ICBDtOyo6VVVGArCv5f0P9AwAA//8DAFBLAQIt&#10;ABQABgAIAAAAIQC2gziS/gAAAOEBAAATAAAAAAAAAAAAAAAAAAAAAABbQ29udGVudF9UeXBlc10u&#10;eG1sUEsBAi0AFAAGAAgAAAAhADj9If/WAAAAlAEAAAsAAAAAAAAAAAAAAAAALwEAAF9yZWxzLy5y&#10;ZWxzUEsBAi0AFAAGAAgAAAAhAKP05xrRAgAAqAUAAA4AAAAAAAAAAAAAAAAALgIAAGRycy9lMm9E&#10;b2MueG1sUEsBAi0AFAAGAAgAAAAhAB0HwsXfAAAACwEAAA8AAAAAAAAAAAAAAAAAKwUAAGRycy9k&#10;b3ducmV2LnhtbFBLBQYAAAAABAAEAPMAAAA3BgAAAAA=&#10;">
                <v:stroke endarrow="block"/>
                <v:shadow color="#ccc"/>
              </v:shape>
            </w:pict>
          </mc:Fallback>
        </mc:AlternateContent>
      </w:r>
      <w:r w:rsidRPr="000F3174">
        <w:rPr>
          <w:rFonts w:eastAsiaTheme="minorHAnsi"/>
        </w:rPr>
        <w:br w:type="page"/>
      </w:r>
    </w:p>
    <w:p w:rsidR="001F020C" w:rsidRPr="000F3174" w:rsidRDefault="001F020C" w:rsidP="001F020C">
      <w:pPr>
        <w:rPr>
          <w:rFonts w:eastAsiaTheme="minorHAnsi"/>
          <w:sz w:val="24"/>
          <w:szCs w:val="24"/>
        </w:rPr>
      </w:pPr>
    </w:p>
    <w:p w:rsidR="001F020C" w:rsidRPr="000F3174" w:rsidRDefault="001F020C" w:rsidP="001F020C">
      <w:pPr>
        <w:rPr>
          <w:rFonts w:eastAsiaTheme="minorHAnsi"/>
          <w:sz w:val="24"/>
          <w:szCs w:val="24"/>
        </w:rPr>
      </w:pPr>
      <w:r w:rsidRPr="000F3174">
        <w:rPr>
          <w:rFonts w:eastAsiaTheme="minorHAnsi" w:hint="eastAsia"/>
          <w:sz w:val="24"/>
          <w:szCs w:val="24"/>
        </w:rPr>
        <w:t>기타시술</w:t>
      </w:r>
      <w:r w:rsidRPr="000F3174">
        <w:rPr>
          <w:rFonts w:eastAsiaTheme="minorHAnsi"/>
          <w:sz w:val="24"/>
          <w:szCs w:val="24"/>
        </w:rPr>
        <w:t xml:space="preserve"> </w:t>
      </w:r>
    </w:p>
    <w:p w:rsidR="00C46DE6" w:rsidRPr="00215A4C" w:rsidRDefault="00C46DE6" w:rsidP="00C46DE6">
      <w:pPr>
        <w:pStyle w:val="a5"/>
        <w:wordWrap/>
        <w:rPr>
          <w:rFonts w:eastAsiaTheme="minorHAnsi"/>
          <w:szCs w:val="20"/>
        </w:rPr>
      </w:pPr>
    </w:p>
    <w:p w:rsidR="00C46DE6" w:rsidRPr="00215A4C" w:rsidRDefault="00C46DE6" w:rsidP="00C46DE6">
      <w:pPr>
        <w:pStyle w:val="a5"/>
        <w:wordWrap/>
        <w:rPr>
          <w:rFonts w:eastAsiaTheme="minorHAnsi"/>
          <w:szCs w:val="20"/>
        </w:rPr>
      </w:pPr>
    </w:p>
    <w:p w:rsidR="00C46DE6" w:rsidRPr="000F3174" w:rsidRDefault="00C46DE6" w:rsidP="00C46DE6">
      <w:pPr>
        <w:rPr>
          <w:rFonts w:eastAsiaTheme="minorHAnsi"/>
          <w:sz w:val="22"/>
        </w:rPr>
      </w:pPr>
    </w:p>
    <w:p w:rsidR="00C46DE6" w:rsidRPr="00215A4C" w:rsidRDefault="00C46DE6" w:rsidP="00C46DE6">
      <w:pPr>
        <w:pStyle w:val="a5"/>
        <w:wordWrap/>
        <w:rPr>
          <w:rFonts w:eastAsiaTheme="minorHAnsi"/>
          <w:szCs w:val="20"/>
        </w:rPr>
      </w:pPr>
    </w:p>
    <w:p w:rsidR="00C46DE6" w:rsidRPr="000F3174" w:rsidRDefault="00C46DE6" w:rsidP="00C46DE6">
      <w:pPr>
        <w:rPr>
          <w:rFonts w:eastAsiaTheme="minorHAnsi"/>
          <w:sz w:val="22"/>
        </w:rPr>
      </w:pPr>
      <w:r w:rsidRPr="000F3174">
        <w:rPr>
          <w:rFonts w:eastAsiaTheme="minorHAnsi" w:cs="Times New Roman"/>
          <w:noProof/>
          <w:kern w:val="0"/>
          <w:sz w:val="24"/>
          <w:szCs w:val="24"/>
        </w:rPr>
        <mc:AlternateContent>
          <mc:Choice Requires="wps">
            <w:drawing>
              <wp:anchor distT="0" distB="0" distL="114300" distR="114300" simplePos="0" relativeHeight="251834368" behindDoc="0" locked="0" layoutInCell="1" allowOverlap="1" wp14:anchorId="1EC4CD9C" wp14:editId="7F10917D">
                <wp:simplePos x="0" y="0"/>
                <wp:positionH relativeFrom="column">
                  <wp:posOffset>-95250</wp:posOffset>
                </wp:positionH>
                <wp:positionV relativeFrom="paragraph">
                  <wp:posOffset>-414655</wp:posOffset>
                </wp:positionV>
                <wp:extent cx="5610225" cy="702945"/>
                <wp:effectExtent l="0" t="0" r="28575" b="20955"/>
                <wp:wrapNone/>
                <wp:docPr id="11" name="직사각형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702945"/>
                        </a:xfrm>
                        <a:prstGeom prst="rect">
                          <a:avLst/>
                        </a:prstGeom>
                        <a:solidFill>
                          <a:srgbClr val="FFFFFF"/>
                        </a:solidFill>
                        <a:ln w="9525">
                          <a:solidFill>
                            <a:srgbClr val="000000"/>
                          </a:solidFill>
                          <a:miter lim="800000"/>
                          <a:headEnd/>
                          <a:tailEnd/>
                        </a:ln>
                      </wps:spPr>
                      <wps:txbx>
                        <w:txbxContent>
                          <w:p w:rsidR="006267A7" w:rsidRDefault="006267A7" w:rsidP="00C46DE6">
                            <w:pPr>
                              <w:spacing w:line="240" w:lineRule="atLeast"/>
                              <w:jc w:val="center"/>
                              <w:rPr>
                                <w:rFonts w:ascii="Calibri" w:hAnsi="Calibri"/>
                                <w:sz w:val="22"/>
                              </w:rPr>
                            </w:pPr>
                            <w:r>
                              <w:rPr>
                                <w:rFonts w:ascii="Calibri" w:hAnsi="Calibri"/>
                                <w:sz w:val="22"/>
                              </w:rPr>
                              <w:t>Records identified through database searching</w:t>
                            </w:r>
                          </w:p>
                          <w:p w:rsidR="006267A7" w:rsidRPr="006B72C1" w:rsidRDefault="006267A7" w:rsidP="00C46DE6">
                            <w:pPr>
                              <w:spacing w:line="240" w:lineRule="atLeast"/>
                              <w:jc w:val="center"/>
                              <w:rPr>
                                <w:rFonts w:ascii="Calibri" w:hAnsi="Calibri"/>
                                <w:sz w:val="22"/>
                              </w:rPr>
                            </w:pPr>
                            <w:proofErr w:type="gramStart"/>
                            <w:r>
                              <w:rPr>
                                <w:rFonts w:ascii="Calibri" w:hAnsi="Calibri" w:hint="eastAsia"/>
                                <w:sz w:val="22"/>
                              </w:rPr>
                              <w:t>Medline(</w:t>
                            </w:r>
                            <w:proofErr w:type="gramEnd"/>
                            <w:r>
                              <w:rPr>
                                <w:rFonts w:ascii="Calibri" w:hAnsi="Calibri" w:hint="eastAsia"/>
                                <w:sz w:val="22"/>
                              </w:rPr>
                              <w:t>3546),  EMbase(3452),  Cochrane(479),</w:t>
                            </w:r>
                            <w:r>
                              <w:rPr>
                                <w:rFonts w:ascii="Calibri" w:hAnsi="Calibri"/>
                                <w:sz w:val="22"/>
                              </w:rPr>
                              <w:t xml:space="preserve"> </w:t>
                            </w:r>
                            <w:r>
                              <w:rPr>
                                <w:rFonts w:ascii="Calibri" w:hAnsi="Calibri" w:hint="eastAsia"/>
                                <w:sz w:val="22"/>
                              </w:rPr>
                              <w:t xml:space="preserve"> </w:t>
                            </w:r>
                            <w:r>
                              <w:rPr>
                                <w:rFonts w:ascii="Calibri" w:hAnsi="Calibri"/>
                                <w:sz w:val="22"/>
                              </w:rPr>
                              <w:t>KoreaMed</w:t>
                            </w:r>
                            <w:r>
                              <w:rPr>
                                <w:rFonts w:ascii="Calibri" w:hAnsi="Calibri" w:hint="eastAsia"/>
                                <w:sz w:val="22"/>
                              </w:rPr>
                              <w:t>(114)</w:t>
                            </w:r>
                            <w:r>
                              <w:rPr>
                                <w:rFonts w:ascii="Calibri" w:hAnsi="Calibri"/>
                                <w:sz w:val="22"/>
                              </w:rPr>
                              <w:t xml:space="preserve">   </w:t>
                            </w:r>
                            <w:r>
                              <w:rPr>
                                <w:rFonts w:ascii="Calibri" w:hAnsi="Calibri"/>
                                <w:sz w:val="22"/>
                              </w:rPr>
                              <w:br/>
                            </w:r>
                            <w:r>
                              <w:rPr>
                                <w:rFonts w:ascii="Calibri" w:hAnsi="Calibri" w:hint="eastAsia"/>
                                <w:sz w:val="22"/>
                              </w:rPr>
                              <w:t xml:space="preserve">Total </w:t>
                            </w:r>
                            <w:r>
                              <w:rPr>
                                <w:rFonts w:ascii="Calibri" w:hAnsi="Calibri"/>
                                <w:sz w:val="22"/>
                              </w:rPr>
                              <w:t>(n =</w:t>
                            </w:r>
                            <w:r>
                              <w:rPr>
                                <w:rFonts w:ascii="Calibri" w:hAnsi="Calibri" w:hint="eastAsia"/>
                                <w:sz w:val="22"/>
                              </w:rPr>
                              <w:t>7591</w:t>
                            </w:r>
                            <w:r>
                              <w:rPr>
                                <w:rFonts w:ascii="Calibri" w:hAnsi="Calibri"/>
                                <w:sz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C4CD9C" id="직사각형 11" o:spid="_x0000_s1118" style="position:absolute;left:0;text-align:left;margin-left:-7.5pt;margin-top:-32.65pt;width:441.75pt;height:55.3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txnNgIAAFQEAAAOAAAAZHJzL2Uyb0RvYy54bWysVMuO0zAU3SPxD5b3NA+1wzRqOhp1KEIa&#10;YKSBD3AcJ7FwbHPtNim74R+Q+AM2LPguNPwDN05bykMsEFlYvvb18bnnXGdx0beKbAU4aXROk0lM&#10;idDclFLXOX39av3onBLnmS6ZMlrkdCccvVg+fLDobCZS0xhVCiAIol3W2Zw23tssihxvRMvcxFih&#10;cbMy0DKPIdRRCaxD9FZFaRyfRZ2B0oLhwjlcvRo36TLgV5Xg/mVVOeGJyily82GEMBbDGC0XLKuB&#10;2UbyPQ32DyxaJjVeeoS6Yp6RDcjfoFrJwThT+Qk3bWSqSnIRasBqkviXam4bZkWoBcVx9iiT+3+w&#10;/MX2Bogs0buEEs1a9Oj+0939+89fv9x9+/iB4DJq1FmXYeqtvYGhSmevDX/jiDarhulaXAKYrhGs&#10;RGYhP/rpwBA4PEqK7rkp8Qa28SbI1VfQDoAoBOmDK7ujK6L3hOPi7CyJ03RGCce9x3E6n84GShHL&#10;DqctOP9UmJYMk5wCuh7Q2fba+TH1kBLYGyXLtVQqBFAXKwVky7BD1uHbo7vTNKVJl9P5DHn8HSIO&#10;358gWumx1ZVsc3p+TGLZINsTXYZG9EyqcY7VKY1FHqQbLfB90Qez5unBlcKUO1QWzNja+BRx0hh4&#10;R0mHbZ1T93bDQFCinml0Z55Mp8M7OA3gNChOA6Y5QuXUUzJOV358OxsLsm7wpiTIoc0lOlrJIPZA&#10;eWS154+tG+zaP7PhbZzGIevHz2D5HQAA//8DAFBLAwQUAAYACAAAACEAaBcnFuAAAAAKAQAADwAA&#10;AGRycy9kb3ducmV2LnhtbEyPzU7DMBCE70i8g7VI3FqntA4hxKn4ESfUQwNqr65t4oh4HcVum749&#10;ywlus5rR7DfVevI9O9kxdgElLOYZMIs6mA5bCZ8fb7MCWEwKjeoDWgkXG2FdX19VqjThjFt7alLL&#10;qARjqSS4lIaS86id9SrOw2CRvK8wepXoHFtuRnWmct/zuyzLuVcd0genBvvirP5ujl7CfZteG/0s&#10;9G7jLsX7w7SM22Yv5e3N9PQILNkp/YXhF5/QoSamQziiiayXMFsI2pJI5GIJjBJFXghgBwkrsQJe&#10;V/z/hPoHAAD//wMAUEsBAi0AFAAGAAgAAAAhALaDOJL+AAAA4QEAABMAAAAAAAAAAAAAAAAAAAAA&#10;AFtDb250ZW50X1R5cGVzXS54bWxQSwECLQAUAAYACAAAACEAOP0h/9YAAACUAQAACwAAAAAAAAAA&#10;AAAAAAAvAQAAX3JlbHMvLnJlbHNQSwECLQAUAAYACAAAACEA8BLcZzYCAABUBAAADgAAAAAAAAAA&#10;AAAAAAAuAgAAZHJzL2Uyb0RvYy54bWxQSwECLQAUAAYACAAAACEAaBcnFuAAAAAKAQAADwAAAAAA&#10;AAAAAAAAAACQBAAAZHJzL2Rvd25yZXYueG1sUEsFBgAAAAAEAAQA8wAAAJ0FAAAAAA==&#10;">
                <v:textbox inset=",7.2pt,,7.2pt">
                  <w:txbxContent>
                    <w:p w:rsidR="006267A7" w:rsidRDefault="006267A7" w:rsidP="00C46DE6">
                      <w:pPr>
                        <w:spacing w:line="240" w:lineRule="atLeast"/>
                        <w:jc w:val="center"/>
                        <w:rPr>
                          <w:rFonts w:ascii="Calibri" w:hAnsi="Calibri"/>
                          <w:sz w:val="22"/>
                        </w:rPr>
                      </w:pPr>
                      <w:r>
                        <w:rPr>
                          <w:rFonts w:ascii="Calibri" w:hAnsi="Calibri"/>
                          <w:sz w:val="22"/>
                        </w:rPr>
                        <w:t>Records identified through database searching</w:t>
                      </w:r>
                    </w:p>
                    <w:p w:rsidR="006267A7" w:rsidRPr="006B72C1" w:rsidRDefault="006267A7" w:rsidP="00C46DE6">
                      <w:pPr>
                        <w:spacing w:line="240" w:lineRule="atLeast"/>
                        <w:jc w:val="center"/>
                        <w:rPr>
                          <w:rFonts w:ascii="Calibri" w:hAnsi="Calibri"/>
                          <w:sz w:val="22"/>
                        </w:rPr>
                      </w:pPr>
                      <w:proofErr w:type="gramStart"/>
                      <w:r>
                        <w:rPr>
                          <w:rFonts w:ascii="Calibri" w:hAnsi="Calibri" w:hint="eastAsia"/>
                          <w:sz w:val="22"/>
                        </w:rPr>
                        <w:t>Medline(</w:t>
                      </w:r>
                      <w:proofErr w:type="gramEnd"/>
                      <w:r>
                        <w:rPr>
                          <w:rFonts w:ascii="Calibri" w:hAnsi="Calibri" w:hint="eastAsia"/>
                          <w:sz w:val="22"/>
                        </w:rPr>
                        <w:t>3546),  EMbase(3452),  Cochrane(479),</w:t>
                      </w:r>
                      <w:r>
                        <w:rPr>
                          <w:rFonts w:ascii="Calibri" w:hAnsi="Calibri"/>
                          <w:sz w:val="22"/>
                        </w:rPr>
                        <w:t xml:space="preserve"> </w:t>
                      </w:r>
                      <w:r>
                        <w:rPr>
                          <w:rFonts w:ascii="Calibri" w:hAnsi="Calibri" w:hint="eastAsia"/>
                          <w:sz w:val="22"/>
                        </w:rPr>
                        <w:t xml:space="preserve"> </w:t>
                      </w:r>
                      <w:r>
                        <w:rPr>
                          <w:rFonts w:ascii="Calibri" w:hAnsi="Calibri"/>
                          <w:sz w:val="22"/>
                        </w:rPr>
                        <w:t>KoreaMed</w:t>
                      </w:r>
                      <w:r>
                        <w:rPr>
                          <w:rFonts w:ascii="Calibri" w:hAnsi="Calibri" w:hint="eastAsia"/>
                          <w:sz w:val="22"/>
                        </w:rPr>
                        <w:t>(114)</w:t>
                      </w:r>
                      <w:r>
                        <w:rPr>
                          <w:rFonts w:ascii="Calibri" w:hAnsi="Calibri"/>
                          <w:sz w:val="22"/>
                        </w:rPr>
                        <w:t xml:space="preserve">   </w:t>
                      </w:r>
                      <w:r>
                        <w:rPr>
                          <w:rFonts w:ascii="Calibri" w:hAnsi="Calibri"/>
                          <w:sz w:val="22"/>
                        </w:rPr>
                        <w:br/>
                      </w:r>
                      <w:r>
                        <w:rPr>
                          <w:rFonts w:ascii="Calibri" w:hAnsi="Calibri" w:hint="eastAsia"/>
                          <w:sz w:val="22"/>
                        </w:rPr>
                        <w:t xml:space="preserve">Total </w:t>
                      </w:r>
                      <w:r>
                        <w:rPr>
                          <w:rFonts w:ascii="Calibri" w:hAnsi="Calibri"/>
                          <w:sz w:val="22"/>
                        </w:rPr>
                        <w:t>(n =</w:t>
                      </w:r>
                      <w:r>
                        <w:rPr>
                          <w:rFonts w:ascii="Calibri" w:hAnsi="Calibri" w:hint="eastAsia"/>
                          <w:sz w:val="22"/>
                        </w:rPr>
                        <w:t>7591</w:t>
                      </w:r>
                      <w:r>
                        <w:rPr>
                          <w:rFonts w:ascii="Calibri" w:hAnsi="Calibri"/>
                          <w:sz w:val="22"/>
                        </w:rPr>
                        <w:t xml:space="preserve"> )</w:t>
                      </w:r>
                    </w:p>
                  </w:txbxContent>
                </v:textbox>
              </v:rect>
            </w:pict>
          </mc:Fallback>
        </mc:AlternateContent>
      </w:r>
    </w:p>
    <w:p w:rsidR="00C46DE6" w:rsidRPr="000F3174" w:rsidRDefault="00C46DE6" w:rsidP="00C46DE6">
      <w:pPr>
        <w:rPr>
          <w:rFonts w:eastAsiaTheme="minorHAnsi"/>
          <w:sz w:val="22"/>
        </w:rPr>
      </w:pPr>
      <w:r w:rsidRPr="000F3174">
        <w:rPr>
          <w:rFonts w:eastAsiaTheme="minorHAnsi" w:cs="Times New Roman"/>
          <w:noProof/>
          <w:kern w:val="0"/>
          <w:sz w:val="24"/>
          <w:szCs w:val="24"/>
        </w:rPr>
        <mc:AlternateContent>
          <mc:Choice Requires="wps">
            <w:drawing>
              <wp:anchor distT="36576" distB="36576" distL="36575" distR="36575" simplePos="0" relativeHeight="251822080" behindDoc="0" locked="0" layoutInCell="1" allowOverlap="1" wp14:anchorId="1D61D91B" wp14:editId="4DD2A01F">
                <wp:simplePos x="0" y="0"/>
                <wp:positionH relativeFrom="column">
                  <wp:posOffset>2743199</wp:posOffset>
                </wp:positionH>
                <wp:positionV relativeFrom="paragraph">
                  <wp:posOffset>126365</wp:posOffset>
                </wp:positionV>
                <wp:extent cx="0" cy="399415"/>
                <wp:effectExtent l="76200" t="0" r="57150" b="57785"/>
                <wp:wrapNone/>
                <wp:docPr id="12" name="직선 화살표 연결선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9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D4002D5" id="직선 화살표 연결선 12" o:spid="_x0000_s1026" type="#_x0000_t32" style="position:absolute;left:0;text-align:left;margin-left:3in;margin-top:9.95pt;width:0;height:31.45pt;z-index:2518220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Mfz0QIAAKgFAAAOAAAAZHJzL2Uyb0RvYy54bWysVMuO0zAU3SPxD5b3mSRt+oqmHc2kLRse&#10;I80g1m7sNBaJHdlu0wqxAPEDSEgIiQU7tiPEV6HOP3DttBk6bBCaLCxfx/f43HOPfXq2KQu0Zkpz&#10;KcY4PAkwYiKVlIvlGL+8nntDjLQhgpJCCjbGW6bx2eTxo9O6illH5rKgTCEAETquqzHOjali39dp&#10;zkqiT2TFBPzMpCqJgVAtfapIDehl4XeCoO/XUtFKyZRpDavT5ieeOPwsY6l5kWWaGVSMMXAzblRu&#10;XNjRn5ySeKlIlfN0T4P8B4uScAGHtlBTYghaKf4XVMlTJbXMzEkqS19mGU+ZqwGqCYN71VzlpGKu&#10;FhBHV61M+uFg0+frS4U4hd51MBKkhB7tvr/bffiGbr982r3/efvxK9p9vvn148auwSZQrK50DImJ&#10;uFS25nQjrqqnMn2tkZBJTsSSOebX2wrQQpvhH6XYQFdw7qJ+JinsISsjnXybTJUWEoRBG9elbdsl&#10;tjEobRZTWO2ORlHYc+AkPuRVSpsnTJbITsZYG0X4MjeJFAKsIFXoTiHrp9pYViQ+JNhDhZzzonCO&#10;KASqx3jU6/RcgpYFp/an3abVcpEUCq2J9ZT79iyOtim5EtSB5YzQ2X5uCC9gjozTxigOahUM29NK&#10;RjEqGFwjO2voFcKeyJyRG84QbQxM3Too4kz2ZhSMZsPZMPKiTn/mRcF06p3Pk8jrz8NBb9qdJsk0&#10;fGtLCaM455QyYas5GD6M/s1Q+6vXWLW1fCubf4zu9AWyx0zP571gEHWH3mDQ63pRdxZ4F8N54p0n&#10;Yb8/mF0kF7N7TGeuev0wZFspLSu5Mkxd5bRGlFu7dHujToghgAeiM2g6i0ixhJakRmGkpHnFTe7M&#10;bW1pMY7ckLhv37sWvRHi0EMbtV3Y13YnFVjy0F93Z+w1aS7cQtLtpbK2sNcHngOXtH+67HvzZ+x2&#10;3T2wk98AAAD//wMAUEsDBBQABgAIAAAAIQA0Kuur3gAAAAkBAAAPAAAAZHJzL2Rvd25yZXYueG1s&#10;TI/BTsMwEETvSPyDtUjcqNO0pWmIU6FKINRbA0Uc3XhJIuJ1ZLtt4OtZxAGOOzOafVOsR9uLE/rQ&#10;OVIwnSQgkGpnOmoUvDw/3GQgQtRkdO8IFXxigHV5eVHo3Lgz7fBUxUZwCYVcK2hjHHIpQ92i1WHi&#10;BiT23p23OvLpG2m8PnO57WWaJLfS6o74Q6sH3LRYf1RHq2D82i6wee3m8Wn6uPTbxeZttq+Uur4a&#10;7+9ARBzjXxh+8BkdSmY6uCOZIHoF81nKWyIbqxUIDvwKBwVZmoEsC/l/QfkNAAD//wMAUEsBAi0A&#10;FAAGAAgAAAAhALaDOJL+AAAA4QEAABMAAAAAAAAAAAAAAAAAAAAAAFtDb250ZW50X1R5cGVzXS54&#10;bWxQSwECLQAUAAYACAAAACEAOP0h/9YAAACUAQAACwAAAAAAAAAAAAAAAAAvAQAAX3JlbHMvLnJl&#10;bHNQSwECLQAUAAYACAAAACEAO1DH89ECAACoBQAADgAAAAAAAAAAAAAAAAAuAgAAZHJzL2Uyb0Rv&#10;Yy54bWxQSwECLQAUAAYACAAAACEANCrrq94AAAAJAQAADwAAAAAAAAAAAAAAAAArBQAAZHJzL2Rv&#10;d25yZXYueG1sUEsFBgAAAAAEAAQA8wAAADYGAAAAAA==&#10;">
                <v:stroke endarrow="block"/>
                <v:shadow color="#ccc"/>
              </v:shape>
            </w:pict>
          </mc:Fallback>
        </mc:AlternateContent>
      </w:r>
    </w:p>
    <w:p w:rsidR="00C46DE6" w:rsidRPr="000F3174" w:rsidRDefault="00C46DE6" w:rsidP="00C46DE6">
      <w:pPr>
        <w:jc w:val="left"/>
        <w:rPr>
          <w:rFonts w:eastAsiaTheme="minorHAnsi"/>
        </w:rPr>
      </w:pPr>
    </w:p>
    <w:p w:rsidR="00C46DE6" w:rsidRPr="000F3174" w:rsidRDefault="002F7708" w:rsidP="00C46DE6">
      <w:pPr>
        <w:widowControl/>
        <w:wordWrap/>
        <w:autoSpaceDE/>
        <w:autoSpaceDN/>
        <w:jc w:val="left"/>
        <w:rPr>
          <w:rFonts w:eastAsiaTheme="minorHAnsi"/>
        </w:rPr>
      </w:pPr>
      <w:r w:rsidRPr="000F3174">
        <w:rPr>
          <w:rFonts w:eastAsiaTheme="minorHAnsi" w:cs="Times New Roman"/>
          <w:noProof/>
          <w:kern w:val="0"/>
          <w:sz w:val="24"/>
          <w:szCs w:val="24"/>
        </w:rPr>
        <mc:AlternateContent>
          <mc:Choice Requires="wps">
            <w:drawing>
              <wp:anchor distT="0" distB="0" distL="114300" distR="114300" simplePos="0" relativeHeight="251840512" behindDoc="0" locked="0" layoutInCell="1" allowOverlap="1" wp14:anchorId="7A4E7263" wp14:editId="2E874770">
                <wp:simplePos x="0" y="0"/>
                <wp:positionH relativeFrom="column">
                  <wp:posOffset>1885950</wp:posOffset>
                </wp:positionH>
                <wp:positionV relativeFrom="paragraph">
                  <wp:posOffset>4415790</wp:posOffset>
                </wp:positionV>
                <wp:extent cx="2597150" cy="527050"/>
                <wp:effectExtent l="0" t="0" r="12700" b="25400"/>
                <wp:wrapNone/>
                <wp:docPr id="74" name="직사각형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7150" cy="527050"/>
                        </a:xfrm>
                        <a:prstGeom prst="rect">
                          <a:avLst/>
                        </a:prstGeom>
                        <a:solidFill>
                          <a:srgbClr val="FFFFFF"/>
                        </a:solidFill>
                        <a:ln w="9525">
                          <a:solidFill>
                            <a:srgbClr val="000000"/>
                          </a:solidFill>
                          <a:miter lim="800000"/>
                          <a:headEnd/>
                          <a:tailEnd/>
                        </a:ln>
                      </wps:spPr>
                      <wps:txbx>
                        <w:txbxContent>
                          <w:p w:rsidR="006267A7" w:rsidRDefault="006267A7" w:rsidP="005436BC">
                            <w:pPr>
                              <w:jc w:val="center"/>
                              <w:rPr>
                                <w:rFonts w:ascii="Calibri" w:hAnsi="Calibri"/>
                                <w:sz w:val="22"/>
                              </w:rPr>
                            </w:pPr>
                            <w:r w:rsidRPr="00755D48">
                              <w:rPr>
                                <w:rFonts w:ascii="Calibri" w:hAnsi="Calibri"/>
                                <w:sz w:val="22"/>
                              </w:rPr>
                              <w:t xml:space="preserve">Studies included in  </w:t>
                            </w:r>
                          </w:p>
                          <w:p w:rsidR="006267A7" w:rsidRDefault="006267A7" w:rsidP="005E003F">
                            <w:pPr>
                              <w:rPr>
                                <w:rFonts w:ascii="Calibri" w:hAnsi="Calibri"/>
                                <w:sz w:val="22"/>
                              </w:rPr>
                            </w:pPr>
                            <w:r w:rsidRPr="00755D48">
                              <w:rPr>
                                <w:rFonts w:ascii="Calibri" w:hAnsi="Calibri"/>
                                <w:sz w:val="22"/>
                              </w:rPr>
                              <w:t xml:space="preserve">  </w:t>
                            </w:r>
                            <w:r w:rsidR="005E003F">
                              <w:rPr>
                                <w:rFonts w:ascii="Calibri" w:hAnsi="Calibri"/>
                                <w:sz w:val="22"/>
                              </w:rPr>
                              <w:t xml:space="preserve">    </w:t>
                            </w:r>
                            <w:r w:rsidRPr="00755D48">
                              <w:rPr>
                                <w:rFonts w:ascii="Calibri" w:hAnsi="Calibri"/>
                                <w:sz w:val="22"/>
                              </w:rPr>
                              <w:t>qualitative synthesis</w:t>
                            </w:r>
                            <w:r>
                              <w:rPr>
                                <w:rFonts w:ascii="Calibri" w:hAnsi="Calibri"/>
                                <w:sz w:val="22"/>
                              </w:rPr>
                              <w:t xml:space="preserve"> (n =</w:t>
                            </w:r>
                            <w:r>
                              <w:rPr>
                                <w:rFonts w:ascii="Calibri" w:hAnsi="Calibri" w:hint="eastAsia"/>
                                <w:sz w:val="22"/>
                              </w:rPr>
                              <w:t>2</w:t>
                            </w:r>
                            <w:r>
                              <w:rPr>
                                <w:rFonts w:ascii="Calibri" w:hAnsi="Calibri"/>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4E7263" id="직사각형 74" o:spid="_x0000_s1119" style="position:absolute;margin-left:148.5pt;margin-top:347.7pt;width:204.5pt;height:41.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nPmOwIAAFQEAAAOAAAAZHJzL2Uyb0RvYy54bWysVM1uEzEQviPxDpbvZJOQ0GaVTVWlBCEV&#10;qFR4AK/Xm7XwH2Mnm3Ar74DEG3DhwHOh8g6MvWm6BU6IPVgz9vibme/z7PxspxXZCvDSmoKOBkNK&#10;hOG2kmZd0HdvV09OKfGBmYopa0RB98LTs8XjR/PW5WJsG6sqAQRBjM9bV9AmBJdnmeeN0MwPrBMG&#10;D2sLmgV0YZ1VwFpE1yobD4fPstZC5cBy4T3uXnSHdJHw61rw8KauvQhEFRRrC2mFtJZxzRZzlq+B&#10;uUbyQxnsH6rQTBpMeoS6YIGRDcg/oLTkYL2tw4Bbndm6llykHrCb0fC3bq4b5kTqBcnx7kiT/3+w&#10;/PX2CoisCnoyocQwjRrdfr25/fTtx/ebn18+E9xGjlrncwy9dlcQu/Tu0vL3nhi7bJhZi3MA2zaC&#10;VVjZKMZnDy5Ex+NVUravbIUZ2CbYRNeuBh0BkQiyS6rsj6qIXSAcN8fT2cloiuJxPJuOT4ZoxxQs&#10;v7vtwIcXwmoSjYICqp7Q2fbShy70LiRVb5WsVlKp5MC6XCogW4YvZJW+A7rvhylD2oLOpuNpQn5w&#10;5vsQw/T9DULLgE9dSV3Q02MQyyNtz02FZbI8MKk6G7tT5sBjpK6TIOzKXRJr9jRmiLyWttojs2C7&#10;p42jiEZj4SMlLT7rgvoPGwaCEvXSoDqz0WQS56DvQN8p+w4zHKEKGijpzGXoZmfjQK4bzDRKdBh7&#10;jorWMpF9X9Whfny6Sa7DmMXZ6Psp6v5nsPgFAAD//wMAUEsDBBQABgAIAAAAIQAmFOYu4AAAAAsB&#10;AAAPAAAAZHJzL2Rvd25yZXYueG1sTI9LT8MwEITvSPwHa5G4UYfS5kWcioc4oR4aEFxdZ4kj4nUU&#10;u23671lOcNvdGc1+U21mN4gjTqH3pOB2kYBAMr7tqVPw/vZyk4MIUVOrB0+o4IwBNvXlRaXL1p9o&#10;h8cmdoJDKJRagY1xLKUMxqLTYeFHJNa+/OR05HXqZDvpE4e7QS6TJJVO98QfrB7xyaL5bg5OQdbF&#10;58Y8rs3H1p7z12K+C7vmU6nrq/nhHkTEOf6Z4Ref0aFmpr0/UBvEoGBZZNwlKkiL9QoEO7Ik5cue&#10;hyxfgawr+b9D/QMAAP//AwBQSwECLQAUAAYACAAAACEAtoM4kv4AAADhAQAAEwAAAAAAAAAAAAAA&#10;AAAAAAAAW0NvbnRlbnRfVHlwZXNdLnhtbFBLAQItABQABgAIAAAAIQA4/SH/1gAAAJQBAAALAAAA&#10;AAAAAAAAAAAAAC8BAABfcmVscy8ucmVsc1BLAQItABQABgAIAAAAIQDLnnPmOwIAAFQEAAAOAAAA&#10;AAAAAAAAAAAAAC4CAABkcnMvZTJvRG9jLnhtbFBLAQItABQABgAIAAAAIQAmFOYu4AAAAAsBAAAP&#10;AAAAAAAAAAAAAAAAAJUEAABkcnMvZG93bnJldi54bWxQSwUGAAAAAAQABADzAAAAogUAAAAA&#10;">
                <v:textbox inset=",7.2pt,,7.2pt">
                  <w:txbxContent>
                    <w:p w:rsidR="006267A7" w:rsidRDefault="006267A7" w:rsidP="005436BC">
                      <w:pPr>
                        <w:jc w:val="center"/>
                        <w:rPr>
                          <w:rFonts w:ascii="Calibri" w:hAnsi="Calibri"/>
                          <w:sz w:val="22"/>
                        </w:rPr>
                      </w:pPr>
                      <w:r w:rsidRPr="00755D48">
                        <w:rPr>
                          <w:rFonts w:ascii="Calibri" w:hAnsi="Calibri"/>
                          <w:sz w:val="22"/>
                        </w:rPr>
                        <w:t xml:space="preserve">Studies included in  </w:t>
                      </w:r>
                    </w:p>
                    <w:p w:rsidR="006267A7" w:rsidRDefault="006267A7" w:rsidP="005E003F">
                      <w:pPr>
                        <w:rPr>
                          <w:rFonts w:ascii="Calibri" w:hAnsi="Calibri"/>
                          <w:sz w:val="22"/>
                        </w:rPr>
                      </w:pPr>
                      <w:r w:rsidRPr="00755D48">
                        <w:rPr>
                          <w:rFonts w:ascii="Calibri" w:hAnsi="Calibri"/>
                          <w:sz w:val="22"/>
                        </w:rPr>
                        <w:t xml:space="preserve">  </w:t>
                      </w:r>
                      <w:r w:rsidR="005E003F">
                        <w:rPr>
                          <w:rFonts w:ascii="Calibri" w:hAnsi="Calibri"/>
                          <w:sz w:val="22"/>
                        </w:rPr>
                        <w:t xml:space="preserve">    </w:t>
                      </w:r>
                      <w:r w:rsidRPr="00755D48">
                        <w:rPr>
                          <w:rFonts w:ascii="Calibri" w:hAnsi="Calibri"/>
                          <w:sz w:val="22"/>
                        </w:rPr>
                        <w:t>qualitative synthesis</w:t>
                      </w:r>
                      <w:r>
                        <w:rPr>
                          <w:rFonts w:ascii="Calibri" w:hAnsi="Calibri"/>
                          <w:sz w:val="22"/>
                        </w:rPr>
                        <w:t xml:space="preserve"> (n =</w:t>
                      </w:r>
                      <w:r>
                        <w:rPr>
                          <w:rFonts w:ascii="Calibri" w:hAnsi="Calibri" w:hint="eastAsia"/>
                          <w:sz w:val="22"/>
                        </w:rPr>
                        <w:t>2</w:t>
                      </w:r>
                      <w:r>
                        <w:rPr>
                          <w:rFonts w:ascii="Calibri" w:hAnsi="Calibri"/>
                          <w:sz w:val="22"/>
                        </w:rPr>
                        <w:t>)</w:t>
                      </w:r>
                    </w:p>
                  </w:txbxContent>
                </v:textbox>
              </v:rect>
            </w:pict>
          </mc:Fallback>
        </mc:AlternateContent>
      </w:r>
      <w:r w:rsidRPr="000F3174">
        <w:rPr>
          <w:rFonts w:eastAsiaTheme="minorHAnsi" w:cs="Times New Roman"/>
          <w:noProof/>
          <w:kern w:val="0"/>
          <w:sz w:val="24"/>
          <w:szCs w:val="24"/>
        </w:rPr>
        <mc:AlternateContent>
          <mc:Choice Requires="wps">
            <w:drawing>
              <wp:anchor distT="36576" distB="36576" distL="36575" distR="36575" simplePos="0" relativeHeight="251842560" behindDoc="0" locked="0" layoutInCell="1" allowOverlap="1" wp14:anchorId="3828CD08" wp14:editId="104E781D">
                <wp:simplePos x="0" y="0"/>
                <wp:positionH relativeFrom="column">
                  <wp:posOffset>2752090</wp:posOffset>
                </wp:positionH>
                <wp:positionV relativeFrom="paragraph">
                  <wp:posOffset>4008120</wp:posOffset>
                </wp:positionV>
                <wp:extent cx="0" cy="414909"/>
                <wp:effectExtent l="76200" t="0" r="57150" b="61595"/>
                <wp:wrapNone/>
                <wp:docPr id="75" name="직선 화살표 연결선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490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7CD3D59" id="직선 화살표 연결선 75" o:spid="_x0000_s1026" type="#_x0000_t32" style="position:absolute;left:0;text-align:left;margin-left:216.7pt;margin-top:315.6pt;width:0;height:32.65pt;z-index:2518425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1950AIAAKgFAAAOAAAAZHJzL2Uyb0RvYy54bWysVMuO0zAU3SPxD5b3mSRt+oomHc2kKRse&#10;I80g1m7sNBGJHdlu0wqxAPEDSEgIiQU7tiPEV6HOP3DttBk6bBCaLCxfx/f43HOPfXq2qUq0ZlIV&#10;gkfYP/EwYjwVtODLCL+8njtjjJQmnJJScBbhLVP4bPr40WlTh6wnclFSJhGAcBU2dYRzrevQdVWa&#10;s4qoE1EzDj8zISuiIZRLl0rSAHpVuj3PG7qNkLSWImVKweqs/YmnFj/LWKpfZJliGpURBm7ajtKO&#10;CzO601MSLiWp8yLd0yD/waIiBYdDO6gZ0QStZPEXVFWkUiiR6ZNUVK7IsiJltgaoxvfuVXOVk5rZ&#10;WkAcVXcyqYeDTZ+vLyUqaIRHA4w4qaBHu+/vdh++odsvn3bvf95+/Ip2n29+/bgxa7AJFGtqFUJi&#10;zC+lqTnd8Kv6qUhfK8RFnBO+ZJb59bYGNN9kuEcpJlA1nLtongkKe8hKCyvfJpOVgQRh0MZ2adt1&#10;iW00StvFFFYDP5h4EwtOwkNeLZV+wkSFzCTCSktSLHMdC87BCkL69hSyfqq0YUXCQ4I5lIt5UZbW&#10;ESVHTYQng97AJihRFtT8NNuUXC7iUqI1MZ6y357F0TYpVpxasJwRmuznmhQlzJG22mhZgFolw+a0&#10;ilGMSgbXyMxaeiU3JzJr5JYzRBsNU7sOiliTvQElknEyDpygN0ycwJvNnPN5HDjDuT8azPqzOJ75&#10;b00pfhDmBaWMm2oOhveDfzPU/uq1Vu0s38nmHqNbfYHsMdPz+cAbBf2xMxoN+k7QTzznYjyPnfPY&#10;Hw5HyUV8kdxjmtjq1cOQ7aQ0rMRKM3mV0wbRwtilP5j0fAwBPBC9UdtZRMoltCTVEiMp9KtC59bc&#10;xpYG48gNsf32vevQWyEOPTRR14V9bXdSgSUP/bV3xlyT9sItBN1eSmMLc33gObBJ+6fLvDd/xnbX&#10;3QM7/Q0AAP//AwBQSwMEFAAGAAgAAAAhAHFMrd/fAAAACwEAAA8AAABkcnMvZG93bnJldi54bWxM&#10;j01PwzAMhu9I/IfISNxY2vUDKE0nNAmEdqOwiWPWmLaicaom2wq/HiMOcPTrR68fl6vZDuKIk+8d&#10;KYgXEQikxpmeWgWvLw9XNyB80GT04AgVfKKHVXV+VurCuBM947EOreAS8oVW0IUwFlL6pkOr/cKN&#10;SLx7d5PVgceplWbSJy63g1xGUS6t7okvdHrEdYfNR32wCuavTYbtrk/DU/x4PW2y9VuyrZW6vJjv&#10;70AEnMMfDD/6rA4VO+3dgYwXg4I0SVJGFeRJvATBxG+y5+Q2z0BWpfz/Q/UNAAD//wMAUEsBAi0A&#10;FAAGAAgAAAAhALaDOJL+AAAA4QEAABMAAAAAAAAAAAAAAAAAAAAAAFtDb250ZW50X1R5cGVzXS54&#10;bWxQSwECLQAUAAYACAAAACEAOP0h/9YAAACUAQAACwAAAAAAAAAAAAAAAAAvAQAAX3JlbHMvLnJl&#10;bHNQSwECLQAUAAYACAAAACEA4TNfedACAACoBQAADgAAAAAAAAAAAAAAAAAuAgAAZHJzL2Uyb0Rv&#10;Yy54bWxQSwECLQAUAAYACAAAACEAcUyt398AAAALAQAADwAAAAAAAAAAAAAAAAAqBQAAZHJzL2Rv&#10;d25yZXYueG1sUEsFBgAAAAAEAAQA8wAAADYGA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828224" behindDoc="0" locked="0" layoutInCell="1" allowOverlap="1" wp14:anchorId="0E6479DC" wp14:editId="3FA3ABC9">
                <wp:simplePos x="0" y="0"/>
                <wp:positionH relativeFrom="column">
                  <wp:posOffset>1914525</wp:posOffset>
                </wp:positionH>
                <wp:positionV relativeFrom="paragraph">
                  <wp:posOffset>3401695</wp:posOffset>
                </wp:positionV>
                <wp:extent cx="3438525" cy="600075"/>
                <wp:effectExtent l="0" t="0" r="28575" b="28575"/>
                <wp:wrapNone/>
                <wp:docPr id="13" name="직사각형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38525" cy="600075"/>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Studies</w:t>
                            </w:r>
                            <w:r>
                              <w:rPr>
                                <w:rFonts w:ascii="Calibri" w:hAnsi="Calibri" w:hint="eastAsia"/>
                                <w:sz w:val="22"/>
                              </w:rPr>
                              <w:t xml:space="preserve"> fit for this study </w:t>
                            </w:r>
                            <w:r>
                              <w:rPr>
                                <w:rFonts w:ascii="Calibri" w:hAnsi="Calibri"/>
                                <w:sz w:val="22"/>
                              </w:rPr>
                              <w:t>(n =</w:t>
                            </w:r>
                            <w:r>
                              <w:rPr>
                                <w:rFonts w:ascii="Calibri" w:hAnsi="Calibri" w:hint="eastAsia"/>
                                <w:sz w:val="22"/>
                              </w:rPr>
                              <w:t>41</w:t>
                            </w:r>
                            <w:r>
                              <w:rPr>
                                <w:rFonts w:ascii="Calibri" w:hAnsi="Calibri"/>
                                <w:sz w:val="22"/>
                              </w:rPr>
                              <w:t>)</w:t>
                            </w:r>
                          </w:p>
                          <w:p w:rsidR="006267A7" w:rsidRDefault="006267A7" w:rsidP="00C46DE6">
                            <w:pPr>
                              <w:jc w:val="center"/>
                              <w:rPr>
                                <w:rFonts w:ascii="Calibri" w:hAnsi="Calibri"/>
                                <w:sz w:val="22"/>
                              </w:rPr>
                            </w:pPr>
                            <w:r>
                              <w:rPr>
                                <w:rFonts w:ascii="Calibri" w:hAnsi="Calibri" w:hint="eastAsia"/>
                                <w:sz w:val="22"/>
                              </w:rPr>
                              <w:t>Dorsal root ganglion neuromodulation (n=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479DC" id="직사각형 13" o:spid="_x0000_s1120" style="position:absolute;margin-left:150.75pt;margin-top:267.85pt;width:270.75pt;height:47.2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LT2OQIAAFQEAAAOAAAAZHJzL2Uyb0RvYy54bWysVM2O0zAQviPxDpbvNOnf0kZNV6suRUgL&#10;rLTwAI7jNBaObcZuk+W2+w5IvAEXDjwXWt6BsdPtlh9xQORgeezxN998M5PFadcoshPgpNE5HQ5S&#10;SoTmppR6k9O3b9ZPZpQ4z3TJlNEip9fC0dPl40eL1mZiZGqjSgEEQbTLWpvT2nubJYnjtWiYGxgr&#10;NF5WBhrm0YRNUgJrEb1RyShNT5LWQGnBcOEcnp73l3QZ8atKcP+6qpzwROUUufm4QlyLsCbLBcs2&#10;wGwt+Z4G+wcWDZMagx6gzplnZAvyN6hGcjDOVH7ATZOYqpJcxBwwm2H6SzZXNbMi5oLiOHuQyf0/&#10;WP5qdwlElli7MSWaNViju883d7dfvn29+f7pI8Fj1Ki1LkPXK3sJIUtnLwx/54g2q5rpjTgDMG0t&#10;WInMhsE/+elBMBw+JUX70pQYgW29iXJ1FTQBEIUgXazK9aEqovOE4+F4Mp5NR1NKON6dpGn6dBpD&#10;sOz+tQXnnwvTkLDJKWDVIzrbXTgf2LDs3iWyN0qWa6lUNGBTrBSQHcMOWcdvj+6O3ZQmbU7ngcff&#10;IZAffn+CaKTHVleyyens4MSyINszXcZG9Eyqfo+Uld7rGKTrS+C7oovFmk9ChKBrYcprVBZM39o4&#10;iripDXygpMW2zql7v2UgKFEvNFZnPpxMwhwcG3BsFMcG0xyhcuop6bcr38/O1oLc1BhpGOXQ5gwr&#10;Wsko9gOrPX9s3ViD/ZiF2Ti2o9fDz2D5AwAA//8DAFBLAwQUAAYACAAAACEASOCoNuEAAAALAQAA&#10;DwAAAGRycy9kb3ducmV2LnhtbEyPy07DMBBF90j8gzVI7KjdmrRpyKTiIVaoiwZEt64zxBGxHcVu&#10;m/49ZgXL0Rzde265mWzPTjSGzjuE+UwAI6d907kW4eP99S4HFqJyjeq9I4QLBdhU11elKhp/djs6&#10;1bFlKcSFQiGYGIeC86ANWRVmfiCXfl9+tCqmc2x5M6pzCrc9Xwix5FZ1LjUYNdCzIf1dHy3Cqo0v&#10;tX7K9OfWXPK39STDrt4j3t5Mjw/AIk3xD4Zf/aQOVXI6+KNrAusRpJhnCUXIZLYCloj8XqZ1B4Sl&#10;FAvgVcn/b6h+AAAA//8DAFBLAQItABQABgAIAAAAIQC2gziS/gAAAOEBAAATAAAAAAAAAAAAAAAA&#10;AAAAAABbQ29udGVudF9UeXBlc10ueG1sUEsBAi0AFAAGAAgAAAAhADj9If/WAAAAlAEAAAsAAAAA&#10;AAAAAAAAAAAALwEAAF9yZWxzLy5yZWxzUEsBAi0AFAAGAAgAAAAhAHY0tPY5AgAAVAQAAA4AAAAA&#10;AAAAAAAAAAAALgIAAGRycy9lMm9Eb2MueG1sUEsBAi0AFAAGAAgAAAAhAEjgqDbhAAAACwEAAA8A&#10;AAAAAAAAAAAAAAAAkwQAAGRycy9kb3ducmV2LnhtbFBLBQYAAAAABAAEAPMAAAChBQAAAAA=&#10;">
                <v:textbox inset=",7.2pt,,7.2pt">
                  <w:txbxContent>
                    <w:p w:rsidR="006267A7" w:rsidRDefault="006267A7" w:rsidP="00C46DE6">
                      <w:pPr>
                        <w:jc w:val="center"/>
                        <w:rPr>
                          <w:rFonts w:ascii="Calibri" w:hAnsi="Calibri"/>
                          <w:sz w:val="22"/>
                        </w:rPr>
                      </w:pPr>
                      <w:r>
                        <w:rPr>
                          <w:rFonts w:ascii="Calibri" w:hAnsi="Calibri"/>
                          <w:sz w:val="22"/>
                        </w:rPr>
                        <w:t>Studies</w:t>
                      </w:r>
                      <w:r>
                        <w:rPr>
                          <w:rFonts w:ascii="Calibri" w:hAnsi="Calibri" w:hint="eastAsia"/>
                          <w:sz w:val="22"/>
                        </w:rPr>
                        <w:t xml:space="preserve"> fit for this study </w:t>
                      </w:r>
                      <w:r>
                        <w:rPr>
                          <w:rFonts w:ascii="Calibri" w:hAnsi="Calibri"/>
                          <w:sz w:val="22"/>
                        </w:rPr>
                        <w:t>(n =</w:t>
                      </w:r>
                      <w:r>
                        <w:rPr>
                          <w:rFonts w:ascii="Calibri" w:hAnsi="Calibri" w:hint="eastAsia"/>
                          <w:sz w:val="22"/>
                        </w:rPr>
                        <w:t>41</w:t>
                      </w:r>
                      <w:r>
                        <w:rPr>
                          <w:rFonts w:ascii="Calibri" w:hAnsi="Calibri"/>
                          <w:sz w:val="22"/>
                        </w:rPr>
                        <w:t>)</w:t>
                      </w:r>
                    </w:p>
                    <w:p w:rsidR="006267A7" w:rsidRDefault="006267A7" w:rsidP="00C46DE6">
                      <w:pPr>
                        <w:jc w:val="center"/>
                        <w:rPr>
                          <w:rFonts w:ascii="Calibri" w:hAnsi="Calibri"/>
                          <w:sz w:val="22"/>
                        </w:rPr>
                      </w:pPr>
                      <w:r>
                        <w:rPr>
                          <w:rFonts w:ascii="Calibri" w:hAnsi="Calibri" w:hint="eastAsia"/>
                          <w:sz w:val="22"/>
                        </w:rPr>
                        <w:t>Dorsal root ganglion neuromodulation (n=11)</w:t>
                      </w:r>
                    </w:p>
                  </w:txbxContent>
                </v:textbox>
              </v:rect>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827200" behindDoc="0" locked="0" layoutInCell="1" allowOverlap="1" wp14:anchorId="29B32C0F" wp14:editId="59AE1536">
                <wp:simplePos x="0" y="0"/>
                <wp:positionH relativeFrom="column">
                  <wp:posOffset>4229100</wp:posOffset>
                </wp:positionH>
                <wp:positionV relativeFrom="paragraph">
                  <wp:posOffset>2381250</wp:posOffset>
                </wp:positionV>
                <wp:extent cx="1809750" cy="609600"/>
                <wp:effectExtent l="0" t="0" r="19050" b="19050"/>
                <wp:wrapNone/>
                <wp:docPr id="14" name="직사각형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60960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 xml:space="preserve">Full-text articles excluded, </w:t>
                            </w:r>
                            <w:r>
                              <w:rPr>
                                <w:rFonts w:ascii="Calibri" w:hAnsi="Calibri"/>
                                <w:sz w:val="22"/>
                              </w:rPr>
                              <w:br/>
                              <w:t xml:space="preserve">(n = </w:t>
                            </w:r>
                            <w:proofErr w:type="gramStart"/>
                            <w:r>
                              <w:rPr>
                                <w:rFonts w:ascii="Calibri" w:hAnsi="Calibri" w:hint="eastAsia"/>
                                <w:sz w:val="22"/>
                              </w:rPr>
                              <w:t>269</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B32C0F" id="직사각형 14" o:spid="_x0000_s1121" style="position:absolute;margin-left:333pt;margin-top:187.5pt;width:142.5pt;height:48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FFdPAIAAFQEAAAOAAAAZHJzL2Uyb0RvYy54bWysVMGO0zAQvSPxD5bvNEnVljZqulp1KUJa&#10;YKWFD3Acp7FwbDN2m5Tb8g9I/AEXDnwXWv6BidOWLHBC5GB5POPnmfdmsrxoa0X2Apw0OqPJKKZE&#10;aG4KqbcZfftm82ROifNMF0wZLTJ6EI5erB4/WjY2FWNTGVUIIAiiXdrYjFbe2zSKHK9EzdzIWKHR&#10;WRqomUcTtlEBrEH0WkXjOJ5FjYHCguHCOTy96p10FfDLUnD/uiyd8ERlFHPzYYWw5t0arZYs3QKz&#10;leTHNNg/ZFEzqfHRM9QV84zsQP4BVUsOxpnSj7ipI1OWkotQA1aTxL9Vc1sxK0ItSI6zZ5rc/4Pl&#10;r/Y3QGSB2k0o0axGje6/3N1//Pr9292Pz58IHiNHjXUpht7aG+iqdPba8HeOaLOumN6KSwDTVIIV&#10;mFnSxUcPLnSGw6skb16aAl9gO28CXW0JdQeIRJA2qHI4qyJaTzgeJvN48XSK4nH0zeLFLA6yRSw9&#10;3bbg/HNhatJtMgqoekBn+2vnu2xYegoJ2Rsli41UKhiwzdcKyJ5hh2zCFwrAIodhSpMmo4vpeBqQ&#10;H/jcECIO398gaumx1ZWsMzo/B7G0o+2ZLkIjeiZVv8eUlT7y2FHXS+DbvA1iLaYnVXJTHJBZMH1r&#10;4yjipjLwgZIG2zqj7v2OgaBEvdCoziKZTLo5GBowNPKhwTRHqIx6Svrt2vezs7MgtxW+lAQ6tLlE&#10;RUsZyO7U7rM65o+tGzQ4jlk3G0M7RP36Gax+AgAA//8DAFBLAwQUAAYACAAAACEAz7/Lo+AAAAAL&#10;AQAADwAAAGRycy9kb3ducmV2LnhtbEyPzU7DMBCE70i8g7VI3KhTSpI2zabiR5xQDw2IXl1niSNi&#10;O4rdNn17lhPcvtGOZmfKzWR7caIxdN4hzGcJCHLaN51rET7eX++WIEJUrlG9d4RwoQCb6vqqVEXj&#10;z25Hpzq2gkNcKBSCiXEopAzakFVh5gdyfPvyo1WR5djKZlRnDre9vE+STFrVOf5g1EDPhvR3fbQI&#10;eRtfav2U6s+tuSzfVtMi7Oo94u3N9LgGEWmKf2b4rc/VoeJOB390TRA9QpZlvCUiLPKUgR2rdM5w&#10;QHjIGWRVyv8bqh8AAAD//wMAUEsBAi0AFAAGAAgAAAAhALaDOJL+AAAA4QEAABMAAAAAAAAAAAAA&#10;AAAAAAAAAFtDb250ZW50X1R5cGVzXS54bWxQSwECLQAUAAYACAAAACEAOP0h/9YAAACUAQAACwAA&#10;AAAAAAAAAAAAAAAvAQAAX3JlbHMvLnJlbHNQSwECLQAUAAYACAAAACEAMnhRXTwCAABUBAAADgAA&#10;AAAAAAAAAAAAAAAuAgAAZHJzL2Uyb0RvYy54bWxQSwECLQAUAAYACAAAACEAz7/Lo+AAAAALAQAA&#10;DwAAAAAAAAAAAAAAAACWBAAAZHJzL2Rvd25yZXYueG1sUEsFBgAAAAAEAAQA8wAAAKMFAAAAAA==&#10;">
                <v:textbox inset=",7.2pt,,7.2pt">
                  <w:txbxContent>
                    <w:p w:rsidR="006267A7" w:rsidRDefault="006267A7" w:rsidP="00C46DE6">
                      <w:pPr>
                        <w:jc w:val="center"/>
                        <w:rPr>
                          <w:rFonts w:ascii="Calibri" w:hAnsi="Calibri"/>
                          <w:sz w:val="22"/>
                        </w:rPr>
                      </w:pPr>
                      <w:r>
                        <w:rPr>
                          <w:rFonts w:ascii="Calibri" w:hAnsi="Calibri"/>
                          <w:sz w:val="22"/>
                        </w:rPr>
                        <w:t xml:space="preserve">Full-text articles excluded, </w:t>
                      </w:r>
                      <w:r>
                        <w:rPr>
                          <w:rFonts w:ascii="Calibri" w:hAnsi="Calibri"/>
                          <w:sz w:val="22"/>
                        </w:rPr>
                        <w:br/>
                        <w:t xml:space="preserve">(n = </w:t>
                      </w:r>
                      <w:proofErr w:type="gramStart"/>
                      <w:r>
                        <w:rPr>
                          <w:rFonts w:ascii="Calibri" w:hAnsi="Calibri" w:hint="eastAsia"/>
                          <w:sz w:val="22"/>
                        </w:rPr>
                        <w:t>269</w:t>
                      </w:r>
                      <w:r>
                        <w:rPr>
                          <w:rFonts w:ascii="Calibri" w:hAnsi="Calibri"/>
                          <w:sz w:val="22"/>
                        </w:rPr>
                        <w:t xml:space="preserve"> )</w:t>
                      </w:r>
                      <w:proofErr w:type="gramEnd"/>
                    </w:p>
                  </w:txbxContent>
                </v:textbox>
              </v:rect>
            </w:pict>
          </mc:Fallback>
        </mc:AlternateContent>
      </w:r>
      <w:r w:rsidR="00C46DE6" w:rsidRPr="000F3174">
        <w:rPr>
          <w:rFonts w:eastAsiaTheme="minorHAnsi" w:cs="Times New Roman"/>
          <w:noProof/>
          <w:kern w:val="0"/>
          <w:sz w:val="24"/>
          <w:szCs w:val="24"/>
        </w:rPr>
        <mc:AlternateContent>
          <mc:Choice Requires="wps">
            <w:drawing>
              <wp:anchor distT="36576" distB="36576" distL="36575" distR="36575" simplePos="0" relativeHeight="251829248" behindDoc="0" locked="0" layoutInCell="1" allowOverlap="1" wp14:anchorId="2B2A7C16" wp14:editId="17E725D8">
                <wp:simplePos x="0" y="0"/>
                <wp:positionH relativeFrom="column">
                  <wp:posOffset>2742565</wp:posOffset>
                </wp:positionH>
                <wp:positionV relativeFrom="paragraph">
                  <wp:posOffset>735965</wp:posOffset>
                </wp:positionV>
                <wp:extent cx="0" cy="457200"/>
                <wp:effectExtent l="76200" t="0" r="57150" b="57150"/>
                <wp:wrapNone/>
                <wp:docPr id="16" name="직선 화살표 연결선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E1E8031" id="직선 화살표 연결선 16" o:spid="_x0000_s1026" type="#_x0000_t32" style="position:absolute;left:0;text-align:left;margin-left:215.95pt;margin-top:57.95pt;width:0;height:36pt;z-index:2518292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LUi0AIAAKgFAAAOAAAAZHJzL2Uyb0RvYy54bWysVMuO0zAU3SPxD5b3mSRt+oqmHc2kLRse&#10;I80g1m7sNBaJHdlu0wqxAPEDSEgIiQU7tiPEV6HOP3DttBk6bBCaLCxfx/f43HOPfXq2KQu0Zkpz&#10;KcY4PAkwYiKVlIvlGL+8nntDjLQhgpJCCjbGW6bx2eTxo9O6illH5rKgTCEAETquqzHOjali39dp&#10;zkqiT2TFBPzMpCqJgVAtfapIDehl4XeCoO/XUtFKyZRpDavT5ieeOPwsY6l5kWWaGVSMMXAzblRu&#10;XNjRn5ySeKlIlfN0T4P8B4uScAGHtlBTYghaKf4XVMlTJbXMzEkqS19mGU+ZqwGqCYN71VzlpGKu&#10;FhBHV61M+uFg0+frS4U4hd71MRKkhB7tvr/bffiGbr982r3/efvxK9p9vvn148auwSZQrK50DImJ&#10;uFS25nQjrqqnMn2tkZBJTsSSOebX2wrQQpvhH6XYQFdw7qJ+JinsISsjnXybTJUWEoRBG9elbdsl&#10;tjEobRZTWI16AzCAAyfxIa9S2jxhskR2MsbaKMKXuUmkEGAFqUJ3Clk/1cayIvEhwR4q5JwXhXNE&#10;IVA9xqNep+cStCw4tT/tNq2Wi6RQaE2sp9y3Z3G0TcmVoA4sZ4TO9nNDeAFzZJw2RnFQq2DYnlYy&#10;ilHB4BrZWUOvEPZE5ozccIZoY2Dq1kERZ7I3o2A0G86GkRd1+jMvCqZT73yeRF5/Hg560+40Sabh&#10;W1tKGMU5p5QJW83B8GH0b4baX73Gqq3lW9n8Y3SnL5A9Zno+7wWDqDv0BoNe14u6s8C7GM4T7zwJ&#10;+/3B7CK5mN1jOnPV64ch20ppWcmVYeoqpzWi3Nql2xt1QgwBPBCdQdNZRIoltCQ1CiMlzStucmdu&#10;a0uLceSGxH373rXojRCHHtqo7cK+tjupwJKH/ro7Y69Jc+EWkm4vlbWFvT7wHLik/dNl35s/Y7fr&#10;7oGd/AYAAP//AwBQSwMEFAAGAAgAAAAhAFk3WBffAAAACwEAAA8AAABkcnMvZG93bnJldi54bWxM&#10;j0FPwzAMhe9I/IfISNxYWrayrTSd0CQQ2m1lQxyzxrQVjVMl2Vb49RhxgJv93tPz52I12l6c0IfO&#10;kYJ0koBAqp3pqFGwe3m8WYAIUZPRvSNU8IkBVuXlRaFz4860xVMVG8ElFHKtoI1xyKUMdYtWh4kb&#10;kNh7d97qyKtvpPH6zOW2l7dJciet7ogvtHrAdYv1R3W0CsavTYbNazeLz+nT3G+y9dt0Xyl1fTU+&#10;3IOIOMa/MPzgMzqUzHRwRzJB9Apm03TJUTbSjAdO/CoHVhbzJciykP9/KL8BAAD//wMAUEsBAi0A&#10;FAAGAAgAAAAhALaDOJL+AAAA4QEAABMAAAAAAAAAAAAAAAAAAAAAAFtDb250ZW50X1R5cGVzXS54&#10;bWxQSwECLQAUAAYACAAAACEAOP0h/9YAAACUAQAACwAAAAAAAAAAAAAAAAAvAQAAX3JlbHMvLnJl&#10;bHNQSwECLQAUAAYACAAAACEA7fS1ItACAACoBQAADgAAAAAAAAAAAAAAAAAuAgAAZHJzL2Uyb0Rv&#10;Yy54bWxQSwECLQAUAAYACAAAACEAWTdYF98AAAALAQAADwAAAAAAAAAAAAAAAAAqBQAAZHJzL2Rv&#10;d25yZXYueG1sUEsFBgAAAAAEAAQA8wAAADYGA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826176" behindDoc="0" locked="0" layoutInCell="1" allowOverlap="1" wp14:anchorId="21BA158E" wp14:editId="7AD9B23D">
                <wp:simplePos x="0" y="0"/>
                <wp:positionH relativeFrom="column">
                  <wp:posOffset>1887220</wp:posOffset>
                </wp:positionH>
                <wp:positionV relativeFrom="paragraph">
                  <wp:posOffset>1240155</wp:posOffset>
                </wp:positionV>
                <wp:extent cx="1714500" cy="752764"/>
                <wp:effectExtent l="0" t="0" r="19050" b="28575"/>
                <wp:wrapNone/>
                <wp:docPr id="17" name="직사각형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764"/>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 xml:space="preserve">(n = </w:t>
                            </w:r>
                            <w:proofErr w:type="gramStart"/>
                            <w:r>
                              <w:rPr>
                                <w:rFonts w:ascii="Calibri" w:hAnsi="Calibri" w:hint="eastAsia"/>
                                <w:sz w:val="22"/>
                              </w:rPr>
                              <w:t>6128</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BA158E" id="직사각형 17" o:spid="_x0000_s1122" style="position:absolute;margin-left:148.6pt;margin-top:97.65pt;width:135pt;height:59.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5xPPAIAAFQEAAAOAAAAZHJzL2Uyb0RvYy54bWysVM2O0zAQviPxDpbvNEnVn23UdLXqUoS0&#10;wEoLD+A4TmPh2GbsNim35R2QeAMuHHgutLwDY7fb7QInRA6Wxx5/M/N9M5mf960iWwFOGl3QbJBS&#10;IjQ3ldTrgr57u3p2RonzTFdMGS0KuhOOni+ePpl3NhdD0xhVCSAIol3e2YI23ts8SRxvRMvcwFih&#10;8bI20DKPJqyTCliH6K1Khmk6SToDlQXDhXN4erm/pIuIX9eC+zd17YQnqqCYm48rxLUMa7KYs3wN&#10;zDaSH9Jg/5BFy6TGoEeoS+YZ2YD8A6qVHIwztR9w0yamriUXsQasJkt/q+amYVbEWpAcZ480uf8H&#10;y19vr4HICrWbUqJZixrdfb29+/Ttx/fbn18+EzxGjjrrcnS9sdcQqnT2yvD3jmizbJheiwsA0zWC&#10;VZhZFvyTRw+C4fApKbtXpsIIbONNpKuvoQ2ASATpoyq7oyqi94TjYTbNRuMUxeN4Nx0Pp5NRDMHy&#10;+9cWnH8hTEvCpqCAqkd0tr1yPmTD8nuXmL1RslpJpaIB63KpgGwZdsgqfgd0d+qmNOkKOhsPxxH5&#10;0Z07hUjj9zeIVnpsdSXbgp4dnVgeaHuuq9iInkm132PKSh94DNTtJfB92UexZpMQIfBammqHzILZ&#10;tzaOIm4aAx8p6bCtC+o+bBgIStRLjerMstEozMGpAadGeWowzRGqoJ6S/Xbp97OzsSDXDUbKIh3a&#10;XKCitYxkP2R1yB9bN2pwGLMwG6d29Hr4GSx+AQAA//8DAFBLAwQUAAYACAAAACEA3Ry8k+AAAAAL&#10;AQAADwAAAGRycy9kb3ducmV2LnhtbEyPy07DMBBF90j8gzVI7KjTRGmTEKfiIVaIRQNqt649xBGx&#10;HcVum/490xUsZ+7RnTP1ZrYDO+EUeu8ELBcJMHTK6951Ar4+3x4KYCFKp+XgHQq4YIBNc3tTy0r7&#10;s9viqY0doxIXKinAxDhWnAdl0Mqw8CM6yr79ZGWkceq4nuSZyu3A0yRZcSt7RxeMHPHFoPppj1bA&#10;uouvrXrO1e7DXIr3cs7Ctt0LcX83Pz0CizjHPxiu+qQODTkd/NHpwAYBablOCaWgzDNgROSr6+Yg&#10;IFtmBfCm5v9/aH4BAAD//wMAUEsBAi0AFAAGAAgAAAAhALaDOJL+AAAA4QEAABMAAAAAAAAAAAAA&#10;AAAAAAAAAFtDb250ZW50X1R5cGVzXS54bWxQSwECLQAUAAYACAAAACEAOP0h/9YAAACUAQAACwAA&#10;AAAAAAAAAAAAAAAvAQAAX3JlbHMvLnJlbHNQSwECLQAUAAYACAAAACEAckucTzwCAABUBAAADgAA&#10;AAAAAAAAAAAAAAAuAgAAZHJzL2Uyb0RvYy54bWxQSwECLQAUAAYACAAAACEA3Ry8k+AAAAALAQAA&#10;DwAAAAAAAAAAAAAAAACWBAAAZHJzL2Rvd25yZXYueG1sUEsFBgAAAAAEAAQA8wAAAKMFAAAAAA==&#10;">
                <v:textbox inset=",7.2pt,,7.2pt">
                  <w:txbxContent>
                    <w:p w:rsidR="006267A7" w:rsidRDefault="006267A7" w:rsidP="00C46DE6">
                      <w:pPr>
                        <w:jc w:val="center"/>
                        <w:rPr>
                          <w:rFonts w:ascii="Calibri" w:hAnsi="Calibri"/>
                          <w:sz w:val="22"/>
                        </w:rPr>
                      </w:pPr>
                      <w:r>
                        <w:rPr>
                          <w:rFonts w:ascii="Calibri" w:hAnsi="Calibri" w:hint="eastAsia"/>
                          <w:sz w:val="22"/>
                        </w:rPr>
                        <w:t xml:space="preserve">Records </w:t>
                      </w:r>
                      <w:r>
                        <w:rPr>
                          <w:rFonts w:ascii="Calibri" w:hAnsi="Calibri"/>
                          <w:sz w:val="22"/>
                        </w:rPr>
                        <w:t>assessed for eligibility</w:t>
                      </w:r>
                      <w:r>
                        <w:rPr>
                          <w:rFonts w:ascii="Calibri" w:hAnsi="Calibri"/>
                          <w:sz w:val="22"/>
                        </w:rPr>
                        <w:br/>
                        <w:t xml:space="preserve">(n = </w:t>
                      </w:r>
                      <w:proofErr w:type="gramStart"/>
                      <w:r>
                        <w:rPr>
                          <w:rFonts w:ascii="Calibri" w:hAnsi="Calibri" w:hint="eastAsia"/>
                          <w:sz w:val="22"/>
                        </w:rPr>
                        <w:t>6128</w:t>
                      </w:r>
                      <w:r>
                        <w:rPr>
                          <w:rFonts w:ascii="Calibri" w:hAnsi="Calibri"/>
                          <w:sz w:val="22"/>
                        </w:rPr>
                        <w:t xml:space="preserve"> )</w:t>
                      </w:r>
                      <w:proofErr w:type="gramEnd"/>
                    </w:p>
                  </w:txbxContent>
                </v:textbox>
              </v:rect>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823104" behindDoc="0" locked="0" layoutInCell="1" allowOverlap="1" wp14:anchorId="2DC02CFC" wp14:editId="408A8C33">
                <wp:simplePos x="0" y="0"/>
                <wp:positionH relativeFrom="column">
                  <wp:posOffset>1475105</wp:posOffset>
                </wp:positionH>
                <wp:positionV relativeFrom="paragraph">
                  <wp:posOffset>121285</wp:posOffset>
                </wp:positionV>
                <wp:extent cx="2771775" cy="571500"/>
                <wp:effectExtent l="0" t="0" r="28575" b="19050"/>
                <wp:wrapNone/>
                <wp:docPr id="18" name="직사각형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Records after duplicates removed</w:t>
                            </w:r>
                            <w:r>
                              <w:rPr>
                                <w:rFonts w:ascii="Calibri" w:hAnsi="Calibri"/>
                                <w:sz w:val="22"/>
                              </w:rPr>
                              <w:br/>
                              <w:t xml:space="preserve">(n = </w:t>
                            </w:r>
                            <w:proofErr w:type="gramStart"/>
                            <w:r>
                              <w:rPr>
                                <w:rFonts w:ascii="Calibri" w:hAnsi="Calibri" w:hint="eastAsia"/>
                                <w:sz w:val="22"/>
                              </w:rPr>
                              <w:t>6128</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C02CFC" id="직사각형 18" o:spid="_x0000_s1123" style="position:absolute;margin-left:116.15pt;margin-top:9.55pt;width:218.25pt;height:4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hZzPAIAAFQEAAAOAAAAZHJzL2Uyb0RvYy54bWysVMGO0zAQvSPxD5bvNEm1Jduo6WrVpQhp&#10;gZUWPsBxnMbCsc3YbVJuyz8g8QdcOPBdaPkHJk5bssAJkYPl8YyfZ96byeKiaxTZCXDS6Jwmk5gS&#10;obkppd7k9O2b9ZNzSpxnumTKaJHTvXD0Yvn40aK1mZia2qhSAEEQ7bLW5rT23mZR5HgtGuYmxgqN&#10;zspAwzyasIlKYC2iNyqaxvHTqDVQWjBcOIenV4OTLgN+VQnuX1eVE56onGJuPqwQ1qJfo+WCZRtg&#10;tpb8kAb7hywaJjU+eoK6Yp6RLcg/oBrJwThT+Qk3TWSqSnIRasBqkvi3am5rZkWoBclx9kST+3+w&#10;/NXuBogsUTtUSrMGNbr/cnf/8ev3b3c/Pn8ieIwctdZlGHprb6Cv0tlrw985os2qZnojLgFMWwtW&#10;YmZJHx89uNAbDq+Son1pSnyBbb0JdHUVND0gEkG6oMr+pIroPOF4OE3TJE1nlHD0zdJkFgfZIpYd&#10;b1tw/rkwDek3OQVUPaCz3bXzfTYsO4aE7I2S5VoqFQzYFCsFZMewQ9bhCwVgkeMwpUmb0/lsOgvI&#10;D3xuDBGH728QjfTY6ko2OT0/BbGsp+2ZLkMjeibVsMeUlT7w2FM3SOC7ogtizdOjKoUp98gsmKG1&#10;cRRxUxv4QEmLbZ1T937LQFCiXmhUZ56cnfVzMDZgbBRjg2mOUDn1lAzblR9mZ2tBbmp8KQl0aHOJ&#10;ilYykN2rPWR1yB9bN2hwGLN+NsZ2iPr1M1j+BAAA//8DAFBLAwQUAAYACAAAACEAFJK8St4AAAAK&#10;AQAADwAAAGRycy9kb3ducmV2LnhtbEyPzU7DMBCE70i8g7VI3KjTRIQ0jVPxI06IQwOiVzde4oh4&#10;HcVum749y4ked+bT7Ey1md0gjjiF3pOC5SIBgdR601On4PPj9a4AEaImowdPqOCMATb19VWlS+NP&#10;tMVjEzvBIRRKrcDGOJZShtai02HhRyT2vv3kdORz6qSZ9InD3SDTJMml0z3xB6tHfLbY/jQHp+Ch&#10;iy9N+3Tffr3bc/G2mrOwbXZK3d7Mj2sQEef4D8Nffa4ONXfa+wOZIAYFaZZmjLKxWoJgIM8L3rJn&#10;IWFF1pW8nFD/AgAA//8DAFBLAQItABQABgAIAAAAIQC2gziS/gAAAOEBAAATAAAAAAAAAAAAAAAA&#10;AAAAAABbQ29udGVudF9UeXBlc10ueG1sUEsBAi0AFAAGAAgAAAAhADj9If/WAAAAlAEAAAsAAAAA&#10;AAAAAAAAAAAALwEAAF9yZWxzLy5yZWxzUEsBAi0AFAAGAAgAAAAhAE+uFnM8AgAAVAQAAA4AAAAA&#10;AAAAAAAAAAAALgIAAGRycy9lMm9Eb2MueG1sUEsBAi0AFAAGAAgAAAAhABSSvEreAAAACgEAAA8A&#10;AAAAAAAAAAAAAAAAlgQAAGRycy9kb3ducmV2LnhtbFBLBQYAAAAABAAEAPMAAAChBQAAAAA=&#10;">
                <v:textbox inset=",7.2pt,,7.2pt">
                  <w:txbxContent>
                    <w:p w:rsidR="006267A7" w:rsidRDefault="006267A7" w:rsidP="00C46DE6">
                      <w:pPr>
                        <w:jc w:val="center"/>
                        <w:rPr>
                          <w:rFonts w:ascii="Calibri" w:hAnsi="Calibri"/>
                          <w:sz w:val="22"/>
                        </w:rPr>
                      </w:pPr>
                      <w:r>
                        <w:rPr>
                          <w:rFonts w:ascii="Calibri" w:hAnsi="Calibri"/>
                          <w:sz w:val="22"/>
                        </w:rPr>
                        <w:t>Records after duplicates removed</w:t>
                      </w:r>
                      <w:r>
                        <w:rPr>
                          <w:rFonts w:ascii="Calibri" w:hAnsi="Calibri"/>
                          <w:sz w:val="22"/>
                        </w:rPr>
                        <w:br/>
                        <w:t xml:space="preserve">(n = </w:t>
                      </w:r>
                      <w:proofErr w:type="gramStart"/>
                      <w:r>
                        <w:rPr>
                          <w:rFonts w:ascii="Calibri" w:hAnsi="Calibri" w:hint="eastAsia"/>
                          <w:sz w:val="22"/>
                        </w:rPr>
                        <w:t>6128</w:t>
                      </w:r>
                      <w:r>
                        <w:rPr>
                          <w:rFonts w:ascii="Calibri" w:hAnsi="Calibri"/>
                          <w:sz w:val="22"/>
                        </w:rPr>
                        <w:t xml:space="preserve"> )</w:t>
                      </w:r>
                      <w:proofErr w:type="gramEnd"/>
                    </w:p>
                  </w:txbxContent>
                </v:textbox>
              </v:rect>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825152" behindDoc="0" locked="0" layoutInCell="1" allowOverlap="1" wp14:anchorId="2C7E4C95" wp14:editId="044CAA21">
                <wp:simplePos x="0" y="0"/>
                <wp:positionH relativeFrom="column">
                  <wp:posOffset>4227830</wp:posOffset>
                </wp:positionH>
                <wp:positionV relativeFrom="paragraph">
                  <wp:posOffset>1279525</wp:posOffset>
                </wp:positionV>
                <wp:extent cx="1714500" cy="643255"/>
                <wp:effectExtent l="0" t="0" r="19050" b="23495"/>
                <wp:wrapNone/>
                <wp:docPr id="19" name="직사각형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43255"/>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Records excluded</w:t>
                            </w:r>
                            <w:r>
                              <w:rPr>
                                <w:rFonts w:ascii="Calibri" w:hAnsi="Calibri"/>
                                <w:sz w:val="22"/>
                              </w:rPr>
                              <w:br/>
                              <w:t>(n =</w:t>
                            </w:r>
                            <w:proofErr w:type="gramStart"/>
                            <w:r>
                              <w:rPr>
                                <w:rFonts w:ascii="Calibri" w:hAnsi="Calibri" w:hint="eastAsia"/>
                                <w:sz w:val="22"/>
                              </w:rPr>
                              <w:t>5818</w:t>
                            </w:r>
                            <w:r>
                              <w:rPr>
                                <w:rFonts w:ascii="Calibri" w:hAnsi="Calibri"/>
                                <w:sz w:val="22"/>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7E4C95" id="직사각형 19" o:spid="_x0000_s1124" style="position:absolute;margin-left:332.9pt;margin-top:100.75pt;width:135pt;height:50.6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NaSPAIAAFQEAAAOAAAAZHJzL2Uyb0RvYy54bWysVM1uEzEQviPxDpbvZLMhKc0qm6pKCUIq&#10;UKnwAF6vN2vhP8ZONuFW3gGJN+DCgedC5R0Ye9M0BU6IPVgee/zNzPfN7OxsqxXZCPDSmpLmgyEl&#10;wnBbS7Mq6bu3yyenlPjATM2UNaKkO+Hp2fzxo1nnCjGyrVW1AIIgxhedK2kbgiuyzPNWaOYH1gmD&#10;l40FzQKasMpqYB2ia5WNhsOTrLNQO7BceI+nF/0lnSf8phE8vGkaLwJRJcXcQlohrVVcs/mMFStg&#10;rpV8nwb7hyw0kwaDHqAuWGBkDfIPKC05WG+bMOBWZ7ZpJBepBqwmH/5WzXXLnEi1IDneHWjy/w+W&#10;v95cAZE1ajelxDCNGt1+vbn99O3H95ufXz4TPEaOOucLdL12VxCr9O7S8veeGLtomVmJcwDbtYLV&#10;mFke/bMHD6Lh8Smpule2xghsHWyia9uAjoBIBNkmVXYHVcQ2EI6H+bN8PBmieBzvTsZPR5NJCsGK&#10;u9cOfHghrCZxU1JA1RM621z6ELNhxZ1Lyt4qWS+lUsmAVbVQQDYMO2SZvj26P3ZThnQlnU5Gk4T8&#10;4M4fQwzT9zcILQO2upK6pKcHJ1ZE2p6bOjViYFL1e0xZmT2PkbpegrCttkms6WmMEHmtbL1DZsH2&#10;rY2jiJvWwkdKOmzrkvoPawaCEvXSoDrTfDyOc3BswLFRHRvMcIQqaaCk3y5CPztrB3LVYqQ80WHs&#10;OSrayET2fVb7/LF1kwb7MYuzcWwnr/ufwfwXAAAA//8DAFBLAwQUAAYACAAAACEAlkDCAeAAAAAL&#10;AQAADwAAAGRycy9kb3ducmV2LnhtbEyPzU7DMBCE70i8g7VI3KjTRAlpGqfiR5wQhwZEr669xBHx&#10;OordNn173BM97uxo5pt6M9uBHXHyvSMBy0UCDEk53VMn4Ovz7aEE5oMkLQdHKOCMHjbN7U0tK+1O&#10;tMVjGzoWQ8hXUoAJYaw498qglX7hRqT4+3GTlSGeU8f1JE8x3A48TZKCW9lTbDByxBeD6rc9WAGP&#10;XXht1XOuvj/MuXxfzZnftjsh7u/mpzWwgHP4N8MFP6JDE5n27kDas0FAUeQRPQhIk2UOLDpW2UXZ&#10;C8iStATe1Px6Q/MHAAD//wMAUEsBAi0AFAAGAAgAAAAhALaDOJL+AAAA4QEAABMAAAAAAAAAAAAA&#10;AAAAAAAAAFtDb250ZW50X1R5cGVzXS54bWxQSwECLQAUAAYACAAAACEAOP0h/9YAAACUAQAACwAA&#10;AAAAAAAAAAAAAAAvAQAAX3JlbHMvLnJlbHNQSwECLQAUAAYACAAAACEAIAzWkjwCAABUBAAADgAA&#10;AAAAAAAAAAAAAAAuAgAAZHJzL2Uyb0RvYy54bWxQSwECLQAUAAYACAAAACEAlkDCAeAAAAALAQAA&#10;DwAAAAAAAAAAAAAAAACWBAAAZHJzL2Rvd25yZXYueG1sUEsFBgAAAAAEAAQA8wAAAKMFAAAAAA==&#10;">
                <v:textbox inset=",7.2pt,,7.2pt">
                  <w:txbxContent>
                    <w:p w:rsidR="006267A7" w:rsidRDefault="006267A7" w:rsidP="00C46DE6">
                      <w:pPr>
                        <w:jc w:val="center"/>
                        <w:rPr>
                          <w:rFonts w:ascii="Calibri" w:hAnsi="Calibri"/>
                          <w:sz w:val="22"/>
                        </w:rPr>
                      </w:pPr>
                      <w:r>
                        <w:rPr>
                          <w:rFonts w:ascii="Calibri" w:hAnsi="Calibri"/>
                          <w:sz w:val="22"/>
                        </w:rPr>
                        <w:t>Records excluded</w:t>
                      </w:r>
                      <w:r>
                        <w:rPr>
                          <w:rFonts w:ascii="Calibri" w:hAnsi="Calibri"/>
                          <w:sz w:val="22"/>
                        </w:rPr>
                        <w:br/>
                        <w:t>(n =</w:t>
                      </w:r>
                      <w:proofErr w:type="gramStart"/>
                      <w:r>
                        <w:rPr>
                          <w:rFonts w:ascii="Calibri" w:hAnsi="Calibri" w:hint="eastAsia"/>
                          <w:sz w:val="22"/>
                        </w:rPr>
                        <w:t>5818</w:t>
                      </w:r>
                      <w:r>
                        <w:rPr>
                          <w:rFonts w:ascii="Calibri" w:hAnsi="Calibri"/>
                          <w:sz w:val="22"/>
                        </w:rPr>
                        <w:t xml:space="preserve"> )</w:t>
                      </w:r>
                      <w:proofErr w:type="gramEnd"/>
                    </w:p>
                  </w:txbxContent>
                </v:textbox>
              </v:rect>
            </w:pict>
          </mc:Fallback>
        </mc:AlternateContent>
      </w:r>
      <w:r w:rsidR="00C46DE6" w:rsidRPr="000F3174">
        <w:rPr>
          <w:rFonts w:eastAsiaTheme="minorHAnsi" w:cs="Times New Roman"/>
          <w:noProof/>
          <w:kern w:val="0"/>
          <w:sz w:val="24"/>
          <w:szCs w:val="24"/>
        </w:rPr>
        <mc:AlternateContent>
          <mc:Choice Requires="wps">
            <w:drawing>
              <wp:anchor distT="36575" distB="36575" distL="36576" distR="36576" simplePos="0" relativeHeight="251833344" behindDoc="0" locked="0" layoutInCell="1" allowOverlap="1" wp14:anchorId="5C5D6D0F" wp14:editId="072DC746">
                <wp:simplePos x="0" y="0"/>
                <wp:positionH relativeFrom="column">
                  <wp:posOffset>3600450</wp:posOffset>
                </wp:positionH>
                <wp:positionV relativeFrom="paragraph">
                  <wp:posOffset>2727324</wp:posOffset>
                </wp:positionV>
                <wp:extent cx="628650" cy="0"/>
                <wp:effectExtent l="0" t="76200" r="19050" b="95250"/>
                <wp:wrapNone/>
                <wp:docPr id="20" name="직선 화살표 연결선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8486900" id="직선 화살표 연결선 20" o:spid="_x0000_s1026" type="#_x0000_t32" style="position:absolute;left:0;text-align:left;margin-left:283.5pt;margin-top:214.75pt;width:49.5pt;height:0;z-index:25183334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oKs0wIAAKgFAAAOAAAAZHJzL2Uyb0RvYy54bWysVM1u1DAQviPxDpbvaX42+xc1W7XZLJcC&#10;lVrE2Rs7m4jEjmzvZivEAcQLICEhJA7cuFaIp0Lbd2Ds3U275YJQc4g8tmfmm2++8fHJuq7QiklV&#10;Ch5j/8jDiPFM0JIvYvzqauaMMFKacEoqwVmMr5nCJ5OnT47bJmKBKERFmUQQhKuobWJcaN1Erquy&#10;gtVEHYmGcTjMhayJBlMuXCpJC9Hryg08b+C2QtJGiowpBbvT7SGe2Ph5zjL9Ms8V06iKMWDT9i/t&#10;f27+7uSYRAtJmqLMdjDIf6CoSckhaRdqSjRBS1n+FaouMymUyPVRJmpX5HmZMVsDVON7D6q5LEjD&#10;bC1Ajmo6mtTjhc1erC4kKmmMA6CHkxp6tPnxfvPxO7r9+nnz4dftp29o8+Xm988bsweXgLG2URE4&#10;JvxCmpqzNb9szkX2RiEukoLwBbPIr64biOYbD/fAxRiqgbzz9rmgcIcstbD0rXNZm5BADFrbLl13&#10;XWJrjTLYHASjQR/AZvsjl0R7v0Yq/YyJGplFjJWWpFwUOhGcgxSE9G0WsjpX2qAi0d7BJOViVlaV&#10;VUTFURvjcT/oWwclqpKaQ3NNycU8qSRaEaMp+9kS4eT+NSmWnNpgBSM03a01KStYI2250bIEtiqG&#10;TbaaUYwqBmNkVlt4FTcZmRXyFjNYaw1Luw+MWJG9HXvjdJSOQicMBqkTetOpczpLQmcw84f9aW+a&#10;JFP/nSnFD6OipJRxU81e8H74b4Lajd5Wqp3kO9rcw+iWXwB7iPR01veGYW/kDIf9nhP2Us85G80S&#10;5zTxB4NhepacpQ+QprZ69ThgOyoNKrHUTF4WtEW0NHLp9ceBj8GAByIYbjuLSLWAlmRaYiSFfl3q&#10;worbyNLEOFBDYr9d77roWyL2PTRW14VdbXdUgST3/bUzY8ZkO3BzQa8vpJGFGR94DqzT7uky7819&#10;2966e2AnfwAAAP//AwBQSwMEFAAGAAgAAAAhAAYG0mffAAAACwEAAA8AAABkcnMvZG93bnJldi54&#10;bWxMj81OwzAQhO9IvIO1SNyo09K4EOJUqBII9Ub4EUc3XpKIeB3Zbht4ehYJCY47O5r5plxPbhAH&#10;DLH3pGE+y0AgNd721Gp4frq7uAIRkyFrBk+o4RMjrKvTk9IU1h/pEQ91agWHUCyMhi6lsZAyNh06&#10;E2d+ROLfuw/OJD5DK20wRw53g1xkmZLO9MQNnRlx02HzUe+dhulrm2P72i/Tw/x+Fbb55u3ypdb6&#10;/Gy6vQGRcEp/ZvjBZ3SomGnn92SjGDTkasVbkobl4joHwQ6lFCu7X0VWpfy/ofoGAAD//wMAUEsB&#10;Ai0AFAAGAAgAAAAhALaDOJL+AAAA4QEAABMAAAAAAAAAAAAAAAAAAAAAAFtDb250ZW50X1R5cGVz&#10;XS54bWxQSwECLQAUAAYACAAAACEAOP0h/9YAAACUAQAACwAAAAAAAAAAAAAAAAAvAQAAX3JlbHMv&#10;LnJlbHNQSwECLQAUAAYACAAAACEAuYKCrNMCAACoBQAADgAAAAAAAAAAAAAAAAAuAgAAZHJzL2Uy&#10;b0RvYy54bWxQSwECLQAUAAYACAAAACEABgbSZ98AAAALAQAADwAAAAAAAAAAAAAAAAAtBQAAZHJz&#10;L2Rvd25yZXYueG1sUEsFBgAAAAAEAAQA8wAAADkGA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36575" distB="36575" distL="36576" distR="36576" simplePos="0" relativeHeight="251832320" behindDoc="0" locked="0" layoutInCell="1" allowOverlap="1" wp14:anchorId="498FFC5C" wp14:editId="33D13FD3">
                <wp:simplePos x="0" y="0"/>
                <wp:positionH relativeFrom="column">
                  <wp:posOffset>3596005</wp:posOffset>
                </wp:positionH>
                <wp:positionV relativeFrom="paragraph">
                  <wp:posOffset>1631314</wp:posOffset>
                </wp:positionV>
                <wp:extent cx="650875" cy="0"/>
                <wp:effectExtent l="0" t="76200" r="15875" b="95250"/>
                <wp:wrapNone/>
                <wp:docPr id="21" name="직선 화살표 연결선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F8CB76" id="직선 화살표 연결선 21" o:spid="_x0000_s1026" type="#_x0000_t32" style="position:absolute;left:0;text-align:left;margin-left:283.15pt;margin-top:128.45pt;width:51.25pt;height:0;z-index:25183232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AEB0QIAAKgFAAAOAAAAZHJzL2Uyb0RvYy54bWysVM2O0zAQviPxDpbv2SRt0j9tutpNWy78&#10;rLSLOLux01gkdmS7TSvEAcQLICEhJA7cuK4QT4W678DYbbN0uSC0Plj+m29mvvnGp2frqkQrpjSX&#10;IsHhSYARE5mkXCwS/PJ65g0w0oYISkopWII3TOOz8eNHp009Yh1ZyJIyhQBE6FFTJ7gwph75vs4K&#10;VhF9Imsm4DKXqiIGtmrhU0UaQK9KvxMEPb+RitZKZkxrOJ3sLvHY4ec5y8yLPNfMoDLBEJtxs3Lz&#10;3M7++JSMForUBc/2YZD/iKIiXIDTFmpCDEFLxf+CqnimpJa5Oclk5cs85xlzOUA2YXAvm6uC1Mzl&#10;AuTouqVJPxxs9nx1qRCnCe6EGAlSQY22399tP3xDt18+bd//vP34FW0/3/z6cWPP4BEw1tR6BIap&#10;uFQ252wtruqnMnutkZBpQcSCucivNzWgOQv/yMRudA1+580zSeENWRrp6FvnqrKQQAxauypt2iqx&#10;tUEZHPbiYNCPMcoOVz4ZHexqpc0TJitkFwnWRhG+KEwqhQApSBU6L2T1VBvIAwwPBtapkDNelk4R&#10;pUBNgodxJ3YGWpac2kv7TKvFPC0VWhGrKTcsKQB29EzJpaAOrGCETvdrQ3gJa2QcN0ZxYKtk2Hqr&#10;GMWoZNBGdrVDLIX1yJyQdzHDbm1g6c6BESeyN8NgOB1MB5EXdXpTLwomE+98lkZebxb240l3kqaT&#10;8K1NJYxGBaeUCZvNQfBh9G+C2rfeTqqt5Fva/GN0RwkEexzp+SwO+lF34PX7cdeLutPAuxjMUu88&#10;DXu9/vQivZjei3TqstcPE2xLpY1KLg1TVwVtEOVWLt14aLuAcvggOv1dZREpF1CSzCiMlDSvuCmc&#10;uK0sLcaRGlI39rVr0XdEHGpod20V9rndUQUqOtTX9Yxtk13DzSXdXCorC9s+8B04o/3XZf+bP/fu&#10;1d0HO/4NAAD//wMAUEsDBBQABgAIAAAAIQDuSdhP3wAAAAsBAAAPAAAAZHJzL2Rvd25yZXYueG1s&#10;TI9NT8MwDIbvSPyHyEjcWLqNhlGaTmgSCO1G+RDHrDFtReNUSbYVfj1GQoKj7Uevn7dcT24QBwyx&#10;96RhPstAIDXe9tRqeH66u1iBiMmQNYMn1PCJEdbV6UlpCuuP9IiHOrWCQygWRkOX0lhIGZsOnYkz&#10;PyLx7d0HZxKPoZU2mCOHu0EuskxJZ3riD50ZcdNh81HvnYbpa5tj+9pfpof5/VXY5pu35Uut9fnZ&#10;dHsDIuGU/mD40Wd1qNhp5/dkoxg05EotGdWwyNU1CCaUWnGZ3e9GVqX836H6BgAA//8DAFBLAQIt&#10;ABQABgAIAAAAIQC2gziS/gAAAOEBAAATAAAAAAAAAAAAAAAAAAAAAABbQ29udGVudF9UeXBlc10u&#10;eG1sUEsBAi0AFAAGAAgAAAAhADj9If/WAAAAlAEAAAsAAAAAAAAAAAAAAAAALwEAAF9yZWxzLy5y&#10;ZWxzUEsBAi0AFAAGAAgAAAAhAAeIAQHRAgAAqAUAAA4AAAAAAAAAAAAAAAAALgIAAGRycy9lMm9E&#10;b2MueG1sUEsBAi0AFAAGAAgAAAAhAO5J2E/fAAAACwEAAA8AAAAAAAAAAAAAAAAAKwUAAGRycy9k&#10;b3ducmV2LnhtbFBLBQYAAAAABAAEAPMAAAA3Bg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36576" distB="36576" distL="36575" distR="36575" simplePos="0" relativeHeight="251831296" behindDoc="0" locked="0" layoutInCell="1" allowOverlap="1" wp14:anchorId="3D30019D" wp14:editId="75BAB93A">
                <wp:simplePos x="0" y="0"/>
                <wp:positionH relativeFrom="column">
                  <wp:posOffset>2743199</wp:posOffset>
                </wp:positionH>
                <wp:positionV relativeFrom="paragraph">
                  <wp:posOffset>3025140</wp:posOffset>
                </wp:positionV>
                <wp:extent cx="0" cy="342900"/>
                <wp:effectExtent l="76200" t="0" r="76200" b="57150"/>
                <wp:wrapNone/>
                <wp:docPr id="29" name="직선 화살표 연결선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591606E" id="직선 화살표 연결선 29" o:spid="_x0000_s1026" type="#_x0000_t32" style="position:absolute;left:0;text-align:left;margin-left:3in;margin-top:238.2pt;width:0;height:27pt;z-index:25183129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SB80wIAAKgFAAAOAAAAZHJzL2Uyb0RvYy54bWysVM1u1DAQviPxDpbvaX42+xc1W7XZLJcC&#10;lVrE2Zs4G4vEjmzvT4U4gHgBJCSExIEb1wrxVGj7Doyd3bRbLgg1h8hje76Z+eYbH59s6gqtqFRM&#10;8Bj7Rx5GlGciZ3wR41dXM2eEkdKE56QSnMb4mip8Mnn65HjdRDQQpahyKhGAcBWtmxiXWjeR66qs&#10;pDVRR6KhHA4LIWuiwZQLN5dkDeh15QaeN3DXQuaNFBlVCnan7SGeWPyioJl+WRSKalTFGHLT9i/t&#10;f27+7uSYRAtJmpJluzTIf2RRE8YhaAc1JZqgpWR/QdUsk0KJQh9lonZFUbCM2hqgGt97UM1lSRpq&#10;awFyVNPRpB4PNnuxupCI5TEOxhhxUkOPtj/ebz9+R7dfP28//Lr99A1tv9z8/nlj9uASMLZuVASO&#10;Cb+QpuZswy+bc5G9UYiLpCR8QW3mV9cNoPnGwz1wMYZqIO58/VzkcIcstbD0bQpZG0ggBm1sl667&#10;LtGNRlm7mcFuLwzGnm2gS6K9XyOVfkZFjcwixkpLwhalTgTnIAUhfRuFrM6VNlmRaO9ggnIxY1Vl&#10;FVFxtI7xuB/0rYMSFcvNobmm5GKeVBKtiNGU/WyJcHL/mhRLnluwkpI83a01YRWskbbcaMmArYpi&#10;E62mOUYVhTEyqza9ipuI1Aq5zRmsjYal3QdGrMjejr1xOkpHoRMGg9QJvenUOZ0loTOY+cP+tDdN&#10;kqn/zpTih1HJ8pxyU81e8H74b4LajV4r1U7yHW3uIbrlF5I9zPR01veGYW/kDIf9nhP2Us85G80S&#10;5zTxB4NhepacpQ8yTW316nGS7ag0WYmlpvKyzNcoZ0Yuvf448DEY8EAEw7aziFQLaEmmJUZS6NdM&#10;l1bcRpYG40ANif12vevQWyL2PTRW14VdbXdUgST3/bUzY8akHbi5yK8vpJGFGR94DqzT7uky7819&#10;2966e2AnfwAAAP//AwBQSwMEFAAGAAgAAAAhAEkz65rgAAAACwEAAA8AAABkcnMvZG93bnJldi54&#10;bWxMj81OwzAQhO9IvIO1SNyo0yZpqxCnQpVAqDfCj3p04yWJiNeR7baBp2cRB7jt7oxmvyk3kx3E&#10;CX3oHSmYzxIQSI0zPbUKXp7vb9YgQtRk9OAIFXxigE11eVHqwrgzPeGpjq3gEAqFVtDFOBZShqZD&#10;q8PMjUisvTtvdeTVt9J4feZwO8hFkiyl1T3xh06PuO2w+aiPVsH0tcuxfeuz+Dh/WPldvt2nr7VS&#10;11fT3S2IiFP8M8MPPqNDxUwHdyQTxKAgSxfcJfKwWmYg2PF7OSjI0yQDWZXyf4fqGwAA//8DAFBL&#10;AQItABQABgAIAAAAIQC2gziS/gAAAOEBAAATAAAAAAAAAAAAAAAAAAAAAABbQ29udGVudF9UeXBl&#10;c10ueG1sUEsBAi0AFAAGAAgAAAAhADj9If/WAAAAlAEAAAsAAAAAAAAAAAAAAAAALwEAAF9yZWxz&#10;Ly5yZWxzUEsBAi0AFAAGAAgAAAAhAMr1IHzTAgAAqAUAAA4AAAAAAAAAAAAAAAAALgIAAGRycy9l&#10;Mm9Eb2MueG1sUEsBAi0AFAAGAAgAAAAhAEkz65rgAAAACwEAAA8AAAAAAAAAAAAAAAAALQUAAGRy&#10;cy9kb3ducmV2LnhtbFBLBQYAAAAABAAEAPMAAAA6BgAAAAA=&#10;">
                <v:stroke endarrow="block"/>
                <v:shadow color="#ccc"/>
              </v:shape>
            </w:pict>
          </mc:Fallback>
        </mc:AlternateContent>
      </w:r>
      <w:r w:rsidR="00C46DE6" w:rsidRPr="000F3174">
        <w:rPr>
          <w:rFonts w:eastAsiaTheme="minorHAnsi" w:cs="Times New Roman"/>
          <w:noProof/>
          <w:kern w:val="0"/>
          <w:sz w:val="24"/>
          <w:szCs w:val="24"/>
        </w:rPr>
        <mc:AlternateContent>
          <mc:Choice Requires="wps">
            <w:drawing>
              <wp:anchor distT="0" distB="0" distL="114300" distR="114300" simplePos="0" relativeHeight="251824128" behindDoc="0" locked="0" layoutInCell="1" allowOverlap="1" wp14:anchorId="713A49B1" wp14:editId="642A092E">
                <wp:simplePos x="0" y="0"/>
                <wp:positionH relativeFrom="column">
                  <wp:posOffset>1951990</wp:posOffset>
                </wp:positionH>
                <wp:positionV relativeFrom="paragraph">
                  <wp:posOffset>2419985</wp:posOffset>
                </wp:positionV>
                <wp:extent cx="1670050" cy="571500"/>
                <wp:effectExtent l="0" t="0" r="25400" b="19050"/>
                <wp:wrapNone/>
                <wp:docPr id="30" name="직사각형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6267A7" w:rsidRDefault="006267A7" w:rsidP="00C46DE6">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w:t>
                            </w:r>
                            <w:r>
                              <w:rPr>
                                <w:rFonts w:ascii="Calibri" w:hAnsi="Calibri" w:hint="eastAsia"/>
                                <w:sz w:val="22"/>
                              </w:rPr>
                              <w:t>310</w:t>
                            </w:r>
                            <w:r>
                              <w:rPr>
                                <w:rFonts w:ascii="Calibri" w:hAnsi="Calibri"/>
                                <w:sz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3A49B1" id="직사각형 30" o:spid="_x0000_s1125" style="position:absolute;margin-left:153.7pt;margin-top:190.55pt;width:131.5pt;height:4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bN6PAIAAFQEAAAOAAAAZHJzL2Uyb0RvYy54bWysVEGO0zAU3SNxB8t7mqRMZ6ZR09GoQxHS&#10;ACMNHMBxnMTCsc2326TshjsgcQM2LDgXGu7Aj9OWDLBCZGH529/P77/3ncVF1yiyFeCk0RlNJjEl&#10;QnNTSF1l9O2b9ZNzSpxnumDKaJHRnXD0Yvn40aK1qZia2qhCAEEQ7dLWZrT23qZR5HgtGuYmxgqN&#10;m6WBhnkMoYoKYC2iNyqaxvFp1BooLBgunMPVq2GTLgN+WQruX5elE56ojCI3H0YIY96P0XLB0gqY&#10;rSXf02D/wKJhUuOlR6gr5hnZgPwDqpEcjDOln3DTRKYsJRehBqwmiX+r5rZmVoRaUBxnjzK5/wfL&#10;X21vgMgio09RHs0a9Oj+y939x6/fv939+PyJ4DJq1FqXYuqtvYG+SmevDX/niDarmulKXAKYthas&#10;QGZJnx89ONAHDo+SvH1pCryBbbwJcnUlND0gCkG64Mru6IroPOG4mJyexfEM2XHcm50lszhQilh6&#10;OG3B+efCNKSfZBTQ9YDOttfO92xYekgJ7I2SxVoqFQKo8pUCsmXYIevwhQKwyHGa0qTN6Hw2nQXk&#10;B3tuDBGH728QjfTY6ko2GT0/JrG0l+2ZLkIjeibVMEfKSu917KUbLPBd3gWz5vODK7kpdqgsmKG1&#10;8SnipDbwgZIW2zqj7v2GgaBEvdDozjw5OenfwTiAcZCPA6Y5QmXUUzJMV354OxsLsqrxpiTIoc0l&#10;OlrKIHbv9sBqzx9bN3iwf2b92xjHIevXz2D5EwAA//8DAFBLAwQUAAYACAAAACEA5ijsyt8AAAAL&#10;AQAADwAAAGRycy9kb3ducmV2LnhtbEyPzU7DMBCE70i8g7VI3Kgd2pIQ4lT8iBPi0IDg6sZLHBGv&#10;o9ht07dnOcFtd2Y0+221mf0gDjjFPpCGbKFAILXB9tRpeH97vipAxGTImiEQajhhhE19flaZ0oYj&#10;bfHQpE5wCcXSaHApjaWUsXXoTVyEEYm9rzB5k3idOmknc+RyP8hrpW6kNz3xBWdGfHTYfjd7ryHv&#10;0lPTPqzbj1d3Kl5u52XcNp9aX17M93cgEs7pLwy/+IwONTPtwp5sFIOGpcpXHOWhyDIQnFjnipWd&#10;hlXOiqwr+f+H+gcAAP//AwBQSwECLQAUAAYACAAAACEAtoM4kv4AAADhAQAAEwAAAAAAAAAAAAAA&#10;AAAAAAAAW0NvbnRlbnRfVHlwZXNdLnhtbFBLAQItABQABgAIAAAAIQA4/SH/1gAAAJQBAAALAAAA&#10;AAAAAAAAAAAAAC8BAABfcmVscy8ucmVsc1BLAQItABQABgAIAAAAIQCQqbN6PAIAAFQEAAAOAAAA&#10;AAAAAAAAAAAAAC4CAABkcnMvZTJvRG9jLnhtbFBLAQItABQABgAIAAAAIQDmKOzK3wAAAAsBAAAP&#10;AAAAAAAAAAAAAAAAAJYEAABkcnMvZG93bnJldi54bWxQSwUGAAAAAAQABADzAAAAogUAAAAA&#10;">
                <v:textbox inset=",7.2pt,,7.2pt">
                  <w:txbxContent>
                    <w:p w:rsidR="006267A7" w:rsidRDefault="006267A7" w:rsidP="00C46DE6">
                      <w:pPr>
                        <w:jc w:val="center"/>
                        <w:rPr>
                          <w:rFonts w:ascii="Calibri" w:hAnsi="Calibri"/>
                          <w:sz w:val="22"/>
                        </w:rPr>
                      </w:pPr>
                      <w:r>
                        <w:rPr>
                          <w:rFonts w:ascii="Calibri" w:hAnsi="Calibri"/>
                          <w:sz w:val="22"/>
                        </w:rPr>
                        <w:t>F</w:t>
                      </w:r>
                      <w:r>
                        <w:rPr>
                          <w:rFonts w:ascii="Calibri" w:hAnsi="Calibri" w:hint="eastAsia"/>
                          <w:sz w:val="22"/>
                        </w:rPr>
                        <w:t xml:space="preserve">ull text </w:t>
                      </w:r>
                      <w:r>
                        <w:rPr>
                          <w:rFonts w:ascii="Calibri" w:hAnsi="Calibri"/>
                          <w:sz w:val="22"/>
                        </w:rPr>
                        <w:t>screened</w:t>
                      </w:r>
                      <w:r>
                        <w:rPr>
                          <w:rFonts w:ascii="Calibri" w:hAnsi="Calibri"/>
                          <w:sz w:val="22"/>
                        </w:rPr>
                        <w:br/>
                        <w:t>(n =</w:t>
                      </w:r>
                      <w:r>
                        <w:rPr>
                          <w:rFonts w:ascii="Calibri" w:hAnsi="Calibri" w:hint="eastAsia"/>
                          <w:sz w:val="22"/>
                        </w:rPr>
                        <w:t>310</w:t>
                      </w:r>
                      <w:r>
                        <w:rPr>
                          <w:rFonts w:ascii="Calibri" w:hAnsi="Calibri"/>
                          <w:sz w:val="22"/>
                        </w:rPr>
                        <w:t>)</w:t>
                      </w:r>
                    </w:p>
                  </w:txbxContent>
                </v:textbox>
              </v:rect>
            </w:pict>
          </mc:Fallback>
        </mc:AlternateContent>
      </w:r>
      <w:r w:rsidR="00C46DE6" w:rsidRPr="000F3174">
        <w:rPr>
          <w:rFonts w:eastAsiaTheme="minorHAnsi" w:cs="Times New Roman"/>
          <w:noProof/>
          <w:kern w:val="0"/>
          <w:sz w:val="24"/>
          <w:szCs w:val="24"/>
        </w:rPr>
        <mc:AlternateContent>
          <mc:Choice Requires="wps">
            <w:drawing>
              <wp:anchor distT="36576" distB="36576" distL="36575" distR="36575" simplePos="0" relativeHeight="251830272" behindDoc="0" locked="0" layoutInCell="1" allowOverlap="1" wp14:anchorId="450DFF8C" wp14:editId="451186D5">
                <wp:simplePos x="0" y="0"/>
                <wp:positionH relativeFrom="column">
                  <wp:posOffset>2743199</wp:posOffset>
                </wp:positionH>
                <wp:positionV relativeFrom="paragraph">
                  <wp:posOffset>2041525</wp:posOffset>
                </wp:positionV>
                <wp:extent cx="0" cy="342900"/>
                <wp:effectExtent l="76200" t="0" r="76200" b="57150"/>
                <wp:wrapNone/>
                <wp:docPr id="31" name="직선 화살표 연결선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6F9382E" id="직선 화살표 연결선 31" o:spid="_x0000_s1026" type="#_x0000_t32" style="position:absolute;left:0;text-align:left;margin-left:3in;margin-top:160.75pt;width:0;height:27pt;z-index:2518302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Dlm0QIAAKgFAAAOAAAAZHJzL2Uyb0RvYy54bWysVM2O0zAQviPxDpbv2SRt+qtNV7tpy4Wf&#10;lXYRZzd2GovEjmy3aYU4gHgBJCSExIEb1xXiqVD3HRg7bZYuF4TWB8t/883MN9/49GxTFmjNlOZS&#10;xDg8CTBiIpWUi2WMX17PvSFG2hBBSSEFi/GWaXw2efzotK7GrCNzWVCmEIAIPa6rGOfGVGPf12nO&#10;SqJPZMUEXGZSlcTAVi19qkgN6GXhd4Kg79dS0UrJlGkNp9PmEk8cfpax1LzIMs0MKmIMsRk3Kzcv&#10;7OxPTsl4qUiV83QfBvmPKErCBThtoabEELRS/C+okqdKapmZk1SWvswynjKXA2QTBveyucpJxVwu&#10;QI6uWpr0w8Gmz9eXCnEa426IkSAl1Gj3/d3uwzd0++XT7v3P249f0e7zza8fN/YMHgFjdaXHYJiI&#10;S2VzTjfiqnoq09caCZnkRCyZi/x6WwGas/CPTOxGV+B3UT+TFN6QlZGOvk2mSgsJxKCNq9K2rRLb&#10;GJQ2hymcdqPOKHAF9Mn4YFcpbZ4wWSK7iLE2ivBlbhIpBEhBqtB5Ieun2kAeYHgwsE6FnPOicIoo&#10;BKpjPOp1es5Ay4JTe2mfabVcJIVCa2I15YYlBcCOnim5EtSB5YzQ2X5tCC9gjYzjxigObBUMW28l&#10;oxgVDNrIrhrEQliPzAm5iRl2GwNLdw6MOJG9GQWj2XA2jLyo0595UTCdeufzJPL683DQm3anSTIN&#10;39pUwmicc0qZsNkcBB9G/yaofes1Um0l39LmH6M7SiDY40jP571gEHWH3mDQ63pRdxZ4F8N54p0n&#10;Yb8/mF0kF7N7kc5c9vphgm2ptFHJlWHqKqc1otzKpdsbdaALKIcPojNoKotIsYSSpEZhpKR5xU3u&#10;xG1laTGO1JC4sa9di94Qcaih3bVV2Od2RxWo6FBf1zO2TZqGW0i6vVRWFrZ94DtwRvuvy/43f+7d&#10;q7sPdvIbAAD//wMAUEsDBBQABgAIAAAAIQAdB8LF3wAAAAsBAAAPAAAAZHJzL2Rvd25yZXYueG1s&#10;TI9LT8MwEITvSPwHa5G4UefRUBTiVKgSCPVGeIijGy9JRLyObLcN/HoW9QDHnR3NfFOtZzuKA/ow&#10;OFKQLhIQSK0zA3UKXp7vr25AhKjJ6NERKvjCAOv6/KzSpXFHesJDEzvBIRRKraCPcSqlDG2PVoeF&#10;m5D49+G81ZFP30nj9ZHD7SizJLmWVg/EDb2ecNNj+9nsrYL5e1tg9zYs42P6sPLbYvOevzZKXV7M&#10;d7cgIs7xzwy/+IwONTPt3J5MEKOCZZ7xlqggz9ICBDtOyo6VVVGArCv5f0P9AwAA//8DAFBLAQIt&#10;ABQABgAIAAAAIQC2gziS/gAAAOEBAAATAAAAAAAAAAAAAAAAAAAAAABbQ29udGVudF9UeXBlc10u&#10;eG1sUEsBAi0AFAAGAAgAAAAhADj9If/WAAAAlAEAAAsAAAAAAAAAAAAAAAAALwEAAF9yZWxzLy5y&#10;ZWxzUEsBAi0AFAAGAAgAAAAhAGeMOWbRAgAAqAUAAA4AAAAAAAAAAAAAAAAALgIAAGRycy9lMm9E&#10;b2MueG1sUEsBAi0AFAAGAAgAAAAhAB0HwsXfAAAACwEAAA8AAAAAAAAAAAAAAAAAKwUAAGRycy9k&#10;b3ducmV2LnhtbFBLBQYAAAAABAAEAPMAAAA3BgAAAAA=&#10;">
                <v:stroke endarrow="block"/>
                <v:shadow color="#ccc"/>
              </v:shape>
            </w:pict>
          </mc:Fallback>
        </mc:AlternateContent>
      </w:r>
      <w:r w:rsidR="00C46DE6" w:rsidRPr="000F3174">
        <w:rPr>
          <w:rFonts w:eastAsiaTheme="minorHAnsi"/>
        </w:rPr>
        <w:br w:type="page"/>
      </w:r>
    </w:p>
    <w:p w:rsidR="00624334" w:rsidRPr="00C53B2D" w:rsidRDefault="00624334" w:rsidP="00624334">
      <w:pPr>
        <w:rPr>
          <w:rFonts w:eastAsiaTheme="minorHAnsi"/>
          <w:b/>
          <w:sz w:val="32"/>
          <w:szCs w:val="32"/>
        </w:rPr>
      </w:pPr>
      <w:r w:rsidRPr="00C53B2D">
        <w:rPr>
          <w:rFonts w:eastAsiaTheme="minorHAnsi" w:hint="eastAsia"/>
          <w:b/>
          <w:sz w:val="32"/>
          <w:szCs w:val="32"/>
        </w:rPr>
        <w:lastRenderedPageBreak/>
        <w:t>A</w:t>
      </w:r>
      <w:r w:rsidRPr="00C53B2D">
        <w:rPr>
          <w:rFonts w:eastAsiaTheme="minorHAnsi"/>
          <w:b/>
          <w:sz w:val="32"/>
          <w:szCs w:val="32"/>
        </w:rPr>
        <w:t>PPENDIX</w:t>
      </w:r>
      <w:r>
        <w:rPr>
          <w:rFonts w:eastAsiaTheme="minorHAnsi"/>
          <w:b/>
          <w:sz w:val="32"/>
          <w:szCs w:val="32"/>
        </w:rPr>
        <w:t xml:space="preserve"> 3</w:t>
      </w:r>
    </w:p>
    <w:p w:rsidR="00624334" w:rsidRDefault="00624334" w:rsidP="006C6D9C">
      <w:pPr>
        <w:rPr>
          <w:rFonts w:eastAsiaTheme="minorHAnsi"/>
          <w:sz w:val="32"/>
          <w:szCs w:val="32"/>
        </w:rPr>
      </w:pPr>
    </w:p>
    <w:p w:rsidR="00C46DE6" w:rsidRPr="000F3174" w:rsidRDefault="00CC36E0" w:rsidP="006C6D9C">
      <w:pPr>
        <w:rPr>
          <w:rFonts w:eastAsiaTheme="minorHAnsi"/>
          <w:sz w:val="32"/>
          <w:szCs w:val="32"/>
        </w:rPr>
      </w:pPr>
      <w:r w:rsidRPr="000F3174">
        <w:rPr>
          <w:rFonts w:eastAsiaTheme="minorHAnsi" w:hint="eastAsia"/>
          <w:sz w:val="32"/>
          <w:szCs w:val="32"/>
        </w:rPr>
        <w:t>증거표</w:t>
      </w:r>
      <w:r w:rsidRPr="000F3174">
        <w:rPr>
          <w:rFonts w:eastAsiaTheme="minorHAnsi"/>
          <w:sz w:val="32"/>
          <w:szCs w:val="32"/>
        </w:rPr>
        <w:t xml:space="preserve">(Evidence table) </w:t>
      </w:r>
    </w:p>
    <w:p w:rsidR="000D348D" w:rsidRDefault="000D348D" w:rsidP="000D348D">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r w:rsidRPr="00DF33DE">
        <w:rPr>
          <w:rFonts w:eastAsiaTheme="minorHAnsi" w:hint="eastAsia"/>
          <w:b/>
          <w:sz w:val="24"/>
          <w:szCs w:val="24"/>
        </w:rPr>
        <w:t xml:space="preserve">A. 물리치료 및 행동치료 </w:t>
      </w:r>
    </w:p>
    <w:p w:rsidR="005F5A9E" w:rsidRPr="00DF33DE" w:rsidRDefault="005F5A9E" w:rsidP="005F5A9E">
      <w:pPr>
        <w:pStyle w:val="a5"/>
        <w:wordWrap/>
        <w:rPr>
          <w:rFonts w:eastAsiaTheme="minorHAnsi"/>
          <w:b/>
          <w:sz w:val="24"/>
          <w:szCs w:val="24"/>
        </w:rPr>
      </w:pPr>
    </w:p>
    <w:p w:rsidR="005F5A9E" w:rsidRPr="000F3174" w:rsidRDefault="005F5A9E" w:rsidP="005F5A9E">
      <w:pPr>
        <w:pStyle w:val="a5"/>
        <w:wordWrap/>
        <w:rPr>
          <w:rFonts w:eastAsiaTheme="minorHAnsi"/>
          <w:szCs w:val="20"/>
        </w:rPr>
      </w:pPr>
      <w:r w:rsidRPr="000F3174">
        <w:rPr>
          <w:rFonts w:eastAsiaTheme="minorHAnsi"/>
          <w:b/>
          <w:szCs w:val="20"/>
        </w:rPr>
        <w:t xml:space="preserve">1. </w:t>
      </w:r>
      <w:r w:rsidRPr="000F3174">
        <w:rPr>
          <w:rFonts w:eastAsiaTheme="minorHAnsi" w:hint="eastAsia"/>
          <w:szCs w:val="20"/>
        </w:rPr>
        <w:t>신경근성</w:t>
      </w:r>
      <w:r w:rsidRPr="000F3174">
        <w:rPr>
          <w:rFonts w:eastAsiaTheme="minorHAnsi"/>
          <w:szCs w:val="20"/>
        </w:rPr>
        <w:t xml:space="preserve"> 통증을 동반한 추간판 탈출증 환자에서 침상안정은 일상생활을 제한하지 않는 것에 비하여 우월한 임상적 효과(통증조절 또는 기능적향상)가 없으므로 권고하지 않는다  </w:t>
      </w:r>
    </w:p>
    <w:p w:rsidR="005F5A9E" w:rsidRPr="000F3174" w:rsidRDefault="005F5A9E" w:rsidP="005F5A9E">
      <w:pPr>
        <w:pStyle w:val="a5"/>
        <w:wordWrap/>
        <w:rPr>
          <w:rFonts w:eastAsiaTheme="minorHAnsi"/>
          <w:szCs w:val="20"/>
        </w:rPr>
      </w:pPr>
      <w:r w:rsidRPr="000F3174">
        <w:rPr>
          <w:rFonts w:eastAsiaTheme="minorHAnsi"/>
          <w:szCs w:val="20"/>
        </w:rPr>
        <w:t xml:space="preserve">(증거수준 </w:t>
      </w:r>
      <w:r w:rsidRPr="000F3174">
        <w:rPr>
          <w:rFonts w:eastAsiaTheme="minorHAnsi" w:hint="eastAsia"/>
          <w:szCs w:val="20"/>
        </w:rPr>
        <w:t>낮음</w:t>
      </w:r>
      <w:r w:rsidRPr="000F3174">
        <w:rPr>
          <w:rFonts w:eastAsiaTheme="minorHAnsi"/>
          <w:szCs w:val="20"/>
        </w:rPr>
        <w:t xml:space="preserve"> (Low), </w:t>
      </w:r>
      <w:r w:rsidRPr="000F3174">
        <w:rPr>
          <w:rFonts w:eastAsiaTheme="minorHAnsi" w:hint="eastAsia"/>
          <w:szCs w:val="20"/>
        </w:rPr>
        <w:t>권고강도</w:t>
      </w:r>
      <w:r w:rsidRPr="000F3174">
        <w:rPr>
          <w:rFonts w:eastAsiaTheme="minorHAnsi"/>
          <w:szCs w:val="20"/>
        </w:rPr>
        <w:t xml:space="preserve"> </w:t>
      </w:r>
      <w:r w:rsidRPr="000F3174">
        <w:rPr>
          <w:rFonts w:eastAsiaTheme="minorHAnsi" w:hint="eastAsia"/>
          <w:szCs w:val="20"/>
        </w:rPr>
        <w:t>약</w:t>
      </w:r>
      <w:r w:rsidRPr="000F3174">
        <w:rPr>
          <w:rFonts w:eastAsiaTheme="minorHAnsi"/>
          <w:szCs w:val="20"/>
        </w:rPr>
        <w:t xml:space="preserve"> (Weak))</w:t>
      </w:r>
    </w:p>
    <w:p w:rsidR="005F5A9E" w:rsidRPr="00DF33DE" w:rsidRDefault="005F5A9E" w:rsidP="005F5A9E">
      <w:pPr>
        <w:pStyle w:val="a5"/>
        <w:wordWrap/>
        <w:rPr>
          <w:rFonts w:eastAsiaTheme="minorHAnsi"/>
          <w:sz w:val="24"/>
          <w:szCs w:val="24"/>
        </w:rPr>
      </w:pPr>
    </w:p>
    <w:p w:rsidR="005F5A9E" w:rsidRPr="00474F6A" w:rsidRDefault="005F5A9E" w:rsidP="005F5A9E">
      <w:pPr>
        <w:pStyle w:val="a5"/>
        <w:wordWrap/>
        <w:rPr>
          <w:rFonts w:eastAsiaTheme="minorHAnsi"/>
          <w:sz w:val="24"/>
          <w:szCs w:val="24"/>
        </w:rPr>
      </w:pPr>
    </w:p>
    <w:tbl>
      <w:tblPr>
        <w:tblW w:w="5000" w:type="pct"/>
        <w:tblCellMar>
          <w:left w:w="0" w:type="dxa"/>
          <w:right w:w="0" w:type="dxa"/>
        </w:tblCellMar>
        <w:tblLook w:val="04A0" w:firstRow="1" w:lastRow="0" w:firstColumn="1" w:lastColumn="0" w:noHBand="0" w:noVBand="1"/>
      </w:tblPr>
      <w:tblGrid>
        <w:gridCol w:w="1150"/>
        <w:gridCol w:w="852"/>
        <w:gridCol w:w="1500"/>
        <w:gridCol w:w="1843"/>
        <w:gridCol w:w="2125"/>
        <w:gridCol w:w="1754"/>
      </w:tblGrid>
      <w:tr w:rsidR="005F5A9E" w:rsidRPr="00DF33DE" w:rsidTr="00D74541">
        <w:trPr>
          <w:trHeight w:val="1250"/>
        </w:trPr>
        <w:tc>
          <w:tcPr>
            <w:tcW w:w="623"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1st author</w:t>
            </w:r>
          </w:p>
        </w:tc>
        <w:tc>
          <w:tcPr>
            <w:tcW w:w="462"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Design</w:t>
            </w:r>
          </w:p>
        </w:tc>
        <w:tc>
          <w:tcPr>
            <w:tcW w:w="813"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6C34E9" w:rsidRDefault="006C34E9" w:rsidP="0004183A">
            <w:pPr>
              <w:widowControl/>
              <w:autoSpaceDE/>
              <w:autoSpaceDN/>
              <w:jc w:val="left"/>
              <w:rPr>
                <w:rFonts w:eastAsiaTheme="minorHAnsi" w:cs="Arial"/>
                <w:b/>
                <w:bCs/>
                <w:color w:val="FFFFFF" w:themeColor="light1"/>
                <w:kern w:val="24"/>
                <w:szCs w:val="20"/>
              </w:rPr>
            </w:pPr>
          </w:p>
          <w:p w:rsidR="005F5A9E" w:rsidRPr="00DF33DE" w:rsidRDefault="005F5A9E" w:rsidP="0004183A">
            <w:pPr>
              <w:widowControl/>
              <w:autoSpaceDE/>
              <w:autoSpaceDN/>
              <w:jc w:val="left"/>
              <w:rPr>
                <w:rFonts w:eastAsiaTheme="minorHAnsi" w:cs="Arial"/>
                <w:kern w:val="0"/>
                <w:szCs w:val="20"/>
              </w:rPr>
            </w:pPr>
            <w:r w:rsidRPr="00DF33DE">
              <w:rPr>
                <w:rFonts w:eastAsiaTheme="minorHAnsi" w:cs="Arial"/>
                <w:b/>
                <w:bCs/>
                <w:color w:val="FFFFFF" w:themeColor="light1"/>
                <w:kern w:val="24"/>
                <w:szCs w:val="20"/>
              </w:rPr>
              <w:t>Participants</w:t>
            </w:r>
          </w:p>
        </w:tc>
        <w:tc>
          <w:tcPr>
            <w:tcW w:w="999"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6C34E9"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Evaluation tool</w:t>
            </w:r>
          </w:p>
        </w:tc>
        <w:tc>
          <w:tcPr>
            <w:tcW w:w="1152"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Follow up</w:t>
            </w:r>
          </w:p>
        </w:tc>
        <w:tc>
          <w:tcPr>
            <w:tcW w:w="951"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6C34E9"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Outcomes</w:t>
            </w:r>
          </w:p>
        </w:tc>
      </w:tr>
      <w:tr w:rsidR="00D74541" w:rsidRPr="00DF33DE" w:rsidTr="00D74541">
        <w:trPr>
          <w:trHeight w:val="3050"/>
        </w:trPr>
        <w:tc>
          <w:tcPr>
            <w:tcW w:w="623"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D74541" w:rsidRPr="000D2528" w:rsidRDefault="00D74541" w:rsidP="00DC61B5">
            <w:pPr>
              <w:widowControl/>
              <w:wordWrap/>
              <w:autoSpaceDE/>
              <w:autoSpaceDN/>
              <w:jc w:val="left"/>
              <w:rPr>
                <w:rFonts w:eastAsiaTheme="minorHAnsi" w:cs="Arial"/>
                <w:kern w:val="0"/>
                <w:szCs w:val="20"/>
              </w:rPr>
            </w:pPr>
            <w:r w:rsidRPr="000D2528">
              <w:rPr>
                <w:rFonts w:eastAsiaTheme="minorHAnsi" w:cs="Arial"/>
                <w:bCs/>
                <w:kern w:val="0"/>
                <w:szCs w:val="20"/>
              </w:rPr>
              <w:t>Hofstee DJ</w:t>
            </w:r>
            <w:hyperlink w:anchor="_ENREF_9" w:tooltip="Hofstee, 2003 #117" w:history="1">
              <w:r w:rsidRPr="000D2528">
                <w:rPr>
                  <w:rFonts w:eastAsiaTheme="minorHAnsi" w:cs="Arial"/>
                  <w:bCs/>
                  <w:kern w:val="0"/>
                  <w:szCs w:val="20"/>
                </w:rPr>
                <w:fldChar w:fldCharType="begin">
                  <w:fldData xml:space="preserve">PEVuZE5vdGU+PENpdGU+PEF1dGhvcj5Ib2ZzdGVlPC9BdXRob3I+PFllYXI+MjAwMzwvWWVhcj48
UmVjTnVtPjExNzwvUmVjTnVtPjxEaXNwbGF5VGV4dD48c3R5bGUgZmFjZT0ic3VwZXJzY3JpcHQi
Pjk8L3N0eWxlPjwvRGlzcGxheVRleHQ+PHJlY29yZD48cmVjLW51bWJlcj4xMTc8L3JlYy1udW1i
ZXI+PGZvcmVpZ24ta2V5cz48a2V5IGFwcD0iRU4iIGRiLWlkPSJmZDJhOXowZjNlZXAwZGV4NXpx
dno5ZTJ6c2FlOXJmNWZwZmUiPjExNzwva2V5PjwvZm9yZWlnbi1rZXlzPjxyZWYtdHlwZSBuYW1l
PSJKb3VybmFsIEFydGljbGUiPjE3PC9yZWYtdHlwZT48Y29udHJpYnV0b3JzPjxhdXRob3JzPjxh
dXRob3I+SG9mc3RlZSwgRC4gSi48L2F1dGhvcj48YXV0aG9yPkdpanRlbmJlZWssIEouIEouIE0u
PC9hdXRob3I+PGF1dGhvcj5Ib29nbGFuZCwgUC4gSC48L2F1dGhvcj48YXV0aG9yPlZhbiBIb3V3
ZWxpbmdlbiwgSi4gQy48L2F1dGhvcj48YXV0aG9yPktsb2V0LCBBLjwvYXV0aG9yPjxhdXRob3I+
TG90dGVycywgRi48L2F1dGhvcj48YXV0aG9yPlRhbnMsIEouIFRoIEouPC9hdXRob3I+PC9hdXRo
b3JzPjwvY29udHJpYnV0b3JzPjxhdXRoLWFkZHJlc3M+Si5UaC5KLiBUYW5zLCBNZWRpc2NoIENl
bnRydW0gSGFhZ2xhbmRlbiwgbG9jYXRpZSBXZXN0ZWluZGUsIDI1MDEgQ0sgRGVuIEhhYWcsIE5l
dGhlcmxhbmRzPC9hdXRoLWFkZHJlc3M+PHRpdGxlcz48dGl0bGU+QmVkIHJlc3QgYW5kIHBoeXNp
b3RoZXJhcHkgYXJlIG9mIG5vIGFkZGVkIHZhbHVlIGluIHRoZSBtYW5hZ2VtZW50IG9mIGFjdXRl
IGx1bWJvc2FjcmFsIHJhZGljdWxhciBwYWluOiBBIHJhbmRvbWlzZWQgY2xpbmljYWwgc3R1ZHk8
L3RpdGxlPjxzZWNvbmRhcnktdGl0bGU+TmVkZXJsYW5kcyBUaWpkc2NocmlmdCB2b29yIEdlbmVl
c2t1bmRlPC9zZWNvbmRhcnktdGl0bGU+PC90aXRsZXM+PHBlcmlvZGljYWw+PGZ1bGwtdGl0bGU+
TmVkZXJsYW5kcyBUaWpkc2NocmlmdCB2b29yIEdlbmVlc2t1bmRlPC9mdWxsLXRpdGxlPjwvcGVy
aW9kaWNhbD48cGFnZXM+MjQ5LTI1NDwvcGFnZXM+PHZvbHVtZT4xNDc8L3ZvbHVtZT48bnVtYmVy
PjY8L251bWJlcj48a2V5d29yZHM+PGtleXdvcmQ+YWR1bHQ8L2tleXdvcmQ+PGtleXdvcmQ+YXJ0
aWNsZTwva2V5d29yZD48a2V5d29yZD5iZWQgcmVzdDwva2V5d29yZD48a2V5d29yZD5jbGluaWNh
bCBmZWF0dXJlPC9rZXl3b3JkPjxrZXl3b3JkPmNsaW5pY2FsIHRyaWFsPC9rZXl3b3JkPjxrZXl3
b3JkPmNvbXBhcmF0aXZlIHN0dWR5PC9rZXl3b3JkPjxrZXl3b3JkPmNvbnNlcnZhdGl2ZSB0cmVh
dG1lbnQ8L2tleXdvcmQ+PGtleXdvcmQ+Y29udHJvbGxlZCBzdHVkeTwva2V5d29yZD48a2V5d29y
ZD5kYWlseSBsaWZlIGFjdGl2aXR5PC9rZXl3b3JkPjxrZXl3b3JkPmRpc2Vhc2Ugc2V2ZXJpdHk8
L2tleXdvcmQ+PGtleXdvcmQ+ZmVtYWxlPC9rZXl3b3JkPjxrZXl3b3JkPmZvbGxvdyB1cDwva2V5
d29yZD48a2V5d29yZD5odW1hbjwva2V5d29yZD48a2V5d29yZD5pc2NoaWFsZ2lhPC9rZXl3b3Jk
PjxrZXl3b3JkPm1ham9yIGNsaW5pY2FsIHN0dWR5PC9rZXl3b3JkPjxrZXl3b3JkPm1hbGU8L2tl
eXdvcmQ+PGtleXdvcmQ+cGFpbiBhc3Nlc3NtZW50PC9rZXl3b3JkPjxrZXl3b3JkPnBoeXNpb3Ro
ZXJhcHk8L2tleXdvcmQ+PGtleXdvcmQ+cmFuZG9taXplZCBjb250cm9sbGVkIHRyaWFsPC9rZXl3
b3JkPjxrZXl3b3JkPnJhdGluZyBzY2FsZTwva2V5d29yZD48a2V5d29yZD50cmVhdG1lbnQgb3V0
Y29tZTwva2V5d29yZD48a2V5d29yZD52aXN1YWwgYW5hbG9nIHNjYWxlPC9rZXl3b3JkPjwva2V5
d29yZHM+PGRhdGVzPjx5ZWFyPjIwMDM8L3llYXI+PC9kYXRlcz48aXNibj4wMDI4LTIxNjI8L2lz
Ym4+PHVybHM+PHJlbGF0ZWQtdXJscz48dXJsPmh0dHA6Ly93d3cuZW1iYXNlLmNvbS9zZWFyY2gv
cmVzdWx0cz9zdWJhY3Rpb249dmlld3JlY29yZCZhbXA7ZnJvbT1leHBvcnQmYW1wO2lkPUwzNjE5
MzQ4MDwvdXJsPjwvcmVsYXRlZC11cmxzPjwvdXJscz48cmVtb3RlLWRhdGFiYXNlLW5hbWU+RW1i
YXNlPC9yZW1vdGUtZGF0YWJhc2UtbmFtZT48L3JlY29yZD48L0NpdGU+PC9FbmROb3RlPn==
</w:fldData>
                </w:fldChar>
              </w:r>
              <w:r w:rsidRPr="000D2528">
                <w:rPr>
                  <w:rFonts w:eastAsiaTheme="minorHAnsi" w:cs="Arial"/>
                  <w:bCs/>
                  <w:kern w:val="0"/>
                  <w:szCs w:val="20"/>
                </w:rPr>
                <w:instrText xml:space="preserve"> ADDIN EN.CITE </w:instrText>
              </w:r>
              <w:r w:rsidRPr="000D2528">
                <w:rPr>
                  <w:rFonts w:eastAsiaTheme="minorHAnsi" w:cs="Arial"/>
                  <w:bCs/>
                  <w:kern w:val="0"/>
                  <w:szCs w:val="20"/>
                </w:rPr>
                <w:fldChar w:fldCharType="begin">
                  <w:fldData xml:space="preserve">PEVuZE5vdGU+PENpdGU+PEF1dGhvcj5Ib2ZzdGVlPC9BdXRob3I+PFllYXI+MjAwMzwvWWVhcj48
UmVjTnVtPjExNzwvUmVjTnVtPjxEaXNwbGF5VGV4dD48c3R5bGUgZmFjZT0ic3VwZXJzY3JpcHQi
Pjk8L3N0eWxlPjwvRGlzcGxheVRleHQ+PHJlY29yZD48cmVjLW51bWJlcj4xMTc8L3JlYy1udW1i
ZXI+PGZvcmVpZ24ta2V5cz48a2V5IGFwcD0iRU4iIGRiLWlkPSJmZDJhOXowZjNlZXAwZGV4NXpx
dno5ZTJ6c2FlOXJmNWZwZmUiPjExNzwva2V5PjwvZm9yZWlnbi1rZXlzPjxyZWYtdHlwZSBuYW1l
PSJKb3VybmFsIEFydGljbGUiPjE3PC9yZWYtdHlwZT48Y29udHJpYnV0b3JzPjxhdXRob3JzPjxh
dXRob3I+SG9mc3RlZSwgRC4gSi48L2F1dGhvcj48YXV0aG9yPkdpanRlbmJlZWssIEouIEouIE0u
PC9hdXRob3I+PGF1dGhvcj5Ib29nbGFuZCwgUC4gSC48L2F1dGhvcj48YXV0aG9yPlZhbiBIb3V3
ZWxpbmdlbiwgSi4gQy48L2F1dGhvcj48YXV0aG9yPktsb2V0LCBBLjwvYXV0aG9yPjxhdXRob3I+
TG90dGVycywgRi48L2F1dGhvcj48YXV0aG9yPlRhbnMsIEouIFRoIEouPC9hdXRob3I+PC9hdXRo
b3JzPjwvY29udHJpYnV0b3JzPjxhdXRoLWFkZHJlc3M+Si5UaC5KLiBUYW5zLCBNZWRpc2NoIENl
bnRydW0gSGFhZ2xhbmRlbiwgbG9jYXRpZSBXZXN0ZWluZGUsIDI1MDEgQ0sgRGVuIEhhYWcsIE5l
dGhlcmxhbmRzPC9hdXRoLWFkZHJlc3M+PHRpdGxlcz48dGl0bGU+QmVkIHJlc3QgYW5kIHBoeXNp
b3RoZXJhcHkgYXJlIG9mIG5vIGFkZGVkIHZhbHVlIGluIHRoZSBtYW5hZ2VtZW50IG9mIGFjdXRl
IGx1bWJvc2FjcmFsIHJhZGljdWxhciBwYWluOiBBIHJhbmRvbWlzZWQgY2xpbmljYWwgc3R1ZHk8
L3RpdGxlPjxzZWNvbmRhcnktdGl0bGU+TmVkZXJsYW5kcyBUaWpkc2NocmlmdCB2b29yIEdlbmVl
c2t1bmRlPC9zZWNvbmRhcnktdGl0bGU+PC90aXRsZXM+PHBlcmlvZGljYWw+PGZ1bGwtdGl0bGU+
TmVkZXJsYW5kcyBUaWpkc2NocmlmdCB2b29yIEdlbmVlc2t1bmRlPC9mdWxsLXRpdGxlPjwvcGVy
aW9kaWNhbD48cGFnZXM+MjQ5LTI1NDwvcGFnZXM+PHZvbHVtZT4xNDc8L3ZvbHVtZT48bnVtYmVy
PjY8L251bWJlcj48a2V5d29yZHM+PGtleXdvcmQ+YWR1bHQ8L2tleXdvcmQ+PGtleXdvcmQ+YXJ0
aWNsZTwva2V5d29yZD48a2V5d29yZD5iZWQgcmVzdDwva2V5d29yZD48a2V5d29yZD5jbGluaWNh
bCBmZWF0dXJlPC9rZXl3b3JkPjxrZXl3b3JkPmNsaW5pY2FsIHRyaWFsPC9rZXl3b3JkPjxrZXl3
b3JkPmNvbXBhcmF0aXZlIHN0dWR5PC9rZXl3b3JkPjxrZXl3b3JkPmNvbnNlcnZhdGl2ZSB0cmVh
dG1lbnQ8L2tleXdvcmQ+PGtleXdvcmQ+Y29udHJvbGxlZCBzdHVkeTwva2V5d29yZD48a2V5d29y
ZD5kYWlseSBsaWZlIGFjdGl2aXR5PC9rZXl3b3JkPjxrZXl3b3JkPmRpc2Vhc2Ugc2V2ZXJpdHk8
L2tleXdvcmQ+PGtleXdvcmQ+ZmVtYWxlPC9rZXl3b3JkPjxrZXl3b3JkPmZvbGxvdyB1cDwva2V5
d29yZD48a2V5d29yZD5odW1hbjwva2V5d29yZD48a2V5d29yZD5pc2NoaWFsZ2lhPC9rZXl3b3Jk
PjxrZXl3b3JkPm1ham9yIGNsaW5pY2FsIHN0dWR5PC9rZXl3b3JkPjxrZXl3b3JkPm1hbGU8L2tl
eXdvcmQ+PGtleXdvcmQ+cGFpbiBhc3Nlc3NtZW50PC9rZXl3b3JkPjxrZXl3b3JkPnBoeXNpb3Ro
ZXJhcHk8L2tleXdvcmQ+PGtleXdvcmQ+cmFuZG9taXplZCBjb250cm9sbGVkIHRyaWFsPC9rZXl3
b3JkPjxrZXl3b3JkPnJhdGluZyBzY2FsZTwva2V5d29yZD48a2V5d29yZD50cmVhdG1lbnQgb3V0
Y29tZTwva2V5d29yZD48a2V5d29yZD52aXN1YWwgYW5hbG9nIHNjYWxlPC9rZXl3b3JkPjwva2V5
d29yZHM+PGRhdGVzPjx5ZWFyPjIwMDM8L3llYXI+PC9kYXRlcz48aXNibj4wMDI4LTIxNjI8L2lz
Ym4+PHVybHM+PHJlbGF0ZWQtdXJscz48dXJsPmh0dHA6Ly93d3cuZW1iYXNlLmNvbS9zZWFyY2gv
cmVzdWx0cz9zdWJhY3Rpb249dmlld3JlY29yZCZhbXA7ZnJvbT1leHBvcnQmYW1wO2lkPUwzNjE5
MzQ4MDwvdXJsPjwvcmVsYXRlZC11cmxzPjwvdXJscz48cmVtb3RlLWRhdGFiYXNlLW5hbWU+RW1i
YXNlPC9yZW1vdGUtZGF0YWJhc2UtbmFtZT48L3JlY29yZD48L0NpdGU+PC9FbmROb3RlPn==
</w:fldData>
                </w:fldChar>
              </w:r>
              <w:r w:rsidRPr="000D2528">
                <w:rPr>
                  <w:rFonts w:eastAsiaTheme="minorHAnsi" w:cs="Arial"/>
                  <w:bCs/>
                  <w:kern w:val="0"/>
                  <w:szCs w:val="20"/>
                </w:rPr>
                <w:instrText xml:space="preserve"> ADDIN EN.CITE.DATA </w:instrText>
              </w:r>
              <w:r w:rsidRPr="000D2528">
                <w:rPr>
                  <w:rFonts w:eastAsiaTheme="minorHAnsi" w:cs="Arial"/>
                  <w:bCs/>
                  <w:kern w:val="0"/>
                  <w:szCs w:val="20"/>
                </w:rPr>
              </w:r>
              <w:r w:rsidRPr="000D2528">
                <w:rPr>
                  <w:rFonts w:eastAsiaTheme="minorHAnsi" w:cs="Arial"/>
                  <w:bCs/>
                  <w:kern w:val="0"/>
                  <w:szCs w:val="20"/>
                </w:rPr>
                <w:fldChar w:fldCharType="end"/>
              </w:r>
              <w:r w:rsidRPr="000D2528">
                <w:rPr>
                  <w:rFonts w:eastAsiaTheme="minorHAnsi" w:cs="Arial"/>
                  <w:bCs/>
                  <w:kern w:val="0"/>
                  <w:szCs w:val="20"/>
                </w:rPr>
              </w:r>
              <w:r w:rsidRPr="000D2528">
                <w:rPr>
                  <w:rFonts w:eastAsiaTheme="minorHAnsi" w:cs="Arial"/>
                  <w:bCs/>
                  <w:kern w:val="0"/>
                  <w:szCs w:val="20"/>
                </w:rPr>
                <w:fldChar w:fldCharType="separate"/>
              </w:r>
              <w:r w:rsidRPr="000D2528">
                <w:rPr>
                  <w:rFonts w:eastAsiaTheme="minorHAnsi" w:cs="Arial"/>
                  <w:bCs/>
                  <w:noProof/>
                  <w:kern w:val="0"/>
                  <w:szCs w:val="20"/>
                  <w:vertAlign w:val="superscript"/>
                </w:rPr>
                <w:t>9</w:t>
              </w:r>
              <w:r w:rsidRPr="000D2528">
                <w:rPr>
                  <w:rFonts w:eastAsiaTheme="minorHAnsi" w:cs="Arial"/>
                  <w:bCs/>
                  <w:kern w:val="0"/>
                  <w:szCs w:val="20"/>
                </w:rPr>
                <w:fldChar w:fldCharType="end"/>
              </w:r>
            </w:hyperlink>
            <w:r w:rsidRPr="000D2528">
              <w:rPr>
                <w:rFonts w:eastAsiaTheme="minorHAnsi" w:cs="Arial"/>
                <w:bCs/>
                <w:kern w:val="0"/>
                <w:szCs w:val="20"/>
              </w:rPr>
              <w:t xml:space="preserve"> </w:t>
            </w:r>
          </w:p>
        </w:tc>
        <w:tc>
          <w:tcPr>
            <w:tcW w:w="462"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D74541" w:rsidRPr="000D2528" w:rsidRDefault="00D74541" w:rsidP="00DC61B5">
            <w:pPr>
              <w:widowControl/>
              <w:wordWrap/>
              <w:autoSpaceDE/>
              <w:autoSpaceDN/>
              <w:jc w:val="left"/>
              <w:rPr>
                <w:rFonts w:eastAsiaTheme="minorHAnsi" w:cs="Arial"/>
                <w:kern w:val="0"/>
                <w:szCs w:val="20"/>
              </w:rPr>
            </w:pPr>
            <w:r w:rsidRPr="000D2528">
              <w:rPr>
                <w:rFonts w:eastAsiaTheme="minorHAnsi" w:cs="Arial"/>
                <w:kern w:val="0"/>
                <w:szCs w:val="20"/>
              </w:rPr>
              <w:t>RCT</w:t>
            </w:r>
          </w:p>
        </w:tc>
        <w:tc>
          <w:tcPr>
            <w:tcW w:w="813"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D74541" w:rsidRPr="000D2528" w:rsidRDefault="00D74541" w:rsidP="00DC61B5">
            <w:pPr>
              <w:widowControl/>
              <w:autoSpaceDE/>
              <w:autoSpaceDN/>
              <w:jc w:val="left"/>
              <w:rPr>
                <w:rFonts w:eastAsiaTheme="minorHAnsi" w:cs="Arial"/>
                <w:kern w:val="0"/>
                <w:szCs w:val="20"/>
              </w:rPr>
            </w:pPr>
            <w:r w:rsidRPr="000D2528">
              <w:rPr>
                <w:rFonts w:eastAsiaTheme="minorHAnsi" w:cs="Arial"/>
                <w:kern w:val="24"/>
                <w:szCs w:val="20"/>
              </w:rPr>
              <w:t>167</w:t>
            </w:r>
          </w:p>
          <w:p w:rsidR="00D74541" w:rsidRDefault="00D74541" w:rsidP="00DC61B5">
            <w:pPr>
              <w:widowControl/>
              <w:autoSpaceDE/>
              <w:autoSpaceDN/>
              <w:jc w:val="left"/>
              <w:rPr>
                <w:rFonts w:eastAsiaTheme="minorHAnsi" w:cs="Arial"/>
                <w:kern w:val="24"/>
                <w:szCs w:val="20"/>
              </w:rPr>
            </w:pPr>
          </w:p>
          <w:p w:rsidR="00D74541" w:rsidRDefault="00D74541" w:rsidP="00DC61B5">
            <w:pPr>
              <w:widowControl/>
              <w:autoSpaceDE/>
              <w:autoSpaceDN/>
              <w:jc w:val="left"/>
              <w:rPr>
                <w:rFonts w:eastAsiaTheme="minorHAnsi" w:cs="Arial"/>
                <w:kern w:val="24"/>
                <w:szCs w:val="20"/>
              </w:rPr>
            </w:pPr>
            <w:r w:rsidRPr="000D2528">
              <w:rPr>
                <w:rFonts w:eastAsiaTheme="minorHAnsi" w:cs="Arial"/>
                <w:kern w:val="24"/>
                <w:szCs w:val="20"/>
              </w:rPr>
              <w:t xml:space="preserve">bed </w:t>
            </w:r>
            <w:proofErr w:type="gramStart"/>
            <w:r w:rsidRPr="000D2528">
              <w:rPr>
                <w:rFonts w:eastAsiaTheme="minorHAnsi" w:cs="Arial"/>
                <w:kern w:val="24"/>
                <w:szCs w:val="20"/>
              </w:rPr>
              <w:t>rest :</w:t>
            </w:r>
            <w:proofErr w:type="gramEnd"/>
            <w:r>
              <w:rPr>
                <w:rFonts w:eastAsiaTheme="minorHAnsi" w:cs="Arial"/>
                <w:kern w:val="24"/>
                <w:szCs w:val="20"/>
              </w:rPr>
              <w:t xml:space="preserve"> </w:t>
            </w:r>
            <w:r w:rsidRPr="000D2528">
              <w:rPr>
                <w:rFonts w:eastAsiaTheme="minorHAnsi" w:cs="Arial"/>
                <w:kern w:val="24"/>
                <w:szCs w:val="20"/>
              </w:rPr>
              <w:t xml:space="preserve">84 </w:t>
            </w:r>
          </w:p>
          <w:p w:rsidR="00D74541" w:rsidRPr="000D2528" w:rsidRDefault="00D74541" w:rsidP="00DC61B5">
            <w:pPr>
              <w:widowControl/>
              <w:autoSpaceDE/>
              <w:autoSpaceDN/>
              <w:jc w:val="left"/>
              <w:rPr>
                <w:rFonts w:eastAsiaTheme="minorHAnsi" w:cs="Arial"/>
                <w:kern w:val="0"/>
                <w:szCs w:val="20"/>
              </w:rPr>
            </w:pPr>
            <w:proofErr w:type="gramStart"/>
            <w:r w:rsidRPr="000D2528">
              <w:rPr>
                <w:rFonts w:eastAsiaTheme="minorHAnsi" w:cs="Arial"/>
                <w:kern w:val="24"/>
                <w:szCs w:val="20"/>
              </w:rPr>
              <w:t>control :</w:t>
            </w:r>
            <w:proofErr w:type="gramEnd"/>
            <w:r w:rsidRPr="000D2528">
              <w:rPr>
                <w:rFonts w:eastAsiaTheme="minorHAnsi" w:cs="Arial"/>
                <w:kern w:val="24"/>
                <w:szCs w:val="20"/>
              </w:rPr>
              <w:t xml:space="preserve"> 83</w:t>
            </w:r>
          </w:p>
        </w:tc>
        <w:tc>
          <w:tcPr>
            <w:tcW w:w="999"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D74541" w:rsidRPr="000D2528" w:rsidRDefault="00D74541" w:rsidP="00DC61B5">
            <w:pPr>
              <w:widowControl/>
              <w:autoSpaceDE/>
              <w:autoSpaceDN/>
              <w:jc w:val="left"/>
              <w:rPr>
                <w:rFonts w:eastAsiaTheme="minorHAnsi" w:cs="Arial"/>
                <w:kern w:val="0"/>
                <w:szCs w:val="20"/>
              </w:rPr>
            </w:pPr>
            <w:r w:rsidRPr="000D2528">
              <w:rPr>
                <w:rFonts w:eastAsiaTheme="minorHAnsi" w:cs="Arial"/>
                <w:kern w:val="24"/>
                <w:szCs w:val="20"/>
              </w:rPr>
              <w:t xml:space="preserve">VAS for radicular pain </w:t>
            </w:r>
          </w:p>
          <w:p w:rsidR="00D74541" w:rsidRPr="000D2528" w:rsidRDefault="00D74541" w:rsidP="00DC61B5">
            <w:pPr>
              <w:widowControl/>
              <w:autoSpaceDE/>
              <w:autoSpaceDN/>
              <w:jc w:val="left"/>
              <w:rPr>
                <w:rFonts w:eastAsiaTheme="minorHAnsi" w:cs="Arial"/>
                <w:kern w:val="0"/>
                <w:szCs w:val="20"/>
              </w:rPr>
            </w:pPr>
            <w:r w:rsidRPr="000D2528">
              <w:rPr>
                <w:rFonts w:eastAsiaTheme="minorHAnsi" w:cs="Arial"/>
                <w:kern w:val="24"/>
                <w:szCs w:val="20"/>
              </w:rPr>
              <w:t xml:space="preserve">QDS </w:t>
            </w:r>
          </w:p>
          <w:p w:rsidR="00D74541" w:rsidRPr="000D2528" w:rsidRDefault="00D74541" w:rsidP="00DC61B5">
            <w:pPr>
              <w:widowControl/>
              <w:autoSpaceDE/>
              <w:autoSpaceDN/>
              <w:jc w:val="left"/>
              <w:rPr>
                <w:rFonts w:eastAsiaTheme="minorHAnsi" w:cs="Arial"/>
                <w:kern w:val="0"/>
                <w:szCs w:val="20"/>
              </w:rPr>
            </w:pPr>
            <w:r w:rsidRPr="000D2528">
              <w:rPr>
                <w:rFonts w:eastAsiaTheme="minorHAnsi" w:cs="Arial"/>
                <w:kern w:val="24"/>
                <w:szCs w:val="20"/>
              </w:rPr>
              <w:t xml:space="preserve">Treatment failure </w:t>
            </w:r>
          </w:p>
          <w:p w:rsidR="00D74541" w:rsidRPr="000D2528" w:rsidRDefault="00D74541" w:rsidP="00DC61B5">
            <w:pPr>
              <w:widowControl/>
              <w:autoSpaceDE/>
              <w:autoSpaceDN/>
              <w:jc w:val="left"/>
              <w:rPr>
                <w:rFonts w:eastAsiaTheme="minorHAnsi" w:cs="Arial"/>
                <w:kern w:val="0"/>
                <w:szCs w:val="20"/>
              </w:rPr>
            </w:pPr>
            <w:r w:rsidRPr="000D2528">
              <w:rPr>
                <w:rFonts w:eastAsiaTheme="minorHAnsi" w:cs="Arial"/>
                <w:kern w:val="24"/>
                <w:szCs w:val="20"/>
              </w:rPr>
              <w:t>Need for surgery</w:t>
            </w:r>
          </w:p>
        </w:tc>
        <w:tc>
          <w:tcPr>
            <w:tcW w:w="1152"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D74541" w:rsidRPr="000D2528" w:rsidRDefault="00D74541" w:rsidP="00DC61B5">
            <w:pPr>
              <w:widowControl/>
              <w:wordWrap/>
              <w:autoSpaceDE/>
              <w:autoSpaceDN/>
              <w:jc w:val="left"/>
              <w:rPr>
                <w:rFonts w:eastAsiaTheme="minorHAnsi" w:cs="Arial"/>
                <w:kern w:val="0"/>
                <w:szCs w:val="20"/>
              </w:rPr>
            </w:pPr>
            <w:r w:rsidRPr="000D2528">
              <w:rPr>
                <w:rFonts w:eastAsiaTheme="minorHAnsi" w:cs="Arial"/>
                <w:kern w:val="0"/>
                <w:szCs w:val="20"/>
              </w:rPr>
              <w:t>1, 2, and 6</w:t>
            </w:r>
            <w:r>
              <w:rPr>
                <w:rFonts w:eastAsiaTheme="minorHAnsi" w:cs="Arial"/>
                <w:kern w:val="0"/>
                <w:szCs w:val="20"/>
              </w:rPr>
              <w:t xml:space="preserve"> m</w:t>
            </w:r>
            <w:r w:rsidRPr="000D2528">
              <w:rPr>
                <w:rFonts w:eastAsiaTheme="minorHAnsi" w:cs="Arial"/>
                <w:kern w:val="0"/>
                <w:szCs w:val="20"/>
              </w:rPr>
              <w:t xml:space="preserve">onths </w:t>
            </w:r>
            <w:r w:rsidRPr="000D2528">
              <w:rPr>
                <w:rFonts w:eastAsiaTheme="minorHAnsi" w:cs="Arial" w:hint="eastAsia"/>
                <w:kern w:val="0"/>
                <w:szCs w:val="20"/>
              </w:rPr>
              <w:t> </w:t>
            </w:r>
          </w:p>
        </w:tc>
        <w:tc>
          <w:tcPr>
            <w:tcW w:w="951"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D74541" w:rsidRPr="000D2528" w:rsidRDefault="00D74541" w:rsidP="00DC61B5">
            <w:pPr>
              <w:widowControl/>
              <w:wordWrap/>
              <w:autoSpaceDE/>
              <w:autoSpaceDN/>
              <w:jc w:val="left"/>
              <w:rPr>
                <w:rFonts w:eastAsiaTheme="minorHAnsi" w:cs="Arial"/>
                <w:kern w:val="0"/>
                <w:szCs w:val="20"/>
              </w:rPr>
            </w:pPr>
            <w:r w:rsidRPr="000D2528">
              <w:rPr>
                <w:rFonts w:eastAsiaTheme="minorHAnsi" w:cs="Arial"/>
                <w:kern w:val="0"/>
                <w:szCs w:val="20"/>
              </w:rPr>
              <w:t xml:space="preserve">bed rest is no more effective </w:t>
            </w:r>
            <w:r w:rsidRPr="000D2528">
              <w:rPr>
                <w:rFonts w:eastAsiaTheme="minorHAnsi" w:cs="Arial" w:hint="eastAsia"/>
                <w:kern w:val="0"/>
                <w:szCs w:val="20"/>
              </w:rPr>
              <w:t> </w:t>
            </w:r>
          </w:p>
        </w:tc>
      </w:tr>
      <w:tr w:rsidR="005F5A9E" w:rsidRPr="00DF33DE" w:rsidTr="00D74541">
        <w:trPr>
          <w:trHeight w:val="3265"/>
        </w:trPr>
        <w:tc>
          <w:tcPr>
            <w:tcW w:w="623"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8B3538">
            <w:pPr>
              <w:widowControl/>
              <w:autoSpaceDE/>
              <w:autoSpaceDN/>
              <w:jc w:val="left"/>
              <w:rPr>
                <w:rFonts w:eastAsiaTheme="minorHAnsi" w:cs="Arial"/>
                <w:kern w:val="0"/>
                <w:szCs w:val="20"/>
              </w:rPr>
            </w:pPr>
            <w:r w:rsidRPr="000D2528">
              <w:rPr>
                <w:rFonts w:eastAsiaTheme="minorHAnsi" w:cs="Arial"/>
                <w:bCs/>
                <w:kern w:val="0"/>
                <w:szCs w:val="20"/>
              </w:rPr>
              <w:t>Vroomen PC</w:t>
            </w:r>
            <w:hyperlink w:anchor="_ENREF_10" w:tooltip="Vroomen, 1999 #171" w:history="1">
              <w:r w:rsidR="008B3538" w:rsidRPr="000D2528">
                <w:rPr>
                  <w:rFonts w:eastAsiaTheme="minorHAnsi" w:cs="Arial"/>
                  <w:bCs/>
                  <w:kern w:val="0"/>
                  <w:szCs w:val="20"/>
                </w:rPr>
                <w:fldChar w:fldCharType="begin"/>
              </w:r>
              <w:r w:rsidR="008B3538" w:rsidRPr="000D2528">
                <w:rPr>
                  <w:rFonts w:eastAsiaTheme="minorHAnsi" w:cs="Arial"/>
                  <w:bCs/>
                  <w:kern w:val="0"/>
                  <w:szCs w:val="20"/>
                </w:rPr>
                <w:instrText xml:space="preserve"> ADDIN EN.CITE &lt;EndNote&gt;&lt;Cite&gt;&lt;Author&gt;Vroomen&lt;/Author&gt;&lt;Year&gt;1999&lt;/Year&gt;&lt;RecNum&gt;171&lt;/RecNum&gt;&lt;DisplayText&gt;&lt;style face="superscript"&gt;10&lt;/style&gt;&lt;/DisplayText&gt;&lt;record&gt;&lt;rec-number&gt;171&lt;/rec-number&gt;&lt;foreign-keys&gt;&lt;key app="EN" db-id="fd2a9z0f3eep0dex5zqvz9e2zsae9rf5fpfe"&gt;171&lt;/key&gt;&lt;/foreign-keys&gt;&lt;ref-type name="Journal Article"&gt;17&lt;/ref-type&gt;&lt;contributors&gt;&lt;authors&gt;&lt;author&gt;Vroomen, P. C.&lt;/author&gt;&lt;author&gt;de Krom, M. C.&lt;/author&gt;&lt;author&gt;Wilmink, J. T.&lt;/author&gt;&lt;author&gt;Kester, A. D.&lt;/author&gt;&lt;author&gt;Knottnerus, J. A.&lt;/author&gt;&lt;/authors&gt;&lt;/contributors&gt;&lt;auth-address&gt;Department of Neurology, Maastricht University Hospital, The Netherlands. pvr@sneu.azm.nl&lt;/auth-address&gt;&lt;titles&gt;&lt;title&gt;Lack of effectiveness of bed rest for sciatic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18-23&lt;/pages&gt;&lt;volume&gt;340&lt;/volume&gt;&lt;number&gt;6&lt;/number&gt;&lt;edition&gt;1999/02/11&lt;/edition&gt;&lt;keywords&gt;&lt;keyword&gt;Absenteeism&lt;/keyword&gt;&lt;keyword&gt;Adult&lt;/keyword&gt;&lt;keyword&gt;Analgesics/therapeutic use&lt;/keyword&gt;&lt;keyword&gt;Bed Rest&lt;/keyword&gt;&lt;keyword&gt;Diskectomy&lt;/keyword&gt;&lt;keyword&gt;Female&lt;/keyword&gt;&lt;keyword&gt;Humans&lt;/keyword&gt;&lt;keyword&gt;Male&lt;/keyword&gt;&lt;keyword&gt;Middle Aged&lt;/keyword&gt;&lt;keyword&gt;Outcome Assessment (Health Care)&lt;/keyword&gt;&lt;keyword&gt;Pain Measurement&lt;/keyword&gt;&lt;keyword&gt;Patient Satisfaction&lt;/keyword&gt;&lt;keyword&gt;Sciatica/drug therapy/ therapy&lt;/keyword&gt;&lt;keyword&gt;Single-Blind Method&lt;/keyword&gt;&lt;/keywords&gt;&lt;dates&gt;&lt;year&gt;1999&lt;/year&gt;&lt;pub-dates&gt;&lt;date&gt;Feb 11&lt;/date&gt;&lt;/pub-dates&gt;&lt;/dates&gt;&lt;isbn&gt;0028-4793 (Print)&amp;#xD;0028-4793 (Linking)&lt;/isbn&gt;&lt;accession-num&gt;9971865&lt;/accession-num&gt;&lt;urls&gt;&lt;/urls&gt;&lt;electronic-resource-num&gt;10.1056/nejm199902113400602&lt;/electronic-resource-num&gt;&lt;remote-database-provider&gt;NLM&lt;/remote-database-provider&gt;&lt;language&gt;eng&lt;/language&gt;&lt;/record&gt;&lt;/Cite&gt;&lt;/EndNote&gt;</w:instrText>
              </w:r>
              <w:r w:rsidR="008B3538" w:rsidRPr="000D2528">
                <w:rPr>
                  <w:rFonts w:eastAsiaTheme="minorHAnsi" w:cs="Arial"/>
                  <w:bCs/>
                  <w:kern w:val="0"/>
                  <w:szCs w:val="20"/>
                </w:rPr>
                <w:fldChar w:fldCharType="separate"/>
              </w:r>
              <w:r w:rsidR="008B3538" w:rsidRPr="000D2528">
                <w:rPr>
                  <w:rFonts w:eastAsiaTheme="minorHAnsi" w:cs="Arial"/>
                  <w:bCs/>
                  <w:noProof/>
                  <w:kern w:val="0"/>
                  <w:szCs w:val="20"/>
                  <w:vertAlign w:val="superscript"/>
                </w:rPr>
                <w:t>10</w:t>
              </w:r>
              <w:r w:rsidR="008B3538" w:rsidRPr="000D2528">
                <w:rPr>
                  <w:rFonts w:eastAsiaTheme="minorHAnsi" w:cs="Arial"/>
                  <w:bCs/>
                  <w:kern w:val="0"/>
                  <w:szCs w:val="20"/>
                </w:rPr>
                <w:fldChar w:fldCharType="end"/>
              </w:r>
            </w:hyperlink>
          </w:p>
        </w:tc>
        <w:tc>
          <w:tcPr>
            <w:tcW w:w="462"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0"/>
                <w:szCs w:val="20"/>
              </w:rPr>
              <w:t>RCT</w:t>
            </w:r>
          </w:p>
        </w:tc>
        <w:tc>
          <w:tcPr>
            <w:tcW w:w="813"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Default="005F5A9E" w:rsidP="0004183A">
            <w:pPr>
              <w:widowControl/>
              <w:autoSpaceDE/>
              <w:autoSpaceDN/>
              <w:jc w:val="left"/>
              <w:rPr>
                <w:rFonts w:eastAsiaTheme="minorHAnsi" w:cs="Arial"/>
                <w:kern w:val="24"/>
                <w:szCs w:val="20"/>
              </w:rPr>
            </w:pPr>
            <w:r w:rsidRPr="000D2528">
              <w:rPr>
                <w:rFonts w:eastAsiaTheme="minorHAnsi" w:cs="Arial"/>
                <w:kern w:val="24"/>
                <w:szCs w:val="20"/>
              </w:rPr>
              <w:t>183</w:t>
            </w:r>
          </w:p>
          <w:p w:rsidR="004F4251" w:rsidRPr="000D2528" w:rsidRDefault="004F4251" w:rsidP="0004183A">
            <w:pPr>
              <w:widowControl/>
              <w:autoSpaceDE/>
              <w:autoSpaceDN/>
              <w:jc w:val="left"/>
              <w:rPr>
                <w:rFonts w:eastAsiaTheme="minorHAnsi" w:cs="Arial"/>
                <w:kern w:val="0"/>
                <w:szCs w:val="20"/>
              </w:rPr>
            </w:pPr>
          </w:p>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 xml:space="preserve">bed </w:t>
            </w:r>
            <w:proofErr w:type="gramStart"/>
            <w:r w:rsidRPr="000D2528">
              <w:rPr>
                <w:rFonts w:eastAsiaTheme="minorHAnsi" w:cs="Arial"/>
                <w:kern w:val="24"/>
                <w:szCs w:val="20"/>
              </w:rPr>
              <w:t>rest :</w:t>
            </w:r>
            <w:proofErr w:type="gramEnd"/>
            <w:r w:rsidRPr="000D2528">
              <w:rPr>
                <w:rFonts w:eastAsiaTheme="minorHAnsi" w:cs="Arial"/>
                <w:kern w:val="24"/>
                <w:szCs w:val="20"/>
              </w:rPr>
              <w:t xml:space="preserve"> 92 control : 91</w:t>
            </w:r>
          </w:p>
        </w:tc>
        <w:tc>
          <w:tcPr>
            <w:tcW w:w="999"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04183A">
            <w:pPr>
              <w:widowControl/>
              <w:autoSpaceDE/>
              <w:autoSpaceDN/>
              <w:jc w:val="left"/>
              <w:rPr>
                <w:rFonts w:eastAsiaTheme="minorHAnsi" w:cs="Arial"/>
                <w:kern w:val="0"/>
                <w:szCs w:val="20"/>
              </w:rPr>
            </w:pPr>
            <w:r w:rsidRPr="000D2528">
              <w:rPr>
                <w:rFonts w:eastAsiaTheme="minorHAnsi" w:cs="Segoe UI"/>
                <w:kern w:val="24"/>
                <w:szCs w:val="20"/>
              </w:rPr>
              <w:t>Global assessments of improvement</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VAS</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MPQ</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 xml:space="preserve">MRDS </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Oswestry low back pain score</w:t>
            </w:r>
          </w:p>
        </w:tc>
        <w:tc>
          <w:tcPr>
            <w:tcW w:w="1152"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0"/>
                <w:szCs w:val="20"/>
              </w:rPr>
              <w:t>2, 3 and 12 weeks</w:t>
            </w:r>
          </w:p>
        </w:tc>
        <w:tc>
          <w:tcPr>
            <w:tcW w:w="951"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0"/>
                <w:szCs w:val="20"/>
              </w:rPr>
              <w:t xml:space="preserve">bed rest is no more effective </w:t>
            </w:r>
          </w:p>
        </w:tc>
      </w:tr>
    </w:tbl>
    <w:p w:rsidR="005F5A9E" w:rsidRPr="00DF33DE" w:rsidRDefault="005F5A9E" w:rsidP="005F5A9E">
      <w:pPr>
        <w:pStyle w:val="a5"/>
        <w:wordWrap/>
        <w:rPr>
          <w:rFonts w:eastAsiaTheme="minorHAnsi"/>
          <w:sz w:val="24"/>
          <w:szCs w:val="24"/>
        </w:rPr>
      </w:pPr>
    </w:p>
    <w:p w:rsidR="005F5A9E" w:rsidRPr="00DF33DE" w:rsidRDefault="005F5A9E" w:rsidP="005F5A9E">
      <w:pPr>
        <w:pStyle w:val="a5"/>
        <w:wordWrap/>
        <w:rPr>
          <w:rFonts w:eastAsiaTheme="minorHAnsi"/>
          <w:szCs w:val="20"/>
        </w:rPr>
      </w:pPr>
      <w:proofErr w:type="gramStart"/>
      <w:r w:rsidRPr="00DF33DE">
        <w:rPr>
          <w:rFonts w:eastAsiaTheme="minorHAnsi"/>
          <w:szCs w:val="20"/>
        </w:rPr>
        <w:lastRenderedPageBreak/>
        <w:t>VAS :</w:t>
      </w:r>
      <w:proofErr w:type="gramEnd"/>
      <w:r w:rsidRPr="00DF33DE">
        <w:rPr>
          <w:rFonts w:eastAsiaTheme="minorHAnsi"/>
          <w:szCs w:val="20"/>
        </w:rPr>
        <w:t xml:space="preserve"> Visual analogue scale </w:t>
      </w:r>
    </w:p>
    <w:p w:rsidR="005F5A9E" w:rsidRPr="00DF33DE" w:rsidRDefault="005F5A9E" w:rsidP="005F5A9E">
      <w:pPr>
        <w:pStyle w:val="a5"/>
        <w:wordWrap/>
        <w:rPr>
          <w:rFonts w:eastAsiaTheme="minorHAnsi"/>
          <w:szCs w:val="20"/>
        </w:rPr>
      </w:pPr>
      <w:proofErr w:type="gramStart"/>
      <w:r w:rsidRPr="00DF33DE">
        <w:rPr>
          <w:rFonts w:eastAsiaTheme="minorHAnsi"/>
          <w:szCs w:val="20"/>
        </w:rPr>
        <w:t>QDS :</w:t>
      </w:r>
      <w:proofErr w:type="gramEnd"/>
      <w:r w:rsidRPr="00DF33DE">
        <w:rPr>
          <w:rFonts w:eastAsiaTheme="minorHAnsi"/>
          <w:szCs w:val="20"/>
        </w:rPr>
        <w:t xml:space="preserve"> Quebec disability Scale</w:t>
      </w:r>
    </w:p>
    <w:p w:rsidR="005F5A9E" w:rsidRPr="00DF33DE" w:rsidRDefault="005F5A9E" w:rsidP="005F5A9E">
      <w:pPr>
        <w:pStyle w:val="a5"/>
        <w:wordWrap/>
        <w:rPr>
          <w:rFonts w:eastAsiaTheme="minorHAnsi"/>
          <w:szCs w:val="20"/>
        </w:rPr>
      </w:pPr>
      <w:proofErr w:type="gramStart"/>
      <w:r w:rsidRPr="00DF33DE">
        <w:rPr>
          <w:rFonts w:eastAsiaTheme="minorHAnsi"/>
          <w:szCs w:val="20"/>
        </w:rPr>
        <w:t>MPQ :</w:t>
      </w:r>
      <w:proofErr w:type="gramEnd"/>
      <w:r w:rsidRPr="00DF33DE">
        <w:rPr>
          <w:rFonts w:eastAsiaTheme="minorHAnsi"/>
          <w:szCs w:val="20"/>
        </w:rPr>
        <w:t xml:space="preserve"> McGil pain questionnaire</w:t>
      </w:r>
    </w:p>
    <w:p w:rsidR="005F5A9E" w:rsidRPr="00DF33DE" w:rsidRDefault="005F5A9E" w:rsidP="005F5A9E">
      <w:pPr>
        <w:pStyle w:val="a5"/>
        <w:wordWrap/>
        <w:rPr>
          <w:rFonts w:eastAsiaTheme="minorHAnsi"/>
          <w:szCs w:val="20"/>
        </w:rPr>
      </w:pPr>
      <w:proofErr w:type="gramStart"/>
      <w:r w:rsidRPr="00DF33DE">
        <w:rPr>
          <w:rFonts w:eastAsiaTheme="minorHAnsi"/>
          <w:szCs w:val="20"/>
        </w:rPr>
        <w:t>MRDS :</w:t>
      </w:r>
      <w:proofErr w:type="gramEnd"/>
      <w:r w:rsidRPr="00DF33DE">
        <w:rPr>
          <w:rFonts w:eastAsiaTheme="minorHAnsi"/>
          <w:szCs w:val="20"/>
        </w:rPr>
        <w:t xml:space="preserve"> Modified Roland disability scale</w:t>
      </w:r>
    </w:p>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szCs w:val="20"/>
        </w:rPr>
      </w:pPr>
    </w:p>
    <w:p w:rsidR="005F5A9E" w:rsidRPr="000F3174" w:rsidRDefault="005F5A9E" w:rsidP="000F3174">
      <w:pPr>
        <w:pStyle w:val="a5"/>
        <w:wordWrap/>
        <w:rPr>
          <w:rFonts w:eastAsiaTheme="minorHAnsi"/>
          <w:szCs w:val="20"/>
        </w:rPr>
      </w:pPr>
      <w:r w:rsidRPr="000F3174">
        <w:rPr>
          <w:rFonts w:eastAsiaTheme="minorHAnsi"/>
          <w:szCs w:val="20"/>
        </w:rPr>
        <w:t xml:space="preserve">2. </w:t>
      </w:r>
      <w:r w:rsidRPr="000F3174">
        <w:rPr>
          <w:rFonts w:eastAsiaTheme="minorHAnsi" w:hint="eastAsia"/>
          <w:szCs w:val="20"/>
        </w:rPr>
        <w:t>신경근성</w:t>
      </w:r>
      <w:r w:rsidRPr="000F3174">
        <w:rPr>
          <w:rFonts w:eastAsiaTheme="minorHAnsi"/>
          <w:szCs w:val="20"/>
        </w:rPr>
        <w:t xml:space="preserve"> 통증을 동반한 추간판 탈출증 환자에서 </w:t>
      </w:r>
      <w:r w:rsidRPr="000F3174">
        <w:rPr>
          <w:rFonts w:eastAsiaTheme="minorHAnsi" w:hint="eastAsia"/>
          <w:szCs w:val="20"/>
        </w:rPr>
        <w:t>온열치료는</w:t>
      </w:r>
      <w:r w:rsidRPr="000F3174">
        <w:rPr>
          <w:rFonts w:eastAsiaTheme="minorHAnsi"/>
          <w:szCs w:val="20"/>
        </w:rPr>
        <w:t xml:space="preserve"> 임상적 효과(통증조절 또는 기능적향상)가 있으므로 </w:t>
      </w:r>
      <w:r w:rsidRPr="000F3174">
        <w:rPr>
          <w:rFonts w:eastAsiaTheme="minorHAnsi" w:hint="eastAsia"/>
          <w:szCs w:val="20"/>
        </w:rPr>
        <w:t>권고할</w:t>
      </w:r>
      <w:r w:rsidRPr="000F3174">
        <w:rPr>
          <w:rFonts w:eastAsiaTheme="minorHAnsi"/>
          <w:szCs w:val="20"/>
        </w:rPr>
        <w:t xml:space="preserve"> 수 있다 </w:t>
      </w:r>
    </w:p>
    <w:p w:rsidR="005F5A9E" w:rsidRDefault="005F5A9E" w:rsidP="000F3174">
      <w:pPr>
        <w:pStyle w:val="a5"/>
        <w:wordWrap/>
        <w:rPr>
          <w:rFonts w:eastAsiaTheme="minorHAnsi"/>
          <w:szCs w:val="20"/>
        </w:rPr>
      </w:pPr>
      <w:r w:rsidRPr="000F3174">
        <w:rPr>
          <w:rFonts w:eastAsiaTheme="minorHAnsi"/>
          <w:szCs w:val="20"/>
        </w:rPr>
        <w:t xml:space="preserve">(증거수준 </w:t>
      </w:r>
      <w:r w:rsidRPr="000F3174">
        <w:rPr>
          <w:rFonts w:eastAsiaTheme="minorHAnsi" w:hint="eastAsia"/>
          <w:szCs w:val="20"/>
        </w:rPr>
        <w:t>매우</w:t>
      </w:r>
      <w:r w:rsidRPr="000F3174">
        <w:rPr>
          <w:rFonts w:eastAsiaTheme="minorHAnsi"/>
          <w:szCs w:val="20"/>
        </w:rPr>
        <w:t xml:space="preserve"> </w:t>
      </w:r>
      <w:r w:rsidRPr="000F3174">
        <w:rPr>
          <w:rFonts w:eastAsiaTheme="minorHAnsi" w:hint="eastAsia"/>
          <w:szCs w:val="20"/>
        </w:rPr>
        <w:t>낮음</w:t>
      </w:r>
      <w:r w:rsidRPr="000F3174">
        <w:rPr>
          <w:rFonts w:eastAsiaTheme="minorHAnsi"/>
          <w:szCs w:val="20"/>
        </w:rPr>
        <w:t xml:space="preserve"> (Very low), 권고강도 약 (Weak))</w:t>
      </w:r>
    </w:p>
    <w:p w:rsidR="005F5A9E" w:rsidRDefault="005F5A9E" w:rsidP="005F5A9E">
      <w:pPr>
        <w:pStyle w:val="a5"/>
        <w:wordWrap/>
        <w:rPr>
          <w:rFonts w:eastAsiaTheme="minorHAnsi"/>
          <w:szCs w:val="20"/>
        </w:rPr>
      </w:pPr>
    </w:p>
    <w:p w:rsidR="00474F6A" w:rsidRPr="00474F6A" w:rsidRDefault="00474F6A" w:rsidP="005F5A9E">
      <w:pPr>
        <w:pStyle w:val="a5"/>
        <w:wordWrap/>
        <w:rPr>
          <w:rFonts w:eastAsiaTheme="minorHAnsi"/>
          <w:szCs w:val="20"/>
        </w:rPr>
      </w:pPr>
    </w:p>
    <w:tbl>
      <w:tblPr>
        <w:tblW w:w="5000" w:type="pct"/>
        <w:tblCellMar>
          <w:left w:w="0" w:type="dxa"/>
          <w:right w:w="0" w:type="dxa"/>
        </w:tblCellMar>
        <w:tblLook w:val="04A0" w:firstRow="1" w:lastRow="0" w:firstColumn="1" w:lastColumn="0" w:noHBand="0" w:noVBand="1"/>
      </w:tblPr>
      <w:tblGrid>
        <w:gridCol w:w="1286"/>
        <w:gridCol w:w="852"/>
        <w:gridCol w:w="1921"/>
        <w:gridCol w:w="1841"/>
        <w:gridCol w:w="1496"/>
        <w:gridCol w:w="1828"/>
      </w:tblGrid>
      <w:tr w:rsidR="005F5A9E" w:rsidRPr="00DF33DE" w:rsidTr="0004183A">
        <w:trPr>
          <w:trHeight w:val="1114"/>
        </w:trPr>
        <w:tc>
          <w:tcPr>
            <w:tcW w:w="702"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1st author</w:t>
            </w:r>
          </w:p>
        </w:tc>
        <w:tc>
          <w:tcPr>
            <w:tcW w:w="437"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Design</w:t>
            </w:r>
          </w:p>
        </w:tc>
        <w:tc>
          <w:tcPr>
            <w:tcW w:w="1046"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5F5A9E" w:rsidRPr="00DF33DE" w:rsidRDefault="005F5A9E" w:rsidP="0004183A">
            <w:pPr>
              <w:widowControl/>
              <w:autoSpaceDE/>
              <w:autoSpaceDN/>
              <w:jc w:val="left"/>
              <w:rPr>
                <w:rFonts w:eastAsiaTheme="minorHAnsi" w:cs="Arial"/>
                <w:b/>
                <w:bCs/>
                <w:color w:val="FFFFFF" w:themeColor="light1"/>
                <w:kern w:val="24"/>
                <w:szCs w:val="20"/>
              </w:rPr>
            </w:pPr>
          </w:p>
          <w:p w:rsidR="005F5A9E" w:rsidRPr="00DF33DE" w:rsidRDefault="005F5A9E" w:rsidP="0004183A">
            <w:pPr>
              <w:widowControl/>
              <w:autoSpaceDE/>
              <w:autoSpaceDN/>
              <w:jc w:val="left"/>
              <w:rPr>
                <w:rFonts w:eastAsiaTheme="minorHAnsi" w:cs="Arial"/>
                <w:kern w:val="0"/>
                <w:szCs w:val="20"/>
              </w:rPr>
            </w:pPr>
            <w:r w:rsidRPr="00DF33DE">
              <w:rPr>
                <w:rFonts w:eastAsiaTheme="minorHAnsi" w:cs="Arial"/>
                <w:b/>
                <w:bCs/>
                <w:color w:val="FFFFFF" w:themeColor="light1"/>
                <w:kern w:val="24"/>
                <w:szCs w:val="20"/>
              </w:rPr>
              <w:t>Participants</w:t>
            </w:r>
          </w:p>
        </w:tc>
        <w:tc>
          <w:tcPr>
            <w:tcW w:w="1003"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6C34E9"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Evaluation tool</w:t>
            </w:r>
          </w:p>
        </w:tc>
        <w:tc>
          <w:tcPr>
            <w:tcW w:w="816"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Follow up</w:t>
            </w:r>
          </w:p>
        </w:tc>
        <w:tc>
          <w:tcPr>
            <w:tcW w:w="996"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6C34E9" w:rsidP="0004183A">
            <w:pPr>
              <w:widowControl/>
              <w:wordWrap/>
              <w:autoSpaceDE/>
              <w:autoSpaceDN/>
              <w:jc w:val="left"/>
              <w:rPr>
                <w:rFonts w:eastAsiaTheme="minorHAnsi" w:cs="Arial"/>
                <w:kern w:val="0"/>
                <w:szCs w:val="20"/>
              </w:rPr>
            </w:pPr>
            <w:r w:rsidRPr="00DF33DE">
              <w:rPr>
                <w:rFonts w:eastAsiaTheme="minorHAnsi" w:cs="Arial"/>
                <w:b/>
                <w:bCs/>
                <w:color w:val="FFFFFF" w:themeColor="light1"/>
                <w:kern w:val="0"/>
                <w:szCs w:val="20"/>
              </w:rPr>
              <w:t>Outcomes</w:t>
            </w:r>
          </w:p>
        </w:tc>
      </w:tr>
      <w:tr w:rsidR="005F5A9E" w:rsidRPr="00DF33DE" w:rsidTr="000D2528">
        <w:trPr>
          <w:trHeight w:val="3405"/>
        </w:trPr>
        <w:tc>
          <w:tcPr>
            <w:tcW w:w="702"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8B3538">
            <w:pPr>
              <w:widowControl/>
              <w:wordWrap/>
              <w:autoSpaceDE/>
              <w:autoSpaceDN/>
              <w:jc w:val="left"/>
              <w:rPr>
                <w:rFonts w:eastAsiaTheme="minorHAnsi" w:cs="Arial"/>
                <w:kern w:val="0"/>
                <w:szCs w:val="20"/>
              </w:rPr>
            </w:pPr>
            <w:r w:rsidRPr="000D2528">
              <w:rPr>
                <w:rFonts w:eastAsiaTheme="minorHAnsi" w:cs="Arial"/>
                <w:bCs/>
                <w:kern w:val="0"/>
                <w:szCs w:val="20"/>
              </w:rPr>
              <w:t>Unlu Z</w:t>
            </w:r>
            <w:hyperlink w:anchor="_ENREF_12" w:tooltip="Unlu, 2008 #94" w:history="1">
              <w:r w:rsidR="008B3538" w:rsidRPr="000D2528">
                <w:rPr>
                  <w:rFonts w:eastAsiaTheme="minorHAnsi" w:cs="Arial"/>
                  <w:bCs/>
                  <w:kern w:val="0"/>
                  <w:szCs w:val="20"/>
                </w:rPr>
                <w:fldChar w:fldCharType="begin">
                  <w:fldData xml:space="preserve">PEVuZE5vdGU+PENpdGU+PEF1dGhvcj5Vbmx1PC9BdXRob3I+PFllYXI+MjAwODwvWWVhcj48UmVj
TnVtPjk0PC9SZWNOdW0+PERpc3BsYXlUZXh0PjxzdHlsZSBmYWNlPSJzdXBlcnNjcmlwdCI+MTI8
L3N0eWxlPjwvRGlzcGxheVRleHQ+PHJlY29yZD48cmVjLW51bWJlcj45NDwvcmVjLW51bWJlcj48
Zm9yZWlnbi1rZXlzPjxrZXkgYXBwPSJFTiIgZGItaWQ9ImZkMmE5ejBmM2VlcDBkZXg1enF2ejll
MnpzYWU5cmY1ZnBmZSI+OTQ8L2tleT48L2ZvcmVpZ24ta2V5cz48cmVmLXR5cGUgbmFtZT0iSm91
cm5hbCBBcnRpY2xlIj4xNzwvcmVmLXR5cGU+PGNvbnRyaWJ1dG9ycz48YXV0aG9ycz48YXV0aG9y
PlVubHUsIFouPC9hdXRob3I+PGF1dGhvcj5UYXNjaSwgUy48L2F1dGhvcj48YXV0aG9yPlRhcmhh
biwgUy48L2F1dGhvcj48YXV0aG9yPlBhYnVzY3UsIFkuPC9hdXRob3I+PGF1dGhvcj5Jc2xhaywg
Uy48L2F1dGhvcj48L2F1dGhvcnM+PC9jb250cmlidXRvcnM+PGF1dGgtYWRkcmVzcz5EZXBhcnRt
ZW50IG9mIFBoeXNpY2FsIE1lZGljaW5lIGFuZCBSZWhhYmlsaXRhdGlvbiwgTWVkaWNhbCBGYWN1
bHR5LCBDZWxhbCBCYXlhciBVbml2ZXJzaXR5LCBNYW5pc2EsIFR1cmtleS4gemVsaWhhdW5sdUB5
YWhvby5jb208L2F1dGgtYWRkcmVzcz48dGl0bGVzPjx0aXRsZT5Db21wYXJpc29uIG9mIDMgcGh5
c2ljYWwgdGhlcmFweSBtb2RhbGl0aWVzIGZvciBhY3V0ZSBwYWluIGluIGx1bWJhciBkaXNjIGhl
cm5pYXRpb24gbWVhc3VyZWQgYnkgY2xpbmljYWwgZXZhbHVhdGlvbiBhbmQgbWFnbmV0aWMgcmVz
b25hbmNlIGltYWdpbmc8L3RpdGxlPjxzZWNvbmRhcnktdGl0bGU+SiBNYW5pcHVsYXRpdmUgUGh5
c2lvbCBUaGVyPC9zZWNvbmRhcnktdGl0bGU+PGFsdC10aXRsZT5Kb3VybmFsIG9mIG1hbmlwdWxh
dGl2ZSBhbmQgcGh5c2lvbG9naWNhbCB0aGVyYXBldXRpY3M8L2FsdC10aXRsZT48L3RpdGxlcz48
cGVyaW9kaWNhbD48ZnVsbC10aXRsZT5KIE1hbmlwdWxhdGl2ZSBQaHlzaW9sIFRoZXI8L2Z1bGwt
dGl0bGU+PGFiYnItMT5Kb3VybmFsIG9mIG1hbmlwdWxhdGl2ZSBhbmQgcGh5c2lvbG9naWNhbCB0
aGVyYXBldXRpY3M8L2FiYnItMT48L3BlcmlvZGljYWw+PGFsdC1wZXJpb2RpY2FsPjxmdWxsLXRp
dGxlPkogTWFuaXB1bGF0aXZlIFBoeXNpb2wgVGhlcjwvZnVsbC10aXRsZT48YWJici0xPkpvdXJu
YWwgb2YgbWFuaXB1bGF0aXZlIGFuZCBwaHlzaW9sb2dpY2FsIHRoZXJhcGV1dGljczwvYWJici0x
PjwvYWx0LXBlcmlvZGljYWw+PHBhZ2VzPjE5MS04PC9wYWdlcz48dm9sdW1lPjMxPC92b2x1bWU+
PG51bWJlcj4zPC9udW1iZXI+PGVkaXRpb24+MjAwOC8wNC8wOTwvZWRpdGlvbj48a2V5d29yZHM+
PGtleXdvcmQ+QWN1dGUgRGlzZWFzZTwva2V5d29yZD48a2V5d29yZD5BZHVsdDwva2V5d29yZD48
a2V5d29yZD5GZW1hbGU8L2tleXdvcmQ+PGtleXdvcmQ+Rm9sbG93LVVwIFN0dWRpZXM8L2tleXdv
cmQ+PGtleXdvcmQ+SHVtYW5zPC9rZXl3b3JkPjxrZXl3b3JkPkludGVydmVydGVicmFsIERpc2Mg
RGlzcGxhY2VtZW50L2NvbXBsaWNhdGlvbnMvIGRpYWdub3Npcy8gdGhlcmFweTwva2V5d29yZD48
a2V5d29yZD5Mb3cgQmFjayBQYWluL2V0aW9sb2d5LyB0aGVyYXB5PC9rZXl3b3JkPjxrZXl3b3Jk
Pkxvdy1MZXZlbCBMaWdodCBUaGVyYXB5LyBtZXRob2RzPC9rZXl3b3JkPjxrZXl3b3JkPkx1bWJh
ciBWZXJ0ZWJyYWUvcGF0aG9sb2d5LyBwaHlzaW9wYXRob2xvZ3k8L2tleXdvcmQ+PGtleXdvcmQ+
TWFnbmV0aWMgUmVzb25hbmNlIEltYWdpbmc8L2tleXdvcmQ+PGtleXdvcmQ+TWFsZTwva2V5d29y
ZD48a2V5d29yZD5NaWRkbGUgQWdlZDwva2V5d29yZD48a2V5d29yZD5QYWluIE1lYXN1cmVtZW50
PC9rZXl3b3JkPjxrZXl3b3JkPlBoeXNpY2FsIEV4YW1pbmF0aW9uPC9rZXl3b3JkPjxrZXl3b3Jk
PlF1YWxpdHkgb2YgTGlmZTwva2V5d29yZD48a2V5d29yZD5TZXZlcml0eSBvZiBJbGxuZXNzIElu
ZGV4PC9rZXl3b3JkPjxrZXl3b3JkPlRyYWN0aW9uLyBtZXRob2RzPC9rZXl3b3JkPjxrZXl3b3Jk
PlRyZWF0bWVudCBPdXRjb21lPC9rZXl3b3JkPjxrZXl3b3JkPlVsdHJhc29uaWMgVGhlcmFweS8g
bWV0aG9kczwva2V5d29yZD48L2tleXdvcmRzPjxkYXRlcz48eWVhcj4yMDA4PC95ZWFyPjxwdWIt
ZGF0ZXM+PGRhdGU+TWFyPC9kYXRlPjwvcHViLWRhdGVzPjwvZGF0ZXM+PGlzYm4+MTUzMi02NTg2
IChFbGVjdHJvbmljKSYjeEQ7MDE2MS00NzU0IChMaW5raW5nKTwvaXNibj48YWNjZXNzaW9uLW51
bT4xODM5NDQ5NTwvYWNjZXNzaW9uLW51bT48dXJscz48L3VybHM+PGVsZWN0cm9uaWMtcmVzb3Vy
Y2UtbnVtPjEwLjEwMTYvai5qbXB0LjIwMDguMDIuMDAxPC9lbGVjdHJvbmljLXJlc291cmNlLW51
bT48cmVtb3RlLWRhdGFiYXNlLXByb3ZpZGVyPk5MTTwvcmVtb3RlLWRhdGFiYXNlLXByb3ZpZGVy
PjxsYW5ndWFnZT5lbmc8L2xhbmd1YWdlPjwvcmVjb3JkPjwvQ2l0ZT48L0VuZE5vdGU+
</w:fldData>
                </w:fldChar>
              </w:r>
              <w:r w:rsidR="008B3538" w:rsidRPr="000D2528">
                <w:rPr>
                  <w:rFonts w:eastAsiaTheme="minorHAnsi" w:cs="Arial"/>
                  <w:bCs/>
                  <w:kern w:val="0"/>
                  <w:szCs w:val="20"/>
                </w:rPr>
                <w:instrText xml:space="preserve"> ADDIN EN.CITE </w:instrText>
              </w:r>
              <w:r w:rsidR="008B3538" w:rsidRPr="000D2528">
                <w:rPr>
                  <w:rFonts w:eastAsiaTheme="minorHAnsi" w:cs="Arial"/>
                  <w:bCs/>
                  <w:kern w:val="0"/>
                  <w:szCs w:val="20"/>
                </w:rPr>
                <w:fldChar w:fldCharType="begin">
                  <w:fldData xml:space="preserve">PEVuZE5vdGU+PENpdGU+PEF1dGhvcj5Vbmx1PC9BdXRob3I+PFllYXI+MjAwODwvWWVhcj48UmVj
TnVtPjk0PC9SZWNOdW0+PERpc3BsYXlUZXh0PjxzdHlsZSBmYWNlPSJzdXBlcnNjcmlwdCI+MTI8
L3N0eWxlPjwvRGlzcGxheVRleHQ+PHJlY29yZD48cmVjLW51bWJlcj45NDwvcmVjLW51bWJlcj48
Zm9yZWlnbi1rZXlzPjxrZXkgYXBwPSJFTiIgZGItaWQ9ImZkMmE5ejBmM2VlcDBkZXg1enF2ejll
MnpzYWU5cmY1ZnBmZSI+OTQ8L2tleT48L2ZvcmVpZ24ta2V5cz48cmVmLXR5cGUgbmFtZT0iSm91
cm5hbCBBcnRpY2xlIj4xNzwvcmVmLXR5cGU+PGNvbnRyaWJ1dG9ycz48YXV0aG9ycz48YXV0aG9y
PlVubHUsIFouPC9hdXRob3I+PGF1dGhvcj5UYXNjaSwgUy48L2F1dGhvcj48YXV0aG9yPlRhcmhh
biwgUy48L2F1dGhvcj48YXV0aG9yPlBhYnVzY3UsIFkuPC9hdXRob3I+PGF1dGhvcj5Jc2xhaywg
Uy48L2F1dGhvcj48L2F1dGhvcnM+PC9jb250cmlidXRvcnM+PGF1dGgtYWRkcmVzcz5EZXBhcnRt
ZW50IG9mIFBoeXNpY2FsIE1lZGljaW5lIGFuZCBSZWhhYmlsaXRhdGlvbiwgTWVkaWNhbCBGYWN1
bHR5LCBDZWxhbCBCYXlhciBVbml2ZXJzaXR5LCBNYW5pc2EsIFR1cmtleS4gemVsaWhhdW5sdUB5
YWhvby5jb208L2F1dGgtYWRkcmVzcz48dGl0bGVzPjx0aXRsZT5Db21wYXJpc29uIG9mIDMgcGh5
c2ljYWwgdGhlcmFweSBtb2RhbGl0aWVzIGZvciBhY3V0ZSBwYWluIGluIGx1bWJhciBkaXNjIGhl
cm5pYXRpb24gbWVhc3VyZWQgYnkgY2xpbmljYWwgZXZhbHVhdGlvbiBhbmQgbWFnbmV0aWMgcmVz
b25hbmNlIGltYWdpbmc8L3RpdGxlPjxzZWNvbmRhcnktdGl0bGU+SiBNYW5pcHVsYXRpdmUgUGh5
c2lvbCBUaGVyPC9zZWNvbmRhcnktdGl0bGU+PGFsdC10aXRsZT5Kb3VybmFsIG9mIG1hbmlwdWxh
dGl2ZSBhbmQgcGh5c2lvbG9naWNhbCB0aGVyYXBldXRpY3M8L2FsdC10aXRsZT48L3RpdGxlcz48
cGVyaW9kaWNhbD48ZnVsbC10aXRsZT5KIE1hbmlwdWxhdGl2ZSBQaHlzaW9sIFRoZXI8L2Z1bGwt
dGl0bGU+PGFiYnItMT5Kb3VybmFsIG9mIG1hbmlwdWxhdGl2ZSBhbmQgcGh5c2lvbG9naWNhbCB0
aGVyYXBldXRpY3M8L2FiYnItMT48L3BlcmlvZGljYWw+PGFsdC1wZXJpb2RpY2FsPjxmdWxsLXRp
dGxlPkogTWFuaXB1bGF0aXZlIFBoeXNpb2wgVGhlcjwvZnVsbC10aXRsZT48YWJici0xPkpvdXJu
YWwgb2YgbWFuaXB1bGF0aXZlIGFuZCBwaHlzaW9sb2dpY2FsIHRoZXJhcGV1dGljczwvYWJici0x
PjwvYWx0LXBlcmlvZGljYWw+PHBhZ2VzPjE5MS04PC9wYWdlcz48dm9sdW1lPjMxPC92b2x1bWU+
PG51bWJlcj4zPC9udW1iZXI+PGVkaXRpb24+MjAwOC8wNC8wOTwvZWRpdGlvbj48a2V5d29yZHM+
PGtleXdvcmQ+QWN1dGUgRGlzZWFzZTwva2V5d29yZD48a2V5d29yZD5BZHVsdDwva2V5d29yZD48
a2V5d29yZD5GZW1hbGU8L2tleXdvcmQ+PGtleXdvcmQ+Rm9sbG93LVVwIFN0dWRpZXM8L2tleXdv
cmQ+PGtleXdvcmQ+SHVtYW5zPC9rZXl3b3JkPjxrZXl3b3JkPkludGVydmVydGVicmFsIERpc2Mg
RGlzcGxhY2VtZW50L2NvbXBsaWNhdGlvbnMvIGRpYWdub3Npcy8gdGhlcmFweTwva2V5d29yZD48
a2V5d29yZD5Mb3cgQmFjayBQYWluL2V0aW9sb2d5LyB0aGVyYXB5PC9rZXl3b3JkPjxrZXl3b3Jk
Pkxvdy1MZXZlbCBMaWdodCBUaGVyYXB5LyBtZXRob2RzPC9rZXl3b3JkPjxrZXl3b3JkPkx1bWJh
ciBWZXJ0ZWJyYWUvcGF0aG9sb2d5LyBwaHlzaW9wYXRob2xvZ3k8L2tleXdvcmQ+PGtleXdvcmQ+
TWFnbmV0aWMgUmVzb25hbmNlIEltYWdpbmc8L2tleXdvcmQ+PGtleXdvcmQ+TWFsZTwva2V5d29y
ZD48a2V5d29yZD5NaWRkbGUgQWdlZDwva2V5d29yZD48a2V5d29yZD5QYWluIE1lYXN1cmVtZW50
PC9rZXl3b3JkPjxrZXl3b3JkPlBoeXNpY2FsIEV4YW1pbmF0aW9uPC9rZXl3b3JkPjxrZXl3b3Jk
PlF1YWxpdHkgb2YgTGlmZTwva2V5d29yZD48a2V5d29yZD5TZXZlcml0eSBvZiBJbGxuZXNzIElu
ZGV4PC9rZXl3b3JkPjxrZXl3b3JkPlRyYWN0aW9uLyBtZXRob2RzPC9rZXl3b3JkPjxrZXl3b3Jk
PlRyZWF0bWVudCBPdXRjb21lPC9rZXl3b3JkPjxrZXl3b3JkPlVsdHJhc29uaWMgVGhlcmFweS8g
bWV0aG9kczwva2V5d29yZD48L2tleXdvcmRzPjxkYXRlcz48eWVhcj4yMDA4PC95ZWFyPjxwdWIt
ZGF0ZXM+PGRhdGU+TWFyPC9kYXRlPjwvcHViLWRhdGVzPjwvZGF0ZXM+PGlzYm4+MTUzMi02NTg2
IChFbGVjdHJvbmljKSYjeEQ7MDE2MS00NzU0IChMaW5raW5nKTwvaXNibj48YWNjZXNzaW9uLW51
bT4xODM5NDQ5NTwvYWNjZXNzaW9uLW51bT48dXJscz48L3VybHM+PGVsZWN0cm9uaWMtcmVzb3Vy
Y2UtbnVtPjEwLjEwMTYvai5qbXB0LjIwMDguMDIuMDAxPC9lbGVjdHJvbmljLXJlc291cmNlLW51
bT48cmVtb3RlLWRhdGFiYXNlLXByb3ZpZGVyPk5MTTwvcmVtb3RlLWRhdGFiYXNlLXByb3ZpZGVy
PjxsYW5ndWFnZT5lbmc8L2xhbmd1YWdlPjwvcmVjb3JkPjwvQ2l0ZT48L0VuZE5vdGU+
</w:fldData>
                </w:fldChar>
              </w:r>
              <w:r w:rsidR="008B3538" w:rsidRPr="000D2528">
                <w:rPr>
                  <w:rFonts w:eastAsiaTheme="minorHAnsi" w:cs="Arial"/>
                  <w:bCs/>
                  <w:kern w:val="0"/>
                  <w:szCs w:val="20"/>
                </w:rPr>
                <w:instrText xml:space="preserve"> ADDIN EN.CITE.DATA </w:instrText>
              </w:r>
              <w:r w:rsidR="008B3538" w:rsidRPr="000D2528">
                <w:rPr>
                  <w:rFonts w:eastAsiaTheme="minorHAnsi" w:cs="Arial"/>
                  <w:bCs/>
                  <w:kern w:val="0"/>
                  <w:szCs w:val="20"/>
                </w:rPr>
              </w:r>
              <w:r w:rsidR="008B3538" w:rsidRPr="000D2528">
                <w:rPr>
                  <w:rFonts w:eastAsiaTheme="minorHAnsi" w:cs="Arial"/>
                  <w:bCs/>
                  <w:kern w:val="0"/>
                  <w:szCs w:val="20"/>
                </w:rPr>
                <w:fldChar w:fldCharType="end"/>
              </w:r>
              <w:r w:rsidR="008B3538" w:rsidRPr="000D2528">
                <w:rPr>
                  <w:rFonts w:eastAsiaTheme="minorHAnsi" w:cs="Arial"/>
                  <w:bCs/>
                  <w:kern w:val="0"/>
                  <w:szCs w:val="20"/>
                </w:rPr>
              </w:r>
              <w:r w:rsidR="008B3538" w:rsidRPr="000D2528">
                <w:rPr>
                  <w:rFonts w:eastAsiaTheme="minorHAnsi" w:cs="Arial"/>
                  <w:bCs/>
                  <w:kern w:val="0"/>
                  <w:szCs w:val="20"/>
                </w:rPr>
                <w:fldChar w:fldCharType="separate"/>
              </w:r>
              <w:r w:rsidR="008B3538" w:rsidRPr="000D2528">
                <w:rPr>
                  <w:rFonts w:eastAsiaTheme="minorHAnsi" w:cs="Arial"/>
                  <w:bCs/>
                  <w:noProof/>
                  <w:kern w:val="0"/>
                  <w:szCs w:val="20"/>
                  <w:vertAlign w:val="superscript"/>
                </w:rPr>
                <w:t>12</w:t>
              </w:r>
              <w:r w:rsidR="008B3538" w:rsidRPr="000D2528">
                <w:rPr>
                  <w:rFonts w:eastAsiaTheme="minorHAnsi" w:cs="Arial"/>
                  <w:bCs/>
                  <w:kern w:val="0"/>
                  <w:szCs w:val="20"/>
                </w:rPr>
                <w:fldChar w:fldCharType="end"/>
              </w:r>
            </w:hyperlink>
          </w:p>
        </w:tc>
        <w:tc>
          <w:tcPr>
            <w:tcW w:w="437"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RCT</w:t>
            </w:r>
          </w:p>
        </w:tc>
        <w:tc>
          <w:tcPr>
            <w:tcW w:w="1046"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Lumbar traction (n=20),</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Ultrasound (n=20),</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Low power laser (n=20)</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 xml:space="preserve">3/week x 5 </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cs="Arial"/>
                <w:kern w:val="24"/>
                <w:szCs w:val="20"/>
              </w:rPr>
              <w:t>15 sessions</w:t>
            </w:r>
          </w:p>
        </w:tc>
        <w:tc>
          <w:tcPr>
            <w:tcW w:w="1003"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 xml:space="preserve">VAS, </w:t>
            </w:r>
          </w:p>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 xml:space="preserve">RDQ </w:t>
            </w:r>
          </w:p>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 xml:space="preserve">ODI </w:t>
            </w:r>
          </w:p>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ROM (lat flexion),</w:t>
            </w:r>
          </w:p>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Schober test</w:t>
            </w:r>
          </w:p>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 xml:space="preserve">Muscular tenderness </w:t>
            </w:r>
          </w:p>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 xml:space="preserve">SLR </w:t>
            </w:r>
          </w:p>
        </w:tc>
        <w:tc>
          <w:tcPr>
            <w:tcW w:w="816"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Times New Roman"/>
                <w:szCs w:val="20"/>
              </w:rPr>
              <w:t>1 month</w:t>
            </w:r>
          </w:p>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Times New Roman"/>
                <w:szCs w:val="20"/>
              </w:rPr>
              <w:t xml:space="preserve">3 months </w:t>
            </w:r>
          </w:p>
        </w:tc>
        <w:tc>
          <w:tcPr>
            <w:tcW w:w="996"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9" w:type="dxa"/>
              <w:bottom w:w="0" w:type="dxa"/>
              <w:right w:w="99" w:type="dxa"/>
            </w:tcMar>
            <w:vAlign w:val="center"/>
            <w:hideMark/>
          </w:tcPr>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No significant difference.</w:t>
            </w:r>
          </w:p>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kern w:val="0"/>
                <w:szCs w:val="20"/>
              </w:rPr>
              <w:t xml:space="preserve">Clinical improvements observed in three groups </w:t>
            </w:r>
          </w:p>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hint="eastAsia"/>
                <w:kern w:val="0"/>
                <w:szCs w:val="20"/>
              </w:rPr>
              <w:t> </w:t>
            </w:r>
          </w:p>
        </w:tc>
      </w:tr>
    </w:tbl>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cs="굴림"/>
          <w:color w:val="000000"/>
          <w:kern w:val="0"/>
          <w:szCs w:val="20"/>
        </w:rPr>
      </w:pPr>
      <w:proofErr w:type="gramStart"/>
      <w:r w:rsidRPr="00DF33DE">
        <w:rPr>
          <w:rFonts w:eastAsiaTheme="minorHAnsi" w:cs="굴림"/>
          <w:color w:val="000000"/>
          <w:kern w:val="0"/>
          <w:szCs w:val="20"/>
        </w:rPr>
        <w:t>VAS :</w:t>
      </w:r>
      <w:proofErr w:type="gramEnd"/>
      <w:r w:rsidRPr="00DF33DE">
        <w:rPr>
          <w:rFonts w:eastAsiaTheme="minorHAnsi" w:cs="굴림"/>
          <w:color w:val="000000"/>
          <w:kern w:val="0"/>
          <w:szCs w:val="20"/>
        </w:rPr>
        <w:t xml:space="preserve"> visual analogue scale</w:t>
      </w:r>
    </w:p>
    <w:p w:rsidR="005F5A9E" w:rsidRPr="00DF33DE" w:rsidRDefault="005F5A9E" w:rsidP="005F5A9E">
      <w:pPr>
        <w:pStyle w:val="a5"/>
        <w:wordWrap/>
        <w:rPr>
          <w:rFonts w:eastAsiaTheme="minorHAnsi" w:cs="굴림"/>
          <w:color w:val="000000"/>
          <w:kern w:val="0"/>
          <w:szCs w:val="20"/>
        </w:rPr>
      </w:pPr>
      <w:proofErr w:type="gramStart"/>
      <w:r w:rsidRPr="00DF33DE">
        <w:rPr>
          <w:rFonts w:eastAsiaTheme="minorHAnsi" w:cs="굴림"/>
          <w:color w:val="000000"/>
          <w:kern w:val="0"/>
          <w:szCs w:val="20"/>
        </w:rPr>
        <w:t>RDQ :</w:t>
      </w:r>
      <w:proofErr w:type="gramEnd"/>
      <w:r w:rsidRPr="00DF33DE">
        <w:rPr>
          <w:rFonts w:eastAsiaTheme="minorHAnsi" w:cs="굴림"/>
          <w:color w:val="000000"/>
          <w:kern w:val="0"/>
          <w:szCs w:val="20"/>
        </w:rPr>
        <w:t xml:space="preserve"> Roland disability questionnaire</w:t>
      </w:r>
    </w:p>
    <w:p w:rsidR="005F5A9E" w:rsidRPr="00DF33DE" w:rsidRDefault="005F5A9E" w:rsidP="005F5A9E">
      <w:pPr>
        <w:pStyle w:val="a5"/>
        <w:wordWrap/>
        <w:rPr>
          <w:rFonts w:eastAsiaTheme="minorHAnsi" w:cs="굴림"/>
          <w:color w:val="000000"/>
          <w:kern w:val="0"/>
          <w:szCs w:val="20"/>
        </w:rPr>
      </w:pPr>
      <w:proofErr w:type="gramStart"/>
      <w:r w:rsidRPr="00DF33DE">
        <w:rPr>
          <w:rFonts w:eastAsiaTheme="minorHAnsi" w:cs="굴림"/>
          <w:color w:val="000000"/>
          <w:kern w:val="0"/>
          <w:szCs w:val="20"/>
        </w:rPr>
        <w:t>ODI :</w:t>
      </w:r>
      <w:proofErr w:type="gramEnd"/>
      <w:r w:rsidRPr="00DF33DE">
        <w:rPr>
          <w:rFonts w:eastAsiaTheme="minorHAnsi" w:cs="굴림"/>
          <w:color w:val="000000"/>
          <w:kern w:val="0"/>
          <w:szCs w:val="20"/>
        </w:rPr>
        <w:t xml:space="preserve"> Oswestry disability index</w:t>
      </w:r>
    </w:p>
    <w:p w:rsidR="005F5A9E" w:rsidRPr="00DF33DE" w:rsidRDefault="005F5A9E" w:rsidP="005F5A9E">
      <w:pPr>
        <w:pStyle w:val="a5"/>
        <w:wordWrap/>
        <w:rPr>
          <w:rFonts w:eastAsiaTheme="minorHAnsi" w:cs="굴림"/>
          <w:color w:val="000000"/>
          <w:kern w:val="0"/>
          <w:szCs w:val="20"/>
        </w:rPr>
      </w:pPr>
      <w:proofErr w:type="gramStart"/>
      <w:r w:rsidRPr="00DF33DE">
        <w:rPr>
          <w:rFonts w:eastAsiaTheme="minorHAnsi" w:cs="굴림"/>
          <w:color w:val="000000"/>
          <w:kern w:val="0"/>
          <w:szCs w:val="20"/>
        </w:rPr>
        <w:t>ROM :</w:t>
      </w:r>
      <w:proofErr w:type="gramEnd"/>
      <w:r w:rsidRPr="00DF33DE">
        <w:rPr>
          <w:rFonts w:eastAsiaTheme="minorHAnsi" w:cs="굴림"/>
          <w:color w:val="000000"/>
          <w:kern w:val="0"/>
          <w:szCs w:val="20"/>
        </w:rPr>
        <w:t xml:space="preserve"> range of motion</w:t>
      </w:r>
    </w:p>
    <w:p w:rsidR="005F5A9E" w:rsidRPr="00DF33DE" w:rsidRDefault="005F5A9E" w:rsidP="005F5A9E">
      <w:pPr>
        <w:pStyle w:val="a5"/>
        <w:wordWrap/>
        <w:rPr>
          <w:rFonts w:eastAsiaTheme="minorHAnsi" w:cs="굴림"/>
          <w:color w:val="000000"/>
          <w:kern w:val="0"/>
          <w:szCs w:val="20"/>
        </w:rPr>
      </w:pPr>
      <w:proofErr w:type="gramStart"/>
      <w:r w:rsidRPr="00DF33DE">
        <w:rPr>
          <w:rFonts w:eastAsiaTheme="minorHAnsi" w:cs="굴림"/>
          <w:color w:val="000000"/>
          <w:kern w:val="0"/>
          <w:szCs w:val="20"/>
        </w:rPr>
        <w:t>SLR :</w:t>
      </w:r>
      <w:proofErr w:type="gramEnd"/>
      <w:r w:rsidRPr="00DF33DE">
        <w:rPr>
          <w:rFonts w:eastAsiaTheme="minorHAnsi" w:cs="굴림"/>
          <w:color w:val="000000"/>
          <w:kern w:val="0"/>
          <w:szCs w:val="20"/>
        </w:rPr>
        <w:t xml:space="preserve"> straight leg raising</w:t>
      </w:r>
    </w:p>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szCs w:val="20"/>
        </w:rPr>
      </w:pPr>
    </w:p>
    <w:p w:rsidR="005F5A9E" w:rsidRPr="000F3174" w:rsidRDefault="005F5A9E" w:rsidP="005F5A9E">
      <w:pPr>
        <w:pStyle w:val="a5"/>
        <w:wordWrap/>
        <w:rPr>
          <w:rFonts w:eastAsiaTheme="minorHAnsi"/>
          <w:szCs w:val="20"/>
        </w:rPr>
      </w:pPr>
      <w:r w:rsidRPr="000F3174">
        <w:rPr>
          <w:rFonts w:eastAsiaTheme="minorHAnsi"/>
          <w:szCs w:val="20"/>
        </w:rPr>
        <w:t xml:space="preserve">3. </w:t>
      </w:r>
      <w:r w:rsidRPr="000F3174">
        <w:rPr>
          <w:rFonts w:eastAsiaTheme="minorHAnsi" w:hint="eastAsia"/>
          <w:szCs w:val="20"/>
        </w:rPr>
        <w:t>신경근성</w:t>
      </w:r>
      <w:r w:rsidRPr="000F3174">
        <w:rPr>
          <w:rFonts w:eastAsiaTheme="minorHAnsi"/>
          <w:szCs w:val="20"/>
        </w:rPr>
        <w:t xml:space="preserve"> 통증을 동반한 추간판 탈출증 환자에서 </w:t>
      </w:r>
      <w:r w:rsidRPr="000F3174">
        <w:rPr>
          <w:rFonts w:eastAsiaTheme="minorHAnsi" w:hint="eastAsia"/>
          <w:szCs w:val="20"/>
        </w:rPr>
        <w:t>전기치료의</w:t>
      </w:r>
      <w:r w:rsidRPr="000F3174">
        <w:rPr>
          <w:rFonts w:eastAsiaTheme="minorHAnsi"/>
          <w:szCs w:val="20"/>
        </w:rPr>
        <w:t xml:space="preserve"> 임상적 효과(통증조절 또는 기능적향상)는 </w:t>
      </w:r>
      <w:r w:rsidRPr="000F3174">
        <w:rPr>
          <w:rFonts w:eastAsiaTheme="minorHAnsi" w:hint="eastAsia"/>
          <w:szCs w:val="20"/>
        </w:rPr>
        <w:t>증거수준이</w:t>
      </w:r>
      <w:r w:rsidRPr="000F3174">
        <w:rPr>
          <w:rFonts w:eastAsiaTheme="minorHAnsi"/>
          <w:szCs w:val="20"/>
        </w:rPr>
        <w:t xml:space="preserve"> 매우 낮아 아직 결론내기 어렵다 </w:t>
      </w:r>
    </w:p>
    <w:p w:rsidR="005F5A9E" w:rsidRPr="000F3174" w:rsidRDefault="005F5A9E" w:rsidP="005F5A9E">
      <w:pPr>
        <w:pStyle w:val="a5"/>
        <w:wordWrap/>
        <w:rPr>
          <w:rFonts w:eastAsiaTheme="minorHAnsi"/>
          <w:szCs w:val="20"/>
        </w:rPr>
      </w:pPr>
      <w:r w:rsidRPr="000F3174">
        <w:rPr>
          <w:rFonts w:eastAsiaTheme="minorHAnsi"/>
          <w:szCs w:val="20"/>
        </w:rPr>
        <w:t>(증거수준 매우 낮음 (Very low), 권고안 Inconclusive)</w:t>
      </w:r>
    </w:p>
    <w:p w:rsidR="005F5A9E" w:rsidRPr="00DF33DE" w:rsidRDefault="005F5A9E" w:rsidP="005F5A9E">
      <w:pPr>
        <w:pStyle w:val="a5"/>
        <w:wordWrap/>
        <w:rPr>
          <w:rFonts w:eastAsiaTheme="minorHAnsi"/>
          <w:sz w:val="24"/>
          <w:szCs w:val="24"/>
        </w:rPr>
      </w:pPr>
    </w:p>
    <w:p w:rsidR="005F5A9E" w:rsidRPr="00DF33DE" w:rsidRDefault="005F5A9E" w:rsidP="005F5A9E">
      <w:pPr>
        <w:pStyle w:val="a5"/>
        <w:wordWrap/>
        <w:rPr>
          <w:rFonts w:eastAsiaTheme="minorHAnsi"/>
          <w:sz w:val="24"/>
          <w:szCs w:val="24"/>
        </w:rPr>
      </w:pPr>
    </w:p>
    <w:tbl>
      <w:tblPr>
        <w:tblW w:w="5000" w:type="pct"/>
        <w:tblLayout w:type="fixed"/>
        <w:tblCellMar>
          <w:left w:w="0" w:type="dxa"/>
          <w:right w:w="0" w:type="dxa"/>
        </w:tblCellMar>
        <w:tblLook w:val="04A0" w:firstRow="1" w:lastRow="0" w:firstColumn="1" w:lastColumn="0" w:noHBand="0" w:noVBand="1"/>
      </w:tblPr>
      <w:tblGrid>
        <w:gridCol w:w="1194"/>
        <w:gridCol w:w="906"/>
        <w:gridCol w:w="1967"/>
        <w:gridCol w:w="1985"/>
        <w:gridCol w:w="1277"/>
        <w:gridCol w:w="1895"/>
      </w:tblGrid>
      <w:tr w:rsidR="005F5A9E" w:rsidRPr="00DF33DE" w:rsidTr="0004183A">
        <w:trPr>
          <w:trHeight w:val="1178"/>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pStyle w:val="a5"/>
              <w:rPr>
                <w:rFonts w:eastAsiaTheme="minorHAnsi"/>
                <w:color w:val="FFFFFF" w:themeColor="background1"/>
                <w:szCs w:val="20"/>
              </w:rPr>
            </w:pPr>
            <w:r w:rsidRPr="00DF33DE">
              <w:rPr>
                <w:rFonts w:eastAsiaTheme="minorHAnsi"/>
                <w:b/>
                <w:bCs/>
                <w:color w:val="FFFFFF" w:themeColor="background1"/>
                <w:szCs w:val="20"/>
              </w:rPr>
              <w:t>1st author</w:t>
            </w:r>
          </w:p>
        </w:tc>
        <w:tc>
          <w:tcPr>
            <w:tcW w:w="491" w:type="pct"/>
            <w:tcBorders>
              <w:top w:val="single" w:sz="8" w:space="0" w:color="FFFFFF"/>
              <w:left w:val="single" w:sz="8" w:space="0" w:color="FFFFFF"/>
              <w:bottom w:val="single" w:sz="8"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pStyle w:val="a5"/>
              <w:rPr>
                <w:rFonts w:eastAsiaTheme="minorHAnsi"/>
                <w:color w:val="FFFFFF" w:themeColor="background1"/>
                <w:szCs w:val="20"/>
              </w:rPr>
            </w:pPr>
            <w:r w:rsidRPr="00DF33DE">
              <w:rPr>
                <w:rFonts w:eastAsiaTheme="minorHAnsi"/>
                <w:b/>
                <w:bCs/>
                <w:color w:val="FFFFFF" w:themeColor="background1"/>
                <w:szCs w:val="20"/>
              </w:rPr>
              <w:t>Design</w:t>
            </w:r>
          </w:p>
        </w:tc>
        <w:tc>
          <w:tcPr>
            <w:tcW w:w="1066" w:type="pct"/>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rsidR="005F5A9E" w:rsidRPr="00DF33DE" w:rsidRDefault="005F5A9E" w:rsidP="0004183A">
            <w:pPr>
              <w:pStyle w:val="a5"/>
              <w:wordWrap/>
              <w:rPr>
                <w:rFonts w:eastAsiaTheme="minorHAnsi"/>
                <w:b/>
                <w:bCs/>
                <w:color w:val="FFFFFF" w:themeColor="background1"/>
                <w:szCs w:val="20"/>
              </w:rPr>
            </w:pPr>
          </w:p>
          <w:p w:rsidR="005F5A9E" w:rsidRPr="00DF33DE" w:rsidRDefault="005F5A9E" w:rsidP="0004183A">
            <w:pPr>
              <w:pStyle w:val="a5"/>
              <w:wordWrap/>
              <w:rPr>
                <w:rFonts w:eastAsiaTheme="minorHAnsi"/>
                <w:color w:val="FFFFFF" w:themeColor="background1"/>
                <w:szCs w:val="20"/>
              </w:rPr>
            </w:pPr>
            <w:r w:rsidRPr="00DF33DE">
              <w:rPr>
                <w:rFonts w:eastAsiaTheme="minorHAnsi"/>
                <w:b/>
                <w:bCs/>
                <w:color w:val="FFFFFF" w:themeColor="background1"/>
                <w:szCs w:val="20"/>
              </w:rPr>
              <w:t>Participants</w:t>
            </w:r>
          </w:p>
        </w:tc>
        <w:tc>
          <w:tcPr>
            <w:tcW w:w="1076" w:type="pct"/>
            <w:tcBorders>
              <w:top w:val="single" w:sz="8" w:space="0" w:color="FFFFFF"/>
              <w:left w:val="single" w:sz="8" w:space="0" w:color="FFFFFF"/>
              <w:bottom w:val="single" w:sz="8"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pStyle w:val="a5"/>
              <w:rPr>
                <w:rFonts w:eastAsiaTheme="minorHAnsi"/>
                <w:color w:val="FFFFFF" w:themeColor="background1"/>
                <w:szCs w:val="20"/>
              </w:rPr>
            </w:pPr>
            <w:r w:rsidRPr="00DF33DE">
              <w:rPr>
                <w:rFonts w:eastAsiaTheme="minorHAnsi"/>
                <w:b/>
                <w:bCs/>
                <w:color w:val="FFFFFF" w:themeColor="background1"/>
                <w:szCs w:val="20"/>
              </w:rPr>
              <w:t>Evaluation tool</w:t>
            </w:r>
          </w:p>
        </w:tc>
        <w:tc>
          <w:tcPr>
            <w:tcW w:w="692" w:type="pct"/>
            <w:tcBorders>
              <w:top w:val="single" w:sz="8" w:space="0" w:color="FFFFFF"/>
              <w:left w:val="single" w:sz="8" w:space="0" w:color="FFFFFF"/>
              <w:bottom w:val="single" w:sz="8"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pStyle w:val="a5"/>
              <w:rPr>
                <w:rFonts w:eastAsiaTheme="minorHAnsi"/>
                <w:color w:val="FFFFFF" w:themeColor="background1"/>
                <w:szCs w:val="20"/>
              </w:rPr>
            </w:pPr>
            <w:r w:rsidRPr="00DF33DE">
              <w:rPr>
                <w:rFonts w:eastAsiaTheme="minorHAnsi"/>
                <w:b/>
                <w:bCs/>
                <w:color w:val="FFFFFF" w:themeColor="background1"/>
                <w:szCs w:val="20"/>
              </w:rPr>
              <w:t>Follow up</w:t>
            </w:r>
          </w:p>
        </w:tc>
        <w:tc>
          <w:tcPr>
            <w:tcW w:w="1027" w:type="pct"/>
            <w:tcBorders>
              <w:top w:val="single" w:sz="8" w:space="0" w:color="FFFFFF"/>
              <w:left w:val="single" w:sz="8" w:space="0" w:color="FFFFFF"/>
              <w:bottom w:val="single" w:sz="8" w:space="0" w:color="FFFFFF"/>
              <w:right w:val="single" w:sz="8" w:space="0" w:color="FFFFFF"/>
            </w:tcBorders>
            <w:shd w:val="clear" w:color="auto" w:fill="4472C4"/>
            <w:tcMar>
              <w:top w:w="15" w:type="dxa"/>
              <w:left w:w="99" w:type="dxa"/>
              <w:bottom w:w="0" w:type="dxa"/>
              <w:right w:w="99" w:type="dxa"/>
            </w:tcMar>
            <w:vAlign w:val="center"/>
            <w:hideMark/>
          </w:tcPr>
          <w:p w:rsidR="005F5A9E" w:rsidRPr="00DF33DE" w:rsidRDefault="005F5A9E" w:rsidP="0004183A">
            <w:pPr>
              <w:pStyle w:val="a5"/>
              <w:rPr>
                <w:rFonts w:eastAsiaTheme="minorHAnsi"/>
                <w:color w:val="FFFFFF" w:themeColor="background1"/>
                <w:szCs w:val="20"/>
              </w:rPr>
            </w:pPr>
            <w:r w:rsidRPr="00DF33DE">
              <w:rPr>
                <w:rFonts w:eastAsiaTheme="minorHAnsi"/>
                <w:b/>
                <w:bCs/>
                <w:color w:val="FFFFFF" w:themeColor="background1"/>
                <w:szCs w:val="20"/>
              </w:rPr>
              <w:t>outcomes</w:t>
            </w:r>
          </w:p>
        </w:tc>
      </w:tr>
      <w:tr w:rsidR="005F5A9E" w:rsidRPr="00DF33DE" w:rsidTr="0004183A">
        <w:trPr>
          <w:trHeight w:val="2232"/>
        </w:trPr>
        <w:tc>
          <w:tcPr>
            <w:tcW w:w="648" w:type="pct"/>
            <w:tcBorders>
              <w:top w:val="single" w:sz="8" w:space="0" w:color="FFFFFF"/>
              <w:left w:val="single" w:sz="8" w:space="0" w:color="FFFFFF"/>
              <w:bottom w:val="nil"/>
              <w:right w:val="single" w:sz="8" w:space="0" w:color="FFFFFF"/>
            </w:tcBorders>
            <w:shd w:val="clear" w:color="auto" w:fill="D9E1F2"/>
            <w:tcMar>
              <w:top w:w="15" w:type="dxa"/>
              <w:left w:w="99" w:type="dxa"/>
              <w:bottom w:w="0" w:type="dxa"/>
              <w:right w:w="99" w:type="dxa"/>
            </w:tcMar>
            <w:vAlign w:val="center"/>
            <w:hideMark/>
          </w:tcPr>
          <w:p w:rsidR="005F5A9E" w:rsidRPr="00DF33DE" w:rsidRDefault="005F5A9E" w:rsidP="008B3538">
            <w:pPr>
              <w:pStyle w:val="a5"/>
              <w:wordWrap/>
              <w:rPr>
                <w:rFonts w:eastAsiaTheme="minorHAnsi"/>
                <w:szCs w:val="20"/>
              </w:rPr>
            </w:pPr>
            <w:r w:rsidRPr="00DF33DE">
              <w:rPr>
                <w:rFonts w:eastAsiaTheme="minorHAnsi"/>
                <w:szCs w:val="20"/>
              </w:rPr>
              <w:t>Sherry E</w:t>
            </w:r>
            <w:hyperlink w:anchor="_ENREF_14" w:tooltip="Sherry, 2001 #112" w:history="1">
              <w:r w:rsidR="008B3538" w:rsidRPr="00DF33DE">
                <w:rPr>
                  <w:rFonts w:eastAsiaTheme="minorHAnsi"/>
                  <w:szCs w:val="20"/>
                </w:rPr>
                <w:fldChar w:fldCharType="begin">
                  <w:fldData xml:space="preserve">PEVuZE5vdGU+PENpdGU+PEF1dGhvcj5TaGVycnk8L0F1dGhvcj48WWVhcj4yMDAxPC9ZZWFyPjxS
ZWNOdW0+MTEyPC9SZWNOdW0+PERpc3BsYXlUZXh0PjxzdHlsZSBmYWNlPSJzdXBlcnNjcmlwdCI+
MTQ8L3N0eWxlPjwvRGlzcGxheVRleHQ+PHJlY29yZD48cmVjLW51bWJlcj4xMTI8L3JlYy1udW1i
ZXI+PGZvcmVpZ24ta2V5cz48a2V5IGFwcD0iRU4iIGRiLWlkPSJmZDJhOXowZjNlZXAwZGV4NXpx
dno5ZTJ6c2FlOXJmNWZwZmUiPjExMjwva2V5PjwvZm9yZWlnbi1rZXlzPjxyZWYtdHlwZSBuYW1l
PSJKb3VybmFsIEFydGljbGUiPjE3PC9yZWYtdHlwZT48Y29udHJpYnV0b3JzPjxhdXRob3JzPjxh
dXRob3I+U2hlcnJ5LCBFLjwvYXV0aG9yPjxhdXRob3I+S2l0Y2hlbmVyLCBQLjwvYXV0aG9yPjxh
dXRob3I+U21hcnQsIFIuPC9hdXRob3I+PC9hdXRob3JzPjwvY29udHJpYnV0b3JzPjxhdXRoLWFk
ZHJlc3M+U3lkbmV5IFVuaXZlcnNpdHksIE5TVywgQXVzdHJhbGlhLjwvYXV0aC1hZGRyZXNzPjx0
aXRsZXM+PHRpdGxlPkEgcHJvc3BlY3RpdmUgcmFuZG9taXplZCBjb250cm9sbGVkIHN0dWR5IG9m
IFZBWC1EIGFuZCBURU5TIGZvciB0aGUgdHJlYXRtZW50IG9mIGNocm9uaWMgbG93IGJhY2sgcGFp
bjwvdGl0bGU+PHNlY29uZGFyeS10aXRsZT5OZXVyb2wgUmVzPC9zZWNvbmRhcnktdGl0bGU+PGFs
dC10aXRsZT5OZXVyb2xvZ2ljYWwgcmVzZWFyY2g8L2FsdC10aXRsZT48L3RpdGxlcz48cGVyaW9k
aWNhbD48ZnVsbC10aXRsZT5OZXVyb2wgUmVzPC9mdWxsLXRpdGxlPjxhYmJyLTE+TmV1cm9sb2dp
Y2FsIHJlc2VhcmNoPC9hYmJyLTE+PC9wZXJpb2RpY2FsPjxhbHQtcGVyaW9kaWNhbD48ZnVsbC10
aXRsZT5OZXVyb2wgUmVzPC9mdWxsLXRpdGxlPjxhYmJyLTE+TmV1cm9sb2dpY2FsIHJlc2VhcmNo
PC9hYmJyLTE+PC9hbHQtcGVyaW9kaWNhbD48cGFnZXM+NzgwLTQ8L3BhZ2VzPjx2b2x1bWU+MjM8
L3ZvbHVtZT48bnVtYmVyPjc8L251bWJlcj48ZWRpdGlvbj4yMDAxLzEwLzMwPC9lZGl0aW9uPjxr
ZXl3b3Jkcz48a2V5d29yZD5BZHVsdDwva2V5d29yZD48a2V5d29yZD5DaHJvbmljIERpc2Vhc2U8
L2tleXdvcmQ+PGtleXdvcmQ+RmVtYWxlPC9rZXl3b3JkPjxrZXl3b3JkPkh1bWFuczwva2V5d29y
ZD48a2V5d29yZD5JbnRlcnZlcnRlYnJhbCBEaXNjL2luanVyaWVzL3BhdGhvbG9neS9waHlzaW9w
YXRob2xvZ3k8L2tleXdvcmQ+PGtleXdvcmQ+SW50ZXJ2ZXJ0ZWJyYWwgRGlzYyBEaXNwbGFjZW1l
bnQvY29tcGxpY2F0aW9ucy9waHlzaW9wYXRob2xvZ3kvIHRoZXJhcHk8L2tleXdvcmQ+PGtleXdv
cmQ+TG93IEJhY2sgUGFpbi9ldGlvbG9neS9waHlzaW9wYXRob2xvZ3kvIHRoZXJhcHk8L2tleXdv
cmQ+PGtleXdvcmQ+THVtYmFyIFZlcnRlYnJhZS9pbmp1cmllcy9wYXRob2xvZ3kvcGh5c2lvcGF0
aG9sb2d5PC9rZXl3b3JkPjxrZXl3b3JkPk1hbGU8L2tleXdvcmQ+PGtleXdvcmQ+TWlkZGxlIEFn
ZWQ8L2tleXdvcmQ+PGtleXdvcmQ+UGFpbiBNZWFzdXJlbWVudDwva2V5d29yZD48a2V5d29yZD5Q
bGFjZWJvIEVmZmVjdDwva2V5d29yZD48a2V5d29yZD5Qcm9zcGVjdGl2ZSBTdHVkaWVzPC9rZXl3
b3JkPjxrZXl3b3JkPlJlY292ZXJ5IG9mIEZ1bmN0aW9uLyBwaHlzaW9sb2d5PC9rZXl3b3JkPjxr
ZXl3b3JkPlRyYWN0aW9uLyBtZXRob2RzLyBzdGF0aXN0aWNzICZhbXA7IG51bWVyaWNhbCBkYXRh
L3RyZW5kczwva2V5d29yZD48a2V5d29yZD5UcmFuc2N1dGFuZW91cyBFbGVjdHJpYyBOZXJ2ZSBT
dGltdWxhdGlvbi8gc3RhbmRhcmRzPC9rZXl3b3JkPjxrZXl3b3JkPlRyZWF0bWVudCBPdXRjb21l
PC9rZXl3b3JkPjwva2V5d29yZHM+PGRhdGVzPjx5ZWFyPjIwMDE8L3llYXI+PHB1Yi1kYXRlcz48
ZGF0ZT5PY3Q8L2RhdGU+PC9wdWItZGF0ZXM+PC9kYXRlcz48aXNibj4wMTYxLTY0MTIgKFByaW50
KSYjeEQ7MDE2MS02NDEyIChMaW5raW5nKTwvaXNibj48YWNjZXNzaW9uLW51bT4xMTY4MDUyMjwv
YWNjZXNzaW9uLW51bT48dXJscz48L3VybHM+PGVsZWN0cm9uaWMtcmVzb3VyY2UtbnVtPjEwLjEx
NzkvMDE2MTY0MTAxMTAxMTk5MTgwPC9lbGVjdHJvbmljLXJlc291cmNlLW51bT48cmVtb3RlLWRh
dGFiYXNlLXByb3ZpZGVyPk5MTTwvcmVtb3RlLWRhdGFiYXNlLXByb3ZpZGVyPjxsYW5ndWFnZT5l
bmc8L2xhbmd1YWdlPjwvcmVjb3JkPjwvQ2l0ZT48L0VuZE5vdGU+AG==
</w:fldData>
                </w:fldChar>
              </w:r>
              <w:r w:rsidR="008B3538">
                <w:rPr>
                  <w:rFonts w:eastAsiaTheme="minorHAnsi"/>
                  <w:szCs w:val="20"/>
                </w:rPr>
                <w:instrText xml:space="preserve"> ADDIN EN.CITE </w:instrText>
              </w:r>
              <w:r w:rsidR="008B3538">
                <w:rPr>
                  <w:rFonts w:eastAsiaTheme="minorHAnsi"/>
                  <w:szCs w:val="20"/>
                </w:rPr>
                <w:fldChar w:fldCharType="begin">
                  <w:fldData xml:space="preserve">PEVuZE5vdGU+PENpdGU+PEF1dGhvcj5TaGVycnk8L0F1dGhvcj48WWVhcj4yMDAxPC9ZZWFyPjxS
ZWNOdW0+MTEyPC9SZWNOdW0+PERpc3BsYXlUZXh0PjxzdHlsZSBmYWNlPSJzdXBlcnNjcmlwdCI+
MTQ8L3N0eWxlPjwvRGlzcGxheVRleHQ+PHJlY29yZD48cmVjLW51bWJlcj4xMTI8L3JlYy1udW1i
ZXI+PGZvcmVpZ24ta2V5cz48a2V5IGFwcD0iRU4iIGRiLWlkPSJmZDJhOXowZjNlZXAwZGV4NXpx
dno5ZTJ6c2FlOXJmNWZwZmUiPjExMjwva2V5PjwvZm9yZWlnbi1rZXlzPjxyZWYtdHlwZSBuYW1l
PSJKb3VybmFsIEFydGljbGUiPjE3PC9yZWYtdHlwZT48Y29udHJpYnV0b3JzPjxhdXRob3JzPjxh
dXRob3I+U2hlcnJ5LCBFLjwvYXV0aG9yPjxhdXRob3I+S2l0Y2hlbmVyLCBQLjwvYXV0aG9yPjxh
dXRob3I+U21hcnQsIFIuPC9hdXRob3I+PC9hdXRob3JzPjwvY29udHJpYnV0b3JzPjxhdXRoLWFk
ZHJlc3M+U3lkbmV5IFVuaXZlcnNpdHksIE5TVywgQXVzdHJhbGlhLjwvYXV0aC1hZGRyZXNzPjx0
aXRsZXM+PHRpdGxlPkEgcHJvc3BlY3RpdmUgcmFuZG9taXplZCBjb250cm9sbGVkIHN0dWR5IG9m
IFZBWC1EIGFuZCBURU5TIGZvciB0aGUgdHJlYXRtZW50IG9mIGNocm9uaWMgbG93IGJhY2sgcGFp
bjwvdGl0bGU+PHNlY29uZGFyeS10aXRsZT5OZXVyb2wgUmVzPC9zZWNvbmRhcnktdGl0bGU+PGFs
dC10aXRsZT5OZXVyb2xvZ2ljYWwgcmVzZWFyY2g8L2FsdC10aXRsZT48L3RpdGxlcz48cGVyaW9k
aWNhbD48ZnVsbC10aXRsZT5OZXVyb2wgUmVzPC9mdWxsLXRpdGxlPjxhYmJyLTE+TmV1cm9sb2dp
Y2FsIHJlc2VhcmNoPC9hYmJyLTE+PC9wZXJpb2RpY2FsPjxhbHQtcGVyaW9kaWNhbD48ZnVsbC10
aXRsZT5OZXVyb2wgUmVzPC9mdWxsLXRpdGxlPjxhYmJyLTE+TmV1cm9sb2dpY2FsIHJlc2VhcmNo
PC9hYmJyLTE+PC9hbHQtcGVyaW9kaWNhbD48cGFnZXM+NzgwLTQ8L3BhZ2VzPjx2b2x1bWU+MjM8
L3ZvbHVtZT48bnVtYmVyPjc8L251bWJlcj48ZWRpdGlvbj4yMDAxLzEwLzMwPC9lZGl0aW9uPjxr
ZXl3b3Jkcz48a2V5d29yZD5BZHVsdDwva2V5d29yZD48a2V5d29yZD5DaHJvbmljIERpc2Vhc2U8
L2tleXdvcmQ+PGtleXdvcmQ+RmVtYWxlPC9rZXl3b3JkPjxrZXl3b3JkPkh1bWFuczwva2V5d29y
ZD48a2V5d29yZD5JbnRlcnZlcnRlYnJhbCBEaXNjL2luanVyaWVzL3BhdGhvbG9neS9waHlzaW9w
YXRob2xvZ3k8L2tleXdvcmQ+PGtleXdvcmQ+SW50ZXJ2ZXJ0ZWJyYWwgRGlzYyBEaXNwbGFjZW1l
bnQvY29tcGxpY2F0aW9ucy9waHlzaW9wYXRob2xvZ3kvIHRoZXJhcHk8L2tleXdvcmQ+PGtleXdv
cmQ+TG93IEJhY2sgUGFpbi9ldGlvbG9neS9waHlzaW9wYXRob2xvZ3kvIHRoZXJhcHk8L2tleXdv
cmQ+PGtleXdvcmQ+THVtYmFyIFZlcnRlYnJhZS9pbmp1cmllcy9wYXRob2xvZ3kvcGh5c2lvcGF0
aG9sb2d5PC9rZXl3b3JkPjxrZXl3b3JkPk1hbGU8L2tleXdvcmQ+PGtleXdvcmQ+TWlkZGxlIEFn
ZWQ8L2tleXdvcmQ+PGtleXdvcmQ+UGFpbiBNZWFzdXJlbWVudDwva2V5d29yZD48a2V5d29yZD5Q
bGFjZWJvIEVmZmVjdDwva2V5d29yZD48a2V5d29yZD5Qcm9zcGVjdGl2ZSBTdHVkaWVzPC9rZXl3
b3JkPjxrZXl3b3JkPlJlY292ZXJ5IG9mIEZ1bmN0aW9uLyBwaHlzaW9sb2d5PC9rZXl3b3JkPjxr
ZXl3b3JkPlRyYWN0aW9uLyBtZXRob2RzLyBzdGF0aXN0aWNzICZhbXA7IG51bWVyaWNhbCBkYXRh
L3RyZW5kczwva2V5d29yZD48a2V5d29yZD5UcmFuc2N1dGFuZW91cyBFbGVjdHJpYyBOZXJ2ZSBT
dGltdWxhdGlvbi8gc3RhbmRhcmRzPC9rZXl3b3JkPjxrZXl3b3JkPlRyZWF0bWVudCBPdXRjb21l
PC9rZXl3b3JkPjwva2V5d29yZHM+PGRhdGVzPjx5ZWFyPjIwMDE8L3llYXI+PHB1Yi1kYXRlcz48
ZGF0ZT5PY3Q8L2RhdGU+PC9wdWItZGF0ZXM+PC9kYXRlcz48aXNibj4wMTYxLTY0MTIgKFByaW50
KSYjeEQ7MDE2MS02NDEyIChMaW5raW5nKTwvaXNibj48YWNjZXNzaW9uLW51bT4xMTY4MDUyMjwv
YWNjZXNzaW9uLW51bT48dXJscz48L3VybHM+PGVsZWN0cm9uaWMtcmVzb3VyY2UtbnVtPjEwLjEx
NzkvMDE2MTY0MTAxMTAxMTk5MTgwPC9lbGVjdHJvbmljLXJlc291cmNlLW51bT48cmVtb3RlLWRh
dGFiYXNlLXByb3ZpZGVyPk5MTTwvcmVtb3RlLWRhdGFiYXNlLXByb3ZpZGVyPjxsYW5ndWFnZT5l
bmc8L2xhbmd1YWdlPjwvcmVjb3JkPjwvQ2l0ZT48L0VuZE5vdGU+AG==
</w:fldData>
                </w:fldChar>
              </w:r>
              <w:r w:rsidR="008B3538">
                <w:rPr>
                  <w:rFonts w:eastAsiaTheme="minorHAnsi"/>
                  <w:szCs w:val="20"/>
                </w:rPr>
                <w:instrText xml:space="preserve"> ADDIN EN.CITE.DATA </w:instrText>
              </w:r>
              <w:r w:rsidR="008B3538">
                <w:rPr>
                  <w:rFonts w:eastAsiaTheme="minorHAnsi"/>
                  <w:szCs w:val="20"/>
                </w:rPr>
              </w:r>
              <w:r w:rsidR="008B3538">
                <w:rPr>
                  <w:rFonts w:eastAsiaTheme="minorHAnsi"/>
                  <w:szCs w:val="20"/>
                </w:rPr>
                <w:fldChar w:fldCharType="end"/>
              </w:r>
              <w:r w:rsidR="008B3538" w:rsidRPr="00DF33DE">
                <w:rPr>
                  <w:rFonts w:eastAsiaTheme="minorHAnsi"/>
                  <w:szCs w:val="20"/>
                </w:rPr>
              </w:r>
              <w:r w:rsidR="008B3538" w:rsidRPr="00DF33DE">
                <w:rPr>
                  <w:rFonts w:eastAsiaTheme="minorHAnsi"/>
                  <w:szCs w:val="20"/>
                </w:rPr>
                <w:fldChar w:fldCharType="separate"/>
              </w:r>
              <w:r w:rsidR="008B3538" w:rsidRPr="00CE3684">
                <w:rPr>
                  <w:rFonts w:eastAsiaTheme="minorHAnsi"/>
                  <w:noProof/>
                  <w:szCs w:val="20"/>
                  <w:vertAlign w:val="superscript"/>
                </w:rPr>
                <w:t>14</w:t>
              </w:r>
              <w:r w:rsidR="008B3538" w:rsidRPr="00DF33DE">
                <w:rPr>
                  <w:rFonts w:eastAsiaTheme="minorHAnsi"/>
                  <w:szCs w:val="20"/>
                </w:rPr>
                <w:fldChar w:fldCharType="end"/>
              </w:r>
            </w:hyperlink>
          </w:p>
        </w:tc>
        <w:tc>
          <w:tcPr>
            <w:tcW w:w="491" w:type="pct"/>
            <w:tcBorders>
              <w:top w:val="single" w:sz="8" w:space="0" w:color="FFFFFF"/>
              <w:left w:val="single" w:sz="8" w:space="0" w:color="FFFFFF"/>
              <w:bottom w:val="nil"/>
              <w:right w:val="single" w:sz="8" w:space="0" w:color="FFFFFF"/>
            </w:tcBorders>
            <w:shd w:val="clear" w:color="auto" w:fill="D9E1F2"/>
            <w:tcMar>
              <w:top w:w="15" w:type="dxa"/>
              <w:left w:w="99" w:type="dxa"/>
              <w:bottom w:w="0" w:type="dxa"/>
              <w:right w:w="99" w:type="dxa"/>
            </w:tcMar>
            <w:vAlign w:val="center"/>
            <w:hideMark/>
          </w:tcPr>
          <w:p w:rsidR="005F5A9E" w:rsidRPr="00DF33DE" w:rsidRDefault="005F5A9E" w:rsidP="0004183A">
            <w:pPr>
              <w:pStyle w:val="a5"/>
              <w:wordWrap/>
              <w:rPr>
                <w:rFonts w:eastAsiaTheme="minorHAnsi"/>
                <w:szCs w:val="20"/>
              </w:rPr>
            </w:pPr>
            <w:r w:rsidRPr="00DF33DE">
              <w:rPr>
                <w:rFonts w:eastAsiaTheme="minorHAnsi"/>
                <w:szCs w:val="20"/>
              </w:rPr>
              <w:t>RCT</w:t>
            </w:r>
          </w:p>
        </w:tc>
        <w:tc>
          <w:tcPr>
            <w:tcW w:w="1066" w:type="pct"/>
            <w:tcBorders>
              <w:top w:val="single" w:sz="8" w:space="0" w:color="FFFFFF"/>
              <w:left w:val="single" w:sz="8" w:space="0" w:color="FFFFFF"/>
              <w:bottom w:val="nil"/>
              <w:right w:val="single" w:sz="8" w:space="0" w:color="FFFFFF"/>
            </w:tcBorders>
            <w:shd w:val="clear" w:color="auto" w:fill="D9E1F2"/>
            <w:tcMar>
              <w:top w:w="72" w:type="dxa"/>
              <w:left w:w="144" w:type="dxa"/>
              <w:bottom w:w="72" w:type="dxa"/>
              <w:right w:w="144" w:type="dxa"/>
            </w:tcMar>
            <w:hideMark/>
          </w:tcPr>
          <w:p w:rsidR="005F5A9E" w:rsidRPr="00DF33DE" w:rsidRDefault="005F5A9E" w:rsidP="0004183A">
            <w:pPr>
              <w:pStyle w:val="a5"/>
              <w:wordWrap/>
              <w:rPr>
                <w:rFonts w:eastAsiaTheme="minorHAnsi"/>
                <w:szCs w:val="20"/>
              </w:rPr>
            </w:pPr>
            <w:r w:rsidRPr="00DF33DE">
              <w:rPr>
                <w:rFonts w:eastAsiaTheme="minorHAnsi"/>
                <w:szCs w:val="20"/>
              </w:rPr>
              <w:t>VAX-D (n=22)</w:t>
            </w:r>
          </w:p>
          <w:p w:rsidR="005F5A9E" w:rsidRPr="00DF33DE" w:rsidRDefault="005F5A9E" w:rsidP="0004183A">
            <w:pPr>
              <w:pStyle w:val="a5"/>
              <w:wordWrap/>
              <w:rPr>
                <w:rFonts w:eastAsiaTheme="minorHAnsi"/>
                <w:szCs w:val="20"/>
              </w:rPr>
            </w:pPr>
            <w:r w:rsidRPr="00DF33DE">
              <w:rPr>
                <w:rFonts w:eastAsiaTheme="minorHAnsi"/>
                <w:szCs w:val="20"/>
              </w:rPr>
              <w:t xml:space="preserve">5/week </w:t>
            </w:r>
            <w:r w:rsidRPr="00DF33DE">
              <w:rPr>
                <w:rFonts w:eastAsiaTheme="minorHAnsi" w:hint="eastAsia"/>
                <w:szCs w:val="20"/>
              </w:rPr>
              <w:t>x</w:t>
            </w:r>
            <w:r w:rsidRPr="00DF33DE">
              <w:rPr>
                <w:rFonts w:eastAsiaTheme="minorHAnsi"/>
                <w:szCs w:val="20"/>
              </w:rPr>
              <w:t xml:space="preserve"> 4 </w:t>
            </w:r>
          </w:p>
          <w:p w:rsidR="005F5A9E" w:rsidRPr="00DF33DE" w:rsidRDefault="005F5A9E" w:rsidP="0004183A">
            <w:pPr>
              <w:pStyle w:val="a5"/>
              <w:wordWrap/>
              <w:rPr>
                <w:rFonts w:eastAsiaTheme="minorHAnsi"/>
                <w:szCs w:val="20"/>
              </w:rPr>
            </w:pPr>
            <w:r w:rsidRPr="00DF33DE">
              <w:rPr>
                <w:rFonts w:eastAsiaTheme="minorHAnsi"/>
                <w:szCs w:val="20"/>
              </w:rPr>
              <w:t>1/ week</w:t>
            </w:r>
            <w:r w:rsidRPr="00DF33DE">
              <w:rPr>
                <w:rFonts w:eastAsiaTheme="minorHAnsi" w:hint="eastAsia"/>
                <w:szCs w:val="20"/>
              </w:rPr>
              <w:t xml:space="preserve"> x</w:t>
            </w:r>
            <w:r w:rsidRPr="00DF33DE">
              <w:rPr>
                <w:rFonts w:eastAsiaTheme="minorHAnsi"/>
                <w:szCs w:val="20"/>
              </w:rPr>
              <w:t xml:space="preserve"> 4  </w:t>
            </w:r>
          </w:p>
          <w:p w:rsidR="005F5A9E" w:rsidRPr="00DF33DE" w:rsidRDefault="005F5A9E" w:rsidP="0004183A">
            <w:pPr>
              <w:pStyle w:val="a5"/>
              <w:wordWrap/>
              <w:rPr>
                <w:rFonts w:eastAsiaTheme="minorHAnsi"/>
                <w:szCs w:val="20"/>
              </w:rPr>
            </w:pPr>
            <w:proofErr w:type="gramStart"/>
            <w:r w:rsidRPr="00DF33DE">
              <w:rPr>
                <w:rFonts w:eastAsiaTheme="minorHAnsi"/>
                <w:szCs w:val="20"/>
              </w:rPr>
              <w:t>TENS  (</w:t>
            </w:r>
            <w:proofErr w:type="gramEnd"/>
            <w:r w:rsidRPr="00DF33DE">
              <w:rPr>
                <w:rFonts w:eastAsiaTheme="minorHAnsi"/>
                <w:szCs w:val="20"/>
              </w:rPr>
              <w:t>n=22)</w:t>
            </w:r>
          </w:p>
          <w:p w:rsidR="005F5A9E" w:rsidRPr="00DF33DE" w:rsidRDefault="005F5A9E" w:rsidP="0004183A">
            <w:pPr>
              <w:pStyle w:val="a5"/>
              <w:wordWrap/>
              <w:rPr>
                <w:rFonts w:eastAsiaTheme="minorHAnsi"/>
                <w:szCs w:val="20"/>
              </w:rPr>
            </w:pPr>
            <w:r w:rsidRPr="00DF33DE">
              <w:rPr>
                <w:rFonts w:eastAsiaTheme="minorHAnsi"/>
                <w:szCs w:val="20"/>
              </w:rPr>
              <w:t>30 min</w:t>
            </w:r>
            <w:r w:rsidRPr="00DF33DE">
              <w:rPr>
                <w:rFonts w:eastAsiaTheme="minorHAnsi" w:hint="eastAsia"/>
                <w:szCs w:val="20"/>
              </w:rPr>
              <w:t xml:space="preserve">/day x </w:t>
            </w:r>
            <w:r w:rsidRPr="00DF33DE">
              <w:rPr>
                <w:rFonts w:eastAsiaTheme="minorHAnsi"/>
                <w:szCs w:val="20"/>
              </w:rPr>
              <w:t>20</w:t>
            </w:r>
          </w:p>
          <w:p w:rsidR="005F5A9E" w:rsidRPr="00DF33DE" w:rsidRDefault="005F5A9E" w:rsidP="0004183A">
            <w:pPr>
              <w:pStyle w:val="a5"/>
              <w:wordWrap/>
              <w:rPr>
                <w:rFonts w:eastAsiaTheme="minorHAnsi"/>
                <w:szCs w:val="20"/>
              </w:rPr>
            </w:pPr>
            <w:r w:rsidRPr="00DF33DE">
              <w:rPr>
                <w:rFonts w:eastAsiaTheme="minorHAnsi"/>
                <w:szCs w:val="20"/>
              </w:rPr>
              <w:t>1/week</w:t>
            </w:r>
            <w:r w:rsidRPr="00DF33DE">
              <w:rPr>
                <w:rFonts w:eastAsiaTheme="minorHAnsi" w:hint="eastAsia"/>
                <w:szCs w:val="20"/>
              </w:rPr>
              <w:t xml:space="preserve"> x</w:t>
            </w:r>
            <w:r w:rsidRPr="00DF33DE">
              <w:rPr>
                <w:rFonts w:eastAsiaTheme="minorHAnsi"/>
                <w:szCs w:val="20"/>
              </w:rPr>
              <w:t xml:space="preserve"> 4 </w:t>
            </w:r>
          </w:p>
        </w:tc>
        <w:tc>
          <w:tcPr>
            <w:tcW w:w="1076" w:type="pct"/>
            <w:tcBorders>
              <w:top w:val="single" w:sz="8" w:space="0" w:color="FFFFFF"/>
              <w:left w:val="single" w:sz="8" w:space="0" w:color="FFFFFF"/>
              <w:bottom w:val="nil"/>
              <w:right w:val="single" w:sz="8" w:space="0" w:color="FFFFFF"/>
            </w:tcBorders>
            <w:shd w:val="clear" w:color="auto" w:fill="D9E1F2"/>
            <w:tcMar>
              <w:top w:w="15" w:type="dxa"/>
              <w:left w:w="99" w:type="dxa"/>
              <w:bottom w:w="0" w:type="dxa"/>
              <w:right w:w="99" w:type="dxa"/>
            </w:tcMar>
            <w:vAlign w:val="center"/>
            <w:hideMark/>
          </w:tcPr>
          <w:p w:rsidR="005F5A9E" w:rsidRPr="00DF33DE" w:rsidRDefault="005F5A9E" w:rsidP="0004183A">
            <w:pPr>
              <w:pStyle w:val="a5"/>
              <w:wordWrap/>
              <w:rPr>
                <w:rFonts w:eastAsiaTheme="minorHAnsi"/>
                <w:szCs w:val="20"/>
              </w:rPr>
            </w:pPr>
            <w:r w:rsidRPr="00DF33DE">
              <w:rPr>
                <w:rFonts w:eastAsiaTheme="minorHAnsi"/>
                <w:szCs w:val="20"/>
              </w:rPr>
              <w:t xml:space="preserve">VAS </w:t>
            </w:r>
          </w:p>
          <w:p w:rsidR="005F5A9E" w:rsidRPr="00DF33DE" w:rsidRDefault="005F5A9E" w:rsidP="0004183A">
            <w:pPr>
              <w:pStyle w:val="a5"/>
              <w:wordWrap/>
              <w:rPr>
                <w:rFonts w:eastAsiaTheme="minorHAnsi"/>
                <w:szCs w:val="20"/>
              </w:rPr>
            </w:pPr>
            <w:r w:rsidRPr="00DF33DE">
              <w:rPr>
                <w:rFonts w:eastAsiaTheme="minorHAnsi"/>
                <w:szCs w:val="20"/>
              </w:rPr>
              <w:t xml:space="preserve">Success </w:t>
            </w:r>
          </w:p>
          <w:p w:rsidR="005F5A9E" w:rsidRPr="00DF33DE" w:rsidRDefault="005F5A9E" w:rsidP="0004183A">
            <w:pPr>
              <w:pStyle w:val="a5"/>
              <w:wordWrap/>
              <w:rPr>
                <w:rFonts w:eastAsiaTheme="minorHAnsi"/>
                <w:szCs w:val="20"/>
              </w:rPr>
            </w:pPr>
            <w:r w:rsidRPr="00DF33DE">
              <w:rPr>
                <w:rFonts w:eastAsiaTheme="minorHAnsi" w:hint="eastAsia"/>
                <w:szCs w:val="20"/>
              </w:rPr>
              <w:t>≥</w:t>
            </w:r>
            <w:r w:rsidRPr="00DF33DE">
              <w:rPr>
                <w:rFonts w:eastAsiaTheme="minorHAnsi"/>
                <w:szCs w:val="20"/>
              </w:rPr>
              <w:t xml:space="preserve"> 50% reduction </w:t>
            </w:r>
          </w:p>
          <w:p w:rsidR="005F5A9E" w:rsidRPr="00DF33DE" w:rsidRDefault="005F5A9E" w:rsidP="0004183A">
            <w:pPr>
              <w:pStyle w:val="a5"/>
              <w:wordWrap/>
              <w:rPr>
                <w:rFonts w:eastAsiaTheme="minorHAnsi"/>
                <w:szCs w:val="20"/>
              </w:rPr>
            </w:pPr>
            <w:r w:rsidRPr="00DF33DE">
              <w:rPr>
                <w:rFonts w:eastAsiaTheme="minorHAnsi"/>
                <w:szCs w:val="20"/>
              </w:rPr>
              <w:t>Patient-nominated disability rating</w:t>
            </w:r>
          </w:p>
        </w:tc>
        <w:tc>
          <w:tcPr>
            <w:tcW w:w="692" w:type="pct"/>
            <w:tcBorders>
              <w:top w:val="single" w:sz="8" w:space="0" w:color="FFFFFF"/>
              <w:left w:val="single" w:sz="8" w:space="0" w:color="FFFFFF"/>
              <w:bottom w:val="nil"/>
              <w:right w:val="single" w:sz="8" w:space="0" w:color="FFFFFF"/>
            </w:tcBorders>
            <w:shd w:val="clear" w:color="auto" w:fill="D9E1F2"/>
            <w:tcMar>
              <w:top w:w="15" w:type="dxa"/>
              <w:left w:w="99" w:type="dxa"/>
              <w:bottom w:w="0" w:type="dxa"/>
              <w:right w:w="99" w:type="dxa"/>
            </w:tcMar>
            <w:vAlign w:val="center"/>
            <w:hideMark/>
          </w:tcPr>
          <w:p w:rsidR="005F5A9E" w:rsidRPr="00DF33DE" w:rsidRDefault="005F5A9E" w:rsidP="0004183A">
            <w:pPr>
              <w:pStyle w:val="a5"/>
              <w:wordWrap/>
              <w:rPr>
                <w:rFonts w:eastAsiaTheme="minorHAnsi"/>
                <w:szCs w:val="20"/>
              </w:rPr>
            </w:pPr>
            <w:r w:rsidRPr="00DF33DE">
              <w:rPr>
                <w:rFonts w:eastAsiaTheme="minorHAnsi"/>
                <w:szCs w:val="20"/>
              </w:rPr>
              <w:t>6 months</w:t>
            </w:r>
          </w:p>
        </w:tc>
        <w:tc>
          <w:tcPr>
            <w:tcW w:w="1027" w:type="pct"/>
            <w:tcBorders>
              <w:top w:val="single" w:sz="8" w:space="0" w:color="FFFFFF"/>
              <w:left w:val="single" w:sz="8" w:space="0" w:color="FFFFFF"/>
              <w:bottom w:val="nil"/>
              <w:right w:val="single" w:sz="8" w:space="0" w:color="FFFFFF"/>
            </w:tcBorders>
            <w:shd w:val="clear" w:color="auto" w:fill="D9E1F2"/>
            <w:tcMar>
              <w:top w:w="15" w:type="dxa"/>
              <w:left w:w="99" w:type="dxa"/>
              <w:bottom w:w="0" w:type="dxa"/>
              <w:right w:w="99" w:type="dxa"/>
            </w:tcMar>
            <w:vAlign w:val="center"/>
            <w:hideMark/>
          </w:tcPr>
          <w:p w:rsidR="005F5A9E" w:rsidRPr="00DF33DE" w:rsidRDefault="005F5A9E" w:rsidP="0004183A">
            <w:pPr>
              <w:pStyle w:val="a5"/>
              <w:wordWrap/>
              <w:jc w:val="left"/>
              <w:rPr>
                <w:rFonts w:eastAsiaTheme="minorHAnsi"/>
                <w:szCs w:val="20"/>
              </w:rPr>
            </w:pPr>
            <w:r w:rsidRPr="00DF33DE">
              <w:rPr>
                <w:rFonts w:eastAsiaTheme="minorHAnsi" w:hint="eastAsia"/>
                <w:szCs w:val="20"/>
              </w:rPr>
              <w:t xml:space="preserve">Success </w:t>
            </w:r>
            <w:proofErr w:type="gramStart"/>
            <w:r w:rsidRPr="00DF33DE">
              <w:rPr>
                <w:rFonts w:eastAsiaTheme="minorHAnsi" w:hint="eastAsia"/>
                <w:szCs w:val="20"/>
              </w:rPr>
              <w:t xml:space="preserve">rate  </w:t>
            </w:r>
            <w:r w:rsidRPr="00DF33DE">
              <w:rPr>
                <w:rFonts w:eastAsiaTheme="minorHAnsi"/>
                <w:szCs w:val="20"/>
              </w:rPr>
              <w:t>TENS</w:t>
            </w:r>
            <w:proofErr w:type="gramEnd"/>
            <w:r w:rsidRPr="00DF33DE">
              <w:rPr>
                <w:rFonts w:eastAsiaTheme="minorHAnsi"/>
                <w:szCs w:val="20"/>
              </w:rPr>
              <w:t xml:space="preserve">  0%,  </w:t>
            </w:r>
            <w:r w:rsidRPr="00DF33DE">
              <w:rPr>
                <w:rFonts w:eastAsiaTheme="minorHAnsi" w:hint="eastAsia"/>
                <w:szCs w:val="20"/>
              </w:rPr>
              <w:t xml:space="preserve"> </w:t>
            </w:r>
            <w:r w:rsidRPr="00DF33DE">
              <w:rPr>
                <w:rFonts w:eastAsiaTheme="minorHAnsi"/>
                <w:szCs w:val="20"/>
              </w:rPr>
              <w:t xml:space="preserve">VAX-D 68.4% </w:t>
            </w:r>
            <w:r w:rsidRPr="00DF33DE">
              <w:rPr>
                <w:rFonts w:eastAsiaTheme="minorHAnsi" w:hint="eastAsia"/>
                <w:szCs w:val="20"/>
              </w:rPr>
              <w:t xml:space="preserve">      </w:t>
            </w:r>
            <w:r w:rsidRPr="00DF33DE">
              <w:rPr>
                <w:rFonts w:eastAsiaTheme="minorHAnsi"/>
                <w:szCs w:val="20"/>
              </w:rPr>
              <w:t>(p &lt; 0.001)</w:t>
            </w:r>
          </w:p>
          <w:p w:rsidR="005F5A9E" w:rsidRPr="00DF33DE" w:rsidRDefault="005F5A9E" w:rsidP="0004183A">
            <w:pPr>
              <w:pStyle w:val="a5"/>
              <w:wordWrap/>
              <w:jc w:val="left"/>
              <w:rPr>
                <w:rFonts w:eastAsiaTheme="minorHAnsi"/>
                <w:szCs w:val="20"/>
              </w:rPr>
            </w:pPr>
            <w:r w:rsidRPr="00DF33DE">
              <w:rPr>
                <w:rFonts w:eastAsiaTheme="minorHAnsi"/>
                <w:szCs w:val="20"/>
              </w:rPr>
              <w:t>. </w:t>
            </w:r>
          </w:p>
        </w:tc>
      </w:tr>
    </w:tbl>
    <w:p w:rsidR="005F5A9E" w:rsidRPr="00DF33DE" w:rsidRDefault="005F5A9E" w:rsidP="005F5A9E">
      <w:pPr>
        <w:pStyle w:val="a5"/>
        <w:wordWrap/>
        <w:rPr>
          <w:rFonts w:eastAsiaTheme="minorHAnsi"/>
          <w:szCs w:val="20"/>
        </w:rPr>
      </w:pPr>
      <w:r w:rsidRPr="00DF33DE">
        <w:rPr>
          <w:rFonts w:eastAsiaTheme="minorHAnsi" w:hint="eastAsia"/>
          <w:szCs w:val="20"/>
        </w:rPr>
        <w:t>VAX-</w:t>
      </w:r>
      <w:proofErr w:type="gramStart"/>
      <w:r w:rsidRPr="00DF33DE">
        <w:rPr>
          <w:rFonts w:eastAsiaTheme="minorHAnsi" w:hint="eastAsia"/>
          <w:szCs w:val="20"/>
        </w:rPr>
        <w:t>D :</w:t>
      </w:r>
      <w:proofErr w:type="gramEnd"/>
      <w:r w:rsidRPr="00DF33DE">
        <w:rPr>
          <w:rFonts w:eastAsiaTheme="minorHAnsi" w:hint="eastAsia"/>
          <w:szCs w:val="20"/>
        </w:rPr>
        <w:t xml:space="preserve"> </w:t>
      </w:r>
      <w:r w:rsidRPr="00DF33DE">
        <w:rPr>
          <w:rFonts w:eastAsiaTheme="minorHAnsi"/>
          <w:szCs w:val="20"/>
        </w:rPr>
        <w:t xml:space="preserve">vertebral axial decompression </w:t>
      </w:r>
    </w:p>
    <w:p w:rsidR="005F5A9E" w:rsidRPr="00DF33DE" w:rsidRDefault="005F5A9E" w:rsidP="005F5A9E">
      <w:pPr>
        <w:pStyle w:val="a5"/>
        <w:wordWrap/>
        <w:rPr>
          <w:rFonts w:eastAsiaTheme="minorHAnsi"/>
          <w:szCs w:val="20"/>
        </w:rPr>
      </w:pPr>
      <w:proofErr w:type="gramStart"/>
      <w:r w:rsidRPr="00DF33DE">
        <w:rPr>
          <w:rFonts w:eastAsiaTheme="minorHAnsi" w:hint="eastAsia"/>
          <w:szCs w:val="20"/>
        </w:rPr>
        <w:t>VAS :</w:t>
      </w:r>
      <w:proofErr w:type="gramEnd"/>
      <w:r w:rsidRPr="00DF33DE">
        <w:rPr>
          <w:rFonts w:eastAsiaTheme="minorHAnsi" w:hint="eastAsia"/>
          <w:szCs w:val="20"/>
        </w:rPr>
        <w:t xml:space="preserve"> visual analogue scale</w:t>
      </w:r>
    </w:p>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sz w:val="24"/>
          <w:szCs w:val="24"/>
        </w:rPr>
      </w:pPr>
    </w:p>
    <w:p w:rsidR="005F5A9E" w:rsidRPr="000F3174" w:rsidRDefault="005F5A9E" w:rsidP="005F5A9E">
      <w:pPr>
        <w:pStyle w:val="a5"/>
        <w:wordWrap/>
        <w:rPr>
          <w:rFonts w:eastAsiaTheme="minorHAnsi"/>
          <w:szCs w:val="20"/>
        </w:rPr>
      </w:pPr>
      <w:r w:rsidRPr="000F3174">
        <w:rPr>
          <w:rFonts w:eastAsiaTheme="minorHAnsi"/>
          <w:szCs w:val="20"/>
        </w:rPr>
        <w:t xml:space="preserve">4. 신경근성 통증을 동반한 추간판 탈출증 환자에서 도수치료는 임상적 효과(통증조절 또는 기능적향상)가 있으므로 권고할 수 있다 </w:t>
      </w:r>
    </w:p>
    <w:p w:rsidR="005F5A9E" w:rsidRPr="000F3174" w:rsidRDefault="005F5A9E" w:rsidP="005F5A9E">
      <w:pPr>
        <w:pStyle w:val="a5"/>
        <w:wordWrap/>
        <w:rPr>
          <w:rFonts w:eastAsiaTheme="minorHAnsi"/>
          <w:szCs w:val="20"/>
        </w:rPr>
      </w:pPr>
      <w:r w:rsidRPr="000F3174">
        <w:rPr>
          <w:rFonts w:eastAsiaTheme="minorHAnsi"/>
          <w:szCs w:val="20"/>
        </w:rPr>
        <w:t xml:space="preserve">(증거수준 </w:t>
      </w:r>
      <w:r w:rsidRPr="000F3174">
        <w:rPr>
          <w:rFonts w:eastAsiaTheme="minorHAnsi" w:hint="eastAsia"/>
          <w:szCs w:val="20"/>
        </w:rPr>
        <w:t>매우</w:t>
      </w:r>
      <w:r w:rsidRPr="000F3174">
        <w:rPr>
          <w:rFonts w:eastAsiaTheme="minorHAnsi"/>
          <w:szCs w:val="20"/>
        </w:rPr>
        <w:t xml:space="preserve"> </w:t>
      </w:r>
      <w:r w:rsidRPr="000F3174">
        <w:rPr>
          <w:rFonts w:eastAsiaTheme="minorHAnsi" w:hint="eastAsia"/>
          <w:szCs w:val="20"/>
        </w:rPr>
        <w:t>낮음</w:t>
      </w:r>
      <w:r w:rsidRPr="000F3174">
        <w:rPr>
          <w:rFonts w:eastAsiaTheme="minorHAnsi"/>
          <w:szCs w:val="20"/>
        </w:rPr>
        <w:t xml:space="preserve"> (Very low), </w:t>
      </w:r>
      <w:r w:rsidRPr="000F3174">
        <w:rPr>
          <w:rFonts w:eastAsiaTheme="minorHAnsi" w:hint="eastAsia"/>
          <w:szCs w:val="20"/>
        </w:rPr>
        <w:t>권고강도</w:t>
      </w:r>
      <w:r w:rsidRPr="000F3174">
        <w:rPr>
          <w:rFonts w:eastAsiaTheme="minorHAnsi"/>
          <w:szCs w:val="20"/>
        </w:rPr>
        <w:t xml:space="preserve"> </w:t>
      </w:r>
      <w:r w:rsidRPr="000F3174">
        <w:rPr>
          <w:rFonts w:eastAsiaTheme="minorHAnsi" w:hint="eastAsia"/>
          <w:szCs w:val="20"/>
        </w:rPr>
        <w:t>약</w:t>
      </w:r>
      <w:r w:rsidRPr="000F3174">
        <w:rPr>
          <w:rFonts w:eastAsiaTheme="minorHAnsi"/>
          <w:szCs w:val="20"/>
        </w:rPr>
        <w:t xml:space="preserve"> (Weak))</w:t>
      </w:r>
    </w:p>
    <w:p w:rsidR="005F5A9E" w:rsidRPr="00DF33DE" w:rsidRDefault="005F5A9E" w:rsidP="005F5A9E">
      <w:pPr>
        <w:pStyle w:val="a5"/>
        <w:wordWrap/>
        <w:rPr>
          <w:rFonts w:eastAsiaTheme="minorHAnsi"/>
          <w:sz w:val="24"/>
          <w:szCs w:val="24"/>
        </w:rPr>
      </w:pPr>
    </w:p>
    <w:p w:rsidR="005F5A9E" w:rsidRPr="00DF33DE" w:rsidRDefault="005F5A9E" w:rsidP="005F5A9E">
      <w:pPr>
        <w:pStyle w:val="a5"/>
        <w:wordWrap/>
        <w:rPr>
          <w:rFonts w:eastAsiaTheme="minorHAnsi"/>
          <w:szCs w:val="20"/>
        </w:rPr>
      </w:pPr>
    </w:p>
    <w:tbl>
      <w:tblPr>
        <w:tblW w:w="5000" w:type="pct"/>
        <w:tblLayout w:type="fixed"/>
        <w:tblCellMar>
          <w:left w:w="0" w:type="dxa"/>
          <w:right w:w="0" w:type="dxa"/>
        </w:tblCellMar>
        <w:tblLook w:val="04A0" w:firstRow="1" w:lastRow="0" w:firstColumn="1" w:lastColumn="0" w:noHBand="0" w:noVBand="1"/>
      </w:tblPr>
      <w:tblGrid>
        <w:gridCol w:w="1278"/>
        <w:gridCol w:w="905"/>
        <w:gridCol w:w="1879"/>
        <w:gridCol w:w="1419"/>
        <w:gridCol w:w="1618"/>
        <w:gridCol w:w="2113"/>
      </w:tblGrid>
      <w:tr w:rsidR="005F5A9E" w:rsidRPr="00DF33DE" w:rsidTr="004F4251">
        <w:trPr>
          <w:trHeight w:val="1261"/>
        </w:trPr>
        <w:tc>
          <w:tcPr>
            <w:tcW w:w="694"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5F5A9E" w:rsidP="0004183A">
            <w:pPr>
              <w:pStyle w:val="a5"/>
              <w:rPr>
                <w:rFonts w:eastAsiaTheme="minorHAnsi"/>
                <w:color w:val="FFFFFF" w:themeColor="background1"/>
                <w:szCs w:val="20"/>
              </w:rPr>
            </w:pPr>
            <w:r w:rsidRPr="00DF33DE">
              <w:rPr>
                <w:rFonts w:eastAsiaTheme="minorHAnsi"/>
                <w:b/>
                <w:bCs/>
                <w:color w:val="FFFFFF" w:themeColor="background1"/>
                <w:szCs w:val="20"/>
              </w:rPr>
              <w:t>1st author</w:t>
            </w:r>
          </w:p>
        </w:tc>
        <w:tc>
          <w:tcPr>
            <w:tcW w:w="491"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5F5A9E" w:rsidP="0004183A">
            <w:pPr>
              <w:pStyle w:val="a5"/>
              <w:rPr>
                <w:rFonts w:eastAsiaTheme="minorHAnsi"/>
                <w:color w:val="FFFFFF" w:themeColor="background1"/>
                <w:szCs w:val="20"/>
              </w:rPr>
            </w:pPr>
            <w:r w:rsidRPr="00DF33DE">
              <w:rPr>
                <w:rFonts w:eastAsiaTheme="minorHAnsi"/>
                <w:b/>
                <w:bCs/>
                <w:color w:val="FFFFFF" w:themeColor="background1"/>
                <w:szCs w:val="20"/>
              </w:rPr>
              <w:t>Design</w:t>
            </w:r>
          </w:p>
        </w:tc>
        <w:tc>
          <w:tcPr>
            <w:tcW w:w="1020"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5F5A9E" w:rsidRPr="00DF33DE" w:rsidRDefault="005F5A9E" w:rsidP="0004183A">
            <w:pPr>
              <w:pStyle w:val="a5"/>
              <w:wordWrap/>
              <w:rPr>
                <w:rFonts w:eastAsiaTheme="minorHAnsi"/>
                <w:b/>
                <w:bCs/>
                <w:color w:val="FFFFFF" w:themeColor="background1"/>
                <w:szCs w:val="20"/>
              </w:rPr>
            </w:pPr>
          </w:p>
          <w:p w:rsidR="005F5A9E" w:rsidRPr="00DF33DE" w:rsidRDefault="005F5A9E" w:rsidP="0004183A">
            <w:pPr>
              <w:pStyle w:val="a5"/>
              <w:wordWrap/>
              <w:rPr>
                <w:rFonts w:eastAsiaTheme="minorHAnsi"/>
                <w:color w:val="FFFFFF" w:themeColor="background1"/>
                <w:szCs w:val="20"/>
              </w:rPr>
            </w:pPr>
            <w:r w:rsidRPr="00DF33DE">
              <w:rPr>
                <w:rFonts w:eastAsiaTheme="minorHAnsi"/>
                <w:b/>
                <w:bCs/>
                <w:color w:val="FFFFFF" w:themeColor="background1"/>
                <w:szCs w:val="20"/>
              </w:rPr>
              <w:t>Intervention</w:t>
            </w:r>
          </w:p>
        </w:tc>
        <w:tc>
          <w:tcPr>
            <w:tcW w:w="77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6C34E9" w:rsidP="0004183A">
            <w:pPr>
              <w:pStyle w:val="a5"/>
              <w:rPr>
                <w:rFonts w:eastAsiaTheme="minorHAnsi"/>
                <w:color w:val="FFFFFF" w:themeColor="background1"/>
                <w:szCs w:val="20"/>
              </w:rPr>
            </w:pPr>
            <w:r w:rsidRPr="00DF33DE">
              <w:rPr>
                <w:rFonts w:eastAsiaTheme="minorHAnsi"/>
                <w:b/>
                <w:bCs/>
                <w:color w:val="FFFFFF" w:themeColor="background1"/>
                <w:szCs w:val="20"/>
              </w:rPr>
              <w:t>Evaluation tool</w:t>
            </w:r>
          </w:p>
        </w:tc>
        <w:tc>
          <w:tcPr>
            <w:tcW w:w="878"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5F5A9E" w:rsidP="0004183A">
            <w:pPr>
              <w:pStyle w:val="a5"/>
              <w:rPr>
                <w:rFonts w:eastAsiaTheme="minorHAnsi"/>
                <w:color w:val="FFFFFF" w:themeColor="background1"/>
                <w:szCs w:val="20"/>
              </w:rPr>
            </w:pPr>
            <w:r w:rsidRPr="00DF33DE">
              <w:rPr>
                <w:rFonts w:eastAsiaTheme="minorHAnsi"/>
                <w:b/>
                <w:bCs/>
                <w:color w:val="FFFFFF" w:themeColor="background1"/>
                <w:szCs w:val="20"/>
              </w:rPr>
              <w:t>Follow up</w:t>
            </w:r>
          </w:p>
        </w:tc>
        <w:tc>
          <w:tcPr>
            <w:tcW w:w="1147"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6C34E9" w:rsidP="0004183A">
            <w:pPr>
              <w:pStyle w:val="a5"/>
              <w:rPr>
                <w:rFonts w:eastAsiaTheme="minorHAnsi"/>
                <w:color w:val="FFFFFF" w:themeColor="background1"/>
                <w:szCs w:val="20"/>
              </w:rPr>
            </w:pPr>
            <w:r w:rsidRPr="00DF33DE">
              <w:rPr>
                <w:rFonts w:eastAsiaTheme="minorHAnsi"/>
                <w:b/>
                <w:bCs/>
                <w:color w:val="FFFFFF" w:themeColor="background1"/>
                <w:szCs w:val="20"/>
              </w:rPr>
              <w:t>Outcomes</w:t>
            </w:r>
          </w:p>
        </w:tc>
      </w:tr>
      <w:tr w:rsidR="005F5A9E" w:rsidRPr="00DF33DE" w:rsidTr="004F4251">
        <w:trPr>
          <w:trHeight w:val="1858"/>
        </w:trPr>
        <w:tc>
          <w:tcPr>
            <w:tcW w:w="694"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8B3538">
            <w:pPr>
              <w:pStyle w:val="a5"/>
              <w:rPr>
                <w:rFonts w:eastAsiaTheme="minorHAnsi"/>
                <w:szCs w:val="20"/>
              </w:rPr>
            </w:pPr>
            <w:r w:rsidRPr="000D2528">
              <w:rPr>
                <w:rFonts w:eastAsiaTheme="minorHAnsi"/>
                <w:bCs/>
                <w:szCs w:val="20"/>
              </w:rPr>
              <w:t>Lopez-Diaz JV</w:t>
            </w:r>
            <w:hyperlink w:anchor="_ENREF_17" w:tooltip="Lopez-Diaz, 2015 #108" w:history="1">
              <w:r w:rsidR="008B3538" w:rsidRPr="000D2528">
                <w:rPr>
                  <w:rFonts w:eastAsiaTheme="minorHAnsi"/>
                  <w:bCs/>
                  <w:szCs w:val="20"/>
                </w:rPr>
                <w:fldChar w:fldCharType="begin">
                  <w:fldData xml:space="preserve">PEVuZE5vdGU+PENpdGU+PEF1dGhvcj5Mb3Blei1EaWF6PC9BdXRob3I+PFllYXI+MjAxNTwvWWVh
cj48UmVjTnVtPjEwODwvUmVjTnVtPjxEaXNwbGF5VGV4dD48c3R5bGUgZmFjZT0ic3VwZXJzY3Jp
cHQiPjE3PC9zdHlsZT48L0Rpc3BsYXlUZXh0PjxyZWNvcmQ+PHJlYy1udW1iZXI+MTA4PC9yZWMt
bnVtYmVyPjxmb3JlaWduLWtleXM+PGtleSBhcHA9IkVOIiBkYi1pZD0iZmQyYTl6MGYzZWVwMGRl
eDV6cXZ6OWUyenNhZTlyZjVmcGZlIj4xMDg8L2tleT48L2ZvcmVpZ24ta2V5cz48cmVmLXR5cGUg
bmFtZT0iSm91cm5hbCBBcnRpY2xlIj4xNzwvcmVmLXR5cGU+PGNvbnRyaWJ1dG9ycz48YXV0aG9y
cz48YXV0aG9yPkxvcGV6LURpYXosIEouIFYuPC9hdXRob3I+PGF1dGhvcj5Bcmlhcy1CdXJpYSwg
Si4gTC48L2F1dGhvcj48YXV0aG9yPkxvcGV6LUdvcmRvLCBFLjwvYXV0aG9yPjxhdXRob3I+TG9w
ZXogR29yZG8sIFMuPC9hdXRob3I+PGF1dGhvcj5PeWFyenVuLCBBLiBQLjwvYXV0aG9yPjwvYXV0
aG9ycz48L2NvbnRyaWJ1dG9ycz48YXV0aC1hZGRyZXNzPkludGVybmF0aW9uYWwgVW5pdmVyc2l0
eSBvZiBDYXRhbHVueWEsIEJhcmNlbG9uYSwgU3BhaW47IE9tcGhpcyBGb3VuZGF0aW9uLCBCYXJj
ZWxvbmEsIFNwYWluLiBFbGVjdHJvbmljIGFkZHJlc3M6IGp1YW5sb3BlekBwb2xkLmVzLiYjeEQ7
RGVwYXJ0bWVudCBvZiBQaHlzaWNhbCBUaGVyYXB5LCBIb3NwaXRhbCBVbml2ZXJzaXRhcmlvIEdy
ZWdvcmlvIE1hcmFub24sIE1hZHJpZCwgU3BhaW47IENhdGVkcmEgZGUgSW52ZXN0aWdhY2lvbiB5
IERvY2VuY2lhIGVuIEZpc2lvdGVyYXBpYTogVGVyYXBpYSBNYW51YWwgeSBQdW5jaW9uIFNlY2Es
IFVuaXZlcnNpZGFkIFJleSBKdWFuIENhcmxvcywgQWxjb3Jjb24sIE1hZHJpZCwgU3BhaW4uJiN4
RDtPbXBoaXMgRm91bmRhdGlvbiwgQmFyY2Vsb25hLCBTcGFpbi4mI3hEO09tcGhpcyBGb3VuZGF0
aW9uLCBCYXJjZWxvbmEsIFNwYWluOyBCZWxsdml0Z2UgSG9zcGl0YWwsIEJhcmNlbG9uYSwgU3Bh
aW4uJiN4RDtJbnRlcm5hdGlvbmFsIFVuaXZlcnNpdHkgb2YgQ2F0YWx1bnlhLCBCYXJjZWxvbmEs
IFNwYWluOyBPbXBoaXMgRm91bmRhdGlvbiwgQmFyY2Vsb25hLCBTcGFpbi48L2F1dGgtYWRkcmVz
cz48dGl0bGVzPjx0aXRsZT4mcXVvdDtFZmZlY3RpdmVuZXNzIG9mIGNvbnRpbnVvdXMgdmVydGVi
cmFsIHJlc29uYW50IG9zY2lsbGF0aW9uIHVzaW5nIHRoZSBQT0xEIG1ldGhvZCBpbiB0aGUgdHJl
YXRtZW50IG9mIGx1bWJhciBkaXNjIGhlcm5pYSZxdW90Oy4gQSByYW5kb21pemVkIGNvbnRyb2xs
ZWQgcGlsb3Qgc3R1ZHk8L3RpdGxlPjxzZWNvbmRhcnktdGl0bGU+TWFuIFRoZXI8L3NlY29uZGFy
eS10aXRsZT48YWx0LXRpdGxlPk1hbnVhbCB0aGVyYXB5PC9hbHQtdGl0bGU+PC90aXRsZXM+PHBl
cmlvZGljYWw+PGZ1bGwtdGl0bGU+TWFuIFRoZXI8L2Z1bGwtdGl0bGU+PGFiYnItMT5NYW51YWwg
dGhlcmFweTwvYWJici0xPjwvcGVyaW9kaWNhbD48YWx0LXBlcmlvZGljYWw+PGZ1bGwtdGl0bGU+
TWFuIFRoZXI8L2Z1bGwtdGl0bGU+PGFiYnItMT5NYW51YWwgdGhlcmFweTwvYWJici0xPjwvYWx0
LXBlcmlvZGljYWw+PHBhZ2VzPjQ4MS02PC9wYWdlcz48dm9sdW1lPjIwPC92b2x1bWU+PG51bWJl
cj4zPC9udW1iZXI+PGVkaXRpb24+MjAxNC8xMi8xNzwvZWRpdGlvbj48a2V5d29yZHM+PGtleXdv
cmQ+QWN1dGUgRGlzZWFzZTwva2V5d29yZD48a2V5d29yZD5BZHVsdDwva2V5d29yZD48a2V5d29y
ZD5FeGVyY2lzZSBNb3ZlbWVudCBUZWNobmlxdWVzLyBtZXRob2RzPC9rZXl3b3JkPjxrZXl3b3Jk
PkZlbWFsZTwva2V5d29yZD48a2V5d29yZD5IdW1hbnM8L2tleXdvcmQ+PGtleXdvcmQ+SW50ZXJ2
ZXJ0ZWJyYWwgRGlzYyBEaXNwbGFjZW1lbnQvY29tcGxpY2F0aW9ucy8gcmVoYWJpbGl0YXRpb248
L2tleXdvcmQ+PGtleXdvcmQ+TG93IEJhY2sgUGFpbi9kaWFnbm9zaXMvZXRpb2xvZ3k8L2tleXdv
cmQ+PGtleXdvcmQ+THVtYmFyIFZlcnRlYnJhZTwva2V5d29yZD48a2V5d29yZD5NYWxlPC9rZXl3
b3JkPjxrZXl3b3JkPk1hbmlwdWxhdGlvbiwgU3BpbmFsLyBtZXRob2RzPC9rZXl3b3JkPjxrZXl3
b3JkPk1pZGRsZSBBZ2VkPC9rZXl3b3JkPjxrZXl3b3JkPlBhaW4gTWVhc3VyZW1lbnQ8L2tleXdv
cmQ+PGtleXdvcmQ+UGF0aWVudCBTYXRpc2ZhY3Rpb248L2tleXdvcmQ+PGtleXdvcmQ+UGlsb3Qg
UHJvamVjdHM8L2tleXdvcmQ+PGtleXdvcmQ+UmVmZXJlbmNlIFZhbHVlczwva2V5d29yZD48a2V5
d29yZD5TZXZlcml0eSBvZiBJbGxuZXNzIEluZGV4PC9rZXl3b3JkPjxrZXl3b3JkPlRyZWF0bWVu
dCBPdXRjb21lPC9rZXl3b3JkPjwva2V5d29yZHM+PGRhdGVzPjx5ZWFyPjIwMTU8L3llYXI+PHB1
Yi1kYXRlcz48ZGF0ZT5KdW48L2RhdGU+PC9wdWItZGF0ZXM+PC9kYXRlcz48aXNibj4xNTMyLTI3
NjkgKEVsZWN0cm9uaWMpJiN4RDsxMzU2LTY4OVggKExpbmtpbmcpPC9pc2JuPjxhY2Nlc3Npb24t
bnVtPjI1NTExNDQ5PC9hY2Nlc3Npb24tbnVtPjx1cmxzPjwvdXJscz48ZWxlY3Ryb25pYy1yZXNv
dXJjZS1udW0+MTAuMTAxNi9qLm1hdGguMjAxNC4xMS4wMTM8L2VsZWN0cm9uaWMtcmVzb3VyY2Ut
bnVtPjxyZW1vdGUtZGF0YWJhc2UtcHJvdmlkZXI+TkxNPC9yZW1vdGUtZGF0YWJhc2UtcHJvdmlk
ZXI+PGxhbmd1YWdlPmVuZzwvbGFuZ3VhZ2U+PC9yZWNvcmQ+PC9DaXRlPjwvRW5kTm90ZT5=
</w:fldData>
                </w:fldChar>
              </w:r>
              <w:r w:rsidR="008B3538" w:rsidRPr="000D2528">
                <w:rPr>
                  <w:rFonts w:eastAsiaTheme="minorHAnsi"/>
                  <w:bCs/>
                  <w:szCs w:val="20"/>
                </w:rPr>
                <w:instrText xml:space="preserve"> ADDIN EN.CITE </w:instrText>
              </w:r>
              <w:r w:rsidR="008B3538" w:rsidRPr="000D2528">
                <w:rPr>
                  <w:rFonts w:eastAsiaTheme="minorHAnsi"/>
                  <w:bCs/>
                  <w:szCs w:val="20"/>
                </w:rPr>
                <w:fldChar w:fldCharType="begin">
                  <w:fldData xml:space="preserve">PEVuZE5vdGU+PENpdGU+PEF1dGhvcj5Mb3Blei1EaWF6PC9BdXRob3I+PFllYXI+MjAxNTwvWWVh
cj48UmVjTnVtPjEwODwvUmVjTnVtPjxEaXNwbGF5VGV4dD48c3R5bGUgZmFjZT0ic3VwZXJzY3Jp
cHQiPjE3PC9zdHlsZT48L0Rpc3BsYXlUZXh0PjxyZWNvcmQ+PHJlYy1udW1iZXI+MTA4PC9yZWMt
bnVtYmVyPjxmb3JlaWduLWtleXM+PGtleSBhcHA9IkVOIiBkYi1pZD0iZmQyYTl6MGYzZWVwMGRl
eDV6cXZ6OWUyenNhZTlyZjVmcGZlIj4xMDg8L2tleT48L2ZvcmVpZ24ta2V5cz48cmVmLXR5cGUg
bmFtZT0iSm91cm5hbCBBcnRpY2xlIj4xNzwvcmVmLXR5cGU+PGNvbnRyaWJ1dG9ycz48YXV0aG9y
cz48YXV0aG9yPkxvcGV6LURpYXosIEouIFYuPC9hdXRob3I+PGF1dGhvcj5Bcmlhcy1CdXJpYSwg
Si4gTC48L2F1dGhvcj48YXV0aG9yPkxvcGV6LUdvcmRvLCBFLjwvYXV0aG9yPjxhdXRob3I+TG9w
ZXogR29yZG8sIFMuPC9hdXRob3I+PGF1dGhvcj5PeWFyenVuLCBBLiBQLjwvYXV0aG9yPjwvYXV0
aG9ycz48L2NvbnRyaWJ1dG9ycz48YXV0aC1hZGRyZXNzPkludGVybmF0aW9uYWwgVW5pdmVyc2l0
eSBvZiBDYXRhbHVueWEsIEJhcmNlbG9uYSwgU3BhaW47IE9tcGhpcyBGb3VuZGF0aW9uLCBCYXJj
ZWxvbmEsIFNwYWluLiBFbGVjdHJvbmljIGFkZHJlc3M6IGp1YW5sb3BlekBwb2xkLmVzLiYjeEQ7
RGVwYXJ0bWVudCBvZiBQaHlzaWNhbCBUaGVyYXB5LCBIb3NwaXRhbCBVbml2ZXJzaXRhcmlvIEdy
ZWdvcmlvIE1hcmFub24sIE1hZHJpZCwgU3BhaW47IENhdGVkcmEgZGUgSW52ZXN0aWdhY2lvbiB5
IERvY2VuY2lhIGVuIEZpc2lvdGVyYXBpYTogVGVyYXBpYSBNYW51YWwgeSBQdW5jaW9uIFNlY2Es
IFVuaXZlcnNpZGFkIFJleSBKdWFuIENhcmxvcywgQWxjb3Jjb24sIE1hZHJpZCwgU3BhaW4uJiN4
RDtPbXBoaXMgRm91bmRhdGlvbiwgQmFyY2Vsb25hLCBTcGFpbi4mI3hEO09tcGhpcyBGb3VuZGF0
aW9uLCBCYXJjZWxvbmEsIFNwYWluOyBCZWxsdml0Z2UgSG9zcGl0YWwsIEJhcmNlbG9uYSwgU3Bh
aW4uJiN4RDtJbnRlcm5hdGlvbmFsIFVuaXZlcnNpdHkgb2YgQ2F0YWx1bnlhLCBCYXJjZWxvbmEs
IFNwYWluOyBPbXBoaXMgRm91bmRhdGlvbiwgQmFyY2Vsb25hLCBTcGFpbi48L2F1dGgtYWRkcmVz
cz48dGl0bGVzPjx0aXRsZT4mcXVvdDtFZmZlY3RpdmVuZXNzIG9mIGNvbnRpbnVvdXMgdmVydGVi
cmFsIHJlc29uYW50IG9zY2lsbGF0aW9uIHVzaW5nIHRoZSBQT0xEIG1ldGhvZCBpbiB0aGUgdHJl
YXRtZW50IG9mIGx1bWJhciBkaXNjIGhlcm5pYSZxdW90Oy4gQSByYW5kb21pemVkIGNvbnRyb2xs
ZWQgcGlsb3Qgc3R1ZHk8L3RpdGxlPjxzZWNvbmRhcnktdGl0bGU+TWFuIFRoZXI8L3NlY29uZGFy
eS10aXRsZT48YWx0LXRpdGxlPk1hbnVhbCB0aGVyYXB5PC9hbHQtdGl0bGU+PC90aXRsZXM+PHBl
cmlvZGljYWw+PGZ1bGwtdGl0bGU+TWFuIFRoZXI8L2Z1bGwtdGl0bGU+PGFiYnItMT5NYW51YWwg
dGhlcmFweTwvYWJici0xPjwvcGVyaW9kaWNhbD48YWx0LXBlcmlvZGljYWw+PGZ1bGwtdGl0bGU+
TWFuIFRoZXI8L2Z1bGwtdGl0bGU+PGFiYnItMT5NYW51YWwgdGhlcmFweTwvYWJici0xPjwvYWx0
LXBlcmlvZGljYWw+PHBhZ2VzPjQ4MS02PC9wYWdlcz48dm9sdW1lPjIwPC92b2x1bWU+PG51bWJl
cj4zPC9udW1iZXI+PGVkaXRpb24+MjAxNC8xMi8xNzwvZWRpdGlvbj48a2V5d29yZHM+PGtleXdv
cmQ+QWN1dGUgRGlzZWFzZTwva2V5d29yZD48a2V5d29yZD5BZHVsdDwva2V5d29yZD48a2V5d29y
ZD5FeGVyY2lzZSBNb3ZlbWVudCBUZWNobmlxdWVzLyBtZXRob2RzPC9rZXl3b3JkPjxrZXl3b3Jk
PkZlbWFsZTwva2V5d29yZD48a2V5d29yZD5IdW1hbnM8L2tleXdvcmQ+PGtleXdvcmQ+SW50ZXJ2
ZXJ0ZWJyYWwgRGlzYyBEaXNwbGFjZW1lbnQvY29tcGxpY2F0aW9ucy8gcmVoYWJpbGl0YXRpb248
L2tleXdvcmQ+PGtleXdvcmQ+TG93IEJhY2sgUGFpbi9kaWFnbm9zaXMvZXRpb2xvZ3k8L2tleXdv
cmQ+PGtleXdvcmQ+THVtYmFyIFZlcnRlYnJhZTwva2V5d29yZD48a2V5d29yZD5NYWxlPC9rZXl3
b3JkPjxrZXl3b3JkPk1hbmlwdWxhdGlvbiwgU3BpbmFsLyBtZXRob2RzPC9rZXl3b3JkPjxrZXl3
b3JkPk1pZGRsZSBBZ2VkPC9rZXl3b3JkPjxrZXl3b3JkPlBhaW4gTWVhc3VyZW1lbnQ8L2tleXdv
cmQ+PGtleXdvcmQ+UGF0aWVudCBTYXRpc2ZhY3Rpb248L2tleXdvcmQ+PGtleXdvcmQ+UGlsb3Qg
UHJvamVjdHM8L2tleXdvcmQ+PGtleXdvcmQ+UmVmZXJlbmNlIFZhbHVlczwva2V5d29yZD48a2V5
d29yZD5TZXZlcml0eSBvZiBJbGxuZXNzIEluZGV4PC9rZXl3b3JkPjxrZXl3b3JkPlRyZWF0bWVu
dCBPdXRjb21lPC9rZXl3b3JkPjwva2V5d29yZHM+PGRhdGVzPjx5ZWFyPjIwMTU8L3llYXI+PHB1
Yi1kYXRlcz48ZGF0ZT5KdW48L2RhdGU+PC9wdWItZGF0ZXM+PC9kYXRlcz48aXNibj4xNTMyLTI3
NjkgKEVsZWN0cm9uaWMpJiN4RDsxMzU2LTY4OVggKExpbmtpbmcpPC9pc2JuPjxhY2Nlc3Npb24t
bnVtPjI1NTExNDQ5PC9hY2Nlc3Npb24tbnVtPjx1cmxzPjwvdXJscz48ZWxlY3Ryb25pYy1yZXNv
dXJjZS1udW0+MTAuMTAxNi9qLm1hdGguMjAxNC4xMS4wMTM8L2VsZWN0cm9uaWMtcmVzb3VyY2Ut
bnVtPjxyZW1vdGUtZGF0YWJhc2UtcHJvdmlkZXI+TkxNPC9yZW1vdGUtZGF0YWJhc2UtcHJvdmlk
ZXI+PGxhbmd1YWdlPmVuZzwvbGFuZ3VhZ2U+PC9yZWNvcmQ+PC9DaXRlPjwvRW5kTm90ZT5=
</w:fldData>
                </w:fldChar>
              </w:r>
              <w:r w:rsidR="008B3538" w:rsidRPr="000D2528">
                <w:rPr>
                  <w:rFonts w:eastAsiaTheme="minorHAnsi"/>
                  <w:bCs/>
                  <w:szCs w:val="20"/>
                </w:rPr>
                <w:instrText xml:space="preserve"> ADDIN EN.CITE.DATA </w:instrText>
              </w:r>
              <w:r w:rsidR="008B3538" w:rsidRPr="000D2528">
                <w:rPr>
                  <w:rFonts w:eastAsiaTheme="minorHAnsi"/>
                  <w:bCs/>
                  <w:szCs w:val="20"/>
                </w:rPr>
              </w:r>
              <w:r w:rsidR="008B3538" w:rsidRPr="000D2528">
                <w:rPr>
                  <w:rFonts w:eastAsiaTheme="minorHAnsi"/>
                  <w:bCs/>
                  <w:szCs w:val="20"/>
                </w:rPr>
                <w:fldChar w:fldCharType="end"/>
              </w:r>
              <w:r w:rsidR="008B3538" w:rsidRPr="000D2528">
                <w:rPr>
                  <w:rFonts w:eastAsiaTheme="minorHAnsi"/>
                  <w:bCs/>
                  <w:szCs w:val="20"/>
                </w:rPr>
              </w:r>
              <w:r w:rsidR="008B3538" w:rsidRPr="000D2528">
                <w:rPr>
                  <w:rFonts w:eastAsiaTheme="minorHAnsi"/>
                  <w:bCs/>
                  <w:szCs w:val="20"/>
                </w:rPr>
                <w:fldChar w:fldCharType="separate"/>
              </w:r>
              <w:r w:rsidR="008B3538" w:rsidRPr="000D2528">
                <w:rPr>
                  <w:rFonts w:eastAsiaTheme="minorHAnsi"/>
                  <w:bCs/>
                  <w:noProof/>
                  <w:szCs w:val="20"/>
                  <w:vertAlign w:val="superscript"/>
                </w:rPr>
                <w:t>17</w:t>
              </w:r>
              <w:r w:rsidR="008B3538" w:rsidRPr="000D2528">
                <w:rPr>
                  <w:rFonts w:eastAsiaTheme="minorHAnsi"/>
                  <w:bCs/>
                  <w:szCs w:val="20"/>
                </w:rPr>
                <w:fldChar w:fldCharType="end"/>
              </w:r>
            </w:hyperlink>
          </w:p>
        </w:tc>
        <w:tc>
          <w:tcPr>
            <w:tcW w:w="491"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rPr>
                <w:rFonts w:eastAsiaTheme="minorHAnsi"/>
                <w:szCs w:val="20"/>
              </w:rPr>
            </w:pPr>
            <w:r w:rsidRPr="000D2528">
              <w:rPr>
                <w:rFonts w:eastAsiaTheme="minorHAnsi" w:hint="eastAsia"/>
                <w:szCs w:val="20"/>
              </w:rPr>
              <w:t>RCT</w:t>
            </w:r>
          </w:p>
        </w:tc>
        <w:tc>
          <w:tcPr>
            <w:tcW w:w="1020"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4F4251" w:rsidRDefault="004F4251" w:rsidP="0004183A">
            <w:pPr>
              <w:pStyle w:val="a5"/>
              <w:wordWrap/>
              <w:rPr>
                <w:rFonts w:eastAsiaTheme="minorHAnsi"/>
                <w:szCs w:val="20"/>
              </w:rPr>
            </w:pPr>
          </w:p>
          <w:p w:rsidR="005F5A9E" w:rsidRPr="000D2528" w:rsidRDefault="005F5A9E" w:rsidP="0004183A">
            <w:pPr>
              <w:pStyle w:val="a5"/>
              <w:wordWrap/>
              <w:rPr>
                <w:rFonts w:eastAsiaTheme="minorHAnsi"/>
                <w:szCs w:val="20"/>
              </w:rPr>
            </w:pPr>
            <w:r w:rsidRPr="000D2528">
              <w:rPr>
                <w:rFonts w:eastAsiaTheme="minorHAnsi" w:hint="eastAsia"/>
                <w:szCs w:val="20"/>
              </w:rPr>
              <w:t>POLD</w:t>
            </w:r>
            <w:r w:rsidR="004F4251">
              <w:rPr>
                <w:rFonts w:eastAsiaTheme="minorHAnsi"/>
                <w:szCs w:val="20"/>
              </w:rPr>
              <w:t xml:space="preserve"> </w:t>
            </w:r>
            <w:r w:rsidRPr="000D2528">
              <w:rPr>
                <w:rFonts w:eastAsiaTheme="minorHAnsi" w:hint="eastAsia"/>
                <w:szCs w:val="20"/>
              </w:rPr>
              <w:t xml:space="preserve">(n=15), </w:t>
            </w:r>
          </w:p>
          <w:p w:rsidR="005F5A9E" w:rsidRPr="000D2528" w:rsidRDefault="005F5A9E" w:rsidP="0004183A">
            <w:pPr>
              <w:pStyle w:val="a5"/>
              <w:wordWrap/>
              <w:rPr>
                <w:rFonts w:eastAsiaTheme="minorHAnsi"/>
                <w:szCs w:val="20"/>
              </w:rPr>
            </w:pPr>
            <w:r w:rsidRPr="000D2528">
              <w:rPr>
                <w:rFonts w:eastAsiaTheme="minorHAnsi" w:hint="eastAsia"/>
                <w:szCs w:val="20"/>
              </w:rPr>
              <w:t>Conventional (n=15)</w:t>
            </w:r>
          </w:p>
          <w:p w:rsidR="005F5A9E" w:rsidRPr="000D2528" w:rsidRDefault="005F5A9E" w:rsidP="004F4251">
            <w:pPr>
              <w:pStyle w:val="a5"/>
              <w:wordWrap/>
              <w:rPr>
                <w:rFonts w:eastAsiaTheme="minorHAnsi"/>
                <w:szCs w:val="20"/>
              </w:rPr>
            </w:pPr>
            <w:r w:rsidRPr="000D2528">
              <w:rPr>
                <w:rFonts w:eastAsiaTheme="minorHAnsi" w:hint="eastAsia"/>
                <w:szCs w:val="20"/>
              </w:rPr>
              <w:t xml:space="preserve"> 3/week x3 </w:t>
            </w:r>
          </w:p>
        </w:tc>
        <w:tc>
          <w:tcPr>
            <w:tcW w:w="770"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rPr>
                <w:rFonts w:eastAsiaTheme="minorHAnsi"/>
                <w:szCs w:val="20"/>
              </w:rPr>
            </w:pPr>
            <w:r w:rsidRPr="000D2528">
              <w:rPr>
                <w:rFonts w:eastAsiaTheme="minorHAnsi" w:hint="eastAsia"/>
                <w:szCs w:val="20"/>
              </w:rPr>
              <w:t>lumbar ROM</w:t>
            </w:r>
          </w:p>
          <w:p w:rsidR="005F5A9E" w:rsidRPr="000D2528" w:rsidRDefault="005F5A9E" w:rsidP="0004183A">
            <w:pPr>
              <w:pStyle w:val="a5"/>
              <w:rPr>
                <w:rFonts w:eastAsiaTheme="minorHAnsi"/>
                <w:szCs w:val="20"/>
              </w:rPr>
            </w:pPr>
            <w:r w:rsidRPr="000D2528">
              <w:rPr>
                <w:rFonts w:eastAsiaTheme="minorHAnsi" w:hint="eastAsia"/>
                <w:szCs w:val="20"/>
              </w:rPr>
              <w:t>VAS</w:t>
            </w:r>
          </w:p>
        </w:tc>
        <w:tc>
          <w:tcPr>
            <w:tcW w:w="878"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rPr>
                <w:rFonts w:eastAsiaTheme="minorHAnsi"/>
                <w:szCs w:val="20"/>
              </w:rPr>
            </w:pPr>
            <w:r w:rsidRPr="000D2528">
              <w:rPr>
                <w:rFonts w:eastAsiaTheme="minorHAnsi" w:hint="eastAsia"/>
                <w:szCs w:val="20"/>
              </w:rPr>
              <w:t>Before</w:t>
            </w:r>
            <w:r w:rsidR="004F4251">
              <w:rPr>
                <w:rFonts w:eastAsiaTheme="minorHAnsi"/>
                <w:szCs w:val="20"/>
              </w:rPr>
              <w:t xml:space="preserve"> &amp;</w:t>
            </w:r>
            <w:r w:rsidRPr="000D2528">
              <w:rPr>
                <w:rFonts w:eastAsiaTheme="minorHAnsi" w:hint="eastAsia"/>
                <w:szCs w:val="20"/>
              </w:rPr>
              <w:t xml:space="preserve"> after treatment </w:t>
            </w:r>
          </w:p>
        </w:tc>
        <w:tc>
          <w:tcPr>
            <w:tcW w:w="1147"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rPr>
                <w:rFonts w:eastAsiaTheme="minorHAnsi"/>
                <w:szCs w:val="20"/>
              </w:rPr>
            </w:pPr>
            <w:r w:rsidRPr="000D2528">
              <w:rPr>
                <w:rFonts w:eastAsiaTheme="minorHAnsi" w:hint="eastAsia"/>
                <w:szCs w:val="20"/>
              </w:rPr>
              <w:t>POLD&gt;conventional treatment</w:t>
            </w:r>
          </w:p>
        </w:tc>
      </w:tr>
      <w:tr w:rsidR="005F5A9E" w:rsidRPr="00DF33DE" w:rsidTr="004F4251">
        <w:trPr>
          <w:trHeight w:val="2045"/>
        </w:trPr>
        <w:tc>
          <w:tcPr>
            <w:tcW w:w="694"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8B3538">
            <w:pPr>
              <w:pStyle w:val="a5"/>
              <w:rPr>
                <w:rFonts w:eastAsiaTheme="minorHAnsi"/>
                <w:szCs w:val="20"/>
              </w:rPr>
            </w:pPr>
            <w:r w:rsidRPr="000D2528">
              <w:rPr>
                <w:rFonts w:eastAsiaTheme="minorHAnsi"/>
                <w:bCs/>
                <w:szCs w:val="20"/>
              </w:rPr>
              <w:lastRenderedPageBreak/>
              <w:t>Santilli V</w:t>
            </w:r>
            <w:hyperlink w:anchor="_ENREF_18" w:tooltip="Santilli, 2006 #111" w:history="1">
              <w:r w:rsidR="008B3538" w:rsidRPr="000D2528">
                <w:rPr>
                  <w:rFonts w:eastAsiaTheme="minorHAnsi"/>
                  <w:bCs/>
                  <w:szCs w:val="20"/>
                </w:rPr>
                <w:fldChar w:fldCharType="begin">
                  <w:fldData xml:space="preserve">PEVuZE5vdGU+PENpdGU+PEF1dGhvcj5TYW50aWxsaTwvQXV0aG9yPjxZZWFyPjIwMDY8L1llYXI+
PFJlY051bT4xMTE8L1JlY051bT48RGlzcGxheVRleHQ+PHN0eWxlIGZhY2U9InN1cGVyc2NyaXB0
Ij4xODwvc3R5bGU+PC9EaXNwbGF5VGV4dD48cmVjb3JkPjxyZWMtbnVtYmVyPjExMTwvcmVjLW51
bWJlcj48Zm9yZWlnbi1rZXlzPjxrZXkgYXBwPSJFTiIgZGItaWQ9ImZkMmE5ejBmM2VlcDBkZXg1
enF2ejllMnpzYWU5cmY1ZnBmZSI+MTExPC9rZXk+PC9mb3JlaWduLWtleXM+PHJlZi10eXBlIG5h
bWU9IkpvdXJuYWwgQXJ0aWNsZSI+MTc8L3JlZi10eXBlPjxjb250cmlidXRvcnM+PGF1dGhvcnM+
PGF1dGhvcj5TYW50aWxsaSwgVi48L2F1dGhvcj48YXV0aG9yPkJlZ2hpLCBFLjwvYXV0aG9yPjxh
dXRob3I+RmludWNjaSwgUy48L2F1dGhvcj48L2F1dGhvcnM+PC9jb250cmlidXRvcnM+PGF1dGgt
YWRkcmVzcz5EaXJldHRvcmUgQ2F0dGVkcmEgTWVkaWNpbmEgRmlzaWNhIGUgUmlhYmlsaXRhdGl2
YSwgVW5pdmVyc2l0YSBkaSBSb21hIExhIFNhcGllbnphLCBQLmxlIEFsZG8gTW9ybyA1LCBSb21h
LCBSb21lLCAwMDE4NSwgSXRhbHkuPC9hdXRoLWFkZHJlc3M+PHRpdGxlcz48dGl0bGU+Q2hpcm9w
cmFjdGljIG1hbmlwdWxhdGlvbiBpbiB0aGUgdHJlYXRtZW50IG9mIGFjdXRlIGJhY2sgcGFpbiBh
bmQgc2NpYXRpY2Egd2l0aCBkaXNjIHByb3RydXNpb246IGEgcmFuZG9taXplZCBkb3VibGUtYmxp
bmQgY2xpbmljYWwgdHJpYWwgb2YgYWN0aXZlIGFuZCBzaW11bGF0ZWQgc3BpbmFsIG1hbmlwdWxh
dGlvbnM8L3RpdGxlPjxzZWNvbmRhcnktdGl0bGU+U3BpbmUgSjwvc2Vjb25kYXJ5LXRpdGxlPjxh
bHQtdGl0bGU+VGhlIHNwaW5lIGpvdXJuYWwgOiBvZmZpY2lhbCBqb3VybmFsIG9mIHRoZSBOb3J0
aCBBbWVyaWNhbiBTcGluZSBTb2NpZXR5PC9hbHQtdGl0bGU+PC90aXRsZXM+PHBlcmlvZGljYWw+
PGZ1bGwtdGl0bGU+U3BpbmUgSjwvZnVsbC10aXRsZT48YWJici0xPlRoZSBzcGluZSBqb3VybmFs
IDogb2ZmaWNpYWwgam91cm5hbCBvZiB0aGUgTm9ydGggQW1lcmljYW4gU3BpbmUgU29jaWV0eTwv
YWJici0xPjwvcGVyaW9kaWNhbD48YWx0LXBlcmlvZGljYWw+PGZ1bGwtdGl0bGU+U3BpbmUgSjwv
ZnVsbC10aXRsZT48YWJici0xPlRoZSBzcGluZSBqb3VybmFsIDogb2ZmaWNpYWwgam91cm5hbCBv
ZiB0aGUgTm9ydGggQW1lcmljYW4gU3BpbmUgU29jaWV0eTwvYWJici0xPjwvYWx0LXBlcmlvZGlj
YWw+PHBhZ2VzPjEzMS03PC9wYWdlcz48dm9sdW1lPjY8L3ZvbHVtZT48bnVtYmVyPjI8L251bWJl
cj48ZWRpdGlvbj4yMDA2LzAzLzA3PC9lZGl0aW9uPjxrZXl3b3Jkcz48a2V5d29yZD5BY3V0ZSBE
aXNlYXNlPC9rZXl3b3JkPjxrZXl3b3JkPkFkdWx0PC9rZXl3b3JkPjxrZXl3b3JkPkFnZWQ8L2tl
eXdvcmQ+PGtleXdvcmQ+RG91YmxlLUJsaW5kIE1ldGhvZDwva2V5d29yZD48a2V5d29yZD5GZW1h
bGU8L2tleXdvcmQ+PGtleXdvcmQ+SHVtYW5zPC9rZXl3b3JkPjxrZXl3b3JkPkludGVydmVydGVi
cmFsIERpc2MgRGlzcGxhY2VtZW50L2NvbXBsaWNhdGlvbnMvIHRoZXJhcHk8L2tleXdvcmQ+PGtl
eXdvcmQ+TG93IEJhY2sgUGFpbi9ldGlvbG9neS8gdGhlcmFweTwva2V5d29yZD48a2V5d29yZD5N
YWxlPC9rZXl3b3JkPjxrZXl3b3JkPk1hbmlwdWxhdGlvbiwgQ2hpcm9wcmFjdGljPC9rZXl3b3Jk
PjxrZXl3b3JkPk1pZGRsZSBBZ2VkPC9rZXl3b3JkPjxrZXl3b3JkPlBhaW4gTWVhc3VyZW1lbnQ8
L2tleXdvcmQ+PGtleXdvcmQ+U2NpYXRpY2EvZXRpb2xvZ3kvIHRoZXJhcHk8L2tleXdvcmQ+PGtl
eXdvcmQ+U2V2ZXJpdHkgb2YgSWxsbmVzcyBJbmRleDwva2V5d29yZD48a2V5d29yZD5UcmVhdG1l
bnQgT3V0Y29tZTwva2V5d29yZD48L2tleXdvcmRzPjxkYXRlcz48eWVhcj4yMDA2PC95ZWFyPjxw
dWItZGF0ZXM+PGRhdGU+TWFyLUFwcjwvZGF0ZT48L3B1Yi1kYXRlcz48L2RhdGVzPjxpc2JuPjE1
MjktOTQzMCAoUHJpbnQpJiN4RDsxNTI5LTk0MzAgKExpbmtpbmcpPC9pc2JuPjxhY2Nlc3Npb24t
bnVtPjE2NTE3MzgzPC9hY2Nlc3Npb24tbnVtPjx1cmxzPjwvdXJscz48ZWxlY3Ryb25pYy1yZXNv
dXJjZS1udW0+MTAuMTAxNi9qLnNwaW5lZS4yMDA1LjA4LjAwMTwvZWxlY3Ryb25pYy1yZXNvdXJj
ZS1udW0+PHJlbW90ZS1kYXRhYmFzZS1wcm92aWRlcj5OTE08L3JlbW90ZS1kYXRhYmFzZS1wcm92
aWRlcj48bGFuZ3VhZ2U+ZW5nPC9sYW5ndWFnZT48L3JlY29yZD48L0NpdGU+PC9FbmROb3RlPn==
</w:fldData>
                </w:fldChar>
              </w:r>
              <w:r w:rsidR="008B3538" w:rsidRPr="000D2528">
                <w:rPr>
                  <w:rFonts w:eastAsiaTheme="minorHAnsi"/>
                  <w:bCs/>
                  <w:szCs w:val="20"/>
                </w:rPr>
                <w:instrText xml:space="preserve"> ADDIN EN.CITE </w:instrText>
              </w:r>
              <w:r w:rsidR="008B3538" w:rsidRPr="000D2528">
                <w:rPr>
                  <w:rFonts w:eastAsiaTheme="minorHAnsi"/>
                  <w:bCs/>
                  <w:szCs w:val="20"/>
                </w:rPr>
                <w:fldChar w:fldCharType="begin">
                  <w:fldData xml:space="preserve">PEVuZE5vdGU+PENpdGU+PEF1dGhvcj5TYW50aWxsaTwvQXV0aG9yPjxZZWFyPjIwMDY8L1llYXI+
PFJlY051bT4xMTE8L1JlY051bT48RGlzcGxheVRleHQ+PHN0eWxlIGZhY2U9InN1cGVyc2NyaXB0
Ij4xODwvc3R5bGU+PC9EaXNwbGF5VGV4dD48cmVjb3JkPjxyZWMtbnVtYmVyPjExMTwvcmVjLW51
bWJlcj48Zm9yZWlnbi1rZXlzPjxrZXkgYXBwPSJFTiIgZGItaWQ9ImZkMmE5ejBmM2VlcDBkZXg1
enF2ejllMnpzYWU5cmY1ZnBmZSI+MTExPC9rZXk+PC9mb3JlaWduLWtleXM+PHJlZi10eXBlIG5h
bWU9IkpvdXJuYWwgQXJ0aWNsZSI+MTc8L3JlZi10eXBlPjxjb250cmlidXRvcnM+PGF1dGhvcnM+
PGF1dGhvcj5TYW50aWxsaSwgVi48L2F1dGhvcj48YXV0aG9yPkJlZ2hpLCBFLjwvYXV0aG9yPjxh
dXRob3I+RmludWNjaSwgUy48L2F1dGhvcj48L2F1dGhvcnM+PC9jb250cmlidXRvcnM+PGF1dGgt
YWRkcmVzcz5EaXJldHRvcmUgQ2F0dGVkcmEgTWVkaWNpbmEgRmlzaWNhIGUgUmlhYmlsaXRhdGl2
YSwgVW5pdmVyc2l0YSBkaSBSb21hIExhIFNhcGllbnphLCBQLmxlIEFsZG8gTW9ybyA1LCBSb21h
LCBSb21lLCAwMDE4NSwgSXRhbHkuPC9hdXRoLWFkZHJlc3M+PHRpdGxlcz48dGl0bGU+Q2hpcm9w
cmFjdGljIG1hbmlwdWxhdGlvbiBpbiB0aGUgdHJlYXRtZW50IG9mIGFjdXRlIGJhY2sgcGFpbiBh
bmQgc2NpYXRpY2Egd2l0aCBkaXNjIHByb3RydXNpb246IGEgcmFuZG9taXplZCBkb3VibGUtYmxp
bmQgY2xpbmljYWwgdHJpYWwgb2YgYWN0aXZlIGFuZCBzaW11bGF0ZWQgc3BpbmFsIG1hbmlwdWxh
dGlvbnM8L3RpdGxlPjxzZWNvbmRhcnktdGl0bGU+U3BpbmUgSjwvc2Vjb25kYXJ5LXRpdGxlPjxh
bHQtdGl0bGU+VGhlIHNwaW5lIGpvdXJuYWwgOiBvZmZpY2lhbCBqb3VybmFsIG9mIHRoZSBOb3J0
aCBBbWVyaWNhbiBTcGluZSBTb2NpZXR5PC9hbHQtdGl0bGU+PC90aXRsZXM+PHBlcmlvZGljYWw+
PGZ1bGwtdGl0bGU+U3BpbmUgSjwvZnVsbC10aXRsZT48YWJici0xPlRoZSBzcGluZSBqb3VybmFs
IDogb2ZmaWNpYWwgam91cm5hbCBvZiB0aGUgTm9ydGggQW1lcmljYW4gU3BpbmUgU29jaWV0eTwv
YWJici0xPjwvcGVyaW9kaWNhbD48YWx0LXBlcmlvZGljYWw+PGZ1bGwtdGl0bGU+U3BpbmUgSjwv
ZnVsbC10aXRsZT48YWJici0xPlRoZSBzcGluZSBqb3VybmFsIDogb2ZmaWNpYWwgam91cm5hbCBv
ZiB0aGUgTm9ydGggQW1lcmljYW4gU3BpbmUgU29jaWV0eTwvYWJici0xPjwvYWx0LXBlcmlvZGlj
YWw+PHBhZ2VzPjEzMS03PC9wYWdlcz48dm9sdW1lPjY8L3ZvbHVtZT48bnVtYmVyPjI8L251bWJl
cj48ZWRpdGlvbj4yMDA2LzAzLzA3PC9lZGl0aW9uPjxrZXl3b3Jkcz48a2V5d29yZD5BY3V0ZSBE
aXNlYXNlPC9rZXl3b3JkPjxrZXl3b3JkPkFkdWx0PC9rZXl3b3JkPjxrZXl3b3JkPkFnZWQ8L2tl
eXdvcmQ+PGtleXdvcmQ+RG91YmxlLUJsaW5kIE1ldGhvZDwva2V5d29yZD48a2V5d29yZD5GZW1h
bGU8L2tleXdvcmQ+PGtleXdvcmQ+SHVtYW5zPC9rZXl3b3JkPjxrZXl3b3JkPkludGVydmVydGVi
cmFsIERpc2MgRGlzcGxhY2VtZW50L2NvbXBsaWNhdGlvbnMvIHRoZXJhcHk8L2tleXdvcmQ+PGtl
eXdvcmQ+TG93IEJhY2sgUGFpbi9ldGlvbG9neS8gdGhlcmFweTwva2V5d29yZD48a2V5d29yZD5N
YWxlPC9rZXl3b3JkPjxrZXl3b3JkPk1hbmlwdWxhdGlvbiwgQ2hpcm9wcmFjdGljPC9rZXl3b3Jk
PjxrZXl3b3JkPk1pZGRsZSBBZ2VkPC9rZXl3b3JkPjxrZXl3b3JkPlBhaW4gTWVhc3VyZW1lbnQ8
L2tleXdvcmQ+PGtleXdvcmQ+U2NpYXRpY2EvZXRpb2xvZ3kvIHRoZXJhcHk8L2tleXdvcmQ+PGtl
eXdvcmQ+U2V2ZXJpdHkgb2YgSWxsbmVzcyBJbmRleDwva2V5d29yZD48a2V5d29yZD5UcmVhdG1l
bnQgT3V0Y29tZTwva2V5d29yZD48L2tleXdvcmRzPjxkYXRlcz48eWVhcj4yMDA2PC95ZWFyPjxw
dWItZGF0ZXM+PGRhdGU+TWFyLUFwcjwvZGF0ZT48L3B1Yi1kYXRlcz48L2RhdGVzPjxpc2JuPjE1
MjktOTQzMCAoUHJpbnQpJiN4RDsxNTI5LTk0MzAgKExpbmtpbmcpPC9pc2JuPjxhY2Nlc3Npb24t
bnVtPjE2NTE3MzgzPC9hY2Nlc3Npb24tbnVtPjx1cmxzPjwvdXJscz48ZWxlY3Ryb25pYy1yZXNv
dXJjZS1udW0+MTAuMTAxNi9qLnNwaW5lZS4yMDA1LjA4LjAwMTwvZWxlY3Ryb25pYy1yZXNvdXJj
ZS1udW0+PHJlbW90ZS1kYXRhYmFzZS1wcm92aWRlcj5OTE08L3JlbW90ZS1kYXRhYmFzZS1wcm92
aWRlcj48bGFuZ3VhZ2U+ZW5nPC9sYW5ndWFnZT48L3JlY29yZD48L0NpdGU+PC9FbmROb3RlPn==
</w:fldData>
                </w:fldChar>
              </w:r>
              <w:r w:rsidR="008B3538" w:rsidRPr="000D2528">
                <w:rPr>
                  <w:rFonts w:eastAsiaTheme="minorHAnsi"/>
                  <w:bCs/>
                  <w:szCs w:val="20"/>
                </w:rPr>
                <w:instrText xml:space="preserve"> ADDIN EN.CITE.DATA </w:instrText>
              </w:r>
              <w:r w:rsidR="008B3538" w:rsidRPr="000D2528">
                <w:rPr>
                  <w:rFonts w:eastAsiaTheme="minorHAnsi"/>
                  <w:bCs/>
                  <w:szCs w:val="20"/>
                </w:rPr>
              </w:r>
              <w:r w:rsidR="008B3538" w:rsidRPr="000D2528">
                <w:rPr>
                  <w:rFonts w:eastAsiaTheme="minorHAnsi"/>
                  <w:bCs/>
                  <w:szCs w:val="20"/>
                </w:rPr>
                <w:fldChar w:fldCharType="end"/>
              </w:r>
              <w:r w:rsidR="008B3538" w:rsidRPr="000D2528">
                <w:rPr>
                  <w:rFonts w:eastAsiaTheme="minorHAnsi"/>
                  <w:bCs/>
                  <w:szCs w:val="20"/>
                </w:rPr>
              </w:r>
              <w:r w:rsidR="008B3538" w:rsidRPr="000D2528">
                <w:rPr>
                  <w:rFonts w:eastAsiaTheme="minorHAnsi"/>
                  <w:bCs/>
                  <w:szCs w:val="20"/>
                </w:rPr>
                <w:fldChar w:fldCharType="separate"/>
              </w:r>
              <w:r w:rsidR="008B3538" w:rsidRPr="000D2528">
                <w:rPr>
                  <w:rFonts w:eastAsiaTheme="minorHAnsi"/>
                  <w:bCs/>
                  <w:noProof/>
                  <w:szCs w:val="20"/>
                  <w:vertAlign w:val="superscript"/>
                </w:rPr>
                <w:t>18</w:t>
              </w:r>
              <w:r w:rsidR="008B3538" w:rsidRPr="000D2528">
                <w:rPr>
                  <w:rFonts w:eastAsiaTheme="minorHAnsi"/>
                  <w:bCs/>
                  <w:szCs w:val="20"/>
                </w:rPr>
                <w:fldChar w:fldCharType="end"/>
              </w:r>
            </w:hyperlink>
          </w:p>
        </w:tc>
        <w:tc>
          <w:tcPr>
            <w:tcW w:w="491"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rPr>
                <w:rFonts w:eastAsiaTheme="minorHAnsi"/>
                <w:szCs w:val="20"/>
              </w:rPr>
            </w:pPr>
            <w:r w:rsidRPr="000D2528">
              <w:rPr>
                <w:rFonts w:eastAsiaTheme="minorHAnsi" w:hint="eastAsia"/>
                <w:szCs w:val="20"/>
              </w:rPr>
              <w:t>RCT</w:t>
            </w:r>
          </w:p>
        </w:tc>
        <w:tc>
          <w:tcPr>
            <w:tcW w:w="1020"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Active manipulation (n=53), </w:t>
            </w:r>
          </w:p>
          <w:p w:rsidR="005F5A9E" w:rsidRPr="000D2528" w:rsidRDefault="005F5A9E" w:rsidP="0004183A">
            <w:pPr>
              <w:pStyle w:val="a5"/>
              <w:wordWrap/>
              <w:rPr>
                <w:rFonts w:eastAsiaTheme="minorHAnsi"/>
                <w:szCs w:val="20"/>
              </w:rPr>
            </w:pPr>
            <w:r w:rsidRPr="000D2528">
              <w:rPr>
                <w:rFonts w:eastAsiaTheme="minorHAnsi" w:hint="eastAsia"/>
                <w:szCs w:val="20"/>
              </w:rPr>
              <w:t xml:space="preserve">Simulated </w:t>
            </w:r>
            <w:proofErr w:type="gramStart"/>
            <w:r w:rsidRPr="000D2528">
              <w:rPr>
                <w:rFonts w:eastAsiaTheme="minorHAnsi" w:hint="eastAsia"/>
                <w:szCs w:val="20"/>
              </w:rPr>
              <w:t>manipulation  (</w:t>
            </w:r>
            <w:proofErr w:type="gramEnd"/>
            <w:r w:rsidRPr="000D2528">
              <w:rPr>
                <w:rFonts w:eastAsiaTheme="minorHAnsi" w:hint="eastAsia"/>
                <w:szCs w:val="20"/>
              </w:rPr>
              <w:t xml:space="preserve">n=49) </w:t>
            </w:r>
          </w:p>
          <w:p w:rsidR="005F5A9E" w:rsidRPr="000D2528" w:rsidRDefault="005F5A9E" w:rsidP="0004183A">
            <w:pPr>
              <w:pStyle w:val="a5"/>
              <w:wordWrap/>
              <w:rPr>
                <w:rFonts w:eastAsiaTheme="minorHAnsi"/>
                <w:szCs w:val="20"/>
              </w:rPr>
            </w:pPr>
            <w:r w:rsidRPr="000D2528">
              <w:rPr>
                <w:rFonts w:eastAsiaTheme="minorHAnsi" w:hint="eastAsia"/>
                <w:szCs w:val="20"/>
              </w:rPr>
              <w:t>5/week max 20 sessions</w:t>
            </w:r>
          </w:p>
        </w:tc>
        <w:tc>
          <w:tcPr>
            <w:tcW w:w="770"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rPr>
                <w:rFonts w:eastAsiaTheme="minorHAnsi"/>
                <w:szCs w:val="20"/>
              </w:rPr>
            </w:pPr>
            <w:r w:rsidRPr="000D2528">
              <w:rPr>
                <w:rFonts w:eastAsiaTheme="minorHAnsi" w:hint="eastAsia"/>
                <w:szCs w:val="20"/>
              </w:rPr>
              <w:t>VAS</w:t>
            </w:r>
          </w:p>
          <w:p w:rsidR="005F5A9E" w:rsidRPr="000D2528" w:rsidRDefault="005F5A9E" w:rsidP="0004183A">
            <w:pPr>
              <w:pStyle w:val="a5"/>
              <w:rPr>
                <w:rFonts w:eastAsiaTheme="minorHAnsi"/>
                <w:szCs w:val="20"/>
              </w:rPr>
            </w:pPr>
            <w:r w:rsidRPr="000D2528">
              <w:rPr>
                <w:rFonts w:eastAsiaTheme="minorHAnsi" w:hint="eastAsia"/>
                <w:szCs w:val="20"/>
              </w:rPr>
              <w:t>SF-36</w:t>
            </w:r>
          </w:p>
          <w:p w:rsidR="005F5A9E" w:rsidRPr="000D2528" w:rsidRDefault="004F4251" w:rsidP="0004183A">
            <w:pPr>
              <w:pStyle w:val="a5"/>
              <w:rPr>
                <w:rFonts w:eastAsiaTheme="minorHAnsi"/>
                <w:szCs w:val="20"/>
              </w:rPr>
            </w:pPr>
            <w:r>
              <w:rPr>
                <w:rFonts w:eastAsiaTheme="minorHAnsi"/>
                <w:szCs w:val="20"/>
              </w:rPr>
              <w:t>K</w:t>
            </w:r>
            <w:r w:rsidR="005F5A9E" w:rsidRPr="000D2528">
              <w:rPr>
                <w:rFonts w:eastAsiaTheme="minorHAnsi" w:hint="eastAsia"/>
                <w:szCs w:val="20"/>
              </w:rPr>
              <w:t>ellner</w:t>
            </w:r>
            <w:r>
              <w:rPr>
                <w:rFonts w:eastAsiaTheme="minorHAnsi"/>
                <w:szCs w:val="20"/>
              </w:rPr>
              <w:t xml:space="preserve"> </w:t>
            </w:r>
            <w:r w:rsidR="005F5A9E" w:rsidRPr="000D2528">
              <w:rPr>
                <w:rFonts w:eastAsiaTheme="minorHAnsi" w:hint="eastAsia"/>
                <w:szCs w:val="20"/>
              </w:rPr>
              <w:t xml:space="preserve">scores MRI </w:t>
            </w:r>
          </w:p>
        </w:tc>
        <w:tc>
          <w:tcPr>
            <w:tcW w:w="878"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rPr>
                <w:rFonts w:eastAsiaTheme="minorHAnsi"/>
                <w:szCs w:val="20"/>
              </w:rPr>
            </w:pPr>
            <w:r w:rsidRPr="000D2528">
              <w:rPr>
                <w:rFonts w:eastAsiaTheme="minorHAnsi" w:hint="eastAsia"/>
                <w:szCs w:val="20"/>
              </w:rPr>
              <w:t>15,30,45,90, and 180 days</w:t>
            </w:r>
            <w:r w:rsidRPr="000D2528">
              <w:rPr>
                <w:rFonts w:eastAsiaTheme="minorHAnsi"/>
                <w:szCs w:val="20"/>
              </w:rPr>
              <w:t xml:space="preserve">  </w:t>
            </w:r>
          </w:p>
        </w:tc>
        <w:tc>
          <w:tcPr>
            <w:tcW w:w="1147"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rPr>
                <w:rFonts w:eastAsiaTheme="minorHAnsi"/>
                <w:szCs w:val="20"/>
              </w:rPr>
            </w:pPr>
            <w:r w:rsidRPr="000D2528">
              <w:rPr>
                <w:rFonts w:eastAsiaTheme="minorHAnsi" w:hint="eastAsia"/>
                <w:szCs w:val="20"/>
              </w:rPr>
              <w:t>active&gt;simulated</w:t>
            </w:r>
          </w:p>
        </w:tc>
      </w:tr>
      <w:tr w:rsidR="005F5A9E" w:rsidRPr="00DF33DE" w:rsidTr="004F4251">
        <w:trPr>
          <w:trHeight w:val="2421"/>
        </w:trPr>
        <w:tc>
          <w:tcPr>
            <w:tcW w:w="694"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8B3538">
            <w:pPr>
              <w:pStyle w:val="a5"/>
              <w:wordWrap/>
              <w:rPr>
                <w:rFonts w:eastAsiaTheme="minorHAnsi"/>
                <w:szCs w:val="20"/>
              </w:rPr>
            </w:pPr>
            <w:r w:rsidRPr="000D2528">
              <w:rPr>
                <w:rFonts w:eastAsiaTheme="minorHAnsi"/>
                <w:bCs/>
                <w:szCs w:val="20"/>
              </w:rPr>
              <w:t>Burton AK</w:t>
            </w:r>
            <w:hyperlink w:anchor="_ENREF_19" w:tooltip="Burton, 2000 #106" w:history="1">
              <w:r w:rsidR="008B3538" w:rsidRPr="000D2528">
                <w:rPr>
                  <w:rFonts w:eastAsiaTheme="minorHAnsi"/>
                  <w:bCs/>
                  <w:szCs w:val="20"/>
                </w:rPr>
                <w:fldChar w:fldCharType="begin">
                  <w:fldData xml:space="preserve">PEVuZE5vdGU+PENpdGU+PEF1dGhvcj5CdXJ0b248L0F1dGhvcj48WWVhcj4yMDAwPC9ZZWFyPjxS
ZWNOdW0+MTA2PC9SZWNOdW0+PERpc3BsYXlUZXh0PjxzdHlsZSBmYWNlPSJzdXBlcnNjcmlwdCI+
MTk8L3N0eWxlPjwvRGlzcGxheVRleHQ+PHJlY29yZD48cmVjLW51bWJlcj4xMDY8L3JlYy1udW1i
ZXI+PGZvcmVpZ24ta2V5cz48a2V5IGFwcD0iRU4iIGRiLWlkPSJmZDJhOXowZjNlZXAwZGV4NXpx
dno5ZTJ6c2FlOXJmNWZwZmUiPjEwNjwva2V5PjwvZm9yZWlnbi1rZXlzPjxyZWYtdHlwZSBuYW1l
PSJKb3VybmFsIEFydGljbGUiPjE3PC9yZWYtdHlwZT48Y29udHJpYnV0b3JzPjxhdXRob3JzPjxh
dXRob3I+QnVydG9uLCBBLiBLLjwvYXV0aG9yPjxhdXRob3I+VGlsbG90c29uLCBLLiBNLjwvYXV0
aG9yPjxhdXRob3I+Q2xlYXJ5LCBKLjwvYXV0aG9yPjwvYXV0aG9ycz48L2NvbnRyaWJ1dG9ycz48
YXV0aC1hZGRyZXNzPlNwaW5hbCBSZXNlYXJjaCBVbml0LCBVbml2ZXJzaXR5IG9mIEh1ZGRlcnNm
aWVsZCwgVUsuPC9hdXRoLWFkZHJlc3M+PHRpdGxlcz48dGl0bGU+U2luZ2xlLWJsaW5kIHJhbmRv
bWlzZWQgY29udHJvbGxlZCB0cmlhbCBvZiBjaGVtb251Y2xlb2x5c2lzIGFuZCBtYW5pcHVsYXRp
b24gaW4gdGhlIHRyZWF0bWVudCBvZiBzeW1wdG9tYXRpYyBsdW1iYXIgZGlzYyBoZXJuaWF0aW9u
PC90aXRsZT48c2Vjb25kYXJ5LXRpdGxlPkV1ciBTcGluZSBKPC9zZWNvbmRhcnktdGl0bGU+PGFs
dC10aXRsZT5FdXJvcGVhbiBzcGluZSBqb3VybmFsIDogb2ZmaWNpYWwgcHVibGljYXRpb24gb2Yg
dGhlIEV1cm9wZWFuIFNwaW5lIFNvY2lldHksIHRoZSBFdXJvcGVhbiBTcGluYWwgRGVmb3JtaXR5
IFNvY2lldHksIGFuZCB0aGUgRXVyb3BlYW4gU2VjdGlvbiBvZiB0aGUgQ2VydmljYWwgU3BpbmUg
UmVzZWFyY2ggU29jaWV0eTwvYWx0LXRpdGxlPjwvdGl0bGVzPjx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3Bl
cmlvZGljYWw+PGFsdC1wZXJpb2RpY2FsPjxmdWxsLXRpdGxlPkV1ciBTcGluZSBKPC9mdWxsLXRp
dGxlPjxhYmJyLTE+RXVyb3BlYW4gc3BpbmUgam91cm5hbCA6IG9mZmljaWFsIHB1YmxpY2F0aW9u
IG9mIHRoZSBFdXJvcGVhbiBTcGluZSBTb2NpZXR5LCB0aGUgRXVyb3BlYW4gU3BpbmFsIERlZm9y
bWl0eSBTb2NpZXR5LCBhbmQgdGhlIEV1cm9wZWFuIFNlY3Rpb24gb2YgdGhlIENlcnZpY2FsIFNw
aW5lIFJlc2VhcmNoIFNvY2lldHk8L2FiYnItMT48L2FsdC1wZXJpb2RpY2FsPjxwYWdlcz4yMDIt
NzwvcGFnZXM+PHZvbHVtZT45PC92b2x1bWU+PG51bWJlcj4zPC9udW1iZXI+PGVkaXRpb24+MjAw
MC8wNy8yNTwvZWRpdGlvbj48a2V5d29yZHM+PGtleXdvcmQ+QWRvbGVzY2VudDwva2V5d29yZD48
a2V5d29yZD5BZHVsdDwva2V5d29yZD48a2V5d29yZD5DaHltb3BhcGFpbi8gdGhlcmFwZXV0aWMg
dXNlPC9rZXl3b3JkPjxrZXl3b3JkPkNvc3RzIGFuZCBDb3N0IEFuYWx5c2lzPC9rZXl3b3JkPjxr
ZXl3b3JkPkRpc2FiaWxpdHkgRXZhbHVhdGlvbjwva2V5d29yZD48a2V5d29yZD5IdW1hbnM8L2tl
eXdvcmQ+PGtleXdvcmQ+SW50ZXJ2ZXJ0ZWJyYWwgRGlzYyBDaGVtb2x5c2lzL2Vjb25vbWljcy8g
bWV0aG9kczwva2V5d29yZD48a2V5d29yZD5JbnRlcnZlcnRlYnJhbCBEaXNjIERpc3BsYWNlbWVu
dC9jb21wbGljYXRpb25zLyB0aGVyYXB5PC9rZXl3b3JkPjxrZXl3b3JkPkxvdyBCYWNrIFBhaW4v
cGh5c2lvcGF0aG9sb2d5L3RoZXJhcHk8L2tleXdvcmQ+PGtleXdvcmQ+THVtYmFyIFZlcnRlYnJh
ZTwva2V5d29yZD48a2V5d29yZD5NYW5pcHVsYXRpb24sIFNwaW5hbC9lY29ub21pY3MvIG1ldGhv
ZHM8L2tleXdvcmQ+PGtleXdvcmQ+TWlkZGxlIEFnZWQ8L2tleXdvcmQ+PGtleXdvcmQ+UHJvc3Bl
Y3RpdmUgU3R1ZGllczwva2V5d29yZD48a2V5d29yZD5TY2lhdGljYS9ldGlvbG9neS8gdGhlcmFw
eTwva2V5d29yZD48a2V5d29yZD5TaW5nbGUtQmxpbmQgTWV0aG9kPC9rZXl3b3JkPjxrZXl3b3Jk
PlN1cnZleXMgYW5kIFF1ZXN0aW9ubmFpcmVzPC9rZXl3b3JkPjxrZXl3b3JkPlRyZWF0bWVudCBP
dXRjb21lPC9rZXl3b3JkPjwva2V5d29yZHM+PGRhdGVzPjx5ZWFyPjIwMDA8L3llYXI+PHB1Yi1k
YXRlcz48ZGF0ZT5KdW48L2RhdGU+PC9wdWItZGF0ZXM+PC9kYXRlcz48aXNibj4wOTQwLTY3MTkg
KFByaW50KSYjeEQ7MDk0MC02NzE5IChMaW5raW5nKTwvaXNibj48YWNjZXNzaW9uLW51bT4xMDkw
NTQzNzwvYWNjZXNzaW9uLW51bT48dXJscz48L3VybHM+PGN1c3RvbTI+UE1DMzYxMTM5NzwvY3Vz
dG9tMj48cmVtb3RlLWRhdGFiYXNlLXByb3ZpZGVyPk5MTTwvcmVtb3RlLWRhdGFiYXNlLXByb3Zp
ZGVyPjxsYW5ndWFnZT5lbmc8L2xhbmd1YWdlPjwvcmVjb3JkPjwvQ2l0ZT48L0VuZE5vdGU+AG==
</w:fldData>
                </w:fldChar>
              </w:r>
              <w:r w:rsidR="008B3538" w:rsidRPr="000D2528">
                <w:rPr>
                  <w:rFonts w:eastAsiaTheme="minorHAnsi"/>
                  <w:bCs/>
                  <w:szCs w:val="20"/>
                </w:rPr>
                <w:instrText xml:space="preserve"> ADDIN EN.CITE </w:instrText>
              </w:r>
              <w:r w:rsidR="008B3538" w:rsidRPr="000D2528">
                <w:rPr>
                  <w:rFonts w:eastAsiaTheme="minorHAnsi"/>
                  <w:bCs/>
                  <w:szCs w:val="20"/>
                </w:rPr>
                <w:fldChar w:fldCharType="begin">
                  <w:fldData xml:space="preserve">PEVuZE5vdGU+PENpdGU+PEF1dGhvcj5CdXJ0b248L0F1dGhvcj48WWVhcj4yMDAwPC9ZZWFyPjxS
ZWNOdW0+MTA2PC9SZWNOdW0+PERpc3BsYXlUZXh0PjxzdHlsZSBmYWNlPSJzdXBlcnNjcmlwdCI+
MTk8L3N0eWxlPjwvRGlzcGxheVRleHQ+PHJlY29yZD48cmVjLW51bWJlcj4xMDY8L3JlYy1udW1i
ZXI+PGZvcmVpZ24ta2V5cz48a2V5IGFwcD0iRU4iIGRiLWlkPSJmZDJhOXowZjNlZXAwZGV4NXpx
dno5ZTJ6c2FlOXJmNWZwZmUiPjEwNjwva2V5PjwvZm9yZWlnbi1rZXlzPjxyZWYtdHlwZSBuYW1l
PSJKb3VybmFsIEFydGljbGUiPjE3PC9yZWYtdHlwZT48Y29udHJpYnV0b3JzPjxhdXRob3JzPjxh
dXRob3I+QnVydG9uLCBBLiBLLjwvYXV0aG9yPjxhdXRob3I+VGlsbG90c29uLCBLLiBNLjwvYXV0
aG9yPjxhdXRob3I+Q2xlYXJ5LCBKLjwvYXV0aG9yPjwvYXV0aG9ycz48L2NvbnRyaWJ1dG9ycz48
YXV0aC1hZGRyZXNzPlNwaW5hbCBSZXNlYXJjaCBVbml0LCBVbml2ZXJzaXR5IG9mIEh1ZGRlcnNm
aWVsZCwgVUsuPC9hdXRoLWFkZHJlc3M+PHRpdGxlcz48dGl0bGU+U2luZ2xlLWJsaW5kIHJhbmRv
bWlzZWQgY29udHJvbGxlZCB0cmlhbCBvZiBjaGVtb251Y2xlb2x5c2lzIGFuZCBtYW5pcHVsYXRp
b24gaW4gdGhlIHRyZWF0bWVudCBvZiBzeW1wdG9tYXRpYyBsdW1iYXIgZGlzYyBoZXJuaWF0aW9u
PC90aXRsZT48c2Vjb25kYXJ5LXRpdGxlPkV1ciBTcGluZSBKPC9zZWNvbmRhcnktdGl0bGU+PGFs
dC10aXRsZT5FdXJvcGVhbiBzcGluZSBqb3VybmFsIDogb2ZmaWNpYWwgcHVibGljYXRpb24gb2Yg
dGhlIEV1cm9wZWFuIFNwaW5lIFNvY2lldHksIHRoZSBFdXJvcGVhbiBTcGluYWwgRGVmb3JtaXR5
IFNvY2lldHksIGFuZCB0aGUgRXVyb3BlYW4gU2VjdGlvbiBvZiB0aGUgQ2VydmljYWwgU3BpbmUg
UmVzZWFyY2ggU29jaWV0eTwvYWx0LXRpdGxlPjwvdGl0bGVzPjx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3Bl
cmlvZGljYWw+PGFsdC1wZXJpb2RpY2FsPjxmdWxsLXRpdGxlPkV1ciBTcGluZSBKPC9mdWxsLXRp
dGxlPjxhYmJyLTE+RXVyb3BlYW4gc3BpbmUgam91cm5hbCA6IG9mZmljaWFsIHB1YmxpY2F0aW9u
IG9mIHRoZSBFdXJvcGVhbiBTcGluZSBTb2NpZXR5LCB0aGUgRXVyb3BlYW4gU3BpbmFsIERlZm9y
bWl0eSBTb2NpZXR5LCBhbmQgdGhlIEV1cm9wZWFuIFNlY3Rpb24gb2YgdGhlIENlcnZpY2FsIFNw
aW5lIFJlc2VhcmNoIFNvY2lldHk8L2FiYnItMT48L2FsdC1wZXJpb2RpY2FsPjxwYWdlcz4yMDIt
NzwvcGFnZXM+PHZvbHVtZT45PC92b2x1bWU+PG51bWJlcj4zPC9udW1iZXI+PGVkaXRpb24+MjAw
MC8wNy8yNTwvZWRpdGlvbj48a2V5d29yZHM+PGtleXdvcmQ+QWRvbGVzY2VudDwva2V5d29yZD48
a2V5d29yZD5BZHVsdDwva2V5d29yZD48a2V5d29yZD5DaHltb3BhcGFpbi8gdGhlcmFwZXV0aWMg
dXNlPC9rZXl3b3JkPjxrZXl3b3JkPkNvc3RzIGFuZCBDb3N0IEFuYWx5c2lzPC9rZXl3b3JkPjxr
ZXl3b3JkPkRpc2FiaWxpdHkgRXZhbHVhdGlvbjwva2V5d29yZD48a2V5d29yZD5IdW1hbnM8L2tl
eXdvcmQ+PGtleXdvcmQ+SW50ZXJ2ZXJ0ZWJyYWwgRGlzYyBDaGVtb2x5c2lzL2Vjb25vbWljcy8g
bWV0aG9kczwva2V5d29yZD48a2V5d29yZD5JbnRlcnZlcnRlYnJhbCBEaXNjIERpc3BsYWNlbWVu
dC9jb21wbGljYXRpb25zLyB0aGVyYXB5PC9rZXl3b3JkPjxrZXl3b3JkPkxvdyBCYWNrIFBhaW4v
cGh5c2lvcGF0aG9sb2d5L3RoZXJhcHk8L2tleXdvcmQ+PGtleXdvcmQ+THVtYmFyIFZlcnRlYnJh
ZTwva2V5d29yZD48a2V5d29yZD5NYW5pcHVsYXRpb24sIFNwaW5hbC9lY29ub21pY3MvIG1ldGhv
ZHM8L2tleXdvcmQ+PGtleXdvcmQ+TWlkZGxlIEFnZWQ8L2tleXdvcmQ+PGtleXdvcmQ+UHJvc3Bl
Y3RpdmUgU3R1ZGllczwva2V5d29yZD48a2V5d29yZD5TY2lhdGljYS9ldGlvbG9neS8gdGhlcmFw
eTwva2V5d29yZD48a2V5d29yZD5TaW5nbGUtQmxpbmQgTWV0aG9kPC9rZXl3b3JkPjxrZXl3b3Jk
PlN1cnZleXMgYW5kIFF1ZXN0aW9ubmFpcmVzPC9rZXl3b3JkPjxrZXl3b3JkPlRyZWF0bWVudCBP
dXRjb21lPC9rZXl3b3JkPjwva2V5d29yZHM+PGRhdGVzPjx5ZWFyPjIwMDA8L3llYXI+PHB1Yi1k
YXRlcz48ZGF0ZT5KdW48L2RhdGU+PC9wdWItZGF0ZXM+PC9kYXRlcz48aXNibj4wOTQwLTY3MTkg
KFByaW50KSYjeEQ7MDk0MC02NzE5IChMaW5raW5nKTwvaXNibj48YWNjZXNzaW9uLW51bT4xMDkw
NTQzNzwvYWNjZXNzaW9uLW51bT48dXJscz48L3VybHM+PGN1c3RvbTI+UE1DMzYxMTM5NzwvY3Vz
dG9tMj48cmVtb3RlLWRhdGFiYXNlLXByb3ZpZGVyPk5MTTwvcmVtb3RlLWRhdGFiYXNlLXByb3Zp
ZGVyPjxsYW5ndWFnZT5lbmc8L2xhbmd1YWdlPjwvcmVjb3JkPjwvQ2l0ZT48L0VuZE5vdGU+AG==
</w:fldData>
                </w:fldChar>
              </w:r>
              <w:r w:rsidR="008B3538" w:rsidRPr="000D2528">
                <w:rPr>
                  <w:rFonts w:eastAsiaTheme="minorHAnsi"/>
                  <w:bCs/>
                  <w:szCs w:val="20"/>
                </w:rPr>
                <w:instrText xml:space="preserve"> ADDIN EN.CITE.DATA </w:instrText>
              </w:r>
              <w:r w:rsidR="008B3538" w:rsidRPr="000D2528">
                <w:rPr>
                  <w:rFonts w:eastAsiaTheme="minorHAnsi"/>
                  <w:bCs/>
                  <w:szCs w:val="20"/>
                </w:rPr>
              </w:r>
              <w:r w:rsidR="008B3538" w:rsidRPr="000D2528">
                <w:rPr>
                  <w:rFonts w:eastAsiaTheme="minorHAnsi"/>
                  <w:bCs/>
                  <w:szCs w:val="20"/>
                </w:rPr>
                <w:fldChar w:fldCharType="end"/>
              </w:r>
              <w:r w:rsidR="008B3538" w:rsidRPr="000D2528">
                <w:rPr>
                  <w:rFonts w:eastAsiaTheme="minorHAnsi"/>
                  <w:bCs/>
                  <w:szCs w:val="20"/>
                </w:rPr>
              </w:r>
              <w:r w:rsidR="008B3538" w:rsidRPr="000D2528">
                <w:rPr>
                  <w:rFonts w:eastAsiaTheme="minorHAnsi"/>
                  <w:bCs/>
                  <w:szCs w:val="20"/>
                </w:rPr>
                <w:fldChar w:fldCharType="separate"/>
              </w:r>
              <w:r w:rsidR="008B3538" w:rsidRPr="000D2528">
                <w:rPr>
                  <w:rFonts w:eastAsiaTheme="minorHAnsi"/>
                  <w:bCs/>
                  <w:noProof/>
                  <w:szCs w:val="20"/>
                  <w:vertAlign w:val="superscript"/>
                </w:rPr>
                <w:t>19</w:t>
              </w:r>
              <w:r w:rsidR="008B3538" w:rsidRPr="000D2528">
                <w:rPr>
                  <w:rFonts w:eastAsiaTheme="minorHAnsi"/>
                  <w:bCs/>
                  <w:szCs w:val="20"/>
                </w:rPr>
                <w:fldChar w:fldCharType="end"/>
              </w:r>
            </w:hyperlink>
          </w:p>
        </w:tc>
        <w:tc>
          <w:tcPr>
            <w:tcW w:w="491"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wordWrap/>
              <w:rPr>
                <w:rFonts w:eastAsiaTheme="minorHAnsi"/>
                <w:szCs w:val="20"/>
              </w:rPr>
            </w:pPr>
            <w:r w:rsidRPr="000D2528">
              <w:rPr>
                <w:rFonts w:eastAsiaTheme="minorHAnsi" w:hint="eastAsia"/>
                <w:szCs w:val="20"/>
              </w:rPr>
              <w:t>RCT</w:t>
            </w:r>
          </w:p>
        </w:tc>
        <w:tc>
          <w:tcPr>
            <w:tcW w:w="1020"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Manipulation (n=20) chemonucleolysis(n=20) </w:t>
            </w:r>
          </w:p>
        </w:tc>
        <w:tc>
          <w:tcPr>
            <w:tcW w:w="770"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wordWrap/>
              <w:rPr>
                <w:rFonts w:eastAsiaTheme="minorHAnsi"/>
                <w:szCs w:val="20"/>
              </w:rPr>
            </w:pPr>
            <w:r w:rsidRPr="000D2528">
              <w:rPr>
                <w:rFonts w:eastAsiaTheme="minorHAnsi" w:hint="eastAsia"/>
                <w:szCs w:val="20"/>
              </w:rPr>
              <w:t>leg pain</w:t>
            </w:r>
          </w:p>
          <w:p w:rsidR="005F5A9E" w:rsidRPr="000D2528" w:rsidRDefault="005F5A9E" w:rsidP="0004183A">
            <w:pPr>
              <w:pStyle w:val="a5"/>
              <w:wordWrap/>
              <w:rPr>
                <w:rFonts w:eastAsiaTheme="minorHAnsi"/>
                <w:szCs w:val="20"/>
              </w:rPr>
            </w:pPr>
            <w:r w:rsidRPr="000D2528">
              <w:rPr>
                <w:rFonts w:eastAsiaTheme="minorHAnsi" w:hint="eastAsia"/>
                <w:szCs w:val="20"/>
              </w:rPr>
              <w:t>back pain</w:t>
            </w:r>
          </w:p>
          <w:p w:rsidR="005F5A9E" w:rsidRPr="000D2528" w:rsidRDefault="005F5A9E" w:rsidP="0004183A">
            <w:pPr>
              <w:pStyle w:val="a5"/>
              <w:wordWrap/>
              <w:rPr>
                <w:rFonts w:eastAsiaTheme="minorHAnsi"/>
                <w:szCs w:val="20"/>
              </w:rPr>
            </w:pPr>
            <w:r w:rsidRPr="000D2528">
              <w:rPr>
                <w:rFonts w:eastAsiaTheme="minorHAnsi" w:hint="eastAsia"/>
                <w:szCs w:val="20"/>
              </w:rPr>
              <w:t xml:space="preserve">RDQ </w:t>
            </w:r>
          </w:p>
        </w:tc>
        <w:tc>
          <w:tcPr>
            <w:tcW w:w="878"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4F4251" w:rsidRDefault="005F5A9E" w:rsidP="0004183A">
            <w:pPr>
              <w:pStyle w:val="a5"/>
              <w:wordWrap/>
              <w:rPr>
                <w:rFonts w:eastAsiaTheme="minorHAnsi"/>
                <w:szCs w:val="20"/>
              </w:rPr>
            </w:pPr>
            <w:r w:rsidRPr="000D2528">
              <w:rPr>
                <w:rFonts w:eastAsiaTheme="minorHAnsi" w:hint="eastAsia"/>
                <w:szCs w:val="20"/>
              </w:rPr>
              <w:t xml:space="preserve">baseline, </w:t>
            </w:r>
          </w:p>
          <w:p w:rsidR="005F5A9E" w:rsidRPr="000D2528" w:rsidRDefault="005F5A9E" w:rsidP="0004183A">
            <w:pPr>
              <w:pStyle w:val="a5"/>
              <w:wordWrap/>
              <w:rPr>
                <w:rFonts w:eastAsiaTheme="minorHAnsi"/>
                <w:szCs w:val="20"/>
              </w:rPr>
            </w:pPr>
            <w:r w:rsidRPr="000D2528">
              <w:rPr>
                <w:rFonts w:eastAsiaTheme="minorHAnsi" w:hint="eastAsia"/>
                <w:szCs w:val="20"/>
              </w:rPr>
              <w:t>2weeks, 6weeks, 12months</w:t>
            </w:r>
          </w:p>
        </w:tc>
        <w:tc>
          <w:tcPr>
            <w:tcW w:w="1147"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Manipulation &gt; chemonucleolysis in first few weeks. </w:t>
            </w:r>
          </w:p>
          <w:p w:rsidR="005F5A9E" w:rsidRPr="000D2528" w:rsidRDefault="005F5A9E" w:rsidP="0004183A">
            <w:pPr>
              <w:pStyle w:val="a5"/>
              <w:wordWrap/>
              <w:rPr>
                <w:rFonts w:eastAsiaTheme="minorHAnsi"/>
                <w:szCs w:val="20"/>
              </w:rPr>
            </w:pPr>
            <w:r w:rsidRPr="000D2528">
              <w:rPr>
                <w:rFonts w:eastAsiaTheme="minorHAnsi" w:hint="eastAsia"/>
                <w:szCs w:val="20"/>
              </w:rPr>
              <w:t>By 12months, no significant difference between the treatments</w:t>
            </w:r>
          </w:p>
        </w:tc>
      </w:tr>
    </w:tbl>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szCs w:val="20"/>
        </w:rPr>
      </w:pPr>
      <w:proofErr w:type="gramStart"/>
      <w:r w:rsidRPr="00DF33DE">
        <w:rPr>
          <w:rFonts w:eastAsiaTheme="minorHAnsi"/>
          <w:szCs w:val="20"/>
        </w:rPr>
        <w:t>POLD :</w:t>
      </w:r>
      <w:proofErr w:type="gramEnd"/>
      <w:r w:rsidRPr="00DF33DE">
        <w:rPr>
          <w:rFonts w:eastAsiaTheme="minorHAnsi"/>
          <w:szCs w:val="20"/>
        </w:rPr>
        <w:t xml:space="preserve"> Pulsation Oscillation Long Duration</w:t>
      </w:r>
    </w:p>
    <w:p w:rsidR="005F5A9E" w:rsidRPr="00DF33DE" w:rsidRDefault="005F5A9E" w:rsidP="005F5A9E">
      <w:pPr>
        <w:pStyle w:val="a5"/>
        <w:wordWrap/>
        <w:rPr>
          <w:rFonts w:eastAsiaTheme="minorHAnsi"/>
          <w:szCs w:val="20"/>
        </w:rPr>
      </w:pPr>
      <w:proofErr w:type="gramStart"/>
      <w:r w:rsidRPr="00DF33DE">
        <w:rPr>
          <w:rFonts w:eastAsiaTheme="minorHAnsi"/>
          <w:szCs w:val="20"/>
        </w:rPr>
        <w:t>RDQ :</w:t>
      </w:r>
      <w:proofErr w:type="gramEnd"/>
      <w:r w:rsidRPr="00DF33DE">
        <w:rPr>
          <w:rFonts w:eastAsiaTheme="minorHAnsi"/>
          <w:szCs w:val="20"/>
        </w:rPr>
        <w:t xml:space="preserve"> Roland disability questionnaire</w:t>
      </w:r>
    </w:p>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p>
    <w:p w:rsidR="005F5A9E" w:rsidRPr="000F3174" w:rsidRDefault="005F5A9E" w:rsidP="005F5A9E">
      <w:pPr>
        <w:pStyle w:val="a5"/>
        <w:wordWrap/>
        <w:rPr>
          <w:rFonts w:eastAsiaTheme="minorHAnsi"/>
          <w:szCs w:val="20"/>
        </w:rPr>
      </w:pPr>
      <w:r w:rsidRPr="000F3174">
        <w:rPr>
          <w:rFonts w:eastAsiaTheme="minorHAnsi"/>
          <w:szCs w:val="20"/>
        </w:rPr>
        <w:t xml:space="preserve">5. </w:t>
      </w:r>
      <w:r w:rsidRPr="000F3174">
        <w:rPr>
          <w:rFonts w:eastAsiaTheme="minorHAnsi" w:hint="eastAsia"/>
          <w:szCs w:val="20"/>
        </w:rPr>
        <w:t>신경근성</w:t>
      </w:r>
      <w:r w:rsidRPr="000F3174">
        <w:rPr>
          <w:rFonts w:eastAsiaTheme="minorHAnsi"/>
          <w:szCs w:val="20"/>
        </w:rPr>
        <w:t xml:space="preserve"> 통증을 동반한 추간판 탈출증 환자에서 운동치료는 임상적 효과(통증조절 또는 기능적향상)가 있으므로 </w:t>
      </w:r>
      <w:r w:rsidRPr="000F3174">
        <w:rPr>
          <w:rFonts w:eastAsiaTheme="minorHAnsi" w:hint="eastAsia"/>
          <w:szCs w:val="20"/>
        </w:rPr>
        <w:t>권고할</w:t>
      </w:r>
      <w:r w:rsidRPr="000F3174">
        <w:rPr>
          <w:rFonts w:eastAsiaTheme="minorHAnsi"/>
          <w:szCs w:val="20"/>
        </w:rPr>
        <w:t xml:space="preserve"> 수 있다 </w:t>
      </w:r>
    </w:p>
    <w:p w:rsidR="005F5A9E" w:rsidRPr="000F3174" w:rsidRDefault="005F5A9E" w:rsidP="005F5A9E">
      <w:pPr>
        <w:pStyle w:val="a5"/>
        <w:wordWrap/>
        <w:rPr>
          <w:rFonts w:eastAsiaTheme="minorHAnsi"/>
          <w:szCs w:val="20"/>
        </w:rPr>
      </w:pPr>
      <w:r w:rsidRPr="000F3174">
        <w:rPr>
          <w:rFonts w:eastAsiaTheme="minorHAnsi"/>
          <w:szCs w:val="20"/>
        </w:rPr>
        <w:t>(증거수준 낮음 (Low), 권고강도 강 (Strong))</w:t>
      </w:r>
    </w:p>
    <w:p w:rsidR="005F5A9E" w:rsidRPr="00DF33DE" w:rsidRDefault="005F5A9E" w:rsidP="005F5A9E">
      <w:pPr>
        <w:pStyle w:val="a5"/>
        <w:wordWrap/>
        <w:rPr>
          <w:rFonts w:eastAsiaTheme="minorHAnsi"/>
          <w:sz w:val="24"/>
          <w:szCs w:val="24"/>
        </w:rPr>
      </w:pPr>
    </w:p>
    <w:p w:rsidR="005F5A9E" w:rsidRPr="00474F6A" w:rsidRDefault="005F5A9E" w:rsidP="005F5A9E">
      <w:pPr>
        <w:wordWrap/>
        <w:rPr>
          <w:rFonts w:eastAsiaTheme="minorHAnsi"/>
          <w:b/>
          <w:sz w:val="24"/>
          <w:szCs w:val="24"/>
        </w:rPr>
      </w:pPr>
    </w:p>
    <w:tbl>
      <w:tblPr>
        <w:tblW w:w="5000" w:type="pct"/>
        <w:tblCellMar>
          <w:left w:w="0" w:type="dxa"/>
          <w:right w:w="0" w:type="dxa"/>
        </w:tblCellMar>
        <w:tblLook w:val="04A0" w:firstRow="1" w:lastRow="0" w:firstColumn="1" w:lastColumn="0" w:noHBand="0" w:noVBand="1"/>
      </w:tblPr>
      <w:tblGrid>
        <w:gridCol w:w="1340"/>
        <w:gridCol w:w="967"/>
        <w:gridCol w:w="1863"/>
        <w:gridCol w:w="1549"/>
        <w:gridCol w:w="1059"/>
        <w:gridCol w:w="2434"/>
      </w:tblGrid>
      <w:tr w:rsidR="005F5A9E" w:rsidRPr="00DF33DE" w:rsidTr="0004183A">
        <w:trPr>
          <w:trHeight w:val="1261"/>
        </w:trPr>
        <w:tc>
          <w:tcPr>
            <w:tcW w:w="727"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5F5A9E" w:rsidP="0004183A">
            <w:pPr>
              <w:widowControl/>
              <w:wordWrap/>
              <w:autoSpaceDE/>
              <w:autoSpaceDN/>
              <w:jc w:val="center"/>
              <w:rPr>
                <w:rFonts w:eastAsiaTheme="minorHAnsi" w:cs="Arial"/>
                <w:kern w:val="0"/>
                <w:szCs w:val="20"/>
              </w:rPr>
            </w:pPr>
            <w:r w:rsidRPr="00DF33DE">
              <w:rPr>
                <w:rFonts w:eastAsiaTheme="minorHAnsi" w:cs="Arial" w:hint="eastAsia"/>
                <w:b/>
                <w:bCs/>
                <w:color w:val="FFFFFF" w:themeColor="light1"/>
                <w:kern w:val="0"/>
                <w:szCs w:val="20"/>
              </w:rPr>
              <w:t>1st author</w:t>
            </w:r>
          </w:p>
        </w:tc>
        <w:tc>
          <w:tcPr>
            <w:tcW w:w="525"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5F5A9E" w:rsidP="0004183A">
            <w:pPr>
              <w:widowControl/>
              <w:wordWrap/>
              <w:autoSpaceDE/>
              <w:autoSpaceDN/>
              <w:jc w:val="center"/>
              <w:rPr>
                <w:rFonts w:eastAsiaTheme="minorHAnsi" w:cs="Arial"/>
                <w:kern w:val="0"/>
                <w:szCs w:val="20"/>
              </w:rPr>
            </w:pPr>
            <w:r w:rsidRPr="00DF33DE">
              <w:rPr>
                <w:rFonts w:eastAsiaTheme="minorHAnsi" w:cs="Arial" w:hint="eastAsia"/>
                <w:b/>
                <w:bCs/>
                <w:color w:val="FFFFFF" w:themeColor="light1"/>
                <w:kern w:val="0"/>
                <w:szCs w:val="20"/>
              </w:rPr>
              <w:t>Design</w:t>
            </w:r>
          </w:p>
        </w:tc>
        <w:tc>
          <w:tcPr>
            <w:tcW w:w="1011"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5F5A9E" w:rsidRPr="00DF33DE" w:rsidRDefault="005F5A9E" w:rsidP="0004183A">
            <w:pPr>
              <w:widowControl/>
              <w:autoSpaceDE/>
              <w:autoSpaceDN/>
              <w:jc w:val="left"/>
              <w:rPr>
                <w:rFonts w:eastAsiaTheme="minorHAnsi" w:cs="Arial"/>
                <w:b/>
                <w:bCs/>
                <w:color w:val="FFFFFF" w:themeColor="light1"/>
                <w:kern w:val="24"/>
                <w:szCs w:val="20"/>
              </w:rPr>
            </w:pPr>
          </w:p>
          <w:p w:rsidR="005F5A9E" w:rsidRPr="00DF33DE" w:rsidRDefault="005F5A9E" w:rsidP="0004183A">
            <w:pPr>
              <w:widowControl/>
              <w:autoSpaceDE/>
              <w:autoSpaceDN/>
              <w:jc w:val="left"/>
              <w:rPr>
                <w:rFonts w:eastAsiaTheme="minorHAnsi" w:cs="Arial"/>
                <w:kern w:val="0"/>
                <w:szCs w:val="20"/>
              </w:rPr>
            </w:pPr>
            <w:r w:rsidRPr="00DF33DE">
              <w:rPr>
                <w:rFonts w:eastAsiaTheme="minorHAnsi" w:cs="Arial" w:hint="eastAsia"/>
                <w:b/>
                <w:bCs/>
                <w:color w:val="FFFFFF" w:themeColor="light1"/>
                <w:kern w:val="24"/>
                <w:szCs w:val="20"/>
              </w:rPr>
              <w:t>Intervention</w:t>
            </w:r>
          </w:p>
        </w:tc>
        <w:tc>
          <w:tcPr>
            <w:tcW w:w="841"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5F5A9E" w:rsidP="0004183A">
            <w:pPr>
              <w:widowControl/>
              <w:wordWrap/>
              <w:autoSpaceDE/>
              <w:autoSpaceDN/>
              <w:jc w:val="center"/>
              <w:rPr>
                <w:rFonts w:eastAsiaTheme="minorHAnsi" w:cs="Arial"/>
                <w:kern w:val="0"/>
                <w:szCs w:val="20"/>
              </w:rPr>
            </w:pPr>
            <w:r w:rsidRPr="00DF33DE">
              <w:rPr>
                <w:rFonts w:eastAsiaTheme="minorHAnsi" w:cs="Arial" w:hint="eastAsia"/>
                <w:b/>
                <w:bCs/>
                <w:color w:val="FFFFFF" w:themeColor="light1"/>
                <w:kern w:val="0"/>
                <w:szCs w:val="20"/>
              </w:rPr>
              <w:t>Evaluation tool</w:t>
            </w:r>
          </w:p>
        </w:tc>
        <w:tc>
          <w:tcPr>
            <w:tcW w:w="575"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5F5A9E" w:rsidP="0004183A">
            <w:pPr>
              <w:widowControl/>
              <w:wordWrap/>
              <w:autoSpaceDE/>
              <w:autoSpaceDN/>
              <w:jc w:val="center"/>
              <w:rPr>
                <w:rFonts w:eastAsiaTheme="minorHAnsi" w:cs="Arial"/>
                <w:kern w:val="0"/>
                <w:szCs w:val="20"/>
              </w:rPr>
            </w:pPr>
            <w:r w:rsidRPr="00DF33DE">
              <w:rPr>
                <w:rFonts w:eastAsiaTheme="minorHAnsi" w:cs="Arial" w:hint="eastAsia"/>
                <w:b/>
                <w:bCs/>
                <w:color w:val="FFFFFF" w:themeColor="light1"/>
                <w:kern w:val="0"/>
                <w:szCs w:val="20"/>
              </w:rPr>
              <w:t>Follow up</w:t>
            </w:r>
          </w:p>
        </w:tc>
        <w:tc>
          <w:tcPr>
            <w:tcW w:w="1321" w:type="pct"/>
            <w:tcBorders>
              <w:top w:val="single" w:sz="8" w:space="0" w:color="FFFFFF"/>
              <w:left w:val="single" w:sz="8" w:space="0" w:color="FFFFFF"/>
              <w:bottom w:val="single" w:sz="24" w:space="0" w:color="FFFFFF"/>
              <w:right w:val="single" w:sz="8" w:space="0" w:color="FFFFFF"/>
            </w:tcBorders>
            <w:shd w:val="clear" w:color="auto" w:fill="4472C4"/>
            <w:tcMar>
              <w:top w:w="15" w:type="dxa"/>
              <w:left w:w="93" w:type="dxa"/>
              <w:bottom w:w="0" w:type="dxa"/>
              <w:right w:w="93" w:type="dxa"/>
            </w:tcMar>
            <w:vAlign w:val="center"/>
            <w:hideMark/>
          </w:tcPr>
          <w:p w:rsidR="005F5A9E" w:rsidRPr="00DF33DE" w:rsidRDefault="006C34E9" w:rsidP="0004183A">
            <w:pPr>
              <w:widowControl/>
              <w:wordWrap/>
              <w:autoSpaceDE/>
              <w:autoSpaceDN/>
              <w:jc w:val="center"/>
              <w:rPr>
                <w:rFonts w:eastAsiaTheme="minorHAnsi" w:cs="Arial"/>
                <w:kern w:val="0"/>
                <w:szCs w:val="20"/>
              </w:rPr>
            </w:pPr>
            <w:r w:rsidRPr="00DF33DE">
              <w:rPr>
                <w:rFonts w:eastAsiaTheme="minorHAnsi" w:cs="Arial"/>
                <w:b/>
                <w:bCs/>
                <w:color w:val="FFFFFF" w:themeColor="light1"/>
                <w:kern w:val="0"/>
                <w:szCs w:val="20"/>
              </w:rPr>
              <w:t>Outcomes</w:t>
            </w:r>
          </w:p>
        </w:tc>
      </w:tr>
      <w:tr w:rsidR="000D2528" w:rsidRPr="000D2528" w:rsidTr="000D2528">
        <w:trPr>
          <w:trHeight w:val="1858"/>
        </w:trPr>
        <w:tc>
          <w:tcPr>
            <w:tcW w:w="727"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8B3538">
            <w:pPr>
              <w:widowControl/>
              <w:wordWrap/>
              <w:autoSpaceDE/>
              <w:autoSpaceDN/>
              <w:jc w:val="left"/>
              <w:rPr>
                <w:rFonts w:eastAsiaTheme="minorHAnsi" w:cs="Arial"/>
                <w:kern w:val="0"/>
                <w:szCs w:val="20"/>
              </w:rPr>
            </w:pPr>
            <w:r w:rsidRPr="000D2528">
              <w:rPr>
                <w:rFonts w:eastAsiaTheme="minorHAnsi" w:cs="Arial" w:hint="eastAsia"/>
                <w:bCs/>
                <w:kern w:val="0"/>
                <w:szCs w:val="20"/>
              </w:rPr>
              <w:lastRenderedPageBreak/>
              <w:t>Bakhtiary AH</w:t>
            </w:r>
            <w:hyperlink w:anchor="_ENREF_21" w:tooltip="Bakhtiary, 2005 #177" w:history="1">
              <w:r w:rsidR="008B3538" w:rsidRPr="000D2528">
                <w:rPr>
                  <w:rFonts w:eastAsiaTheme="minorHAnsi" w:cs="Arial"/>
                  <w:bCs/>
                  <w:kern w:val="0"/>
                  <w:szCs w:val="20"/>
                </w:rPr>
                <w:fldChar w:fldCharType="begin"/>
              </w:r>
              <w:r w:rsidR="008B3538" w:rsidRPr="000D2528">
                <w:rPr>
                  <w:rFonts w:eastAsiaTheme="minorHAnsi" w:cs="Arial"/>
                  <w:bCs/>
                  <w:kern w:val="0"/>
                  <w:szCs w:val="20"/>
                </w:rPr>
                <w:instrText xml:space="preserve"> ADDIN EN.CITE &lt;EndNote&gt;&lt;Cite&gt;&lt;Author&gt;Bakhtiary&lt;/Author&gt;&lt;Year&gt;2005&lt;/Year&gt;&lt;RecNum&gt;177&lt;/RecNum&gt;&lt;DisplayText&gt;&lt;style face="superscript"&gt;21&lt;/style&gt;&lt;/DisplayText&gt;&lt;record&gt;&lt;rec-number&gt;177&lt;/rec-number&gt;&lt;foreign-keys&gt;&lt;key app="EN" db-id="fd2a9z0f3eep0dex5zqvz9e2zsae9rf5fpfe"&gt;177&lt;/key&gt;&lt;/foreign-keys&gt;&lt;ref-type name="Journal Article"&gt;17&lt;/ref-type&gt;&lt;contributors&gt;&lt;authors&gt;&lt;author&gt;Bakhtiary, A.H.&lt;/author&gt;&lt;author&gt;Ziaeddina, S.F. &lt;/author&gt;&lt;author&gt;Asgharb, R.&lt;/author&gt;&lt;/authors&gt;&lt;/contributors&gt;&lt;titles&gt;&lt;title&gt;Lumbar stabilizing exercises improve activities of daily living in patients with lumbar disc herniation &lt;/title&gt;&lt;secondary-title&gt;Journal of Back and Musculoskeletal Rehabilitation&lt;/secondary-title&gt;&lt;/titles&gt;&lt;periodical&gt;&lt;full-title&gt;J Back Musculoskelet Rehabil&lt;/full-title&gt;&lt;abbr-1&gt;Journal of back and musculoskeletal rehabilitation&lt;/abbr-1&gt;&lt;/periodical&gt;&lt;pages&gt;55-60&lt;/pages&gt;&lt;volume&gt;13&lt;/volume&gt;&lt;dates&gt;&lt;year&gt;2005&lt;/year&gt;&lt;/dates&gt;&lt;urls&gt;&lt;/urls&gt;&lt;/record&gt;&lt;/Cite&gt;&lt;/EndNote&gt;</w:instrText>
              </w:r>
              <w:r w:rsidR="008B3538" w:rsidRPr="000D2528">
                <w:rPr>
                  <w:rFonts w:eastAsiaTheme="minorHAnsi" w:cs="Arial"/>
                  <w:bCs/>
                  <w:kern w:val="0"/>
                  <w:szCs w:val="20"/>
                </w:rPr>
                <w:fldChar w:fldCharType="separate"/>
              </w:r>
              <w:r w:rsidR="008B3538" w:rsidRPr="000D2528">
                <w:rPr>
                  <w:rFonts w:eastAsiaTheme="minorHAnsi" w:cs="Arial"/>
                  <w:bCs/>
                  <w:noProof/>
                  <w:kern w:val="0"/>
                  <w:szCs w:val="20"/>
                  <w:vertAlign w:val="superscript"/>
                </w:rPr>
                <w:t>21</w:t>
              </w:r>
              <w:r w:rsidR="008B3538" w:rsidRPr="000D2528">
                <w:rPr>
                  <w:rFonts w:eastAsiaTheme="minorHAnsi" w:cs="Arial"/>
                  <w:bCs/>
                  <w:kern w:val="0"/>
                  <w:szCs w:val="20"/>
                </w:rPr>
                <w:fldChar w:fldCharType="end"/>
              </w:r>
            </w:hyperlink>
            <w:r w:rsidRPr="000D2528">
              <w:rPr>
                <w:rFonts w:eastAsiaTheme="minorHAnsi" w:cs="Arial" w:hint="eastAsia"/>
                <w:bCs/>
                <w:kern w:val="0"/>
                <w:szCs w:val="20"/>
              </w:rPr>
              <w:t xml:space="preserve"> </w:t>
            </w:r>
          </w:p>
        </w:tc>
        <w:tc>
          <w:tcPr>
            <w:tcW w:w="525"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Arial" w:hint="eastAsia"/>
                <w:kern w:val="0"/>
                <w:szCs w:val="20"/>
              </w:rPr>
              <w:t>RCT</w:t>
            </w:r>
          </w:p>
        </w:tc>
        <w:tc>
          <w:tcPr>
            <w:tcW w:w="1011"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widowControl/>
              <w:autoSpaceDE/>
              <w:autoSpaceDN/>
              <w:jc w:val="left"/>
              <w:rPr>
                <w:rFonts w:eastAsiaTheme="minorHAnsi" w:cs="Arial"/>
                <w:kern w:val="0"/>
                <w:szCs w:val="20"/>
              </w:rPr>
            </w:pPr>
            <w:r w:rsidRPr="000D2528">
              <w:rPr>
                <w:rFonts w:eastAsiaTheme="minorHAnsi" w:hint="eastAsia"/>
                <w:kern w:val="24"/>
                <w:szCs w:val="20"/>
              </w:rPr>
              <w:t>Group A (N=30)</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hint="eastAsia"/>
                <w:kern w:val="24"/>
                <w:szCs w:val="20"/>
              </w:rPr>
              <w:t xml:space="preserve">Lumbar stabilization exercise 4 weeks </w:t>
            </w:r>
          </w:p>
          <w:p w:rsidR="005F5A9E" w:rsidRDefault="005F5A9E" w:rsidP="0004183A">
            <w:pPr>
              <w:widowControl/>
              <w:autoSpaceDE/>
              <w:autoSpaceDN/>
              <w:jc w:val="left"/>
              <w:rPr>
                <w:rFonts w:eastAsiaTheme="minorHAnsi"/>
                <w:kern w:val="24"/>
                <w:szCs w:val="20"/>
              </w:rPr>
            </w:pPr>
            <w:r w:rsidRPr="000D2528">
              <w:rPr>
                <w:rFonts w:eastAsiaTheme="minorHAnsi" w:hint="eastAsia"/>
                <w:kern w:val="24"/>
                <w:szCs w:val="20"/>
              </w:rPr>
              <w:t xml:space="preserve">then no exercise four weeks </w:t>
            </w:r>
          </w:p>
          <w:p w:rsidR="004F4251" w:rsidRPr="000D2528" w:rsidRDefault="004F4251" w:rsidP="0004183A">
            <w:pPr>
              <w:widowControl/>
              <w:autoSpaceDE/>
              <w:autoSpaceDN/>
              <w:jc w:val="left"/>
              <w:rPr>
                <w:rFonts w:eastAsiaTheme="minorHAnsi" w:cs="Arial"/>
                <w:kern w:val="0"/>
                <w:szCs w:val="20"/>
              </w:rPr>
            </w:pPr>
          </w:p>
          <w:p w:rsidR="005F5A9E" w:rsidRPr="000D2528" w:rsidRDefault="005F5A9E" w:rsidP="0004183A">
            <w:pPr>
              <w:widowControl/>
              <w:autoSpaceDE/>
              <w:autoSpaceDN/>
              <w:jc w:val="left"/>
              <w:rPr>
                <w:rFonts w:eastAsiaTheme="minorHAnsi" w:cs="Arial"/>
                <w:kern w:val="0"/>
                <w:szCs w:val="20"/>
              </w:rPr>
            </w:pPr>
            <w:r w:rsidRPr="000D2528">
              <w:rPr>
                <w:rFonts w:eastAsiaTheme="minorHAnsi" w:hint="eastAsia"/>
                <w:kern w:val="24"/>
                <w:szCs w:val="20"/>
              </w:rPr>
              <w:t>Group B (N=30)               the opposite</w:t>
            </w:r>
          </w:p>
        </w:tc>
        <w:tc>
          <w:tcPr>
            <w:tcW w:w="841"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widowControl/>
              <w:autoSpaceDE/>
              <w:autoSpaceDN/>
              <w:jc w:val="left"/>
              <w:rPr>
                <w:rFonts w:eastAsiaTheme="minorHAnsi" w:cs="Arial"/>
                <w:kern w:val="0"/>
                <w:szCs w:val="20"/>
              </w:rPr>
            </w:pPr>
            <w:r w:rsidRPr="000D2528">
              <w:rPr>
                <w:rFonts w:eastAsiaTheme="minorHAnsi" w:hint="eastAsia"/>
                <w:kern w:val="24"/>
                <w:szCs w:val="20"/>
              </w:rPr>
              <w:t>VAS</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hint="eastAsia"/>
                <w:kern w:val="24"/>
                <w:szCs w:val="20"/>
              </w:rPr>
              <w:t>Trunk flexion</w:t>
            </w:r>
          </w:p>
          <w:p w:rsidR="005F5A9E" w:rsidRPr="000D2528" w:rsidRDefault="005F5A9E" w:rsidP="0004183A">
            <w:pPr>
              <w:widowControl/>
              <w:autoSpaceDE/>
              <w:autoSpaceDN/>
              <w:jc w:val="left"/>
              <w:rPr>
                <w:rFonts w:eastAsiaTheme="minorHAnsi" w:cs="Arial"/>
                <w:kern w:val="0"/>
                <w:szCs w:val="20"/>
              </w:rPr>
            </w:pPr>
            <w:r w:rsidRPr="000D2528">
              <w:rPr>
                <w:rFonts w:eastAsiaTheme="minorHAnsi" w:hint="eastAsia"/>
                <w:kern w:val="24"/>
                <w:szCs w:val="20"/>
              </w:rPr>
              <w:t xml:space="preserve">SLR  </w:t>
            </w:r>
          </w:p>
          <w:p w:rsidR="004F4251" w:rsidRPr="000D2528" w:rsidRDefault="005F5A9E" w:rsidP="004F4251">
            <w:pPr>
              <w:widowControl/>
              <w:autoSpaceDE/>
              <w:autoSpaceDN/>
              <w:jc w:val="left"/>
              <w:rPr>
                <w:rFonts w:eastAsiaTheme="minorHAnsi" w:cs="Arial"/>
                <w:kern w:val="0"/>
                <w:szCs w:val="20"/>
              </w:rPr>
            </w:pPr>
            <w:r w:rsidRPr="000D2528">
              <w:rPr>
                <w:rFonts w:eastAsiaTheme="minorHAnsi" w:hint="eastAsia"/>
                <w:kern w:val="24"/>
                <w:szCs w:val="20"/>
              </w:rPr>
              <w:t xml:space="preserve">time to tasks </w:t>
            </w:r>
          </w:p>
          <w:p w:rsidR="005F5A9E" w:rsidRPr="000D2528" w:rsidRDefault="005F5A9E" w:rsidP="0004183A">
            <w:pPr>
              <w:widowControl/>
              <w:autoSpaceDE/>
              <w:autoSpaceDN/>
              <w:jc w:val="left"/>
              <w:rPr>
                <w:rFonts w:eastAsiaTheme="minorHAnsi" w:cs="Arial"/>
                <w:kern w:val="0"/>
                <w:szCs w:val="20"/>
              </w:rPr>
            </w:pPr>
          </w:p>
        </w:tc>
        <w:tc>
          <w:tcPr>
            <w:tcW w:w="575"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Times New Roman" w:hint="eastAsia"/>
                <w:szCs w:val="20"/>
              </w:rPr>
              <w:t>8 weeks</w:t>
            </w:r>
          </w:p>
        </w:tc>
        <w:tc>
          <w:tcPr>
            <w:tcW w:w="1321"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15" w:type="dxa"/>
              <w:left w:w="93" w:type="dxa"/>
              <w:bottom w:w="0" w:type="dxa"/>
              <w:right w:w="93" w:type="dxa"/>
            </w:tcMar>
            <w:vAlign w:val="center"/>
            <w:hideMark/>
          </w:tcPr>
          <w:p w:rsidR="005F5A9E" w:rsidRPr="000D2528" w:rsidRDefault="005F5A9E" w:rsidP="0004183A">
            <w:pPr>
              <w:widowControl/>
              <w:wordWrap/>
              <w:autoSpaceDE/>
              <w:autoSpaceDN/>
              <w:jc w:val="left"/>
              <w:rPr>
                <w:rFonts w:eastAsiaTheme="minorHAnsi" w:cs="Arial"/>
                <w:kern w:val="0"/>
                <w:szCs w:val="20"/>
              </w:rPr>
            </w:pPr>
            <w:r w:rsidRPr="000D2528">
              <w:rPr>
                <w:rFonts w:eastAsiaTheme="minorHAnsi" w:cs="Times New Roman" w:hint="eastAsia"/>
                <w:szCs w:val="20"/>
              </w:rPr>
              <w:t xml:space="preserve">Significant improvement of all evaluation parameters after 4 weeks of exercise </w:t>
            </w:r>
          </w:p>
        </w:tc>
      </w:tr>
    </w:tbl>
    <w:p w:rsidR="005F5A9E" w:rsidRPr="00DF33DE" w:rsidRDefault="005F5A9E" w:rsidP="005F5A9E">
      <w:pPr>
        <w:pStyle w:val="a5"/>
        <w:wordWrap/>
        <w:rPr>
          <w:rFonts w:eastAsiaTheme="minorHAnsi"/>
          <w:sz w:val="24"/>
          <w:szCs w:val="24"/>
        </w:rPr>
      </w:pPr>
    </w:p>
    <w:p w:rsidR="005F5A9E" w:rsidRPr="00DF33DE" w:rsidRDefault="005F5A9E" w:rsidP="005F5A9E">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p>
    <w:p w:rsidR="005F5A9E" w:rsidRPr="000F3174" w:rsidRDefault="005F5A9E" w:rsidP="005F5A9E">
      <w:pPr>
        <w:pStyle w:val="a5"/>
        <w:wordWrap/>
        <w:rPr>
          <w:rFonts w:eastAsiaTheme="minorHAnsi"/>
          <w:szCs w:val="20"/>
        </w:rPr>
      </w:pPr>
      <w:r w:rsidRPr="000F3174">
        <w:rPr>
          <w:rFonts w:eastAsiaTheme="minorHAnsi"/>
          <w:szCs w:val="20"/>
        </w:rPr>
        <w:t xml:space="preserve">6. </w:t>
      </w:r>
      <w:r w:rsidRPr="000F3174">
        <w:rPr>
          <w:rFonts w:eastAsiaTheme="minorHAnsi" w:hint="eastAsia"/>
          <w:szCs w:val="20"/>
        </w:rPr>
        <w:t>신경근성</w:t>
      </w:r>
      <w:r w:rsidRPr="000F3174">
        <w:rPr>
          <w:rFonts w:eastAsiaTheme="minorHAnsi"/>
          <w:szCs w:val="20"/>
        </w:rPr>
        <w:t xml:space="preserve"> 통증을 동반한 추간판 탈출증 환자에서 견인치료는 </w:t>
      </w:r>
      <w:r w:rsidRPr="000F3174">
        <w:rPr>
          <w:rFonts w:eastAsiaTheme="minorHAnsi" w:hint="eastAsia"/>
          <w:szCs w:val="20"/>
        </w:rPr>
        <w:t>임상적</w:t>
      </w:r>
      <w:r w:rsidRPr="000F3174">
        <w:rPr>
          <w:rFonts w:eastAsiaTheme="minorHAnsi"/>
          <w:szCs w:val="20"/>
        </w:rPr>
        <w:t xml:space="preserve"> 효과(통증조절 또는 기능적향상)가 있으므로 </w:t>
      </w:r>
      <w:r w:rsidRPr="000F3174">
        <w:rPr>
          <w:rFonts w:eastAsiaTheme="minorHAnsi" w:hint="eastAsia"/>
          <w:szCs w:val="20"/>
        </w:rPr>
        <w:t>권고할</w:t>
      </w:r>
      <w:r w:rsidRPr="000F3174">
        <w:rPr>
          <w:rFonts w:eastAsiaTheme="minorHAnsi"/>
          <w:szCs w:val="20"/>
        </w:rPr>
        <w:t xml:space="preserve"> 수 있다</w:t>
      </w:r>
    </w:p>
    <w:p w:rsidR="005F5A9E" w:rsidRPr="000F3174" w:rsidRDefault="005F5A9E" w:rsidP="005F5A9E">
      <w:pPr>
        <w:pStyle w:val="a5"/>
        <w:wordWrap/>
        <w:rPr>
          <w:rFonts w:eastAsiaTheme="minorHAnsi"/>
          <w:szCs w:val="20"/>
        </w:rPr>
      </w:pPr>
      <w:r w:rsidRPr="000F3174">
        <w:rPr>
          <w:rFonts w:eastAsiaTheme="minorHAnsi"/>
          <w:szCs w:val="20"/>
        </w:rPr>
        <w:t>(증거수준 중간 (Moderate), 권고강도 강 (Strong))</w:t>
      </w:r>
    </w:p>
    <w:p w:rsidR="005F5A9E" w:rsidRPr="00474F6A" w:rsidRDefault="005F5A9E" w:rsidP="005F5A9E">
      <w:pPr>
        <w:pStyle w:val="a5"/>
        <w:wordWrap/>
        <w:rPr>
          <w:rFonts w:eastAsiaTheme="minorHAnsi"/>
          <w:szCs w:val="20"/>
        </w:rPr>
      </w:pPr>
    </w:p>
    <w:p w:rsidR="005F5A9E" w:rsidRPr="00DF33DE" w:rsidRDefault="005F5A9E" w:rsidP="005F5A9E">
      <w:pPr>
        <w:pStyle w:val="a5"/>
        <w:wordWrap/>
        <w:rPr>
          <w:rFonts w:eastAsiaTheme="minorHAnsi"/>
          <w:szCs w:val="20"/>
        </w:rPr>
      </w:pPr>
    </w:p>
    <w:tbl>
      <w:tblPr>
        <w:tblW w:w="5000" w:type="pct"/>
        <w:tblCellMar>
          <w:left w:w="0" w:type="dxa"/>
          <w:right w:w="0" w:type="dxa"/>
        </w:tblCellMar>
        <w:tblLook w:val="04A0" w:firstRow="1" w:lastRow="0" w:firstColumn="1" w:lastColumn="0" w:noHBand="0" w:noVBand="1"/>
      </w:tblPr>
      <w:tblGrid>
        <w:gridCol w:w="1134"/>
        <w:gridCol w:w="943"/>
        <w:gridCol w:w="1857"/>
        <w:gridCol w:w="1460"/>
        <w:gridCol w:w="1839"/>
        <w:gridCol w:w="2081"/>
      </w:tblGrid>
      <w:tr w:rsidR="005F5A9E" w:rsidRPr="00DF33DE" w:rsidTr="004F4251">
        <w:trPr>
          <w:trHeight w:val="1040"/>
        </w:trPr>
        <w:tc>
          <w:tcPr>
            <w:tcW w:w="609"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5F5A9E" w:rsidRPr="00DF33DE" w:rsidRDefault="006C34E9" w:rsidP="006C34E9">
            <w:pPr>
              <w:pStyle w:val="a5"/>
              <w:wordWrap/>
              <w:rPr>
                <w:rFonts w:eastAsiaTheme="minorHAnsi"/>
                <w:color w:val="FFFFFF" w:themeColor="background1"/>
                <w:szCs w:val="20"/>
              </w:rPr>
            </w:pPr>
            <w:r>
              <w:rPr>
                <w:rFonts w:eastAsiaTheme="minorHAnsi" w:hint="eastAsia"/>
                <w:b/>
                <w:bCs/>
                <w:color w:val="FFFFFF" w:themeColor="background1"/>
                <w:szCs w:val="20"/>
              </w:rPr>
              <w:t>1</w:t>
            </w:r>
            <w:r w:rsidRPr="006C34E9">
              <w:rPr>
                <w:rFonts w:eastAsiaTheme="minorHAnsi" w:hint="eastAsia"/>
                <w:b/>
                <w:bCs/>
                <w:color w:val="FFFFFF" w:themeColor="background1"/>
                <w:szCs w:val="20"/>
              </w:rPr>
              <w:t>st</w:t>
            </w:r>
            <w:r>
              <w:rPr>
                <w:rFonts w:eastAsiaTheme="minorHAnsi" w:hint="eastAsia"/>
                <w:b/>
                <w:bCs/>
                <w:color w:val="FFFFFF" w:themeColor="background1"/>
                <w:szCs w:val="20"/>
              </w:rPr>
              <w:t xml:space="preserve"> author </w:t>
            </w:r>
          </w:p>
        </w:tc>
        <w:tc>
          <w:tcPr>
            <w:tcW w:w="506"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5F5A9E" w:rsidRPr="00DF33DE" w:rsidRDefault="005F5A9E" w:rsidP="0004183A">
            <w:pPr>
              <w:pStyle w:val="a5"/>
              <w:wordWrap/>
              <w:rPr>
                <w:rFonts w:eastAsiaTheme="minorHAnsi"/>
                <w:color w:val="FFFFFF" w:themeColor="background1"/>
                <w:szCs w:val="20"/>
              </w:rPr>
            </w:pPr>
            <w:r w:rsidRPr="00DF33DE">
              <w:rPr>
                <w:rFonts w:eastAsiaTheme="minorHAnsi" w:hint="eastAsia"/>
                <w:b/>
                <w:bCs/>
                <w:color w:val="FFFFFF" w:themeColor="background1"/>
                <w:szCs w:val="20"/>
              </w:rPr>
              <w:t>Design</w:t>
            </w:r>
          </w:p>
        </w:tc>
        <w:tc>
          <w:tcPr>
            <w:tcW w:w="997"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5F5A9E" w:rsidRPr="00DF33DE" w:rsidRDefault="005F5A9E" w:rsidP="0004183A">
            <w:pPr>
              <w:pStyle w:val="a5"/>
              <w:wordWrap/>
              <w:rPr>
                <w:rFonts w:eastAsiaTheme="minorHAnsi"/>
                <w:color w:val="FFFFFF" w:themeColor="background1"/>
                <w:szCs w:val="20"/>
              </w:rPr>
            </w:pPr>
            <w:r w:rsidRPr="00DF33DE">
              <w:rPr>
                <w:rFonts w:eastAsiaTheme="minorHAnsi" w:hint="eastAsia"/>
                <w:b/>
                <w:bCs/>
                <w:color w:val="FFFFFF" w:themeColor="background1"/>
                <w:szCs w:val="20"/>
              </w:rPr>
              <w:t>Participants</w:t>
            </w:r>
          </w:p>
        </w:tc>
        <w:tc>
          <w:tcPr>
            <w:tcW w:w="784"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5F5A9E" w:rsidRPr="00DF33DE" w:rsidRDefault="006C34E9" w:rsidP="0004183A">
            <w:pPr>
              <w:pStyle w:val="a5"/>
              <w:wordWrap/>
              <w:rPr>
                <w:rFonts w:eastAsiaTheme="minorHAnsi"/>
                <w:color w:val="FFFFFF" w:themeColor="background1"/>
                <w:szCs w:val="20"/>
              </w:rPr>
            </w:pPr>
            <w:r w:rsidRPr="00DF33DE">
              <w:rPr>
                <w:rFonts w:eastAsiaTheme="minorHAnsi"/>
                <w:b/>
                <w:bCs/>
                <w:color w:val="FFFFFF" w:themeColor="background1"/>
                <w:szCs w:val="20"/>
              </w:rPr>
              <w:t>E</w:t>
            </w:r>
            <w:r w:rsidR="005F5A9E" w:rsidRPr="00DF33DE">
              <w:rPr>
                <w:rFonts w:eastAsiaTheme="minorHAnsi" w:hint="eastAsia"/>
                <w:b/>
                <w:bCs/>
                <w:color w:val="FFFFFF" w:themeColor="background1"/>
                <w:szCs w:val="20"/>
              </w:rPr>
              <w:t>valuation</w:t>
            </w:r>
            <w:r>
              <w:rPr>
                <w:rFonts w:eastAsiaTheme="minorHAnsi" w:hint="eastAsia"/>
                <w:b/>
                <w:bCs/>
                <w:color w:val="FFFFFF" w:themeColor="background1"/>
                <w:szCs w:val="20"/>
              </w:rPr>
              <w:t xml:space="preserve"> tool</w:t>
            </w:r>
          </w:p>
        </w:tc>
        <w:tc>
          <w:tcPr>
            <w:tcW w:w="987"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5F5A9E" w:rsidRPr="00DF33DE" w:rsidRDefault="005F5A9E" w:rsidP="0004183A">
            <w:pPr>
              <w:pStyle w:val="a5"/>
              <w:wordWrap/>
              <w:rPr>
                <w:rFonts w:eastAsiaTheme="minorHAnsi"/>
                <w:color w:val="FFFFFF" w:themeColor="background1"/>
                <w:szCs w:val="20"/>
              </w:rPr>
            </w:pPr>
            <w:r w:rsidRPr="00DF33DE">
              <w:rPr>
                <w:rFonts w:eastAsiaTheme="minorHAnsi" w:hint="eastAsia"/>
                <w:b/>
                <w:bCs/>
                <w:color w:val="FFFFFF" w:themeColor="background1"/>
                <w:szCs w:val="20"/>
              </w:rPr>
              <w:t xml:space="preserve">Follow up </w:t>
            </w:r>
          </w:p>
        </w:tc>
        <w:tc>
          <w:tcPr>
            <w:tcW w:w="1118"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5F5A9E" w:rsidRPr="00DF33DE" w:rsidRDefault="005F5A9E" w:rsidP="0004183A">
            <w:pPr>
              <w:pStyle w:val="a5"/>
              <w:wordWrap/>
              <w:rPr>
                <w:rFonts w:eastAsiaTheme="minorHAnsi"/>
                <w:color w:val="FFFFFF" w:themeColor="background1"/>
                <w:szCs w:val="20"/>
              </w:rPr>
            </w:pPr>
            <w:r w:rsidRPr="00DF33DE">
              <w:rPr>
                <w:rFonts w:eastAsiaTheme="minorHAnsi" w:hint="eastAsia"/>
                <w:b/>
                <w:bCs/>
                <w:color w:val="FFFFFF" w:themeColor="background1"/>
                <w:szCs w:val="20"/>
              </w:rPr>
              <w:t>Outcomes</w:t>
            </w:r>
          </w:p>
        </w:tc>
      </w:tr>
      <w:tr w:rsidR="005F5A9E" w:rsidRPr="00DF33DE" w:rsidTr="004F4251">
        <w:trPr>
          <w:trHeight w:val="1924"/>
        </w:trPr>
        <w:tc>
          <w:tcPr>
            <w:tcW w:w="609"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8B3538">
            <w:pPr>
              <w:pStyle w:val="a5"/>
              <w:wordWrap/>
              <w:rPr>
                <w:rFonts w:eastAsiaTheme="minorHAnsi"/>
                <w:szCs w:val="20"/>
              </w:rPr>
            </w:pPr>
            <w:r w:rsidRPr="000D2528">
              <w:rPr>
                <w:rFonts w:eastAsiaTheme="minorHAnsi" w:hint="eastAsia"/>
                <w:bCs/>
                <w:szCs w:val="20"/>
              </w:rPr>
              <w:t>Prasad KS</w:t>
            </w:r>
            <w:hyperlink w:anchor="_ENREF_24" w:tooltip="Prasad, 2012 #110" w:history="1">
              <w:r w:rsidR="008B3538" w:rsidRPr="000D2528">
                <w:rPr>
                  <w:rFonts w:eastAsiaTheme="minorHAnsi"/>
                  <w:bCs/>
                  <w:szCs w:val="20"/>
                </w:rPr>
                <w:fldChar w:fldCharType="begin">
                  <w:fldData xml:space="preserve">PEVuZE5vdGU+PENpdGU+PEF1dGhvcj5QcmFzYWQ8L0F1dGhvcj48WWVhcj4yMDEyPC9ZZWFyPjxS
ZWNOdW0+MTEwPC9SZWNOdW0+PERpc3BsYXlUZXh0PjxzdHlsZSBmYWNlPSJzdXBlcnNjcmlwdCI+
MjQ8L3N0eWxlPjwvRGlzcGxheVRleHQ+PHJlY29yZD48cmVjLW51bWJlcj4xMTA8L3JlYy1udW1i
ZXI+PGZvcmVpZ24ta2V5cz48a2V5IGFwcD0iRU4iIGRiLWlkPSJmZDJhOXowZjNlZXAwZGV4NXpx
dno5ZTJ6c2FlOXJmNWZwZmUiPjExMDwva2V5PjwvZm9yZWlnbi1rZXlzPjxyZWYtdHlwZSBuYW1l
PSJKb3VybmFsIEFydGljbGUiPjE3PC9yZWYtdHlwZT48Y29udHJpYnV0b3JzPjxhdXRob3JzPjxh
dXRob3I+UHJhc2FkLCBLLiBTLjwvYXV0aG9yPjxhdXRob3I+R3JlZ3NvbiwgQi4gQS48L2F1dGhv
cj48YXV0aG9yPkhhcmdyZWF2ZXMsIEcuPC9hdXRob3I+PGF1dGhvcj5CeXJuZXMsIFQuPC9hdXRo
b3I+PGF1dGhvcj5XaW5idXJuLCBQLjwvYXV0aG9yPjxhdXRob3I+TWVuZGVsb3csIEEuIEQuPC9h
dXRob3I+PC9hdXRob3JzPjwvY29udHJpYnV0b3JzPjxhdXRoLWFkZHJlc3M+RGVwYXJ0bWVudCBv
ZiBOZXVyb3N1cmdlcnksIEphbWVzIENvb2sgVW5pdmVyc2l0eSBIb3NwaXRhbCwgTWlkZGxlc2Jy
b3VnaCwgVW5pdGVkIEtpbmdkb20uIG1hbmp1bmF0aC5wcmFzYWRAZG9jdG9ycy5vcmcudWs8L2F1
dGgtYWRkcmVzcz48dGl0bGVzPjx0aXRsZT5JbnZlcnNpb24gdGhlcmFweSBpbiBwYXRpZW50cyB3
aXRoIHB1cmUgc2luZ2xlIGxldmVsIGx1bWJhciBkaXNjb2dlbmljIGRpc2Vhc2U6IGEgcGlsb3Qg
cmFuZG9taXplZCB0cmlhbDwvdGl0bGU+PHNlY29uZGFyeS10aXRsZT5EaXNhYmlsIFJlaGFiaWw8
L3NlY29uZGFyeS10aXRsZT48YWx0LXRpdGxlPkRpc2FiaWxpdHkgYW5kIHJlaGFiaWxpdGF0aW9u
PC9hbHQtdGl0bGU+PC90aXRsZXM+PHBlcmlvZGljYWw+PGZ1bGwtdGl0bGU+RGlzYWJpbCBSZWhh
YmlsPC9mdWxsLXRpdGxlPjxhYmJyLTE+RGlzYWJpbGl0eSBhbmQgcmVoYWJpbGl0YXRpb248L2Fi
YnItMT48L3BlcmlvZGljYWw+PGFsdC1wZXJpb2RpY2FsPjxmdWxsLXRpdGxlPkRpc2FiaWwgUmVo
YWJpbDwvZnVsbC10aXRsZT48YWJici0xPkRpc2FiaWxpdHkgYW5kIHJlaGFiaWxpdGF0aW9uPC9h
YmJyLTE+PC9hbHQtcGVyaW9kaWNhbD48cGFnZXM+MTQ3My04MDwvcGFnZXM+PHZvbHVtZT4zNDwv
dm9sdW1lPjxudW1iZXI+MTc8L251bWJlcj48ZWRpdGlvbj4yMDEyLzAxLzI0PC9lZGl0aW9uPjxr
ZXl3b3Jkcz48a2V5d29yZD5BZHVsdDwva2V5d29yZD48a2V5d29yZD5EaXNhYmlsaXR5IEV2YWx1
YXRpb248L2tleXdvcmQ+PGtleXdvcmQ+RmVtYWxlPC9rZXl3b3JkPjxrZXl3b3JkPkhlYWQtRG93
biBUaWx0PC9rZXl3b3JkPjxrZXl3b3JkPkh1bWFuczwva2V5d29yZD48a2V5d29yZD5JbnRlcnZl
cnRlYnJhbCBEaXNjIERlZ2VuZXJhdGlvbi9wYXRob2xvZ3kvcGh5c2lvcGF0aG9sb2d5LyB0aGVy
YXB5PC9rZXl3b3JkPjxrZXl3b3JkPkludGVydmVydGVicmFsIERpc2MgRGlzcGxhY2VtZW50L3Bh
dGhvbG9neS9waHlzaW9wYXRob2xvZ3kvIHRoZXJhcHk8L2tleXdvcmQ+PGtleXdvcmQ+TG93IEJh
Y2sgUGFpbi9kaWFnbm9zaXMvdGhlcmFweTwva2V5d29yZD48a2V5d29yZD5MdW1iYXIgVmVydGVi
cmFlL3BhdGhvbG9neS8gcGh5c2lvcGF0aG9sb2d5PC9rZXl3b3JkPjxrZXl3b3JkPk1hZ25ldGlj
IFJlc29uYW5jZSBJbWFnaW5nPC9rZXl3b3JkPjxrZXl3b3JkPk1hbGU8L2tleXdvcmQ+PGtleXdv
cmQ+UGFpbiBNZWFzdXJlbWVudDwva2V5d29yZD48a2V5d29yZD5QaWxvdCBQcm9qZWN0czwva2V5
d29yZD48a2V5d29yZD5Qcm9zcGVjdGl2ZSBTdHVkaWVzPC9rZXl3b3JkPjxrZXl3b3JkPlNjaWF0
aWNhLyBldGlvbG9neS90aGVyYXB5PC9rZXl3b3JkPjxrZXl3b3JkPlRyYWN0aW9uL2luc3RydW1l
bnRhdGlvbi8gbWV0aG9kczwva2V5d29yZD48a2V5d29yZD5UcmVhdG1lbnQgT3V0Y29tZTwva2V5
d29yZD48a2V5d29yZD5Vbml0ZWQgS2luZ2RvbTwva2V5d29yZD48L2tleXdvcmRzPjxkYXRlcz48
eWVhcj4yMDEyPC95ZWFyPjwvZGF0ZXM+PGlzYm4+MTQ2NC01MTY1IChFbGVjdHJvbmljKSYjeEQ7
MDk2My04Mjg4IChMaW5raW5nKTwvaXNibj48YWNjZXNzaW9uLW51bT4yMjI2MzY0ODwvYWNjZXNz
aW9uLW51bT48dXJscz48L3VybHM+PGVsZWN0cm9uaWMtcmVzb3VyY2UtbnVtPjEwLjMxMDkvMDk2
MzgyODguMjAxMS42NDcyMzE8L2VsZWN0cm9uaWMtcmVzb3VyY2UtbnVtPjxyZW1vdGUtZGF0YWJh
c2UtcHJvdmlkZXI+TkxNPC9yZW1vdGUtZGF0YWJhc2UtcHJvdmlkZXI+PGxhbmd1YWdlPmVuZzwv
bGFuZ3VhZ2U+PC9yZWNvcmQ+PC9DaXRlPjwvRW5kTm90ZT5=
</w:fldData>
                </w:fldChar>
              </w:r>
              <w:r w:rsidR="008B3538" w:rsidRPr="000D2528">
                <w:rPr>
                  <w:rFonts w:eastAsiaTheme="minorHAnsi"/>
                  <w:bCs/>
                  <w:szCs w:val="20"/>
                </w:rPr>
                <w:instrText xml:space="preserve"> ADDIN EN.CITE </w:instrText>
              </w:r>
              <w:r w:rsidR="008B3538" w:rsidRPr="000D2528">
                <w:rPr>
                  <w:rFonts w:eastAsiaTheme="minorHAnsi"/>
                  <w:bCs/>
                  <w:szCs w:val="20"/>
                </w:rPr>
                <w:fldChar w:fldCharType="begin">
                  <w:fldData xml:space="preserve">PEVuZE5vdGU+PENpdGU+PEF1dGhvcj5QcmFzYWQ8L0F1dGhvcj48WWVhcj4yMDEyPC9ZZWFyPjxS
ZWNOdW0+MTEwPC9SZWNOdW0+PERpc3BsYXlUZXh0PjxzdHlsZSBmYWNlPSJzdXBlcnNjcmlwdCI+
MjQ8L3N0eWxlPjwvRGlzcGxheVRleHQ+PHJlY29yZD48cmVjLW51bWJlcj4xMTA8L3JlYy1udW1i
ZXI+PGZvcmVpZ24ta2V5cz48a2V5IGFwcD0iRU4iIGRiLWlkPSJmZDJhOXowZjNlZXAwZGV4NXpx
dno5ZTJ6c2FlOXJmNWZwZmUiPjExMDwva2V5PjwvZm9yZWlnbi1rZXlzPjxyZWYtdHlwZSBuYW1l
PSJKb3VybmFsIEFydGljbGUiPjE3PC9yZWYtdHlwZT48Y29udHJpYnV0b3JzPjxhdXRob3JzPjxh
dXRob3I+UHJhc2FkLCBLLiBTLjwvYXV0aG9yPjxhdXRob3I+R3JlZ3NvbiwgQi4gQS48L2F1dGhv
cj48YXV0aG9yPkhhcmdyZWF2ZXMsIEcuPC9hdXRob3I+PGF1dGhvcj5CeXJuZXMsIFQuPC9hdXRo
b3I+PGF1dGhvcj5XaW5idXJuLCBQLjwvYXV0aG9yPjxhdXRob3I+TWVuZGVsb3csIEEuIEQuPC9h
dXRob3I+PC9hdXRob3JzPjwvY29udHJpYnV0b3JzPjxhdXRoLWFkZHJlc3M+RGVwYXJ0bWVudCBv
ZiBOZXVyb3N1cmdlcnksIEphbWVzIENvb2sgVW5pdmVyc2l0eSBIb3NwaXRhbCwgTWlkZGxlc2Jy
b3VnaCwgVW5pdGVkIEtpbmdkb20uIG1hbmp1bmF0aC5wcmFzYWRAZG9jdG9ycy5vcmcudWs8L2F1
dGgtYWRkcmVzcz48dGl0bGVzPjx0aXRsZT5JbnZlcnNpb24gdGhlcmFweSBpbiBwYXRpZW50cyB3
aXRoIHB1cmUgc2luZ2xlIGxldmVsIGx1bWJhciBkaXNjb2dlbmljIGRpc2Vhc2U6IGEgcGlsb3Qg
cmFuZG9taXplZCB0cmlhbDwvdGl0bGU+PHNlY29uZGFyeS10aXRsZT5EaXNhYmlsIFJlaGFiaWw8
L3NlY29uZGFyeS10aXRsZT48YWx0LXRpdGxlPkRpc2FiaWxpdHkgYW5kIHJlaGFiaWxpdGF0aW9u
PC9hbHQtdGl0bGU+PC90aXRsZXM+PHBlcmlvZGljYWw+PGZ1bGwtdGl0bGU+RGlzYWJpbCBSZWhh
YmlsPC9mdWxsLXRpdGxlPjxhYmJyLTE+RGlzYWJpbGl0eSBhbmQgcmVoYWJpbGl0YXRpb248L2Fi
YnItMT48L3BlcmlvZGljYWw+PGFsdC1wZXJpb2RpY2FsPjxmdWxsLXRpdGxlPkRpc2FiaWwgUmVo
YWJpbDwvZnVsbC10aXRsZT48YWJici0xPkRpc2FiaWxpdHkgYW5kIHJlaGFiaWxpdGF0aW9uPC9h
YmJyLTE+PC9hbHQtcGVyaW9kaWNhbD48cGFnZXM+MTQ3My04MDwvcGFnZXM+PHZvbHVtZT4zNDwv
dm9sdW1lPjxudW1iZXI+MTc8L251bWJlcj48ZWRpdGlvbj4yMDEyLzAxLzI0PC9lZGl0aW9uPjxr
ZXl3b3Jkcz48a2V5d29yZD5BZHVsdDwva2V5d29yZD48a2V5d29yZD5EaXNhYmlsaXR5IEV2YWx1
YXRpb248L2tleXdvcmQ+PGtleXdvcmQ+RmVtYWxlPC9rZXl3b3JkPjxrZXl3b3JkPkhlYWQtRG93
biBUaWx0PC9rZXl3b3JkPjxrZXl3b3JkPkh1bWFuczwva2V5d29yZD48a2V5d29yZD5JbnRlcnZl
cnRlYnJhbCBEaXNjIERlZ2VuZXJhdGlvbi9wYXRob2xvZ3kvcGh5c2lvcGF0aG9sb2d5LyB0aGVy
YXB5PC9rZXl3b3JkPjxrZXl3b3JkPkludGVydmVydGVicmFsIERpc2MgRGlzcGxhY2VtZW50L3Bh
dGhvbG9neS9waHlzaW9wYXRob2xvZ3kvIHRoZXJhcHk8L2tleXdvcmQ+PGtleXdvcmQ+TG93IEJh
Y2sgUGFpbi9kaWFnbm9zaXMvdGhlcmFweTwva2V5d29yZD48a2V5d29yZD5MdW1iYXIgVmVydGVi
cmFlL3BhdGhvbG9neS8gcGh5c2lvcGF0aG9sb2d5PC9rZXl3b3JkPjxrZXl3b3JkPk1hZ25ldGlj
IFJlc29uYW5jZSBJbWFnaW5nPC9rZXl3b3JkPjxrZXl3b3JkPk1hbGU8L2tleXdvcmQ+PGtleXdv
cmQ+UGFpbiBNZWFzdXJlbWVudDwva2V5d29yZD48a2V5d29yZD5QaWxvdCBQcm9qZWN0czwva2V5
d29yZD48a2V5d29yZD5Qcm9zcGVjdGl2ZSBTdHVkaWVzPC9rZXl3b3JkPjxrZXl3b3JkPlNjaWF0
aWNhLyBldGlvbG9neS90aGVyYXB5PC9rZXl3b3JkPjxrZXl3b3JkPlRyYWN0aW9uL2luc3RydW1l
bnRhdGlvbi8gbWV0aG9kczwva2V5d29yZD48a2V5d29yZD5UcmVhdG1lbnQgT3V0Y29tZTwva2V5
d29yZD48a2V5d29yZD5Vbml0ZWQgS2luZ2RvbTwva2V5d29yZD48L2tleXdvcmRzPjxkYXRlcz48
eWVhcj4yMDEyPC95ZWFyPjwvZGF0ZXM+PGlzYm4+MTQ2NC01MTY1IChFbGVjdHJvbmljKSYjeEQ7
MDk2My04Mjg4IChMaW5raW5nKTwvaXNibj48YWNjZXNzaW9uLW51bT4yMjI2MzY0ODwvYWNjZXNz
aW9uLW51bT48dXJscz48L3VybHM+PGVsZWN0cm9uaWMtcmVzb3VyY2UtbnVtPjEwLjMxMDkvMDk2
MzgyODguMjAxMS42NDcyMzE8L2VsZWN0cm9uaWMtcmVzb3VyY2UtbnVtPjxyZW1vdGUtZGF0YWJh
c2UtcHJvdmlkZXI+TkxNPC9yZW1vdGUtZGF0YWJhc2UtcHJvdmlkZXI+PGxhbmd1YWdlPmVuZzwv
bGFuZ3VhZ2U+PC9yZWNvcmQ+PC9DaXRlPjwvRW5kTm90ZT5=
</w:fldData>
                </w:fldChar>
              </w:r>
              <w:r w:rsidR="008B3538" w:rsidRPr="000D2528">
                <w:rPr>
                  <w:rFonts w:eastAsiaTheme="minorHAnsi"/>
                  <w:bCs/>
                  <w:szCs w:val="20"/>
                </w:rPr>
                <w:instrText xml:space="preserve"> ADDIN EN.CITE.DATA </w:instrText>
              </w:r>
              <w:r w:rsidR="008B3538" w:rsidRPr="000D2528">
                <w:rPr>
                  <w:rFonts w:eastAsiaTheme="minorHAnsi"/>
                  <w:bCs/>
                  <w:szCs w:val="20"/>
                </w:rPr>
              </w:r>
              <w:r w:rsidR="008B3538" w:rsidRPr="000D2528">
                <w:rPr>
                  <w:rFonts w:eastAsiaTheme="minorHAnsi"/>
                  <w:bCs/>
                  <w:szCs w:val="20"/>
                </w:rPr>
                <w:fldChar w:fldCharType="end"/>
              </w:r>
              <w:r w:rsidR="008B3538" w:rsidRPr="000D2528">
                <w:rPr>
                  <w:rFonts w:eastAsiaTheme="minorHAnsi"/>
                  <w:bCs/>
                  <w:szCs w:val="20"/>
                </w:rPr>
              </w:r>
              <w:r w:rsidR="008B3538" w:rsidRPr="000D2528">
                <w:rPr>
                  <w:rFonts w:eastAsiaTheme="minorHAnsi"/>
                  <w:bCs/>
                  <w:szCs w:val="20"/>
                </w:rPr>
                <w:fldChar w:fldCharType="separate"/>
              </w:r>
              <w:r w:rsidR="008B3538" w:rsidRPr="000D2528">
                <w:rPr>
                  <w:rFonts w:eastAsiaTheme="minorHAnsi"/>
                  <w:bCs/>
                  <w:noProof/>
                  <w:szCs w:val="20"/>
                  <w:vertAlign w:val="superscript"/>
                </w:rPr>
                <w:t>24</w:t>
              </w:r>
              <w:r w:rsidR="008B3538" w:rsidRPr="000D2528">
                <w:rPr>
                  <w:rFonts w:eastAsiaTheme="minorHAnsi"/>
                  <w:bCs/>
                  <w:szCs w:val="20"/>
                </w:rPr>
                <w:fldChar w:fldCharType="end"/>
              </w:r>
            </w:hyperlink>
          </w:p>
        </w:tc>
        <w:tc>
          <w:tcPr>
            <w:tcW w:w="506"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RCT</w:t>
            </w:r>
          </w:p>
        </w:tc>
        <w:tc>
          <w:tcPr>
            <w:tcW w:w="997"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Traction+physical therapy (n=13), Physical therapy (n=11) </w:t>
            </w:r>
          </w:p>
        </w:tc>
        <w:tc>
          <w:tcPr>
            <w:tcW w:w="784"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SF36 </w:t>
            </w:r>
          </w:p>
          <w:p w:rsidR="005F5A9E" w:rsidRPr="000D2528" w:rsidRDefault="005F5A9E" w:rsidP="0004183A">
            <w:pPr>
              <w:pStyle w:val="a5"/>
              <w:wordWrap/>
              <w:rPr>
                <w:rFonts w:eastAsiaTheme="minorHAnsi"/>
                <w:szCs w:val="20"/>
              </w:rPr>
            </w:pPr>
            <w:r w:rsidRPr="000D2528">
              <w:rPr>
                <w:rFonts w:eastAsiaTheme="minorHAnsi" w:hint="eastAsia"/>
                <w:szCs w:val="20"/>
              </w:rPr>
              <w:t xml:space="preserve">ODI </w:t>
            </w:r>
          </w:p>
          <w:p w:rsidR="005F5A9E" w:rsidRPr="000D2528" w:rsidRDefault="005F5A9E" w:rsidP="0004183A">
            <w:pPr>
              <w:pStyle w:val="a5"/>
              <w:wordWrap/>
              <w:rPr>
                <w:rFonts w:eastAsiaTheme="minorHAnsi"/>
                <w:szCs w:val="20"/>
              </w:rPr>
            </w:pPr>
            <w:r w:rsidRPr="000D2528">
              <w:rPr>
                <w:rFonts w:eastAsiaTheme="minorHAnsi" w:hint="eastAsia"/>
                <w:szCs w:val="20"/>
              </w:rPr>
              <w:t xml:space="preserve">VAS, </w:t>
            </w:r>
          </w:p>
          <w:p w:rsidR="005F5A9E" w:rsidRPr="000D2528" w:rsidRDefault="005F5A9E" w:rsidP="0004183A">
            <w:pPr>
              <w:pStyle w:val="a5"/>
              <w:wordWrap/>
              <w:rPr>
                <w:rFonts w:eastAsiaTheme="minorHAnsi"/>
                <w:szCs w:val="20"/>
              </w:rPr>
            </w:pPr>
            <w:r w:rsidRPr="000D2528">
              <w:rPr>
                <w:rFonts w:eastAsiaTheme="minorHAnsi" w:hint="eastAsia"/>
                <w:szCs w:val="20"/>
              </w:rPr>
              <w:t>Surgical requirement</w:t>
            </w:r>
          </w:p>
        </w:tc>
        <w:tc>
          <w:tcPr>
            <w:tcW w:w="987"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6</w:t>
            </w:r>
            <w:r w:rsidR="004F4251">
              <w:rPr>
                <w:rFonts w:eastAsiaTheme="minorHAnsi"/>
                <w:szCs w:val="20"/>
              </w:rPr>
              <w:t xml:space="preserve"> </w:t>
            </w:r>
            <w:r w:rsidRPr="000D2528">
              <w:rPr>
                <w:rFonts w:eastAsiaTheme="minorHAnsi" w:hint="eastAsia"/>
                <w:szCs w:val="20"/>
              </w:rPr>
              <w:t>weeks</w:t>
            </w:r>
          </w:p>
        </w:tc>
        <w:tc>
          <w:tcPr>
            <w:tcW w:w="1118" w:type="pct"/>
            <w:tcBorders>
              <w:top w:val="single" w:sz="24"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No difference in SF36, ODI, VAS</w:t>
            </w:r>
          </w:p>
          <w:p w:rsidR="004F4251" w:rsidRDefault="004F4251" w:rsidP="0004183A">
            <w:pPr>
              <w:pStyle w:val="a5"/>
              <w:wordWrap/>
              <w:rPr>
                <w:rFonts w:eastAsiaTheme="minorHAnsi"/>
                <w:szCs w:val="20"/>
              </w:rPr>
            </w:pPr>
          </w:p>
          <w:p w:rsidR="005F5A9E" w:rsidRPr="000D2528" w:rsidRDefault="005F5A9E" w:rsidP="0004183A">
            <w:pPr>
              <w:pStyle w:val="a5"/>
              <w:wordWrap/>
              <w:rPr>
                <w:rFonts w:eastAsiaTheme="minorHAnsi"/>
                <w:szCs w:val="20"/>
              </w:rPr>
            </w:pPr>
            <w:r w:rsidRPr="000D2528">
              <w:rPr>
                <w:rFonts w:eastAsiaTheme="minorHAnsi" w:hint="eastAsia"/>
                <w:szCs w:val="20"/>
              </w:rPr>
              <w:t>Less</w:t>
            </w:r>
            <w:r w:rsidR="004F4251">
              <w:rPr>
                <w:rFonts w:eastAsiaTheme="minorHAnsi"/>
                <w:szCs w:val="20"/>
              </w:rPr>
              <w:t xml:space="preserve"> </w:t>
            </w:r>
            <w:r w:rsidRPr="000D2528">
              <w:rPr>
                <w:rFonts w:eastAsiaTheme="minorHAnsi" w:hint="eastAsia"/>
                <w:szCs w:val="20"/>
              </w:rPr>
              <w:t xml:space="preserve">surgical requirement in traction group </w:t>
            </w:r>
          </w:p>
        </w:tc>
      </w:tr>
      <w:tr w:rsidR="005F5A9E" w:rsidRPr="00DF33DE" w:rsidTr="004F4251">
        <w:trPr>
          <w:trHeight w:val="1787"/>
        </w:trPr>
        <w:tc>
          <w:tcPr>
            <w:tcW w:w="609"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8B3538">
            <w:pPr>
              <w:pStyle w:val="a5"/>
              <w:wordWrap/>
              <w:rPr>
                <w:rFonts w:eastAsiaTheme="minorHAnsi"/>
                <w:szCs w:val="20"/>
              </w:rPr>
            </w:pPr>
            <w:r w:rsidRPr="000D2528">
              <w:rPr>
                <w:rFonts w:eastAsiaTheme="minorHAnsi" w:hint="eastAsia"/>
                <w:bCs/>
                <w:szCs w:val="20"/>
              </w:rPr>
              <w:t>Moustafa IM</w:t>
            </w:r>
            <w:hyperlink w:anchor="_ENREF_23" w:tooltip="Moustafa, 2013 #120" w:history="1">
              <w:r w:rsidR="008B3538" w:rsidRPr="000D2528">
                <w:rPr>
                  <w:rFonts w:eastAsiaTheme="minorHAnsi"/>
                  <w:bCs/>
                  <w:szCs w:val="20"/>
                </w:rPr>
                <w:fldChar w:fldCharType="begin"/>
              </w:r>
              <w:r w:rsidR="008B3538" w:rsidRPr="000D2528">
                <w:rPr>
                  <w:rFonts w:eastAsiaTheme="minorHAnsi"/>
                  <w:bCs/>
                  <w:szCs w:val="20"/>
                </w:rPr>
                <w:instrText xml:space="preserve"> ADDIN EN.CITE &lt;EndNote&gt;&lt;Cite&gt;&lt;Author&gt;Moustafa&lt;/Author&gt;&lt;Year&gt;2013&lt;/Year&gt;&lt;RecNum&gt;120&lt;/RecNum&gt;&lt;DisplayText&gt;&lt;style face="superscript"&gt;23&lt;/style&gt;&lt;/DisplayText&gt;&lt;record&gt;&lt;rec-number&gt;120&lt;/rec-number&gt;&lt;foreign-keys&gt;&lt;key app="EN" db-id="fd2a9z0f3eep0dex5zqvz9e2zsae9rf5fpfe"&gt;120&lt;/key&gt;&lt;/foreign-keys&gt;&lt;ref-type name="Journal Article"&gt;17&lt;/ref-type&gt;&lt;contributors&gt;&lt;authors&gt;&lt;author&gt;Moustafa, I. M.&lt;/author&gt;&lt;author&gt;Diab, A. A.&lt;/author&gt;&lt;/authors&gt;&lt;/contributors&gt;&lt;auth-address&gt;Basic Science Department, Faculty of Physical Therapy, Cairo University, Egypt. dr.ibrahim5@gmail.com&lt;/auth-address&gt;&lt;titles&gt;&lt;title&gt;Extension traction treatment for patients with discogenic lumbosacral radiculopathy: a randomized controlled trial&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51-62&lt;/pages&gt;&lt;volume&gt;27&lt;/volume&gt;&lt;number&gt;1&lt;/number&gt;&lt;edition&gt;2012/06/12&lt;/edition&gt;&lt;keywords&gt;&lt;keyword&gt;Adult&lt;/keyword&gt;&lt;keyword&gt;Female&lt;/keyword&gt;&lt;keyword&gt;Humans&lt;/keyword&gt;&lt;keyword&gt;Intervertebral Disc Displacement/complications&lt;/keyword&gt;&lt;keyword&gt;Lumbar Vertebrae&lt;/keyword&gt;&lt;keyword&gt;Male&lt;/keyword&gt;&lt;keyword&gt;Physical Therapy Modalities&lt;/keyword&gt;&lt;keyword&gt;Prospective Studies&lt;/keyword&gt;&lt;keyword&gt;Radiculopathy/etiology/ rehabilitation&lt;/keyword&gt;&lt;keyword&gt;Sacrum&lt;/keyword&gt;&lt;keyword&gt;Traction&lt;/keyword&gt;&lt;/keywords&gt;&lt;dates&gt;&lt;year&gt;2013&lt;/year&gt;&lt;pub-dates&gt;&lt;date&gt;Jan&lt;/date&gt;&lt;/pub-dates&gt;&lt;/dates&gt;&lt;isbn&gt;1477-0873 (Electronic)&amp;#xD;0269-2155 (Linking)&lt;/isbn&gt;&lt;accession-num&gt;22684211&lt;/accession-num&gt;&lt;urls&gt;&lt;/urls&gt;&lt;electronic-resource-num&gt;10.1177/0269215512446093&lt;/electronic-resource-num&gt;&lt;remote-database-provider&gt;NLM&lt;/remote-database-provider&gt;&lt;language&gt;eng&lt;/language&gt;&lt;/record&gt;&lt;/Cite&gt;&lt;/EndNote&gt;</w:instrText>
              </w:r>
              <w:r w:rsidR="008B3538" w:rsidRPr="000D2528">
                <w:rPr>
                  <w:rFonts w:eastAsiaTheme="minorHAnsi"/>
                  <w:bCs/>
                  <w:szCs w:val="20"/>
                </w:rPr>
                <w:fldChar w:fldCharType="separate"/>
              </w:r>
              <w:r w:rsidR="008B3538" w:rsidRPr="000D2528">
                <w:rPr>
                  <w:rFonts w:eastAsiaTheme="minorHAnsi"/>
                  <w:bCs/>
                  <w:noProof/>
                  <w:szCs w:val="20"/>
                  <w:vertAlign w:val="superscript"/>
                </w:rPr>
                <w:t>23</w:t>
              </w:r>
              <w:r w:rsidR="008B3538" w:rsidRPr="000D2528">
                <w:rPr>
                  <w:rFonts w:eastAsiaTheme="minorHAnsi"/>
                  <w:bCs/>
                  <w:szCs w:val="20"/>
                </w:rPr>
                <w:fldChar w:fldCharType="end"/>
              </w:r>
            </w:hyperlink>
          </w:p>
        </w:tc>
        <w:tc>
          <w:tcPr>
            <w:tcW w:w="506"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RCT</w:t>
            </w:r>
          </w:p>
        </w:tc>
        <w:tc>
          <w:tcPr>
            <w:tcW w:w="997"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Control group (n=32), </w:t>
            </w:r>
          </w:p>
          <w:p w:rsidR="005F5A9E" w:rsidRPr="000D2528" w:rsidRDefault="005F5A9E" w:rsidP="0004183A">
            <w:pPr>
              <w:pStyle w:val="a5"/>
              <w:wordWrap/>
              <w:rPr>
                <w:rFonts w:eastAsiaTheme="minorHAnsi"/>
                <w:szCs w:val="20"/>
              </w:rPr>
            </w:pPr>
            <w:r w:rsidRPr="000D2528">
              <w:rPr>
                <w:rFonts w:eastAsiaTheme="minorHAnsi" w:hint="eastAsia"/>
                <w:szCs w:val="20"/>
              </w:rPr>
              <w:t>Traction group (n=32)</w:t>
            </w:r>
          </w:p>
        </w:tc>
        <w:tc>
          <w:tcPr>
            <w:tcW w:w="784"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ODI</w:t>
            </w:r>
          </w:p>
          <w:p w:rsidR="005F5A9E" w:rsidRPr="000D2528" w:rsidRDefault="005F5A9E" w:rsidP="0004183A">
            <w:pPr>
              <w:pStyle w:val="a5"/>
              <w:wordWrap/>
              <w:rPr>
                <w:rFonts w:eastAsiaTheme="minorHAnsi"/>
                <w:szCs w:val="20"/>
              </w:rPr>
            </w:pPr>
            <w:r w:rsidRPr="000D2528">
              <w:rPr>
                <w:rFonts w:eastAsiaTheme="minorHAnsi" w:hint="eastAsia"/>
                <w:szCs w:val="20"/>
              </w:rPr>
              <w:t xml:space="preserve">H-reflex, </w:t>
            </w:r>
          </w:p>
          <w:p w:rsidR="005F5A9E" w:rsidRPr="000D2528" w:rsidRDefault="005F5A9E" w:rsidP="0004183A">
            <w:pPr>
              <w:pStyle w:val="a5"/>
              <w:wordWrap/>
              <w:rPr>
                <w:rFonts w:eastAsiaTheme="minorHAnsi"/>
                <w:szCs w:val="20"/>
              </w:rPr>
            </w:pPr>
            <w:r w:rsidRPr="000D2528">
              <w:rPr>
                <w:rFonts w:eastAsiaTheme="minorHAnsi" w:hint="eastAsia"/>
                <w:szCs w:val="20"/>
              </w:rPr>
              <w:t>Schober test</w:t>
            </w:r>
          </w:p>
          <w:p w:rsidR="005F5A9E" w:rsidRPr="000D2528" w:rsidRDefault="005F5A9E" w:rsidP="0004183A">
            <w:pPr>
              <w:pStyle w:val="a5"/>
              <w:wordWrap/>
              <w:rPr>
                <w:rFonts w:eastAsiaTheme="minorHAnsi"/>
                <w:szCs w:val="20"/>
              </w:rPr>
            </w:pPr>
            <w:r w:rsidRPr="000D2528">
              <w:rPr>
                <w:rFonts w:eastAsiaTheme="minorHAnsi" w:hint="eastAsia"/>
                <w:szCs w:val="20"/>
              </w:rPr>
              <w:t xml:space="preserve">Back &amp; leg Pain   </w:t>
            </w:r>
          </w:p>
        </w:tc>
        <w:tc>
          <w:tcPr>
            <w:tcW w:w="987"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Pretreatment, </w:t>
            </w:r>
          </w:p>
          <w:p w:rsidR="005F5A9E" w:rsidRPr="000D2528" w:rsidRDefault="005F5A9E" w:rsidP="0004183A">
            <w:pPr>
              <w:pStyle w:val="a5"/>
              <w:wordWrap/>
              <w:rPr>
                <w:rFonts w:eastAsiaTheme="minorHAnsi"/>
                <w:szCs w:val="20"/>
              </w:rPr>
            </w:pPr>
            <w:r w:rsidRPr="000D2528">
              <w:rPr>
                <w:rFonts w:eastAsiaTheme="minorHAnsi" w:hint="eastAsia"/>
                <w:szCs w:val="20"/>
              </w:rPr>
              <w:t xml:space="preserve">10 weeks, </w:t>
            </w:r>
          </w:p>
          <w:p w:rsidR="005F5A9E" w:rsidRPr="000D2528" w:rsidRDefault="005F5A9E" w:rsidP="0004183A">
            <w:pPr>
              <w:pStyle w:val="a5"/>
              <w:wordWrap/>
              <w:rPr>
                <w:rFonts w:eastAsiaTheme="minorHAnsi"/>
                <w:szCs w:val="20"/>
              </w:rPr>
            </w:pPr>
            <w:r w:rsidRPr="000D2528">
              <w:rPr>
                <w:rFonts w:eastAsiaTheme="minorHAnsi" w:hint="eastAsia"/>
                <w:szCs w:val="20"/>
              </w:rPr>
              <w:t xml:space="preserve">6 months </w:t>
            </w:r>
          </w:p>
        </w:tc>
        <w:tc>
          <w:tcPr>
            <w:tcW w:w="1118"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Traction &gt; Control </w:t>
            </w:r>
          </w:p>
        </w:tc>
      </w:tr>
      <w:tr w:rsidR="005F5A9E" w:rsidRPr="00DF33DE" w:rsidTr="004F4251">
        <w:trPr>
          <w:trHeight w:val="2008"/>
        </w:trPr>
        <w:tc>
          <w:tcPr>
            <w:tcW w:w="609"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8B3538">
            <w:pPr>
              <w:pStyle w:val="a5"/>
              <w:wordWrap/>
              <w:rPr>
                <w:rFonts w:eastAsiaTheme="minorHAnsi"/>
                <w:szCs w:val="20"/>
              </w:rPr>
            </w:pPr>
            <w:r w:rsidRPr="000D2528">
              <w:rPr>
                <w:rFonts w:eastAsiaTheme="minorHAnsi" w:hint="eastAsia"/>
                <w:bCs/>
                <w:szCs w:val="20"/>
              </w:rPr>
              <w:lastRenderedPageBreak/>
              <w:t>Khani M</w:t>
            </w:r>
            <w:hyperlink w:anchor="_ENREF_22" w:tooltip="Khani, 2015 #115" w:history="1">
              <w:r w:rsidR="008B3538" w:rsidRPr="000D2528">
                <w:rPr>
                  <w:rFonts w:eastAsiaTheme="minorHAnsi"/>
                  <w:bCs/>
                  <w:szCs w:val="20"/>
                </w:rPr>
                <w:fldChar w:fldCharType="begin"/>
              </w:r>
              <w:r w:rsidR="008B3538" w:rsidRPr="000D2528">
                <w:rPr>
                  <w:rFonts w:eastAsiaTheme="minorHAnsi"/>
                  <w:bCs/>
                  <w:szCs w:val="20"/>
                </w:rPr>
                <w:instrText xml:space="preserve"> ADDIN EN.CITE &lt;EndNote&gt;&lt;Cite&gt;&lt;Author&gt;Khani&lt;/Author&gt;&lt;Year&gt;2015&lt;/Year&gt;&lt;RecNum&gt;115&lt;/RecNum&gt;&lt;DisplayText&gt;&lt;style face="superscript"&gt;22&lt;/style&gt;&lt;/DisplayText&gt;&lt;record&gt;&lt;rec-number&gt;115&lt;/rec-number&gt;&lt;foreign-keys&gt;&lt;key app="EN" db-id="fd2a9z0f3eep0dex5zqvz9e2zsae9rf5fpfe"&gt;115&lt;/key&gt;&lt;/foreign-keys&gt;&lt;ref-type name="Journal Article"&gt;17&lt;/ref-type&gt;&lt;contributors&gt;&lt;authors&gt;&lt;author&gt;Khani, M.&lt;/author&gt;&lt;author&gt;Jahanbin, S.&lt;/author&gt;&lt;/authors&gt;&lt;/contributors&gt;&lt;auth-address&gt;M. Khani, Shiraz, Iran&lt;/auth-address&gt;&lt;titles&gt;&lt;title&gt;A randomized controlled trial on the effect of repeated lumbar traction by a door-mounted pull-up bar on the size and symptoms of herniated lumbar disk&lt;/title&gt;&lt;secondary-title&gt;Neurosurgery Quarterly&lt;/secondary-title&gt;&lt;/titles&gt;&lt;periodical&gt;&lt;full-title&gt;Neurosurgery Quarterly&lt;/full-title&gt;&lt;/periodical&gt;&lt;pages&gt;508-512&lt;/pages&gt;&lt;volume&gt;25&lt;/volume&gt;&lt;number&gt;4&lt;/number&gt;&lt;keywords&gt;&lt;keyword&gt;IRCT2012120311654N1)&lt;/keyword&gt;&lt;keyword&gt;adult&lt;/keyword&gt;&lt;keyword&gt;article&lt;/keyword&gt;&lt;keyword&gt;clinical article&lt;/keyword&gt;&lt;keyword&gt;controlled study&lt;/keyword&gt;&lt;keyword&gt;female&lt;/keyword&gt;&lt;keyword&gt;home physiotherapy&lt;/keyword&gt;&lt;keyword&gt;human&lt;/keyword&gt;&lt;keyword&gt;lumbar disk hernia&lt;/keyword&gt;&lt;keyword&gt;lumbar spine&lt;/keyword&gt;&lt;keyword&gt;male&lt;/keyword&gt;&lt;keyword&gt;nuclear magnetic resonance imaging&lt;/keyword&gt;&lt;keyword&gt;nuclear magnetic resonance scanner&lt;/keyword&gt;&lt;keyword&gt;pain assessment&lt;/keyword&gt;&lt;keyword&gt;priority journal&lt;/keyword&gt;&lt;keyword&gt;prospective study&lt;/keyword&gt;&lt;keyword&gt;pull-up test&lt;/keyword&gt;&lt;keyword&gt;randomized controlled trial&lt;/keyword&gt;&lt;keyword&gt;traction therapy&lt;/keyword&gt;&lt;keyword&gt;visual analog scale&lt;/keyword&gt;&lt;keyword&gt;Siemens Symphony&lt;/keyword&gt;&lt;/keywords&gt;&lt;dates&gt;&lt;year&gt;2015&lt;/year&gt;&lt;/dates&gt;&lt;isbn&gt;1534-4916&amp;#xD;1050-6438&lt;/isbn&gt;&lt;urls&gt;&lt;related-urls&gt;&lt;url&gt;http://www.embase.com/search/results?subaction=viewrecord&amp;amp;from=export&amp;amp;id=L606845637&lt;/url&gt;&lt;/related-urls&gt;&lt;/urls&gt;&lt;custom3&gt;Siemens Symphony&lt;/custom3&gt;&lt;remote-database-name&gt;Embase&lt;/remote-database-name&gt;&lt;/record&gt;&lt;/Cite&gt;&lt;/EndNote&gt;</w:instrText>
              </w:r>
              <w:r w:rsidR="008B3538" w:rsidRPr="000D2528">
                <w:rPr>
                  <w:rFonts w:eastAsiaTheme="minorHAnsi"/>
                  <w:bCs/>
                  <w:szCs w:val="20"/>
                </w:rPr>
                <w:fldChar w:fldCharType="separate"/>
              </w:r>
              <w:r w:rsidR="008B3538" w:rsidRPr="000D2528">
                <w:rPr>
                  <w:rFonts w:eastAsiaTheme="minorHAnsi"/>
                  <w:bCs/>
                  <w:noProof/>
                  <w:szCs w:val="20"/>
                  <w:vertAlign w:val="superscript"/>
                </w:rPr>
                <w:t>22</w:t>
              </w:r>
              <w:r w:rsidR="008B3538" w:rsidRPr="000D2528">
                <w:rPr>
                  <w:rFonts w:eastAsiaTheme="minorHAnsi"/>
                  <w:bCs/>
                  <w:szCs w:val="20"/>
                </w:rPr>
                <w:fldChar w:fldCharType="end"/>
              </w:r>
            </w:hyperlink>
          </w:p>
        </w:tc>
        <w:tc>
          <w:tcPr>
            <w:tcW w:w="506"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RCT </w:t>
            </w:r>
          </w:p>
        </w:tc>
        <w:tc>
          <w:tcPr>
            <w:tcW w:w="997"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Medication group (n=25), </w:t>
            </w:r>
          </w:p>
          <w:p w:rsidR="005F5A9E" w:rsidRPr="000D2528" w:rsidRDefault="005F5A9E" w:rsidP="0004183A">
            <w:pPr>
              <w:pStyle w:val="a5"/>
              <w:wordWrap/>
              <w:rPr>
                <w:rFonts w:eastAsiaTheme="minorHAnsi"/>
                <w:szCs w:val="20"/>
              </w:rPr>
            </w:pPr>
            <w:r w:rsidRPr="000D2528">
              <w:rPr>
                <w:rFonts w:eastAsiaTheme="minorHAnsi" w:hint="eastAsia"/>
                <w:szCs w:val="20"/>
              </w:rPr>
              <w:t>Medication &amp; traction (n=25)</w:t>
            </w:r>
          </w:p>
        </w:tc>
        <w:tc>
          <w:tcPr>
            <w:tcW w:w="784"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VAS, MRI </w:t>
            </w:r>
          </w:p>
        </w:tc>
        <w:tc>
          <w:tcPr>
            <w:tcW w:w="987"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2 months</w:t>
            </w:r>
          </w:p>
        </w:tc>
        <w:tc>
          <w:tcPr>
            <w:tcW w:w="1118"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No difference in VAS</w:t>
            </w:r>
          </w:p>
          <w:p w:rsidR="005F5A9E" w:rsidRPr="000D2528" w:rsidRDefault="005F5A9E" w:rsidP="0004183A">
            <w:pPr>
              <w:pStyle w:val="a5"/>
              <w:wordWrap/>
              <w:rPr>
                <w:rFonts w:eastAsiaTheme="minorHAnsi"/>
                <w:szCs w:val="20"/>
              </w:rPr>
            </w:pPr>
            <w:r w:rsidRPr="000D2528">
              <w:rPr>
                <w:rFonts w:eastAsiaTheme="minorHAnsi" w:hint="eastAsia"/>
                <w:szCs w:val="20"/>
              </w:rPr>
              <w:t>Better MRI in traction group</w:t>
            </w:r>
          </w:p>
        </w:tc>
      </w:tr>
      <w:tr w:rsidR="005F5A9E" w:rsidRPr="00DF33DE" w:rsidTr="004F4251">
        <w:trPr>
          <w:trHeight w:val="966"/>
        </w:trPr>
        <w:tc>
          <w:tcPr>
            <w:tcW w:w="609"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8B3538">
            <w:pPr>
              <w:pStyle w:val="a5"/>
              <w:wordWrap/>
              <w:rPr>
                <w:rFonts w:eastAsiaTheme="minorHAnsi"/>
                <w:szCs w:val="20"/>
              </w:rPr>
            </w:pPr>
            <w:r w:rsidRPr="000D2528">
              <w:rPr>
                <w:rFonts w:eastAsiaTheme="minorHAnsi" w:hint="eastAsia"/>
                <w:bCs/>
                <w:szCs w:val="20"/>
              </w:rPr>
              <w:t>Hahne AJ</w:t>
            </w:r>
            <w:hyperlink w:anchor="_ENREF_25" w:tooltip="Hahne, 2010 #107" w:history="1">
              <w:r w:rsidR="008B3538" w:rsidRPr="000D2528">
                <w:rPr>
                  <w:rFonts w:eastAsiaTheme="minorHAnsi"/>
                  <w:bCs/>
                  <w:szCs w:val="20"/>
                </w:rPr>
                <w:fldChar w:fldCharType="begin"/>
              </w:r>
              <w:r w:rsidR="008B3538" w:rsidRPr="000D2528">
                <w:rPr>
                  <w:rFonts w:eastAsiaTheme="minorHAnsi"/>
                  <w:bCs/>
                  <w:szCs w:val="20"/>
                </w:rPr>
                <w:instrText xml:space="preserve"> ADDIN EN.CITE &lt;EndNote&gt;&lt;Cite&gt;&lt;Author&gt;Hahne&lt;/Author&gt;&lt;Year&gt;2010&lt;/Year&gt;&lt;RecNum&gt;107&lt;/RecNum&gt;&lt;DisplayText&gt;&lt;style face="superscript"&gt;25&lt;/style&gt;&lt;/DisplayText&gt;&lt;record&gt;&lt;rec-number&gt;107&lt;/rec-number&gt;&lt;foreign-keys&gt;&lt;key app="EN" db-id="fd2a9z0f3eep0dex5zqvz9e2zsae9rf5fpfe"&gt;107&lt;/key&gt;&lt;/foreign-keys&gt;&lt;ref-type name="Journal Article"&gt;17&lt;/ref-type&gt;&lt;contributors&gt;&lt;authors&gt;&lt;author&gt;Hahne, A. J.&lt;/author&gt;&lt;author&gt;Ford, J. J.&lt;/author&gt;&lt;author&gt;McMeeken, J. M.&lt;/author&gt;&lt;/authors&gt;&lt;/contributors&gt;&lt;auth-address&gt;Musculoskeletal Research Centre, School of Physiotherapy, La Trobe University, Bundoora, Victoria 3086, Australia. andrewhahne@gmail.com&lt;/auth-address&gt;&lt;titles&gt;&lt;title&gt;Conservative management of lumbar disc herniation with associated radiculopathy: a systematic review&lt;/title&gt;&lt;secondary-title&gt;Spine (Phila Pa 1976)&lt;/secondary-title&gt;&lt;alt-title&gt;Spine&lt;/alt-title&gt;&lt;/titles&gt;&lt;periodical&gt;&lt;full-title&gt;Spine (Phila Pa 1976)&lt;/full-title&gt;&lt;/periodical&gt;&lt;alt-periodical&gt;&lt;full-title&gt;Spine&lt;/full-title&gt;&lt;/alt-periodical&gt;&lt;pages&gt;E488-504&lt;/pages&gt;&lt;volume&gt;35&lt;/volume&gt;&lt;number&gt;11&lt;/number&gt;&lt;edition&gt;2010/04/28&lt;/edition&gt;&lt;keywords&gt;&lt;keyword&gt;Exercise Therapy&lt;/keyword&gt;&lt;keyword&gt;Humans&lt;/keyword&gt;&lt;keyword&gt;Intervertebral Disc Displacement/ therapy&lt;/keyword&gt;&lt;keyword&gt;Lumbar Vertebrae&lt;/keyword&gt;&lt;keyword&gt;Musculoskeletal Manipulations&lt;/keyword&gt;&lt;keyword&gt;Radiculopathy/ therapy&lt;/keyword&gt;&lt;keyword&gt;Randomized Controlled Trials as Topic&lt;/keyword&gt;&lt;keyword&gt;Traction&lt;/keyword&gt;&lt;/keywords&gt;&lt;dates&gt;&lt;year&gt;2010&lt;/year&gt;&lt;pub-dates&gt;&lt;date&gt;May 15&lt;/date&gt;&lt;/pub-dates&gt;&lt;/dates&gt;&lt;isbn&gt;1528-1159 (Electronic)&amp;#xD;0362-2436 (Linking)&lt;/isbn&gt;&lt;accession-num&gt;20421859&lt;/accession-num&gt;&lt;urls&gt;&lt;/urls&gt;&lt;electronic-resource-num&gt;10.1097/BRS.0b013e3181cc3f56&lt;/electronic-resource-num&gt;&lt;remote-database-provider&gt;NLM&lt;/remote-database-provider&gt;&lt;language&gt;eng&lt;/language&gt;&lt;/record&gt;&lt;/Cite&gt;&lt;/EndNote&gt;</w:instrText>
              </w:r>
              <w:r w:rsidR="008B3538" w:rsidRPr="000D2528">
                <w:rPr>
                  <w:rFonts w:eastAsiaTheme="minorHAnsi"/>
                  <w:bCs/>
                  <w:szCs w:val="20"/>
                </w:rPr>
                <w:fldChar w:fldCharType="separate"/>
              </w:r>
              <w:r w:rsidR="008B3538" w:rsidRPr="000D2528">
                <w:rPr>
                  <w:rFonts w:eastAsiaTheme="minorHAnsi"/>
                  <w:bCs/>
                  <w:noProof/>
                  <w:szCs w:val="20"/>
                  <w:vertAlign w:val="superscript"/>
                </w:rPr>
                <w:t>25</w:t>
              </w:r>
              <w:r w:rsidR="008B3538" w:rsidRPr="000D2528">
                <w:rPr>
                  <w:rFonts w:eastAsiaTheme="minorHAnsi"/>
                  <w:bCs/>
                  <w:szCs w:val="20"/>
                </w:rPr>
                <w:fldChar w:fldCharType="end"/>
              </w:r>
            </w:hyperlink>
            <w:r w:rsidRPr="000D2528">
              <w:rPr>
                <w:rFonts w:eastAsiaTheme="minorHAnsi" w:hint="eastAsia"/>
                <w:bCs/>
                <w:szCs w:val="20"/>
              </w:rPr>
              <w:t xml:space="preserve">  </w:t>
            </w:r>
          </w:p>
        </w:tc>
        <w:tc>
          <w:tcPr>
            <w:tcW w:w="506"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SR</w:t>
            </w:r>
          </w:p>
        </w:tc>
        <w:tc>
          <w:tcPr>
            <w:tcW w:w="997"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rPr>
                <w:rFonts w:eastAsiaTheme="minorHAnsi"/>
                <w:szCs w:val="20"/>
              </w:rPr>
            </w:pPr>
          </w:p>
        </w:tc>
        <w:tc>
          <w:tcPr>
            <w:tcW w:w="784"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rPr>
                <w:rFonts w:eastAsiaTheme="minorHAnsi"/>
                <w:szCs w:val="20"/>
              </w:rPr>
            </w:pPr>
          </w:p>
        </w:tc>
        <w:tc>
          <w:tcPr>
            <w:tcW w:w="987"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rPr>
                <w:rFonts w:eastAsiaTheme="minorHAnsi"/>
                <w:szCs w:val="20"/>
              </w:rPr>
            </w:pPr>
          </w:p>
        </w:tc>
        <w:tc>
          <w:tcPr>
            <w:tcW w:w="1118" w:type="pct"/>
            <w:tcBorders>
              <w:top w:val="single" w:sz="8" w:space="0" w:color="FFFFFF"/>
              <w:left w:val="single" w:sz="8" w:space="0" w:color="FFFFFF"/>
              <w:bottom w:val="single" w:sz="8" w:space="0" w:color="FFFFFF"/>
              <w:right w:val="single" w:sz="8" w:space="0" w:color="FFFFFF"/>
            </w:tcBorders>
            <w:shd w:val="clear" w:color="auto" w:fill="B8CCE4" w:themeFill="accent1" w:themeFillTint="66"/>
            <w:tcMar>
              <w:top w:w="72" w:type="dxa"/>
              <w:left w:w="144" w:type="dxa"/>
              <w:bottom w:w="72" w:type="dxa"/>
              <w:right w:w="144" w:type="dxa"/>
            </w:tcMar>
            <w:hideMark/>
          </w:tcPr>
          <w:p w:rsidR="005F5A9E" w:rsidRPr="000D2528" w:rsidRDefault="005F5A9E" w:rsidP="0004183A">
            <w:pPr>
              <w:pStyle w:val="a5"/>
              <w:wordWrap/>
              <w:rPr>
                <w:rFonts w:eastAsiaTheme="minorHAnsi"/>
                <w:szCs w:val="20"/>
              </w:rPr>
            </w:pPr>
            <w:r w:rsidRPr="000D2528">
              <w:rPr>
                <w:rFonts w:eastAsiaTheme="minorHAnsi" w:hint="eastAsia"/>
                <w:szCs w:val="20"/>
              </w:rPr>
              <w:t xml:space="preserve">moderate evidence  </w:t>
            </w:r>
          </w:p>
          <w:p w:rsidR="005F5A9E" w:rsidRPr="000D2528" w:rsidRDefault="005F5A9E" w:rsidP="0004183A">
            <w:pPr>
              <w:pStyle w:val="a5"/>
              <w:wordWrap/>
              <w:rPr>
                <w:rFonts w:eastAsiaTheme="minorHAnsi"/>
                <w:szCs w:val="20"/>
              </w:rPr>
            </w:pPr>
            <w:r w:rsidRPr="000D2528">
              <w:rPr>
                <w:rFonts w:eastAsiaTheme="minorHAnsi" w:hint="eastAsia"/>
                <w:szCs w:val="20"/>
              </w:rPr>
              <w:t xml:space="preserve">Additional </w:t>
            </w:r>
            <w:proofErr w:type="gramStart"/>
            <w:r w:rsidRPr="000D2528">
              <w:rPr>
                <w:rFonts w:eastAsiaTheme="minorHAnsi" w:hint="eastAsia"/>
                <w:szCs w:val="20"/>
              </w:rPr>
              <w:t>short term</w:t>
            </w:r>
            <w:proofErr w:type="gramEnd"/>
            <w:r w:rsidRPr="000D2528">
              <w:rPr>
                <w:rFonts w:eastAsiaTheme="minorHAnsi" w:hint="eastAsia"/>
                <w:szCs w:val="20"/>
              </w:rPr>
              <w:t xml:space="preserve"> effect of traction combined to medication and electrotherapy </w:t>
            </w:r>
          </w:p>
        </w:tc>
      </w:tr>
    </w:tbl>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szCs w:val="20"/>
        </w:rPr>
      </w:pPr>
      <w:r w:rsidRPr="00DF33DE">
        <w:rPr>
          <w:rFonts w:eastAsiaTheme="minorHAnsi"/>
          <w:szCs w:val="20"/>
        </w:rPr>
        <w:t>SF-</w:t>
      </w:r>
      <w:proofErr w:type="gramStart"/>
      <w:r w:rsidRPr="00DF33DE">
        <w:rPr>
          <w:rFonts w:eastAsiaTheme="minorHAnsi"/>
          <w:szCs w:val="20"/>
        </w:rPr>
        <w:t>36 :</w:t>
      </w:r>
      <w:proofErr w:type="gramEnd"/>
      <w:r w:rsidRPr="00DF33DE">
        <w:rPr>
          <w:rFonts w:eastAsiaTheme="minorHAnsi"/>
          <w:szCs w:val="20"/>
        </w:rPr>
        <w:t xml:space="preserve"> Short form -36 , ODI : Oswestry disability index</w:t>
      </w:r>
    </w:p>
    <w:p w:rsidR="005F5A9E" w:rsidRPr="00DF33DE" w:rsidRDefault="005F5A9E" w:rsidP="005F5A9E">
      <w:pPr>
        <w:pStyle w:val="a5"/>
        <w:wordWrap/>
        <w:rPr>
          <w:rFonts w:eastAsiaTheme="minorHAnsi"/>
          <w:szCs w:val="20"/>
        </w:rPr>
      </w:pPr>
      <w:proofErr w:type="gramStart"/>
      <w:r w:rsidRPr="00DF33DE">
        <w:rPr>
          <w:rFonts w:eastAsiaTheme="minorHAnsi"/>
          <w:szCs w:val="20"/>
        </w:rPr>
        <w:t>VAS :</w:t>
      </w:r>
      <w:proofErr w:type="gramEnd"/>
      <w:r w:rsidRPr="00DF33DE">
        <w:rPr>
          <w:rFonts w:eastAsiaTheme="minorHAnsi"/>
          <w:szCs w:val="20"/>
        </w:rPr>
        <w:t xml:space="preserve"> Visual analogue scale, MRI : Magnetic resonance image</w:t>
      </w:r>
    </w:p>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szCs w:val="20"/>
        </w:rPr>
      </w:pPr>
    </w:p>
    <w:p w:rsidR="005F5A9E" w:rsidRPr="00DF33DE" w:rsidRDefault="005F5A9E" w:rsidP="005F5A9E">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p>
    <w:p w:rsidR="005F5A9E" w:rsidRPr="00DF33DE" w:rsidRDefault="005F5A9E" w:rsidP="005F5A9E">
      <w:pPr>
        <w:pStyle w:val="a5"/>
        <w:wordWrap/>
        <w:rPr>
          <w:rFonts w:eastAsiaTheme="minorHAnsi"/>
          <w:b/>
          <w:sz w:val="24"/>
          <w:szCs w:val="24"/>
        </w:rPr>
      </w:pPr>
    </w:p>
    <w:p w:rsidR="005F5A9E" w:rsidRDefault="005F5A9E" w:rsidP="000D348D">
      <w:pPr>
        <w:pStyle w:val="a5"/>
        <w:wordWrap/>
        <w:rPr>
          <w:rFonts w:eastAsiaTheme="minorHAnsi"/>
          <w:b/>
          <w:sz w:val="24"/>
          <w:szCs w:val="24"/>
        </w:rPr>
      </w:pPr>
    </w:p>
    <w:p w:rsidR="00474F6A" w:rsidRDefault="00474F6A" w:rsidP="000D348D">
      <w:pPr>
        <w:pStyle w:val="a5"/>
        <w:wordWrap/>
        <w:rPr>
          <w:rFonts w:eastAsiaTheme="minorHAnsi"/>
          <w:b/>
          <w:sz w:val="24"/>
          <w:szCs w:val="24"/>
        </w:rPr>
      </w:pPr>
    </w:p>
    <w:p w:rsidR="00474F6A" w:rsidRDefault="00474F6A" w:rsidP="000D348D">
      <w:pPr>
        <w:pStyle w:val="a5"/>
        <w:wordWrap/>
        <w:rPr>
          <w:rFonts w:eastAsiaTheme="minorHAnsi"/>
          <w:b/>
          <w:sz w:val="24"/>
          <w:szCs w:val="24"/>
        </w:rPr>
      </w:pPr>
    </w:p>
    <w:p w:rsidR="00474F6A" w:rsidRDefault="00474F6A" w:rsidP="000D348D">
      <w:pPr>
        <w:pStyle w:val="a5"/>
        <w:wordWrap/>
        <w:rPr>
          <w:rFonts w:eastAsiaTheme="minorHAnsi"/>
          <w:b/>
          <w:sz w:val="24"/>
          <w:szCs w:val="24"/>
        </w:rPr>
      </w:pPr>
    </w:p>
    <w:p w:rsidR="00474F6A" w:rsidRDefault="00474F6A" w:rsidP="000D348D">
      <w:pPr>
        <w:pStyle w:val="a5"/>
        <w:wordWrap/>
        <w:rPr>
          <w:rFonts w:eastAsiaTheme="minorHAnsi"/>
          <w:b/>
          <w:sz w:val="24"/>
          <w:szCs w:val="24"/>
        </w:rPr>
      </w:pPr>
    </w:p>
    <w:p w:rsidR="00474F6A" w:rsidRDefault="00474F6A" w:rsidP="000D348D">
      <w:pPr>
        <w:pStyle w:val="a5"/>
        <w:wordWrap/>
        <w:rPr>
          <w:rFonts w:eastAsiaTheme="minorHAnsi"/>
          <w:b/>
          <w:sz w:val="24"/>
          <w:szCs w:val="24"/>
        </w:rPr>
      </w:pPr>
    </w:p>
    <w:p w:rsidR="00474F6A" w:rsidRDefault="00474F6A" w:rsidP="000D348D">
      <w:pPr>
        <w:pStyle w:val="a5"/>
        <w:wordWrap/>
        <w:rPr>
          <w:rFonts w:eastAsiaTheme="minorHAnsi"/>
          <w:b/>
          <w:sz w:val="24"/>
          <w:szCs w:val="24"/>
        </w:rPr>
      </w:pPr>
    </w:p>
    <w:p w:rsidR="00474F6A" w:rsidRDefault="00474F6A" w:rsidP="000D348D">
      <w:pPr>
        <w:pStyle w:val="a5"/>
        <w:wordWrap/>
        <w:rPr>
          <w:rFonts w:eastAsiaTheme="minorHAnsi"/>
          <w:b/>
          <w:sz w:val="24"/>
          <w:szCs w:val="24"/>
        </w:rPr>
      </w:pPr>
    </w:p>
    <w:p w:rsidR="00474F6A" w:rsidRDefault="00474F6A" w:rsidP="000D348D">
      <w:pPr>
        <w:pStyle w:val="a5"/>
        <w:wordWrap/>
        <w:rPr>
          <w:rFonts w:eastAsiaTheme="minorHAnsi"/>
          <w:b/>
          <w:sz w:val="24"/>
          <w:szCs w:val="24"/>
        </w:rPr>
      </w:pPr>
    </w:p>
    <w:p w:rsidR="005F5A9E" w:rsidRPr="00215A4C" w:rsidRDefault="005F5A9E" w:rsidP="000D348D">
      <w:pPr>
        <w:pStyle w:val="a5"/>
        <w:wordWrap/>
        <w:rPr>
          <w:rFonts w:eastAsiaTheme="minorHAnsi"/>
          <w:b/>
          <w:sz w:val="24"/>
          <w:szCs w:val="24"/>
        </w:rPr>
      </w:pPr>
    </w:p>
    <w:p w:rsidR="000D348D" w:rsidRPr="00215A4C" w:rsidRDefault="000D348D" w:rsidP="000D348D">
      <w:pPr>
        <w:pStyle w:val="a5"/>
        <w:wordWrap/>
        <w:rPr>
          <w:rFonts w:eastAsiaTheme="minorHAnsi"/>
          <w:b/>
          <w:sz w:val="24"/>
          <w:szCs w:val="24"/>
        </w:rPr>
      </w:pPr>
      <w:r w:rsidRPr="00215A4C">
        <w:rPr>
          <w:rFonts w:eastAsiaTheme="minorHAnsi"/>
          <w:b/>
          <w:sz w:val="24"/>
          <w:szCs w:val="24"/>
        </w:rPr>
        <w:t xml:space="preserve">B. 약물치료 </w:t>
      </w:r>
    </w:p>
    <w:p w:rsidR="000D348D" w:rsidRPr="00215A4C" w:rsidRDefault="000D348D" w:rsidP="000D348D">
      <w:pPr>
        <w:pStyle w:val="a5"/>
        <w:wordWrap/>
        <w:rPr>
          <w:rFonts w:eastAsiaTheme="minorHAnsi"/>
          <w:szCs w:val="20"/>
        </w:rPr>
      </w:pPr>
      <w:r w:rsidRPr="00215A4C">
        <w:rPr>
          <w:rFonts w:eastAsiaTheme="minorHAnsi"/>
          <w:szCs w:val="20"/>
        </w:rPr>
        <w:t xml:space="preserve">1. </w:t>
      </w:r>
      <w:r w:rsidRPr="00215A4C">
        <w:rPr>
          <w:rFonts w:eastAsiaTheme="minorHAnsi" w:hint="eastAsia"/>
          <w:szCs w:val="20"/>
        </w:rPr>
        <w:t>신경근성</w:t>
      </w:r>
      <w:r w:rsidRPr="00215A4C">
        <w:rPr>
          <w:rFonts w:eastAsiaTheme="minorHAnsi"/>
          <w:szCs w:val="20"/>
        </w:rPr>
        <w:t xml:space="preserve"> 통증을 동반한 추간판 탈출증 환자에서 </w:t>
      </w:r>
      <w:r w:rsidRPr="00215A4C">
        <w:rPr>
          <w:rFonts w:eastAsiaTheme="minorHAnsi" w:hint="eastAsia"/>
          <w:szCs w:val="20"/>
        </w:rPr>
        <w:t>비스테로이드항염증제</w:t>
      </w:r>
      <w:r w:rsidRPr="00215A4C">
        <w:rPr>
          <w:rFonts w:eastAsiaTheme="minorHAnsi"/>
          <w:szCs w:val="20"/>
        </w:rPr>
        <w:t xml:space="preserve"> 투여는 임상적 효과(통증조절 또는 기능적향상)가 있으므로 권고할 수 있다 </w:t>
      </w:r>
    </w:p>
    <w:p w:rsidR="000D348D" w:rsidRPr="00215A4C" w:rsidRDefault="000D348D" w:rsidP="000D348D">
      <w:pPr>
        <w:pStyle w:val="a5"/>
        <w:wordWrap/>
        <w:rPr>
          <w:rFonts w:eastAsiaTheme="minorHAnsi"/>
          <w:szCs w:val="20"/>
        </w:rPr>
      </w:pPr>
      <w:r w:rsidRPr="00215A4C">
        <w:rPr>
          <w:rFonts w:eastAsiaTheme="minorHAnsi"/>
          <w:szCs w:val="20"/>
        </w:rPr>
        <w:t>(증거수준 낮음 (Low), 권고강도 약 (Weak))</w:t>
      </w:r>
    </w:p>
    <w:p w:rsidR="000D348D" w:rsidRPr="00215A4C" w:rsidRDefault="000D348D" w:rsidP="000D348D">
      <w:pPr>
        <w:pStyle w:val="a5"/>
        <w:wordWrap/>
        <w:rPr>
          <w:rFonts w:eastAsiaTheme="minorHAnsi"/>
          <w:szCs w:val="20"/>
        </w:rPr>
      </w:pPr>
    </w:p>
    <w:tbl>
      <w:tblPr>
        <w:tblW w:w="9046" w:type="dxa"/>
        <w:jc w:val="center"/>
        <w:tblCellMar>
          <w:left w:w="0" w:type="dxa"/>
          <w:right w:w="0" w:type="dxa"/>
        </w:tblCellMar>
        <w:tblLook w:val="0620" w:firstRow="1" w:lastRow="0" w:firstColumn="0" w:lastColumn="0" w:noHBand="1" w:noVBand="1"/>
      </w:tblPr>
      <w:tblGrid>
        <w:gridCol w:w="1103"/>
        <w:gridCol w:w="674"/>
        <w:gridCol w:w="1352"/>
        <w:gridCol w:w="1417"/>
        <w:gridCol w:w="1560"/>
        <w:gridCol w:w="1275"/>
        <w:gridCol w:w="1665"/>
      </w:tblGrid>
      <w:tr w:rsidR="00312579" w:rsidRPr="006C34E9" w:rsidTr="00312579">
        <w:trPr>
          <w:trHeight w:val="644"/>
          <w:jc w:val="center"/>
        </w:trPr>
        <w:tc>
          <w:tcPr>
            <w:tcW w:w="1103"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0" w:type="dxa"/>
              <w:right w:w="8" w:type="dxa"/>
            </w:tcMar>
            <w:vAlign w:val="center"/>
            <w:hideMark/>
          </w:tcPr>
          <w:p w:rsidR="00312579" w:rsidRPr="00215A4C" w:rsidRDefault="00312579" w:rsidP="00312579">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1st author</w:t>
            </w:r>
            <w:r w:rsidRPr="00215A4C" w:rsidDel="00A40802">
              <w:rPr>
                <w:rFonts w:eastAsiaTheme="minorHAnsi"/>
                <w:b/>
                <w:bCs/>
                <w:color w:val="FFFFFF" w:themeColor="background1"/>
                <w:sz w:val="18"/>
                <w:szCs w:val="20"/>
              </w:rPr>
              <w:t xml:space="preserve"> </w:t>
            </w:r>
          </w:p>
        </w:tc>
        <w:tc>
          <w:tcPr>
            <w:tcW w:w="674"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0" w:type="dxa"/>
              <w:right w:w="8" w:type="dxa"/>
            </w:tcMar>
            <w:vAlign w:val="center"/>
            <w:hideMark/>
          </w:tcPr>
          <w:p w:rsidR="00312579" w:rsidRPr="00215A4C" w:rsidRDefault="00312579" w:rsidP="00312579">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Design</w:t>
            </w:r>
          </w:p>
        </w:tc>
        <w:tc>
          <w:tcPr>
            <w:tcW w:w="1352"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0" w:type="dxa"/>
              <w:right w:w="8" w:type="dxa"/>
            </w:tcMar>
            <w:vAlign w:val="center"/>
            <w:hideMark/>
          </w:tcPr>
          <w:p w:rsidR="00312579" w:rsidRPr="00215A4C" w:rsidRDefault="00312579" w:rsidP="00312579">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Intervention</w:t>
            </w:r>
          </w:p>
        </w:tc>
        <w:tc>
          <w:tcPr>
            <w:tcW w:w="1417" w:type="dxa"/>
            <w:tcBorders>
              <w:top w:val="single" w:sz="8" w:space="0" w:color="FFFFFF"/>
              <w:left w:val="single" w:sz="8" w:space="0" w:color="FFFFFF"/>
              <w:bottom w:val="single" w:sz="24" w:space="0" w:color="FFFFFF"/>
              <w:right w:val="single" w:sz="8" w:space="0" w:color="FFFFFF"/>
            </w:tcBorders>
            <w:shd w:val="clear" w:color="auto" w:fill="4472C4"/>
            <w:vAlign w:val="center"/>
          </w:tcPr>
          <w:p w:rsidR="00312579" w:rsidRPr="00215A4C" w:rsidRDefault="00312579" w:rsidP="00312579">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Comparison</w:t>
            </w:r>
          </w:p>
        </w:tc>
        <w:tc>
          <w:tcPr>
            <w:tcW w:w="1560"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0" w:type="dxa"/>
              <w:right w:w="8" w:type="dxa"/>
            </w:tcMar>
            <w:vAlign w:val="center"/>
            <w:hideMark/>
          </w:tcPr>
          <w:p w:rsidR="00312579" w:rsidRPr="00215A4C" w:rsidRDefault="00312579" w:rsidP="00312579">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Evaluation tool</w:t>
            </w:r>
          </w:p>
        </w:tc>
        <w:tc>
          <w:tcPr>
            <w:tcW w:w="1275"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0" w:type="dxa"/>
              <w:right w:w="8" w:type="dxa"/>
            </w:tcMar>
            <w:vAlign w:val="center"/>
            <w:hideMark/>
          </w:tcPr>
          <w:p w:rsidR="00312579" w:rsidRPr="00215A4C" w:rsidRDefault="00312579" w:rsidP="00312579">
            <w:pPr>
              <w:pStyle w:val="a5"/>
              <w:wordWrap/>
              <w:rPr>
                <w:rFonts w:eastAsiaTheme="minorHAnsi"/>
                <w:color w:val="FFFFFF" w:themeColor="background1"/>
                <w:sz w:val="18"/>
                <w:szCs w:val="20"/>
              </w:rPr>
            </w:pPr>
            <w:r>
              <w:rPr>
                <w:rFonts w:eastAsiaTheme="minorHAnsi"/>
                <w:b/>
                <w:bCs/>
                <w:color w:val="FFFFFF" w:themeColor="background1"/>
                <w:sz w:val="18"/>
                <w:szCs w:val="20"/>
              </w:rPr>
              <w:t>F</w:t>
            </w:r>
            <w:r>
              <w:rPr>
                <w:rFonts w:eastAsiaTheme="minorHAnsi" w:hint="eastAsia"/>
                <w:b/>
                <w:bCs/>
                <w:color w:val="FFFFFF" w:themeColor="background1"/>
                <w:sz w:val="18"/>
                <w:szCs w:val="20"/>
              </w:rPr>
              <w:t>ollow up</w:t>
            </w:r>
          </w:p>
        </w:tc>
        <w:tc>
          <w:tcPr>
            <w:tcW w:w="1665" w:type="dxa"/>
            <w:tcBorders>
              <w:top w:val="single" w:sz="8" w:space="0" w:color="FFFFFF"/>
              <w:left w:val="single" w:sz="8" w:space="0" w:color="FFFFFF"/>
              <w:bottom w:val="single" w:sz="24" w:space="0" w:color="FFFFFF"/>
              <w:right w:val="single" w:sz="8" w:space="0" w:color="FFFFFF"/>
            </w:tcBorders>
            <w:shd w:val="clear" w:color="auto" w:fill="4472C4"/>
            <w:vAlign w:val="center"/>
          </w:tcPr>
          <w:p w:rsidR="00312579" w:rsidRPr="00215A4C" w:rsidRDefault="00312579" w:rsidP="00312579">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Outcomes</w:t>
            </w:r>
          </w:p>
        </w:tc>
      </w:tr>
      <w:tr w:rsidR="006C34E9" w:rsidRPr="006C34E9" w:rsidTr="006C34E9">
        <w:trPr>
          <w:trHeight w:val="1446"/>
          <w:jc w:val="center"/>
        </w:trPr>
        <w:tc>
          <w:tcPr>
            <w:tcW w:w="1103" w:type="dxa"/>
            <w:tcBorders>
              <w:top w:val="single" w:sz="24"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rsidP="008B3538">
            <w:pPr>
              <w:pStyle w:val="a5"/>
              <w:wordWrap/>
              <w:rPr>
                <w:rFonts w:eastAsiaTheme="minorHAnsi"/>
                <w:szCs w:val="20"/>
              </w:rPr>
            </w:pPr>
            <w:r w:rsidRPr="006C34E9">
              <w:rPr>
                <w:rFonts w:eastAsiaTheme="minorHAnsi"/>
                <w:szCs w:val="20"/>
              </w:rPr>
              <w:t>Herrmann WA</w:t>
            </w:r>
            <w:hyperlink w:anchor="_ENREF_26" w:tooltip="Herrmann, 2009 #160" w:history="1">
              <w:r w:rsidRPr="006C34E9">
                <w:rPr>
                  <w:rFonts w:eastAsiaTheme="minorHAnsi"/>
                  <w:szCs w:val="20"/>
                </w:rPr>
                <w:fldChar w:fldCharType="begin">
                  <w:fldData xml:space="preserve">PEVuZE5vdGU+PENpdGU+PEF1dGhvcj5IZXJybWFubjwvQXV0aG9yPjxZZWFyPjIwMDk8L1llYXI+
PFJlY051bT4xNjA8L1JlY051bT48RGlzcGxheVRleHQ+PHN0eWxlIGZhY2U9InN1cGVyc2NyaXB0
Ij4yNjwvc3R5bGU+PC9EaXNwbGF5VGV4dD48cmVjb3JkPjxyZWMtbnVtYmVyPjE2MDwvcmVjLW51
bWJlcj48Zm9yZWlnbi1rZXlzPjxrZXkgYXBwPSJFTiIgZGItaWQ9ImZkMmE5ejBmM2VlcDBkZXg1
enF2ejllMnpzYWU5cmY1ZnBmZSI+MTYwPC9rZXk+PC9mb3JlaWduLWtleXM+PHJlZi10eXBlIG5h
bWU9IkpvdXJuYWwgQXJ0aWNsZSI+MTc8L3JlZi10eXBlPjxjb250cmlidXRvcnM+PGF1dGhvcnM+
PGF1dGhvcj5IZXJybWFubiwgVy4gQS48L2F1dGhvcj48YXV0aG9yPkdlZXJ0c2VuLCBNLiBTLjwv
YXV0aG9yPjwvYXV0aG9ycz48L2NvbnRyaWJ1dG9ycz48YXV0aC1hZGRyZXNzPlByaXZhdGUgUHJh
Y3RpY2UsIE11bmljaCwgR2VybWFueS48L2F1dGgtYWRkcmVzcz48dGl0bGVzPjx0aXRsZT5FZmZp
Y2FjeSBhbmQgc2FmZXR5IG9mIGxvcm5veGljYW0gY29tcGFyZWQgd2l0aCBwbGFjZWJvIGFuZCBk
aWNsb2ZlbmFjIGluIGFjdXRlIHNjaWF0aWNhL2x1bWJvLXNjaWF0aWNhOiBhbiBhbmFseXNpcyBm
cm9tIGEgcmFuZG9taXNlZCwgZG91YmxlLWJsaW5kLCBtdWx0aWNlbnRyZSwgcGFyYWxsZWwtZ3Jv
dXAgc3R1ZHk8L3RpdGxlPjxzZWNvbmRhcnktdGl0bGU+SW50IEogQ2xpbiBQcmFjdDwvc2Vjb25k
YXJ5LXRpdGxlPjwvdGl0bGVzPjxwZXJpb2RpY2FsPjxmdWxsLXRpdGxlPkludCBKIENsaW4gUHJh
Y3Q8L2Z1bGwtdGl0bGU+PC9wZXJpb2RpY2FsPjxwYWdlcz4xNjEzLTIxPC9wYWdlcz48dm9sdW1l
PjYzPC92b2x1bWU+PG51bWJlcj4xMTwvbnVtYmVyPjxlZGl0aW9uPjIwMDkvMTAvMTc8L2VkaXRp
b24+PGtleXdvcmRzPjxrZXl3b3JkPkFkb2xlc2NlbnQ8L2tleXdvcmQ+PGtleXdvcmQ+QWR1bHQ8
L2tleXdvcmQ+PGtleXdvcmQ+QWdlZDwva2V5d29yZD48a2V5d29yZD5BbnRpLUluZmxhbW1hdG9y
eSBBZ2VudHMsIE5vbi1TdGVyb2lkYWwvIHRoZXJhcGV1dGljIHVzZTwva2V5d29yZD48a2V5d29y
ZD5DeWNsb294eWdlbmFzZSBJbmhpYml0b3JzLyB0aGVyYXBldXRpYyB1c2U8L2tleXdvcmQ+PGtl
eXdvcmQ+RGljbG9mZW5hYy8gdGhlcmFwZXV0aWMgdXNlPC9rZXl3b3JkPjxrZXl3b3JkPkRvdWJs
ZS1CbGluZCBNZXRob2Q8L2tleXdvcmQ+PGtleXdvcmQ+RmVtYWxlPC9rZXl3b3JkPjxrZXl3b3Jk
Pkh1bWFuczwva2V5d29yZD48a2V5d29yZD5Mb3cgQmFjayBQYWluL2RydWcgdGhlcmFweTwva2V5
d29yZD48a2V5d29yZD5NYWxlPC9rZXl3b3JkPjxrZXl3b3JkPk1pZGRsZSBBZ2VkPC9rZXl3b3Jk
PjxrZXl3b3JkPlBhaW4gTWVhc3VyZW1lbnQ8L2tleXdvcmQ+PGtleXdvcmQ+UGlyb3hpY2FtLyBh
bmFsb2dzICZhbXA7IGRlcml2YXRpdmVzL3RoZXJhcGV1dGljIHVzZTwva2V5d29yZD48a2V5d29y
ZD5Qcm9zcGVjdGl2ZSBTdHVkaWVzPC9rZXl3b3JkPjxrZXl3b3JkPlNjaWF0aWNhLyBkcnVnIHRo
ZXJhcHk8L2tleXdvcmQ+PGtleXdvcmQ+VHJlYXRtZW50IE91dGNvbWU8L2tleXdvcmQ+PGtleXdv
cmQ+WW91bmcgQWR1bHQ8L2tleXdvcmQ+PC9rZXl3b3Jkcz48ZGF0ZXM+PHllYXI+MjAwOTwveWVh
cj48cHViLWRhdGVzPjxkYXRlPk5vdjwvZGF0ZT48L3B1Yi1kYXRlcz48L2RhdGVzPjxpc2JuPjE3
NDItMTI0MSAoRWxlY3Ryb25pYykmI3hEOzEzNjgtNTAzMSAoTGlua2luZyk8L2lzYm4+PGFjY2Vz
c2lvbi1udW0+MTk4MzI4MTg8L2FjY2Vzc2lvbi1udW0+PHVybHM+PHJlbGF0ZWQtdXJscz48dXJs
Pmh0dHA6Ly9vbmxpbmVsaWJyYXJ5LndpbGV5LmNvbS9zdG9yZS8xMC4xMTExL2ouMTc0Mi0xMjQx
LjIwMDkuMDIxODcueC9hc3NldC9qLjE3NDItMTI0MS4yMDA5LjAyMTg3LngucGRmP3Y9MSZhbXA7
dD1pcW1hd2EyaSZhbXA7cz03MjEzNDEyOGRmZmUwMDFmYjg3OGFkNGJjOWE3OGUxYzc1YjQ3Mjhl
PC91cmw+PC9yZWxhdGVkLXVybHM+PC91cmxzPjxlbGVjdHJvbmljLXJlc291cmNlLW51bT4xMC4x
MTExL2ouMTc0Mi0xMjQxLjIwMDkuMDIxODcueDwvZWxlY3Ryb25pYy1yZXNvdXJjZS1udW0+PHJl
bW90ZS1kYXRhYmFzZS1wcm92aWRlcj5OTE08L3JlbW90ZS1kYXRhYmFzZS1wcm92aWRlcj48bGFu
Z3VhZ2U+ZW5nPC9sYW5ndWFnZT48L3JlY29yZD48L0NpdGU+PC9FbmROb3RlPn==
</w:fldData>
                </w:fldChar>
              </w:r>
              <w:r w:rsidRPr="006C34E9">
                <w:rPr>
                  <w:rFonts w:eastAsiaTheme="minorHAnsi"/>
                  <w:szCs w:val="20"/>
                </w:rPr>
                <w:instrText xml:space="preserve"> ADDIN EN.CITE </w:instrText>
              </w:r>
              <w:r w:rsidRPr="006C34E9">
                <w:rPr>
                  <w:rFonts w:eastAsiaTheme="minorHAnsi"/>
                  <w:szCs w:val="20"/>
                </w:rPr>
                <w:fldChar w:fldCharType="begin">
                  <w:fldData xml:space="preserve">PEVuZE5vdGU+PENpdGU+PEF1dGhvcj5IZXJybWFubjwvQXV0aG9yPjxZZWFyPjIwMDk8L1llYXI+
PFJlY051bT4xNjA8L1JlY051bT48RGlzcGxheVRleHQ+PHN0eWxlIGZhY2U9InN1cGVyc2NyaXB0
Ij4yNjwvc3R5bGU+PC9EaXNwbGF5VGV4dD48cmVjb3JkPjxyZWMtbnVtYmVyPjE2MDwvcmVjLW51
bWJlcj48Zm9yZWlnbi1rZXlzPjxrZXkgYXBwPSJFTiIgZGItaWQ9ImZkMmE5ejBmM2VlcDBkZXg1
enF2ejllMnpzYWU5cmY1ZnBmZSI+MTYwPC9rZXk+PC9mb3JlaWduLWtleXM+PHJlZi10eXBlIG5h
bWU9IkpvdXJuYWwgQXJ0aWNsZSI+MTc8L3JlZi10eXBlPjxjb250cmlidXRvcnM+PGF1dGhvcnM+
PGF1dGhvcj5IZXJybWFubiwgVy4gQS48L2F1dGhvcj48YXV0aG9yPkdlZXJ0c2VuLCBNLiBTLjwv
YXV0aG9yPjwvYXV0aG9ycz48L2NvbnRyaWJ1dG9ycz48YXV0aC1hZGRyZXNzPlByaXZhdGUgUHJh
Y3RpY2UsIE11bmljaCwgR2VybWFueS48L2F1dGgtYWRkcmVzcz48dGl0bGVzPjx0aXRsZT5FZmZp
Y2FjeSBhbmQgc2FmZXR5IG9mIGxvcm5veGljYW0gY29tcGFyZWQgd2l0aCBwbGFjZWJvIGFuZCBk
aWNsb2ZlbmFjIGluIGFjdXRlIHNjaWF0aWNhL2x1bWJvLXNjaWF0aWNhOiBhbiBhbmFseXNpcyBm
cm9tIGEgcmFuZG9taXNlZCwgZG91YmxlLWJsaW5kLCBtdWx0aWNlbnRyZSwgcGFyYWxsZWwtZ3Jv
dXAgc3R1ZHk8L3RpdGxlPjxzZWNvbmRhcnktdGl0bGU+SW50IEogQ2xpbiBQcmFjdDwvc2Vjb25k
YXJ5LXRpdGxlPjwvdGl0bGVzPjxwZXJpb2RpY2FsPjxmdWxsLXRpdGxlPkludCBKIENsaW4gUHJh
Y3Q8L2Z1bGwtdGl0bGU+PC9wZXJpb2RpY2FsPjxwYWdlcz4xNjEzLTIxPC9wYWdlcz48dm9sdW1l
PjYzPC92b2x1bWU+PG51bWJlcj4xMTwvbnVtYmVyPjxlZGl0aW9uPjIwMDkvMTAvMTc8L2VkaXRp
b24+PGtleXdvcmRzPjxrZXl3b3JkPkFkb2xlc2NlbnQ8L2tleXdvcmQ+PGtleXdvcmQ+QWR1bHQ8
L2tleXdvcmQ+PGtleXdvcmQ+QWdlZDwva2V5d29yZD48a2V5d29yZD5BbnRpLUluZmxhbW1hdG9y
eSBBZ2VudHMsIE5vbi1TdGVyb2lkYWwvIHRoZXJhcGV1dGljIHVzZTwva2V5d29yZD48a2V5d29y
ZD5DeWNsb294eWdlbmFzZSBJbmhpYml0b3JzLyB0aGVyYXBldXRpYyB1c2U8L2tleXdvcmQ+PGtl
eXdvcmQ+RGljbG9mZW5hYy8gdGhlcmFwZXV0aWMgdXNlPC9rZXl3b3JkPjxrZXl3b3JkPkRvdWJs
ZS1CbGluZCBNZXRob2Q8L2tleXdvcmQ+PGtleXdvcmQ+RmVtYWxlPC9rZXl3b3JkPjxrZXl3b3Jk
Pkh1bWFuczwva2V5d29yZD48a2V5d29yZD5Mb3cgQmFjayBQYWluL2RydWcgdGhlcmFweTwva2V5
d29yZD48a2V5d29yZD5NYWxlPC9rZXl3b3JkPjxrZXl3b3JkPk1pZGRsZSBBZ2VkPC9rZXl3b3Jk
PjxrZXl3b3JkPlBhaW4gTWVhc3VyZW1lbnQ8L2tleXdvcmQ+PGtleXdvcmQ+UGlyb3hpY2FtLyBh
bmFsb2dzICZhbXA7IGRlcml2YXRpdmVzL3RoZXJhcGV1dGljIHVzZTwva2V5d29yZD48a2V5d29y
ZD5Qcm9zcGVjdGl2ZSBTdHVkaWVzPC9rZXl3b3JkPjxrZXl3b3JkPlNjaWF0aWNhLyBkcnVnIHRo
ZXJhcHk8L2tleXdvcmQ+PGtleXdvcmQ+VHJlYXRtZW50IE91dGNvbWU8L2tleXdvcmQ+PGtleXdv
cmQ+WW91bmcgQWR1bHQ8L2tleXdvcmQ+PC9rZXl3b3Jkcz48ZGF0ZXM+PHllYXI+MjAwOTwveWVh
cj48cHViLWRhdGVzPjxkYXRlPk5vdjwvZGF0ZT48L3B1Yi1kYXRlcz48L2RhdGVzPjxpc2JuPjE3
NDItMTI0MSAoRWxlY3Ryb25pYykmI3hEOzEzNjgtNTAzMSAoTGlua2luZyk8L2lzYm4+PGFjY2Vz
c2lvbi1udW0+MTk4MzI4MTg8L2FjY2Vzc2lvbi1udW0+PHVybHM+PHJlbGF0ZWQtdXJscz48dXJs
Pmh0dHA6Ly9vbmxpbmVsaWJyYXJ5LndpbGV5LmNvbS9zdG9yZS8xMC4xMTExL2ouMTc0Mi0xMjQx
LjIwMDkuMDIxODcueC9hc3NldC9qLjE3NDItMTI0MS4yMDA5LjAyMTg3LngucGRmP3Y9MSZhbXA7
dD1pcW1hd2EyaSZhbXA7cz03MjEzNDEyOGRmZmUwMDFmYjg3OGFkNGJjOWE3OGUxYzc1YjQ3Mjhl
PC91cmw+PC9yZWxhdGVkLXVybHM+PC91cmxzPjxlbGVjdHJvbmljLXJlc291cmNlLW51bT4xMC4x
MTExL2ouMTc0Mi0xMjQxLjIwMDkuMDIxODcueDwvZWxlY3Ryb25pYy1yZXNvdXJjZS1udW0+PHJl
bW90ZS1kYXRhYmFzZS1wcm92aWRlcj5OTE08L3JlbW90ZS1kYXRhYmFzZS1wcm92aWRlcj48bGFu
Z3VhZ2U+ZW5nPC9sYW5ndWFnZT48L3JlY29yZD48L0NpdGU+PC9FbmROb3RlPn==
</w:fldData>
                </w:fldChar>
              </w:r>
              <w:r w:rsidRPr="006C34E9">
                <w:rPr>
                  <w:rFonts w:eastAsiaTheme="minorHAnsi"/>
                  <w:szCs w:val="20"/>
                </w:rPr>
                <w:instrText xml:space="preserve"> ADDIN EN.CITE.DATA </w:instrText>
              </w:r>
              <w:r w:rsidRPr="006C34E9">
                <w:rPr>
                  <w:rFonts w:eastAsiaTheme="minorHAnsi"/>
                  <w:szCs w:val="20"/>
                </w:rPr>
              </w:r>
              <w:r w:rsidRPr="006C34E9">
                <w:rPr>
                  <w:rFonts w:eastAsiaTheme="minorHAnsi"/>
                  <w:szCs w:val="20"/>
                </w:rPr>
                <w:fldChar w:fldCharType="end"/>
              </w:r>
              <w:r w:rsidRPr="006C34E9">
                <w:rPr>
                  <w:rFonts w:eastAsiaTheme="minorHAnsi"/>
                  <w:szCs w:val="20"/>
                </w:rPr>
              </w:r>
              <w:r w:rsidRPr="006C34E9">
                <w:rPr>
                  <w:rFonts w:eastAsiaTheme="minorHAnsi"/>
                  <w:szCs w:val="20"/>
                </w:rPr>
                <w:fldChar w:fldCharType="separate"/>
              </w:r>
              <w:r w:rsidRPr="006C34E9">
                <w:rPr>
                  <w:rFonts w:eastAsiaTheme="minorHAnsi"/>
                  <w:noProof/>
                  <w:szCs w:val="20"/>
                  <w:vertAlign w:val="superscript"/>
                </w:rPr>
                <w:t>26</w:t>
              </w:r>
              <w:r w:rsidRPr="006C34E9">
                <w:rPr>
                  <w:rFonts w:eastAsiaTheme="minorHAnsi"/>
                  <w:szCs w:val="20"/>
                </w:rPr>
                <w:fldChar w:fldCharType="end"/>
              </w:r>
            </w:hyperlink>
          </w:p>
        </w:tc>
        <w:tc>
          <w:tcPr>
            <w:tcW w:w="674" w:type="dxa"/>
            <w:tcBorders>
              <w:top w:val="single" w:sz="24"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rsidP="0099690A">
            <w:pPr>
              <w:pStyle w:val="a5"/>
              <w:wordWrap/>
              <w:rPr>
                <w:rFonts w:eastAsiaTheme="minorHAnsi"/>
                <w:szCs w:val="20"/>
              </w:rPr>
            </w:pPr>
            <w:r w:rsidRPr="006C34E9">
              <w:rPr>
                <w:rFonts w:eastAsiaTheme="minorHAnsi"/>
                <w:szCs w:val="20"/>
              </w:rPr>
              <w:t>RCT</w:t>
            </w:r>
          </w:p>
        </w:tc>
        <w:tc>
          <w:tcPr>
            <w:tcW w:w="1352" w:type="dxa"/>
            <w:tcBorders>
              <w:top w:val="single" w:sz="24"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bCs/>
                <w:kern w:val="24"/>
                <w:sz w:val="20"/>
                <w:szCs w:val="20"/>
              </w:rPr>
              <w:t xml:space="preserve">lornoxicam  </w:t>
            </w:r>
          </w:p>
        </w:tc>
        <w:tc>
          <w:tcPr>
            <w:tcW w:w="1417" w:type="dxa"/>
            <w:tcBorders>
              <w:top w:val="single" w:sz="24" w:space="0" w:color="FFFFFF"/>
              <w:left w:val="single" w:sz="8" w:space="0" w:color="FFFFFF"/>
              <w:bottom w:val="single" w:sz="8" w:space="0" w:color="FFFFFF"/>
              <w:right w:val="single" w:sz="8" w:space="0" w:color="FFFFFF"/>
            </w:tcBorders>
            <w:shd w:val="clear" w:color="auto" w:fill="E9EBF5"/>
            <w:vAlign w:val="center"/>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bCs/>
                <w:kern w:val="24"/>
                <w:sz w:val="20"/>
                <w:szCs w:val="20"/>
              </w:rPr>
              <w:t>Placebo</w:t>
            </w:r>
          </w:p>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bCs/>
                <w:kern w:val="24"/>
                <w:sz w:val="20"/>
                <w:szCs w:val="20"/>
              </w:rPr>
              <w:t xml:space="preserve">diclofenac  </w:t>
            </w:r>
          </w:p>
        </w:tc>
        <w:tc>
          <w:tcPr>
            <w:tcW w:w="1560" w:type="dxa"/>
            <w:tcBorders>
              <w:top w:val="single" w:sz="24"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bCs/>
                <w:kern w:val="24"/>
                <w:sz w:val="20"/>
                <w:szCs w:val="20"/>
              </w:rPr>
              <w:t>pain intensity             difference</w:t>
            </w:r>
          </w:p>
        </w:tc>
        <w:tc>
          <w:tcPr>
            <w:tcW w:w="1275" w:type="dxa"/>
            <w:tcBorders>
              <w:top w:val="single" w:sz="24"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6hr</w:t>
            </w:r>
          </w:p>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Day 1,2,4</w:t>
            </w:r>
          </w:p>
        </w:tc>
        <w:tc>
          <w:tcPr>
            <w:tcW w:w="1665" w:type="dxa"/>
            <w:tcBorders>
              <w:top w:val="single" w:sz="24" w:space="0" w:color="FFFFFF"/>
              <w:left w:val="single" w:sz="8" w:space="0" w:color="FFFFFF"/>
              <w:bottom w:val="single" w:sz="8" w:space="0" w:color="FFFFFF"/>
              <w:right w:val="single" w:sz="8" w:space="0" w:color="FFFFFF"/>
            </w:tcBorders>
            <w:shd w:val="clear" w:color="auto" w:fill="E9EBF5"/>
            <w:vAlign w:val="center"/>
          </w:tcPr>
          <w:p w:rsidR="006C34E9" w:rsidRPr="006C34E9" w:rsidRDefault="006C34E9">
            <w:pPr>
              <w:pStyle w:val="ab"/>
              <w:wordWrap w:val="0"/>
              <w:spacing w:before="0" w:beforeAutospacing="0" w:after="0" w:afterAutospacing="0"/>
              <w:textAlignment w:val="center"/>
              <w:rPr>
                <w:rFonts w:ascii="Arial" w:hAnsi="Arial" w:cs="Arial"/>
                <w:sz w:val="20"/>
                <w:szCs w:val="20"/>
              </w:rPr>
            </w:pPr>
            <w:r w:rsidRPr="006C34E9">
              <w:rPr>
                <w:rFonts w:ascii="맑은 고딕" w:eastAsia="맑은 고딕" w:hAnsi="맑은 고딕" w:cs="Arial" w:hint="eastAsia"/>
                <w:color w:val="000000" w:themeColor="dark1"/>
                <w:kern w:val="24"/>
                <w:sz w:val="20"/>
                <w:szCs w:val="20"/>
              </w:rPr>
              <w:t xml:space="preserve">Lornoxicam &gt; placebo </w:t>
            </w:r>
          </w:p>
          <w:p w:rsidR="006C34E9" w:rsidRPr="006C34E9" w:rsidRDefault="006C34E9">
            <w:pPr>
              <w:pStyle w:val="ab"/>
              <w:wordWrap w:val="0"/>
              <w:spacing w:before="0" w:beforeAutospacing="0" w:after="0" w:afterAutospacing="0"/>
              <w:textAlignment w:val="center"/>
              <w:rPr>
                <w:rFonts w:ascii="Arial" w:hAnsi="Arial" w:cs="Arial"/>
                <w:sz w:val="20"/>
                <w:szCs w:val="20"/>
              </w:rPr>
            </w:pPr>
            <w:r w:rsidRPr="006C34E9">
              <w:rPr>
                <w:rFonts w:ascii="맑은 고딕" w:eastAsia="맑은 고딕" w:hAnsi="맑은 고딕" w:cs="Arial" w:hint="eastAsia"/>
                <w:color w:val="000000" w:themeColor="dark1"/>
                <w:kern w:val="24"/>
                <w:sz w:val="20"/>
                <w:szCs w:val="20"/>
              </w:rPr>
              <w:t xml:space="preserve">Lornoxicam =diclofenac </w:t>
            </w:r>
          </w:p>
        </w:tc>
      </w:tr>
      <w:tr w:rsidR="006C34E9" w:rsidRPr="006C34E9" w:rsidTr="006C34E9">
        <w:trPr>
          <w:trHeight w:val="1535"/>
          <w:jc w:val="center"/>
        </w:trPr>
        <w:tc>
          <w:tcPr>
            <w:tcW w:w="1103"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rsidP="008B3538">
            <w:pPr>
              <w:pStyle w:val="a5"/>
              <w:wordWrap/>
              <w:rPr>
                <w:rFonts w:eastAsiaTheme="minorHAnsi"/>
                <w:szCs w:val="20"/>
              </w:rPr>
            </w:pPr>
            <w:r w:rsidRPr="006C34E9">
              <w:rPr>
                <w:rFonts w:eastAsiaTheme="minorHAnsi"/>
                <w:szCs w:val="20"/>
              </w:rPr>
              <w:t>Dreiser RL</w:t>
            </w:r>
            <w:hyperlink w:anchor="_ENREF_27" w:tooltip="Dreiser, 2001 #158" w:history="1">
              <w:r w:rsidRPr="006C34E9">
                <w:rPr>
                  <w:rFonts w:eastAsiaTheme="minorHAnsi"/>
                  <w:szCs w:val="20"/>
                </w:rPr>
                <w:fldChar w:fldCharType="begin"/>
              </w:r>
              <w:r w:rsidRPr="006C34E9">
                <w:rPr>
                  <w:rFonts w:eastAsiaTheme="minorHAnsi"/>
                  <w:szCs w:val="20"/>
                </w:rPr>
                <w:instrText xml:space="preserve"> ADDIN EN.CITE &lt;EndNote&gt;&lt;Cite&gt;&lt;Author&gt;Dreiser&lt;/Author&gt;&lt;Year&gt;2001&lt;/Year&gt;&lt;RecNum&gt;158&lt;/RecNum&gt;&lt;DisplayText&gt;&lt;style face="superscript"&gt;27&lt;/style&gt;&lt;/DisplayText&gt;&lt;record&gt;&lt;rec-number&gt;158&lt;/rec-number&gt;&lt;foreign-keys&gt;&lt;key app="EN" db-id="fd2a9z0f3eep0dex5zqvz9e2zsae9rf5fpfe"&gt;158&lt;/key&gt;&lt;/foreign-keys&gt;&lt;ref-type name="Journal Article"&gt;17&lt;/ref-type&gt;&lt;contributors&gt;&lt;authors&gt;&lt;author&gt;Dreiser, R. L.&lt;/author&gt;&lt;author&gt;Le Parc, J. M.&lt;/author&gt;&lt;author&gt;Velicitat, P.&lt;/author&gt;&lt;author&gt;Lleu, P. L.&lt;/author&gt;&lt;/authors&gt;&lt;/contributors&gt;&lt;auth-address&gt;Service de Rhumatologie, H pital Ambroise Pare, Boulogne, France.&lt;/auth-address&gt;&lt;titles&gt;&lt;title&gt;Oral meloxicam is effective in acute sciatica: two randomised, double-blind trials versus placebo or diclofenac&lt;/title&gt;&lt;secondary-title&gt;Inflamm Res&lt;/secondary-title&gt;&lt;/titles&gt;&lt;periodical&gt;&lt;full-title&gt;Inflamm Res&lt;/full-title&gt;&lt;/periodical&gt;&lt;pages&gt;S17-23&lt;/pages&gt;&lt;volume&gt;50 Suppl 1&lt;/volume&gt;&lt;edition&gt;2001/05/08&lt;/edition&gt;&lt;keywords&gt;&lt;keyword&gt;Acute Disease&lt;/keyword&gt;&lt;keyword&gt;Administration, Oral&lt;/keyword&gt;&lt;keyword&gt;Adult&lt;/keyword&gt;&lt;keyword&gt;Aged&lt;/keyword&gt;&lt;keyword&gt;Anti-Inflammatory Agents, Non-Steroidal/ therapeutic use&lt;/keyword&gt;&lt;keyword&gt;Cyclooxygenase Inhibitors/ therapeutic use&lt;/keyword&gt;&lt;keyword&gt;Diclofenac/adverse effects/ therapeutic use&lt;/keyword&gt;&lt;keyword&gt;Double-Blind Method&lt;/keyword&gt;&lt;keyword&gt;Female&lt;/keyword&gt;&lt;keyword&gt;Humans&lt;/keyword&gt;&lt;keyword&gt;Male&lt;/keyword&gt;&lt;keyword&gt;Middle Aged&lt;/keyword&gt;&lt;keyword&gt;Sciatica/ drug therapy&lt;/keyword&gt;&lt;keyword&gt;Thiazines/administration &amp;amp; dosage/adverse effects/ therapeutic use&lt;/keyword&gt;&lt;keyword&gt;Thiazoles/administration &amp;amp; dosage/adverse effects/ therapeutic use&lt;/keyword&gt;&lt;/keywords&gt;&lt;dates&gt;&lt;year&gt;2001&lt;/year&gt;&lt;pub-dates&gt;&lt;date&gt;Mar&lt;/date&gt;&lt;/pub-dates&gt;&lt;/dates&gt;&lt;isbn&gt;1023-3830 (Print)&amp;#xD;1023-3830 (Linking)&lt;/isbn&gt;&lt;accession-num&gt;11339516&lt;/accession-num&gt;&lt;urls&gt;&lt;/urls&gt;&lt;electronic-resource-num&gt;10.1007/pl00022375&lt;/electronic-resource-num&gt;&lt;remote-database-provider&gt;NLM&lt;/remote-database-provider&gt;&lt;language&gt;eng&lt;/language&gt;&lt;/record&gt;&lt;/Cite&gt;&lt;/EndNote&gt;</w:instrText>
              </w:r>
              <w:r w:rsidRPr="006C34E9">
                <w:rPr>
                  <w:rFonts w:eastAsiaTheme="minorHAnsi"/>
                  <w:szCs w:val="20"/>
                </w:rPr>
                <w:fldChar w:fldCharType="separate"/>
              </w:r>
              <w:r w:rsidRPr="006C34E9">
                <w:rPr>
                  <w:rFonts w:eastAsiaTheme="minorHAnsi"/>
                  <w:noProof/>
                  <w:szCs w:val="20"/>
                  <w:vertAlign w:val="superscript"/>
                </w:rPr>
                <w:t>27</w:t>
              </w:r>
              <w:r w:rsidRPr="006C34E9">
                <w:rPr>
                  <w:rFonts w:eastAsiaTheme="minorHAnsi"/>
                  <w:szCs w:val="20"/>
                </w:rPr>
                <w:fldChar w:fldCharType="end"/>
              </w:r>
            </w:hyperlink>
          </w:p>
        </w:tc>
        <w:tc>
          <w:tcPr>
            <w:tcW w:w="674"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rsidP="0099690A">
            <w:pPr>
              <w:pStyle w:val="a5"/>
              <w:wordWrap/>
              <w:rPr>
                <w:rFonts w:eastAsiaTheme="minorHAnsi"/>
                <w:szCs w:val="20"/>
              </w:rPr>
            </w:pPr>
            <w:r w:rsidRPr="006C34E9">
              <w:rPr>
                <w:rFonts w:eastAsiaTheme="minorHAnsi"/>
                <w:szCs w:val="20"/>
              </w:rPr>
              <w:t>RCT</w:t>
            </w:r>
          </w:p>
        </w:tc>
        <w:tc>
          <w:tcPr>
            <w:tcW w:w="1352"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 xml:space="preserve">meloxicam </w:t>
            </w:r>
          </w:p>
        </w:tc>
        <w:tc>
          <w:tcPr>
            <w:tcW w:w="1417"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Diclofenac</w:t>
            </w:r>
          </w:p>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 xml:space="preserve">Placebo </w:t>
            </w:r>
          </w:p>
        </w:tc>
        <w:tc>
          <w:tcPr>
            <w:tcW w:w="1560"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 xml:space="preserve">VAS </w:t>
            </w:r>
          </w:p>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Global efficacy</w:t>
            </w:r>
            <w:r w:rsidRPr="006C34E9">
              <w:rPr>
                <w:rFonts w:asciiTheme="minorHAnsi" w:eastAsiaTheme="minorHAnsi" w:hAnsiTheme="minorHAnsi" w:cs="Arial"/>
                <w:kern w:val="24"/>
                <w:sz w:val="20"/>
                <w:szCs w:val="20"/>
              </w:rPr>
              <w:br/>
              <w:t>spine mobility</w:t>
            </w:r>
          </w:p>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 xml:space="preserve">Adverse effects </w:t>
            </w:r>
          </w:p>
        </w:tc>
        <w:tc>
          <w:tcPr>
            <w:tcW w:w="1275"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day 7</w:t>
            </w:r>
          </w:p>
        </w:tc>
        <w:tc>
          <w:tcPr>
            <w:tcW w:w="1665"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6C34E9" w:rsidRPr="006C34E9" w:rsidRDefault="006C34E9">
            <w:pPr>
              <w:pStyle w:val="ab"/>
              <w:wordWrap w:val="0"/>
              <w:spacing w:before="0" w:beforeAutospacing="0" w:after="0" w:afterAutospacing="0"/>
              <w:textAlignment w:val="center"/>
              <w:rPr>
                <w:rFonts w:ascii="Arial" w:hAnsi="Arial" w:cs="Arial"/>
                <w:sz w:val="20"/>
                <w:szCs w:val="20"/>
              </w:rPr>
            </w:pPr>
            <w:r w:rsidRPr="006C34E9">
              <w:rPr>
                <w:rFonts w:ascii="맑은 고딕" w:eastAsia="맑은 고딕" w:hAnsi="맑은 고딕" w:cs="Arial" w:hint="eastAsia"/>
                <w:color w:val="000000" w:themeColor="dark1"/>
                <w:kern w:val="24"/>
                <w:sz w:val="20"/>
                <w:szCs w:val="20"/>
              </w:rPr>
              <w:t>Meloxicam &gt; placebo</w:t>
            </w:r>
          </w:p>
          <w:p w:rsidR="006C34E9" w:rsidRPr="006C34E9" w:rsidRDefault="006C34E9">
            <w:pPr>
              <w:pStyle w:val="ab"/>
              <w:wordWrap w:val="0"/>
              <w:spacing w:before="0" w:beforeAutospacing="0" w:after="0" w:afterAutospacing="0"/>
              <w:textAlignment w:val="center"/>
              <w:rPr>
                <w:rFonts w:ascii="Arial" w:hAnsi="Arial" w:cs="Arial"/>
                <w:sz w:val="20"/>
                <w:szCs w:val="20"/>
              </w:rPr>
            </w:pPr>
            <w:r w:rsidRPr="006C34E9">
              <w:rPr>
                <w:rFonts w:ascii="맑은 고딕" w:eastAsia="맑은 고딕" w:hAnsi="맑은 고딕" w:cs="Arial" w:hint="eastAsia"/>
                <w:color w:val="000000"/>
                <w:kern w:val="24"/>
                <w:sz w:val="20"/>
                <w:szCs w:val="20"/>
              </w:rPr>
              <w:t>Meloxicam = diclofenac</w:t>
            </w:r>
          </w:p>
        </w:tc>
      </w:tr>
      <w:tr w:rsidR="006C34E9" w:rsidRPr="006C34E9" w:rsidTr="006C34E9">
        <w:trPr>
          <w:trHeight w:val="936"/>
          <w:jc w:val="center"/>
        </w:trPr>
        <w:tc>
          <w:tcPr>
            <w:tcW w:w="1103"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rsidP="0099690A">
            <w:pPr>
              <w:pStyle w:val="a5"/>
              <w:wordWrap/>
              <w:rPr>
                <w:rFonts w:eastAsiaTheme="minorHAnsi"/>
                <w:szCs w:val="20"/>
              </w:rPr>
            </w:pPr>
            <w:r w:rsidRPr="006C34E9">
              <w:rPr>
                <w:rFonts w:eastAsiaTheme="minorHAnsi"/>
                <w:szCs w:val="20"/>
              </w:rPr>
              <w:t>Weber H</w:t>
            </w:r>
          </w:p>
        </w:tc>
        <w:tc>
          <w:tcPr>
            <w:tcW w:w="674"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rsidP="0099690A">
            <w:pPr>
              <w:pStyle w:val="a5"/>
              <w:wordWrap/>
              <w:rPr>
                <w:rFonts w:eastAsiaTheme="minorHAnsi"/>
                <w:szCs w:val="20"/>
              </w:rPr>
            </w:pPr>
            <w:r w:rsidRPr="006C34E9">
              <w:rPr>
                <w:rFonts w:eastAsiaTheme="minorHAnsi"/>
                <w:szCs w:val="20"/>
              </w:rPr>
              <w:t>RCT</w:t>
            </w:r>
          </w:p>
        </w:tc>
        <w:tc>
          <w:tcPr>
            <w:tcW w:w="1352"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lang w:val="pt-BR"/>
              </w:rPr>
              <w:t xml:space="preserve">piroxicam </w:t>
            </w:r>
          </w:p>
        </w:tc>
        <w:tc>
          <w:tcPr>
            <w:tcW w:w="1417"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lang w:val="pt-BR"/>
              </w:rPr>
              <w:t xml:space="preserve">placebo </w:t>
            </w:r>
          </w:p>
        </w:tc>
        <w:tc>
          <w:tcPr>
            <w:tcW w:w="1560"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 xml:space="preserve">VAS, </w:t>
            </w:r>
          </w:p>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Roland test</w:t>
            </w:r>
          </w:p>
        </w:tc>
        <w:tc>
          <w:tcPr>
            <w:tcW w:w="1275"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hideMark/>
          </w:tcPr>
          <w:p w:rsidR="006C34E9" w:rsidRPr="006C34E9" w:rsidRDefault="006C34E9">
            <w:pPr>
              <w:pStyle w:val="ab"/>
              <w:wordWrap w:val="0"/>
              <w:spacing w:before="0" w:beforeAutospacing="0" w:after="0" w:afterAutospacing="0"/>
              <w:textAlignment w:val="center"/>
              <w:rPr>
                <w:rFonts w:asciiTheme="minorHAnsi" w:eastAsiaTheme="minorHAnsi" w:hAnsiTheme="minorHAnsi" w:cs="Arial"/>
                <w:sz w:val="20"/>
                <w:szCs w:val="20"/>
              </w:rPr>
            </w:pPr>
            <w:r w:rsidRPr="006C34E9">
              <w:rPr>
                <w:rFonts w:asciiTheme="minorHAnsi" w:eastAsiaTheme="minorHAnsi" w:hAnsiTheme="minorHAnsi" w:cs="Arial"/>
                <w:kern w:val="24"/>
                <w:sz w:val="20"/>
                <w:szCs w:val="20"/>
              </w:rPr>
              <w:t>2weeks 4weeks</w:t>
            </w:r>
          </w:p>
        </w:tc>
        <w:tc>
          <w:tcPr>
            <w:tcW w:w="1665"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6C34E9" w:rsidRPr="006C34E9" w:rsidRDefault="006C34E9">
            <w:pPr>
              <w:pStyle w:val="ab"/>
              <w:wordWrap w:val="0"/>
              <w:spacing w:before="0" w:beforeAutospacing="0" w:after="0" w:afterAutospacing="0"/>
              <w:textAlignment w:val="center"/>
              <w:rPr>
                <w:rFonts w:ascii="Arial" w:hAnsi="Arial" w:cs="Arial"/>
                <w:sz w:val="20"/>
                <w:szCs w:val="20"/>
              </w:rPr>
            </w:pPr>
            <w:r w:rsidRPr="006C34E9">
              <w:rPr>
                <w:rFonts w:ascii="맑은 고딕" w:eastAsia="맑은 고딕" w:hAnsi="맑은 고딕" w:cs="Arial" w:hint="eastAsia"/>
                <w:color w:val="000000" w:themeColor="dark1"/>
                <w:kern w:val="24"/>
                <w:sz w:val="20"/>
                <w:szCs w:val="20"/>
              </w:rPr>
              <w:t>no difference between groups</w:t>
            </w:r>
          </w:p>
        </w:tc>
      </w:tr>
      <w:tr w:rsidR="006C34E9" w:rsidRPr="006C34E9" w:rsidTr="006C34E9">
        <w:trPr>
          <w:trHeight w:val="144"/>
          <w:jc w:val="center"/>
        </w:trPr>
        <w:tc>
          <w:tcPr>
            <w:tcW w:w="1103"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tcPr>
          <w:p w:rsidR="006C34E9" w:rsidRPr="006C34E9" w:rsidRDefault="006C34E9" w:rsidP="008B3538">
            <w:pPr>
              <w:pStyle w:val="a5"/>
              <w:rPr>
                <w:rFonts w:eastAsiaTheme="minorHAnsi"/>
                <w:szCs w:val="20"/>
              </w:rPr>
            </w:pPr>
            <w:r w:rsidRPr="006C34E9">
              <w:rPr>
                <w:rFonts w:eastAsiaTheme="minorHAnsi"/>
                <w:szCs w:val="20"/>
              </w:rPr>
              <w:t>Rasmussen-Barr E</w:t>
            </w:r>
            <w:hyperlink w:anchor="_ENREF_28" w:tooltip="Rasmussen-Barr, 2016 #167" w:history="1">
              <w:r w:rsidRPr="006C34E9">
                <w:rPr>
                  <w:rFonts w:eastAsiaTheme="minorHAnsi"/>
                  <w:szCs w:val="20"/>
                </w:rPr>
                <w:fldChar w:fldCharType="begin">
                  <w:fldData xml:space="preserve">PEVuZE5vdGU+PENpdGU+PEF1dGhvcj5SYXNtdXNzZW4tQmFycjwvQXV0aG9yPjxZZWFyPjIwMTY8
L1llYXI+PFJlY051bT4xNjc8L1JlY051bT48RGlzcGxheVRleHQ+PHN0eWxlIGZhY2U9InN1cGVy
c2NyaXB0Ij4yODwvc3R5bGU+PC9EaXNwbGF5VGV4dD48cmVjb3JkPjxyZWMtbnVtYmVyPjE2Nzwv
cmVjLW51bWJlcj48Zm9yZWlnbi1rZXlzPjxrZXkgYXBwPSJFTiIgZGItaWQ9ImZkMmE5ejBmM2Vl
cDBkZXg1enF2ejllMnpzYWU5cmY1ZnBmZSI+MTY3PC9rZXk+PC9mb3JlaWduLWtleXM+PHJlZi10
eXBlIG5hbWU9IkpvdXJuYWwgQXJ0aWNsZSI+MTc8L3JlZi10eXBlPjxjb250cmlidXRvcnM+PGF1
dGhvcnM+PGF1dGhvcj5SYXNtdXNzZW4tQmFyciwgRS48L2F1dGhvcj48YXV0aG9yPkhlbGQsIFUu
PC9hdXRob3I+PGF1dGhvcj5Hcm9vdGVuLCBXLiBKLjwvYXV0aG9yPjxhdXRob3I+Um9lbG9mcywg
UC4gRC48L2F1dGhvcj48YXV0aG9yPktvZXMsIEIuIFcuPC9hdXRob3I+PGF1dGhvcj52YW4gVHVs
ZGVyLCBNLiBXLjwvYXV0aG9yPjxhdXRob3I+V2VydGxpLCBNLiBNLjwvYXV0aG9yPjwvYXV0aG9y
cz48L2NvbnRyaWJ1dG9ycz48YXV0aC1hZGRyZXNzPkluc3RpdHV0ZSBvZiBFbnZpcm9ubWVudGFs
IE1lZGljaW5lLCBLYXJvbGluc2thIEluc3RpdHV0ZXQsIEJveCAyMTAsIFNFLTE3MTc3LCBTdG9j
a2hvbG0sIFN3ZWRlbi48L2F1dGgtYWRkcmVzcz48dGl0bGVzPjx0aXRsZT5Ob24tc3Rlcm9pZGFs
IGFudGktaW5mbGFtbWF0b3J5IGRydWdzIGZvciBzY2lhdGljYT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TIzODI8L3BhZ2VzPjx2b2x1bWU+MTA8L3ZvbHVtZT48ZWRpdGlvbj4y
MDE2LzExLzAyPC9lZGl0aW9uPjxrZXl3b3Jkcz48a2V5d29yZD5BbnRpLUluZmxhbW1hdG9yeSBB
Z2VudHMsIE5vbi1TdGVyb2lkYWwvKnRoZXJhcGV1dGljIHVzZTwva2V5d29yZD48a2V5d29yZD5D
eWNsb294eWdlbmFzZSBJbmhpYml0b3JzL3RoZXJhcGV1dGljIHVzZTwva2V5d29yZD48a2V5d29y
ZD5IdW1hbnM8L2tleXdvcmQ+PGtleXdvcmQ+UmFuZG9taXplZCBDb250cm9sbGVkIFRyaWFscyBh
cyBUb3BpYzwva2V5d29yZD48a2V5d29yZD5TY2lhdGljYS8qZHJ1ZyB0aGVyYXB5PC9rZXl3b3Jk
Pjwva2V5d29yZHM+PGRhdGVzPjx5ZWFyPjIwMTY8L3llYXI+PHB1Yi1kYXRlcz48ZGF0ZT5PY3Qg
MTU8L2RhdGU+PC9wdWItZGF0ZXM+PC9kYXRlcz48aXNibj4xMzYxLTYxMzc8L2lzYm4+PGFjY2Vz
c2lvbi1udW0+Mjc3NDM0MDU8L2FjY2Vzc2lvbi1udW0+PHVybHM+PHJlbGF0ZWQtdXJscz48dXJs
Pmh0dHA6Ly9vbmxpbmVsaWJyYXJ5LndpbGV5LmNvbS9zdG9yZS8xMC4xMDAyLzE0NjUxODU4LkNE
MDEyMzgyL2Fzc2V0L0NEMDEyMzgyLnBkZj92PTEmYW1wO3Q9ajVnY295N2UmYW1wO3M9NjZjNWRi
MzA2ZDk0YWExZGI5OGZkMjcwNjY3NmY1OTBmMjVmN2VmNDwvdXJsPjwvcmVsYXRlZC11cmxzPjwv
dXJscz48ZWxlY3Ryb25pYy1yZXNvdXJjZS1udW0+MTAuMTAwMi8xNDY1MTg1OC5jZDAxMjM4Mjwv
ZWxlY3Ryb25pYy1yZXNvdXJjZS1udW0+PHJlbW90ZS1kYXRhYmFzZS1wcm92aWRlcj5OTE08L3Jl
bW90ZS1kYXRhYmFzZS1wcm92aWRlcj48bGFuZ3VhZ2U+ZW5nPC9sYW5ndWFnZT48L3JlY29yZD48
L0NpdGU+PC9FbmROb3RlPn==
</w:fldData>
                </w:fldChar>
              </w:r>
              <w:r w:rsidRPr="006C34E9">
                <w:rPr>
                  <w:rFonts w:eastAsiaTheme="minorHAnsi"/>
                  <w:szCs w:val="20"/>
                </w:rPr>
                <w:instrText xml:space="preserve"> ADDIN EN.CITE </w:instrText>
              </w:r>
              <w:r w:rsidRPr="006C34E9">
                <w:rPr>
                  <w:rFonts w:eastAsiaTheme="minorHAnsi"/>
                  <w:szCs w:val="20"/>
                </w:rPr>
                <w:fldChar w:fldCharType="begin">
                  <w:fldData xml:space="preserve">PEVuZE5vdGU+PENpdGU+PEF1dGhvcj5SYXNtdXNzZW4tQmFycjwvQXV0aG9yPjxZZWFyPjIwMTY8
L1llYXI+PFJlY051bT4xNjc8L1JlY051bT48RGlzcGxheVRleHQ+PHN0eWxlIGZhY2U9InN1cGVy
c2NyaXB0Ij4yODwvc3R5bGU+PC9EaXNwbGF5VGV4dD48cmVjb3JkPjxyZWMtbnVtYmVyPjE2Nzwv
cmVjLW51bWJlcj48Zm9yZWlnbi1rZXlzPjxrZXkgYXBwPSJFTiIgZGItaWQ9ImZkMmE5ejBmM2Vl
cDBkZXg1enF2ejllMnpzYWU5cmY1ZnBmZSI+MTY3PC9rZXk+PC9mb3JlaWduLWtleXM+PHJlZi10
eXBlIG5hbWU9IkpvdXJuYWwgQXJ0aWNsZSI+MTc8L3JlZi10eXBlPjxjb250cmlidXRvcnM+PGF1
dGhvcnM+PGF1dGhvcj5SYXNtdXNzZW4tQmFyciwgRS48L2F1dGhvcj48YXV0aG9yPkhlbGQsIFUu
PC9hdXRob3I+PGF1dGhvcj5Hcm9vdGVuLCBXLiBKLjwvYXV0aG9yPjxhdXRob3I+Um9lbG9mcywg
UC4gRC48L2F1dGhvcj48YXV0aG9yPktvZXMsIEIuIFcuPC9hdXRob3I+PGF1dGhvcj52YW4gVHVs
ZGVyLCBNLiBXLjwvYXV0aG9yPjxhdXRob3I+V2VydGxpLCBNLiBNLjwvYXV0aG9yPjwvYXV0aG9y
cz48L2NvbnRyaWJ1dG9ycz48YXV0aC1hZGRyZXNzPkluc3RpdHV0ZSBvZiBFbnZpcm9ubWVudGFs
IE1lZGljaW5lLCBLYXJvbGluc2thIEluc3RpdHV0ZXQsIEJveCAyMTAsIFNFLTE3MTc3LCBTdG9j
a2hvbG0sIFN3ZWRlbi48L2F1dGgtYWRkcmVzcz48dGl0bGVzPjx0aXRsZT5Ob24tc3Rlcm9pZGFs
IGFudGktaW5mbGFtbWF0b3J5IGRydWdzIGZvciBzY2lhdGljYT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TIzODI8L3BhZ2VzPjx2b2x1bWU+MTA8L3ZvbHVtZT48ZWRpdGlvbj4y
MDE2LzExLzAyPC9lZGl0aW9uPjxrZXl3b3Jkcz48a2V5d29yZD5BbnRpLUluZmxhbW1hdG9yeSBB
Z2VudHMsIE5vbi1TdGVyb2lkYWwvKnRoZXJhcGV1dGljIHVzZTwva2V5d29yZD48a2V5d29yZD5D
eWNsb294eWdlbmFzZSBJbmhpYml0b3JzL3RoZXJhcGV1dGljIHVzZTwva2V5d29yZD48a2V5d29y
ZD5IdW1hbnM8L2tleXdvcmQ+PGtleXdvcmQ+UmFuZG9taXplZCBDb250cm9sbGVkIFRyaWFscyBh
cyBUb3BpYzwva2V5d29yZD48a2V5d29yZD5TY2lhdGljYS8qZHJ1ZyB0aGVyYXB5PC9rZXl3b3Jk
Pjwva2V5d29yZHM+PGRhdGVzPjx5ZWFyPjIwMTY8L3llYXI+PHB1Yi1kYXRlcz48ZGF0ZT5PY3Qg
MTU8L2RhdGU+PC9wdWItZGF0ZXM+PC9kYXRlcz48aXNibj4xMzYxLTYxMzc8L2lzYm4+PGFjY2Vz
c2lvbi1udW0+Mjc3NDM0MDU8L2FjY2Vzc2lvbi1udW0+PHVybHM+PHJlbGF0ZWQtdXJscz48dXJs
Pmh0dHA6Ly9vbmxpbmVsaWJyYXJ5LndpbGV5LmNvbS9zdG9yZS8xMC4xMDAyLzE0NjUxODU4LkNE
MDEyMzgyL2Fzc2V0L0NEMDEyMzgyLnBkZj92PTEmYW1wO3Q9ajVnY295N2UmYW1wO3M9NjZjNWRi
MzA2ZDk0YWExZGI5OGZkMjcwNjY3NmY1OTBmMjVmN2VmNDwvdXJsPjwvcmVsYXRlZC11cmxzPjwv
dXJscz48ZWxlY3Ryb25pYy1yZXNvdXJjZS1udW0+MTAuMTAwMi8xNDY1MTg1OC5jZDAxMjM4Mjwv
ZWxlY3Ryb25pYy1yZXNvdXJjZS1udW0+PHJlbW90ZS1kYXRhYmFzZS1wcm92aWRlcj5OTE08L3Jl
bW90ZS1kYXRhYmFzZS1wcm92aWRlcj48bGFuZ3VhZ2U+ZW5nPC9sYW5ndWFnZT48L3JlY29yZD48
L0NpdGU+PC9FbmROb3RlPn==
</w:fldData>
                </w:fldChar>
              </w:r>
              <w:r w:rsidRPr="006C34E9">
                <w:rPr>
                  <w:rFonts w:eastAsiaTheme="minorHAnsi"/>
                  <w:szCs w:val="20"/>
                </w:rPr>
                <w:instrText xml:space="preserve"> ADDIN EN.CITE.DATA </w:instrText>
              </w:r>
              <w:r w:rsidRPr="006C34E9">
                <w:rPr>
                  <w:rFonts w:eastAsiaTheme="minorHAnsi"/>
                  <w:szCs w:val="20"/>
                </w:rPr>
              </w:r>
              <w:r w:rsidRPr="006C34E9">
                <w:rPr>
                  <w:rFonts w:eastAsiaTheme="minorHAnsi"/>
                  <w:szCs w:val="20"/>
                </w:rPr>
                <w:fldChar w:fldCharType="end"/>
              </w:r>
              <w:r w:rsidRPr="006C34E9">
                <w:rPr>
                  <w:rFonts w:eastAsiaTheme="minorHAnsi"/>
                  <w:szCs w:val="20"/>
                </w:rPr>
              </w:r>
              <w:r w:rsidRPr="006C34E9">
                <w:rPr>
                  <w:rFonts w:eastAsiaTheme="minorHAnsi"/>
                  <w:szCs w:val="20"/>
                </w:rPr>
                <w:fldChar w:fldCharType="separate"/>
              </w:r>
              <w:r w:rsidRPr="006C34E9">
                <w:rPr>
                  <w:rFonts w:eastAsiaTheme="minorHAnsi"/>
                  <w:noProof/>
                  <w:szCs w:val="20"/>
                  <w:vertAlign w:val="superscript"/>
                </w:rPr>
                <w:t>28</w:t>
              </w:r>
              <w:r w:rsidRPr="006C34E9">
                <w:rPr>
                  <w:rFonts w:eastAsiaTheme="minorHAnsi"/>
                  <w:szCs w:val="20"/>
                </w:rPr>
                <w:fldChar w:fldCharType="end"/>
              </w:r>
            </w:hyperlink>
          </w:p>
        </w:tc>
        <w:tc>
          <w:tcPr>
            <w:tcW w:w="674"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tcPr>
          <w:p w:rsidR="006C34E9" w:rsidRPr="006C34E9" w:rsidRDefault="006C34E9" w:rsidP="0099690A">
            <w:pPr>
              <w:pStyle w:val="a5"/>
              <w:rPr>
                <w:rFonts w:eastAsiaTheme="minorHAnsi"/>
                <w:szCs w:val="20"/>
              </w:rPr>
            </w:pPr>
            <w:r w:rsidRPr="006C34E9">
              <w:rPr>
                <w:rFonts w:eastAsiaTheme="minorHAnsi"/>
                <w:szCs w:val="20"/>
              </w:rPr>
              <w:t>SR</w:t>
            </w:r>
          </w:p>
        </w:tc>
        <w:tc>
          <w:tcPr>
            <w:tcW w:w="1352"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tcPr>
          <w:p w:rsidR="006C34E9" w:rsidRPr="006C34E9" w:rsidRDefault="006C34E9" w:rsidP="0099690A">
            <w:pPr>
              <w:pStyle w:val="a5"/>
              <w:rPr>
                <w:rFonts w:eastAsiaTheme="minorHAnsi"/>
                <w:szCs w:val="20"/>
                <w:lang w:val="pt-BR"/>
              </w:rPr>
            </w:pPr>
            <w:r w:rsidRPr="006C34E9">
              <w:rPr>
                <w:rFonts w:eastAsiaTheme="minorHAnsi"/>
                <w:bCs/>
                <w:szCs w:val="20"/>
                <w:lang w:val="it-IT"/>
              </w:rPr>
              <w:t>Non-steroidal anti-inflammatory drugs for sciatica</w:t>
            </w:r>
          </w:p>
        </w:tc>
        <w:tc>
          <w:tcPr>
            <w:tcW w:w="1417" w:type="dxa"/>
            <w:tcBorders>
              <w:top w:val="single" w:sz="8" w:space="0" w:color="FFFFFF"/>
              <w:left w:val="single" w:sz="8" w:space="0" w:color="FFFFFF"/>
              <w:bottom w:val="single" w:sz="8" w:space="0" w:color="FFFFFF"/>
              <w:right w:val="single" w:sz="8" w:space="0" w:color="FFFFFF"/>
            </w:tcBorders>
            <w:shd w:val="clear" w:color="auto" w:fill="E9EBF5"/>
          </w:tcPr>
          <w:p w:rsidR="006C34E9" w:rsidRPr="006C34E9" w:rsidRDefault="006C34E9" w:rsidP="0099690A">
            <w:pPr>
              <w:pStyle w:val="a5"/>
              <w:rPr>
                <w:rFonts w:eastAsiaTheme="minorHAnsi"/>
                <w:szCs w:val="20"/>
              </w:rPr>
            </w:pPr>
          </w:p>
        </w:tc>
        <w:tc>
          <w:tcPr>
            <w:tcW w:w="1560"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tcPr>
          <w:p w:rsidR="006C34E9" w:rsidRPr="006C34E9" w:rsidRDefault="006C34E9" w:rsidP="0099690A">
            <w:pPr>
              <w:pStyle w:val="a5"/>
              <w:rPr>
                <w:rFonts w:eastAsiaTheme="minorHAnsi"/>
                <w:szCs w:val="20"/>
              </w:rPr>
            </w:pPr>
          </w:p>
        </w:tc>
        <w:tc>
          <w:tcPr>
            <w:tcW w:w="1275"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0" w:type="dxa"/>
              <w:right w:w="8" w:type="dxa"/>
            </w:tcMar>
            <w:vAlign w:val="center"/>
          </w:tcPr>
          <w:p w:rsidR="006C34E9" w:rsidRPr="006C34E9" w:rsidRDefault="006C34E9" w:rsidP="006C34E9">
            <w:pPr>
              <w:pStyle w:val="a5"/>
              <w:rPr>
                <w:rFonts w:eastAsiaTheme="minorHAnsi"/>
                <w:szCs w:val="20"/>
              </w:rPr>
            </w:pPr>
            <w:r w:rsidRPr="006C34E9">
              <w:rPr>
                <w:rFonts w:eastAsiaTheme="minorHAnsi"/>
                <w:szCs w:val="20"/>
              </w:rPr>
              <w:t xml:space="preserve"> </w:t>
            </w:r>
          </w:p>
        </w:tc>
        <w:tc>
          <w:tcPr>
            <w:tcW w:w="1665" w:type="dxa"/>
            <w:tcBorders>
              <w:top w:val="single" w:sz="8" w:space="0" w:color="FFFFFF"/>
              <w:left w:val="single" w:sz="8" w:space="0" w:color="FFFFFF"/>
              <w:bottom w:val="single" w:sz="8" w:space="0" w:color="FFFFFF"/>
              <w:right w:val="single" w:sz="8" w:space="0" w:color="FFFFFF"/>
            </w:tcBorders>
            <w:shd w:val="clear" w:color="auto" w:fill="E9EBF5"/>
            <w:vAlign w:val="center"/>
          </w:tcPr>
          <w:p w:rsidR="006C34E9" w:rsidRPr="006C34E9" w:rsidRDefault="006C34E9">
            <w:pPr>
              <w:rPr>
                <w:rFonts w:ascii="Arial" w:eastAsia="굴림" w:hAnsi="Arial" w:cs="Arial"/>
                <w:szCs w:val="20"/>
              </w:rPr>
            </w:pPr>
            <w:r w:rsidRPr="006C34E9">
              <w:rPr>
                <w:rFonts w:eastAsiaTheme="minorHAnsi"/>
                <w:szCs w:val="20"/>
              </w:rPr>
              <w:t>Low to very low evidence</w:t>
            </w:r>
          </w:p>
        </w:tc>
      </w:tr>
    </w:tbl>
    <w:p w:rsidR="000D348D" w:rsidRDefault="004F4251" w:rsidP="000D348D">
      <w:pPr>
        <w:pStyle w:val="a5"/>
        <w:wordWrap/>
        <w:rPr>
          <w:rFonts w:eastAsiaTheme="minorHAnsi"/>
          <w:szCs w:val="20"/>
        </w:rPr>
      </w:pPr>
      <w:proofErr w:type="gramStart"/>
      <w:r w:rsidRPr="00DF33DE">
        <w:rPr>
          <w:rFonts w:eastAsiaTheme="minorHAnsi"/>
          <w:szCs w:val="20"/>
        </w:rPr>
        <w:t>VAS :</w:t>
      </w:r>
      <w:proofErr w:type="gramEnd"/>
      <w:r w:rsidRPr="00DF33DE">
        <w:rPr>
          <w:rFonts w:eastAsiaTheme="minorHAnsi"/>
          <w:szCs w:val="20"/>
        </w:rPr>
        <w:t xml:space="preserve"> Visual analogue scale</w:t>
      </w:r>
    </w:p>
    <w:p w:rsidR="004F4251" w:rsidRPr="00215A4C" w:rsidRDefault="004F4251" w:rsidP="000D348D">
      <w:pPr>
        <w:pStyle w:val="a5"/>
        <w:wordWrap/>
        <w:rPr>
          <w:rFonts w:eastAsiaTheme="minorHAnsi"/>
          <w:szCs w:val="20"/>
        </w:rPr>
      </w:pPr>
    </w:p>
    <w:p w:rsidR="000D348D" w:rsidRPr="000F3174" w:rsidRDefault="000D348D" w:rsidP="000D348D">
      <w:pPr>
        <w:pStyle w:val="a5"/>
        <w:wordWrap/>
        <w:rPr>
          <w:rFonts w:eastAsiaTheme="minorHAnsi"/>
          <w:b/>
          <w:sz w:val="24"/>
          <w:szCs w:val="24"/>
        </w:rPr>
      </w:pPr>
    </w:p>
    <w:p w:rsidR="000D348D" w:rsidRPr="000F3174" w:rsidRDefault="000D348D" w:rsidP="000D348D">
      <w:pPr>
        <w:pStyle w:val="a5"/>
        <w:wordWrap/>
        <w:rPr>
          <w:rFonts w:eastAsiaTheme="minorHAnsi"/>
          <w:szCs w:val="20"/>
        </w:rPr>
      </w:pPr>
      <w:r w:rsidRPr="000F3174">
        <w:rPr>
          <w:rFonts w:eastAsiaTheme="minorHAnsi"/>
          <w:b/>
          <w:szCs w:val="20"/>
        </w:rPr>
        <w:t xml:space="preserve">2, </w:t>
      </w:r>
      <w:r w:rsidRPr="000F3174">
        <w:rPr>
          <w:rFonts w:eastAsiaTheme="minorHAnsi" w:hint="eastAsia"/>
          <w:szCs w:val="20"/>
        </w:rPr>
        <w:t>신경근성</w:t>
      </w:r>
      <w:r w:rsidRPr="000F3174">
        <w:rPr>
          <w:rFonts w:eastAsiaTheme="minorHAnsi"/>
          <w:szCs w:val="20"/>
        </w:rPr>
        <w:t xml:space="preserve"> 통증을 동반한 추간판 탈출증 환자에서 </w:t>
      </w:r>
      <w:r w:rsidRPr="000F3174">
        <w:rPr>
          <w:rFonts w:eastAsiaTheme="minorHAnsi" w:hint="eastAsia"/>
          <w:szCs w:val="20"/>
        </w:rPr>
        <w:t>전신적</w:t>
      </w:r>
      <w:r w:rsidRPr="000F3174">
        <w:rPr>
          <w:rFonts w:eastAsiaTheme="minorHAnsi"/>
          <w:szCs w:val="20"/>
        </w:rPr>
        <w:t xml:space="preserve"> 스테로이드 투여는 임상적 효과(통증조절 또는 기능적향상)가 있으므로 </w:t>
      </w:r>
      <w:r w:rsidRPr="000F3174">
        <w:rPr>
          <w:rFonts w:eastAsiaTheme="minorHAnsi" w:hint="eastAsia"/>
          <w:szCs w:val="20"/>
        </w:rPr>
        <w:t>권고할</w:t>
      </w:r>
      <w:r w:rsidRPr="000F3174">
        <w:rPr>
          <w:rFonts w:eastAsiaTheme="minorHAnsi"/>
          <w:szCs w:val="20"/>
        </w:rPr>
        <w:t xml:space="preserve"> 수 있다</w:t>
      </w:r>
    </w:p>
    <w:p w:rsidR="000D348D" w:rsidRPr="000F3174" w:rsidRDefault="000D348D" w:rsidP="000D348D">
      <w:pPr>
        <w:pStyle w:val="a5"/>
        <w:wordWrap/>
        <w:rPr>
          <w:rFonts w:eastAsiaTheme="minorHAnsi"/>
          <w:szCs w:val="20"/>
        </w:rPr>
      </w:pPr>
      <w:r w:rsidRPr="000F3174">
        <w:rPr>
          <w:rFonts w:eastAsiaTheme="minorHAnsi"/>
          <w:szCs w:val="20"/>
        </w:rPr>
        <w:t>(증거수준 낮음 (Low). 권고강도 약 (Weak))</w:t>
      </w:r>
    </w:p>
    <w:p w:rsidR="008738FC" w:rsidRPr="00215A4C" w:rsidRDefault="008738FC" w:rsidP="000D348D">
      <w:pPr>
        <w:pStyle w:val="a5"/>
        <w:wordWrap/>
        <w:rPr>
          <w:rFonts w:eastAsiaTheme="minorHAnsi"/>
          <w:szCs w:val="20"/>
        </w:rPr>
      </w:pPr>
    </w:p>
    <w:tbl>
      <w:tblPr>
        <w:tblW w:w="8931" w:type="dxa"/>
        <w:tblInd w:w="-10" w:type="dxa"/>
        <w:tblLayout w:type="fixed"/>
        <w:tblCellMar>
          <w:left w:w="0" w:type="dxa"/>
          <w:right w:w="0" w:type="dxa"/>
        </w:tblCellMar>
        <w:tblLook w:val="0620" w:firstRow="1" w:lastRow="0" w:firstColumn="0" w:lastColumn="0" w:noHBand="1" w:noVBand="1"/>
      </w:tblPr>
      <w:tblGrid>
        <w:gridCol w:w="1296"/>
        <w:gridCol w:w="709"/>
        <w:gridCol w:w="1559"/>
        <w:gridCol w:w="1134"/>
        <w:gridCol w:w="1559"/>
        <w:gridCol w:w="1276"/>
        <w:gridCol w:w="1398"/>
      </w:tblGrid>
      <w:tr w:rsidR="000D348D" w:rsidRPr="00215A4C" w:rsidTr="004F4251">
        <w:trPr>
          <w:trHeight w:val="430"/>
        </w:trPr>
        <w:tc>
          <w:tcPr>
            <w:tcW w:w="1296"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61" w:type="dxa"/>
              <w:right w:w="10" w:type="dxa"/>
            </w:tcMar>
            <w:vAlign w:val="center"/>
            <w:hideMark/>
          </w:tcPr>
          <w:p w:rsidR="000D348D" w:rsidRPr="00215A4C" w:rsidRDefault="00A40802" w:rsidP="00C51982">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1st author</w:t>
            </w:r>
            <w:r w:rsidRPr="00215A4C" w:rsidDel="00A40802">
              <w:rPr>
                <w:rFonts w:eastAsiaTheme="minorHAnsi"/>
                <w:b/>
                <w:bCs/>
                <w:color w:val="FFFFFF" w:themeColor="background1"/>
                <w:sz w:val="18"/>
                <w:szCs w:val="20"/>
              </w:rPr>
              <w:t xml:space="preserve"> </w:t>
            </w:r>
          </w:p>
        </w:tc>
        <w:tc>
          <w:tcPr>
            <w:tcW w:w="709"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61" w:type="dxa"/>
              <w:right w:w="10" w:type="dxa"/>
            </w:tcMar>
            <w:vAlign w:val="center"/>
            <w:hideMark/>
          </w:tcPr>
          <w:p w:rsidR="000D348D" w:rsidRPr="00215A4C" w:rsidRDefault="000D348D"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Design</w:t>
            </w:r>
          </w:p>
        </w:tc>
        <w:tc>
          <w:tcPr>
            <w:tcW w:w="1559"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61" w:type="dxa"/>
              <w:right w:w="10"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Intervention</w:t>
            </w:r>
          </w:p>
        </w:tc>
        <w:tc>
          <w:tcPr>
            <w:tcW w:w="1134"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61" w:type="dxa"/>
              <w:right w:w="10"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Comparison</w:t>
            </w:r>
          </w:p>
        </w:tc>
        <w:tc>
          <w:tcPr>
            <w:tcW w:w="1559"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61" w:type="dxa"/>
              <w:right w:w="10"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Evaluation tool</w:t>
            </w:r>
          </w:p>
        </w:tc>
        <w:tc>
          <w:tcPr>
            <w:tcW w:w="1276"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61" w:type="dxa"/>
              <w:right w:w="10" w:type="dxa"/>
            </w:tcMar>
            <w:vAlign w:val="center"/>
            <w:hideMark/>
          </w:tcPr>
          <w:p w:rsidR="000D348D" w:rsidRPr="00215A4C" w:rsidRDefault="006C34E9" w:rsidP="0099690A">
            <w:pPr>
              <w:pStyle w:val="a5"/>
              <w:wordWrap/>
              <w:rPr>
                <w:rFonts w:eastAsiaTheme="minorHAnsi"/>
                <w:color w:val="FFFFFF" w:themeColor="background1"/>
                <w:sz w:val="18"/>
                <w:szCs w:val="20"/>
              </w:rPr>
            </w:pPr>
            <w:r>
              <w:rPr>
                <w:rFonts w:eastAsiaTheme="minorHAnsi"/>
                <w:b/>
                <w:bCs/>
                <w:color w:val="FFFFFF" w:themeColor="background1"/>
                <w:sz w:val="18"/>
                <w:szCs w:val="20"/>
              </w:rPr>
              <w:t>F</w:t>
            </w:r>
            <w:r>
              <w:rPr>
                <w:rFonts w:eastAsiaTheme="minorHAnsi" w:hint="eastAsia"/>
                <w:b/>
                <w:bCs/>
                <w:color w:val="FFFFFF" w:themeColor="background1"/>
                <w:sz w:val="18"/>
                <w:szCs w:val="20"/>
              </w:rPr>
              <w:t>ollow up</w:t>
            </w:r>
          </w:p>
        </w:tc>
        <w:tc>
          <w:tcPr>
            <w:tcW w:w="1398" w:type="dxa"/>
            <w:tcBorders>
              <w:top w:val="single" w:sz="8" w:space="0" w:color="FFFFFF"/>
              <w:left w:val="single" w:sz="8" w:space="0" w:color="FFFFFF"/>
              <w:bottom w:val="single" w:sz="24" w:space="0" w:color="FFFFFF"/>
              <w:right w:val="single" w:sz="8" w:space="0" w:color="FFFFFF"/>
            </w:tcBorders>
            <w:shd w:val="clear" w:color="auto" w:fill="4F81BD"/>
            <w:tcMar>
              <w:top w:w="10" w:type="dxa"/>
              <w:left w:w="10" w:type="dxa"/>
              <w:bottom w:w="61" w:type="dxa"/>
              <w:right w:w="10"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Outcomes</w:t>
            </w:r>
          </w:p>
        </w:tc>
      </w:tr>
      <w:tr w:rsidR="00EB16D0" w:rsidRPr="00215A4C" w:rsidTr="004F4251">
        <w:trPr>
          <w:trHeight w:val="1243"/>
        </w:trPr>
        <w:tc>
          <w:tcPr>
            <w:tcW w:w="1296"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rsidP="008B3538">
            <w:pPr>
              <w:pStyle w:val="a5"/>
              <w:wordWrap/>
              <w:rPr>
                <w:rFonts w:eastAsiaTheme="minorHAnsi"/>
                <w:szCs w:val="20"/>
              </w:rPr>
            </w:pPr>
            <w:bookmarkStart w:id="86" w:name="_GoBack" w:colFirst="0" w:colLast="6"/>
            <w:r w:rsidRPr="00D74541">
              <w:rPr>
                <w:rFonts w:eastAsiaTheme="minorHAnsi"/>
                <w:szCs w:val="20"/>
              </w:rPr>
              <w:t>Balakrishnamoorthy R</w:t>
            </w:r>
            <w:hyperlink w:anchor="_ENREF_30" w:tooltip="Balakrishnamoorthy, 2015 #153" w:history="1">
              <w:r w:rsidR="008B3538" w:rsidRPr="00D74541">
                <w:rPr>
                  <w:rFonts w:eastAsiaTheme="minorHAnsi"/>
                  <w:szCs w:val="20"/>
                </w:rPr>
                <w:fldChar w:fldCharType="begin">
                  <w:fldData xml:space="preserve">PEVuZE5vdGU+PENpdGU+PEF1dGhvcj5CYWxha3Jpc2huYW1vb3J0aHk8L0F1dGhvcj48WWVhcj4y
MDE1PC9ZZWFyPjxSZWNOdW0+MTUzPC9SZWNOdW0+PERpc3BsYXlUZXh0PjxzdHlsZSBmYWNlPSJz
dXBlcnNjcmlwdCI+MzA8L3N0eWxlPjwvRGlzcGxheVRleHQ+PHJlY29yZD48cmVjLW51bWJlcj4x
NTM8L3JlYy1udW1iZXI+PGZvcmVpZ24ta2V5cz48a2V5IGFwcD0iRU4iIGRiLWlkPSJmZDJhOXow
ZjNlZXAwZGV4NXpxdno5ZTJ6c2FlOXJmNWZwZmUiPjE1Mzwva2V5PjwvZm9yZWlnbi1rZXlzPjxy
ZWYtdHlwZSBuYW1lPSJKb3VybmFsIEFydGljbGUiPjE3PC9yZWYtdHlwZT48Y29udHJpYnV0b3Jz
PjxhdXRob3JzPjxhdXRob3I+QmFsYWtyaXNobmFtb29ydGh5LCBSLjwvYXV0aG9yPjxhdXRob3I+
SG9yZ2FuLCBJLjwvYXV0aG9yPjxhdXRob3I+UGVyZXosIFMuPC9hdXRob3I+PGF1dGhvcj5TdGVl
bGUsIE0uIEMuPC9hdXRob3I+PGF1dGhvcj5LZWlqemVycywgRy4gQi48L2F1dGhvcj48L2F1dGhv
cnM+PC9jb250cmlidXRvcnM+PGF1dGgtYWRkcmVzcz5GYWN1bHR5IG9mIEhlYWx0aCBTY2llbmNl
cyBhbmQgTWVkaWNpbmUsIEJvbmQgVW5pdmVyc2l0eSwgR29sZCBDb2FzdCwgUXVlZW5zbGFuZCwg
QXVzdHJhbGlhIE1hdGVyIEhvc3BpdGFsLCBTb3V0aCBCcmlzYmFuZSwgUXVlZW5zbGFuZCwgQXVz
dHJhbGlhLiYjeEQ7RmFjdWx0eSBvZiBIZWFsdGggU2NpZW5jZXMgYW5kIE1lZGljaW5lLCBCb25k
IFVuaXZlcnNpdHksIEdvbGQgQ29hc3QsIFF1ZWVuc2xhbmQsIEF1c3RyYWxpYSBQcmluY2VzcyBB
bGV4YW5kcmEgSG9zcGl0YWwsIFdvb2xsb29uZ2FiYmEgUXVlZW5zbGFuZCwgQXVzdHJhbGlhLiYj
eEQ7RW1lcmdlbmN5IERlcGFydG1lbnQsIEdvbGQgQ29hc3QgSGVhbHRoIFNlcnZpY2UgRGlzdHJp
Y3QsIEdvbGQgQ29hc3QgVW5pdmVyc2l0eSBIb3NwaXRhbCwgU291dGhwb3J0LCBRdWVlbnNsYW5k
LCBBdXN0cmFsaWEuJiN4RDtEZXBhcnRtZW50IG9mIE1hdGhlbWF0aWNhbCBhbmQgQ29tcHV0aW5n
IFNjaWVuY2VzLCBVbml2ZXJzaXRpIEJydW5laSBEYXJ1c3NhbGFtLCBCcnVuZWksIEJydW5laSBE
YXJ1c3NhbGFtIEdyaWZmaXRoIEdyYWR1YXRlIFJlc2VhcmNoIFNjaG9vbCwgR3JpZmZpdGggVW5p
dmVyc2l0eSwgR29sZCBDb2FzdCwgUXVlZW5zbGFuZCwgQXVzdHJhbGlhLiYjeEQ7RW1lcmdlbmN5
IERlcGFydG1lbnQsIEdvbGQgQ29hc3QgSGVhbHRoIFNlcnZpY2UgRGlzdHJpY3QsIEdvbGQgQ29h
c3QgVW5pdmVyc2l0eSBIb3NwaXRhbCwgU291dGhwb3J0LCBRdWVlbnNsYW5kLCBBdXN0cmFsaWEg
U2Nob29sIG9mIE1lZGljaW5lLCBCb25kIFVuaXZlcnNpdHksIEdvbGQgQ29hc3QsIFF1ZWVuc2xh
bmQsIEF1c3RyYWxpYSBTY2hvb2wgb2YgTWVkaWNpbmUsIEdyaWZmaXRoIFVuaXZlcnNpdHksIEdv
bGQgQ29hc3QsIFF1ZWVuc2xhbmQsIEF1c3RyYWxpYS48L2F1dGgtYWRkcmVzcz48dGl0bGVzPjx0
aXRsZT5Eb2VzIGEgc2luZ2xlIGRvc2Ugb2YgaW50cmF2ZW5vdXMgZGV4YW1ldGhhc29uZSByZWR1
Y2UgU3ltcHRvbXMgaW4gRW1lcmdlbmN5IGRlcGFydG1lbnQgcGF0aWVudHMgd2l0aCBsb3cgQmFj
ayBwYWluIGFuZCBSQWRpY3Vsb3BhdGh5IChTRUJSQSk/IEEgZG91YmxlLWJsaW5kIHJhbmRvbWlz
ZWQgY29udHJvbGxlZCB0cmlhbDwvdGl0bGU+PHNlY29uZGFyeS10aXRsZT5FbWVyZyBNZWQgSjwv
c2Vjb25kYXJ5LXRpdGxlPjxhbHQtdGl0bGU+RW1lcmdlbmN5IG1lZGljaW5lIGpvdXJuYWwgOiBF
TUo8L2FsdC10aXRsZT48L3RpdGxlcz48cGVyaW9kaWNhbD48ZnVsbC10aXRsZT5FbWVyZyBNZWQg
SjwvZnVsbC10aXRsZT48YWJici0xPkVtZXJnZW5jeSBtZWRpY2luZSBqb3VybmFsIDogRU1KPC9h
YmJyLTE+PC9wZXJpb2RpY2FsPjxhbHQtcGVyaW9kaWNhbD48ZnVsbC10aXRsZT5FbWVyZyBNZWQg
SjwvZnVsbC10aXRsZT48YWJici0xPkVtZXJnZW5jeSBtZWRpY2luZSBqb3VybmFsIDogRU1KPC9h
YmJyLTE+PC9hbHQtcGVyaW9kaWNhbD48cGFnZXM+NTI1LTMwPC9wYWdlcz48dm9sdW1lPjMyPC92
b2x1bWU+PG51bWJlcj43PC9udW1iZXI+PGVkaXRpb24+MjAxNC8wOC8xNTwvZWRpdGlvbj48a2V5
d29yZHM+PGtleXdvcmQ+QWRtaW5pc3RyYXRpb24sIEludHJhdmVub3VzPC9rZXl3b3JkPjxrZXl3
b3JkPkFkdWx0PC9rZXl3b3JkPjxrZXl3b3JkPkFudGktSW5mbGFtbWF0b3J5IEFnZW50cy8qYWRt
aW5pc3RyYXRpb24gJmFtcDsgZG9zYWdlPC9rZXl3b3JkPjxrZXl3b3JkPkRleGFtZXRoYXNvbmUv
KmFkbWluaXN0cmF0aW9uICZhbXA7IGRvc2FnZTwva2V5d29yZD48a2V5d29yZD5Eb3VibGUtQmxp
bmQgTWV0aG9kPC9rZXl3b3JkPjxrZXl3b3JkPipFbWVyZ2VuY3kgU2VydmljZSwgSG9zcGl0YWw8
L2tleXdvcmQ+PGtleXdvcmQ+RmVtYWxlPC9rZXl3b3JkPjxrZXl3b3JkPkh1bWFuczwva2V5d29y
ZD48a2V5d29yZD5Mb3cgQmFjayBQYWluLypkcnVnIHRoZXJhcHk8L2tleXdvcmQ+PGtleXdvcmQ+
TWFsZTwva2V5d29yZD48a2V5d29yZD5NaWRkbGUgQWdlZDwva2V5d29yZD48a2V5d29yZD5QYWlu
IE1lYXN1cmVtZW50PC9rZXl3b3JkPjxrZXl3b3JkPlJhZGljdWxvcGF0aHkvKmRydWcgdGhlcmFw
eTwva2V5d29yZD48a2V5d29yZD5Zb3VuZyBBZHVsdDwva2V5d29yZD48a2V5d29yZD5hbmFsZ2Vz
aWEvcGFpbiBjb250cm9sPC9rZXl3b3JkPjxrZXl3b3JkPm11c2N1bG8tc2tlbGV0YWwsIG5vbiB0
cmF1bWF0aWMgcHJvYmxlbXM8L2tleXdvcmQ+PC9rZXl3b3Jkcz48ZGF0ZXM+PHllYXI+MjAxNTwv
eWVhcj48cHViLWRhdGVzPjxkYXRlPkp1bDwvZGF0ZT48L3B1Yi1kYXRlcz48L2RhdGVzPjxpc2Ju
PjE0NzItMDIwNTwvaXNibj48YWNjZXNzaW9uLW51bT4yNTEyMjY0MjwvYWNjZXNzaW9uLW51bT48
dXJscz48cmVsYXRlZC11cmxzPjx1cmw+aHR0cDovL2Vtai5ibWouY29tL2NvbnRlbnQvMzIvNy81
MjUuZnVsbC5wZGY8L3VybD48L3JlbGF0ZWQtdXJscz48L3VybHM+PGVsZWN0cm9uaWMtcmVzb3Vy
Y2UtbnVtPjEwLjExMzYvZW1lcm1lZC0yMDEzLTIwMzQ5MDwvZWxlY3Ryb25pYy1yZXNvdXJjZS1u
dW0+PHJlbW90ZS1kYXRhYmFzZS1wcm92aWRlcj5OTE08L3JlbW90ZS1kYXRhYmFzZS1wcm92aWRl
cj48bGFuZ3VhZ2U+ZW5nPC9sYW5ndWFnZT48L3JlY29yZD48L0NpdGU+PC9FbmROb3RlPgB=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CYWxha3Jpc2huYW1vb3J0aHk8L0F1dGhvcj48WWVhcj4y
MDE1PC9ZZWFyPjxSZWNOdW0+MTUzPC9SZWNOdW0+PERpc3BsYXlUZXh0PjxzdHlsZSBmYWNlPSJz
dXBlcnNjcmlwdCI+MzA8L3N0eWxlPjwvRGlzcGxheVRleHQ+PHJlY29yZD48cmVjLW51bWJlcj4x
NTM8L3JlYy1udW1iZXI+PGZvcmVpZ24ta2V5cz48a2V5IGFwcD0iRU4iIGRiLWlkPSJmZDJhOXow
ZjNlZXAwZGV4NXpxdno5ZTJ6c2FlOXJmNWZwZmUiPjE1Mzwva2V5PjwvZm9yZWlnbi1rZXlzPjxy
ZWYtdHlwZSBuYW1lPSJKb3VybmFsIEFydGljbGUiPjE3PC9yZWYtdHlwZT48Y29udHJpYnV0b3Jz
PjxhdXRob3JzPjxhdXRob3I+QmFsYWtyaXNobmFtb29ydGh5LCBSLjwvYXV0aG9yPjxhdXRob3I+
SG9yZ2FuLCBJLjwvYXV0aG9yPjxhdXRob3I+UGVyZXosIFMuPC9hdXRob3I+PGF1dGhvcj5TdGVl
bGUsIE0uIEMuPC9hdXRob3I+PGF1dGhvcj5LZWlqemVycywgRy4gQi48L2F1dGhvcj48L2F1dGhv
cnM+PC9jb250cmlidXRvcnM+PGF1dGgtYWRkcmVzcz5GYWN1bHR5IG9mIEhlYWx0aCBTY2llbmNl
cyBhbmQgTWVkaWNpbmUsIEJvbmQgVW5pdmVyc2l0eSwgR29sZCBDb2FzdCwgUXVlZW5zbGFuZCwg
QXVzdHJhbGlhIE1hdGVyIEhvc3BpdGFsLCBTb3V0aCBCcmlzYmFuZSwgUXVlZW5zbGFuZCwgQXVz
dHJhbGlhLiYjeEQ7RmFjdWx0eSBvZiBIZWFsdGggU2NpZW5jZXMgYW5kIE1lZGljaW5lLCBCb25k
IFVuaXZlcnNpdHksIEdvbGQgQ29hc3QsIFF1ZWVuc2xhbmQsIEF1c3RyYWxpYSBQcmluY2VzcyBB
bGV4YW5kcmEgSG9zcGl0YWwsIFdvb2xsb29uZ2FiYmEgUXVlZW5zbGFuZCwgQXVzdHJhbGlhLiYj
eEQ7RW1lcmdlbmN5IERlcGFydG1lbnQsIEdvbGQgQ29hc3QgSGVhbHRoIFNlcnZpY2UgRGlzdHJp
Y3QsIEdvbGQgQ29hc3QgVW5pdmVyc2l0eSBIb3NwaXRhbCwgU291dGhwb3J0LCBRdWVlbnNsYW5k
LCBBdXN0cmFsaWEuJiN4RDtEZXBhcnRtZW50IG9mIE1hdGhlbWF0aWNhbCBhbmQgQ29tcHV0aW5n
IFNjaWVuY2VzLCBVbml2ZXJzaXRpIEJydW5laSBEYXJ1c3NhbGFtLCBCcnVuZWksIEJydW5laSBE
YXJ1c3NhbGFtIEdyaWZmaXRoIEdyYWR1YXRlIFJlc2VhcmNoIFNjaG9vbCwgR3JpZmZpdGggVW5p
dmVyc2l0eSwgR29sZCBDb2FzdCwgUXVlZW5zbGFuZCwgQXVzdHJhbGlhLiYjeEQ7RW1lcmdlbmN5
IERlcGFydG1lbnQsIEdvbGQgQ29hc3QgSGVhbHRoIFNlcnZpY2UgRGlzdHJpY3QsIEdvbGQgQ29h
c3QgVW5pdmVyc2l0eSBIb3NwaXRhbCwgU291dGhwb3J0LCBRdWVlbnNsYW5kLCBBdXN0cmFsaWEg
U2Nob29sIG9mIE1lZGljaW5lLCBCb25kIFVuaXZlcnNpdHksIEdvbGQgQ29hc3QsIFF1ZWVuc2xh
bmQsIEF1c3RyYWxpYSBTY2hvb2wgb2YgTWVkaWNpbmUsIEdyaWZmaXRoIFVuaXZlcnNpdHksIEdv
bGQgQ29hc3QsIFF1ZWVuc2xhbmQsIEF1c3RyYWxpYS48L2F1dGgtYWRkcmVzcz48dGl0bGVzPjx0
aXRsZT5Eb2VzIGEgc2luZ2xlIGRvc2Ugb2YgaW50cmF2ZW5vdXMgZGV4YW1ldGhhc29uZSByZWR1
Y2UgU3ltcHRvbXMgaW4gRW1lcmdlbmN5IGRlcGFydG1lbnQgcGF0aWVudHMgd2l0aCBsb3cgQmFj
ayBwYWluIGFuZCBSQWRpY3Vsb3BhdGh5IChTRUJSQSk/IEEgZG91YmxlLWJsaW5kIHJhbmRvbWlz
ZWQgY29udHJvbGxlZCB0cmlhbDwvdGl0bGU+PHNlY29uZGFyeS10aXRsZT5FbWVyZyBNZWQgSjwv
c2Vjb25kYXJ5LXRpdGxlPjxhbHQtdGl0bGU+RW1lcmdlbmN5IG1lZGljaW5lIGpvdXJuYWwgOiBF
TUo8L2FsdC10aXRsZT48L3RpdGxlcz48cGVyaW9kaWNhbD48ZnVsbC10aXRsZT5FbWVyZyBNZWQg
SjwvZnVsbC10aXRsZT48YWJici0xPkVtZXJnZW5jeSBtZWRpY2luZSBqb3VybmFsIDogRU1KPC9h
YmJyLTE+PC9wZXJpb2RpY2FsPjxhbHQtcGVyaW9kaWNhbD48ZnVsbC10aXRsZT5FbWVyZyBNZWQg
SjwvZnVsbC10aXRsZT48YWJici0xPkVtZXJnZW5jeSBtZWRpY2luZSBqb3VybmFsIDogRU1KPC9h
YmJyLTE+PC9hbHQtcGVyaW9kaWNhbD48cGFnZXM+NTI1LTMwPC9wYWdlcz48dm9sdW1lPjMyPC92
b2x1bWU+PG51bWJlcj43PC9udW1iZXI+PGVkaXRpb24+MjAxNC8wOC8xNTwvZWRpdGlvbj48a2V5
d29yZHM+PGtleXdvcmQ+QWRtaW5pc3RyYXRpb24sIEludHJhdmVub3VzPC9rZXl3b3JkPjxrZXl3
b3JkPkFkdWx0PC9rZXl3b3JkPjxrZXl3b3JkPkFudGktSW5mbGFtbWF0b3J5IEFnZW50cy8qYWRt
aW5pc3RyYXRpb24gJmFtcDsgZG9zYWdlPC9rZXl3b3JkPjxrZXl3b3JkPkRleGFtZXRoYXNvbmUv
KmFkbWluaXN0cmF0aW9uICZhbXA7IGRvc2FnZTwva2V5d29yZD48a2V5d29yZD5Eb3VibGUtQmxp
bmQgTWV0aG9kPC9rZXl3b3JkPjxrZXl3b3JkPipFbWVyZ2VuY3kgU2VydmljZSwgSG9zcGl0YWw8
L2tleXdvcmQ+PGtleXdvcmQ+RmVtYWxlPC9rZXl3b3JkPjxrZXl3b3JkPkh1bWFuczwva2V5d29y
ZD48a2V5d29yZD5Mb3cgQmFjayBQYWluLypkcnVnIHRoZXJhcHk8L2tleXdvcmQ+PGtleXdvcmQ+
TWFsZTwva2V5d29yZD48a2V5d29yZD5NaWRkbGUgQWdlZDwva2V5d29yZD48a2V5d29yZD5QYWlu
IE1lYXN1cmVtZW50PC9rZXl3b3JkPjxrZXl3b3JkPlJhZGljdWxvcGF0aHkvKmRydWcgdGhlcmFw
eTwva2V5d29yZD48a2V5d29yZD5Zb3VuZyBBZHVsdDwva2V5d29yZD48a2V5d29yZD5hbmFsZ2Vz
aWEvcGFpbiBjb250cm9sPC9rZXl3b3JkPjxrZXl3b3JkPm11c2N1bG8tc2tlbGV0YWwsIG5vbiB0
cmF1bWF0aWMgcHJvYmxlbXM8L2tleXdvcmQ+PC9rZXl3b3Jkcz48ZGF0ZXM+PHllYXI+MjAxNTwv
eWVhcj48cHViLWRhdGVzPjxkYXRlPkp1bDwvZGF0ZT48L3B1Yi1kYXRlcz48L2RhdGVzPjxpc2Ju
PjE0NzItMDIwNTwvaXNibj48YWNjZXNzaW9uLW51bT4yNTEyMjY0MjwvYWNjZXNzaW9uLW51bT48
dXJscz48cmVsYXRlZC11cmxzPjx1cmw+aHR0cDovL2Vtai5ibWouY29tL2NvbnRlbnQvMzIvNy81
MjUuZnVsbC5wZGY8L3VybD48L3JlbGF0ZWQtdXJscz48L3VybHM+PGVsZWN0cm9uaWMtcmVzb3Vy
Y2UtbnVtPjEwLjExMzYvZW1lcm1lZC0yMDEzLTIwMzQ5MDwvZWxlY3Ryb25pYy1yZXNvdXJjZS1u
dW0+PHJlbW90ZS1kYXRhYmFzZS1wcm92aWRlcj5OTE08L3JlbW90ZS1kYXRhYmFzZS1wcm92aWRl
cj48bGFuZ3VhZ2U+ZW5nPC9sYW5ndWFnZT48L3JlY29yZD48L0NpdGU+PC9FbmROb3RlPgB=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30</w:t>
              </w:r>
              <w:r w:rsidR="008B3538" w:rsidRPr="00D74541">
                <w:rPr>
                  <w:rFonts w:eastAsiaTheme="minorHAnsi"/>
                  <w:szCs w:val="20"/>
                </w:rPr>
                <w:fldChar w:fldCharType="end"/>
              </w:r>
            </w:hyperlink>
            <w:r w:rsidRPr="00D74541">
              <w:rPr>
                <w:rFonts w:eastAsiaTheme="minorHAnsi"/>
                <w:szCs w:val="20"/>
              </w:rPr>
              <w:t xml:space="preserve"> </w:t>
            </w:r>
          </w:p>
        </w:tc>
        <w:tc>
          <w:tcPr>
            <w:tcW w:w="709"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sz w:val="20"/>
                <w:szCs w:val="20"/>
              </w:rPr>
              <w:t>RCT</w:t>
            </w:r>
          </w:p>
        </w:tc>
        <w:tc>
          <w:tcPr>
            <w:tcW w:w="1559"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 xml:space="preserve">IV dexamethasone </w:t>
            </w:r>
          </w:p>
        </w:tc>
        <w:tc>
          <w:tcPr>
            <w:tcW w:w="1134"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Placebo</w:t>
            </w:r>
            <w:r w:rsidRPr="00D74541">
              <w:rPr>
                <w:rFonts w:asciiTheme="minorHAnsi" w:eastAsiaTheme="minorHAnsi" w:hAnsiTheme="minorHAnsi" w:cs="Arial"/>
                <w:bCs/>
                <w:kern w:val="24"/>
                <w:sz w:val="20"/>
                <w:szCs w:val="20"/>
              </w:rPr>
              <w:br/>
              <w:t>(IV sodium      chloride)</w:t>
            </w:r>
          </w:p>
        </w:tc>
        <w:tc>
          <w:tcPr>
            <w:tcW w:w="1559"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VAS, ODI</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EDLOS</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 xml:space="preserve">SLR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 xml:space="preserve">Analgesia </w:t>
            </w:r>
            <w:r w:rsidRPr="00D74541">
              <w:rPr>
                <w:rFonts w:asciiTheme="minorHAnsi" w:eastAsiaTheme="minorHAnsi" w:hAnsiTheme="minorHAnsi" w:cs="Arial"/>
                <w:bCs/>
                <w:kern w:val="24"/>
                <w:sz w:val="20"/>
                <w:szCs w:val="20"/>
              </w:rPr>
              <w:lastRenderedPageBreak/>
              <w:t xml:space="preserve">requirement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Adverse effects</w:t>
            </w:r>
          </w:p>
        </w:tc>
        <w:tc>
          <w:tcPr>
            <w:tcW w:w="1276"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4F4251" w:rsidRPr="00D74541" w:rsidRDefault="00EB16D0">
            <w:pPr>
              <w:pStyle w:val="ab"/>
              <w:wordWrap w:val="0"/>
              <w:spacing w:before="0" w:beforeAutospacing="0" w:after="0" w:afterAutospacing="0"/>
              <w:textAlignment w:val="center"/>
              <w:rPr>
                <w:rFonts w:asciiTheme="minorHAnsi" w:eastAsiaTheme="minorHAnsi" w:hAnsiTheme="minorHAnsi" w:cs="Arial"/>
                <w:bCs/>
                <w:kern w:val="24"/>
                <w:sz w:val="20"/>
                <w:szCs w:val="20"/>
              </w:rPr>
            </w:pPr>
            <w:r w:rsidRPr="00D74541">
              <w:rPr>
                <w:rFonts w:asciiTheme="minorHAnsi" w:eastAsiaTheme="minorHAnsi" w:hAnsiTheme="minorHAnsi" w:cs="Arial"/>
                <w:bCs/>
                <w:kern w:val="24"/>
                <w:sz w:val="20"/>
                <w:szCs w:val="20"/>
              </w:rPr>
              <w:lastRenderedPageBreak/>
              <w:t xml:space="preserve">24hr,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6 weeks</w:t>
            </w:r>
          </w:p>
        </w:tc>
        <w:tc>
          <w:tcPr>
            <w:tcW w:w="1398" w:type="dxa"/>
            <w:tcBorders>
              <w:top w:val="single" w:sz="24"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 xml:space="preserve"> Pain reduction until 24hr </w:t>
            </w:r>
          </w:p>
        </w:tc>
      </w:tr>
      <w:tr w:rsidR="00EB16D0" w:rsidRPr="00215A4C" w:rsidTr="004F4251">
        <w:trPr>
          <w:trHeight w:val="1243"/>
        </w:trPr>
        <w:tc>
          <w:tcPr>
            <w:tcW w:w="129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rsidP="008B3538">
            <w:pPr>
              <w:pStyle w:val="a5"/>
              <w:wordWrap/>
              <w:rPr>
                <w:rFonts w:eastAsiaTheme="minorHAnsi"/>
                <w:szCs w:val="20"/>
              </w:rPr>
            </w:pPr>
            <w:r w:rsidRPr="00D74541">
              <w:rPr>
                <w:rFonts w:eastAsiaTheme="minorHAnsi"/>
                <w:szCs w:val="20"/>
              </w:rPr>
              <w:t>Goldberg H</w:t>
            </w:r>
            <w:hyperlink w:anchor="_ENREF_31" w:tooltip="Goldberg, 2015 #159" w:history="1">
              <w:r w:rsidR="008B3538" w:rsidRPr="00D74541">
                <w:rPr>
                  <w:rFonts w:eastAsiaTheme="minorHAnsi"/>
                  <w:szCs w:val="20"/>
                </w:rPr>
                <w:fldChar w:fldCharType="begin">
                  <w:fldData xml:space="preserve">PEVuZE5vdGU+PENpdGU+PEF1dGhvcj5Hb2xkYmVyZzwvQXV0aG9yPjxZZWFyPjIwMTU8L1llYXI+
PFJlY051bT4xNTk8L1JlY051bT48RGlzcGxheVRleHQ+PHN0eWxlIGZhY2U9InN1cGVyc2NyaXB0
Ij4zMTwvc3R5bGU+PC9EaXNwbGF5VGV4dD48cmVjb3JkPjxyZWMtbnVtYmVyPjE1OTwvcmVjLW51
bWJlcj48Zm9yZWlnbi1rZXlzPjxrZXkgYXBwPSJFTiIgZGItaWQ9ImZkMmE5ejBmM2VlcDBkZXg1
enF2ejllMnpzYWU5cmY1ZnBmZSI+MTU5PC9rZXk+PC9mb3JlaWduLWtleXM+PHJlZi10eXBlIG5h
bWU9IkpvdXJuYWwgQXJ0aWNsZSI+MTc8L3JlZi10eXBlPjxjb250cmlidXRvcnM+PGF1dGhvcnM+
PGF1dGhvcj5Hb2xkYmVyZywgSC48L2F1dGhvcj48YXV0aG9yPkZpcnRjaCwgVy48L2F1dGhvcj48
YXV0aG9yPlR5YnVyc2tpLCBNLjwvYXV0aG9yPjxhdXRob3I+UHJlc3NtYW4sIEEuPC9hdXRob3I+
PGF1dGhvcj5BY2tlcnNvbiwgTC48L2F1dGhvcj48YXV0aG9yPkhhbWlsdG9uLCBMLjwvYXV0aG9y
PjxhdXRob3I+U21pdGgsIFcuPC9hdXRob3I+PGF1dGhvcj5DYXJ2ZXIsIFIuPC9hdXRob3I+PGF1
dGhvcj5NYXJhdHVrdWxhbSwgQS48L2F1dGhvcj48YXV0aG9yPldvbiwgTC4gQS48L2F1dGhvcj48
YXV0aG9yPkNhcnJhZ2VlLCBFLjwvYXV0aG9yPjxhdXRob3I+QXZpbnMsIEEuIEwuPC9hdXRob3I+
PC9hdXRob3JzPjwvY29udHJpYnV0b3JzPjxhdXRoLWFkZHJlc3M+S2Fpc2VyIFBlcm1hbmVudGUg
Tm9ydGhlcm4gQ2FsaWZvcm5pYSBTcGluZSBDYXJlIFByb2dyYW0sIFNhbiBKb3NlMkRpdmlzaW9u
IG9mIFJlc2VhcmNoLCBLYWlzZXIgUGVybWFuZW50ZSBOb3J0aGVybiBDYWxpZm9ybmlhLCBPYWts
YW5kLiYjeEQ7S2Fpc2VyIFBlcm1hbmVudGUgTm9ydGhlcm4gQ2FsaWZvcm5pYSBTcGluZSBDYXJl
IFByb2dyYW0sIFJlZHdvb2QgQ2l0eS4mI3hEO0thaXNlciBQZXJtYW5lbnRlIE5vcnRoZXJuIENh
bGlmb3JuaWEgU3BpbmUgQ2FyZSBQcm9ncmFtLCBSb3NldmlsbGUuJiN4RDtEaXZpc2lvbiBvZiBS
ZXNlYXJjaCwgS2Fpc2VyIFBlcm1hbmVudGUgTm9ydGhlcm4gQ2FsaWZvcm5pYSwgT2FrbGFuZDVT
dXR0ZXIgSGVhbHRoIFJlc2VhcmNoLCBEZXZlbG9wbWVudCwgYW5kIERpc3NlbWluYXRpb24sIFdh
bG51dCBDcmVlaywgQ2FsaWZvcm5pYS4mI3hEO0RpdmlzaW9uIG9mIFJlc2VhcmNoLCBLYWlzZXIg
UGVybWFuZW50ZSBOb3J0aGVybiBDYWxpZm9ybmlhLCBPYWtsYW5kLiYjeEQ7S2Fpc2VyIFBlcm1h
bmVudGUgTm9ydGhlcm4gQ2FsaWZvcm5pYSBTcGluZSBDYXJlIFByb2dyYW0sIFNhbiBKb3NlLiYj
eEQ7T3J0aG9wZWRpYyBTcGluZSBTdXJnZXJ5IERpdmlzaW9uLCBEZXBhcnRtZW50IG9mIE9ydGhv
cGVkaWNzLCBTdGFuZm9yZCBVbml2ZXJzaXR5LCBQYWxvIEFsdG8sIENhbGlmb3JuaWEuJiN4RDtE
aXZpc2lvbiBvZiBSZXNlYXJjaCwgS2Fpc2VyIFBlcm1hbmVudGUgTm9ydGhlcm4gQ2FsaWZvcm5p
YSwgT2FrbGFuZDdEZXBhcnRtZW50IG9mIE1lZGljaW5lLCBVbml2ZXJzaXR5IG9mIENhbGlmb3Ju
aWEsIFNhbiBGcmFuY2lzY284RGVwYXJ0bWVudCBvZiBFcGlkZW1pb2xvZ3kgYW5kIEJpb3N0YXRp
c3RpY3MsIFVuaXZlcnNpdHkgb2YgQ2FsaWZvcm5pYSwgU2FuIEZyYW5jaXNjby48L2F1dGgtYWRk
cmVzcz48dGl0bGVzPjx0aXRsZT5PcmFsIHN0ZXJvaWRzIGZvciBhY3V0ZSByYWRpY3Vsb3BhdGh5
IGR1ZSB0byBhIGhlcm5pYXRlZCBsdW1iYXIgZGlzazogYSByYW5kb21pemVkIGNsaW5pY2FsIHRy
aWFs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xOTE1LTIzPC9wYWdlcz48dm9sdW1lPjMxMzwvdm9sdW1l
PjxudW1iZXI+MTk8L251bWJlcj48a2V5d29yZHM+PGtleXdvcmQ+QWN1dGUgRGlzZWFzZTwva2V5
d29yZD48a2V5d29yZD5BZG1pbmlzdHJhdGlvbiwgT3JhbDwva2V5d29yZD48a2V5d29yZD5BZHVs
dDwva2V5d29yZD48a2V5d29yZD5BZ2VkPC9rZXl3b3JkPjxrZXl3b3JkPkRvdWJsZS1CbGluZCBN
ZXRob2Q8L2tleXdvcmQ+PGtleXdvcmQ+RmVtYWxlPC9rZXl3b3JkPjxrZXl3b3JkPkZvbGxvdy1V
cCBTdHVkaWVzPC9rZXl3b3JkPjxrZXl3b3JkPkdsdWNvY29ydGljb2lkcy9hZHZlcnNlIGVmZmVj
dHMvKnRoZXJhcGV1dGljIHVzZTwva2V5d29yZD48a2V5d29yZD5IdW1hbnM8L2tleXdvcmQ+PGtl
eXdvcmQ+SW50ZXJ2ZXJ0ZWJyYWwgRGlzYyBEaXNwbGFjZW1lbnQvKmNvbXBsaWNhdGlvbnM8L2tl
eXdvcmQ+PGtleXdvcmQ+Kkx1bWJhciBWZXJ0ZWJyYWU8L2tleXdvcmQ+PGtleXdvcmQ+TWFsZTwv
a2V5d29yZD48a2V5d29yZD5NaWRkbGUgQWdlZDwva2V5d29yZD48a2V5d29yZD5QYWluIE1lYXN1
cmVtZW50PC9rZXl3b3JkPjxrZXl3b3JkPlByZWRuaXNvbmUvYWR2ZXJzZSBlZmZlY3RzLyp0aGVy
YXBldXRpYyB1c2U8L2tleXdvcmQ+PGtleXdvcmQ+UmFkaWN1bG9wYXRoeS8qZHJ1ZyB0aGVyYXB5
L2V0aW9sb2d5PC9rZXl3b3JkPjwva2V5d29yZHM+PGRhdGVzPjx5ZWFyPjIwMTU8L3llYXI+PHB1
Yi1kYXRlcz48ZGF0ZT5NYXkgMTk8L2RhdGU+PC9wdWItZGF0ZXM+PC9kYXRlcz48aXNibj4xNTM4
LTM1OTggKEVsZWN0cm9uaWMpJiN4RDswMDk4LTc0ODQgKExpbmtpbmcpPC9pc2JuPjxhY2Nlc3Np
b24tbnVtPjI1OTg4NDYxPC9hY2Nlc3Npb24tbnVtPjx1cmxzPjxyZWxhdGVkLXVybHM+PHVybD5o
dHRwOi8vd3d3Lm5jYmkubmxtLm5paC5nb3YvcHVibWVkLzI1OTg4NDYxPC91cmw+PHVybD5odHRw
Oi8vamFtYS5qYW1hbmV0d29yay5jb20vZGF0YS9Kb3VybmFscy9KQU1BLzkzNDA1Mi9qb2kxNTAw
NDQucGRmPC91cmw+PC9yZWxhdGVkLXVybHM+PC91cmxzPjxlbGVjdHJvbmljLXJlc291cmNlLW51
bT4xMC4xMDAxL2phbWEuMjAxNS40NDY4PC9lbGVjdHJvbmljLXJlc291cmNlLW51bT48L3JlY29y
ZD48L0NpdGU+PC9FbmROb3RlPn==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Hb2xkYmVyZzwvQXV0aG9yPjxZZWFyPjIwMTU8L1llYXI+
PFJlY051bT4xNTk8L1JlY051bT48RGlzcGxheVRleHQ+PHN0eWxlIGZhY2U9InN1cGVyc2NyaXB0
Ij4zMTwvc3R5bGU+PC9EaXNwbGF5VGV4dD48cmVjb3JkPjxyZWMtbnVtYmVyPjE1OTwvcmVjLW51
bWJlcj48Zm9yZWlnbi1rZXlzPjxrZXkgYXBwPSJFTiIgZGItaWQ9ImZkMmE5ejBmM2VlcDBkZXg1
enF2ejllMnpzYWU5cmY1ZnBmZSI+MTU5PC9rZXk+PC9mb3JlaWduLWtleXM+PHJlZi10eXBlIG5h
bWU9IkpvdXJuYWwgQXJ0aWNsZSI+MTc8L3JlZi10eXBlPjxjb250cmlidXRvcnM+PGF1dGhvcnM+
PGF1dGhvcj5Hb2xkYmVyZywgSC48L2F1dGhvcj48YXV0aG9yPkZpcnRjaCwgVy48L2F1dGhvcj48
YXV0aG9yPlR5YnVyc2tpLCBNLjwvYXV0aG9yPjxhdXRob3I+UHJlc3NtYW4sIEEuPC9hdXRob3I+
PGF1dGhvcj5BY2tlcnNvbiwgTC48L2F1dGhvcj48YXV0aG9yPkhhbWlsdG9uLCBMLjwvYXV0aG9y
PjxhdXRob3I+U21pdGgsIFcuPC9hdXRob3I+PGF1dGhvcj5DYXJ2ZXIsIFIuPC9hdXRob3I+PGF1
dGhvcj5NYXJhdHVrdWxhbSwgQS48L2F1dGhvcj48YXV0aG9yPldvbiwgTC4gQS48L2F1dGhvcj48
YXV0aG9yPkNhcnJhZ2VlLCBFLjwvYXV0aG9yPjxhdXRob3I+QXZpbnMsIEEuIEwuPC9hdXRob3I+
PC9hdXRob3JzPjwvY29udHJpYnV0b3JzPjxhdXRoLWFkZHJlc3M+S2Fpc2VyIFBlcm1hbmVudGUg
Tm9ydGhlcm4gQ2FsaWZvcm5pYSBTcGluZSBDYXJlIFByb2dyYW0sIFNhbiBKb3NlMkRpdmlzaW9u
IG9mIFJlc2VhcmNoLCBLYWlzZXIgUGVybWFuZW50ZSBOb3J0aGVybiBDYWxpZm9ybmlhLCBPYWts
YW5kLiYjeEQ7S2Fpc2VyIFBlcm1hbmVudGUgTm9ydGhlcm4gQ2FsaWZvcm5pYSBTcGluZSBDYXJl
IFByb2dyYW0sIFJlZHdvb2QgQ2l0eS4mI3hEO0thaXNlciBQZXJtYW5lbnRlIE5vcnRoZXJuIENh
bGlmb3JuaWEgU3BpbmUgQ2FyZSBQcm9ncmFtLCBSb3NldmlsbGUuJiN4RDtEaXZpc2lvbiBvZiBS
ZXNlYXJjaCwgS2Fpc2VyIFBlcm1hbmVudGUgTm9ydGhlcm4gQ2FsaWZvcm5pYSwgT2FrbGFuZDVT
dXR0ZXIgSGVhbHRoIFJlc2VhcmNoLCBEZXZlbG9wbWVudCwgYW5kIERpc3NlbWluYXRpb24sIFdh
bG51dCBDcmVlaywgQ2FsaWZvcm5pYS4mI3hEO0RpdmlzaW9uIG9mIFJlc2VhcmNoLCBLYWlzZXIg
UGVybWFuZW50ZSBOb3J0aGVybiBDYWxpZm9ybmlhLCBPYWtsYW5kLiYjeEQ7S2Fpc2VyIFBlcm1h
bmVudGUgTm9ydGhlcm4gQ2FsaWZvcm5pYSBTcGluZSBDYXJlIFByb2dyYW0sIFNhbiBKb3NlLiYj
eEQ7T3J0aG9wZWRpYyBTcGluZSBTdXJnZXJ5IERpdmlzaW9uLCBEZXBhcnRtZW50IG9mIE9ydGhv
cGVkaWNzLCBTdGFuZm9yZCBVbml2ZXJzaXR5LCBQYWxvIEFsdG8sIENhbGlmb3JuaWEuJiN4RDtE
aXZpc2lvbiBvZiBSZXNlYXJjaCwgS2Fpc2VyIFBlcm1hbmVudGUgTm9ydGhlcm4gQ2FsaWZvcm5p
YSwgT2FrbGFuZDdEZXBhcnRtZW50IG9mIE1lZGljaW5lLCBVbml2ZXJzaXR5IG9mIENhbGlmb3Ju
aWEsIFNhbiBGcmFuY2lzY284RGVwYXJ0bWVudCBvZiBFcGlkZW1pb2xvZ3kgYW5kIEJpb3N0YXRp
c3RpY3MsIFVuaXZlcnNpdHkgb2YgQ2FsaWZvcm5pYSwgU2FuIEZyYW5jaXNjby48L2F1dGgtYWRk
cmVzcz48dGl0bGVzPjx0aXRsZT5PcmFsIHN0ZXJvaWRzIGZvciBhY3V0ZSByYWRpY3Vsb3BhdGh5
IGR1ZSB0byBhIGhlcm5pYXRlZCBsdW1iYXIgZGlzazogYSByYW5kb21pemVkIGNsaW5pY2FsIHRy
aWFs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xOTE1LTIzPC9wYWdlcz48dm9sdW1lPjMxMzwvdm9sdW1l
PjxudW1iZXI+MTk8L251bWJlcj48a2V5d29yZHM+PGtleXdvcmQ+QWN1dGUgRGlzZWFzZTwva2V5
d29yZD48a2V5d29yZD5BZG1pbmlzdHJhdGlvbiwgT3JhbDwva2V5d29yZD48a2V5d29yZD5BZHVs
dDwva2V5d29yZD48a2V5d29yZD5BZ2VkPC9rZXl3b3JkPjxrZXl3b3JkPkRvdWJsZS1CbGluZCBN
ZXRob2Q8L2tleXdvcmQ+PGtleXdvcmQ+RmVtYWxlPC9rZXl3b3JkPjxrZXl3b3JkPkZvbGxvdy1V
cCBTdHVkaWVzPC9rZXl3b3JkPjxrZXl3b3JkPkdsdWNvY29ydGljb2lkcy9hZHZlcnNlIGVmZmVj
dHMvKnRoZXJhcGV1dGljIHVzZTwva2V5d29yZD48a2V5d29yZD5IdW1hbnM8L2tleXdvcmQ+PGtl
eXdvcmQ+SW50ZXJ2ZXJ0ZWJyYWwgRGlzYyBEaXNwbGFjZW1lbnQvKmNvbXBsaWNhdGlvbnM8L2tl
eXdvcmQ+PGtleXdvcmQ+Kkx1bWJhciBWZXJ0ZWJyYWU8L2tleXdvcmQ+PGtleXdvcmQ+TWFsZTwv
a2V5d29yZD48a2V5d29yZD5NaWRkbGUgQWdlZDwva2V5d29yZD48a2V5d29yZD5QYWluIE1lYXN1
cmVtZW50PC9rZXl3b3JkPjxrZXl3b3JkPlByZWRuaXNvbmUvYWR2ZXJzZSBlZmZlY3RzLyp0aGVy
YXBldXRpYyB1c2U8L2tleXdvcmQ+PGtleXdvcmQ+UmFkaWN1bG9wYXRoeS8qZHJ1ZyB0aGVyYXB5
L2V0aW9sb2d5PC9rZXl3b3JkPjwva2V5d29yZHM+PGRhdGVzPjx5ZWFyPjIwMTU8L3llYXI+PHB1
Yi1kYXRlcz48ZGF0ZT5NYXkgMTk8L2RhdGU+PC9wdWItZGF0ZXM+PC9kYXRlcz48aXNibj4xNTM4
LTM1OTggKEVsZWN0cm9uaWMpJiN4RDswMDk4LTc0ODQgKExpbmtpbmcpPC9pc2JuPjxhY2Nlc3Np
b24tbnVtPjI1OTg4NDYxPC9hY2Nlc3Npb24tbnVtPjx1cmxzPjxyZWxhdGVkLXVybHM+PHVybD5o
dHRwOi8vd3d3Lm5jYmkubmxtLm5paC5nb3YvcHVibWVkLzI1OTg4NDYxPC91cmw+PHVybD5odHRw
Oi8vamFtYS5qYW1hbmV0d29yay5jb20vZGF0YS9Kb3VybmFscy9KQU1BLzkzNDA1Mi9qb2kxNTAw
NDQucGRmPC91cmw+PC9yZWxhdGVkLXVybHM+PC91cmxzPjxlbGVjdHJvbmljLXJlc291cmNlLW51
bT4xMC4xMDAxL2phbWEuMjAxNS40NDY4PC9lbGVjdHJvbmljLXJlc291cmNlLW51bT48L3JlY29y
ZD48L0NpdGU+PC9FbmROb3RlPn==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31</w:t>
              </w:r>
              <w:r w:rsidR="008B3538" w:rsidRPr="00D74541">
                <w:rPr>
                  <w:rFonts w:eastAsiaTheme="minorHAnsi"/>
                  <w:szCs w:val="20"/>
                </w:rPr>
                <w:fldChar w:fldCharType="end"/>
              </w:r>
            </w:hyperlink>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sz w:val="20"/>
                <w:szCs w:val="20"/>
              </w:rPr>
              <w:t>RCT</w:t>
            </w: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Oral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prednisone</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placebo</w:t>
            </w: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ODI</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Lower limb pain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SF 36</w:t>
            </w:r>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3, 52</w:t>
            </w:r>
            <w:r w:rsidR="004F4251" w:rsidRPr="00D74541">
              <w:rPr>
                <w:rFonts w:asciiTheme="minorHAnsi" w:eastAsiaTheme="minorHAnsi" w:hAnsiTheme="minorHAnsi" w:cs="Arial"/>
                <w:color w:val="000000" w:themeColor="dark1"/>
                <w:kern w:val="24"/>
                <w:sz w:val="20"/>
                <w:szCs w:val="20"/>
              </w:rPr>
              <w:t xml:space="preserve"> </w:t>
            </w:r>
            <w:r w:rsidRPr="00D74541">
              <w:rPr>
                <w:rFonts w:asciiTheme="minorHAnsi" w:eastAsiaTheme="minorHAnsi" w:hAnsiTheme="minorHAnsi" w:cs="Arial"/>
                <w:color w:val="000000" w:themeColor="dark1"/>
                <w:kern w:val="24"/>
                <w:sz w:val="20"/>
                <w:szCs w:val="20"/>
              </w:rPr>
              <w:t>weeks</w:t>
            </w:r>
          </w:p>
        </w:tc>
        <w:tc>
          <w:tcPr>
            <w:tcW w:w="1398"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Improvement </w:t>
            </w:r>
            <w:r w:rsidR="004F4251" w:rsidRPr="00D74541">
              <w:rPr>
                <w:rFonts w:asciiTheme="minorHAnsi" w:eastAsiaTheme="minorHAnsi" w:hAnsiTheme="minorHAnsi" w:cs="Arial"/>
                <w:color w:val="000000" w:themeColor="dark1"/>
                <w:kern w:val="24"/>
                <w:sz w:val="20"/>
                <w:szCs w:val="20"/>
              </w:rPr>
              <w:t>of</w:t>
            </w:r>
            <w:r w:rsidRPr="00D74541">
              <w:rPr>
                <w:rFonts w:asciiTheme="minorHAnsi" w:eastAsiaTheme="minorHAnsi" w:hAnsiTheme="minorHAnsi" w:cs="Arial"/>
                <w:color w:val="000000" w:themeColor="dark1"/>
                <w:kern w:val="24"/>
                <w:sz w:val="20"/>
                <w:szCs w:val="20"/>
              </w:rPr>
              <w:t xml:space="preserve"> ODI</w:t>
            </w:r>
            <w:r w:rsidR="004F4251" w:rsidRPr="00D74541">
              <w:rPr>
                <w:rFonts w:asciiTheme="minorHAnsi" w:eastAsiaTheme="minorHAnsi" w:hAnsiTheme="minorHAnsi" w:cs="Arial"/>
                <w:color w:val="000000" w:themeColor="dark1"/>
                <w:kern w:val="24"/>
                <w:sz w:val="20"/>
                <w:szCs w:val="20"/>
              </w:rPr>
              <w:t xml:space="preserve"> in prednisone</w:t>
            </w:r>
            <w:r w:rsidRPr="00D74541">
              <w:rPr>
                <w:rFonts w:asciiTheme="minorHAnsi" w:eastAsiaTheme="minorHAnsi" w:hAnsiTheme="minorHAnsi" w:cs="Arial"/>
                <w:color w:val="000000" w:themeColor="dark1"/>
                <w:kern w:val="24"/>
                <w:sz w:val="20"/>
                <w:szCs w:val="20"/>
              </w:rPr>
              <w:t xml:space="preserve"> </w:t>
            </w:r>
          </w:p>
        </w:tc>
      </w:tr>
      <w:tr w:rsidR="00EB16D0" w:rsidRPr="00215A4C" w:rsidTr="004F4251">
        <w:trPr>
          <w:trHeight w:val="1288"/>
        </w:trPr>
        <w:tc>
          <w:tcPr>
            <w:tcW w:w="129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rsidP="008B3538">
            <w:pPr>
              <w:pStyle w:val="a5"/>
              <w:wordWrap/>
              <w:rPr>
                <w:rFonts w:eastAsiaTheme="minorHAnsi"/>
                <w:szCs w:val="20"/>
              </w:rPr>
            </w:pPr>
            <w:r w:rsidRPr="00D74541">
              <w:rPr>
                <w:rFonts w:eastAsiaTheme="minorHAnsi"/>
                <w:szCs w:val="20"/>
              </w:rPr>
              <w:t>Ko SB</w:t>
            </w:r>
            <w:hyperlink w:anchor="_ENREF_32" w:tooltip="Ko, 2016 #163" w:history="1">
              <w:r w:rsidR="008B3538" w:rsidRPr="00D74541">
                <w:rPr>
                  <w:rFonts w:eastAsiaTheme="minorHAnsi"/>
                  <w:szCs w:val="20"/>
                </w:rPr>
                <w:fldChar w:fldCharType="begin">
                  <w:fldData xml:space="preserve">PEVuZE5vdGU+PENpdGU+PEF1dGhvcj5LbzwvQXV0aG9yPjxZZWFyPjIwMTY8L1llYXI+PFJlY051
bT4xNjM8L1JlY051bT48RGlzcGxheVRleHQ+PHN0eWxlIGZhY2U9InN1cGVyc2NyaXB0Ij4zMjwv
c3R5bGU+PC9EaXNwbGF5VGV4dD48cmVjb3JkPjxyZWMtbnVtYmVyPjE2MzwvcmVjLW51bWJlcj48
Zm9yZWlnbi1rZXlzPjxrZXkgYXBwPSJFTiIgZGItaWQ9ImZkMmE5ejBmM2VlcDBkZXg1enF2ejll
MnpzYWU5cmY1ZnBmZSI+MTYzPC9rZXk+PC9mb3JlaWduLWtleXM+PHJlZi10eXBlIG5hbWU9IkVs
ZWN0cm9uaWMgQXJ0aWNsZSI+NDM8L3JlZi10eXBlPjxjb250cmlidXRvcnM+PGF1dGhvcnM+PGF1
dGhvcj5LbywgUy5CLiwgS2ltLCBTLksuLCBLaW0gSi5KLiwgT2gsIFQuQi48L2F1dGhvcj48L2F1
dGhvcnM+PC9jb250cmlidXRvcnM+PHRpdGxlcz48dGl0bGU+VGhlIGVmZmVjdGl2ZW5lc3Mgb2Yg
b3JhbCBjb3J0aWNvc3Rlcm9pZHMgZm9yIG1hbmFnZW1lbnQgb2YgbHVtYmFyIHJhZGlhdGluZyBw
YWluOiBSYW5kb21pemVkLCBjb250cm9sbGVkIHRyaWFsIHN0dWR5PC90aXRsZT48c2Vjb25kYXJ5
LXRpdGxlPkNsaW5pY3MgaW4gT3J0aG9wZWRpYyBTdXJnZXJ5PC9zZWNvbmRhcnktdGl0bGU+PC90
aXRsZXM+PHBlcmlvZGljYWw+PGZ1bGwtdGl0bGU+Q2xpbmljcyBpbiBPcnRob3BlZGljIFN1cmdl
cnk8L2Z1bGwtdGl0bGU+PC9wZXJpb2RpY2FsPjxwYWdlcz4yNjItMjY3PC9wYWdlcz48dm9sdW1l
Pjg8L3ZvbHVtZT48bnVtYmVyPjM8L251bWJlcj48a2V5d29yZHM+PGtleXdvcmQ+YWR1bHQ8L2tl
eXdvcmQ+PGtleXdvcmQ+YWdlPC9rZXl3b3JkPjxrZXl3b3JkPmFnZWQ8L2tleXdvcmQ+PGtleXdv
cmQ+YXJ0aWNsZTwva2V5d29yZD48a2V5d29yZD5jb250cm9sbGVkIHN0dWR5PC9rZXl3b3JkPjxr
ZXl3b3JkPmRydWcgZWZmaWNhY3k8L2tleXdvcmQ+PGtleXdvcmQ+ZmVtYWxlPC9rZXl3b3JkPjxr
ZXl3b3JkPmh1bWFuPC9rZXl3b3JkPjxrZXl3b3JkPmxvdyBiYWNrIHBhaW4vZHQgW0RydWcgVGhl
cmFweV08L2tleXdvcmQ+PGtleXdvcmQ+bG93IGJhY2sgcGFpbi9kdCBbRHJ1ZyBUaGVyYXB5XTwv
a2V5d29yZD48a2V5d29yZD5sdW1iYSByYWRpYXRpbmcgcGFpbjwva2V5d29yZD48a2V5d29yZD5s
dW1iYXIgcmFkaWF0aW5nIHBhaW4vZHQgW0RydWcgVGhlcmFweV08L2tleXdvcmQ+PGtleXdvcmQ+
bWFqb3IgY2xpbmljYWwgc3R1ZHk8L2tleXdvcmQ+PGtleXdvcmQ+bWFsZTwva2V5d29yZD48a2V5
d29yZD5Pc3dlc3RyeSBEaXNhYmlsaXR5IEluZGV4PC9rZXl3b3JkPjxrZXl3b3JkPnBhdGllbnQg
Y29kaW5nPC9rZXl3b3JkPjxrZXl3b3JkPnBhdGllbnQgc2F0aXNmYWN0aW9uPC9rZXl3b3JkPjxr
ZXl3b3JkPnJhbmRvbWl6ZWQgY29udHJvbGxlZCB0cmlhbDwva2V5d29yZD48a2V5d29yZD5Sb2xh
bmQgTW9ycmlzIGRpc2FiaWxpdHkgcXVlc3Rpb25uYWlyZTwva2V5d29yZD48a2V5d29yZD5zZXgg
cmF0aW88L2tleXdvcmQ+PGtleXdvcmQ+U2hvcnQgRm9ybSAzNjwva2V5d29yZD48a2V5d29yZD50
cmVhdG1lbnQgb3V0Y29tZTwva2V5d29yZD48a2V5d29yZD5jb3J0aWNvc3Rlcm9pZC9jdCBbQ2xp
bmljYWwgVHJpYWxdPC9rZXl3b3JkPjxrZXl3b3JkPmNvcnRpY29zdGVyb2lkL2NtIFtEcnVnIENv
bXBhcmlzb25dPC9rZXl3b3JkPjxrZXl3b3JkPmNvcnRpY29zdGVyb2lkL2R0IFtEcnVnIFRoZXJh
cHldPC9rZXl3b3JkPjxrZXl3b3JkPmNvcnRpY29zdGVyb2lkL3BvIFtPcmFsIERydWcgQWRtaW5p
c3RyYXRpb25dPC9rZXl3b3JkPjxrZXl3b3JkPmdhYmFwZW50aW4vY20gW0RydWcgQ29tcGFyaXNv
bl08L2tleXdvcmQ+PGtleXdvcmQ+Z2FiYXBlbnRpbi9kdCBbRHJ1ZyBUaGVyYXB5XTwva2V5d29y
ZD48a2V5d29yZD5wcmVnYWJhbGluL2NtIFtEcnVnIENvbXBhcmlzb25dPC9rZXl3b3JkPjxrZXl3
b3JkPnByZWdhYmFsaW4vZHQgW0RydWcgVGhlcmFweV08L2tleXdvcmQ+PGtleXdvcmQ+YW5hbGdl
c2lhPC9rZXl3b3JkPjxrZXl3b3JkPmNsaW5pY2FsIHRyaWFsPC9rZXl3b3JkPjxrZXl3b3JkPmNv
bnRyb2xsZWQgY2xpbmljYWwgdHJpYWw8L2tleXdvcmQ+PGtleXdvcmQ+ZGlzYWJsZWQgcGVyc29u
PC9rZXl3b3JkPjxrZXl3b3JkPmx1bWJhciByZWdpb248L2tleXdvcmQ+PGtleXdvcmQ+T3N3ZXN0
cnkgRGlzYWJpbGl0eSBJbmRleDwva2V5d29yZD48a2V5d29yZD5waHlzaWNpYW48L2tleXdvcmQ+
PGtleXdvcmQ+cmFkaWN1bG9wYXRoeTwva2V5d29yZD48a2V5d29yZD5jb3J0aWNvc3Rlcm9pZDwv
a2V5d29yZD48a2V5d29yZD5nYWJhcGVudGluPC9rZXl3b3JkPjxrZXl3b3JkPnByZWdhYmFsaW48
L2tleXdvcmQ+PC9rZXl3b3Jkcz48ZGF0ZXM+PHllYXI+MjAxNjwveWVhcj48L2RhdGVzPjxhY2Nl
c3Npb24tbnVtPkNOLTAxMTk1MzUxPC9hY2Nlc3Npb24tbnVtPjx3b3JrLXR5cGU+Sm91cm5hbDog
QXJ0aWNsZTwvd29yay10eXBlPjx1cmxzPjxyZWxhdGVkLXVybHM+PHVybD5odHRwOi8vb25saW5l
bGlicmFyeS53aWxleS5jb20vby9jb2NocmFuZS9jbGNlbnRyYWwvYXJ0aWNsZXMvMzUxL0NOLTAx
MTk1MzUxL2ZyYW1lLmh0bWw8L3VybD48L3JlbGF0ZWQtdXJscz48L3VybHM+PGVsZWN0cm9uaWMt
cmVzb3VyY2UtbnVtPjEwLjQwNTUvY2lvcy4yMDE2LjguMy4yNjI8L2VsZWN0cm9uaWMtcmVzb3Vy
Y2UtbnVtPjwvcmVjb3JkPjwvQ2l0ZT48L0VuZE5vdGU+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LbzwvQXV0aG9yPjxZZWFyPjIwMTY8L1llYXI+PFJlY051
bT4xNjM8L1JlY051bT48RGlzcGxheVRleHQ+PHN0eWxlIGZhY2U9InN1cGVyc2NyaXB0Ij4zMjwv
c3R5bGU+PC9EaXNwbGF5VGV4dD48cmVjb3JkPjxyZWMtbnVtYmVyPjE2MzwvcmVjLW51bWJlcj48
Zm9yZWlnbi1rZXlzPjxrZXkgYXBwPSJFTiIgZGItaWQ9ImZkMmE5ejBmM2VlcDBkZXg1enF2ejll
MnpzYWU5cmY1ZnBmZSI+MTYzPC9rZXk+PC9mb3JlaWduLWtleXM+PHJlZi10eXBlIG5hbWU9IkVs
ZWN0cm9uaWMgQXJ0aWNsZSI+NDM8L3JlZi10eXBlPjxjb250cmlidXRvcnM+PGF1dGhvcnM+PGF1
dGhvcj5LbywgUy5CLiwgS2ltLCBTLksuLCBLaW0gSi5KLiwgT2gsIFQuQi48L2F1dGhvcj48L2F1
dGhvcnM+PC9jb250cmlidXRvcnM+PHRpdGxlcz48dGl0bGU+VGhlIGVmZmVjdGl2ZW5lc3Mgb2Yg
b3JhbCBjb3J0aWNvc3Rlcm9pZHMgZm9yIG1hbmFnZW1lbnQgb2YgbHVtYmFyIHJhZGlhdGluZyBw
YWluOiBSYW5kb21pemVkLCBjb250cm9sbGVkIHRyaWFsIHN0dWR5PC90aXRsZT48c2Vjb25kYXJ5
LXRpdGxlPkNsaW5pY3MgaW4gT3J0aG9wZWRpYyBTdXJnZXJ5PC9zZWNvbmRhcnktdGl0bGU+PC90
aXRsZXM+PHBlcmlvZGljYWw+PGZ1bGwtdGl0bGU+Q2xpbmljcyBpbiBPcnRob3BlZGljIFN1cmdl
cnk8L2Z1bGwtdGl0bGU+PC9wZXJpb2RpY2FsPjxwYWdlcz4yNjItMjY3PC9wYWdlcz48dm9sdW1l
Pjg8L3ZvbHVtZT48bnVtYmVyPjM8L251bWJlcj48a2V5d29yZHM+PGtleXdvcmQ+YWR1bHQ8L2tl
eXdvcmQ+PGtleXdvcmQ+YWdlPC9rZXl3b3JkPjxrZXl3b3JkPmFnZWQ8L2tleXdvcmQ+PGtleXdv
cmQ+YXJ0aWNsZTwva2V5d29yZD48a2V5d29yZD5jb250cm9sbGVkIHN0dWR5PC9rZXl3b3JkPjxr
ZXl3b3JkPmRydWcgZWZmaWNhY3k8L2tleXdvcmQ+PGtleXdvcmQ+ZmVtYWxlPC9rZXl3b3JkPjxr
ZXl3b3JkPmh1bWFuPC9rZXl3b3JkPjxrZXl3b3JkPmxvdyBiYWNrIHBhaW4vZHQgW0RydWcgVGhl
cmFweV08L2tleXdvcmQ+PGtleXdvcmQ+bG93IGJhY2sgcGFpbi9kdCBbRHJ1ZyBUaGVyYXB5XTwv
a2V5d29yZD48a2V5d29yZD5sdW1iYSByYWRpYXRpbmcgcGFpbjwva2V5d29yZD48a2V5d29yZD5s
dW1iYXIgcmFkaWF0aW5nIHBhaW4vZHQgW0RydWcgVGhlcmFweV08L2tleXdvcmQ+PGtleXdvcmQ+
bWFqb3IgY2xpbmljYWwgc3R1ZHk8L2tleXdvcmQ+PGtleXdvcmQ+bWFsZTwva2V5d29yZD48a2V5
d29yZD5Pc3dlc3RyeSBEaXNhYmlsaXR5IEluZGV4PC9rZXl3b3JkPjxrZXl3b3JkPnBhdGllbnQg
Y29kaW5nPC9rZXl3b3JkPjxrZXl3b3JkPnBhdGllbnQgc2F0aXNmYWN0aW9uPC9rZXl3b3JkPjxr
ZXl3b3JkPnJhbmRvbWl6ZWQgY29udHJvbGxlZCB0cmlhbDwva2V5d29yZD48a2V5d29yZD5Sb2xh
bmQgTW9ycmlzIGRpc2FiaWxpdHkgcXVlc3Rpb25uYWlyZTwva2V5d29yZD48a2V5d29yZD5zZXgg
cmF0aW88L2tleXdvcmQ+PGtleXdvcmQ+U2hvcnQgRm9ybSAzNjwva2V5d29yZD48a2V5d29yZD50
cmVhdG1lbnQgb3V0Y29tZTwva2V5d29yZD48a2V5d29yZD5jb3J0aWNvc3Rlcm9pZC9jdCBbQ2xp
bmljYWwgVHJpYWxdPC9rZXl3b3JkPjxrZXl3b3JkPmNvcnRpY29zdGVyb2lkL2NtIFtEcnVnIENv
bXBhcmlzb25dPC9rZXl3b3JkPjxrZXl3b3JkPmNvcnRpY29zdGVyb2lkL2R0IFtEcnVnIFRoZXJh
cHldPC9rZXl3b3JkPjxrZXl3b3JkPmNvcnRpY29zdGVyb2lkL3BvIFtPcmFsIERydWcgQWRtaW5p
c3RyYXRpb25dPC9rZXl3b3JkPjxrZXl3b3JkPmdhYmFwZW50aW4vY20gW0RydWcgQ29tcGFyaXNv
bl08L2tleXdvcmQ+PGtleXdvcmQ+Z2FiYXBlbnRpbi9kdCBbRHJ1ZyBUaGVyYXB5XTwva2V5d29y
ZD48a2V5d29yZD5wcmVnYWJhbGluL2NtIFtEcnVnIENvbXBhcmlzb25dPC9rZXl3b3JkPjxrZXl3
b3JkPnByZWdhYmFsaW4vZHQgW0RydWcgVGhlcmFweV08L2tleXdvcmQ+PGtleXdvcmQ+YW5hbGdl
c2lhPC9rZXl3b3JkPjxrZXl3b3JkPmNsaW5pY2FsIHRyaWFsPC9rZXl3b3JkPjxrZXl3b3JkPmNv
bnRyb2xsZWQgY2xpbmljYWwgdHJpYWw8L2tleXdvcmQ+PGtleXdvcmQ+ZGlzYWJsZWQgcGVyc29u
PC9rZXl3b3JkPjxrZXl3b3JkPmx1bWJhciByZWdpb248L2tleXdvcmQ+PGtleXdvcmQ+T3N3ZXN0
cnkgRGlzYWJpbGl0eSBJbmRleDwva2V5d29yZD48a2V5d29yZD5waHlzaWNpYW48L2tleXdvcmQ+
PGtleXdvcmQ+cmFkaWN1bG9wYXRoeTwva2V5d29yZD48a2V5d29yZD5jb3J0aWNvc3Rlcm9pZDwv
a2V5d29yZD48a2V5d29yZD5nYWJhcGVudGluPC9rZXl3b3JkPjxrZXl3b3JkPnByZWdhYmFsaW48
L2tleXdvcmQ+PC9rZXl3b3Jkcz48ZGF0ZXM+PHllYXI+MjAxNjwveWVhcj48L2RhdGVzPjxhY2Nl
c3Npb24tbnVtPkNOLTAxMTk1MzUxPC9hY2Nlc3Npb24tbnVtPjx3b3JrLXR5cGU+Sm91cm5hbDog
QXJ0aWNsZTwvd29yay10eXBlPjx1cmxzPjxyZWxhdGVkLXVybHM+PHVybD5odHRwOi8vb25saW5l
bGlicmFyeS53aWxleS5jb20vby9jb2NocmFuZS9jbGNlbnRyYWwvYXJ0aWNsZXMvMzUxL0NOLTAx
MTk1MzUxL2ZyYW1lLmh0bWw8L3VybD48L3JlbGF0ZWQtdXJscz48L3VybHM+PGVsZWN0cm9uaWMt
cmVzb3VyY2UtbnVtPjEwLjQwNTUvY2lvcy4yMDE2LjguMy4yNjI8L2VsZWN0cm9uaWMtcmVzb3Vy
Y2UtbnVtPjwvcmVjb3JkPjwvQ2l0ZT48L0VuZE5vdGU+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32</w:t>
              </w:r>
              <w:r w:rsidR="008B3538" w:rsidRPr="00D74541">
                <w:rPr>
                  <w:rFonts w:eastAsiaTheme="minorHAnsi"/>
                  <w:szCs w:val="20"/>
                </w:rPr>
                <w:fldChar w:fldCharType="end"/>
              </w:r>
            </w:hyperlink>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sz w:val="20"/>
                <w:szCs w:val="20"/>
              </w:rPr>
              <w:t>RCT</w:t>
            </w: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Oral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triamcinolone </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Pregabalin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Gabapentin </w:t>
            </w: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LANSS</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ODI,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RMDQ,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SF-36,</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NRS</w:t>
            </w:r>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2,6,12 weeks</w:t>
            </w:r>
          </w:p>
        </w:tc>
        <w:tc>
          <w:tcPr>
            <w:tcW w:w="1398"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Pain reduction but no difference in other measurements </w:t>
            </w:r>
          </w:p>
        </w:tc>
      </w:tr>
      <w:tr w:rsidR="00EB16D0" w:rsidRPr="00215A4C" w:rsidTr="004F4251">
        <w:trPr>
          <w:trHeight w:val="1243"/>
        </w:trPr>
        <w:tc>
          <w:tcPr>
            <w:tcW w:w="129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rsidP="008B3538">
            <w:pPr>
              <w:pStyle w:val="a5"/>
              <w:wordWrap/>
              <w:rPr>
                <w:rFonts w:eastAsiaTheme="minorHAnsi"/>
                <w:szCs w:val="20"/>
              </w:rPr>
            </w:pPr>
            <w:r w:rsidRPr="00D74541">
              <w:rPr>
                <w:rFonts w:eastAsiaTheme="minorHAnsi"/>
                <w:szCs w:val="20"/>
              </w:rPr>
              <w:t>Roncoroni C</w:t>
            </w:r>
            <w:hyperlink w:anchor="_ENREF_29" w:tooltip="Roncoroni, 2011 #168" w:history="1">
              <w:r w:rsidR="008B3538" w:rsidRPr="00D74541">
                <w:rPr>
                  <w:rFonts w:eastAsiaTheme="minorHAnsi"/>
                  <w:szCs w:val="20"/>
                </w:rPr>
                <w:fldChar w:fldCharType="begin"/>
              </w:r>
              <w:r w:rsidR="008B3538" w:rsidRPr="00D74541">
                <w:rPr>
                  <w:rFonts w:eastAsiaTheme="minorHAnsi"/>
                  <w:szCs w:val="20"/>
                </w:rPr>
                <w:instrText xml:space="preserve"> ADDIN EN.CITE &lt;EndNote&gt;&lt;Cite&gt;&lt;Author&gt;Roncoroni&lt;/Author&gt;&lt;Year&gt;2011&lt;/Year&gt;&lt;RecNum&gt;168&lt;/RecNum&gt;&lt;DisplayText&gt;&lt;style face="superscript"&gt;29&lt;/style&gt;&lt;/DisplayText&gt;&lt;record&gt;&lt;rec-number&gt;168&lt;/rec-number&gt;&lt;foreign-keys&gt;&lt;key app="EN" db-id="fd2a9z0f3eep0dex5zqvz9e2zsae9rf5fpfe"&gt;168&lt;/key&gt;&lt;/foreign-keys&gt;&lt;ref-type name="Journal Article"&gt;17&lt;/ref-type&gt;&lt;contributors&gt;&lt;authors&gt;&lt;author&gt;Roncoroni, C.&lt;/author&gt;&lt;author&gt;Baillet, A.&lt;/author&gt;&lt;author&gt;Durand, M.&lt;/author&gt;&lt;author&gt;Gaudin, P.&lt;/author&gt;&lt;author&gt;Juvin, R.&lt;/author&gt;&lt;/authors&gt;&lt;/contributors&gt;&lt;auth-address&gt;Emergency Department, CHU A Michallon, Grenoble, France.&lt;/auth-address&gt;&lt;titles&gt;&lt;title&gt;Efficacy and tolerance of systemic steroids in sciatica: a systematic review and meta-analysis&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603-11&lt;/pages&gt;&lt;volume&gt;50&lt;/volume&gt;&lt;number&gt;9&lt;/number&gt;&lt;edition&gt;2011/04/29&lt;/edition&gt;&lt;keywords&gt;&lt;keyword&gt;Adult&lt;/keyword&gt;&lt;keyword&gt;Dexamethasone/therapeutic use&lt;/keyword&gt;&lt;keyword&gt;Female&lt;/keyword&gt;&lt;keyword&gt;Glucocorticoids/*therapeutic use&lt;/keyword&gt;&lt;keyword&gt;Humans&lt;/keyword&gt;&lt;keyword&gt;Male&lt;/keyword&gt;&lt;keyword&gt;Methylprednisolone/therapeutic use&lt;/keyword&gt;&lt;keyword&gt;Middle Aged&lt;/keyword&gt;&lt;keyword&gt;Placebos/therapeutic use&lt;/keyword&gt;&lt;keyword&gt;Prednisolone/therapeutic use&lt;/keyword&gt;&lt;keyword&gt;Randomized Controlled Trials as Topic&lt;/keyword&gt;&lt;keyword&gt;Sciatica/*drug therapy/surgery&lt;/keyword&gt;&lt;keyword&gt;Treatment Outcome&lt;/keyword&gt;&lt;/keywords&gt;&lt;dates&gt;&lt;year&gt;2011&lt;/year&gt;&lt;pub-dates&gt;&lt;date&gt;Sep&lt;/date&gt;&lt;/pub-dates&gt;&lt;/dates&gt;&lt;isbn&gt;1462-0324&lt;/isbn&gt;&lt;accession-num&gt;21525139&lt;/accession-num&gt;&lt;urls&gt;&lt;/urls&gt;&lt;electronic-resource-num&gt;10.1093/rheumatology/ker151&lt;/electronic-resource-num&gt;&lt;remote-database-provider&gt;NLM&lt;/remote-database-provider&gt;&lt;language&gt;eng&lt;/language&gt;&lt;/record&gt;&lt;/Cite&gt;&lt;/EndNote&gt;</w:instrText>
              </w:r>
              <w:r w:rsidR="008B3538" w:rsidRPr="00D74541">
                <w:rPr>
                  <w:rFonts w:eastAsiaTheme="minorHAnsi"/>
                  <w:szCs w:val="20"/>
                </w:rPr>
                <w:fldChar w:fldCharType="separate"/>
              </w:r>
              <w:r w:rsidR="008B3538" w:rsidRPr="00D74541">
                <w:rPr>
                  <w:rFonts w:eastAsiaTheme="minorHAnsi"/>
                  <w:noProof/>
                  <w:szCs w:val="20"/>
                  <w:vertAlign w:val="superscript"/>
                </w:rPr>
                <w:t>29</w:t>
              </w:r>
              <w:r w:rsidR="008B3538" w:rsidRPr="00D74541">
                <w:rPr>
                  <w:rFonts w:eastAsiaTheme="minorHAnsi"/>
                  <w:szCs w:val="20"/>
                </w:rPr>
                <w:fldChar w:fldCharType="end"/>
              </w:r>
            </w:hyperlink>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SR</w:t>
            </w:r>
            <w:r w:rsidRPr="00D74541">
              <w:rPr>
                <w:rFonts w:asciiTheme="minorHAnsi" w:eastAsiaTheme="minorHAnsi" w:hAnsiTheme="minorHAnsi" w:cs="Arial"/>
                <w:color w:val="000000" w:themeColor="dark1"/>
                <w:kern w:val="24"/>
                <w:sz w:val="20"/>
                <w:szCs w:val="20"/>
              </w:rPr>
              <w:br/>
            </w: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rPr>
                <w:rFonts w:eastAsiaTheme="minorHAnsi" w:cs="Arial"/>
                <w:szCs w:val="20"/>
              </w:rPr>
            </w:pPr>
          </w:p>
        </w:tc>
        <w:tc>
          <w:tcPr>
            <w:tcW w:w="113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rPr>
                <w:rFonts w:eastAsiaTheme="minorHAnsi" w:cs="Arial"/>
                <w:szCs w:val="20"/>
              </w:rPr>
            </w:pP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rPr>
                <w:rFonts w:eastAsiaTheme="minorHAnsi" w:cs="Arial"/>
                <w:szCs w:val="20"/>
              </w:rPr>
            </w:pPr>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rPr>
                <w:rFonts w:eastAsiaTheme="minorHAnsi" w:cs="Arial"/>
                <w:szCs w:val="20"/>
              </w:rPr>
            </w:pPr>
          </w:p>
        </w:tc>
        <w:tc>
          <w:tcPr>
            <w:tcW w:w="1398"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61" w:type="dxa"/>
              <w:right w:w="10"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No significant efficacy </w:t>
            </w:r>
          </w:p>
        </w:tc>
      </w:tr>
      <w:bookmarkEnd w:id="86"/>
    </w:tbl>
    <w:p w:rsidR="000D348D" w:rsidRPr="00215A4C" w:rsidRDefault="000D348D" w:rsidP="000D348D">
      <w:pPr>
        <w:pStyle w:val="a5"/>
        <w:wordWrap/>
        <w:rPr>
          <w:rFonts w:eastAsiaTheme="minorHAnsi"/>
          <w:szCs w:val="20"/>
        </w:rPr>
      </w:pPr>
    </w:p>
    <w:p w:rsidR="00EB16D0" w:rsidRPr="000F3174" w:rsidRDefault="00EB16D0" w:rsidP="00EB16D0">
      <w:pPr>
        <w:pStyle w:val="a5"/>
        <w:wordWrap/>
        <w:rPr>
          <w:rFonts w:eastAsiaTheme="minorHAnsi"/>
          <w:szCs w:val="20"/>
        </w:rPr>
      </w:pPr>
      <w:proofErr w:type="gramStart"/>
      <w:r w:rsidRPr="000F3174">
        <w:rPr>
          <w:rFonts w:eastAsiaTheme="minorHAnsi"/>
          <w:szCs w:val="20"/>
        </w:rPr>
        <w:t>VAS :</w:t>
      </w:r>
      <w:proofErr w:type="gramEnd"/>
      <w:r w:rsidRPr="000F3174">
        <w:rPr>
          <w:rFonts w:eastAsiaTheme="minorHAnsi"/>
          <w:szCs w:val="20"/>
        </w:rPr>
        <w:t xml:space="preserve"> visual analogue scale, ODI : Oswestry disability index</w:t>
      </w:r>
    </w:p>
    <w:p w:rsidR="00EB16D0" w:rsidRPr="000F3174" w:rsidRDefault="00EB16D0" w:rsidP="00EB16D0">
      <w:pPr>
        <w:pStyle w:val="a5"/>
        <w:wordWrap/>
        <w:rPr>
          <w:rFonts w:eastAsiaTheme="minorHAnsi"/>
          <w:szCs w:val="20"/>
        </w:rPr>
      </w:pPr>
      <w:proofErr w:type="gramStart"/>
      <w:r w:rsidRPr="000F3174">
        <w:rPr>
          <w:rFonts w:eastAsiaTheme="minorHAnsi"/>
          <w:szCs w:val="20"/>
        </w:rPr>
        <w:t>EDLOS :</w:t>
      </w:r>
      <w:proofErr w:type="gramEnd"/>
      <w:r w:rsidRPr="000F3174">
        <w:rPr>
          <w:rFonts w:eastAsiaTheme="minorHAnsi"/>
          <w:szCs w:val="20"/>
        </w:rPr>
        <w:t xml:space="preserve"> Emergency department length of stay, SLR : straight leg raising, SF-36: short form-36  </w:t>
      </w:r>
    </w:p>
    <w:p w:rsidR="00EB16D0" w:rsidRPr="000F3174" w:rsidRDefault="00EB16D0" w:rsidP="00EB16D0">
      <w:pPr>
        <w:pStyle w:val="a5"/>
        <w:wordWrap/>
        <w:rPr>
          <w:rFonts w:eastAsiaTheme="minorHAnsi"/>
          <w:szCs w:val="20"/>
        </w:rPr>
      </w:pPr>
      <w:proofErr w:type="gramStart"/>
      <w:r w:rsidRPr="000F3174">
        <w:rPr>
          <w:rFonts w:eastAsiaTheme="minorHAnsi"/>
          <w:szCs w:val="20"/>
        </w:rPr>
        <w:t>LANSS :</w:t>
      </w:r>
      <w:proofErr w:type="gramEnd"/>
      <w:r w:rsidRPr="000F3174">
        <w:rPr>
          <w:rFonts w:eastAsiaTheme="minorHAnsi"/>
          <w:szCs w:val="20"/>
        </w:rPr>
        <w:t xml:space="preserve"> Leeds assessment of neuropathic symptoms and signs</w:t>
      </w:r>
    </w:p>
    <w:p w:rsidR="000D348D" w:rsidRPr="000F3174" w:rsidRDefault="00EB16D0" w:rsidP="00EB16D0">
      <w:pPr>
        <w:pStyle w:val="a5"/>
        <w:wordWrap/>
        <w:rPr>
          <w:rFonts w:eastAsiaTheme="minorHAnsi"/>
          <w:szCs w:val="20"/>
        </w:rPr>
      </w:pPr>
      <w:proofErr w:type="gramStart"/>
      <w:r w:rsidRPr="000F3174">
        <w:rPr>
          <w:rFonts w:eastAsiaTheme="minorHAnsi"/>
          <w:szCs w:val="20"/>
        </w:rPr>
        <w:t>RMDQ :</w:t>
      </w:r>
      <w:proofErr w:type="gramEnd"/>
      <w:r w:rsidRPr="000F3174">
        <w:rPr>
          <w:rFonts w:eastAsiaTheme="minorHAnsi"/>
          <w:szCs w:val="20"/>
        </w:rPr>
        <w:t xml:space="preserve"> Roland Morris disability questionnaire</w:t>
      </w:r>
    </w:p>
    <w:p w:rsidR="00EB16D0" w:rsidRPr="000F3174" w:rsidRDefault="00EB16D0" w:rsidP="00EB16D0">
      <w:pPr>
        <w:pStyle w:val="a5"/>
        <w:wordWrap/>
        <w:rPr>
          <w:rFonts w:eastAsiaTheme="minorHAnsi"/>
          <w:szCs w:val="20"/>
        </w:rPr>
      </w:pPr>
    </w:p>
    <w:p w:rsidR="00474F6A" w:rsidRDefault="00474F6A" w:rsidP="000D348D">
      <w:pPr>
        <w:pStyle w:val="a5"/>
        <w:wordWrap/>
        <w:rPr>
          <w:rFonts w:eastAsiaTheme="minorHAnsi"/>
          <w:sz w:val="24"/>
          <w:szCs w:val="24"/>
        </w:rPr>
      </w:pPr>
    </w:p>
    <w:p w:rsidR="00474F6A" w:rsidRDefault="00474F6A" w:rsidP="000D348D">
      <w:pPr>
        <w:pStyle w:val="a5"/>
        <w:wordWrap/>
        <w:rPr>
          <w:rFonts w:eastAsiaTheme="minorHAnsi"/>
          <w:sz w:val="24"/>
          <w:szCs w:val="24"/>
        </w:rPr>
      </w:pPr>
    </w:p>
    <w:p w:rsidR="000D348D" w:rsidRPr="000F3174" w:rsidRDefault="000D348D" w:rsidP="000D348D">
      <w:pPr>
        <w:pStyle w:val="a5"/>
        <w:wordWrap/>
        <w:rPr>
          <w:rFonts w:eastAsiaTheme="minorHAnsi"/>
          <w:szCs w:val="20"/>
        </w:rPr>
      </w:pPr>
      <w:r w:rsidRPr="000F3174">
        <w:rPr>
          <w:rFonts w:eastAsiaTheme="minorHAnsi"/>
          <w:szCs w:val="20"/>
        </w:rPr>
        <w:t xml:space="preserve">3. </w:t>
      </w:r>
      <w:r w:rsidRPr="000F3174">
        <w:rPr>
          <w:rFonts w:eastAsiaTheme="minorHAnsi" w:hint="eastAsia"/>
          <w:szCs w:val="20"/>
        </w:rPr>
        <w:t>신경근성</w:t>
      </w:r>
      <w:r w:rsidRPr="000F3174">
        <w:rPr>
          <w:rFonts w:eastAsiaTheme="minorHAnsi"/>
          <w:szCs w:val="20"/>
        </w:rPr>
        <w:t xml:space="preserve"> 통증을 동반한 추간판 탈출증 환자에서 </w:t>
      </w:r>
      <w:r w:rsidRPr="000F3174">
        <w:rPr>
          <w:rFonts w:eastAsiaTheme="minorHAnsi" w:hint="eastAsia"/>
          <w:szCs w:val="20"/>
        </w:rPr>
        <w:t>마약성진통제</w:t>
      </w:r>
      <w:r w:rsidRPr="000F3174">
        <w:rPr>
          <w:rFonts w:eastAsiaTheme="minorHAnsi"/>
          <w:szCs w:val="20"/>
        </w:rPr>
        <w:t xml:space="preserve"> 투여는 임상적 효과(통증조절 또는 기능적향상)가 있으므로 </w:t>
      </w:r>
      <w:r w:rsidRPr="000F3174">
        <w:rPr>
          <w:rFonts w:eastAsiaTheme="minorHAnsi" w:hint="eastAsia"/>
          <w:szCs w:val="20"/>
        </w:rPr>
        <w:t>권고할</w:t>
      </w:r>
      <w:r w:rsidRPr="000F3174">
        <w:rPr>
          <w:rFonts w:eastAsiaTheme="minorHAnsi"/>
          <w:szCs w:val="20"/>
        </w:rPr>
        <w:t xml:space="preserve"> 수 있다 </w:t>
      </w:r>
    </w:p>
    <w:p w:rsidR="000D348D" w:rsidRPr="000F3174" w:rsidRDefault="000D348D" w:rsidP="000D348D">
      <w:pPr>
        <w:pStyle w:val="a5"/>
        <w:wordWrap/>
        <w:rPr>
          <w:rFonts w:eastAsiaTheme="minorHAnsi"/>
          <w:szCs w:val="20"/>
        </w:rPr>
      </w:pPr>
      <w:r w:rsidRPr="000F3174">
        <w:rPr>
          <w:rFonts w:eastAsiaTheme="minorHAnsi"/>
          <w:szCs w:val="20"/>
        </w:rPr>
        <w:t>(증거수준 낮음 (Low), 권고강도 약 (Weak))</w:t>
      </w:r>
    </w:p>
    <w:p w:rsidR="000D348D" w:rsidRPr="00215A4C" w:rsidRDefault="000D348D" w:rsidP="000D348D">
      <w:pPr>
        <w:pStyle w:val="a5"/>
        <w:wordWrap/>
        <w:rPr>
          <w:rFonts w:eastAsiaTheme="minorHAnsi"/>
          <w:szCs w:val="20"/>
        </w:rPr>
      </w:pPr>
    </w:p>
    <w:tbl>
      <w:tblPr>
        <w:tblpPr w:leftFromText="142" w:rightFromText="142" w:vertAnchor="text" w:horzAnchor="margin" w:tblpY="196"/>
        <w:tblW w:w="9062" w:type="dxa"/>
        <w:tblCellMar>
          <w:left w:w="0" w:type="dxa"/>
          <w:right w:w="0" w:type="dxa"/>
        </w:tblCellMar>
        <w:tblLook w:val="0620" w:firstRow="1" w:lastRow="0" w:firstColumn="0" w:lastColumn="0" w:noHBand="1" w:noVBand="1"/>
      </w:tblPr>
      <w:tblGrid>
        <w:gridCol w:w="792"/>
        <w:gridCol w:w="649"/>
        <w:gridCol w:w="1263"/>
        <w:gridCol w:w="1559"/>
        <w:gridCol w:w="1843"/>
        <w:gridCol w:w="839"/>
        <w:gridCol w:w="2117"/>
      </w:tblGrid>
      <w:tr w:rsidR="000D348D" w:rsidRPr="00215A4C" w:rsidTr="00EB16D0">
        <w:trPr>
          <w:trHeight w:val="583"/>
        </w:trPr>
        <w:tc>
          <w:tcPr>
            <w:tcW w:w="792"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46" w:type="dxa"/>
              <w:right w:w="8" w:type="dxa"/>
            </w:tcMar>
            <w:vAlign w:val="center"/>
            <w:hideMark/>
          </w:tcPr>
          <w:p w:rsidR="000D348D" w:rsidRPr="00215A4C" w:rsidRDefault="00A40802" w:rsidP="00C51982">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1st author</w:t>
            </w:r>
          </w:p>
        </w:tc>
        <w:tc>
          <w:tcPr>
            <w:tcW w:w="649"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46" w:type="dxa"/>
              <w:right w:w="8"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Design</w:t>
            </w:r>
          </w:p>
        </w:tc>
        <w:tc>
          <w:tcPr>
            <w:tcW w:w="1263"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46" w:type="dxa"/>
              <w:right w:w="8"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Intervention</w:t>
            </w:r>
          </w:p>
        </w:tc>
        <w:tc>
          <w:tcPr>
            <w:tcW w:w="1559"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46" w:type="dxa"/>
              <w:right w:w="8"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Comparison</w:t>
            </w:r>
          </w:p>
        </w:tc>
        <w:tc>
          <w:tcPr>
            <w:tcW w:w="1843"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46" w:type="dxa"/>
              <w:right w:w="8"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Evaluation tool</w:t>
            </w:r>
          </w:p>
        </w:tc>
        <w:tc>
          <w:tcPr>
            <w:tcW w:w="839"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46" w:type="dxa"/>
              <w:right w:w="8"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F/u</w:t>
            </w:r>
          </w:p>
        </w:tc>
        <w:tc>
          <w:tcPr>
            <w:tcW w:w="2117" w:type="dxa"/>
            <w:tcBorders>
              <w:top w:val="single" w:sz="8" w:space="0" w:color="FFFFFF"/>
              <w:left w:val="single" w:sz="8" w:space="0" w:color="FFFFFF"/>
              <w:bottom w:val="single" w:sz="24" w:space="0" w:color="FFFFFF"/>
              <w:right w:val="single" w:sz="8" w:space="0" w:color="FFFFFF"/>
            </w:tcBorders>
            <w:shd w:val="clear" w:color="auto" w:fill="4472C4"/>
            <w:tcMar>
              <w:top w:w="8" w:type="dxa"/>
              <w:left w:w="8" w:type="dxa"/>
              <w:bottom w:w="46" w:type="dxa"/>
              <w:right w:w="8" w:type="dxa"/>
            </w:tcMar>
            <w:vAlign w:val="center"/>
            <w:hideMark/>
          </w:tcPr>
          <w:p w:rsidR="000D348D" w:rsidRPr="00215A4C" w:rsidRDefault="006C34E9"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Outcomes</w:t>
            </w:r>
          </w:p>
        </w:tc>
      </w:tr>
      <w:tr w:rsidR="00EB16D0" w:rsidRPr="00215A4C" w:rsidTr="00EB16D0">
        <w:trPr>
          <w:trHeight w:val="1611"/>
        </w:trPr>
        <w:tc>
          <w:tcPr>
            <w:tcW w:w="792"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rsidP="008B3538">
            <w:pPr>
              <w:pStyle w:val="a5"/>
              <w:wordWrap/>
              <w:rPr>
                <w:rFonts w:eastAsiaTheme="minorHAnsi"/>
                <w:szCs w:val="20"/>
              </w:rPr>
            </w:pPr>
            <w:r w:rsidRPr="00D74541">
              <w:rPr>
                <w:rFonts w:eastAsiaTheme="minorHAnsi"/>
                <w:szCs w:val="20"/>
              </w:rPr>
              <w:t>Baron R</w:t>
            </w:r>
            <w:hyperlink w:anchor="_ENREF_36" w:tooltip="Baron, 2015 #176" w:history="1">
              <w:r w:rsidR="008B3538" w:rsidRPr="00D74541">
                <w:rPr>
                  <w:rFonts w:eastAsiaTheme="minorHAnsi"/>
                  <w:szCs w:val="20"/>
                </w:rPr>
                <w:fldChar w:fldCharType="begin">
                  <w:fldData xml:space="preserve">PEVuZE5vdGU+PENpdGU+PEF1dGhvcj5CYXJvbjwvQXV0aG9yPjxZZWFyPjIwMTU8L1llYXI+PFJl
Y051bT4xNzY8L1JlY051bT48RGlzcGxheVRleHQ+PHN0eWxlIGZhY2U9InN1cGVyc2NyaXB0Ij4z
Njwvc3R5bGU+PC9EaXNwbGF5VGV4dD48cmVjb3JkPjxyZWMtbnVtYmVyPjE3NjwvcmVjLW51bWJl
cj48Zm9yZWlnbi1rZXlzPjxrZXkgYXBwPSJFTiIgZGItaWQ9ImZkMmE5ejBmM2VlcDBkZXg1enF2
ejllMnpzYWU5cmY1ZnBmZSI+MTc2PC9rZXk+PC9mb3JlaWduLWtleXM+PHJlZi10eXBlIG5hbWU9
IkpvdXJuYWwgQXJ0aWNsZSI+MTc8L3JlZi10eXBlPjxjb250cmlidXRvcnM+PGF1dGhvcnM+PGF1
dGhvcj5CYXJvbiwgUi48L2F1dGhvcj48YXV0aG9yPk1hcnRpbi1Nb2xhLCBFLjwvYXV0aG9yPjxh
dXRob3I+TXVsbGVyLCBNLjwvYXV0aG9yPjxhdXRob3I+RHVib2lzLCBDLjwvYXV0aG9yPjxhdXRo
b3I+RmFsa2UsIEQuPC9hdXRob3I+PGF1dGhvcj5TdGVpZ2Vyd2FsZCwgSS48L2F1dGhvcj48L2F1
dGhvcnM+PC9jb250cmlidXRvcnM+PGF1dGgtYWRkcmVzcz5EaXZpc2lvbiBvZiBOZXVyb2xvZ2lj
YWwgUGFpbiBSZXNlYXJjaCBhbmQgVGhlcmFweSwgRGVwYXJ0bWVudCBvZiBOZXVyb2xvZ3ksIFVu
aXZlcnNpdHkgSG9zcGl0YWwsIFNjaGxlc3dpZy1Ib2xzdGVpbiBDYW1wdXMgS2llbCwgS2llbCwg
R2VybWFueS4mI3hEO0RlcGFydG1lbnQgb2YgUmhldW1hdG9sb2d5LCBVbml2ZXJzaXR5IEhvc3Bp
dGFsIExhIFBheiwgQXV0b25vbW91cyBVbml2ZXJzaXR5IG9mIE1hZHJpZCwgTWFkcmlkLCBTcGFp
bi4mI3hEO01lZGljYWwgQWZmYWlycyBFdXJvcGUgJmFtcDsgQXVzdHJhbGlhLCBHcnVuZW50aGFs
IEdtYkgsIEFhY2hlbiwgR2VybWFueS4mI3hEO0dsb2JhbCBCaW9tZXRyaWNzIGluIEdydW5lbnRo
YWwgSW5ub3ZhdGlvbiwgR3J1bmVudGhhbCBHbWJILCBBYWNoZW4sIEdlcm1hbnkuPC9hdXRoLWFk
ZHJlc3M+PHRpdGxlcz48dGl0bGU+RWZmZWN0aXZlbmVzcyBhbmQgU2FmZXR5IG9mIFRhcGVudGFk
b2wgUHJvbG9uZ2VkIFJlbGVhc2UgKFBSKSBWZXJzdXMgYSBDb21iaW5hdGlvbiBvZiBUYXBlbnRh
ZG9sIFBSIGFuZCBQcmVnYWJhbGluIGZvciB0aGUgTWFuYWdlbWVudCBvZiBTZXZlcmUsIENocm9u
aWMgTG93IEJhY2sgUGFpbiBXaXRoIGEgTmV1cm9wYXRoaWMgQ29tcG9uZW50OiBBIFJhbmRvbWl6
ZWQsIERvdWJsZS1ibGluZCwgUGhhc2UgM2IgU3R1ZHk8L3RpdGxlPjxzZWNvbmRhcnktdGl0bGU+
UGFpbiBQcmFjdDwvc2Vjb25kYXJ5LXRpdGxlPjxhbHQtdGl0bGU+UGFpbiBwcmFjdGljZSA6IHRo
ZSBvZmZpY2lhbCBqb3VybmFsIG9mIFdvcmxkIEluc3RpdHV0ZSBvZiBQYWluPC9hbHQtdGl0bGU+
PC90aXRsZXM+PHBlcmlvZGljYWw+PGZ1bGwtdGl0bGU+UGFpbiBQcmFjdDwvZnVsbC10aXRsZT48
YWJici0xPlBhaW4gcHJhY3RpY2UgOiB0aGUgb2ZmaWNpYWwgam91cm5hbCBvZiBXb3JsZCBJbnN0
aXR1dGUgb2YgUGFpbjwvYWJici0xPjwvcGVyaW9kaWNhbD48YWx0LXBlcmlvZGljYWw+PGZ1bGwt
dGl0bGU+UGFpbiBQcmFjdDwvZnVsbC10aXRsZT48YWJici0xPlBhaW4gcHJhY3RpY2UgOiB0aGUg
b2ZmaWNpYWwgam91cm5hbCBvZiBXb3JsZCBJbnN0aXR1dGUgb2YgUGFpbjwvYWJici0xPjwvYWx0
LXBlcmlvZGljYWw+PHBhZ2VzPjQ1NS03MDwvcGFnZXM+PHZvbHVtZT4xNTwvdm9sdW1lPjxudW1i
ZXI+NTwvbnVtYmVyPjxlZGl0aW9uPjIwMTQvMDQvMTg8L2VkaXRpb24+PGtleXdvcmRzPjxrZXl3
b3JkPkFkdWx0PC9rZXl3b3JkPjxrZXl3b3JkPkFnZWQ8L2tleXdvcmQ+PGtleXdvcmQ+QW5hbGdl
c2ljcy9hZG1pbmlzdHJhdGlvbiAmYW1wOyBkb3NhZ2U8L2tleXdvcmQ+PGtleXdvcmQ+Q2hyb25p
YyBQYWluL2RpYWdub3Npcy9kcnVnIHRoZXJhcHk8L2tleXdvcmQ+PGtleXdvcmQ+RGVsYXllZC1B
Y3Rpb24gUHJlcGFyYXRpb25zL2FkbWluaXN0cmF0aW9uICZhbXA7IGRvc2FnZTwva2V5d29yZD48
a2V5d29yZD5Eb3VibGUtQmxpbmQgTWV0aG9kPC9rZXl3b3JkPjxrZXl3b3JkPkRydWcgVGhlcmFw
eSwgQ29tYmluYXRpb248L2tleXdvcmQ+PGtleXdvcmQ+RmVtYWxlPC9rZXl3b3JkPjxrZXl3b3Jk
Pkh1bWFuczwva2V5d29yZD48a2V5d29yZD5JbnRlcm5hdGlvbmFsaXR5PC9rZXl3b3JkPjxrZXl3
b3JkPkxvdyBCYWNrIFBhaW4vZGlhZ25vc2lzLyBkcnVnIHRoZXJhcHk8L2tleXdvcmQ+PGtleXdv
cmQ+TWFsZTwva2V5d29yZD48a2V5d29yZD5NaWRkbGUgQWdlZDwva2V5d29yZD48a2V5d29yZD5O
ZXVyYWxnaWEvZGlhZ25vc2lzLyBkcnVnIHRoZXJhcHk8L2tleXdvcmQ+PGtleXdvcmQ+UGFpbiBN
YW5hZ2VtZW50LyBtZXRob2RzPC9rZXl3b3JkPjxrZXl3b3JkPlBoZW5vbHMvIGFkbWluaXN0cmF0
aW9uICZhbXA7IGRvc2FnZTwva2V5d29yZD48a2V5d29yZD5QcmVnYWJhbGluLyBhZG1pbmlzdHJh
dGlvbiAmYW1wOyBkb3NhZ2U8L2tleXdvcmQ+PGtleXdvcmQ+U2V2ZXJpdHkgb2YgSWxsbmVzcyBJ
bmRleDwva2V5d29yZD48a2V5d29yZD5UcmVhdG1lbnQgT3V0Y29tZTwva2V5d29yZD48L2tleXdv
cmRzPjxkYXRlcz48eWVhcj4yMDE1PC95ZWFyPjxwdWItZGF0ZXM+PGRhdGU+SnVuPC9kYXRlPjwv
cHViLWRhdGVzPjwvZGF0ZXM+PGlzYm4+MTUzMy0yNTAwIChFbGVjdHJvbmljKSYjeEQ7MTUzMC03
MDg1IChMaW5raW5nKTwvaXNibj48YWNjZXNzaW9uLW51bT4yNDczODYwOTwvYWNjZXNzaW9uLW51
bT48dXJscz48L3VybHM+PGVsZWN0cm9uaWMtcmVzb3VyY2UtbnVtPjEwLjExMTEvcGFwci4xMjIw
MDwvZWxlY3Ryb25pYy1yZXNvdXJjZS1udW0+PHJlbW90ZS1kYXRhYmFzZS1wcm92aWRlcj5OTE08
L3JlbW90ZS1kYXRhYmFzZS1wcm92aWRlcj48bGFuZ3VhZ2U+ZW5nPC9sYW5ndWFnZT48L3JlY29y
ZD48L0NpdGU+PC9FbmROb3RlPn==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CYXJvbjwvQXV0aG9yPjxZZWFyPjIwMTU8L1llYXI+PFJl
Y051bT4xNzY8L1JlY051bT48RGlzcGxheVRleHQ+PHN0eWxlIGZhY2U9InN1cGVyc2NyaXB0Ij4z
Njwvc3R5bGU+PC9EaXNwbGF5VGV4dD48cmVjb3JkPjxyZWMtbnVtYmVyPjE3NjwvcmVjLW51bWJl
cj48Zm9yZWlnbi1rZXlzPjxrZXkgYXBwPSJFTiIgZGItaWQ9ImZkMmE5ejBmM2VlcDBkZXg1enF2
ejllMnpzYWU5cmY1ZnBmZSI+MTc2PC9rZXk+PC9mb3JlaWduLWtleXM+PHJlZi10eXBlIG5hbWU9
IkpvdXJuYWwgQXJ0aWNsZSI+MTc8L3JlZi10eXBlPjxjb250cmlidXRvcnM+PGF1dGhvcnM+PGF1
dGhvcj5CYXJvbiwgUi48L2F1dGhvcj48YXV0aG9yPk1hcnRpbi1Nb2xhLCBFLjwvYXV0aG9yPjxh
dXRob3I+TXVsbGVyLCBNLjwvYXV0aG9yPjxhdXRob3I+RHVib2lzLCBDLjwvYXV0aG9yPjxhdXRo
b3I+RmFsa2UsIEQuPC9hdXRob3I+PGF1dGhvcj5TdGVpZ2Vyd2FsZCwgSS48L2F1dGhvcj48L2F1
dGhvcnM+PC9jb250cmlidXRvcnM+PGF1dGgtYWRkcmVzcz5EaXZpc2lvbiBvZiBOZXVyb2xvZ2lj
YWwgUGFpbiBSZXNlYXJjaCBhbmQgVGhlcmFweSwgRGVwYXJ0bWVudCBvZiBOZXVyb2xvZ3ksIFVu
aXZlcnNpdHkgSG9zcGl0YWwsIFNjaGxlc3dpZy1Ib2xzdGVpbiBDYW1wdXMgS2llbCwgS2llbCwg
R2VybWFueS4mI3hEO0RlcGFydG1lbnQgb2YgUmhldW1hdG9sb2d5LCBVbml2ZXJzaXR5IEhvc3Bp
dGFsIExhIFBheiwgQXV0b25vbW91cyBVbml2ZXJzaXR5IG9mIE1hZHJpZCwgTWFkcmlkLCBTcGFp
bi4mI3hEO01lZGljYWwgQWZmYWlycyBFdXJvcGUgJmFtcDsgQXVzdHJhbGlhLCBHcnVuZW50aGFs
IEdtYkgsIEFhY2hlbiwgR2VybWFueS4mI3hEO0dsb2JhbCBCaW9tZXRyaWNzIGluIEdydW5lbnRo
YWwgSW5ub3ZhdGlvbiwgR3J1bmVudGhhbCBHbWJILCBBYWNoZW4sIEdlcm1hbnkuPC9hdXRoLWFk
ZHJlc3M+PHRpdGxlcz48dGl0bGU+RWZmZWN0aXZlbmVzcyBhbmQgU2FmZXR5IG9mIFRhcGVudGFk
b2wgUHJvbG9uZ2VkIFJlbGVhc2UgKFBSKSBWZXJzdXMgYSBDb21iaW5hdGlvbiBvZiBUYXBlbnRh
ZG9sIFBSIGFuZCBQcmVnYWJhbGluIGZvciB0aGUgTWFuYWdlbWVudCBvZiBTZXZlcmUsIENocm9u
aWMgTG93IEJhY2sgUGFpbiBXaXRoIGEgTmV1cm9wYXRoaWMgQ29tcG9uZW50OiBBIFJhbmRvbWl6
ZWQsIERvdWJsZS1ibGluZCwgUGhhc2UgM2IgU3R1ZHk8L3RpdGxlPjxzZWNvbmRhcnktdGl0bGU+
UGFpbiBQcmFjdDwvc2Vjb25kYXJ5LXRpdGxlPjxhbHQtdGl0bGU+UGFpbiBwcmFjdGljZSA6IHRo
ZSBvZmZpY2lhbCBqb3VybmFsIG9mIFdvcmxkIEluc3RpdHV0ZSBvZiBQYWluPC9hbHQtdGl0bGU+
PC90aXRsZXM+PHBlcmlvZGljYWw+PGZ1bGwtdGl0bGU+UGFpbiBQcmFjdDwvZnVsbC10aXRsZT48
YWJici0xPlBhaW4gcHJhY3RpY2UgOiB0aGUgb2ZmaWNpYWwgam91cm5hbCBvZiBXb3JsZCBJbnN0
aXR1dGUgb2YgUGFpbjwvYWJici0xPjwvcGVyaW9kaWNhbD48YWx0LXBlcmlvZGljYWw+PGZ1bGwt
dGl0bGU+UGFpbiBQcmFjdDwvZnVsbC10aXRsZT48YWJici0xPlBhaW4gcHJhY3RpY2UgOiB0aGUg
b2ZmaWNpYWwgam91cm5hbCBvZiBXb3JsZCBJbnN0aXR1dGUgb2YgUGFpbjwvYWJici0xPjwvYWx0
LXBlcmlvZGljYWw+PHBhZ2VzPjQ1NS03MDwvcGFnZXM+PHZvbHVtZT4xNTwvdm9sdW1lPjxudW1i
ZXI+NTwvbnVtYmVyPjxlZGl0aW9uPjIwMTQvMDQvMTg8L2VkaXRpb24+PGtleXdvcmRzPjxrZXl3
b3JkPkFkdWx0PC9rZXl3b3JkPjxrZXl3b3JkPkFnZWQ8L2tleXdvcmQ+PGtleXdvcmQ+QW5hbGdl
c2ljcy9hZG1pbmlzdHJhdGlvbiAmYW1wOyBkb3NhZ2U8L2tleXdvcmQ+PGtleXdvcmQ+Q2hyb25p
YyBQYWluL2RpYWdub3Npcy9kcnVnIHRoZXJhcHk8L2tleXdvcmQ+PGtleXdvcmQ+RGVsYXllZC1B
Y3Rpb24gUHJlcGFyYXRpb25zL2FkbWluaXN0cmF0aW9uICZhbXA7IGRvc2FnZTwva2V5d29yZD48
a2V5d29yZD5Eb3VibGUtQmxpbmQgTWV0aG9kPC9rZXl3b3JkPjxrZXl3b3JkPkRydWcgVGhlcmFw
eSwgQ29tYmluYXRpb248L2tleXdvcmQ+PGtleXdvcmQ+RmVtYWxlPC9rZXl3b3JkPjxrZXl3b3Jk
Pkh1bWFuczwva2V5d29yZD48a2V5d29yZD5JbnRlcm5hdGlvbmFsaXR5PC9rZXl3b3JkPjxrZXl3
b3JkPkxvdyBCYWNrIFBhaW4vZGlhZ25vc2lzLyBkcnVnIHRoZXJhcHk8L2tleXdvcmQ+PGtleXdv
cmQ+TWFsZTwva2V5d29yZD48a2V5d29yZD5NaWRkbGUgQWdlZDwva2V5d29yZD48a2V5d29yZD5O
ZXVyYWxnaWEvZGlhZ25vc2lzLyBkcnVnIHRoZXJhcHk8L2tleXdvcmQ+PGtleXdvcmQ+UGFpbiBN
YW5hZ2VtZW50LyBtZXRob2RzPC9rZXl3b3JkPjxrZXl3b3JkPlBoZW5vbHMvIGFkbWluaXN0cmF0
aW9uICZhbXA7IGRvc2FnZTwva2V5d29yZD48a2V5d29yZD5QcmVnYWJhbGluLyBhZG1pbmlzdHJh
dGlvbiAmYW1wOyBkb3NhZ2U8L2tleXdvcmQ+PGtleXdvcmQ+U2V2ZXJpdHkgb2YgSWxsbmVzcyBJ
bmRleDwva2V5d29yZD48a2V5d29yZD5UcmVhdG1lbnQgT3V0Y29tZTwva2V5d29yZD48L2tleXdv
cmRzPjxkYXRlcz48eWVhcj4yMDE1PC95ZWFyPjxwdWItZGF0ZXM+PGRhdGU+SnVuPC9kYXRlPjwv
cHViLWRhdGVzPjwvZGF0ZXM+PGlzYm4+MTUzMy0yNTAwIChFbGVjdHJvbmljKSYjeEQ7MTUzMC03
MDg1IChMaW5raW5nKTwvaXNibj48YWNjZXNzaW9uLW51bT4yNDczODYwOTwvYWNjZXNzaW9uLW51
bT48dXJscz48L3VybHM+PGVsZWN0cm9uaWMtcmVzb3VyY2UtbnVtPjEwLjExMTEvcGFwci4xMjIw
MDwvZWxlY3Ryb25pYy1yZXNvdXJjZS1udW0+PHJlbW90ZS1kYXRhYmFzZS1wcm92aWRlcj5OTE08
L3JlbW90ZS1kYXRhYmFzZS1wcm92aWRlcj48bGFuZ3VhZ2U+ZW5nPC9sYW5ndWFnZT48L3JlY29y
ZD48L0NpdGU+PC9FbmROb3RlPn==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36</w:t>
              </w:r>
              <w:r w:rsidR="008B3538" w:rsidRPr="00D74541">
                <w:rPr>
                  <w:rFonts w:eastAsiaTheme="minorHAnsi"/>
                  <w:szCs w:val="20"/>
                </w:rPr>
                <w:fldChar w:fldCharType="end"/>
              </w:r>
            </w:hyperlink>
          </w:p>
        </w:tc>
        <w:tc>
          <w:tcPr>
            <w:tcW w:w="649"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rsidP="0099690A">
            <w:pPr>
              <w:pStyle w:val="a5"/>
              <w:wordWrap/>
              <w:rPr>
                <w:rFonts w:eastAsiaTheme="minorHAnsi"/>
                <w:szCs w:val="20"/>
              </w:rPr>
            </w:pPr>
            <w:r w:rsidRPr="00D74541">
              <w:rPr>
                <w:rFonts w:eastAsiaTheme="minorHAnsi"/>
                <w:szCs w:val="20"/>
              </w:rPr>
              <w:t>RCT</w:t>
            </w:r>
          </w:p>
        </w:tc>
        <w:tc>
          <w:tcPr>
            <w:tcW w:w="1263"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tapentadol</w:t>
            </w:r>
          </w:p>
        </w:tc>
        <w:tc>
          <w:tcPr>
            <w:tcW w:w="1559"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 xml:space="preserve">tapentadol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pregabalin</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 xml:space="preserve">NRS, PGIC, CGIC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 xml:space="preserve">EG-5D, SF-12, HADS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Sleep Evaluation questionnaire</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 xml:space="preserve">painDETECT </w:t>
            </w:r>
            <w:r w:rsidRPr="00D74541">
              <w:rPr>
                <w:rFonts w:asciiTheme="minorHAnsi" w:eastAsiaTheme="minorHAnsi" w:hAnsiTheme="minorHAnsi" w:cs="Arial"/>
                <w:bCs/>
                <w:kern w:val="24"/>
                <w:sz w:val="20"/>
                <w:szCs w:val="20"/>
              </w:rPr>
              <w:lastRenderedPageBreak/>
              <w:t xml:space="preserve">questionnaire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NPSI</w:t>
            </w:r>
          </w:p>
        </w:tc>
        <w:tc>
          <w:tcPr>
            <w:tcW w:w="839"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lastRenderedPageBreak/>
              <w:t>8 weeks</w:t>
            </w:r>
          </w:p>
        </w:tc>
        <w:tc>
          <w:tcPr>
            <w:tcW w:w="2117"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Both effective</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tapentadol&gt;tapentadol +pregabaline</w:t>
            </w:r>
          </w:p>
        </w:tc>
      </w:tr>
      <w:tr w:rsidR="00EB16D0" w:rsidRPr="00215A4C" w:rsidTr="00EB16D0">
        <w:trPr>
          <w:trHeight w:val="2065"/>
        </w:trPr>
        <w:tc>
          <w:tcPr>
            <w:tcW w:w="792"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rsidP="008B3538">
            <w:pPr>
              <w:pStyle w:val="a5"/>
              <w:wordWrap/>
              <w:rPr>
                <w:rFonts w:eastAsiaTheme="minorHAnsi"/>
                <w:szCs w:val="20"/>
              </w:rPr>
            </w:pPr>
            <w:r w:rsidRPr="00D74541">
              <w:rPr>
                <w:rFonts w:eastAsiaTheme="minorHAnsi"/>
                <w:szCs w:val="20"/>
              </w:rPr>
              <w:t>Serinken M</w:t>
            </w:r>
            <w:hyperlink w:anchor="_ENREF_37" w:tooltip="Serinken, 2016 #170" w:history="1">
              <w:r w:rsidR="008B3538" w:rsidRPr="00D74541">
                <w:rPr>
                  <w:rFonts w:eastAsiaTheme="minorHAnsi"/>
                  <w:szCs w:val="20"/>
                </w:rPr>
                <w:fldChar w:fldCharType="begin"/>
              </w:r>
              <w:r w:rsidR="008B3538" w:rsidRPr="00D74541">
                <w:rPr>
                  <w:rFonts w:eastAsiaTheme="minorHAnsi"/>
                  <w:szCs w:val="20"/>
                </w:rPr>
                <w:instrText xml:space="preserve"> ADDIN EN.CITE &lt;EndNote&gt;&lt;Cite&gt;&lt;Author&gt;Serinken&lt;/Author&gt;&lt;Year&gt;2016&lt;/Year&gt;&lt;RecNum&gt;170&lt;/RecNum&gt;&lt;DisplayText&gt;&lt;style face="superscript"&gt;37&lt;/style&gt;&lt;/DisplayText&gt;&lt;record&gt;&lt;rec-number&gt;170&lt;/rec-number&gt;&lt;foreign-keys&gt;&lt;key app="EN" db-id="fd2a9z0f3eep0dex5zqvz9e2zsae9rf5fpfe"&gt;170&lt;/key&gt;&lt;/foreign-keys&gt;&lt;ref-type name="Journal Article"&gt;17&lt;/ref-type&gt;&lt;contributors&gt;&lt;authors&gt;&lt;author&gt;Serinken, M.&lt;/author&gt;&lt;author&gt;Eken, C.&lt;/author&gt;&lt;author&gt;Gungor, F.&lt;/author&gt;&lt;author&gt;Emet, M.&lt;/author&gt;&lt;author&gt;Al, B.&lt;/author&gt;&lt;/authors&gt;&lt;/contributors&gt;&lt;auth-address&gt;Department of Emergency Medicine, Pamukkale University Hospital, Denizli, Turkey.&amp;#xD;Department of Emergency Medicine, Akdeniz University Hospital, Antalya, Turkey.&amp;#xD;Department of Emergency Medicine, Antalya Research and Training Hospital, Antalya, Turkey.&amp;#xD;Department of Emergency Medicine, Ataturk University Hospital, Erzurum, Turkey.&amp;#xD;Department of Emergency Medicine, Antep University Hospital, Gaziantep, Turkey.&lt;/auth-address&gt;&lt;titles&gt;&lt;title&gt;Comparison of Intravenous Morphine Versus Paracetamol in Sciatica: A Randomized Placebo Controlled Trial&lt;/title&gt;&lt;secondary-title&gt;Acad Emerg Med&lt;/secondary-title&gt;&lt;/titles&gt;&lt;periodical&gt;&lt;full-title&gt;Acad Emerg Med&lt;/full-title&gt;&lt;/periodical&gt;&lt;pages&gt;674-8&lt;/pages&gt;&lt;volume&gt;23&lt;/volume&gt;&lt;number&gt;6&lt;/number&gt;&lt;edition&gt;2016/03/05&lt;/edition&gt;&lt;dates&gt;&lt;year&gt;2016&lt;/year&gt;&lt;pub-dates&gt;&lt;date&gt;Jun&lt;/date&gt;&lt;/pub-dates&gt;&lt;/dates&gt;&lt;isbn&gt;1553-2712 (Electronic)&amp;#xD;1069-6563 (Linking)&lt;/isbn&gt;&lt;accession-num&gt;26938140&lt;/accession-num&gt;&lt;urls&gt;&lt;related-urls&gt;&lt;url&gt;http://onlinelibrary.wiley.com/store/10.1111/acem.12956/asset/acem12956.pdf?v=1&amp;amp;t=iy0vazgt&amp;amp;s=172977fbc825cf1e187cb86ed28e9b1d14db6805&lt;/url&gt;&lt;/related-urls&gt;&lt;/urls&gt;&lt;electronic-resource-num&gt;10.1111/acem.12956&lt;/electronic-resource-num&gt;&lt;remote-database-provider&gt;NLM&lt;/remote-database-provider&gt;&lt;language&gt;eng&lt;/language&gt;&lt;/record&gt;&lt;/Cite&gt;&lt;/EndNote&gt;</w:instrText>
              </w:r>
              <w:r w:rsidR="008B3538" w:rsidRPr="00D74541">
                <w:rPr>
                  <w:rFonts w:eastAsiaTheme="minorHAnsi"/>
                  <w:szCs w:val="20"/>
                </w:rPr>
                <w:fldChar w:fldCharType="separate"/>
              </w:r>
              <w:r w:rsidR="008B3538" w:rsidRPr="00D74541">
                <w:rPr>
                  <w:rFonts w:eastAsiaTheme="minorHAnsi"/>
                  <w:noProof/>
                  <w:szCs w:val="20"/>
                  <w:vertAlign w:val="superscript"/>
                </w:rPr>
                <w:t>37</w:t>
              </w:r>
              <w:r w:rsidR="008B3538" w:rsidRPr="00D74541">
                <w:rPr>
                  <w:rFonts w:eastAsiaTheme="minorHAnsi"/>
                  <w:szCs w:val="20"/>
                </w:rPr>
                <w:fldChar w:fldCharType="end"/>
              </w:r>
            </w:hyperlink>
          </w:p>
        </w:tc>
        <w:tc>
          <w:tcPr>
            <w:tcW w:w="649"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rsidP="0099690A">
            <w:pPr>
              <w:pStyle w:val="a5"/>
              <w:wordWrap/>
              <w:rPr>
                <w:rFonts w:eastAsiaTheme="minorHAnsi"/>
                <w:szCs w:val="20"/>
              </w:rPr>
            </w:pPr>
            <w:r w:rsidRPr="00D74541">
              <w:rPr>
                <w:rFonts w:eastAsiaTheme="minorHAnsi"/>
                <w:szCs w:val="20"/>
              </w:rPr>
              <w:t>RCT</w:t>
            </w:r>
          </w:p>
        </w:tc>
        <w:tc>
          <w:tcPr>
            <w:tcW w:w="1263"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 xml:space="preserve">morphine </w:t>
            </w:r>
          </w:p>
        </w:tc>
        <w:tc>
          <w:tcPr>
            <w:tcW w:w="1559"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br/>
              <w:t xml:space="preserve">acetaminophen </w:t>
            </w:r>
            <w:r w:rsidRPr="00D74541">
              <w:rPr>
                <w:rFonts w:asciiTheme="minorHAnsi" w:eastAsiaTheme="minorHAnsi" w:hAnsiTheme="minorHAnsi" w:cs="Arial"/>
                <w:kern w:val="24"/>
                <w:sz w:val="20"/>
                <w:szCs w:val="20"/>
              </w:rPr>
              <w:br/>
              <w:t>placebo</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VAS</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 xml:space="preserve">Rescue drug (fentanyl)  </w:t>
            </w:r>
            <w:r w:rsidRPr="00D74541">
              <w:rPr>
                <w:rFonts w:asciiTheme="minorHAnsi" w:eastAsiaTheme="minorHAnsi" w:hAnsiTheme="minorHAnsi" w:cs="Arial"/>
                <w:kern w:val="24"/>
                <w:sz w:val="20"/>
                <w:szCs w:val="20"/>
              </w:rPr>
              <w:br/>
              <w:t>adverse effects</w:t>
            </w:r>
            <w:r w:rsidRPr="00D74541">
              <w:rPr>
                <w:rFonts w:asciiTheme="minorHAnsi" w:eastAsiaTheme="minorHAnsi" w:hAnsiTheme="minorHAnsi" w:cs="Arial"/>
                <w:kern w:val="24"/>
                <w:sz w:val="20"/>
                <w:szCs w:val="20"/>
              </w:rPr>
              <w:br/>
              <w:t xml:space="preserve"> </w:t>
            </w:r>
          </w:p>
        </w:tc>
        <w:tc>
          <w:tcPr>
            <w:tcW w:w="839" w:type="dxa"/>
            <w:tcBorders>
              <w:top w:val="single" w:sz="8" w:space="0" w:color="FFFFFF"/>
              <w:left w:val="single" w:sz="8" w:space="0" w:color="FFFFFF"/>
              <w:bottom w:val="single" w:sz="8" w:space="0" w:color="FFFFFF"/>
              <w:right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15 min</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 xml:space="preserve">30 min </w:t>
            </w:r>
          </w:p>
        </w:tc>
        <w:tc>
          <w:tcPr>
            <w:tcW w:w="2117" w:type="dxa"/>
            <w:tcBorders>
              <w:top w:val="single" w:sz="8" w:space="0" w:color="FFFFFF"/>
              <w:left w:val="single" w:sz="8" w:space="0" w:color="FFFFFF"/>
              <w:bottom w:val="single" w:sz="8" w:space="0" w:color="FFFFFF"/>
            </w:tcBorders>
            <w:shd w:val="clear" w:color="auto" w:fill="E9EBF5"/>
            <w:tcMar>
              <w:top w:w="8" w:type="dxa"/>
              <w:left w:w="8" w:type="dxa"/>
              <w:bottom w:w="46" w:type="dxa"/>
              <w:right w:w="8" w:type="dxa"/>
            </w:tcMar>
            <w:vAlign w:val="center"/>
            <w:hideMark/>
          </w:tcPr>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Both effective</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 xml:space="preserve">Morphine </w:t>
            </w:r>
          </w:p>
          <w:p w:rsidR="00EB16D0" w:rsidRPr="00D74541" w:rsidRDefault="00EB16D0">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gt; Acetaminophen</w:t>
            </w:r>
          </w:p>
        </w:tc>
      </w:tr>
    </w:tbl>
    <w:p w:rsidR="00EB16D0" w:rsidRPr="000F3174" w:rsidRDefault="00EB16D0" w:rsidP="00EB16D0">
      <w:pPr>
        <w:widowControl/>
        <w:wordWrap/>
        <w:autoSpaceDE/>
        <w:autoSpaceDN/>
        <w:jc w:val="left"/>
        <w:rPr>
          <w:rFonts w:eastAsiaTheme="minorHAnsi"/>
          <w:szCs w:val="20"/>
        </w:rPr>
      </w:pPr>
      <w:proofErr w:type="gramStart"/>
      <w:r w:rsidRPr="000F3174">
        <w:rPr>
          <w:rFonts w:eastAsiaTheme="minorHAnsi"/>
          <w:szCs w:val="20"/>
        </w:rPr>
        <w:t>NRS :</w:t>
      </w:r>
      <w:proofErr w:type="gramEnd"/>
      <w:r w:rsidRPr="000F3174">
        <w:rPr>
          <w:rFonts w:eastAsiaTheme="minorHAnsi"/>
          <w:szCs w:val="20"/>
        </w:rPr>
        <w:t xml:space="preserve"> numeric rating scale </w:t>
      </w:r>
    </w:p>
    <w:p w:rsidR="00EB16D0" w:rsidRPr="000F3174" w:rsidRDefault="00EB16D0" w:rsidP="00EB16D0">
      <w:pPr>
        <w:widowControl/>
        <w:wordWrap/>
        <w:autoSpaceDE/>
        <w:autoSpaceDN/>
        <w:jc w:val="left"/>
        <w:rPr>
          <w:rFonts w:eastAsiaTheme="minorHAnsi"/>
          <w:szCs w:val="20"/>
        </w:rPr>
      </w:pPr>
      <w:proofErr w:type="gramStart"/>
      <w:r w:rsidRPr="000F3174">
        <w:rPr>
          <w:rFonts w:eastAsiaTheme="minorHAnsi"/>
          <w:szCs w:val="20"/>
        </w:rPr>
        <w:t>PGIC :</w:t>
      </w:r>
      <w:proofErr w:type="gramEnd"/>
      <w:r w:rsidRPr="000F3174">
        <w:rPr>
          <w:rFonts w:eastAsiaTheme="minorHAnsi"/>
          <w:szCs w:val="20"/>
        </w:rPr>
        <w:t xml:space="preserve"> patient global impression of change, CGIC : clinician global impression of change, </w:t>
      </w:r>
    </w:p>
    <w:p w:rsidR="00EB16D0" w:rsidRPr="000F3174" w:rsidRDefault="00EB16D0" w:rsidP="00EB16D0">
      <w:pPr>
        <w:widowControl/>
        <w:wordWrap/>
        <w:autoSpaceDE/>
        <w:autoSpaceDN/>
        <w:jc w:val="left"/>
        <w:rPr>
          <w:rFonts w:eastAsiaTheme="minorHAnsi"/>
          <w:szCs w:val="20"/>
        </w:rPr>
      </w:pPr>
      <w:r w:rsidRPr="000F3174">
        <w:rPr>
          <w:rFonts w:eastAsiaTheme="minorHAnsi"/>
          <w:szCs w:val="20"/>
        </w:rPr>
        <w:t>EQ-5</w:t>
      </w:r>
      <w:proofErr w:type="gramStart"/>
      <w:r w:rsidRPr="000F3174">
        <w:rPr>
          <w:rFonts w:eastAsiaTheme="minorHAnsi"/>
          <w:szCs w:val="20"/>
        </w:rPr>
        <w:t>D :</w:t>
      </w:r>
      <w:proofErr w:type="gramEnd"/>
      <w:r w:rsidRPr="000F3174">
        <w:rPr>
          <w:rFonts w:eastAsiaTheme="minorHAnsi"/>
          <w:szCs w:val="20"/>
        </w:rPr>
        <w:t xml:space="preserve"> EuroQol-5 Dimension, SF-12 : Short Form-12, </w:t>
      </w:r>
    </w:p>
    <w:p w:rsidR="00EB16D0" w:rsidRPr="000F3174" w:rsidRDefault="00EB16D0" w:rsidP="00EB16D0">
      <w:pPr>
        <w:widowControl/>
        <w:wordWrap/>
        <w:autoSpaceDE/>
        <w:autoSpaceDN/>
        <w:jc w:val="left"/>
        <w:rPr>
          <w:rFonts w:eastAsiaTheme="minorHAnsi"/>
          <w:szCs w:val="20"/>
        </w:rPr>
      </w:pPr>
      <w:proofErr w:type="gramStart"/>
      <w:r w:rsidRPr="000F3174">
        <w:rPr>
          <w:rFonts w:eastAsiaTheme="minorHAnsi"/>
          <w:szCs w:val="20"/>
        </w:rPr>
        <w:t>HADS :</w:t>
      </w:r>
      <w:proofErr w:type="gramEnd"/>
      <w:r w:rsidRPr="000F3174">
        <w:rPr>
          <w:rFonts w:eastAsiaTheme="minorHAnsi"/>
          <w:szCs w:val="20"/>
        </w:rPr>
        <w:t xml:space="preserve">  Health Survey, the Hospital Anxiety and Depression Scale (HADS), </w:t>
      </w:r>
    </w:p>
    <w:p w:rsidR="00EB16D0" w:rsidRPr="000F3174" w:rsidRDefault="00EB16D0" w:rsidP="00EB16D0">
      <w:pPr>
        <w:widowControl/>
        <w:wordWrap/>
        <w:autoSpaceDE/>
        <w:autoSpaceDN/>
        <w:jc w:val="left"/>
        <w:rPr>
          <w:rFonts w:eastAsiaTheme="minorHAnsi"/>
          <w:szCs w:val="20"/>
        </w:rPr>
      </w:pPr>
      <w:proofErr w:type="gramStart"/>
      <w:r w:rsidRPr="000F3174">
        <w:rPr>
          <w:rFonts w:eastAsiaTheme="minorHAnsi"/>
          <w:szCs w:val="20"/>
        </w:rPr>
        <w:t>VAS :</w:t>
      </w:r>
      <w:proofErr w:type="gramEnd"/>
      <w:r w:rsidRPr="000F3174">
        <w:rPr>
          <w:rFonts w:eastAsiaTheme="minorHAnsi"/>
          <w:szCs w:val="20"/>
        </w:rPr>
        <w:t xml:space="preserve"> Visual analogue scale </w:t>
      </w:r>
    </w:p>
    <w:p w:rsidR="00381B97" w:rsidRPr="000F3174" w:rsidRDefault="00EB16D0" w:rsidP="00EB16D0">
      <w:pPr>
        <w:widowControl/>
        <w:wordWrap/>
        <w:autoSpaceDE/>
        <w:autoSpaceDN/>
        <w:jc w:val="left"/>
        <w:rPr>
          <w:rFonts w:eastAsiaTheme="minorHAnsi"/>
          <w:szCs w:val="20"/>
        </w:rPr>
      </w:pPr>
      <w:proofErr w:type="gramStart"/>
      <w:r w:rsidRPr="000F3174">
        <w:rPr>
          <w:rFonts w:eastAsiaTheme="minorHAnsi"/>
          <w:szCs w:val="20"/>
        </w:rPr>
        <w:t>NPSI :</w:t>
      </w:r>
      <w:proofErr w:type="gramEnd"/>
      <w:r w:rsidRPr="000F3174">
        <w:rPr>
          <w:rFonts w:eastAsiaTheme="minorHAnsi"/>
          <w:szCs w:val="20"/>
        </w:rPr>
        <w:t xml:space="preserve"> Neuropathic Pain Symptom Invento</w:t>
      </w:r>
      <w:r w:rsidR="00381B97" w:rsidRPr="000F3174">
        <w:rPr>
          <w:rFonts w:eastAsiaTheme="minorHAnsi"/>
          <w:szCs w:val="20"/>
        </w:rPr>
        <w:t>ry</w:t>
      </w:r>
    </w:p>
    <w:p w:rsidR="00EB16D0" w:rsidRDefault="00EB16D0" w:rsidP="00EB16D0">
      <w:pPr>
        <w:widowControl/>
        <w:wordWrap/>
        <w:autoSpaceDE/>
        <w:autoSpaceDN/>
        <w:jc w:val="left"/>
        <w:rPr>
          <w:rFonts w:eastAsiaTheme="minorHAnsi"/>
          <w:szCs w:val="20"/>
        </w:rPr>
      </w:pPr>
    </w:p>
    <w:p w:rsidR="00474F6A" w:rsidRDefault="00474F6A" w:rsidP="00EB16D0">
      <w:pPr>
        <w:widowControl/>
        <w:wordWrap/>
        <w:autoSpaceDE/>
        <w:autoSpaceDN/>
        <w:jc w:val="left"/>
        <w:rPr>
          <w:rFonts w:eastAsiaTheme="minorHAnsi"/>
          <w:szCs w:val="20"/>
        </w:rPr>
      </w:pPr>
    </w:p>
    <w:p w:rsidR="00474F6A" w:rsidRPr="000F3174" w:rsidRDefault="00474F6A" w:rsidP="00EB16D0">
      <w:pPr>
        <w:widowControl/>
        <w:wordWrap/>
        <w:autoSpaceDE/>
        <w:autoSpaceDN/>
        <w:jc w:val="left"/>
        <w:rPr>
          <w:rFonts w:eastAsiaTheme="minorHAnsi"/>
          <w:szCs w:val="20"/>
        </w:rPr>
      </w:pPr>
    </w:p>
    <w:p w:rsidR="000D348D" w:rsidRPr="000F3174" w:rsidRDefault="000D348D" w:rsidP="000D348D">
      <w:pPr>
        <w:widowControl/>
        <w:wordWrap/>
        <w:autoSpaceDE/>
        <w:autoSpaceDN/>
        <w:jc w:val="left"/>
        <w:rPr>
          <w:rFonts w:eastAsiaTheme="minorHAnsi"/>
          <w:szCs w:val="20"/>
        </w:rPr>
      </w:pPr>
      <w:r w:rsidRPr="000F3174">
        <w:rPr>
          <w:rFonts w:eastAsiaTheme="minorHAnsi"/>
          <w:szCs w:val="20"/>
        </w:rPr>
        <w:t xml:space="preserve">4. </w:t>
      </w:r>
      <w:r w:rsidRPr="000F3174">
        <w:rPr>
          <w:rFonts w:eastAsiaTheme="minorHAnsi" w:hint="eastAsia"/>
          <w:szCs w:val="20"/>
        </w:rPr>
        <w:t>신경근성</w:t>
      </w:r>
      <w:r w:rsidRPr="000F3174">
        <w:rPr>
          <w:rFonts w:eastAsiaTheme="minorHAnsi"/>
          <w:szCs w:val="20"/>
        </w:rPr>
        <w:t xml:space="preserve"> 통증을 동반한 추간판 탈출증 환자에서 </w:t>
      </w:r>
      <w:r w:rsidRPr="000F3174">
        <w:rPr>
          <w:rFonts w:eastAsiaTheme="minorHAnsi" w:hint="eastAsia"/>
          <w:szCs w:val="20"/>
        </w:rPr>
        <w:t>항전간제</w:t>
      </w:r>
      <w:r w:rsidRPr="000F3174">
        <w:rPr>
          <w:rFonts w:eastAsiaTheme="minorHAnsi"/>
          <w:szCs w:val="20"/>
        </w:rPr>
        <w:t xml:space="preserve">(가바펜틴, 프레가발린) 투여의 임상적 효과(통증조절 또는 기능적향상)에 대해서는 </w:t>
      </w:r>
      <w:r w:rsidRPr="000F3174">
        <w:rPr>
          <w:rFonts w:eastAsiaTheme="minorHAnsi" w:hint="eastAsia"/>
          <w:szCs w:val="20"/>
        </w:rPr>
        <w:t>아직</w:t>
      </w:r>
      <w:r w:rsidRPr="000F3174">
        <w:rPr>
          <w:rFonts w:eastAsiaTheme="minorHAnsi"/>
          <w:szCs w:val="20"/>
        </w:rPr>
        <w:t xml:space="preserve"> 결론내기 어렵다</w:t>
      </w:r>
    </w:p>
    <w:p w:rsidR="000D348D" w:rsidRPr="000F3174" w:rsidRDefault="000D348D" w:rsidP="000D348D">
      <w:pPr>
        <w:widowControl/>
        <w:wordWrap/>
        <w:autoSpaceDE/>
        <w:autoSpaceDN/>
        <w:jc w:val="left"/>
        <w:rPr>
          <w:rFonts w:eastAsiaTheme="minorHAnsi"/>
          <w:szCs w:val="20"/>
        </w:rPr>
      </w:pPr>
      <w:r w:rsidRPr="000F3174">
        <w:rPr>
          <w:rFonts w:eastAsiaTheme="minorHAnsi"/>
          <w:szCs w:val="20"/>
        </w:rPr>
        <w:t>(증거수준 중간 (Moderate), 권고안 Inconclusive)</w:t>
      </w:r>
    </w:p>
    <w:p w:rsidR="000D348D" w:rsidRPr="00215A4C" w:rsidRDefault="000D348D" w:rsidP="000D348D">
      <w:pPr>
        <w:widowControl/>
        <w:wordWrap/>
        <w:autoSpaceDE/>
        <w:autoSpaceDN/>
        <w:jc w:val="left"/>
        <w:rPr>
          <w:rFonts w:eastAsiaTheme="minorHAnsi"/>
          <w:szCs w:val="20"/>
        </w:rPr>
      </w:pPr>
    </w:p>
    <w:tbl>
      <w:tblPr>
        <w:tblW w:w="8931" w:type="dxa"/>
        <w:tblInd w:w="-10" w:type="dxa"/>
        <w:tblLayout w:type="fixed"/>
        <w:tblCellMar>
          <w:left w:w="0" w:type="dxa"/>
          <w:right w:w="0" w:type="dxa"/>
        </w:tblCellMar>
        <w:tblLook w:val="0620" w:firstRow="1" w:lastRow="0" w:firstColumn="0" w:lastColumn="0" w:noHBand="1" w:noVBand="1"/>
      </w:tblPr>
      <w:tblGrid>
        <w:gridCol w:w="983"/>
        <w:gridCol w:w="738"/>
        <w:gridCol w:w="1418"/>
        <w:gridCol w:w="1397"/>
        <w:gridCol w:w="1580"/>
        <w:gridCol w:w="972"/>
        <w:gridCol w:w="1843"/>
      </w:tblGrid>
      <w:tr w:rsidR="000D348D" w:rsidRPr="00215A4C" w:rsidTr="00B500D7">
        <w:trPr>
          <w:trHeight w:val="479"/>
        </w:trPr>
        <w:tc>
          <w:tcPr>
            <w:tcW w:w="983" w:type="dxa"/>
            <w:tcBorders>
              <w:top w:val="single" w:sz="8" w:space="0" w:color="FFFFFF"/>
              <w:left w:val="single" w:sz="8" w:space="0" w:color="FFFFFF"/>
              <w:bottom w:val="single" w:sz="24" w:space="0" w:color="FFFFFF"/>
              <w:right w:val="single" w:sz="8" w:space="0" w:color="FFFFFF"/>
            </w:tcBorders>
            <w:shd w:val="clear" w:color="auto" w:fill="4472C4"/>
            <w:tcMar>
              <w:top w:w="10" w:type="dxa"/>
              <w:left w:w="10" w:type="dxa"/>
              <w:bottom w:w="60" w:type="dxa"/>
              <w:right w:w="10" w:type="dxa"/>
            </w:tcMar>
            <w:vAlign w:val="center"/>
            <w:hideMark/>
          </w:tcPr>
          <w:p w:rsidR="000D348D" w:rsidRPr="00215A4C" w:rsidRDefault="00A40802" w:rsidP="0023672A">
            <w:pPr>
              <w:widowControl/>
              <w:wordWrap/>
              <w:autoSpaceDE/>
              <w:autoSpaceDN/>
              <w:jc w:val="left"/>
              <w:rPr>
                <w:rFonts w:eastAsiaTheme="minorHAnsi"/>
                <w:color w:val="FFFFFF" w:themeColor="background1"/>
                <w:sz w:val="18"/>
                <w:szCs w:val="20"/>
              </w:rPr>
            </w:pPr>
            <w:r w:rsidRPr="00215A4C">
              <w:rPr>
                <w:rFonts w:eastAsiaTheme="minorHAnsi"/>
                <w:b/>
                <w:bCs/>
                <w:color w:val="FFFFFF" w:themeColor="background1"/>
                <w:sz w:val="18"/>
                <w:szCs w:val="20"/>
              </w:rPr>
              <w:t>1st author</w:t>
            </w:r>
            <w:r w:rsidRPr="00215A4C" w:rsidDel="00A40802">
              <w:rPr>
                <w:rFonts w:eastAsiaTheme="minorHAnsi"/>
                <w:b/>
                <w:bCs/>
                <w:color w:val="FFFFFF" w:themeColor="background1"/>
                <w:sz w:val="18"/>
                <w:szCs w:val="20"/>
              </w:rPr>
              <w:t xml:space="preserve"> </w:t>
            </w:r>
          </w:p>
        </w:tc>
        <w:tc>
          <w:tcPr>
            <w:tcW w:w="738" w:type="dxa"/>
            <w:tcBorders>
              <w:top w:val="single" w:sz="8" w:space="0" w:color="FFFFFF"/>
              <w:left w:val="single" w:sz="8" w:space="0" w:color="FFFFFF"/>
              <w:bottom w:val="single" w:sz="24" w:space="0" w:color="FFFFFF"/>
              <w:right w:val="single" w:sz="8" w:space="0" w:color="FFFFFF"/>
            </w:tcBorders>
            <w:shd w:val="clear" w:color="auto" w:fill="4472C4"/>
            <w:tcMar>
              <w:top w:w="10" w:type="dxa"/>
              <w:left w:w="10" w:type="dxa"/>
              <w:bottom w:w="60" w:type="dxa"/>
              <w:right w:w="10" w:type="dxa"/>
            </w:tcMar>
            <w:vAlign w:val="center"/>
            <w:hideMark/>
          </w:tcPr>
          <w:p w:rsidR="000D348D" w:rsidRPr="00215A4C" w:rsidRDefault="000D348D" w:rsidP="00B500D7">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Desi</w:t>
            </w:r>
            <w:r w:rsidR="00B500D7">
              <w:rPr>
                <w:rFonts w:eastAsiaTheme="minorHAnsi" w:hint="eastAsia"/>
                <w:b/>
                <w:bCs/>
                <w:color w:val="FFFFFF" w:themeColor="background1"/>
                <w:sz w:val="18"/>
                <w:szCs w:val="20"/>
              </w:rPr>
              <w:t>g</w:t>
            </w:r>
            <w:r w:rsidRPr="00215A4C">
              <w:rPr>
                <w:rFonts w:eastAsiaTheme="minorHAnsi"/>
                <w:b/>
                <w:bCs/>
                <w:color w:val="FFFFFF" w:themeColor="background1"/>
                <w:sz w:val="18"/>
                <w:szCs w:val="20"/>
              </w:rPr>
              <w:t>n</w:t>
            </w:r>
          </w:p>
        </w:tc>
        <w:tc>
          <w:tcPr>
            <w:tcW w:w="1418" w:type="dxa"/>
            <w:tcBorders>
              <w:top w:val="single" w:sz="8" w:space="0" w:color="FFFFFF"/>
              <w:left w:val="single" w:sz="8" w:space="0" w:color="FFFFFF"/>
              <w:bottom w:val="single" w:sz="24" w:space="0" w:color="FFFFFF"/>
              <w:right w:val="single" w:sz="8" w:space="0" w:color="FFFFFF"/>
            </w:tcBorders>
            <w:shd w:val="clear" w:color="auto" w:fill="4472C4"/>
            <w:tcMar>
              <w:top w:w="10" w:type="dxa"/>
              <w:left w:w="10" w:type="dxa"/>
              <w:bottom w:w="60" w:type="dxa"/>
              <w:right w:w="10" w:type="dxa"/>
            </w:tcMar>
            <w:vAlign w:val="center"/>
            <w:hideMark/>
          </w:tcPr>
          <w:p w:rsidR="000D348D" w:rsidRPr="00215A4C" w:rsidRDefault="00B500D7"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Intervention</w:t>
            </w:r>
          </w:p>
        </w:tc>
        <w:tc>
          <w:tcPr>
            <w:tcW w:w="1397" w:type="dxa"/>
            <w:tcBorders>
              <w:top w:val="single" w:sz="8" w:space="0" w:color="FFFFFF"/>
              <w:left w:val="single" w:sz="8" w:space="0" w:color="FFFFFF"/>
              <w:bottom w:val="single" w:sz="24" w:space="0" w:color="FFFFFF"/>
              <w:right w:val="single" w:sz="8" w:space="0" w:color="FFFFFF"/>
            </w:tcBorders>
            <w:shd w:val="clear" w:color="auto" w:fill="4472C4"/>
            <w:tcMar>
              <w:top w:w="10" w:type="dxa"/>
              <w:left w:w="10" w:type="dxa"/>
              <w:bottom w:w="60" w:type="dxa"/>
              <w:right w:w="10" w:type="dxa"/>
            </w:tcMar>
            <w:vAlign w:val="center"/>
            <w:hideMark/>
          </w:tcPr>
          <w:p w:rsidR="000D348D" w:rsidRPr="00215A4C" w:rsidRDefault="00B500D7"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Comparison</w:t>
            </w:r>
          </w:p>
        </w:tc>
        <w:tc>
          <w:tcPr>
            <w:tcW w:w="1580" w:type="dxa"/>
            <w:tcBorders>
              <w:top w:val="single" w:sz="8" w:space="0" w:color="FFFFFF"/>
              <w:left w:val="single" w:sz="8" w:space="0" w:color="FFFFFF"/>
              <w:bottom w:val="single" w:sz="24" w:space="0" w:color="FFFFFF"/>
              <w:right w:val="single" w:sz="8" w:space="0" w:color="FFFFFF"/>
            </w:tcBorders>
            <w:shd w:val="clear" w:color="auto" w:fill="4472C4"/>
            <w:tcMar>
              <w:top w:w="10" w:type="dxa"/>
              <w:left w:w="10" w:type="dxa"/>
              <w:bottom w:w="60" w:type="dxa"/>
              <w:right w:w="10" w:type="dxa"/>
            </w:tcMar>
            <w:vAlign w:val="center"/>
            <w:hideMark/>
          </w:tcPr>
          <w:p w:rsidR="000D348D" w:rsidRPr="00215A4C" w:rsidRDefault="00B500D7"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Evaluation tool</w:t>
            </w:r>
          </w:p>
        </w:tc>
        <w:tc>
          <w:tcPr>
            <w:tcW w:w="972" w:type="dxa"/>
            <w:tcBorders>
              <w:top w:val="single" w:sz="8" w:space="0" w:color="FFFFFF"/>
              <w:left w:val="single" w:sz="8" w:space="0" w:color="FFFFFF"/>
              <w:bottom w:val="single" w:sz="24" w:space="0" w:color="FFFFFF"/>
              <w:right w:val="single" w:sz="8" w:space="0" w:color="FFFFFF"/>
            </w:tcBorders>
            <w:shd w:val="clear" w:color="auto" w:fill="4472C4"/>
            <w:tcMar>
              <w:top w:w="10" w:type="dxa"/>
              <w:left w:w="10" w:type="dxa"/>
              <w:bottom w:w="60" w:type="dxa"/>
              <w:right w:w="10" w:type="dxa"/>
            </w:tcMar>
            <w:vAlign w:val="center"/>
            <w:hideMark/>
          </w:tcPr>
          <w:p w:rsidR="000D348D" w:rsidRPr="00215A4C" w:rsidRDefault="00B500D7" w:rsidP="0099690A">
            <w:pPr>
              <w:pStyle w:val="a5"/>
              <w:wordWrap/>
              <w:rPr>
                <w:rFonts w:eastAsiaTheme="minorHAnsi"/>
                <w:color w:val="FFFFFF" w:themeColor="background1"/>
                <w:sz w:val="18"/>
                <w:szCs w:val="20"/>
              </w:rPr>
            </w:pPr>
            <w:r>
              <w:rPr>
                <w:rFonts w:eastAsiaTheme="minorHAnsi" w:hint="eastAsia"/>
                <w:b/>
                <w:bCs/>
                <w:color w:val="FFFFFF" w:themeColor="background1"/>
                <w:sz w:val="18"/>
                <w:szCs w:val="20"/>
              </w:rPr>
              <w:t>Follow up</w:t>
            </w:r>
          </w:p>
        </w:tc>
        <w:tc>
          <w:tcPr>
            <w:tcW w:w="1843" w:type="dxa"/>
            <w:tcBorders>
              <w:top w:val="single" w:sz="8" w:space="0" w:color="FFFFFF"/>
              <w:left w:val="single" w:sz="8" w:space="0" w:color="FFFFFF"/>
              <w:bottom w:val="single" w:sz="24" w:space="0" w:color="FFFFFF"/>
              <w:right w:val="single" w:sz="8" w:space="0" w:color="FFFFFF"/>
            </w:tcBorders>
            <w:shd w:val="clear" w:color="auto" w:fill="4472C4"/>
            <w:tcMar>
              <w:top w:w="10" w:type="dxa"/>
              <w:left w:w="10" w:type="dxa"/>
              <w:bottom w:w="60" w:type="dxa"/>
              <w:right w:w="10" w:type="dxa"/>
            </w:tcMar>
            <w:vAlign w:val="center"/>
            <w:hideMark/>
          </w:tcPr>
          <w:p w:rsidR="000D348D" w:rsidRPr="00215A4C" w:rsidRDefault="00B500D7" w:rsidP="0099690A">
            <w:pPr>
              <w:pStyle w:val="a5"/>
              <w:wordWrap/>
              <w:rPr>
                <w:rFonts w:eastAsiaTheme="minorHAnsi"/>
                <w:color w:val="FFFFFF" w:themeColor="background1"/>
                <w:sz w:val="18"/>
                <w:szCs w:val="20"/>
              </w:rPr>
            </w:pPr>
            <w:r w:rsidRPr="00215A4C">
              <w:rPr>
                <w:rFonts w:eastAsiaTheme="minorHAnsi"/>
                <w:b/>
                <w:bCs/>
                <w:color w:val="FFFFFF" w:themeColor="background1"/>
                <w:sz w:val="18"/>
                <w:szCs w:val="20"/>
              </w:rPr>
              <w:t>Outcomes</w:t>
            </w:r>
          </w:p>
        </w:tc>
      </w:tr>
      <w:tr w:rsidR="00A40802" w:rsidRPr="00215A4C" w:rsidTr="00B500D7">
        <w:trPr>
          <w:trHeight w:val="1841"/>
        </w:trPr>
        <w:tc>
          <w:tcPr>
            <w:tcW w:w="983" w:type="dxa"/>
            <w:tcBorders>
              <w:top w:val="single" w:sz="24"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8B3538">
            <w:pPr>
              <w:pStyle w:val="a5"/>
              <w:wordWrap/>
              <w:rPr>
                <w:rFonts w:eastAsiaTheme="minorHAnsi"/>
                <w:szCs w:val="20"/>
              </w:rPr>
            </w:pPr>
            <w:r w:rsidRPr="00D74541">
              <w:rPr>
                <w:rFonts w:eastAsiaTheme="minorHAnsi"/>
                <w:szCs w:val="20"/>
              </w:rPr>
              <w:t>Baron R</w:t>
            </w:r>
            <w:hyperlink w:anchor="_ENREF_40" w:tooltip="Baron, 2010 #173" w:history="1">
              <w:r w:rsidR="008B3538" w:rsidRPr="00D74541">
                <w:rPr>
                  <w:rFonts w:eastAsiaTheme="minorHAnsi"/>
                  <w:szCs w:val="20"/>
                </w:rPr>
                <w:fldChar w:fldCharType="begin">
                  <w:fldData xml:space="preserve">PEVuZE5vdGU+PENpdGU+PEF1dGhvcj5CYXJvbjwvQXV0aG9yPjxZZWFyPjIwMTA8L1llYXI+PFJl
Y051bT4xNzM8L1JlY051bT48RGlzcGxheVRleHQ+PHN0eWxlIGZhY2U9InN1cGVyc2NyaXB0Ij40
MDwvc3R5bGU+PC9EaXNwbGF5VGV4dD48cmVjb3JkPjxyZWMtbnVtYmVyPjE3MzwvcmVjLW51bWJl
cj48Zm9yZWlnbi1rZXlzPjxrZXkgYXBwPSJFTiIgZGItaWQ9ImZkMmE5ejBmM2VlcDBkZXg1enF2
ejllMnpzYWU5cmY1ZnBmZSI+MTczPC9rZXk+PC9mb3JlaWduLWtleXM+PHJlZi10eXBlIG5hbWU9
IkpvdXJuYWwgQXJ0aWNsZSI+MTc8L3JlZi10eXBlPjxjb250cmlidXRvcnM+PGF1dGhvcnM+PGF1
dGhvcj5CYXJvbiwgUi48L2F1dGhvcj48YXV0aG9yPkZyZXluaGFnZW4sIFIuPC9hdXRob3I+PGF1
dGhvcj5Ub2xsZSwgVC4gUi48L2F1dGhvcj48YXV0aG9yPkNsb3V0aWVyLCBDLjwvYXV0aG9yPjxh
dXRob3I+TGVvbiwgVC48L2F1dGhvcj48YXV0aG9yPk11cnBoeSwgVC4gSy48L2F1dGhvcj48YXV0
aG9yPlBoaWxsaXBzLCBLLjwvYXV0aG9yPjwvYXV0aG9ycz48L2NvbnRyaWJ1dG9ycz48YXV0aC1h
ZGRyZXNzPkRpdmlzaW9uIG9mIE5ldXJvbG9naWNhbCBQYWluIFJlc2VhcmNoIGFuZCBUaGVyYXB5
LCBEZXBhcnRtZW50IG9mIE5ldXJvbG9neSwgQ2hyaXN0aWFuLUFsYnJlY2h0cyBVbml2ZXJzaXR5
LCBLaWVsLCBHZXJtYW55LiByLmJhcm9uQG5ldXJvbG9naWUudW5pLWtpZWwuZGU8L2F1dGgtYWRk
cmVzcz48dGl0bGVzPjx0aXRsZT5UaGUgZWZmaWNhY3kgYW5kIHNhZmV0eSBvZiBwcmVnYWJhbGlu
IGluIHRoZSB0cmVhdG1lbnQgb2YgbmV1cm9wYXRoaWMgcGFpbiBhc3NvY2lhdGVkIHdpdGggY2hy
b25pYyBsdW1ib3NhY3JhbCByYWRpY3Vsb3BhdGh5PC90aXRsZT48c2Vjb25kYXJ5LXRpdGxlPlBh
aW48L3NlY29uZGFyeS10aXRsZT48YWx0LXRpdGxlPlBhaW48L2FsdC10aXRsZT48L3RpdGxlcz48
cGVyaW9kaWNhbD48ZnVsbC10aXRsZT5QYWluPC9mdWxsLXRpdGxlPjwvcGVyaW9kaWNhbD48YWx0
LXBlcmlvZGljYWw+PGZ1bGwtdGl0bGU+UGFpbjwvZnVsbC10aXRsZT48L2FsdC1wZXJpb2RpY2Fs
PjxwYWdlcz40MjAtNzwvcGFnZXM+PHZvbHVtZT4xNTA8L3ZvbHVtZT48bnVtYmVyPjM8L251bWJl
cj48ZWRpdGlvbj4yMDEwLzA1LzI1PC9lZGl0aW9uPjxrZXl3b3Jkcz48a2V5d29yZD5BZHVsdDwv
a2V5d29yZD48a2V5d29yZD5BZ2VkPC9rZXl3b3JkPjxrZXl3b3JkPkFuYWxnZXNpY3MvIHRoZXJh
cGV1dGljIHVzZTwva2V5d29yZD48a2V5d29yZD5Eb3NlLVJlc3BvbnNlIFJlbGF0aW9uc2hpcCwg
RHJ1Zzwva2V5d29yZD48a2V5d29yZD5Eb3VibGUtQmxpbmQgTWV0aG9kPC9rZXl3b3JkPjxrZXl3
b3JkPkRydWcgRXZhbHVhdGlvbjwva2V5d29yZD48a2V5d29yZD5GZW1hbGU8L2tleXdvcmQ+PGtl
eXdvcmQ+Rm9sbG93LVVwIFN0dWRpZXM8L2tleXdvcmQ+PGtleXdvcmQ+SHVtYW5zPC9rZXl3b3Jk
PjxrZXl3b3JkPkthcGxhbi1NZWllciBFc3RpbWF0ZTwva2V5d29yZD48a2V5d29yZD5MdW1ib3Nh
Y3JhbCBSZWdpb248L2tleXdvcmQ+PGtleXdvcmQ+TWFsZTwva2V5d29yZD48a2V5d29yZD5NaWRk
bGUgQWdlZDwva2V5d29yZD48a2V5d29yZD5OZXVyYWxnaWEvIGRydWcgdGhlcmFweS9wYXRob2xv
Z3k8L2tleXdvcmQ+PGtleXdvcmQ+UGFpbiBNZWFzdXJlbWVudC9tZXRob2RzPC9rZXl3b3JkPjxr
ZXl3b3JkPlByZWdhYmFsaW48L2tleXdvcmQ+PGtleXdvcmQ+UHJvcG9ydGlvbmFsIEhhemFyZHMg
TW9kZWxzPC9rZXl3b3JkPjxrZXl3b3JkPlNpbmdsZS1CbGluZCBNZXRob2Q8L2tleXdvcmQ+PGtl
eXdvcmQ+Z2FtbWEtQW1pbm9idXR5cmljIEFjaWQvIGFuYWxvZ3MgJmFtcDsgZGVyaXZhdGl2ZXMv
dGhlcmFwZXV0aWMgdXNlPC9rZXl3b3JkPjwva2V5d29yZHM+PGRhdGVzPjx5ZWFyPjIwMTA8L3ll
YXI+PHB1Yi1kYXRlcz48ZGF0ZT5TZXA8L2RhdGU+PC9wdWItZGF0ZXM+PC9kYXRlcz48aXNibj4x
ODcyLTY2MjMgKEVsZWN0cm9uaWMpJiN4RDswMzA0LTM5NTkgKExpbmtpbmcpPC9pc2JuPjxhY2Nl
c3Npb24tbnVtPjIwNDkzNjMyPC9hY2Nlc3Npb24tbnVtPjx1cmxzPjwvdXJscz48ZWxlY3Ryb25p
Yy1yZXNvdXJjZS1udW0+MTAuMTAxNi9qLnBhaW4uMjAxMC4wNC4wMTM8L2VsZWN0cm9uaWMtcmVz
b3VyY2UtbnVtPjxyZW1vdGUtZGF0YWJhc2UtcHJvdmlkZXI+TkxNPC9yZW1vdGUtZGF0YWJhc2Ut
cHJvdmlkZXI+PGxhbmd1YWdlPmVuZzwvbGFuZ3VhZ2U+PC9yZWNvcmQ+PC9DaXRlPjwvRW5kTm90
ZT5=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CYXJvbjwvQXV0aG9yPjxZZWFyPjIwMTA8L1llYXI+PFJl
Y051bT4xNzM8L1JlY051bT48RGlzcGxheVRleHQ+PHN0eWxlIGZhY2U9InN1cGVyc2NyaXB0Ij40
MDwvc3R5bGU+PC9EaXNwbGF5VGV4dD48cmVjb3JkPjxyZWMtbnVtYmVyPjE3MzwvcmVjLW51bWJl
cj48Zm9yZWlnbi1rZXlzPjxrZXkgYXBwPSJFTiIgZGItaWQ9ImZkMmE5ejBmM2VlcDBkZXg1enF2
ejllMnpzYWU5cmY1ZnBmZSI+MTczPC9rZXk+PC9mb3JlaWduLWtleXM+PHJlZi10eXBlIG5hbWU9
IkpvdXJuYWwgQXJ0aWNsZSI+MTc8L3JlZi10eXBlPjxjb250cmlidXRvcnM+PGF1dGhvcnM+PGF1
dGhvcj5CYXJvbiwgUi48L2F1dGhvcj48YXV0aG9yPkZyZXluaGFnZW4sIFIuPC9hdXRob3I+PGF1
dGhvcj5Ub2xsZSwgVC4gUi48L2F1dGhvcj48YXV0aG9yPkNsb3V0aWVyLCBDLjwvYXV0aG9yPjxh
dXRob3I+TGVvbiwgVC48L2F1dGhvcj48YXV0aG9yPk11cnBoeSwgVC4gSy48L2F1dGhvcj48YXV0
aG9yPlBoaWxsaXBzLCBLLjwvYXV0aG9yPjwvYXV0aG9ycz48L2NvbnRyaWJ1dG9ycz48YXV0aC1h
ZGRyZXNzPkRpdmlzaW9uIG9mIE5ldXJvbG9naWNhbCBQYWluIFJlc2VhcmNoIGFuZCBUaGVyYXB5
LCBEZXBhcnRtZW50IG9mIE5ldXJvbG9neSwgQ2hyaXN0aWFuLUFsYnJlY2h0cyBVbml2ZXJzaXR5
LCBLaWVsLCBHZXJtYW55LiByLmJhcm9uQG5ldXJvbG9naWUudW5pLWtpZWwuZGU8L2F1dGgtYWRk
cmVzcz48dGl0bGVzPjx0aXRsZT5UaGUgZWZmaWNhY3kgYW5kIHNhZmV0eSBvZiBwcmVnYWJhbGlu
IGluIHRoZSB0cmVhdG1lbnQgb2YgbmV1cm9wYXRoaWMgcGFpbiBhc3NvY2lhdGVkIHdpdGggY2hy
b25pYyBsdW1ib3NhY3JhbCByYWRpY3Vsb3BhdGh5PC90aXRsZT48c2Vjb25kYXJ5LXRpdGxlPlBh
aW48L3NlY29uZGFyeS10aXRsZT48YWx0LXRpdGxlPlBhaW48L2FsdC10aXRsZT48L3RpdGxlcz48
cGVyaW9kaWNhbD48ZnVsbC10aXRsZT5QYWluPC9mdWxsLXRpdGxlPjwvcGVyaW9kaWNhbD48YWx0
LXBlcmlvZGljYWw+PGZ1bGwtdGl0bGU+UGFpbjwvZnVsbC10aXRsZT48L2FsdC1wZXJpb2RpY2Fs
PjxwYWdlcz40MjAtNzwvcGFnZXM+PHZvbHVtZT4xNTA8L3ZvbHVtZT48bnVtYmVyPjM8L251bWJl
cj48ZWRpdGlvbj4yMDEwLzA1LzI1PC9lZGl0aW9uPjxrZXl3b3Jkcz48a2V5d29yZD5BZHVsdDwv
a2V5d29yZD48a2V5d29yZD5BZ2VkPC9rZXl3b3JkPjxrZXl3b3JkPkFuYWxnZXNpY3MvIHRoZXJh
cGV1dGljIHVzZTwva2V5d29yZD48a2V5d29yZD5Eb3NlLVJlc3BvbnNlIFJlbGF0aW9uc2hpcCwg
RHJ1Zzwva2V5d29yZD48a2V5d29yZD5Eb3VibGUtQmxpbmQgTWV0aG9kPC9rZXl3b3JkPjxrZXl3
b3JkPkRydWcgRXZhbHVhdGlvbjwva2V5d29yZD48a2V5d29yZD5GZW1hbGU8L2tleXdvcmQ+PGtl
eXdvcmQ+Rm9sbG93LVVwIFN0dWRpZXM8L2tleXdvcmQ+PGtleXdvcmQ+SHVtYW5zPC9rZXl3b3Jk
PjxrZXl3b3JkPkthcGxhbi1NZWllciBFc3RpbWF0ZTwva2V5d29yZD48a2V5d29yZD5MdW1ib3Nh
Y3JhbCBSZWdpb248L2tleXdvcmQ+PGtleXdvcmQ+TWFsZTwva2V5d29yZD48a2V5d29yZD5NaWRk
bGUgQWdlZDwva2V5d29yZD48a2V5d29yZD5OZXVyYWxnaWEvIGRydWcgdGhlcmFweS9wYXRob2xv
Z3k8L2tleXdvcmQ+PGtleXdvcmQ+UGFpbiBNZWFzdXJlbWVudC9tZXRob2RzPC9rZXl3b3JkPjxr
ZXl3b3JkPlByZWdhYmFsaW48L2tleXdvcmQ+PGtleXdvcmQ+UHJvcG9ydGlvbmFsIEhhemFyZHMg
TW9kZWxzPC9rZXl3b3JkPjxrZXl3b3JkPlNpbmdsZS1CbGluZCBNZXRob2Q8L2tleXdvcmQ+PGtl
eXdvcmQ+Z2FtbWEtQW1pbm9idXR5cmljIEFjaWQvIGFuYWxvZ3MgJmFtcDsgZGVyaXZhdGl2ZXMv
dGhlcmFwZXV0aWMgdXNlPC9rZXl3b3JkPjwva2V5d29yZHM+PGRhdGVzPjx5ZWFyPjIwMTA8L3ll
YXI+PHB1Yi1kYXRlcz48ZGF0ZT5TZXA8L2RhdGU+PC9wdWItZGF0ZXM+PC9kYXRlcz48aXNibj4x
ODcyLTY2MjMgKEVsZWN0cm9uaWMpJiN4RDswMzA0LTM5NTkgKExpbmtpbmcpPC9pc2JuPjxhY2Nl
c3Npb24tbnVtPjIwNDkzNjMyPC9hY2Nlc3Npb24tbnVtPjx1cmxzPjwvdXJscz48ZWxlY3Ryb25p
Yy1yZXNvdXJjZS1udW0+MTAuMTAxNi9qLnBhaW4uMjAxMC4wNC4wMTM8L2VsZWN0cm9uaWMtcmVz
b3VyY2UtbnVtPjxyZW1vdGUtZGF0YWJhc2UtcHJvdmlkZXI+TkxNPC9yZW1vdGUtZGF0YWJhc2Ut
cHJvdmlkZXI+PGxhbmd1YWdlPmVuZzwvbGFuZ3VhZ2U+PC9yZWNvcmQ+PC9DaXRlPjwvRW5kTm90
ZT5=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40</w:t>
              </w:r>
              <w:r w:rsidR="008B3538" w:rsidRPr="00D74541">
                <w:rPr>
                  <w:rFonts w:eastAsiaTheme="minorHAnsi"/>
                  <w:szCs w:val="20"/>
                </w:rPr>
                <w:fldChar w:fldCharType="end"/>
              </w:r>
            </w:hyperlink>
            <w:hyperlink w:anchor="_ENREF_65" w:tooltip="Baron, 2010 #154" w:history="1"/>
            <w:hyperlink w:anchor="_ENREF_65" w:tooltip="Baron, 2010 #154" w:history="1"/>
            <w:hyperlink w:anchor="_ENREF_65" w:tooltip="Baron, 2010 #71" w:history="1"/>
            <w:hyperlink w:anchor="_ENREF_65" w:tooltip="Baron, 2010 #71" w:history="1"/>
          </w:p>
        </w:tc>
        <w:tc>
          <w:tcPr>
            <w:tcW w:w="738" w:type="dxa"/>
            <w:tcBorders>
              <w:top w:val="single" w:sz="24"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szCs w:val="20"/>
              </w:rPr>
              <w:t>RCT</w:t>
            </w:r>
          </w:p>
        </w:tc>
        <w:tc>
          <w:tcPr>
            <w:tcW w:w="1418" w:type="dxa"/>
            <w:tcBorders>
              <w:top w:val="single" w:sz="24"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bCs/>
                <w:kern w:val="24"/>
                <w:szCs w:val="20"/>
              </w:rPr>
              <w:t>Pregabalin</w:t>
            </w:r>
          </w:p>
        </w:tc>
        <w:tc>
          <w:tcPr>
            <w:tcW w:w="1397" w:type="dxa"/>
            <w:tcBorders>
              <w:top w:val="single" w:sz="24"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bCs/>
                <w:kern w:val="24"/>
                <w:szCs w:val="20"/>
              </w:rPr>
              <w:t>Placebo</w:t>
            </w:r>
          </w:p>
        </w:tc>
        <w:tc>
          <w:tcPr>
            <w:tcW w:w="1580" w:type="dxa"/>
            <w:tcBorders>
              <w:top w:val="single" w:sz="24"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B500D7">
            <w:pPr>
              <w:pStyle w:val="a5"/>
              <w:wordWrap/>
              <w:ind w:left="100" w:hangingChars="50" w:hanging="100"/>
              <w:rPr>
                <w:rFonts w:eastAsiaTheme="minorHAnsi"/>
                <w:szCs w:val="20"/>
              </w:rPr>
            </w:pPr>
            <w:r w:rsidRPr="00D74541">
              <w:rPr>
                <w:rFonts w:eastAsiaTheme="minorHAnsi" w:cs="Arial"/>
                <w:kern w:val="24"/>
                <w:szCs w:val="20"/>
              </w:rPr>
              <w:t xml:space="preserve">Time to loss </w:t>
            </w:r>
            <w:r w:rsidR="00B500D7" w:rsidRPr="00D74541">
              <w:rPr>
                <w:rFonts w:eastAsiaTheme="minorHAnsi" w:cs="Arial" w:hint="eastAsia"/>
                <w:kern w:val="24"/>
                <w:szCs w:val="20"/>
              </w:rPr>
              <w:t xml:space="preserve">  </w:t>
            </w:r>
            <w:r w:rsidRPr="00D74541">
              <w:rPr>
                <w:rFonts w:eastAsiaTheme="minorHAnsi" w:cs="Arial"/>
                <w:kern w:val="24"/>
                <w:szCs w:val="20"/>
              </w:rPr>
              <w:t xml:space="preserve">of response </w:t>
            </w:r>
          </w:p>
        </w:tc>
        <w:tc>
          <w:tcPr>
            <w:tcW w:w="972" w:type="dxa"/>
            <w:tcBorders>
              <w:top w:val="single" w:sz="24"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rPr>
                <w:rFonts w:eastAsiaTheme="minorHAnsi"/>
                <w:szCs w:val="20"/>
              </w:rPr>
            </w:pPr>
            <w:r w:rsidRPr="00D74541">
              <w:rPr>
                <w:rFonts w:eastAsiaTheme="minorHAnsi" w:cs="Arial"/>
                <w:kern w:val="24"/>
                <w:szCs w:val="20"/>
              </w:rPr>
              <w:t xml:space="preserve">77 days </w:t>
            </w:r>
          </w:p>
        </w:tc>
        <w:tc>
          <w:tcPr>
            <w:tcW w:w="1843" w:type="dxa"/>
            <w:tcBorders>
              <w:top w:val="single" w:sz="24"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bCs/>
                <w:kern w:val="24"/>
                <w:szCs w:val="20"/>
              </w:rPr>
              <w:t xml:space="preserve">In double blind, no difference </w:t>
            </w:r>
          </w:p>
        </w:tc>
      </w:tr>
      <w:tr w:rsidR="00A40802" w:rsidRPr="00215A4C" w:rsidTr="00B500D7">
        <w:trPr>
          <w:trHeight w:val="1375"/>
        </w:trPr>
        <w:tc>
          <w:tcPr>
            <w:tcW w:w="98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8B3538">
            <w:pPr>
              <w:pStyle w:val="a5"/>
              <w:wordWrap/>
              <w:rPr>
                <w:rFonts w:eastAsiaTheme="minorHAnsi"/>
                <w:szCs w:val="20"/>
              </w:rPr>
            </w:pPr>
            <w:r w:rsidRPr="00D74541">
              <w:rPr>
                <w:rFonts w:eastAsiaTheme="minorHAnsi"/>
                <w:szCs w:val="20"/>
              </w:rPr>
              <w:t>Khoromi S</w:t>
            </w:r>
            <w:hyperlink w:anchor="_ENREF_38" w:tooltip="Khoromi, 2005 #174" w:history="1">
              <w:r w:rsidR="008B3538" w:rsidRPr="00D74541">
                <w:rPr>
                  <w:rFonts w:eastAsiaTheme="minorHAnsi"/>
                  <w:szCs w:val="20"/>
                </w:rPr>
                <w:fldChar w:fldCharType="begin">
                  <w:fldData xml:space="preserve">PEVuZE5vdGU+PENpdGU+PEF1dGhvcj5LaG9yb21pPC9BdXRob3I+PFllYXI+MjAwNTwvWWVhcj48
UmVjTnVtPjE3NDwvUmVjTnVtPjxEaXNwbGF5VGV4dD48c3R5bGUgZmFjZT0ic3VwZXJzY3JpcHQi
PjM4PC9zdHlsZT48L0Rpc3BsYXlUZXh0PjxyZWNvcmQ+PHJlYy1udW1iZXI+MTc0PC9yZWMtbnVt
YmVyPjxmb3JlaWduLWtleXM+PGtleSBhcHA9IkVOIiBkYi1pZD0iZmQyYTl6MGYzZWVwMGRleDV6
cXZ6OWUyenNhZTlyZjVmcGZlIj4xNzQ8L2tleT48L2ZvcmVpZ24ta2V5cz48cmVmLXR5cGUgbmFt
ZT0iSm91cm5hbCBBcnRpY2xlIj4xNzwvcmVmLXR5cGU+PGNvbnRyaWJ1dG9ycz48YXV0aG9ycz48
YXV0aG9yPktob3JvbWksIFMuPC9hdXRob3I+PGF1dGhvcj5QYXRzYWxpZGVzLCBBLjwvYXV0aG9y
PjxhdXRob3I+UGFyYWRhLCBTLjwvYXV0aG9yPjxhdXRob3I+U2FsZWhpLCBWLjwvYXV0aG9yPjxh
dXRob3I+TWVlZ2FuLCBKLiBNLjwvYXV0aG9yPjxhdXRob3I+TWF4LCBNLiBCLjwvYXV0aG9yPjwv
YXV0aG9ycz48L2NvbnRyaWJ1dG9ycz48YXV0aC1hZGRyZXNzPlBhaW4gYW5kIE5ldXJvc2Vuc29y
eSBNZWNoYW5pc21zIEJyYW5jaCwgTmF0aW9uYWwgSW5zdGl0dXRlIG9mIERlbnRhbCBhbmQgQ3Jh
bmlvZmFjaWFsIFJlc2VhcmNoLCBCZXRoZXNkYSwgTUQgMjA4OTItMTMwMiwgVVNBLiBraG9yb21p
c3VAbWFpbC5uaWguZ292PC9hdXRoLWFkZHJlc3M+PHRpdGxlcz48dGl0bGU+VG9waXJhbWF0ZSBp
biBjaHJvbmljIGx1bWJhciByYWRpY3VsYXIgcGFpbjwvdGl0bGU+PHNlY29uZGFyeS10aXRsZT5K
IFBhaW48L3NlY29uZGFyeS10aXRsZT48YWx0LXRpdGxlPlRoZSBqb3VybmFsIG9mIHBhaW4gOiBv
ZmZpY2lhbCBqb3VybmFsIG9mIHRoZSBBbWVyaWNhbiBQYWluIFNvY2lldHk8L2FsdC10aXRsZT48
L3RpdGxlcz48cGVyaW9kaWNhbD48ZnVsbC10aXRsZT5KIFBhaW48L2Z1bGwtdGl0bGU+PGFiYnIt
MT5UaGUgam91cm5hbCBvZiBwYWluIDogb2ZmaWNpYWwgam91cm5hbCBvZiB0aGUgQW1lcmljYW4g
UGFpbiBTb2NpZXR5PC9hYmJyLTE+PC9wZXJpb2RpY2FsPjxhbHQtcGVyaW9kaWNhbD48ZnVsbC10
aXRsZT5KIFBhaW48L2Z1bGwtdGl0bGU+PGFiYnItMT5UaGUgam91cm5hbCBvZiBwYWluIDogb2Zm
aWNpYWwgam91cm5hbCBvZiB0aGUgQW1lcmljYW4gUGFpbiBTb2NpZXR5PC9hYmJyLTE+PC9hbHQt
cGVyaW9kaWNhbD48cGFnZXM+ODI5LTM2PC9wYWdlcz48dm9sdW1lPjY8L3ZvbHVtZT48bnVtYmVy
PjEyPC9udW1iZXI+PGVkaXRpb24+MjAwNS8xMi8wNjwvZWRpdGlvbj48a2V5d29yZHM+PGtleXdv
cmQ+QWR1bHQ8L2tleXdvcmQ+PGtleXdvcmQ+QWdlZDwva2V5d29yZD48a2V5d29yZD5BbmFsZ2Vz
aWNzL2FkbWluaXN0cmF0aW9uICZhbXA7IGRvc2FnZS9hZHZlcnNlIGVmZmVjdHM8L2tleXdvcmQ+
PGtleXdvcmQ+QW50aWNvbnZ1bHNhbnRzL2FkbWluaXN0cmF0aW9uICZhbXA7IGRvc2FnZS9hZHZl
cnNlIGVmZmVjdHM8L2tleXdvcmQ+PGtleXdvcmQ+Q2hyb25pYyBEaXNlYXNlPC9rZXl3b3JkPjxr
ZXl3b3JkPkNyb3NzLU92ZXIgU3R1ZGllczwva2V5d29yZD48a2V5d29yZD5EaXBoZW5oeWRyYW1p
bmUvcGhhcm1hY29sb2d5PC9rZXl3b3JkPjxrZXl3b3JkPkRvc2UtUmVzcG9uc2UgUmVsYXRpb25z
aGlwLCBEcnVnPC9rZXl3b3JkPjxrZXl3b3JkPkRvdWJsZS1CbGluZCBNZXRob2Q8L2tleXdvcmQ+
PGtleXdvcmQ+RHJ1ZyBBZG1pbmlzdHJhdGlvbiBTY2hlZHVsZTwva2V5d29yZD48a2V5d29yZD5G
ZW1hbGU8L2tleXdvcmQ+PGtleXdvcmQ+RnJ1Y3Rvc2UvYWRtaW5pc3RyYXRpb24gJmFtcDsgZG9z
YWdlL2FkdmVyc2UgZWZmZWN0cy8gYW5hbG9ncyAmYW1wOyBkZXJpdmF0aXZlczwva2V5d29yZD48
a2V5d29yZD5IdW1hbnM8L2tleXdvcmQ+PGtleXdvcmQ+SW50ZXJ2ZXJ0ZWJyYWwgRGlzYyBEaXNw
bGFjZW1lbnQvIGRydWcgdGhlcmFweS9waHlzaW9wYXRob2xvZ3k8L2tleXdvcmQ+PGtleXdvcmQ+
SW9uIENoYW5uZWxzL2RydWcgZWZmZWN0czwva2V5d29yZD48a2V5d29yZD5Mb3cgQmFjayBQYWlu
LyBkcnVnIHRoZXJhcHkvZXRpb2xvZ3kvcGh5c2lvcGF0aG9sb2d5PC9rZXl3b3JkPjxrZXl3b3Jk
Pk1hbGU8L2tleXdvcmQ+PGtleXdvcmQ+TWlkZGxlIEFnZWQ8L2tleXdvcmQ+PGtleXdvcmQ+UGF0
aWVudCBDb21wbGlhbmNlL3N0YXRpc3RpY3MgJmFtcDsgbnVtZXJpY2FsIGRhdGE8L2tleXdvcmQ+
PGtleXdvcmQ+UGxhY2Vib3M8L2tleXdvcmQ+PGtleXdvcmQ+UmFkaWN1bG9wYXRoeS8gZHJ1ZyB0
aGVyYXB5L3BoeXNpb3BhdGhvbG9neTwva2V5d29yZD48a2V5d29yZD5SZWNlcHRvcnMsIEdsdXRh
bWF0ZS9kcnVnIGVmZmVjdHM8L2tleXdvcmQ+PGtleXdvcmQ+VHJlYXRtZW50IE91dGNvbWU8L2tl
eXdvcmQ+PC9rZXl3b3Jkcz48ZGF0ZXM+PHllYXI+MjAwNTwveWVhcj48cHViLWRhdGVzPjxkYXRl
PkRlYzwvZGF0ZT48L3B1Yi1kYXRlcz48L2RhdGVzPjxpc2JuPjE1MjYtNTkwMCAoUHJpbnQpJiN4
RDsxNTI2LTU5MDAgKExpbmtpbmcpPC9pc2JuPjxhY2Nlc3Npb24tbnVtPjE2MzI2MzcxPC9hY2Nl
c3Npb24tbnVtPjx1cmxzPjwvdXJscz48ZWxlY3Ryb25pYy1yZXNvdXJjZS1udW0+MTAuMTAxNi9q
LmpwYWluLjIwMDUuMDguMDAyPC9lbGVjdHJvbmljLXJlc291cmNlLW51bT48cmVtb3RlLWRhdGFi
YXNlLXByb3ZpZGVyPk5MTTwvcmVtb3RlLWRhdGFiYXNlLXByb3ZpZGVyPjxsYW5ndWFnZT5lbmc8
L2xhbmd1YWdlPjwvcmVjb3JkPjwvQ2l0ZT48L0VuZE5vdGU+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LaG9yb21pPC9BdXRob3I+PFllYXI+MjAwNTwvWWVhcj48
UmVjTnVtPjE3NDwvUmVjTnVtPjxEaXNwbGF5VGV4dD48c3R5bGUgZmFjZT0ic3VwZXJzY3JpcHQi
PjM4PC9zdHlsZT48L0Rpc3BsYXlUZXh0PjxyZWNvcmQ+PHJlYy1udW1iZXI+MTc0PC9yZWMtbnVt
YmVyPjxmb3JlaWduLWtleXM+PGtleSBhcHA9IkVOIiBkYi1pZD0iZmQyYTl6MGYzZWVwMGRleDV6
cXZ6OWUyenNhZTlyZjVmcGZlIj4xNzQ8L2tleT48L2ZvcmVpZ24ta2V5cz48cmVmLXR5cGUgbmFt
ZT0iSm91cm5hbCBBcnRpY2xlIj4xNzwvcmVmLXR5cGU+PGNvbnRyaWJ1dG9ycz48YXV0aG9ycz48
YXV0aG9yPktob3JvbWksIFMuPC9hdXRob3I+PGF1dGhvcj5QYXRzYWxpZGVzLCBBLjwvYXV0aG9y
PjxhdXRob3I+UGFyYWRhLCBTLjwvYXV0aG9yPjxhdXRob3I+U2FsZWhpLCBWLjwvYXV0aG9yPjxh
dXRob3I+TWVlZ2FuLCBKLiBNLjwvYXV0aG9yPjxhdXRob3I+TWF4LCBNLiBCLjwvYXV0aG9yPjwv
YXV0aG9ycz48L2NvbnRyaWJ1dG9ycz48YXV0aC1hZGRyZXNzPlBhaW4gYW5kIE5ldXJvc2Vuc29y
eSBNZWNoYW5pc21zIEJyYW5jaCwgTmF0aW9uYWwgSW5zdGl0dXRlIG9mIERlbnRhbCBhbmQgQ3Jh
bmlvZmFjaWFsIFJlc2VhcmNoLCBCZXRoZXNkYSwgTUQgMjA4OTItMTMwMiwgVVNBLiBraG9yb21p
c3VAbWFpbC5uaWguZ292PC9hdXRoLWFkZHJlc3M+PHRpdGxlcz48dGl0bGU+VG9waXJhbWF0ZSBp
biBjaHJvbmljIGx1bWJhciByYWRpY3VsYXIgcGFpbjwvdGl0bGU+PHNlY29uZGFyeS10aXRsZT5K
IFBhaW48L3NlY29uZGFyeS10aXRsZT48YWx0LXRpdGxlPlRoZSBqb3VybmFsIG9mIHBhaW4gOiBv
ZmZpY2lhbCBqb3VybmFsIG9mIHRoZSBBbWVyaWNhbiBQYWluIFNvY2lldHk8L2FsdC10aXRsZT48
L3RpdGxlcz48cGVyaW9kaWNhbD48ZnVsbC10aXRsZT5KIFBhaW48L2Z1bGwtdGl0bGU+PGFiYnIt
MT5UaGUgam91cm5hbCBvZiBwYWluIDogb2ZmaWNpYWwgam91cm5hbCBvZiB0aGUgQW1lcmljYW4g
UGFpbiBTb2NpZXR5PC9hYmJyLTE+PC9wZXJpb2RpY2FsPjxhbHQtcGVyaW9kaWNhbD48ZnVsbC10
aXRsZT5KIFBhaW48L2Z1bGwtdGl0bGU+PGFiYnItMT5UaGUgam91cm5hbCBvZiBwYWluIDogb2Zm
aWNpYWwgam91cm5hbCBvZiB0aGUgQW1lcmljYW4gUGFpbiBTb2NpZXR5PC9hYmJyLTE+PC9hbHQt
cGVyaW9kaWNhbD48cGFnZXM+ODI5LTM2PC9wYWdlcz48dm9sdW1lPjY8L3ZvbHVtZT48bnVtYmVy
PjEyPC9udW1iZXI+PGVkaXRpb24+MjAwNS8xMi8wNjwvZWRpdGlvbj48a2V5d29yZHM+PGtleXdv
cmQ+QWR1bHQ8L2tleXdvcmQ+PGtleXdvcmQ+QWdlZDwva2V5d29yZD48a2V5d29yZD5BbmFsZ2Vz
aWNzL2FkbWluaXN0cmF0aW9uICZhbXA7IGRvc2FnZS9hZHZlcnNlIGVmZmVjdHM8L2tleXdvcmQ+
PGtleXdvcmQ+QW50aWNvbnZ1bHNhbnRzL2FkbWluaXN0cmF0aW9uICZhbXA7IGRvc2FnZS9hZHZl
cnNlIGVmZmVjdHM8L2tleXdvcmQ+PGtleXdvcmQ+Q2hyb25pYyBEaXNlYXNlPC9rZXl3b3JkPjxr
ZXl3b3JkPkNyb3NzLU92ZXIgU3R1ZGllczwva2V5d29yZD48a2V5d29yZD5EaXBoZW5oeWRyYW1p
bmUvcGhhcm1hY29sb2d5PC9rZXl3b3JkPjxrZXl3b3JkPkRvc2UtUmVzcG9uc2UgUmVsYXRpb25z
aGlwLCBEcnVnPC9rZXl3b3JkPjxrZXl3b3JkPkRvdWJsZS1CbGluZCBNZXRob2Q8L2tleXdvcmQ+
PGtleXdvcmQ+RHJ1ZyBBZG1pbmlzdHJhdGlvbiBTY2hlZHVsZTwva2V5d29yZD48a2V5d29yZD5G
ZW1hbGU8L2tleXdvcmQ+PGtleXdvcmQ+RnJ1Y3Rvc2UvYWRtaW5pc3RyYXRpb24gJmFtcDsgZG9z
YWdlL2FkdmVyc2UgZWZmZWN0cy8gYW5hbG9ncyAmYW1wOyBkZXJpdmF0aXZlczwva2V5d29yZD48
a2V5d29yZD5IdW1hbnM8L2tleXdvcmQ+PGtleXdvcmQ+SW50ZXJ2ZXJ0ZWJyYWwgRGlzYyBEaXNw
bGFjZW1lbnQvIGRydWcgdGhlcmFweS9waHlzaW9wYXRob2xvZ3k8L2tleXdvcmQ+PGtleXdvcmQ+
SW9uIENoYW5uZWxzL2RydWcgZWZmZWN0czwva2V5d29yZD48a2V5d29yZD5Mb3cgQmFjayBQYWlu
LyBkcnVnIHRoZXJhcHkvZXRpb2xvZ3kvcGh5c2lvcGF0aG9sb2d5PC9rZXl3b3JkPjxrZXl3b3Jk
Pk1hbGU8L2tleXdvcmQ+PGtleXdvcmQ+TWlkZGxlIEFnZWQ8L2tleXdvcmQ+PGtleXdvcmQ+UGF0
aWVudCBDb21wbGlhbmNlL3N0YXRpc3RpY3MgJmFtcDsgbnVtZXJpY2FsIGRhdGE8L2tleXdvcmQ+
PGtleXdvcmQ+UGxhY2Vib3M8L2tleXdvcmQ+PGtleXdvcmQ+UmFkaWN1bG9wYXRoeS8gZHJ1ZyB0
aGVyYXB5L3BoeXNpb3BhdGhvbG9neTwva2V5d29yZD48a2V5d29yZD5SZWNlcHRvcnMsIEdsdXRh
bWF0ZS9kcnVnIGVmZmVjdHM8L2tleXdvcmQ+PGtleXdvcmQ+VHJlYXRtZW50IE91dGNvbWU8L2tl
eXdvcmQ+PC9rZXl3b3Jkcz48ZGF0ZXM+PHllYXI+MjAwNTwveWVhcj48cHViLWRhdGVzPjxkYXRl
PkRlYzwvZGF0ZT48L3B1Yi1kYXRlcz48L2RhdGVzPjxpc2JuPjE1MjYtNTkwMCAoUHJpbnQpJiN4
RDsxNTI2LTU5MDAgKExpbmtpbmcpPC9pc2JuPjxhY2Nlc3Npb24tbnVtPjE2MzI2MzcxPC9hY2Nl
c3Npb24tbnVtPjx1cmxzPjwvdXJscz48ZWxlY3Ryb25pYy1yZXNvdXJjZS1udW0+MTAuMTAxNi9q
LmpwYWluLjIwMDUuMDguMDAyPC9lbGVjdHJvbmljLXJlc291cmNlLW51bT48cmVtb3RlLWRhdGFi
YXNlLXByb3ZpZGVyPk5MTTwvcmVtb3RlLWRhdGFiYXNlLXByb3ZpZGVyPjxsYW5ndWFnZT5lbmc8
L2xhbmd1YWdlPjwvcmVjb3JkPjwvQ2l0ZT48L0VuZE5vdGU+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38</w:t>
              </w:r>
              <w:r w:rsidR="008B3538" w:rsidRPr="00D74541">
                <w:rPr>
                  <w:rFonts w:eastAsiaTheme="minorHAnsi"/>
                  <w:szCs w:val="20"/>
                </w:rPr>
                <w:fldChar w:fldCharType="end"/>
              </w:r>
            </w:hyperlink>
            <w:hyperlink w:anchor="_ENREF_66" w:tooltip="Khoromi, 2005 #79" w:history="1"/>
          </w:p>
        </w:tc>
        <w:tc>
          <w:tcPr>
            <w:tcW w:w="738"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szCs w:val="20"/>
              </w:rPr>
              <w:t>RCT</w:t>
            </w:r>
          </w:p>
        </w:tc>
        <w:tc>
          <w:tcPr>
            <w:tcW w:w="1418"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kern w:val="24"/>
                <w:szCs w:val="20"/>
              </w:rPr>
              <w:t xml:space="preserve">topiramate </w:t>
            </w:r>
          </w:p>
        </w:tc>
        <w:tc>
          <w:tcPr>
            <w:tcW w:w="1397"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Diphen-</w:t>
            </w:r>
          </w:p>
          <w:p w:rsidR="00A40802" w:rsidRPr="00D74541" w:rsidRDefault="00A40802" w:rsidP="0099690A">
            <w:pPr>
              <w:pStyle w:val="a5"/>
              <w:rPr>
                <w:rFonts w:eastAsiaTheme="minorHAnsi"/>
                <w:szCs w:val="20"/>
              </w:rPr>
            </w:pPr>
            <w:r w:rsidRPr="00D74541">
              <w:rPr>
                <w:rFonts w:eastAsiaTheme="minorHAnsi" w:cs="Arial"/>
                <w:kern w:val="24"/>
                <w:szCs w:val="20"/>
              </w:rPr>
              <w:t>hydramine</w:t>
            </w:r>
          </w:p>
        </w:tc>
        <w:tc>
          <w:tcPr>
            <w:tcW w:w="1580"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 xml:space="preserve">Leg pain VAS, </w:t>
            </w:r>
          </w:p>
          <w:p w:rsidR="00A40802" w:rsidRPr="00D74541" w:rsidRDefault="00A40802" w:rsidP="0099690A">
            <w:pPr>
              <w:pStyle w:val="a5"/>
              <w:wordWrap/>
              <w:rPr>
                <w:rFonts w:eastAsiaTheme="minorHAnsi"/>
                <w:szCs w:val="20"/>
              </w:rPr>
            </w:pPr>
            <w:r w:rsidRPr="00D74541">
              <w:rPr>
                <w:rFonts w:eastAsiaTheme="minorHAnsi" w:cs="Arial"/>
                <w:kern w:val="24"/>
                <w:szCs w:val="20"/>
              </w:rPr>
              <w:t xml:space="preserve">Global pain relief </w:t>
            </w:r>
          </w:p>
        </w:tc>
        <w:tc>
          <w:tcPr>
            <w:tcW w:w="972"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rPr>
                <w:rFonts w:eastAsiaTheme="minorHAnsi"/>
                <w:szCs w:val="20"/>
              </w:rPr>
            </w:pPr>
            <w:r w:rsidRPr="00D74541">
              <w:rPr>
                <w:rFonts w:eastAsiaTheme="minorHAnsi" w:cs="Arial"/>
                <w:kern w:val="24"/>
                <w:szCs w:val="20"/>
              </w:rPr>
              <w:t xml:space="preserve">8 weeks       cross over study </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kern w:val="24"/>
                <w:szCs w:val="20"/>
              </w:rPr>
              <w:t>Better clinical effect than control drug, but adverse effects</w:t>
            </w:r>
          </w:p>
        </w:tc>
      </w:tr>
      <w:tr w:rsidR="00A40802" w:rsidRPr="00215A4C" w:rsidTr="00B500D7">
        <w:trPr>
          <w:trHeight w:val="1544"/>
        </w:trPr>
        <w:tc>
          <w:tcPr>
            <w:tcW w:w="98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8B3538">
            <w:pPr>
              <w:pStyle w:val="a5"/>
              <w:wordWrap/>
              <w:rPr>
                <w:rFonts w:eastAsiaTheme="minorHAnsi"/>
                <w:szCs w:val="20"/>
              </w:rPr>
            </w:pPr>
            <w:r w:rsidRPr="00D74541">
              <w:rPr>
                <w:rFonts w:eastAsiaTheme="minorHAnsi"/>
                <w:szCs w:val="20"/>
              </w:rPr>
              <w:lastRenderedPageBreak/>
              <w:t>Baron R</w:t>
            </w:r>
            <w:hyperlink w:anchor="_ENREF_36" w:tooltip="Baron, 2015 #176" w:history="1">
              <w:r w:rsidR="008B3538" w:rsidRPr="00D74541">
                <w:rPr>
                  <w:rFonts w:eastAsiaTheme="minorHAnsi"/>
                  <w:szCs w:val="20"/>
                </w:rPr>
                <w:fldChar w:fldCharType="begin">
                  <w:fldData xml:space="preserve">PEVuZE5vdGU+PENpdGU+PEF1dGhvcj5CYXJvbjwvQXV0aG9yPjxZZWFyPjIwMTU8L1llYXI+PFJl
Y051bT4xNzY8L1JlY051bT48RGlzcGxheVRleHQ+PHN0eWxlIGZhY2U9InN1cGVyc2NyaXB0Ij4z
Njwvc3R5bGU+PC9EaXNwbGF5VGV4dD48cmVjb3JkPjxyZWMtbnVtYmVyPjE3NjwvcmVjLW51bWJl
cj48Zm9yZWlnbi1rZXlzPjxrZXkgYXBwPSJFTiIgZGItaWQ9ImZkMmE5ejBmM2VlcDBkZXg1enF2
ejllMnpzYWU5cmY1ZnBmZSI+MTc2PC9rZXk+PC9mb3JlaWduLWtleXM+PHJlZi10eXBlIG5hbWU9
IkpvdXJuYWwgQXJ0aWNsZSI+MTc8L3JlZi10eXBlPjxjb250cmlidXRvcnM+PGF1dGhvcnM+PGF1
dGhvcj5CYXJvbiwgUi48L2F1dGhvcj48YXV0aG9yPk1hcnRpbi1Nb2xhLCBFLjwvYXV0aG9yPjxh
dXRob3I+TXVsbGVyLCBNLjwvYXV0aG9yPjxhdXRob3I+RHVib2lzLCBDLjwvYXV0aG9yPjxhdXRo
b3I+RmFsa2UsIEQuPC9hdXRob3I+PGF1dGhvcj5TdGVpZ2Vyd2FsZCwgSS48L2F1dGhvcj48L2F1
dGhvcnM+PC9jb250cmlidXRvcnM+PGF1dGgtYWRkcmVzcz5EaXZpc2lvbiBvZiBOZXVyb2xvZ2lj
YWwgUGFpbiBSZXNlYXJjaCBhbmQgVGhlcmFweSwgRGVwYXJ0bWVudCBvZiBOZXVyb2xvZ3ksIFVu
aXZlcnNpdHkgSG9zcGl0YWwsIFNjaGxlc3dpZy1Ib2xzdGVpbiBDYW1wdXMgS2llbCwgS2llbCwg
R2VybWFueS4mI3hEO0RlcGFydG1lbnQgb2YgUmhldW1hdG9sb2d5LCBVbml2ZXJzaXR5IEhvc3Bp
dGFsIExhIFBheiwgQXV0b25vbW91cyBVbml2ZXJzaXR5IG9mIE1hZHJpZCwgTWFkcmlkLCBTcGFp
bi4mI3hEO01lZGljYWwgQWZmYWlycyBFdXJvcGUgJmFtcDsgQXVzdHJhbGlhLCBHcnVuZW50aGFs
IEdtYkgsIEFhY2hlbiwgR2VybWFueS4mI3hEO0dsb2JhbCBCaW9tZXRyaWNzIGluIEdydW5lbnRo
YWwgSW5ub3ZhdGlvbiwgR3J1bmVudGhhbCBHbWJILCBBYWNoZW4sIEdlcm1hbnkuPC9hdXRoLWFk
ZHJlc3M+PHRpdGxlcz48dGl0bGU+RWZmZWN0aXZlbmVzcyBhbmQgU2FmZXR5IG9mIFRhcGVudGFk
b2wgUHJvbG9uZ2VkIFJlbGVhc2UgKFBSKSBWZXJzdXMgYSBDb21iaW5hdGlvbiBvZiBUYXBlbnRh
ZG9sIFBSIGFuZCBQcmVnYWJhbGluIGZvciB0aGUgTWFuYWdlbWVudCBvZiBTZXZlcmUsIENocm9u
aWMgTG93IEJhY2sgUGFpbiBXaXRoIGEgTmV1cm9wYXRoaWMgQ29tcG9uZW50OiBBIFJhbmRvbWl6
ZWQsIERvdWJsZS1ibGluZCwgUGhhc2UgM2IgU3R1ZHk8L3RpdGxlPjxzZWNvbmRhcnktdGl0bGU+
UGFpbiBQcmFjdDwvc2Vjb25kYXJ5LXRpdGxlPjxhbHQtdGl0bGU+UGFpbiBwcmFjdGljZSA6IHRo
ZSBvZmZpY2lhbCBqb3VybmFsIG9mIFdvcmxkIEluc3RpdHV0ZSBvZiBQYWluPC9hbHQtdGl0bGU+
PC90aXRsZXM+PHBlcmlvZGljYWw+PGZ1bGwtdGl0bGU+UGFpbiBQcmFjdDwvZnVsbC10aXRsZT48
YWJici0xPlBhaW4gcHJhY3RpY2UgOiB0aGUgb2ZmaWNpYWwgam91cm5hbCBvZiBXb3JsZCBJbnN0
aXR1dGUgb2YgUGFpbjwvYWJici0xPjwvcGVyaW9kaWNhbD48YWx0LXBlcmlvZGljYWw+PGZ1bGwt
dGl0bGU+UGFpbiBQcmFjdDwvZnVsbC10aXRsZT48YWJici0xPlBhaW4gcHJhY3RpY2UgOiB0aGUg
b2ZmaWNpYWwgam91cm5hbCBvZiBXb3JsZCBJbnN0aXR1dGUgb2YgUGFpbjwvYWJici0xPjwvYWx0
LXBlcmlvZGljYWw+PHBhZ2VzPjQ1NS03MDwvcGFnZXM+PHZvbHVtZT4xNTwvdm9sdW1lPjxudW1i
ZXI+NTwvbnVtYmVyPjxlZGl0aW9uPjIwMTQvMDQvMTg8L2VkaXRpb24+PGtleXdvcmRzPjxrZXl3
b3JkPkFkdWx0PC9rZXl3b3JkPjxrZXl3b3JkPkFnZWQ8L2tleXdvcmQ+PGtleXdvcmQ+QW5hbGdl
c2ljcy9hZG1pbmlzdHJhdGlvbiAmYW1wOyBkb3NhZ2U8L2tleXdvcmQ+PGtleXdvcmQ+Q2hyb25p
YyBQYWluL2RpYWdub3Npcy9kcnVnIHRoZXJhcHk8L2tleXdvcmQ+PGtleXdvcmQ+RGVsYXllZC1B
Y3Rpb24gUHJlcGFyYXRpb25zL2FkbWluaXN0cmF0aW9uICZhbXA7IGRvc2FnZTwva2V5d29yZD48
a2V5d29yZD5Eb3VibGUtQmxpbmQgTWV0aG9kPC9rZXl3b3JkPjxrZXl3b3JkPkRydWcgVGhlcmFw
eSwgQ29tYmluYXRpb248L2tleXdvcmQ+PGtleXdvcmQ+RmVtYWxlPC9rZXl3b3JkPjxrZXl3b3Jk
Pkh1bWFuczwva2V5d29yZD48a2V5d29yZD5JbnRlcm5hdGlvbmFsaXR5PC9rZXl3b3JkPjxrZXl3
b3JkPkxvdyBCYWNrIFBhaW4vZGlhZ25vc2lzLyBkcnVnIHRoZXJhcHk8L2tleXdvcmQ+PGtleXdv
cmQ+TWFsZTwva2V5d29yZD48a2V5d29yZD5NaWRkbGUgQWdlZDwva2V5d29yZD48a2V5d29yZD5O
ZXVyYWxnaWEvZGlhZ25vc2lzLyBkcnVnIHRoZXJhcHk8L2tleXdvcmQ+PGtleXdvcmQ+UGFpbiBN
YW5hZ2VtZW50LyBtZXRob2RzPC9rZXl3b3JkPjxrZXl3b3JkPlBoZW5vbHMvIGFkbWluaXN0cmF0
aW9uICZhbXA7IGRvc2FnZTwva2V5d29yZD48a2V5d29yZD5QcmVnYWJhbGluLyBhZG1pbmlzdHJh
dGlvbiAmYW1wOyBkb3NhZ2U8L2tleXdvcmQ+PGtleXdvcmQ+U2V2ZXJpdHkgb2YgSWxsbmVzcyBJ
bmRleDwva2V5d29yZD48a2V5d29yZD5UcmVhdG1lbnQgT3V0Y29tZTwva2V5d29yZD48L2tleXdv
cmRzPjxkYXRlcz48eWVhcj4yMDE1PC95ZWFyPjxwdWItZGF0ZXM+PGRhdGU+SnVuPC9kYXRlPjwv
cHViLWRhdGVzPjwvZGF0ZXM+PGlzYm4+MTUzMy0yNTAwIChFbGVjdHJvbmljKSYjeEQ7MTUzMC03
MDg1IChMaW5raW5nKTwvaXNibj48YWNjZXNzaW9uLW51bT4yNDczODYwOTwvYWNjZXNzaW9uLW51
bT48dXJscz48L3VybHM+PGVsZWN0cm9uaWMtcmVzb3VyY2UtbnVtPjEwLjExMTEvcGFwci4xMjIw
MDwvZWxlY3Ryb25pYy1yZXNvdXJjZS1udW0+PHJlbW90ZS1kYXRhYmFzZS1wcm92aWRlcj5OTE08
L3JlbW90ZS1kYXRhYmFzZS1wcm92aWRlcj48bGFuZ3VhZ2U+ZW5nPC9sYW5ndWFnZT48L3JlY29y
ZD48L0NpdGU+PC9FbmROb3RlPn==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CYXJvbjwvQXV0aG9yPjxZZWFyPjIwMTU8L1llYXI+PFJl
Y051bT4xNzY8L1JlY051bT48RGlzcGxheVRleHQ+PHN0eWxlIGZhY2U9InN1cGVyc2NyaXB0Ij4z
Njwvc3R5bGU+PC9EaXNwbGF5VGV4dD48cmVjb3JkPjxyZWMtbnVtYmVyPjE3NjwvcmVjLW51bWJl
cj48Zm9yZWlnbi1rZXlzPjxrZXkgYXBwPSJFTiIgZGItaWQ9ImZkMmE5ejBmM2VlcDBkZXg1enF2
ejllMnpzYWU5cmY1ZnBmZSI+MTc2PC9rZXk+PC9mb3JlaWduLWtleXM+PHJlZi10eXBlIG5hbWU9
IkpvdXJuYWwgQXJ0aWNsZSI+MTc8L3JlZi10eXBlPjxjb250cmlidXRvcnM+PGF1dGhvcnM+PGF1
dGhvcj5CYXJvbiwgUi48L2F1dGhvcj48YXV0aG9yPk1hcnRpbi1Nb2xhLCBFLjwvYXV0aG9yPjxh
dXRob3I+TXVsbGVyLCBNLjwvYXV0aG9yPjxhdXRob3I+RHVib2lzLCBDLjwvYXV0aG9yPjxhdXRo
b3I+RmFsa2UsIEQuPC9hdXRob3I+PGF1dGhvcj5TdGVpZ2Vyd2FsZCwgSS48L2F1dGhvcj48L2F1
dGhvcnM+PC9jb250cmlidXRvcnM+PGF1dGgtYWRkcmVzcz5EaXZpc2lvbiBvZiBOZXVyb2xvZ2lj
YWwgUGFpbiBSZXNlYXJjaCBhbmQgVGhlcmFweSwgRGVwYXJ0bWVudCBvZiBOZXVyb2xvZ3ksIFVu
aXZlcnNpdHkgSG9zcGl0YWwsIFNjaGxlc3dpZy1Ib2xzdGVpbiBDYW1wdXMgS2llbCwgS2llbCwg
R2VybWFueS4mI3hEO0RlcGFydG1lbnQgb2YgUmhldW1hdG9sb2d5LCBVbml2ZXJzaXR5IEhvc3Bp
dGFsIExhIFBheiwgQXV0b25vbW91cyBVbml2ZXJzaXR5IG9mIE1hZHJpZCwgTWFkcmlkLCBTcGFp
bi4mI3hEO01lZGljYWwgQWZmYWlycyBFdXJvcGUgJmFtcDsgQXVzdHJhbGlhLCBHcnVuZW50aGFs
IEdtYkgsIEFhY2hlbiwgR2VybWFueS4mI3hEO0dsb2JhbCBCaW9tZXRyaWNzIGluIEdydW5lbnRo
YWwgSW5ub3ZhdGlvbiwgR3J1bmVudGhhbCBHbWJILCBBYWNoZW4sIEdlcm1hbnkuPC9hdXRoLWFk
ZHJlc3M+PHRpdGxlcz48dGl0bGU+RWZmZWN0aXZlbmVzcyBhbmQgU2FmZXR5IG9mIFRhcGVudGFk
b2wgUHJvbG9uZ2VkIFJlbGVhc2UgKFBSKSBWZXJzdXMgYSBDb21iaW5hdGlvbiBvZiBUYXBlbnRh
ZG9sIFBSIGFuZCBQcmVnYWJhbGluIGZvciB0aGUgTWFuYWdlbWVudCBvZiBTZXZlcmUsIENocm9u
aWMgTG93IEJhY2sgUGFpbiBXaXRoIGEgTmV1cm9wYXRoaWMgQ29tcG9uZW50OiBBIFJhbmRvbWl6
ZWQsIERvdWJsZS1ibGluZCwgUGhhc2UgM2IgU3R1ZHk8L3RpdGxlPjxzZWNvbmRhcnktdGl0bGU+
UGFpbiBQcmFjdDwvc2Vjb25kYXJ5LXRpdGxlPjxhbHQtdGl0bGU+UGFpbiBwcmFjdGljZSA6IHRo
ZSBvZmZpY2lhbCBqb3VybmFsIG9mIFdvcmxkIEluc3RpdHV0ZSBvZiBQYWluPC9hbHQtdGl0bGU+
PC90aXRsZXM+PHBlcmlvZGljYWw+PGZ1bGwtdGl0bGU+UGFpbiBQcmFjdDwvZnVsbC10aXRsZT48
YWJici0xPlBhaW4gcHJhY3RpY2UgOiB0aGUgb2ZmaWNpYWwgam91cm5hbCBvZiBXb3JsZCBJbnN0
aXR1dGUgb2YgUGFpbjwvYWJici0xPjwvcGVyaW9kaWNhbD48YWx0LXBlcmlvZGljYWw+PGZ1bGwt
dGl0bGU+UGFpbiBQcmFjdDwvZnVsbC10aXRsZT48YWJici0xPlBhaW4gcHJhY3RpY2UgOiB0aGUg
b2ZmaWNpYWwgam91cm5hbCBvZiBXb3JsZCBJbnN0aXR1dGUgb2YgUGFpbjwvYWJici0xPjwvYWx0
LXBlcmlvZGljYWw+PHBhZ2VzPjQ1NS03MDwvcGFnZXM+PHZvbHVtZT4xNTwvdm9sdW1lPjxudW1i
ZXI+NTwvbnVtYmVyPjxlZGl0aW9uPjIwMTQvMDQvMTg8L2VkaXRpb24+PGtleXdvcmRzPjxrZXl3
b3JkPkFkdWx0PC9rZXl3b3JkPjxrZXl3b3JkPkFnZWQ8L2tleXdvcmQ+PGtleXdvcmQ+QW5hbGdl
c2ljcy9hZG1pbmlzdHJhdGlvbiAmYW1wOyBkb3NhZ2U8L2tleXdvcmQ+PGtleXdvcmQ+Q2hyb25p
YyBQYWluL2RpYWdub3Npcy9kcnVnIHRoZXJhcHk8L2tleXdvcmQ+PGtleXdvcmQ+RGVsYXllZC1B
Y3Rpb24gUHJlcGFyYXRpb25zL2FkbWluaXN0cmF0aW9uICZhbXA7IGRvc2FnZTwva2V5d29yZD48
a2V5d29yZD5Eb3VibGUtQmxpbmQgTWV0aG9kPC9rZXl3b3JkPjxrZXl3b3JkPkRydWcgVGhlcmFw
eSwgQ29tYmluYXRpb248L2tleXdvcmQ+PGtleXdvcmQ+RmVtYWxlPC9rZXl3b3JkPjxrZXl3b3Jk
Pkh1bWFuczwva2V5d29yZD48a2V5d29yZD5JbnRlcm5hdGlvbmFsaXR5PC9rZXl3b3JkPjxrZXl3
b3JkPkxvdyBCYWNrIFBhaW4vZGlhZ25vc2lzLyBkcnVnIHRoZXJhcHk8L2tleXdvcmQ+PGtleXdv
cmQ+TWFsZTwva2V5d29yZD48a2V5d29yZD5NaWRkbGUgQWdlZDwva2V5d29yZD48a2V5d29yZD5O
ZXVyYWxnaWEvZGlhZ25vc2lzLyBkcnVnIHRoZXJhcHk8L2tleXdvcmQ+PGtleXdvcmQ+UGFpbiBN
YW5hZ2VtZW50LyBtZXRob2RzPC9rZXl3b3JkPjxrZXl3b3JkPlBoZW5vbHMvIGFkbWluaXN0cmF0
aW9uICZhbXA7IGRvc2FnZTwva2V5d29yZD48a2V5d29yZD5QcmVnYWJhbGluLyBhZG1pbmlzdHJh
dGlvbiAmYW1wOyBkb3NhZ2U8L2tleXdvcmQ+PGtleXdvcmQ+U2V2ZXJpdHkgb2YgSWxsbmVzcyBJ
bmRleDwva2V5d29yZD48a2V5d29yZD5UcmVhdG1lbnQgT3V0Y29tZTwva2V5d29yZD48L2tleXdv
cmRzPjxkYXRlcz48eWVhcj4yMDE1PC95ZWFyPjxwdWItZGF0ZXM+PGRhdGU+SnVuPC9kYXRlPjwv
cHViLWRhdGVzPjwvZGF0ZXM+PGlzYm4+MTUzMy0yNTAwIChFbGVjdHJvbmljKSYjeEQ7MTUzMC03
MDg1IChMaW5raW5nKTwvaXNibj48YWNjZXNzaW9uLW51bT4yNDczODYwOTwvYWNjZXNzaW9uLW51
bT48dXJscz48L3VybHM+PGVsZWN0cm9uaWMtcmVzb3VyY2UtbnVtPjEwLjExMTEvcGFwci4xMjIw
MDwvZWxlY3Ryb25pYy1yZXNvdXJjZS1udW0+PHJlbW90ZS1kYXRhYmFzZS1wcm92aWRlcj5OTE08
L3JlbW90ZS1kYXRhYmFzZS1wcm92aWRlcj48bGFuZ3VhZ2U+ZW5nPC9sYW5ndWFnZT48L3JlY29y
ZD48L0NpdGU+PC9FbmROb3RlPn==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36</w:t>
              </w:r>
              <w:r w:rsidR="008B3538" w:rsidRPr="00D74541">
                <w:rPr>
                  <w:rFonts w:eastAsiaTheme="minorHAnsi"/>
                  <w:szCs w:val="20"/>
                </w:rPr>
                <w:fldChar w:fldCharType="end"/>
              </w:r>
            </w:hyperlink>
          </w:p>
        </w:tc>
        <w:tc>
          <w:tcPr>
            <w:tcW w:w="738"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szCs w:val="20"/>
              </w:rPr>
              <w:t>RCT</w:t>
            </w:r>
          </w:p>
        </w:tc>
        <w:tc>
          <w:tcPr>
            <w:tcW w:w="1418"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kern w:val="24"/>
                <w:szCs w:val="20"/>
              </w:rPr>
              <w:t xml:space="preserve">tapentadol+pregabalin </w:t>
            </w:r>
          </w:p>
        </w:tc>
        <w:tc>
          <w:tcPr>
            <w:tcW w:w="1397"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484CF6">
            <w:pPr>
              <w:pStyle w:val="a5"/>
              <w:wordWrap/>
              <w:rPr>
                <w:rFonts w:eastAsiaTheme="minorHAnsi"/>
                <w:szCs w:val="20"/>
              </w:rPr>
            </w:pPr>
            <w:r w:rsidRPr="00D74541">
              <w:rPr>
                <w:rFonts w:eastAsiaTheme="minorHAnsi" w:cs="Arial"/>
                <w:kern w:val="24"/>
                <w:szCs w:val="20"/>
              </w:rPr>
              <w:t>tapentadol</w:t>
            </w:r>
          </w:p>
        </w:tc>
        <w:tc>
          <w:tcPr>
            <w:tcW w:w="1580"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 xml:space="preserve">NRS, PGIC, CGIC, </w:t>
            </w:r>
          </w:p>
          <w:p w:rsidR="00A40802" w:rsidRPr="00D74541" w:rsidRDefault="00A40802">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 xml:space="preserve">EG-5D, SF-12, HADS, </w:t>
            </w:r>
          </w:p>
          <w:p w:rsidR="00A40802" w:rsidRPr="00D74541" w:rsidRDefault="00A40802">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 xml:space="preserve">Sleep Evaluation questionnaire </w:t>
            </w:r>
          </w:p>
          <w:p w:rsidR="00A40802" w:rsidRPr="00D74541" w:rsidRDefault="00A40802">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kern w:val="24"/>
                <w:sz w:val="20"/>
                <w:szCs w:val="20"/>
              </w:rPr>
              <w:t xml:space="preserve">PainDETECT questionnaire,  </w:t>
            </w:r>
          </w:p>
          <w:p w:rsidR="00A40802" w:rsidRPr="00D74541" w:rsidRDefault="00A40802" w:rsidP="0099690A">
            <w:pPr>
              <w:pStyle w:val="a5"/>
              <w:wordWrap/>
              <w:rPr>
                <w:rFonts w:eastAsiaTheme="minorHAnsi"/>
                <w:szCs w:val="20"/>
              </w:rPr>
            </w:pPr>
            <w:r w:rsidRPr="00D74541">
              <w:rPr>
                <w:rFonts w:eastAsiaTheme="minorHAnsi" w:cs="Arial"/>
                <w:kern w:val="24"/>
                <w:szCs w:val="20"/>
              </w:rPr>
              <w:t xml:space="preserve">NPSI </w:t>
            </w:r>
          </w:p>
        </w:tc>
        <w:tc>
          <w:tcPr>
            <w:tcW w:w="972"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kern w:val="24"/>
                <w:szCs w:val="20"/>
              </w:rPr>
              <w:t xml:space="preserve">8 weeks </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484CF6">
            <w:pPr>
              <w:pStyle w:val="a5"/>
              <w:wordWrap/>
              <w:rPr>
                <w:rFonts w:eastAsiaTheme="minorHAnsi"/>
                <w:szCs w:val="20"/>
              </w:rPr>
            </w:pPr>
            <w:r w:rsidRPr="00D74541">
              <w:rPr>
                <w:rFonts w:eastAsiaTheme="minorHAnsi" w:cs="Arial"/>
                <w:kern w:val="24"/>
                <w:szCs w:val="20"/>
              </w:rPr>
              <w:t>tapentadol = tapentadol+pregabalin</w:t>
            </w:r>
          </w:p>
        </w:tc>
      </w:tr>
      <w:tr w:rsidR="00A40802" w:rsidRPr="00215A4C" w:rsidTr="00B500D7">
        <w:trPr>
          <w:trHeight w:val="932"/>
        </w:trPr>
        <w:tc>
          <w:tcPr>
            <w:tcW w:w="98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8B3538">
            <w:pPr>
              <w:pStyle w:val="a5"/>
              <w:wordWrap/>
              <w:rPr>
                <w:rFonts w:eastAsiaTheme="minorHAnsi"/>
                <w:szCs w:val="20"/>
              </w:rPr>
            </w:pPr>
            <w:r w:rsidRPr="00D74541">
              <w:rPr>
                <w:rFonts w:eastAsiaTheme="minorHAnsi"/>
                <w:szCs w:val="20"/>
              </w:rPr>
              <w:t>Atkinson JH</w:t>
            </w:r>
            <w:hyperlink w:anchor="_ENREF_39" w:tooltip="Atkinson, 2016 #175" w:history="1">
              <w:r w:rsidR="008B3538" w:rsidRPr="00D74541">
                <w:rPr>
                  <w:rFonts w:eastAsiaTheme="minorHAnsi"/>
                  <w:szCs w:val="20"/>
                </w:rPr>
                <w:fldChar w:fldCharType="begin">
                  <w:fldData xml:space="preserve">PEVuZE5vdGU+PENpdGU+PEF1dGhvcj5BdGtpbnNvbjwvQXV0aG9yPjxZZWFyPjIwMTY8L1llYXI+
PFJlY051bT4xNzU8L1JlY051bT48RGlzcGxheVRleHQ+PHN0eWxlIGZhY2U9InN1cGVyc2NyaXB0
Ij4zOTwvc3R5bGU+PC9EaXNwbGF5VGV4dD48cmVjb3JkPjxyZWMtbnVtYmVyPjE3NTwvcmVjLW51
bWJlcj48Zm9yZWlnbi1rZXlzPjxrZXkgYXBwPSJFTiIgZGItaWQ9ImZkMmE5ejBmM2VlcDBkZXg1
enF2ejllMnpzYWU5cmY1ZnBmZSI+MTc1PC9rZXk+PC9mb3JlaWduLWtleXM+PHJlZi10eXBlIG5h
bWU9IkpvdXJuYWwgQXJ0aWNsZSI+MTc8L3JlZi10eXBlPjxjb250cmlidXRvcnM+PGF1dGhvcnM+
PGF1dGhvcj5BdGtpbnNvbiwgSi4gSC48L2F1dGhvcj48YXV0aG9yPlNsYXRlciwgTS4gQS48L2F1
dGhvcj48YXV0aG9yPkNhcHBhcmVsbGksIEUuIFYuPC9hdXRob3I+PGF1dGhvcj5QYXRlbCwgUy4g
TS48L2F1dGhvcj48YXV0aG9yPldvbGZzb24sIFQuPC9hdXRob3I+PGF1dGhvcj5HYW1zdCwgQS48
L2F1dGhvcj48YXV0aG9yPkFicmFtc29uLCBJLiBTLjwvYXV0aG9yPjxhdXRob3I+V2FsbGFjZSwg
TS4gUy48L2F1dGhvcj48YXV0aG9yPkZ1bmssIFMuIEQuPC9hdXRob3I+PGF1dGhvcj5SdXRsZWRn
ZSwgVC4gUi48L2F1dGhvcj48YXV0aG9yPldldGhlcmVsbCwgSi4gTC48L2F1dGhvcj48YXV0aG9y
Pk1hdHRoZXdzLCBTLiBDLjwvYXV0aG9yPjxhdXRob3I+Wmlzb29rLCBTLjwvYXV0aG9yPjxhdXRo
b3I+R2FyZmluLCBTLiBSLjwvYXV0aG9yPjwvYXV0aG9ycz48L2NvbnRyaWJ1dG9ycz48YXV0aC1h
ZGRyZXNzPmFWQSBTYW4gRGllZ28gSGVhbHRoY2FyZSBTeXN0ZW0sIFNhbiBEaWVnbywgQ0EsIFVT
QSBiRGVwYXJ0bWVudCBvZiBQc3ljaGlhdHJ5LCBVbml2ZXJzaXR5IG9mIENhbGlmb3JuaWEsIFNh
biBEaWVnbywgTGEgSm9sbGEsIENBLCBVU0EgY1Njb3R0c2RhbGUgSGVhbHRoY2FyZSBSZXNlYXJj
aCBJbnN0aXR1dGUsIFNjb3R0c2RhbGUsIEFaLCBVU0EgZERlcGFydG1lbnQgb2YgUGVkaWF0cmlj
cywgVW5pdmVyc2l0eSBvZiBDYWxpZm9ybmlhLCBTYW4gRGllZ28sIExhIEpvbGxhLCBDQSwgVVNB
IGVDb21wdXRhdGlvbmFsIGFuZCBBcHBsaWVkIFN0YXRpc3RpY3MgTGFib3JhdG9yeSwgVW5pdmVy
c2l0eSBvZiBDYWxpZm9ybmlhLCBTYW4gRGllZ28sIExhIEpvbGxhLCBDQSwgVVNBIERlcGFydG1l
bnRzIG9mIGZNYXRoZW1hdGljcywgZ0FuZXN0aGVzaW9sb2d5LCBhbmQgaE9ydGhvcGFlZGljIFN1
cmdlcnksIFVuaXZlcnNpdHkgb2YgQ2FsaWZvcm5pYSwgU2FuIERpZWdvLCBMYSBKb2xsYSwgQ0Es
IFVTQS48L2F1dGgtYWRkcmVzcz48dGl0bGVzPjx0aXRsZT5BIHJhbmRvbWl6ZWQgY29udHJvbGxl
ZCB0cmlhbCBvZiBnYWJhcGVudGluIGZvciBjaHJvbmljIGxvdyBiYWNrIHBhaW4gd2l0aCBhbmQg
d2l0aG91dCBhIHJhZGlhdGluZyBjb21wb25lbnQ8L3RpdGxlPjxzZWNvbmRhcnktdGl0bGU+UGFp
bjwvc2Vjb25kYXJ5LXRpdGxlPjxhbHQtdGl0bGU+UGFpbjwvYWx0LXRpdGxlPjwvdGl0bGVzPjxw
ZXJpb2RpY2FsPjxmdWxsLXRpdGxlPlBhaW48L2Z1bGwtdGl0bGU+PC9wZXJpb2RpY2FsPjxhbHQt
cGVyaW9kaWNhbD48ZnVsbC10aXRsZT5QYWluPC9mdWxsLXRpdGxlPjwvYWx0LXBlcmlvZGljYWw+
PHBhZ2VzPjE0OTktNTA3PC9wYWdlcz48dm9sdW1lPjE1Nzwvdm9sdW1lPjxudW1iZXI+NzwvbnVt
YmVyPjxlZGl0aW9uPjIwMTYvMDMvMTE8L2VkaXRpb24+PGtleXdvcmRzPjxrZXl3b3JkPkFkdWx0
PC9rZXl3b3JkPjxrZXl3b3JkPkFnZWQ8L2tleXdvcmQ+PGtleXdvcmQ+QW1pbmVzLyB0aGVyYXBl
dXRpYyB1c2U8L2tleXdvcmQ+PGtleXdvcmQ+QW5hbGdlc2ljcy8gdGhlcmFwZXV0aWMgdXNlPC9r
ZXl3b3JkPjxrZXl3b3JkPkNocm9uaWMgUGFpbi8gZHJ1ZyB0aGVyYXB5PC9rZXl3b3JkPjxrZXl3
b3JkPkN5Y2xvaGV4YW5lY2FyYm94eWxpYyBBY2lkcy8gdGhlcmFwZXV0aWMgdXNlPC9rZXl3b3Jk
PjxrZXl3b3JkPkRpc2FiaWxpdHkgRXZhbHVhdGlvbjwva2V5d29yZD48a2V5d29yZD5Eb3VibGUt
QmxpbmQgTWV0aG9kPC9rZXl3b3JkPjxrZXl3b3JkPkZlbWFsZTwva2V5d29yZD48a2V5d29yZD5I
dW1hbnM8L2tleXdvcmQ+PGtleXdvcmQ+TG93IEJhY2sgUGFpbi8gZHJ1ZyB0aGVyYXB5PC9rZXl3
b3JkPjxrZXl3b3JkPk1hbGU8L2tleXdvcmQ+PGtleXdvcmQ+TWlkZGxlIEFnZWQ8L2tleXdvcmQ+
PGtleXdvcmQ+UGFpbiBNZWFzdXJlbWVudDwva2V5d29yZD48a2V5d29yZD5UcmVhdG1lbnQgT3V0
Y29tZTwva2V5d29yZD48a2V5d29yZD5nYW1tYS1BbWlub2J1dHlyaWMgQWNpZC8gdGhlcmFwZXV0
aWMgdXNlPC9rZXl3b3JkPjwva2V5d29yZHM+PGRhdGVzPjx5ZWFyPjIwMTY8L3llYXI+PHB1Yi1k
YXRlcz48ZGF0ZT5KdWw8L2RhdGU+PC9wdWItZGF0ZXM+PC9kYXRlcz48aXNibj4xODcyLTY2MjMg
KEVsZWN0cm9uaWMpJiN4RDswMzA0LTM5NTkgKExpbmtpbmcpPC9pc2JuPjxhY2Nlc3Npb24tbnVt
PjI2OTYzODQ0PC9hY2Nlc3Npb24tbnVtPjx1cmxzPjwvdXJscz48Y3VzdG9tMj5QTUM1MDAxODQz
PC9jdXN0b20yPjxjdXN0b202PlZhcGE3OTgxMzc8L2N1c3RvbTY+PGVsZWN0cm9uaWMtcmVzb3Vy
Y2UtbnVtPjEwLjEwOTcvai5wYWluLjAwMDAwMDAwMDAwMDA1NTQ8L2VsZWN0cm9uaWMtcmVzb3Vy
Y2UtbnVtPjxyZW1vdGUtZGF0YWJhc2UtcHJvdmlkZXI+TkxNPC9yZW1vdGUtZGF0YWJhc2UtcHJv
dmlkZXI+PGxhbmd1YWdlPmVuZzwvbGFuZ3VhZ2U+PC9yZWNvcmQ+PC9DaXRlPjwvRW5kTm90ZT5=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BdGtpbnNvbjwvQXV0aG9yPjxZZWFyPjIwMTY8L1llYXI+
PFJlY051bT4xNzU8L1JlY051bT48RGlzcGxheVRleHQ+PHN0eWxlIGZhY2U9InN1cGVyc2NyaXB0
Ij4zOTwvc3R5bGU+PC9EaXNwbGF5VGV4dD48cmVjb3JkPjxyZWMtbnVtYmVyPjE3NTwvcmVjLW51
bWJlcj48Zm9yZWlnbi1rZXlzPjxrZXkgYXBwPSJFTiIgZGItaWQ9ImZkMmE5ejBmM2VlcDBkZXg1
enF2ejllMnpzYWU5cmY1ZnBmZSI+MTc1PC9rZXk+PC9mb3JlaWduLWtleXM+PHJlZi10eXBlIG5h
bWU9IkpvdXJuYWwgQXJ0aWNsZSI+MTc8L3JlZi10eXBlPjxjb250cmlidXRvcnM+PGF1dGhvcnM+
PGF1dGhvcj5BdGtpbnNvbiwgSi4gSC48L2F1dGhvcj48YXV0aG9yPlNsYXRlciwgTS4gQS48L2F1
dGhvcj48YXV0aG9yPkNhcHBhcmVsbGksIEUuIFYuPC9hdXRob3I+PGF1dGhvcj5QYXRlbCwgUy4g
TS48L2F1dGhvcj48YXV0aG9yPldvbGZzb24sIFQuPC9hdXRob3I+PGF1dGhvcj5HYW1zdCwgQS48
L2F1dGhvcj48YXV0aG9yPkFicmFtc29uLCBJLiBTLjwvYXV0aG9yPjxhdXRob3I+V2FsbGFjZSwg
TS4gUy48L2F1dGhvcj48YXV0aG9yPkZ1bmssIFMuIEQuPC9hdXRob3I+PGF1dGhvcj5SdXRsZWRn
ZSwgVC4gUi48L2F1dGhvcj48YXV0aG9yPldldGhlcmVsbCwgSi4gTC48L2F1dGhvcj48YXV0aG9y
Pk1hdHRoZXdzLCBTLiBDLjwvYXV0aG9yPjxhdXRob3I+Wmlzb29rLCBTLjwvYXV0aG9yPjxhdXRo
b3I+R2FyZmluLCBTLiBSLjwvYXV0aG9yPjwvYXV0aG9ycz48L2NvbnRyaWJ1dG9ycz48YXV0aC1h
ZGRyZXNzPmFWQSBTYW4gRGllZ28gSGVhbHRoY2FyZSBTeXN0ZW0sIFNhbiBEaWVnbywgQ0EsIFVT
QSBiRGVwYXJ0bWVudCBvZiBQc3ljaGlhdHJ5LCBVbml2ZXJzaXR5IG9mIENhbGlmb3JuaWEsIFNh
biBEaWVnbywgTGEgSm9sbGEsIENBLCBVU0EgY1Njb3R0c2RhbGUgSGVhbHRoY2FyZSBSZXNlYXJj
aCBJbnN0aXR1dGUsIFNjb3R0c2RhbGUsIEFaLCBVU0EgZERlcGFydG1lbnQgb2YgUGVkaWF0cmlj
cywgVW5pdmVyc2l0eSBvZiBDYWxpZm9ybmlhLCBTYW4gRGllZ28sIExhIEpvbGxhLCBDQSwgVVNB
IGVDb21wdXRhdGlvbmFsIGFuZCBBcHBsaWVkIFN0YXRpc3RpY3MgTGFib3JhdG9yeSwgVW5pdmVy
c2l0eSBvZiBDYWxpZm9ybmlhLCBTYW4gRGllZ28sIExhIEpvbGxhLCBDQSwgVVNBIERlcGFydG1l
bnRzIG9mIGZNYXRoZW1hdGljcywgZ0FuZXN0aGVzaW9sb2d5LCBhbmQgaE9ydGhvcGFlZGljIFN1
cmdlcnksIFVuaXZlcnNpdHkgb2YgQ2FsaWZvcm5pYSwgU2FuIERpZWdvLCBMYSBKb2xsYSwgQ0Es
IFVTQS48L2F1dGgtYWRkcmVzcz48dGl0bGVzPjx0aXRsZT5BIHJhbmRvbWl6ZWQgY29udHJvbGxl
ZCB0cmlhbCBvZiBnYWJhcGVudGluIGZvciBjaHJvbmljIGxvdyBiYWNrIHBhaW4gd2l0aCBhbmQg
d2l0aG91dCBhIHJhZGlhdGluZyBjb21wb25lbnQ8L3RpdGxlPjxzZWNvbmRhcnktdGl0bGU+UGFp
bjwvc2Vjb25kYXJ5LXRpdGxlPjxhbHQtdGl0bGU+UGFpbjwvYWx0LXRpdGxlPjwvdGl0bGVzPjxw
ZXJpb2RpY2FsPjxmdWxsLXRpdGxlPlBhaW48L2Z1bGwtdGl0bGU+PC9wZXJpb2RpY2FsPjxhbHQt
cGVyaW9kaWNhbD48ZnVsbC10aXRsZT5QYWluPC9mdWxsLXRpdGxlPjwvYWx0LXBlcmlvZGljYWw+
PHBhZ2VzPjE0OTktNTA3PC9wYWdlcz48dm9sdW1lPjE1Nzwvdm9sdW1lPjxudW1iZXI+NzwvbnVt
YmVyPjxlZGl0aW9uPjIwMTYvMDMvMTE8L2VkaXRpb24+PGtleXdvcmRzPjxrZXl3b3JkPkFkdWx0
PC9rZXl3b3JkPjxrZXl3b3JkPkFnZWQ8L2tleXdvcmQ+PGtleXdvcmQ+QW1pbmVzLyB0aGVyYXBl
dXRpYyB1c2U8L2tleXdvcmQ+PGtleXdvcmQ+QW5hbGdlc2ljcy8gdGhlcmFwZXV0aWMgdXNlPC9r
ZXl3b3JkPjxrZXl3b3JkPkNocm9uaWMgUGFpbi8gZHJ1ZyB0aGVyYXB5PC9rZXl3b3JkPjxrZXl3
b3JkPkN5Y2xvaGV4YW5lY2FyYm94eWxpYyBBY2lkcy8gdGhlcmFwZXV0aWMgdXNlPC9rZXl3b3Jk
PjxrZXl3b3JkPkRpc2FiaWxpdHkgRXZhbHVhdGlvbjwva2V5d29yZD48a2V5d29yZD5Eb3VibGUt
QmxpbmQgTWV0aG9kPC9rZXl3b3JkPjxrZXl3b3JkPkZlbWFsZTwva2V5d29yZD48a2V5d29yZD5I
dW1hbnM8L2tleXdvcmQ+PGtleXdvcmQ+TG93IEJhY2sgUGFpbi8gZHJ1ZyB0aGVyYXB5PC9rZXl3
b3JkPjxrZXl3b3JkPk1hbGU8L2tleXdvcmQ+PGtleXdvcmQ+TWlkZGxlIEFnZWQ8L2tleXdvcmQ+
PGtleXdvcmQ+UGFpbiBNZWFzdXJlbWVudDwva2V5d29yZD48a2V5d29yZD5UcmVhdG1lbnQgT3V0
Y29tZTwva2V5d29yZD48a2V5d29yZD5nYW1tYS1BbWlub2J1dHlyaWMgQWNpZC8gdGhlcmFwZXV0
aWMgdXNlPC9rZXl3b3JkPjwva2V5d29yZHM+PGRhdGVzPjx5ZWFyPjIwMTY8L3llYXI+PHB1Yi1k
YXRlcz48ZGF0ZT5KdWw8L2RhdGU+PC9wdWItZGF0ZXM+PC9kYXRlcz48aXNibj4xODcyLTY2MjMg
KEVsZWN0cm9uaWMpJiN4RDswMzA0LTM5NTkgKExpbmtpbmcpPC9pc2JuPjxhY2Nlc3Npb24tbnVt
PjI2OTYzODQ0PC9hY2Nlc3Npb24tbnVtPjx1cmxzPjwvdXJscz48Y3VzdG9tMj5QTUM1MDAxODQz
PC9jdXN0b20yPjxjdXN0b202PlZhcGE3OTgxMzc8L2N1c3RvbTY+PGVsZWN0cm9uaWMtcmVzb3Vy
Y2UtbnVtPjEwLjEwOTcvai5wYWluLjAwMDAwMDAwMDAwMDA1NTQ8L2VsZWN0cm9uaWMtcmVzb3Vy
Y2UtbnVtPjxyZW1vdGUtZGF0YWJhc2UtcHJvdmlkZXI+TkxNPC9yZW1vdGUtZGF0YWJhc2UtcHJv
dmlkZXI+PGxhbmd1YWdlPmVuZzwvbGFuZ3VhZ2U+PC9yZWNvcmQ+PC9DaXRlPjwvRW5kTm90ZT5=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39</w:t>
              </w:r>
              <w:r w:rsidR="008B3538" w:rsidRPr="00D74541">
                <w:rPr>
                  <w:rFonts w:eastAsiaTheme="minorHAnsi"/>
                  <w:szCs w:val="20"/>
                </w:rPr>
                <w:fldChar w:fldCharType="end"/>
              </w:r>
            </w:hyperlink>
            <w:hyperlink w:anchor="_ENREF_67" w:tooltip="Atkinson, 2016 #69" w:history="1"/>
          </w:p>
        </w:tc>
        <w:tc>
          <w:tcPr>
            <w:tcW w:w="738"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szCs w:val="20"/>
              </w:rPr>
              <w:t>RCT</w:t>
            </w:r>
          </w:p>
        </w:tc>
        <w:tc>
          <w:tcPr>
            <w:tcW w:w="1418"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kern w:val="24"/>
                <w:szCs w:val="20"/>
              </w:rPr>
              <w:t>Gabapentin</w:t>
            </w:r>
          </w:p>
        </w:tc>
        <w:tc>
          <w:tcPr>
            <w:tcW w:w="1397"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kern w:val="24"/>
                <w:szCs w:val="20"/>
              </w:rPr>
              <w:t>Placebo</w:t>
            </w:r>
          </w:p>
        </w:tc>
        <w:tc>
          <w:tcPr>
            <w:tcW w:w="1580"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kern w:val="24"/>
                <w:szCs w:val="20"/>
              </w:rPr>
              <w:t>DDS, ODI, BDI</w:t>
            </w:r>
          </w:p>
        </w:tc>
        <w:tc>
          <w:tcPr>
            <w:tcW w:w="972"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kern w:val="24"/>
                <w:szCs w:val="20"/>
              </w:rPr>
              <w:t>12weeks</w:t>
            </w:r>
          </w:p>
        </w:tc>
        <w:tc>
          <w:tcPr>
            <w:tcW w:w="184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60" w:type="dxa"/>
              <w:right w:w="10" w:type="dxa"/>
            </w:tcMar>
            <w:vAlign w:val="center"/>
            <w:hideMark/>
          </w:tcPr>
          <w:p w:rsidR="00A40802" w:rsidRPr="00D74541" w:rsidRDefault="00A40802" w:rsidP="0099690A">
            <w:pPr>
              <w:pStyle w:val="a5"/>
              <w:wordWrap/>
              <w:rPr>
                <w:rFonts w:eastAsiaTheme="minorHAnsi"/>
                <w:szCs w:val="20"/>
              </w:rPr>
            </w:pPr>
            <w:r w:rsidRPr="00D74541">
              <w:rPr>
                <w:rFonts w:eastAsiaTheme="minorHAnsi" w:cs="Arial"/>
                <w:kern w:val="24"/>
                <w:szCs w:val="20"/>
              </w:rPr>
              <w:t xml:space="preserve">No better effects </w:t>
            </w:r>
          </w:p>
        </w:tc>
      </w:tr>
    </w:tbl>
    <w:p w:rsidR="00A40802" w:rsidRPr="00215A4C" w:rsidRDefault="00A40802" w:rsidP="00A40802">
      <w:pPr>
        <w:pStyle w:val="a5"/>
        <w:wordWrap/>
        <w:rPr>
          <w:rFonts w:eastAsiaTheme="minorHAnsi"/>
          <w:szCs w:val="20"/>
        </w:rPr>
      </w:pPr>
      <w:proofErr w:type="gramStart"/>
      <w:r w:rsidRPr="00215A4C">
        <w:rPr>
          <w:rFonts w:eastAsiaTheme="minorHAnsi"/>
          <w:szCs w:val="20"/>
        </w:rPr>
        <w:t>VAS :</w:t>
      </w:r>
      <w:proofErr w:type="gramEnd"/>
      <w:r w:rsidRPr="00215A4C">
        <w:rPr>
          <w:rFonts w:eastAsiaTheme="minorHAnsi"/>
          <w:szCs w:val="20"/>
        </w:rPr>
        <w:t xml:space="preserve"> Visual analogue scale , NRS : numeric rating scale </w:t>
      </w:r>
    </w:p>
    <w:p w:rsidR="00A40802" w:rsidRPr="00215A4C" w:rsidRDefault="00A40802" w:rsidP="00A40802">
      <w:pPr>
        <w:pStyle w:val="a5"/>
        <w:wordWrap/>
        <w:rPr>
          <w:rFonts w:eastAsiaTheme="minorHAnsi"/>
          <w:szCs w:val="20"/>
        </w:rPr>
      </w:pPr>
      <w:proofErr w:type="gramStart"/>
      <w:r w:rsidRPr="00215A4C">
        <w:rPr>
          <w:rFonts w:eastAsiaTheme="minorHAnsi"/>
          <w:szCs w:val="20"/>
        </w:rPr>
        <w:t>PGIC :</w:t>
      </w:r>
      <w:proofErr w:type="gramEnd"/>
      <w:r w:rsidRPr="00215A4C">
        <w:rPr>
          <w:rFonts w:eastAsiaTheme="minorHAnsi"/>
          <w:szCs w:val="20"/>
        </w:rPr>
        <w:t xml:space="preserve"> patient global impression of change, CGIC : clinician global impression of change, </w:t>
      </w:r>
    </w:p>
    <w:p w:rsidR="00A40802" w:rsidRPr="00215A4C" w:rsidRDefault="00A40802" w:rsidP="00A40802">
      <w:pPr>
        <w:pStyle w:val="a5"/>
        <w:wordWrap/>
        <w:rPr>
          <w:rFonts w:eastAsiaTheme="minorHAnsi"/>
          <w:szCs w:val="20"/>
        </w:rPr>
      </w:pPr>
      <w:r w:rsidRPr="00215A4C">
        <w:rPr>
          <w:rFonts w:eastAsiaTheme="minorHAnsi"/>
          <w:szCs w:val="20"/>
        </w:rPr>
        <w:t>EQ-5</w:t>
      </w:r>
      <w:proofErr w:type="gramStart"/>
      <w:r w:rsidRPr="00215A4C">
        <w:rPr>
          <w:rFonts w:eastAsiaTheme="minorHAnsi"/>
          <w:szCs w:val="20"/>
        </w:rPr>
        <w:t>D :</w:t>
      </w:r>
      <w:proofErr w:type="gramEnd"/>
      <w:r w:rsidRPr="00215A4C">
        <w:rPr>
          <w:rFonts w:eastAsiaTheme="minorHAnsi"/>
          <w:szCs w:val="20"/>
        </w:rPr>
        <w:t xml:space="preserve"> EuroQol-5 Dimension, SF-12 : Short Form-12, </w:t>
      </w:r>
    </w:p>
    <w:p w:rsidR="00A40802" w:rsidRPr="00215A4C" w:rsidRDefault="00A40802" w:rsidP="00A40802">
      <w:pPr>
        <w:pStyle w:val="a5"/>
        <w:wordWrap/>
        <w:rPr>
          <w:rFonts w:eastAsiaTheme="minorHAnsi"/>
          <w:szCs w:val="20"/>
        </w:rPr>
      </w:pPr>
      <w:proofErr w:type="gramStart"/>
      <w:r w:rsidRPr="00215A4C">
        <w:rPr>
          <w:rFonts w:eastAsiaTheme="minorHAnsi"/>
          <w:szCs w:val="20"/>
        </w:rPr>
        <w:t>HADS :</w:t>
      </w:r>
      <w:proofErr w:type="gramEnd"/>
      <w:r w:rsidRPr="00215A4C">
        <w:rPr>
          <w:rFonts w:eastAsiaTheme="minorHAnsi"/>
          <w:szCs w:val="20"/>
        </w:rPr>
        <w:t xml:space="preserve">  Health Survey, the Hospital Anxiety and Depression Scale (HADS), </w:t>
      </w:r>
    </w:p>
    <w:p w:rsidR="00A40802" w:rsidRPr="00215A4C" w:rsidRDefault="00A40802" w:rsidP="00A40802">
      <w:pPr>
        <w:pStyle w:val="a5"/>
        <w:wordWrap/>
        <w:rPr>
          <w:rFonts w:eastAsiaTheme="minorHAnsi"/>
          <w:szCs w:val="20"/>
        </w:rPr>
      </w:pPr>
      <w:proofErr w:type="gramStart"/>
      <w:r w:rsidRPr="00215A4C">
        <w:rPr>
          <w:rFonts w:eastAsiaTheme="minorHAnsi"/>
          <w:szCs w:val="20"/>
        </w:rPr>
        <w:t>NPSI :</w:t>
      </w:r>
      <w:proofErr w:type="gramEnd"/>
      <w:r w:rsidRPr="00215A4C">
        <w:rPr>
          <w:rFonts w:eastAsiaTheme="minorHAnsi"/>
          <w:szCs w:val="20"/>
        </w:rPr>
        <w:t xml:space="preserve"> Neuropathic Pain Symptom Inventory </w:t>
      </w:r>
    </w:p>
    <w:p w:rsidR="00A40802" w:rsidRPr="00215A4C" w:rsidRDefault="00A40802" w:rsidP="00A40802">
      <w:pPr>
        <w:pStyle w:val="a5"/>
        <w:wordWrap/>
        <w:rPr>
          <w:rFonts w:eastAsiaTheme="minorHAnsi"/>
          <w:szCs w:val="20"/>
        </w:rPr>
      </w:pPr>
      <w:proofErr w:type="gramStart"/>
      <w:r w:rsidRPr="00215A4C">
        <w:rPr>
          <w:rFonts w:eastAsiaTheme="minorHAnsi"/>
          <w:szCs w:val="20"/>
        </w:rPr>
        <w:t>DDS :</w:t>
      </w:r>
      <w:proofErr w:type="gramEnd"/>
      <w:r w:rsidRPr="00215A4C">
        <w:rPr>
          <w:rFonts w:eastAsiaTheme="minorHAnsi"/>
          <w:szCs w:val="20"/>
        </w:rPr>
        <w:t xml:space="preserve"> Descriptor Differential Scale; BDI-II : Beck Depression Inventory II </w:t>
      </w:r>
    </w:p>
    <w:p w:rsidR="000D348D" w:rsidRPr="00215A4C" w:rsidRDefault="000D348D" w:rsidP="000D348D">
      <w:pPr>
        <w:pStyle w:val="a5"/>
        <w:wordWrap/>
        <w:rPr>
          <w:rFonts w:eastAsiaTheme="minorHAnsi"/>
          <w:szCs w:val="20"/>
        </w:rPr>
      </w:pPr>
    </w:p>
    <w:p w:rsidR="00A40802" w:rsidRPr="00215A4C" w:rsidRDefault="00A40802" w:rsidP="000D348D">
      <w:pPr>
        <w:pStyle w:val="a5"/>
        <w:wordWrap/>
        <w:rPr>
          <w:rFonts w:eastAsiaTheme="minorHAnsi"/>
          <w:szCs w:val="20"/>
        </w:rPr>
      </w:pPr>
    </w:p>
    <w:p w:rsidR="000D348D" w:rsidRPr="00215A4C" w:rsidRDefault="000D348D" w:rsidP="000D348D">
      <w:pPr>
        <w:pStyle w:val="a5"/>
        <w:wordWrap/>
        <w:rPr>
          <w:rFonts w:eastAsiaTheme="minorHAnsi"/>
          <w:szCs w:val="20"/>
        </w:rPr>
      </w:pPr>
      <w:r w:rsidRPr="00215A4C">
        <w:rPr>
          <w:rFonts w:eastAsiaTheme="minorHAnsi"/>
          <w:szCs w:val="20"/>
        </w:rPr>
        <w:t xml:space="preserve">5. </w:t>
      </w:r>
      <w:r w:rsidRPr="00215A4C">
        <w:rPr>
          <w:rFonts w:eastAsiaTheme="minorHAnsi" w:hint="eastAsia"/>
          <w:szCs w:val="20"/>
        </w:rPr>
        <w:t>신경근성</w:t>
      </w:r>
      <w:r w:rsidRPr="00215A4C">
        <w:rPr>
          <w:rFonts w:eastAsiaTheme="minorHAnsi"/>
          <w:szCs w:val="20"/>
        </w:rPr>
        <w:t xml:space="preserve"> 통증을 동반한 추간판 탈출증 환자에서 </w:t>
      </w:r>
      <w:r w:rsidRPr="00215A4C">
        <w:rPr>
          <w:rFonts w:eastAsiaTheme="minorHAnsi" w:hint="eastAsia"/>
          <w:szCs w:val="20"/>
        </w:rPr>
        <w:t>항우울제</w:t>
      </w:r>
      <w:r w:rsidRPr="00215A4C">
        <w:rPr>
          <w:rFonts w:eastAsiaTheme="minorHAnsi"/>
          <w:szCs w:val="20"/>
        </w:rPr>
        <w:t xml:space="preserve"> 투여는 임상적 효과(통증조절 또는 기능적향상)가 있으므로 </w:t>
      </w:r>
      <w:r w:rsidRPr="00215A4C">
        <w:rPr>
          <w:rFonts w:eastAsiaTheme="minorHAnsi" w:hint="eastAsia"/>
          <w:szCs w:val="20"/>
        </w:rPr>
        <w:t>권고할</w:t>
      </w:r>
      <w:r w:rsidRPr="00215A4C">
        <w:rPr>
          <w:rFonts w:eastAsiaTheme="minorHAnsi"/>
          <w:szCs w:val="20"/>
        </w:rPr>
        <w:t xml:space="preserve"> 수 있다</w:t>
      </w:r>
    </w:p>
    <w:p w:rsidR="000D348D" w:rsidRPr="00215A4C" w:rsidRDefault="000D348D" w:rsidP="000D348D">
      <w:pPr>
        <w:pStyle w:val="a5"/>
        <w:wordWrap/>
        <w:rPr>
          <w:rFonts w:eastAsiaTheme="minorHAnsi"/>
          <w:szCs w:val="20"/>
        </w:rPr>
      </w:pPr>
      <w:r w:rsidRPr="00215A4C">
        <w:rPr>
          <w:rFonts w:eastAsiaTheme="minorHAnsi"/>
          <w:szCs w:val="20"/>
        </w:rPr>
        <w:t>(증거수준 낮음 (Low), 권고강도 약 (Weak))</w:t>
      </w:r>
    </w:p>
    <w:p w:rsidR="000D348D" w:rsidRPr="00215A4C" w:rsidRDefault="000D348D" w:rsidP="000D348D">
      <w:pPr>
        <w:widowControl/>
        <w:wordWrap/>
        <w:autoSpaceDE/>
        <w:autoSpaceDN/>
        <w:jc w:val="left"/>
        <w:rPr>
          <w:rFonts w:eastAsiaTheme="minorHAnsi"/>
          <w:szCs w:val="20"/>
        </w:rPr>
      </w:pPr>
    </w:p>
    <w:tbl>
      <w:tblPr>
        <w:tblW w:w="9045" w:type="dxa"/>
        <w:tblLayout w:type="fixed"/>
        <w:tblCellMar>
          <w:left w:w="0" w:type="dxa"/>
          <w:right w:w="0" w:type="dxa"/>
        </w:tblCellMar>
        <w:tblLook w:val="0620" w:firstRow="1" w:lastRow="0" w:firstColumn="0" w:lastColumn="0" w:noHBand="1" w:noVBand="1"/>
      </w:tblPr>
      <w:tblGrid>
        <w:gridCol w:w="1144"/>
        <w:gridCol w:w="709"/>
        <w:gridCol w:w="1559"/>
        <w:gridCol w:w="1276"/>
        <w:gridCol w:w="2656"/>
        <w:gridCol w:w="1701"/>
      </w:tblGrid>
      <w:tr w:rsidR="000D348D" w:rsidRPr="00215A4C" w:rsidTr="004F4251">
        <w:trPr>
          <w:trHeight w:val="472"/>
        </w:trPr>
        <w:tc>
          <w:tcPr>
            <w:tcW w:w="1144" w:type="dxa"/>
            <w:tcBorders>
              <w:top w:val="single" w:sz="8" w:space="0" w:color="FFFFFF"/>
              <w:left w:val="single" w:sz="8" w:space="0" w:color="FFFFFF"/>
              <w:bottom w:val="single" w:sz="24" w:space="0" w:color="FFFFFF"/>
              <w:right w:val="single" w:sz="8" w:space="0" w:color="FFFFFF"/>
            </w:tcBorders>
            <w:shd w:val="clear" w:color="auto" w:fill="4F81BD"/>
            <w:tcMar>
              <w:top w:w="9" w:type="dxa"/>
              <w:left w:w="9" w:type="dxa"/>
              <w:bottom w:w="52" w:type="dxa"/>
              <w:right w:w="9" w:type="dxa"/>
            </w:tcMar>
            <w:vAlign w:val="center"/>
            <w:hideMark/>
          </w:tcPr>
          <w:p w:rsidR="000D348D" w:rsidRPr="00215A4C" w:rsidRDefault="00381B97" w:rsidP="00C51982">
            <w:pPr>
              <w:widowControl/>
              <w:wordWrap/>
              <w:autoSpaceDE/>
              <w:autoSpaceDN/>
              <w:jc w:val="left"/>
              <w:rPr>
                <w:rFonts w:eastAsiaTheme="minorHAnsi"/>
                <w:color w:val="FFFFFF" w:themeColor="background1"/>
                <w:sz w:val="18"/>
                <w:szCs w:val="20"/>
              </w:rPr>
            </w:pPr>
            <w:r w:rsidRPr="00215A4C">
              <w:rPr>
                <w:rFonts w:eastAsiaTheme="minorHAnsi"/>
                <w:b/>
                <w:bCs/>
                <w:color w:val="FFFFFF" w:themeColor="background1"/>
                <w:sz w:val="18"/>
                <w:szCs w:val="20"/>
              </w:rPr>
              <w:t xml:space="preserve">1st author </w:t>
            </w:r>
          </w:p>
        </w:tc>
        <w:tc>
          <w:tcPr>
            <w:tcW w:w="709" w:type="dxa"/>
            <w:tcBorders>
              <w:top w:val="single" w:sz="8" w:space="0" w:color="FFFFFF"/>
              <w:left w:val="single" w:sz="8" w:space="0" w:color="FFFFFF"/>
              <w:bottom w:val="single" w:sz="24" w:space="0" w:color="FFFFFF"/>
              <w:right w:val="single" w:sz="8" w:space="0" w:color="FFFFFF"/>
            </w:tcBorders>
            <w:shd w:val="clear" w:color="auto" w:fill="4F81BD"/>
            <w:tcMar>
              <w:top w:w="9" w:type="dxa"/>
              <w:left w:w="9" w:type="dxa"/>
              <w:bottom w:w="52" w:type="dxa"/>
              <w:right w:w="9" w:type="dxa"/>
            </w:tcMar>
            <w:vAlign w:val="center"/>
            <w:hideMark/>
          </w:tcPr>
          <w:p w:rsidR="000D348D" w:rsidRPr="00215A4C" w:rsidRDefault="000D348D" w:rsidP="0099690A">
            <w:pPr>
              <w:widowControl/>
              <w:wordWrap/>
              <w:autoSpaceDE/>
              <w:autoSpaceDN/>
              <w:jc w:val="left"/>
              <w:rPr>
                <w:rFonts w:eastAsiaTheme="minorHAnsi"/>
                <w:color w:val="FFFFFF" w:themeColor="background1"/>
                <w:sz w:val="18"/>
                <w:szCs w:val="20"/>
              </w:rPr>
            </w:pPr>
            <w:r w:rsidRPr="00215A4C">
              <w:rPr>
                <w:rFonts w:eastAsiaTheme="minorHAnsi"/>
                <w:b/>
                <w:bCs/>
                <w:color w:val="FFFFFF" w:themeColor="background1"/>
                <w:sz w:val="18"/>
                <w:szCs w:val="20"/>
              </w:rPr>
              <w:t>Design</w:t>
            </w:r>
          </w:p>
        </w:tc>
        <w:tc>
          <w:tcPr>
            <w:tcW w:w="1559" w:type="dxa"/>
            <w:tcBorders>
              <w:top w:val="single" w:sz="8" w:space="0" w:color="FFFFFF"/>
              <w:left w:val="single" w:sz="8" w:space="0" w:color="FFFFFF"/>
              <w:bottom w:val="single" w:sz="24" w:space="0" w:color="FFFFFF"/>
              <w:right w:val="single" w:sz="8" w:space="0" w:color="FFFFFF"/>
            </w:tcBorders>
            <w:shd w:val="clear" w:color="auto" w:fill="4F81BD"/>
            <w:tcMar>
              <w:top w:w="9" w:type="dxa"/>
              <w:left w:w="9" w:type="dxa"/>
              <w:bottom w:w="52" w:type="dxa"/>
              <w:right w:w="9" w:type="dxa"/>
            </w:tcMar>
            <w:vAlign w:val="center"/>
            <w:hideMark/>
          </w:tcPr>
          <w:p w:rsidR="000D348D" w:rsidRPr="00215A4C" w:rsidRDefault="00B500D7" w:rsidP="0099690A">
            <w:pPr>
              <w:widowControl/>
              <w:wordWrap/>
              <w:autoSpaceDE/>
              <w:autoSpaceDN/>
              <w:jc w:val="left"/>
              <w:rPr>
                <w:rFonts w:eastAsiaTheme="minorHAnsi"/>
                <w:color w:val="FFFFFF" w:themeColor="background1"/>
                <w:sz w:val="18"/>
                <w:szCs w:val="20"/>
              </w:rPr>
            </w:pPr>
            <w:r w:rsidRPr="00215A4C">
              <w:rPr>
                <w:rFonts w:eastAsiaTheme="minorHAnsi"/>
                <w:b/>
                <w:bCs/>
                <w:color w:val="FFFFFF" w:themeColor="background1"/>
                <w:sz w:val="18"/>
                <w:szCs w:val="20"/>
              </w:rPr>
              <w:t>Intervention</w:t>
            </w:r>
          </w:p>
        </w:tc>
        <w:tc>
          <w:tcPr>
            <w:tcW w:w="1276" w:type="dxa"/>
            <w:tcBorders>
              <w:top w:val="single" w:sz="8" w:space="0" w:color="FFFFFF"/>
              <w:left w:val="single" w:sz="8" w:space="0" w:color="FFFFFF"/>
              <w:bottom w:val="single" w:sz="24" w:space="0" w:color="FFFFFF"/>
              <w:right w:val="single" w:sz="8" w:space="0" w:color="FFFFFF"/>
            </w:tcBorders>
            <w:shd w:val="clear" w:color="auto" w:fill="4F81BD"/>
            <w:tcMar>
              <w:top w:w="9" w:type="dxa"/>
              <w:left w:w="9" w:type="dxa"/>
              <w:bottom w:w="52" w:type="dxa"/>
              <w:right w:w="9" w:type="dxa"/>
            </w:tcMar>
            <w:vAlign w:val="center"/>
            <w:hideMark/>
          </w:tcPr>
          <w:p w:rsidR="000D348D" w:rsidRPr="00215A4C" w:rsidRDefault="00B500D7" w:rsidP="0099690A">
            <w:pPr>
              <w:widowControl/>
              <w:wordWrap/>
              <w:autoSpaceDE/>
              <w:autoSpaceDN/>
              <w:jc w:val="left"/>
              <w:rPr>
                <w:rFonts w:eastAsiaTheme="minorHAnsi"/>
                <w:color w:val="FFFFFF" w:themeColor="background1"/>
                <w:sz w:val="18"/>
                <w:szCs w:val="20"/>
              </w:rPr>
            </w:pPr>
            <w:r w:rsidRPr="00215A4C">
              <w:rPr>
                <w:rFonts w:eastAsiaTheme="minorHAnsi"/>
                <w:b/>
                <w:bCs/>
                <w:color w:val="FFFFFF" w:themeColor="background1"/>
                <w:sz w:val="18"/>
                <w:szCs w:val="20"/>
              </w:rPr>
              <w:t>Comparison</w:t>
            </w:r>
          </w:p>
        </w:tc>
        <w:tc>
          <w:tcPr>
            <w:tcW w:w="2656" w:type="dxa"/>
            <w:tcBorders>
              <w:top w:val="single" w:sz="8" w:space="0" w:color="FFFFFF"/>
              <w:left w:val="single" w:sz="8" w:space="0" w:color="FFFFFF"/>
              <w:bottom w:val="single" w:sz="24" w:space="0" w:color="FFFFFF"/>
              <w:right w:val="single" w:sz="8" w:space="0" w:color="FFFFFF"/>
            </w:tcBorders>
            <w:shd w:val="clear" w:color="auto" w:fill="4F81BD"/>
            <w:tcMar>
              <w:top w:w="9" w:type="dxa"/>
              <w:left w:w="9" w:type="dxa"/>
              <w:bottom w:w="52" w:type="dxa"/>
              <w:right w:w="9" w:type="dxa"/>
            </w:tcMar>
            <w:vAlign w:val="center"/>
            <w:hideMark/>
          </w:tcPr>
          <w:p w:rsidR="000D348D" w:rsidRPr="00215A4C" w:rsidRDefault="00B500D7" w:rsidP="0099690A">
            <w:pPr>
              <w:widowControl/>
              <w:wordWrap/>
              <w:autoSpaceDE/>
              <w:autoSpaceDN/>
              <w:jc w:val="left"/>
              <w:rPr>
                <w:rFonts w:eastAsiaTheme="minorHAnsi"/>
                <w:color w:val="FFFFFF" w:themeColor="background1"/>
                <w:sz w:val="18"/>
                <w:szCs w:val="20"/>
              </w:rPr>
            </w:pPr>
            <w:r w:rsidRPr="00215A4C">
              <w:rPr>
                <w:rFonts w:eastAsiaTheme="minorHAnsi"/>
                <w:b/>
                <w:bCs/>
                <w:color w:val="FFFFFF" w:themeColor="background1"/>
                <w:sz w:val="18"/>
                <w:szCs w:val="20"/>
              </w:rPr>
              <w:t>Evaluation tool</w:t>
            </w:r>
          </w:p>
        </w:tc>
        <w:tc>
          <w:tcPr>
            <w:tcW w:w="1701" w:type="dxa"/>
            <w:tcBorders>
              <w:top w:val="single" w:sz="8" w:space="0" w:color="FFFFFF"/>
              <w:left w:val="single" w:sz="8" w:space="0" w:color="FFFFFF"/>
              <w:bottom w:val="single" w:sz="24" w:space="0" w:color="FFFFFF"/>
            </w:tcBorders>
            <w:shd w:val="clear" w:color="auto" w:fill="4F81BD"/>
            <w:tcMar>
              <w:top w:w="9" w:type="dxa"/>
              <w:left w:w="9" w:type="dxa"/>
              <w:bottom w:w="52" w:type="dxa"/>
              <w:right w:w="9" w:type="dxa"/>
            </w:tcMar>
            <w:vAlign w:val="center"/>
            <w:hideMark/>
          </w:tcPr>
          <w:p w:rsidR="000D348D" w:rsidRPr="00215A4C" w:rsidRDefault="00B500D7" w:rsidP="0099690A">
            <w:pPr>
              <w:widowControl/>
              <w:wordWrap/>
              <w:autoSpaceDE/>
              <w:autoSpaceDN/>
              <w:jc w:val="left"/>
              <w:rPr>
                <w:rFonts w:eastAsiaTheme="minorHAnsi"/>
                <w:color w:val="FFFFFF" w:themeColor="background1"/>
                <w:sz w:val="18"/>
                <w:szCs w:val="20"/>
              </w:rPr>
            </w:pPr>
            <w:r w:rsidRPr="00215A4C">
              <w:rPr>
                <w:rFonts w:eastAsiaTheme="minorHAnsi"/>
                <w:b/>
                <w:bCs/>
                <w:color w:val="FFFFFF" w:themeColor="background1"/>
                <w:sz w:val="18"/>
                <w:szCs w:val="20"/>
              </w:rPr>
              <w:t>Outcomes</w:t>
            </w:r>
          </w:p>
        </w:tc>
      </w:tr>
      <w:tr w:rsidR="00381B97" w:rsidRPr="00215A4C" w:rsidTr="004F4251">
        <w:trPr>
          <w:trHeight w:val="1360"/>
        </w:trPr>
        <w:tc>
          <w:tcPr>
            <w:tcW w:w="1144"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8B3538">
            <w:pPr>
              <w:widowControl/>
              <w:wordWrap/>
              <w:autoSpaceDE/>
              <w:autoSpaceDN/>
              <w:jc w:val="left"/>
              <w:rPr>
                <w:rFonts w:eastAsiaTheme="minorHAnsi"/>
                <w:szCs w:val="20"/>
              </w:rPr>
            </w:pPr>
            <w:r w:rsidRPr="00D74541">
              <w:rPr>
                <w:rFonts w:eastAsiaTheme="minorHAnsi"/>
                <w:szCs w:val="20"/>
              </w:rPr>
              <w:t>Khoromi S</w:t>
            </w:r>
            <w:hyperlink w:anchor="_ENREF_41" w:tooltip="Khoromi, 2007 #161" w:history="1">
              <w:r w:rsidR="008B3538" w:rsidRPr="00D74541">
                <w:rPr>
                  <w:rFonts w:eastAsiaTheme="minorHAnsi"/>
                  <w:szCs w:val="20"/>
                </w:rPr>
                <w:fldChar w:fldCharType="begin">
                  <w:fldData xml:space="preserve">PEVuZE5vdGU+PENpdGU+PEF1dGhvcj5LaG9yb21pPC9BdXRob3I+PFllYXI+MjAwNzwvWWVhcj48
UmVjTnVtPjE2MTwvUmVjTnVtPjxEaXNwbGF5VGV4dD48c3R5bGUgZmFjZT0ic3VwZXJzY3JpcHQi
PjQxPC9zdHlsZT48L0Rpc3BsYXlUZXh0PjxyZWNvcmQ+PHJlYy1udW1iZXI+MTYxPC9yZWMtbnVt
YmVyPjxmb3JlaWduLWtleXM+PGtleSBhcHA9IkVOIiBkYi1pZD0iZmQyYTl6MGYzZWVwMGRleDV6
cXZ6OWUyenNhZTlyZjVmcGZlIj4xNjE8L2tleT48L2ZvcmVpZ24ta2V5cz48cmVmLXR5cGUgbmFt
ZT0iSm91cm5hbCBBcnRpY2xlIj4xNzwvcmVmLXR5cGU+PGNvbnRyaWJ1dG9ycz48YXV0aG9ycz48
YXV0aG9yPktob3JvbWksIFMuPC9hdXRob3I+PGF1dGhvcj5DdWksIEwuPC9hdXRob3I+PGF1dGhv
cj5OYWNrZXJzLCBMLjwvYXV0aG9yPjxhdXRob3I+TWF4LCBNLiBCLjwvYXV0aG9yPjwvYXV0aG9y
cz48L2NvbnRyaWJ1dG9ycz48YXV0aC1hZGRyZXNzPlNlY3Rpb24gb24gRGV2ZWxvcG1lbnRhbCBH
ZW5ldGljIEVwaWRlbWlvbG9neSwgTmF0aW9uYWwgSW5zdGl0dXRlIG9mIE1lbnRhbCBIZWFsdGgs
IERlcGFydG1lbnQgb2YgSGVhbHRoIGFuZCBIdW1hbiBTZXJ2aWNlcywgQmV0aGVzZGEsIE1EIDIw
ODkyLTM3MjAsIFVTQS4ga2hvcm9taXN1QG1haWwubmloLmdvdjwvYXV0aC1hZGRyZXNzPjx0aXRs
ZXM+PHRpdGxlPk1vcnBoaW5lLCBub3J0cmlwdHlsaW5lIGFuZCB0aGVpciBjb21iaW5hdGlvbiB2
cy4gcGxhY2VibyBpbiBwYXRpZW50cyB3aXRoIGNocm9uaWMgbHVtYmFyIHJvb3QgcGFpbjwvdGl0
bGU+PHNlY29uZGFyeS10aXRsZT5QYWluPC9zZWNvbmRhcnktdGl0bGU+PGFsdC10aXRsZT5QYWlu
PC9hbHQtdGl0bGU+PC90aXRsZXM+PHBlcmlvZGljYWw+PGZ1bGwtdGl0bGU+UGFpbjwvZnVsbC10
aXRsZT48L3BlcmlvZGljYWw+PGFsdC1wZXJpb2RpY2FsPjxmdWxsLXRpdGxlPlBhaW48L2Z1bGwt
dGl0bGU+PC9hbHQtcGVyaW9kaWNhbD48cGFnZXM+NjYtNzU8L3BhZ2VzPjx2b2x1bWU+MTMwPC92
b2x1bWU+PG51bWJlcj4xLTI8L251bWJlcj48a2V5d29yZHM+PGtleXdvcmQ+QWR1bHQ8L2tleXdv
cmQ+PGtleXdvcmQ+QWdlZDwva2V5d29yZD48a2V5d29yZD5BbmFsZ2VzaWNzLCBPcGlvaWQvKmFk
bWluaXN0cmF0aW9uICZhbXA7IGRvc2FnZS9hZHZlcnNlIGVmZmVjdHM8L2tleXdvcmQ+PGtleXdv
cmQ+QW50aWRlcHJlc3NpdmUgQWdlbnRzLCBUcmljeWNsaWMvKmFkbWluaXN0cmF0aW9uICZhbXA7
IGRvc2FnZS9hZHZlcnNlIGVmZmVjdHM8L2tleXdvcmQ+PGtleXdvcmQ+Q2hyb25pYyBEaXNlYXNl
PC9rZXl3b3JkPjxrZXl3b3JkPkNyb3NzLU92ZXIgU3R1ZGllczwva2V5d29yZD48a2V5d29yZD5E
cnVnIFRoZXJhcHksIENvbWJpbmF0aW9uPC9rZXl3b3JkPjxrZXl3b3JkPkZlbWFsZTwva2V5d29y
ZD48a2V5d29yZD5IdW1hbnM8L2tleXdvcmQ+PGtleXdvcmQ+THVtYmFyIFZlcnRlYnJhZTwva2V5
d29yZD48a2V5d29yZD5NYWxlPC9rZXl3b3JkPjxrZXl3b3JkPk1pZGRsZSBBZ2VkPC9rZXl3b3Jk
PjxrZXl3b3JkPk1vcnBoaW5lLyphZG1pbmlzdHJhdGlvbiAmYW1wOyBkb3NhZ2UvYWR2ZXJzZSBl
ZmZlY3RzPC9rZXl3b3JkPjxrZXl3b3JkPk5vcnRyaXB0eWxpbmUvKmFkbWluaXN0cmF0aW9uICZh
bXA7IGRvc2FnZS9hZHZlcnNlIGVmZmVjdHM8L2tleXdvcmQ+PGtleXdvcmQ+UGxhY2Vib3M8L2tl
eXdvcmQ+PGtleXdvcmQ+UmFkaWN1bG9wYXRoeS8qZHJ1ZyB0aGVyYXB5PC9rZXl3b3JkPjxrZXl3
b3JkPlNjaWF0aWNhLypkcnVnIHRoZXJhcHk8L2tleXdvcmQ+PGtleXdvcmQ+U3BpbmFsIE5lcnZl
IFJvb3RzPC9rZXl3b3JkPjxrZXl3b3JkPlRyZWF0bWVudCBPdXRjb21lPC9rZXl3b3JkPjwva2V5
d29yZHM+PGRhdGVzPjx5ZWFyPjIwMDc8L3llYXI+PHB1Yi1kYXRlcz48ZGF0ZT5KdWw8L2RhdGU+
PC9wdWItZGF0ZXM+PC9kYXRlcz48aXNibj4xODcyLTY2MjMgKEVsZWN0cm9uaWMpJiN4RDswMzA0
LTM5NTkgKExpbmtpbmcpPC9pc2JuPjxhY2Nlc3Npb24tbnVtPjE3MTgyMTgzPC9hY2Nlc3Npb24t
bnVtPjx1cmxzPjxyZWxhdGVkLXVybHM+PHVybD5odHRwOi8vd3d3Lm5jYmkubmxtLm5paC5nb3Yv
cHVibWVkLzE3MTgyMTgzPC91cmw+PHVybD5odHRwOi8vd3d3Lm5jYmkubmxtLm5paC5nb3YvcG1j
L2FydGljbGVzL1BNQzE5NzQ4NzYvcGRmL25paG1zMjYwMzkucGRmPC91cmw+PC9yZWxhdGVkLXVy
bHM+PC91cmxzPjxjdXN0b20yPjE5NzQ4NzY8L2N1c3RvbTI+PGVsZWN0cm9uaWMtcmVzb3VyY2Ut
bnVtPjEwLjEwMTYvai5wYWluLjIwMDYuMTAuMDI5PC9lbGVjdHJvbmljLXJlc291cmNlLW51bT48
L3JlY29yZD48L0NpdGU+PC9FbmROb3RlPn==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LaG9yb21pPC9BdXRob3I+PFllYXI+MjAwNzwvWWVhcj48
UmVjTnVtPjE2MTwvUmVjTnVtPjxEaXNwbGF5VGV4dD48c3R5bGUgZmFjZT0ic3VwZXJzY3JpcHQi
PjQxPC9zdHlsZT48L0Rpc3BsYXlUZXh0PjxyZWNvcmQ+PHJlYy1udW1iZXI+MTYxPC9yZWMtbnVt
YmVyPjxmb3JlaWduLWtleXM+PGtleSBhcHA9IkVOIiBkYi1pZD0iZmQyYTl6MGYzZWVwMGRleDV6
cXZ6OWUyenNhZTlyZjVmcGZlIj4xNjE8L2tleT48L2ZvcmVpZ24ta2V5cz48cmVmLXR5cGUgbmFt
ZT0iSm91cm5hbCBBcnRpY2xlIj4xNzwvcmVmLXR5cGU+PGNvbnRyaWJ1dG9ycz48YXV0aG9ycz48
YXV0aG9yPktob3JvbWksIFMuPC9hdXRob3I+PGF1dGhvcj5DdWksIEwuPC9hdXRob3I+PGF1dGhv
cj5OYWNrZXJzLCBMLjwvYXV0aG9yPjxhdXRob3I+TWF4LCBNLiBCLjwvYXV0aG9yPjwvYXV0aG9y
cz48L2NvbnRyaWJ1dG9ycz48YXV0aC1hZGRyZXNzPlNlY3Rpb24gb24gRGV2ZWxvcG1lbnRhbCBH
ZW5ldGljIEVwaWRlbWlvbG9neSwgTmF0aW9uYWwgSW5zdGl0dXRlIG9mIE1lbnRhbCBIZWFsdGgs
IERlcGFydG1lbnQgb2YgSGVhbHRoIGFuZCBIdW1hbiBTZXJ2aWNlcywgQmV0aGVzZGEsIE1EIDIw
ODkyLTM3MjAsIFVTQS4ga2hvcm9taXN1QG1haWwubmloLmdvdjwvYXV0aC1hZGRyZXNzPjx0aXRs
ZXM+PHRpdGxlPk1vcnBoaW5lLCBub3J0cmlwdHlsaW5lIGFuZCB0aGVpciBjb21iaW5hdGlvbiB2
cy4gcGxhY2VibyBpbiBwYXRpZW50cyB3aXRoIGNocm9uaWMgbHVtYmFyIHJvb3QgcGFpbjwvdGl0
bGU+PHNlY29uZGFyeS10aXRsZT5QYWluPC9zZWNvbmRhcnktdGl0bGU+PGFsdC10aXRsZT5QYWlu
PC9hbHQtdGl0bGU+PC90aXRsZXM+PHBlcmlvZGljYWw+PGZ1bGwtdGl0bGU+UGFpbjwvZnVsbC10
aXRsZT48L3BlcmlvZGljYWw+PGFsdC1wZXJpb2RpY2FsPjxmdWxsLXRpdGxlPlBhaW48L2Z1bGwt
dGl0bGU+PC9hbHQtcGVyaW9kaWNhbD48cGFnZXM+NjYtNzU8L3BhZ2VzPjx2b2x1bWU+MTMwPC92
b2x1bWU+PG51bWJlcj4xLTI8L251bWJlcj48a2V5d29yZHM+PGtleXdvcmQ+QWR1bHQ8L2tleXdv
cmQ+PGtleXdvcmQ+QWdlZDwva2V5d29yZD48a2V5d29yZD5BbmFsZ2VzaWNzLCBPcGlvaWQvKmFk
bWluaXN0cmF0aW9uICZhbXA7IGRvc2FnZS9hZHZlcnNlIGVmZmVjdHM8L2tleXdvcmQ+PGtleXdv
cmQ+QW50aWRlcHJlc3NpdmUgQWdlbnRzLCBUcmljeWNsaWMvKmFkbWluaXN0cmF0aW9uICZhbXA7
IGRvc2FnZS9hZHZlcnNlIGVmZmVjdHM8L2tleXdvcmQ+PGtleXdvcmQ+Q2hyb25pYyBEaXNlYXNl
PC9rZXl3b3JkPjxrZXl3b3JkPkNyb3NzLU92ZXIgU3R1ZGllczwva2V5d29yZD48a2V5d29yZD5E
cnVnIFRoZXJhcHksIENvbWJpbmF0aW9uPC9rZXl3b3JkPjxrZXl3b3JkPkZlbWFsZTwva2V5d29y
ZD48a2V5d29yZD5IdW1hbnM8L2tleXdvcmQ+PGtleXdvcmQ+THVtYmFyIFZlcnRlYnJhZTwva2V5
d29yZD48a2V5d29yZD5NYWxlPC9rZXl3b3JkPjxrZXl3b3JkPk1pZGRsZSBBZ2VkPC9rZXl3b3Jk
PjxrZXl3b3JkPk1vcnBoaW5lLyphZG1pbmlzdHJhdGlvbiAmYW1wOyBkb3NhZ2UvYWR2ZXJzZSBl
ZmZlY3RzPC9rZXl3b3JkPjxrZXl3b3JkPk5vcnRyaXB0eWxpbmUvKmFkbWluaXN0cmF0aW9uICZh
bXA7IGRvc2FnZS9hZHZlcnNlIGVmZmVjdHM8L2tleXdvcmQ+PGtleXdvcmQ+UGxhY2Vib3M8L2tl
eXdvcmQ+PGtleXdvcmQ+UmFkaWN1bG9wYXRoeS8qZHJ1ZyB0aGVyYXB5PC9rZXl3b3JkPjxrZXl3
b3JkPlNjaWF0aWNhLypkcnVnIHRoZXJhcHk8L2tleXdvcmQ+PGtleXdvcmQ+U3BpbmFsIE5lcnZl
IFJvb3RzPC9rZXl3b3JkPjxrZXl3b3JkPlRyZWF0bWVudCBPdXRjb21lPC9rZXl3b3JkPjwva2V5
d29yZHM+PGRhdGVzPjx5ZWFyPjIwMDc8L3llYXI+PHB1Yi1kYXRlcz48ZGF0ZT5KdWw8L2RhdGU+
PC9wdWItZGF0ZXM+PC9kYXRlcz48aXNibj4xODcyLTY2MjMgKEVsZWN0cm9uaWMpJiN4RDswMzA0
LTM5NTkgKExpbmtpbmcpPC9pc2JuPjxhY2Nlc3Npb24tbnVtPjE3MTgyMTgzPC9hY2Nlc3Npb24t
bnVtPjx1cmxzPjxyZWxhdGVkLXVybHM+PHVybD5odHRwOi8vd3d3Lm5jYmkubmxtLm5paC5nb3Yv
cHVibWVkLzE3MTgyMTgzPC91cmw+PHVybD5odHRwOi8vd3d3Lm5jYmkubmxtLm5paC5nb3YvcG1j
L2FydGljbGVzL1BNQzE5NzQ4NzYvcGRmL25paG1zMjYwMzkucGRmPC91cmw+PC9yZWxhdGVkLXVy
bHM+PC91cmxzPjxjdXN0b20yPjE5NzQ4NzY8L2N1c3RvbTI+PGVsZWN0cm9uaWMtcmVzb3VyY2Ut
bnVtPjEwLjEwMTYvai5wYWluLjIwMDYuMTAuMDI5PC9lbGVjdHJvbmljLXJlc291cmNlLW51bT48
L3JlY29yZD48L0NpdGU+PC9FbmROb3RlPn==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41</w:t>
              </w:r>
              <w:r w:rsidR="008B3538" w:rsidRPr="00D74541">
                <w:rPr>
                  <w:rFonts w:eastAsiaTheme="minorHAnsi"/>
                  <w:szCs w:val="20"/>
                </w:rPr>
                <w:fldChar w:fldCharType="end"/>
              </w:r>
            </w:hyperlink>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szCs w:val="20"/>
              </w:rPr>
              <w:t>RCT</w:t>
            </w: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Morphine</w:t>
            </w:r>
          </w:p>
          <w:p w:rsidR="00381B97" w:rsidRPr="00D74541" w:rsidRDefault="00381B97" w:rsidP="0099690A">
            <w:pPr>
              <w:widowControl/>
              <w:wordWrap/>
              <w:autoSpaceDE/>
              <w:autoSpaceDN/>
              <w:jc w:val="left"/>
              <w:rPr>
                <w:rFonts w:eastAsiaTheme="minorHAnsi"/>
                <w:szCs w:val="20"/>
              </w:rPr>
            </w:pPr>
            <w:r w:rsidRPr="00D74541">
              <w:rPr>
                <w:rFonts w:eastAsiaTheme="minorHAnsi" w:cs="Arial"/>
                <w:bCs/>
                <w:kern w:val="24"/>
                <w:szCs w:val="20"/>
              </w:rPr>
              <w:t>+nortriptyline</w:t>
            </w:r>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cs="Arial"/>
                <w:bCs/>
                <w:kern w:val="24"/>
                <w:szCs w:val="20"/>
              </w:rPr>
              <w:t>benztropine</w:t>
            </w:r>
          </w:p>
        </w:tc>
        <w:tc>
          <w:tcPr>
            <w:tcW w:w="2656"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bCs/>
                <w:kern w:val="24"/>
                <w:sz w:val="20"/>
                <w:szCs w:val="20"/>
              </w:rPr>
              <w:t xml:space="preserve">VAS, ODI, BDI </w:t>
            </w:r>
          </w:p>
          <w:p w:rsidR="00381B97" w:rsidRPr="00D74541" w:rsidRDefault="00381B97" w:rsidP="0099690A">
            <w:pPr>
              <w:widowControl/>
              <w:wordWrap/>
              <w:autoSpaceDE/>
              <w:autoSpaceDN/>
              <w:jc w:val="left"/>
              <w:rPr>
                <w:rFonts w:eastAsiaTheme="minorHAnsi"/>
                <w:szCs w:val="20"/>
              </w:rPr>
            </w:pPr>
            <w:r w:rsidRPr="00D74541">
              <w:rPr>
                <w:rFonts w:eastAsiaTheme="minorHAnsi" w:cs="Arial"/>
                <w:bCs/>
                <w:kern w:val="24"/>
                <w:szCs w:val="20"/>
              </w:rPr>
              <w:t>SF-36</w:t>
            </w:r>
          </w:p>
        </w:tc>
        <w:tc>
          <w:tcPr>
            <w:tcW w:w="1701" w:type="dxa"/>
            <w:tcBorders>
              <w:top w:val="single" w:sz="8" w:space="0" w:color="FFFFFF"/>
              <w:left w:val="single" w:sz="8" w:space="0" w:color="FFFFFF"/>
              <w:bottom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cs="Arial"/>
                <w:kern w:val="24"/>
                <w:szCs w:val="20"/>
              </w:rPr>
              <w:t xml:space="preserve">Limited effects </w:t>
            </w:r>
          </w:p>
        </w:tc>
      </w:tr>
      <w:tr w:rsidR="00381B97" w:rsidRPr="00215A4C" w:rsidTr="004F4251">
        <w:trPr>
          <w:trHeight w:val="1360"/>
        </w:trPr>
        <w:tc>
          <w:tcPr>
            <w:tcW w:w="1144"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8B3538">
            <w:pPr>
              <w:widowControl/>
              <w:wordWrap/>
              <w:autoSpaceDE/>
              <w:autoSpaceDN/>
              <w:jc w:val="left"/>
              <w:rPr>
                <w:rFonts w:eastAsiaTheme="minorHAnsi"/>
                <w:szCs w:val="20"/>
              </w:rPr>
            </w:pPr>
            <w:r w:rsidRPr="00D74541">
              <w:rPr>
                <w:rFonts w:eastAsiaTheme="minorHAnsi"/>
                <w:szCs w:val="20"/>
              </w:rPr>
              <w:t>Marks DM</w:t>
            </w:r>
            <w:hyperlink w:anchor="_ENREF_42" w:tooltip="Marks, 2014 #164" w:history="1">
              <w:r w:rsidR="008B3538" w:rsidRPr="00D74541">
                <w:rPr>
                  <w:rFonts w:eastAsiaTheme="minorHAnsi"/>
                  <w:szCs w:val="20"/>
                </w:rPr>
                <w:fldChar w:fldCharType="begin"/>
              </w:r>
              <w:r w:rsidR="008B3538" w:rsidRPr="00D74541">
                <w:rPr>
                  <w:rFonts w:eastAsiaTheme="minorHAnsi"/>
                  <w:szCs w:val="20"/>
                </w:rPr>
                <w:instrText xml:space="preserve"> ADDIN EN.CITE &lt;EndNote&gt;&lt;Cite&gt;&lt;Author&gt;Marks&lt;/Author&gt;&lt;Year&gt;2014&lt;/Year&gt;&lt;RecNum&gt;164&lt;/RecNum&gt;&lt;DisplayText&gt;&lt;style face="superscript"&gt;42&lt;/style&gt;&lt;/DisplayText&gt;&lt;record&gt;&lt;rec-number&gt;164&lt;/rec-number&gt;&lt;foreign-keys&gt;&lt;key app="EN" db-id="fd2a9z0f3eep0dex5zqvz9e2zsae9rf5fpfe"&gt;164&lt;/key&gt;&lt;/foreign-keys&gt;&lt;ref-type name="Journal Article"&gt;17&lt;/ref-type&gt;&lt;contributors&gt;&lt;authors&gt;&lt;author&gt;Marks, D. M.&lt;/author&gt;&lt;author&gt;Pae, C. U.&lt;/author&gt;&lt;author&gt;Patkar, A. A.&lt;/author&gt;&lt;/authors&gt;&lt;/contributors&gt;&lt;auth-address&gt;Department of Psychiatry, Duke University Medical Center, Durham North Carolina (Drs Marks and Patkar); and Department of Psychiatry, University of Korea, Kangnam St Mary&amp;apos;s Hospital, Seoul, South Korea (Dr Pae).&lt;/auth-address&gt;&lt;titles&gt;&lt;title&gt;A double-blind, placebo-controlled, parallel-group pilot study of milnacipran for chronic radicular pain (sciatica) associated with lumbosacral disc disease&lt;/title&gt;&lt;secondary-title&gt;Prim Care Companion CNS Disord&lt;/secondary-title&gt;&lt;alt-title&gt;The primary care companion for CNS disorders&lt;/alt-title&gt;&lt;/titles&gt;&lt;periodical&gt;&lt;full-title&gt;Prim Care Companion CNS Disord&lt;/full-title&gt;&lt;abbr-1&gt;The primary care companion for CNS disorders&lt;/abbr-1&gt;&lt;/periodical&gt;&lt;alt-periodical&gt;&lt;full-title&gt;Prim Care Companion CNS Disord&lt;/full-title&gt;&lt;abbr-1&gt;The primary care companion for CNS disorders&lt;/abbr-1&gt;&lt;/alt-periodical&gt;&lt;volume&gt;16&lt;/volume&gt;&lt;number&gt;4&lt;/number&gt;&lt;edition&gt;2015/02/11&lt;/edition&gt;&lt;dates&gt;&lt;year&gt;2014&lt;/year&gt;&lt;/dates&gt;&lt;isbn&gt;2155-7772 (Print)&amp;#xD;2155-7780&lt;/isbn&gt;&lt;accession-num&gt;25664215&lt;/accession-num&gt;&lt;urls&gt;&lt;/urls&gt;&lt;custom2&gt;PMC4318675&lt;/custom2&gt;&lt;electronic-resource-num&gt;10.4088/PCC.14m01658&lt;/electronic-resource-num&gt;&lt;remote-database-provider&gt;NLM&lt;/remote-database-provider&gt;&lt;language&gt;eng&lt;/language&gt;&lt;/record&gt;&lt;/Cite&gt;&lt;/EndNote&gt;</w:instrText>
              </w:r>
              <w:r w:rsidR="008B3538" w:rsidRPr="00D74541">
                <w:rPr>
                  <w:rFonts w:eastAsiaTheme="minorHAnsi"/>
                  <w:szCs w:val="20"/>
                </w:rPr>
                <w:fldChar w:fldCharType="separate"/>
              </w:r>
              <w:r w:rsidR="008B3538" w:rsidRPr="00D74541">
                <w:rPr>
                  <w:rFonts w:eastAsiaTheme="minorHAnsi"/>
                  <w:noProof/>
                  <w:szCs w:val="20"/>
                  <w:vertAlign w:val="superscript"/>
                </w:rPr>
                <w:t>42</w:t>
              </w:r>
              <w:r w:rsidR="008B3538" w:rsidRPr="00D74541">
                <w:rPr>
                  <w:rFonts w:eastAsiaTheme="minorHAnsi"/>
                  <w:szCs w:val="20"/>
                </w:rPr>
                <w:fldChar w:fldCharType="end"/>
              </w:r>
            </w:hyperlink>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szCs w:val="20"/>
              </w:rPr>
              <w:t>RCT</w:t>
            </w: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cs="Arial"/>
                <w:color w:val="000000" w:themeColor="dark1"/>
                <w:kern w:val="24"/>
                <w:szCs w:val="20"/>
              </w:rPr>
              <w:t>milnacipran</w:t>
            </w:r>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cs="Arial"/>
                <w:color w:val="000000" w:themeColor="dark1"/>
                <w:kern w:val="24"/>
                <w:szCs w:val="20"/>
              </w:rPr>
              <w:t>Placebo</w:t>
            </w:r>
          </w:p>
        </w:tc>
        <w:tc>
          <w:tcPr>
            <w:tcW w:w="2656"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 xml:space="preserve">VAS </w:t>
            </w:r>
          </w:p>
          <w:p w:rsidR="00381B97" w:rsidRPr="00D74541" w:rsidRDefault="00381B97" w:rsidP="0099690A">
            <w:pPr>
              <w:widowControl/>
              <w:wordWrap/>
              <w:autoSpaceDE/>
              <w:autoSpaceDN/>
              <w:jc w:val="left"/>
              <w:rPr>
                <w:rFonts w:eastAsiaTheme="minorHAnsi"/>
                <w:szCs w:val="20"/>
              </w:rPr>
            </w:pPr>
            <w:r w:rsidRPr="00D74541">
              <w:rPr>
                <w:rFonts w:eastAsiaTheme="minorHAnsi" w:cs="Arial"/>
                <w:color w:val="000000" w:themeColor="dark1"/>
                <w:kern w:val="24"/>
                <w:szCs w:val="20"/>
              </w:rPr>
              <w:t xml:space="preserve">Oswestry low back pain score </w:t>
            </w:r>
          </w:p>
        </w:tc>
        <w:tc>
          <w:tcPr>
            <w:tcW w:w="1701" w:type="dxa"/>
            <w:tcBorders>
              <w:top w:val="single" w:sz="8" w:space="0" w:color="FFFFFF"/>
              <w:left w:val="single" w:sz="8" w:space="0" w:color="FFFFFF"/>
              <w:bottom w:val="single" w:sz="8" w:space="0" w:color="FFFFFF"/>
            </w:tcBorders>
            <w:shd w:val="clear" w:color="auto" w:fill="E9EDF4"/>
            <w:tcMar>
              <w:top w:w="9" w:type="dxa"/>
              <w:left w:w="9" w:type="dxa"/>
              <w:bottom w:w="52" w:type="dxa"/>
              <w:right w:w="9" w:type="dxa"/>
            </w:tcMar>
            <w:vAlign w:val="center"/>
            <w:hideMark/>
          </w:tcPr>
          <w:p w:rsidR="00381B97" w:rsidRPr="00D74541" w:rsidRDefault="00381B97">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Radicular pain reduction</w:t>
            </w:r>
          </w:p>
          <w:p w:rsidR="00381B97" w:rsidRPr="00D74541" w:rsidRDefault="00381B97" w:rsidP="0099690A">
            <w:pPr>
              <w:widowControl/>
              <w:wordWrap/>
              <w:autoSpaceDE/>
              <w:autoSpaceDN/>
              <w:jc w:val="left"/>
              <w:rPr>
                <w:rFonts w:eastAsiaTheme="minorHAnsi"/>
                <w:szCs w:val="20"/>
              </w:rPr>
            </w:pPr>
            <w:r w:rsidRPr="00D74541">
              <w:rPr>
                <w:rFonts w:eastAsiaTheme="minorHAnsi" w:cs="Arial"/>
                <w:color w:val="000000" w:themeColor="dark1"/>
                <w:kern w:val="24"/>
                <w:szCs w:val="20"/>
              </w:rPr>
              <w:t>nociceptive pain reduction</w:t>
            </w:r>
          </w:p>
        </w:tc>
      </w:tr>
      <w:tr w:rsidR="00381B97" w:rsidRPr="00215A4C" w:rsidTr="004F4251">
        <w:trPr>
          <w:trHeight w:val="1360"/>
        </w:trPr>
        <w:tc>
          <w:tcPr>
            <w:tcW w:w="1144"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8B3538">
            <w:pPr>
              <w:widowControl/>
              <w:wordWrap/>
              <w:autoSpaceDE/>
              <w:autoSpaceDN/>
              <w:jc w:val="left"/>
              <w:rPr>
                <w:rFonts w:eastAsiaTheme="minorHAnsi"/>
                <w:szCs w:val="20"/>
              </w:rPr>
            </w:pPr>
            <w:r w:rsidRPr="00D74541">
              <w:rPr>
                <w:rFonts w:eastAsiaTheme="minorHAnsi"/>
                <w:szCs w:val="20"/>
              </w:rPr>
              <w:t>Schukro RP</w:t>
            </w:r>
            <w:hyperlink w:anchor="_ENREF_43" w:tooltip="Schukro, 2016 #169" w:history="1">
              <w:r w:rsidR="008B3538" w:rsidRPr="00D74541">
                <w:rPr>
                  <w:rFonts w:eastAsiaTheme="minorHAnsi"/>
                  <w:szCs w:val="20"/>
                </w:rPr>
                <w:fldChar w:fldCharType="begin">
                  <w:fldData xml:space="preserve">PEVuZE5vdGU+PENpdGU+PEF1dGhvcj5TY2h1a3JvPC9BdXRob3I+PFllYXI+MjAxNjwvWWVhcj48
UmVjTnVtPjE2OTwvUmVjTnVtPjxEaXNwbGF5VGV4dD48c3R5bGUgZmFjZT0ic3VwZXJzY3JpcHQi
PjQzPC9zdHlsZT48L0Rpc3BsYXlUZXh0PjxyZWNvcmQ+PHJlYy1udW1iZXI+MTY5PC9yZWMtbnVt
YmVyPjxmb3JlaWduLWtleXM+PGtleSBhcHA9IkVOIiBkYi1pZD0iZmQyYTl6MGYzZWVwMGRleDV6
cXZ6OWUyenNhZTlyZjVmcGZlIj4xNjk8L2tleT48L2ZvcmVpZ24ta2V5cz48cmVmLXR5cGUgbmFt
ZT0iSm91cm5hbCBBcnRpY2xlIj4xNzwvcmVmLXR5cGU+PGNvbnRyaWJ1dG9ycz48YXV0aG9ycz48
YXV0aG9yPlNjaHVrcm8sIFIuIFAuPC9hdXRob3I+PGF1dGhvcj5PZWhta2UsIE0uIEouPC9hdXRo
b3I+PGF1dGhvcj5HZXJvbGRpbmdlciwgQS48L2F1dGhvcj48YXV0aG9yPkhlaW56ZSwgRy48L2F1
dGhvcj48YXV0aG9yPktyZXNzLCBILiBHLjwvYXV0aG9yPjxhdXRob3I+UHJhbWhhcywgUy48L2F1
dGhvcj48L2F1dGhvcnM+PC9jb250cmlidXRvcnM+PGF1dGgtYWRkcmVzcz5Gcm9tIHRoZSBEZXBh
cnRtZW50IG9mIFNwZWNpYWwgQW5lc3RoZXNpYSBhbmQgUGFpbiBUaGVyYXB5LCBNZWRpY2FsIFVu
aXZlcnNpdHkgb2YgVmllbm5hLCBWaWVubmEsIEF1c3RyaWEgKFIuUC5TLiwgSC5HLksuLCBTLlAu
KTsgRGVwYXJ0bWVudCBvZiBBbmVzdGhlc2lhLCBTdC4gSm9zZWZzIEtyYW5rZW5oYXVzIEJhbHNl
cmlzY2hlIFN0aWZ0dW5nLCBHaWVzc2VuLCBHZXJtYW55IChNLkouTy4pOyBhbmQgQ2VudGVyIGZv
ciBNZWRpY2FsIFN0YXRpc3RpY3MsIEluZm9ybWF0aWNzLCBhbmQgSW50ZWxsaWdlbnQgU3lzdGVt
cywgTWVkaWNhbCBVbml2ZXJzaXR5IFZpZW5uYSwgVmllbm5hLCBBdXN0cmlhIChBLkcuLCBHLkgu
KS48L2F1dGgtYWRkcmVzcz48dGl0bGVzPjx0aXRsZT5FZmZpY2FjeSBvZiBEdWxveGV0aW5lIGlu
IENocm9uaWMgTG93IEJhY2sgUGFpbiB3aXRoIGEgTmV1cm9wYXRoaWMgQ29tcG9uZW50OiBBIFJh
bmRvbWl6ZWQsIERvdWJsZS1ibGluZCwgUGxhY2Viby1jb250cm9sbGVkIENyb3Nzb3ZlciBUcmlh
bDwvdGl0bGU+PHNlY29uZGFyeS10aXRsZT5BbmVzdGhlc2lvbG9neTwvc2Vjb25kYXJ5LXRpdGxl
PjxhbHQtdGl0bGU+QW5lc3RoZXNpb2xvZ3k8L2FsdC10aXRsZT48L3RpdGxlcz48cGVyaW9kaWNh
bD48ZnVsbC10aXRsZT5BbmVzdGhlc2lvbG9neTwvZnVsbC10aXRsZT48YWJici0xPkFuZXN0aGVz
aW9sb2d5PC9hYmJyLTE+PC9wZXJpb2RpY2FsPjxhbHQtcGVyaW9kaWNhbD48ZnVsbC10aXRsZT5B
bmVzdGhlc2lvbG9neTwvZnVsbC10aXRsZT48YWJici0xPkFuZXN0aGVzaW9sb2d5PC9hYmJyLTE+
PC9hbHQtcGVyaW9kaWNhbD48cGFnZXM+MTUwLTg8L3BhZ2VzPjx2b2x1bWU+MTI0PC92b2x1bWU+
PG51bWJlcj4xPC9udW1iZXI+PGVkaXRpb24+MjAxNS8xMC8zMTwvZWRpdGlvbj48a2V5d29yZHM+
PGtleXdvcmQ+QW5hbGdlc2ljcy8qcGhhcm1hY29sb2d5PC9rZXl3b3JkPjxrZXl3b3JkPkNocm9u
aWMgRGlzZWFzZTwva2V5d29yZD48a2V5d29yZD5Dcm9zcy1PdmVyIFN0dWRpZXM8L2tleXdvcmQ+
PGtleXdvcmQ+RG91YmxlLUJsaW5kIE1ldGhvZDwva2V5d29yZD48a2V5d29yZD5EdWxveGV0aW5l
IEh5ZHJvY2hsb3JpZGUvKnBoYXJtYWNvbG9neTwva2V5d29yZD48a2V5d29yZD5GZW1hbGU8L2tl
eXdvcmQ+PGtleXdvcmQ+SHVtYW5zPC9rZXl3b3JkPjxrZXl3b3JkPkxvdyBCYWNrIFBhaW4vKmNv
bXBsaWNhdGlvbnMvKmRydWcgdGhlcmFweTwva2V5d29yZD48a2V5d29yZD5NYWxlPC9rZXl3b3Jk
PjxrZXl3b3JkPk1pZGRsZSBBZ2VkPC9rZXl3b3JkPjxrZXl3b3JkPk5ldXJhbGdpYS8qY29tcGxp
Y2F0aW9ucy8qZHJ1ZyB0aGVyYXB5PC9rZXl3b3JkPjxrZXl3b3JkPlByb3NwZWN0aXZlIFN0dWRp
ZXM8L2tleXdvcmQ+PGtleXdvcmQ+VHJlYXRtZW50IE91dGNvbWU8L2tleXdvcmQ+PC9rZXl3b3Jk
cz48ZGF0ZXM+PHllYXI+MjAxNjwveWVhcj48cHViLWRhdGVzPjxkYXRlPkphbjwvZGF0ZT48L3B1
Yi1kYXRlcz48L2RhdGVzPjxpc2JuPjAwMDMtMzAyMjwvaXNibj48YWNjZXNzaW9uLW51bT4yNjUx
Nzg1ODwvYWNjZXNzaW9uLW51bT48dXJscz48cmVsYXRlZC11cmxzPjx1cmw+aHR0cDovL2FuZXN0
aGVzaW9sb2d5LnB1YnMuYXNhaHEub3JnL2RhdGEvam91cm5hbHMvamFzYS85MzQ3NzMvMjAxNjAx
MDAuMC0wMDAyOS5wZGY8L3VybD48L3JlbGF0ZWQtdXJscz48L3VybHM+PGVsZWN0cm9uaWMtcmVz
b3VyY2UtbnVtPjEwLjEwOTcvYWxuLjAwMDAwMDAwMDAwMDA5MDI8L2VsZWN0cm9uaWMtcmVzb3Vy
Y2UtbnVtPjxyZW1vdGUtZGF0YWJhc2UtcHJvdmlkZXI+TkxNPC9yZW1vdGUtZGF0YWJhc2UtcHJv
dmlkZXI+PGxhbmd1YWdlPmVuZzwvbGFuZ3VhZ2U+PC9yZWNvcmQ+PC9DaXRlPjwvRW5kTm90ZT5=
</w:fldData>
                </w:fldChar>
              </w:r>
              <w:r w:rsidR="008B3538" w:rsidRPr="00D74541">
                <w:rPr>
                  <w:rFonts w:eastAsiaTheme="minorHAnsi"/>
                  <w:szCs w:val="20"/>
                </w:rPr>
                <w:instrText xml:space="preserve"> ADDIN EN.CITE </w:instrText>
              </w:r>
              <w:r w:rsidR="008B3538" w:rsidRPr="00D74541">
                <w:rPr>
                  <w:rFonts w:eastAsiaTheme="minorHAnsi"/>
                  <w:szCs w:val="20"/>
                </w:rPr>
                <w:fldChar w:fldCharType="begin">
                  <w:fldData xml:space="preserve">PEVuZE5vdGU+PENpdGU+PEF1dGhvcj5TY2h1a3JvPC9BdXRob3I+PFllYXI+MjAxNjwvWWVhcj48
UmVjTnVtPjE2OTwvUmVjTnVtPjxEaXNwbGF5VGV4dD48c3R5bGUgZmFjZT0ic3VwZXJzY3JpcHQi
PjQzPC9zdHlsZT48L0Rpc3BsYXlUZXh0PjxyZWNvcmQ+PHJlYy1udW1iZXI+MTY5PC9yZWMtbnVt
YmVyPjxmb3JlaWduLWtleXM+PGtleSBhcHA9IkVOIiBkYi1pZD0iZmQyYTl6MGYzZWVwMGRleDV6
cXZ6OWUyenNhZTlyZjVmcGZlIj4xNjk8L2tleT48L2ZvcmVpZ24ta2V5cz48cmVmLXR5cGUgbmFt
ZT0iSm91cm5hbCBBcnRpY2xlIj4xNzwvcmVmLXR5cGU+PGNvbnRyaWJ1dG9ycz48YXV0aG9ycz48
YXV0aG9yPlNjaHVrcm8sIFIuIFAuPC9hdXRob3I+PGF1dGhvcj5PZWhta2UsIE0uIEouPC9hdXRo
b3I+PGF1dGhvcj5HZXJvbGRpbmdlciwgQS48L2F1dGhvcj48YXV0aG9yPkhlaW56ZSwgRy48L2F1
dGhvcj48YXV0aG9yPktyZXNzLCBILiBHLjwvYXV0aG9yPjxhdXRob3I+UHJhbWhhcywgUy48L2F1
dGhvcj48L2F1dGhvcnM+PC9jb250cmlidXRvcnM+PGF1dGgtYWRkcmVzcz5Gcm9tIHRoZSBEZXBh
cnRtZW50IG9mIFNwZWNpYWwgQW5lc3RoZXNpYSBhbmQgUGFpbiBUaGVyYXB5LCBNZWRpY2FsIFVu
aXZlcnNpdHkgb2YgVmllbm5hLCBWaWVubmEsIEF1c3RyaWEgKFIuUC5TLiwgSC5HLksuLCBTLlAu
KTsgRGVwYXJ0bWVudCBvZiBBbmVzdGhlc2lhLCBTdC4gSm9zZWZzIEtyYW5rZW5oYXVzIEJhbHNl
cmlzY2hlIFN0aWZ0dW5nLCBHaWVzc2VuLCBHZXJtYW55IChNLkouTy4pOyBhbmQgQ2VudGVyIGZv
ciBNZWRpY2FsIFN0YXRpc3RpY3MsIEluZm9ybWF0aWNzLCBhbmQgSW50ZWxsaWdlbnQgU3lzdGVt
cywgTWVkaWNhbCBVbml2ZXJzaXR5IFZpZW5uYSwgVmllbm5hLCBBdXN0cmlhIChBLkcuLCBHLkgu
KS48L2F1dGgtYWRkcmVzcz48dGl0bGVzPjx0aXRsZT5FZmZpY2FjeSBvZiBEdWxveGV0aW5lIGlu
IENocm9uaWMgTG93IEJhY2sgUGFpbiB3aXRoIGEgTmV1cm9wYXRoaWMgQ29tcG9uZW50OiBBIFJh
bmRvbWl6ZWQsIERvdWJsZS1ibGluZCwgUGxhY2Viby1jb250cm9sbGVkIENyb3Nzb3ZlciBUcmlh
bDwvdGl0bGU+PHNlY29uZGFyeS10aXRsZT5BbmVzdGhlc2lvbG9neTwvc2Vjb25kYXJ5LXRpdGxl
PjxhbHQtdGl0bGU+QW5lc3RoZXNpb2xvZ3k8L2FsdC10aXRsZT48L3RpdGxlcz48cGVyaW9kaWNh
bD48ZnVsbC10aXRsZT5BbmVzdGhlc2lvbG9neTwvZnVsbC10aXRsZT48YWJici0xPkFuZXN0aGVz
aW9sb2d5PC9hYmJyLTE+PC9wZXJpb2RpY2FsPjxhbHQtcGVyaW9kaWNhbD48ZnVsbC10aXRsZT5B
bmVzdGhlc2lvbG9neTwvZnVsbC10aXRsZT48YWJici0xPkFuZXN0aGVzaW9sb2d5PC9hYmJyLTE+
PC9hbHQtcGVyaW9kaWNhbD48cGFnZXM+MTUwLTg8L3BhZ2VzPjx2b2x1bWU+MTI0PC92b2x1bWU+
PG51bWJlcj4xPC9udW1iZXI+PGVkaXRpb24+MjAxNS8xMC8zMTwvZWRpdGlvbj48a2V5d29yZHM+
PGtleXdvcmQ+QW5hbGdlc2ljcy8qcGhhcm1hY29sb2d5PC9rZXl3b3JkPjxrZXl3b3JkPkNocm9u
aWMgRGlzZWFzZTwva2V5d29yZD48a2V5d29yZD5Dcm9zcy1PdmVyIFN0dWRpZXM8L2tleXdvcmQ+
PGtleXdvcmQ+RG91YmxlLUJsaW5kIE1ldGhvZDwva2V5d29yZD48a2V5d29yZD5EdWxveGV0aW5l
IEh5ZHJvY2hsb3JpZGUvKnBoYXJtYWNvbG9neTwva2V5d29yZD48a2V5d29yZD5GZW1hbGU8L2tl
eXdvcmQ+PGtleXdvcmQ+SHVtYW5zPC9rZXl3b3JkPjxrZXl3b3JkPkxvdyBCYWNrIFBhaW4vKmNv
bXBsaWNhdGlvbnMvKmRydWcgdGhlcmFweTwva2V5d29yZD48a2V5d29yZD5NYWxlPC9rZXl3b3Jk
PjxrZXl3b3JkPk1pZGRsZSBBZ2VkPC9rZXl3b3JkPjxrZXl3b3JkPk5ldXJhbGdpYS8qY29tcGxp
Y2F0aW9ucy8qZHJ1ZyB0aGVyYXB5PC9rZXl3b3JkPjxrZXl3b3JkPlByb3NwZWN0aXZlIFN0dWRp
ZXM8L2tleXdvcmQ+PGtleXdvcmQ+VHJlYXRtZW50IE91dGNvbWU8L2tleXdvcmQ+PC9rZXl3b3Jk
cz48ZGF0ZXM+PHllYXI+MjAxNjwveWVhcj48cHViLWRhdGVzPjxkYXRlPkphbjwvZGF0ZT48L3B1
Yi1kYXRlcz48L2RhdGVzPjxpc2JuPjAwMDMtMzAyMjwvaXNibj48YWNjZXNzaW9uLW51bT4yNjUx
Nzg1ODwvYWNjZXNzaW9uLW51bT48dXJscz48cmVsYXRlZC11cmxzPjx1cmw+aHR0cDovL2FuZXN0
aGVzaW9sb2d5LnB1YnMuYXNhaHEub3JnL2RhdGEvam91cm5hbHMvamFzYS85MzQ3NzMvMjAxNjAx
MDAuMC0wMDAyOS5wZGY8L3VybD48L3JlbGF0ZWQtdXJscz48L3VybHM+PGVsZWN0cm9uaWMtcmVz
b3VyY2UtbnVtPjEwLjEwOTcvYWxuLjAwMDAwMDAwMDAwMDA5MDI8L2VsZWN0cm9uaWMtcmVzb3Vy
Y2UtbnVtPjxyZW1vdGUtZGF0YWJhc2UtcHJvdmlkZXI+TkxNPC9yZW1vdGUtZGF0YWJhc2UtcHJv
dmlkZXI+PGxhbmd1YWdlPmVuZzwvbGFuZ3VhZ2U+PC9yZWNvcmQ+PC9DaXRlPjwvRW5kTm90ZT5=
</w:fldData>
                </w:fldChar>
              </w:r>
              <w:r w:rsidR="008B3538" w:rsidRPr="00D74541">
                <w:rPr>
                  <w:rFonts w:eastAsiaTheme="minorHAnsi"/>
                  <w:szCs w:val="20"/>
                </w:rPr>
                <w:instrText xml:space="preserve"> ADDIN EN.CITE.DATA </w:instrText>
              </w:r>
              <w:r w:rsidR="008B3538" w:rsidRPr="00D74541">
                <w:rPr>
                  <w:rFonts w:eastAsiaTheme="minorHAnsi"/>
                  <w:szCs w:val="20"/>
                </w:rPr>
              </w:r>
              <w:r w:rsidR="008B3538" w:rsidRPr="00D74541">
                <w:rPr>
                  <w:rFonts w:eastAsiaTheme="minorHAnsi"/>
                  <w:szCs w:val="20"/>
                </w:rPr>
                <w:fldChar w:fldCharType="end"/>
              </w:r>
              <w:r w:rsidR="008B3538" w:rsidRPr="00D74541">
                <w:rPr>
                  <w:rFonts w:eastAsiaTheme="minorHAnsi"/>
                  <w:szCs w:val="20"/>
                </w:rPr>
              </w:r>
              <w:r w:rsidR="008B3538" w:rsidRPr="00D74541">
                <w:rPr>
                  <w:rFonts w:eastAsiaTheme="minorHAnsi"/>
                  <w:szCs w:val="20"/>
                </w:rPr>
                <w:fldChar w:fldCharType="separate"/>
              </w:r>
              <w:r w:rsidR="008B3538" w:rsidRPr="00D74541">
                <w:rPr>
                  <w:rFonts w:eastAsiaTheme="minorHAnsi"/>
                  <w:noProof/>
                  <w:szCs w:val="20"/>
                  <w:vertAlign w:val="superscript"/>
                </w:rPr>
                <w:t>43</w:t>
              </w:r>
              <w:r w:rsidR="008B3538" w:rsidRPr="00D74541">
                <w:rPr>
                  <w:rFonts w:eastAsiaTheme="minorHAnsi"/>
                  <w:szCs w:val="20"/>
                </w:rPr>
                <w:fldChar w:fldCharType="end"/>
              </w:r>
            </w:hyperlink>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szCs w:val="20"/>
              </w:rPr>
              <w:t>RCT</w:t>
            </w:r>
          </w:p>
        </w:tc>
        <w:tc>
          <w:tcPr>
            <w:tcW w:w="1559"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cs="Arial"/>
                <w:color w:val="000000" w:themeColor="dark1"/>
                <w:kern w:val="24"/>
                <w:szCs w:val="20"/>
              </w:rPr>
              <w:t>Duloxetine</w:t>
            </w:r>
          </w:p>
        </w:tc>
        <w:tc>
          <w:tcPr>
            <w:tcW w:w="1276"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cs="Arial"/>
                <w:color w:val="000000" w:themeColor="dark1"/>
                <w:kern w:val="24"/>
                <w:szCs w:val="20"/>
              </w:rPr>
              <w:t>Placebo</w:t>
            </w:r>
          </w:p>
        </w:tc>
        <w:tc>
          <w:tcPr>
            <w:tcW w:w="2656" w:type="dxa"/>
            <w:tcBorders>
              <w:top w:val="single" w:sz="8" w:space="0" w:color="FFFFFF"/>
              <w:left w:val="single" w:sz="8" w:space="0" w:color="FFFFFF"/>
              <w:bottom w:val="single" w:sz="8" w:space="0" w:color="FFFFFF"/>
              <w:right w:val="single" w:sz="8" w:space="0" w:color="FFFFFF"/>
            </w:tcBorders>
            <w:shd w:val="clear" w:color="auto" w:fill="E9EDF4"/>
            <w:tcMar>
              <w:top w:w="9" w:type="dxa"/>
              <w:left w:w="9" w:type="dxa"/>
              <w:bottom w:w="52" w:type="dxa"/>
              <w:right w:w="9" w:type="dxa"/>
            </w:tcMar>
            <w:vAlign w:val="center"/>
            <w:hideMark/>
          </w:tcPr>
          <w:p w:rsidR="00381B97" w:rsidRPr="00D74541" w:rsidRDefault="00381B97">
            <w:pPr>
              <w:pStyle w:val="ab"/>
              <w:wordWrap w:val="0"/>
              <w:spacing w:before="0" w:beforeAutospacing="0" w:after="0" w:afterAutospacing="0"/>
              <w:textAlignment w:val="center"/>
              <w:rPr>
                <w:rFonts w:asciiTheme="minorHAnsi" w:eastAsiaTheme="minorHAnsi" w:hAnsiTheme="minorHAnsi" w:cs="Arial"/>
                <w:sz w:val="20"/>
                <w:szCs w:val="20"/>
              </w:rPr>
            </w:pPr>
            <w:r w:rsidRPr="00D74541">
              <w:rPr>
                <w:rFonts w:asciiTheme="minorHAnsi" w:eastAsiaTheme="minorHAnsi" w:hAnsiTheme="minorHAnsi" w:cs="Arial"/>
                <w:color w:val="000000" w:themeColor="dark1"/>
                <w:kern w:val="24"/>
                <w:sz w:val="20"/>
                <w:szCs w:val="20"/>
              </w:rPr>
              <w:t>VAS</w:t>
            </w:r>
          </w:p>
          <w:p w:rsidR="00381B97" w:rsidRPr="00D74541" w:rsidRDefault="00381B97" w:rsidP="0099690A">
            <w:pPr>
              <w:widowControl/>
              <w:wordWrap/>
              <w:autoSpaceDE/>
              <w:autoSpaceDN/>
              <w:jc w:val="left"/>
              <w:rPr>
                <w:rFonts w:eastAsiaTheme="minorHAnsi"/>
                <w:szCs w:val="20"/>
              </w:rPr>
            </w:pPr>
            <w:r w:rsidRPr="00D74541">
              <w:rPr>
                <w:rFonts w:eastAsiaTheme="minorHAnsi" w:cs="Arial"/>
                <w:color w:val="000000" w:themeColor="dark1"/>
                <w:kern w:val="24"/>
                <w:szCs w:val="20"/>
              </w:rPr>
              <w:t>Pain DETECT questionnaire</w:t>
            </w:r>
          </w:p>
        </w:tc>
        <w:tc>
          <w:tcPr>
            <w:tcW w:w="1701" w:type="dxa"/>
            <w:tcBorders>
              <w:top w:val="single" w:sz="8" w:space="0" w:color="FFFFFF"/>
              <w:left w:val="single" w:sz="8" w:space="0" w:color="FFFFFF"/>
              <w:bottom w:val="single" w:sz="8" w:space="0" w:color="FFFFFF"/>
            </w:tcBorders>
            <w:shd w:val="clear" w:color="auto" w:fill="E9EDF4"/>
            <w:tcMar>
              <w:top w:w="9" w:type="dxa"/>
              <w:left w:w="9" w:type="dxa"/>
              <w:bottom w:w="52" w:type="dxa"/>
              <w:right w:w="9" w:type="dxa"/>
            </w:tcMar>
            <w:vAlign w:val="center"/>
            <w:hideMark/>
          </w:tcPr>
          <w:p w:rsidR="00381B97" w:rsidRPr="00D74541" w:rsidRDefault="00381B97" w:rsidP="0099690A">
            <w:pPr>
              <w:widowControl/>
              <w:wordWrap/>
              <w:autoSpaceDE/>
              <w:autoSpaceDN/>
              <w:jc w:val="left"/>
              <w:rPr>
                <w:rFonts w:eastAsiaTheme="minorHAnsi"/>
                <w:szCs w:val="20"/>
              </w:rPr>
            </w:pPr>
            <w:r w:rsidRPr="00D74541">
              <w:rPr>
                <w:rFonts w:eastAsiaTheme="minorHAnsi" w:cs="Arial"/>
                <w:color w:val="000000" w:themeColor="dark1"/>
                <w:kern w:val="24"/>
                <w:szCs w:val="20"/>
              </w:rPr>
              <w:t xml:space="preserve">Duloxetine&gt; placebo </w:t>
            </w:r>
          </w:p>
        </w:tc>
      </w:tr>
    </w:tbl>
    <w:p w:rsidR="00381B97" w:rsidRPr="00215A4C" w:rsidRDefault="00381B97" w:rsidP="00381B97">
      <w:pPr>
        <w:widowControl/>
        <w:wordWrap/>
        <w:autoSpaceDE/>
        <w:autoSpaceDN/>
        <w:jc w:val="left"/>
        <w:rPr>
          <w:rFonts w:eastAsiaTheme="minorHAnsi"/>
          <w:szCs w:val="20"/>
        </w:rPr>
      </w:pPr>
      <w:r w:rsidRPr="00215A4C">
        <w:rPr>
          <w:rFonts w:eastAsiaTheme="minorHAnsi"/>
          <w:szCs w:val="20"/>
        </w:rPr>
        <w:lastRenderedPageBreak/>
        <w:t xml:space="preserve">VAS: visual analgue scale, </w:t>
      </w:r>
      <w:proofErr w:type="gramStart"/>
      <w:r w:rsidRPr="00215A4C">
        <w:rPr>
          <w:rFonts w:eastAsiaTheme="minorHAnsi"/>
          <w:szCs w:val="20"/>
        </w:rPr>
        <w:t>ODI :</w:t>
      </w:r>
      <w:proofErr w:type="gramEnd"/>
      <w:r w:rsidRPr="00215A4C">
        <w:rPr>
          <w:rFonts w:eastAsiaTheme="minorHAnsi"/>
          <w:szCs w:val="20"/>
        </w:rPr>
        <w:t xml:space="preserve"> Oswestry disabilty index, BDI-II : Beck Depression Inventory II, SF-36 : short form-36 </w:t>
      </w:r>
    </w:p>
    <w:p w:rsidR="000D348D" w:rsidRPr="00215A4C" w:rsidRDefault="00381B97" w:rsidP="00381B97">
      <w:pPr>
        <w:widowControl/>
        <w:wordWrap/>
        <w:autoSpaceDE/>
        <w:autoSpaceDN/>
        <w:jc w:val="left"/>
        <w:rPr>
          <w:rFonts w:eastAsiaTheme="minorHAnsi"/>
          <w:szCs w:val="20"/>
        </w:rPr>
      </w:pPr>
      <w:r w:rsidRPr="00215A4C">
        <w:rPr>
          <w:rFonts w:eastAsiaTheme="minorHAnsi"/>
          <w:szCs w:val="20"/>
        </w:rPr>
        <w:t xml:space="preserve"> </w:t>
      </w:r>
      <w:r w:rsidR="000D348D" w:rsidRPr="00215A4C">
        <w:rPr>
          <w:rFonts w:eastAsiaTheme="minorHAnsi"/>
          <w:szCs w:val="20"/>
        </w:rPr>
        <w:br w:type="page"/>
      </w:r>
    </w:p>
    <w:p w:rsidR="00474F6A" w:rsidRDefault="00474F6A" w:rsidP="00474F6A">
      <w:pPr>
        <w:wordWrap/>
        <w:rPr>
          <w:rFonts w:eastAsiaTheme="minorHAnsi"/>
          <w:b/>
          <w:sz w:val="24"/>
          <w:szCs w:val="24"/>
        </w:rPr>
      </w:pPr>
      <w:r w:rsidRPr="00474F6A">
        <w:rPr>
          <w:rFonts w:eastAsiaTheme="minorHAnsi"/>
          <w:b/>
          <w:sz w:val="24"/>
          <w:szCs w:val="24"/>
        </w:rPr>
        <w:lastRenderedPageBreak/>
        <w:t>C</w:t>
      </w:r>
      <w:r w:rsidRPr="00474F6A">
        <w:rPr>
          <w:rFonts w:eastAsiaTheme="minorHAnsi" w:hint="eastAsia"/>
          <w:b/>
          <w:sz w:val="24"/>
          <w:szCs w:val="24"/>
        </w:rPr>
        <w:t xml:space="preserve">. 시술치료  </w:t>
      </w:r>
    </w:p>
    <w:p w:rsidR="006700ED" w:rsidRPr="00474F6A" w:rsidRDefault="006700ED" w:rsidP="00474F6A">
      <w:pPr>
        <w:wordWrap/>
        <w:rPr>
          <w:rFonts w:eastAsiaTheme="minorHAnsi"/>
          <w:b/>
          <w:sz w:val="24"/>
          <w:szCs w:val="24"/>
        </w:rPr>
      </w:pPr>
    </w:p>
    <w:p w:rsidR="00474F6A" w:rsidRDefault="00474F6A" w:rsidP="00474F6A">
      <w:pPr>
        <w:wordWrap/>
        <w:rPr>
          <w:rFonts w:eastAsiaTheme="minorHAnsi"/>
          <w:b/>
          <w:sz w:val="22"/>
        </w:rPr>
      </w:pPr>
      <w:r w:rsidRPr="00474F6A">
        <w:rPr>
          <w:rFonts w:eastAsiaTheme="minorHAnsi" w:hint="eastAsia"/>
          <w:b/>
          <w:sz w:val="22"/>
        </w:rPr>
        <w:t xml:space="preserve">3-1. 경막외주사치료 </w:t>
      </w:r>
    </w:p>
    <w:p w:rsidR="0004183A" w:rsidRPr="00474F6A" w:rsidRDefault="0004183A" w:rsidP="00474F6A">
      <w:pPr>
        <w:wordWrap/>
        <w:rPr>
          <w:rFonts w:eastAsiaTheme="minorHAnsi"/>
          <w:b/>
          <w:sz w:val="22"/>
        </w:rPr>
      </w:pPr>
    </w:p>
    <w:p w:rsidR="00474F6A" w:rsidRPr="000F3174" w:rsidRDefault="00474F6A" w:rsidP="00474F6A">
      <w:pPr>
        <w:rPr>
          <w:rFonts w:eastAsiaTheme="minorHAnsi"/>
          <w:szCs w:val="20"/>
        </w:rPr>
      </w:pPr>
      <w:r w:rsidRPr="000F3174">
        <w:rPr>
          <w:rFonts w:eastAsiaTheme="minorHAnsi"/>
          <w:szCs w:val="20"/>
        </w:rPr>
        <w:t xml:space="preserve">1. 신경근성 통증을 동반한 추간판 탈출증 환자에서 경막외주사치료는 임상적 효과(통증조절 또는 기능적향상)가 있으므로 권고할 수 있다. </w:t>
      </w:r>
    </w:p>
    <w:p w:rsidR="00474F6A" w:rsidRPr="000F3174" w:rsidRDefault="00474F6A" w:rsidP="00474F6A">
      <w:pPr>
        <w:rPr>
          <w:rFonts w:eastAsiaTheme="minorHAnsi"/>
          <w:szCs w:val="20"/>
        </w:rPr>
      </w:pPr>
      <w:r w:rsidRPr="000F3174">
        <w:rPr>
          <w:rFonts w:eastAsiaTheme="minorHAnsi"/>
          <w:szCs w:val="20"/>
        </w:rPr>
        <w:t xml:space="preserve">(증거수준 </w:t>
      </w:r>
      <w:r w:rsidRPr="000F3174">
        <w:rPr>
          <w:rFonts w:eastAsiaTheme="minorHAnsi" w:hint="eastAsia"/>
          <w:szCs w:val="20"/>
        </w:rPr>
        <w:t>높음</w:t>
      </w:r>
      <w:r w:rsidRPr="000F3174">
        <w:rPr>
          <w:rFonts w:eastAsiaTheme="minorHAnsi"/>
          <w:szCs w:val="20"/>
        </w:rPr>
        <w:t xml:space="preserve"> (High), </w:t>
      </w:r>
      <w:proofErr w:type="gramStart"/>
      <w:r w:rsidRPr="000F3174">
        <w:rPr>
          <w:rFonts w:eastAsiaTheme="minorHAnsi" w:hint="eastAsia"/>
          <w:szCs w:val="20"/>
        </w:rPr>
        <w:t>권고강도</w:t>
      </w:r>
      <w:r w:rsidRPr="000F3174">
        <w:rPr>
          <w:rFonts w:eastAsiaTheme="minorHAnsi"/>
          <w:szCs w:val="20"/>
        </w:rPr>
        <w:t xml:space="preserve">  </w:t>
      </w:r>
      <w:r w:rsidRPr="000F3174">
        <w:rPr>
          <w:rFonts w:eastAsiaTheme="minorHAnsi" w:hint="eastAsia"/>
          <w:szCs w:val="20"/>
        </w:rPr>
        <w:t>강</w:t>
      </w:r>
      <w:proofErr w:type="gramEnd"/>
      <w:r w:rsidRPr="000F3174">
        <w:rPr>
          <w:rFonts w:eastAsiaTheme="minorHAnsi"/>
          <w:szCs w:val="20"/>
        </w:rPr>
        <w:t xml:space="preserve"> (Strong))</w:t>
      </w:r>
    </w:p>
    <w:p w:rsidR="00CC36E0" w:rsidRPr="000F3174" w:rsidRDefault="00CC36E0" w:rsidP="006C6D9C">
      <w:pPr>
        <w:rPr>
          <w:rFonts w:eastAsiaTheme="minorHAnsi"/>
          <w:szCs w:val="20"/>
        </w:rPr>
      </w:pPr>
    </w:p>
    <w:p w:rsidR="00CC36E0" w:rsidRPr="000F3174" w:rsidRDefault="00CC36E0" w:rsidP="006C6D9C">
      <w:pPr>
        <w:rPr>
          <w:rFonts w:eastAsiaTheme="minorHAnsi"/>
        </w:rPr>
      </w:pPr>
    </w:p>
    <w:tbl>
      <w:tblPr>
        <w:tblpPr w:leftFromText="142" w:rightFromText="142" w:vertAnchor="page" w:horzAnchor="margin" w:tblpY="4725"/>
        <w:tblW w:w="9020" w:type="dxa"/>
        <w:tblCellMar>
          <w:left w:w="99" w:type="dxa"/>
          <w:right w:w="99" w:type="dxa"/>
        </w:tblCellMar>
        <w:tblLook w:val="04A0" w:firstRow="1" w:lastRow="0" w:firstColumn="1" w:lastColumn="0" w:noHBand="0" w:noVBand="1"/>
      </w:tblPr>
      <w:tblGrid>
        <w:gridCol w:w="1686"/>
        <w:gridCol w:w="994"/>
        <w:gridCol w:w="6340"/>
      </w:tblGrid>
      <w:tr w:rsidR="001256B6" w:rsidRPr="00215A4C" w:rsidTr="000F3174">
        <w:trPr>
          <w:trHeight w:val="375"/>
        </w:trPr>
        <w:tc>
          <w:tcPr>
            <w:tcW w:w="1686" w:type="dxa"/>
            <w:tcBorders>
              <w:top w:val="single" w:sz="12" w:space="0" w:color="FFFFFF"/>
              <w:left w:val="single" w:sz="12" w:space="0" w:color="FFFFFF"/>
              <w:bottom w:val="single" w:sz="12" w:space="0" w:color="FFFFFF"/>
              <w:right w:val="single" w:sz="12" w:space="0" w:color="FFFFFF"/>
            </w:tcBorders>
            <w:shd w:val="clear" w:color="000000" w:fill="4472C4"/>
            <w:noWrap/>
            <w:vAlign w:val="center"/>
            <w:hideMark/>
          </w:tcPr>
          <w:p w:rsidR="001256B6" w:rsidRPr="000F3174" w:rsidRDefault="001256B6" w:rsidP="00474F6A">
            <w:pPr>
              <w:widowControl/>
              <w:wordWrap/>
              <w:autoSpaceDE/>
              <w:autoSpaceDN/>
              <w:jc w:val="center"/>
              <w:rPr>
                <w:rFonts w:eastAsiaTheme="minorHAnsi" w:cs="Arial"/>
                <w:b/>
                <w:bCs/>
                <w:color w:val="FFFFFF"/>
                <w:kern w:val="0"/>
                <w:sz w:val="24"/>
                <w:szCs w:val="24"/>
              </w:rPr>
            </w:pPr>
            <w:r w:rsidRPr="000F3174">
              <w:rPr>
                <w:rFonts w:eastAsiaTheme="minorHAnsi" w:cs="Arial"/>
                <w:b/>
                <w:bCs/>
                <w:color w:val="FFFFFF"/>
                <w:kern w:val="0"/>
                <w:sz w:val="24"/>
                <w:szCs w:val="24"/>
              </w:rPr>
              <w:t>1st author</w:t>
            </w:r>
          </w:p>
        </w:tc>
        <w:tc>
          <w:tcPr>
            <w:tcW w:w="994" w:type="dxa"/>
            <w:tcBorders>
              <w:top w:val="single" w:sz="12" w:space="0" w:color="FFFFFF"/>
              <w:left w:val="nil"/>
              <w:bottom w:val="single" w:sz="12" w:space="0" w:color="FFFFFF"/>
              <w:right w:val="single" w:sz="12" w:space="0" w:color="FFFFFF"/>
            </w:tcBorders>
            <w:shd w:val="clear" w:color="000000" w:fill="4472C4"/>
            <w:noWrap/>
            <w:vAlign w:val="center"/>
            <w:hideMark/>
          </w:tcPr>
          <w:p w:rsidR="001256B6" w:rsidRPr="000F3174" w:rsidRDefault="001256B6" w:rsidP="00474F6A">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Design</w:t>
            </w:r>
          </w:p>
        </w:tc>
        <w:tc>
          <w:tcPr>
            <w:tcW w:w="6340" w:type="dxa"/>
            <w:tcBorders>
              <w:top w:val="single" w:sz="12" w:space="0" w:color="FFFFFF"/>
              <w:left w:val="nil"/>
              <w:bottom w:val="single" w:sz="12" w:space="0" w:color="FFFFFF"/>
              <w:right w:val="single" w:sz="12" w:space="0" w:color="FFFFFF"/>
            </w:tcBorders>
            <w:shd w:val="clear" w:color="000000" w:fill="4472C4"/>
            <w:noWrap/>
            <w:vAlign w:val="center"/>
            <w:hideMark/>
          </w:tcPr>
          <w:p w:rsidR="001256B6" w:rsidRPr="000F3174" w:rsidRDefault="00B500D7" w:rsidP="00474F6A">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Outcomes</w:t>
            </w:r>
          </w:p>
        </w:tc>
      </w:tr>
      <w:tr w:rsidR="001256B6" w:rsidRPr="00215A4C" w:rsidTr="000F3174">
        <w:trPr>
          <w:trHeight w:val="750"/>
        </w:trPr>
        <w:tc>
          <w:tcPr>
            <w:tcW w:w="1686" w:type="dxa"/>
            <w:tcBorders>
              <w:top w:val="nil"/>
              <w:left w:val="single" w:sz="12" w:space="0" w:color="FFFFFF"/>
              <w:bottom w:val="single" w:sz="12" w:space="0" w:color="FFFFFF"/>
              <w:right w:val="single" w:sz="12" w:space="0" w:color="FFFFFF"/>
            </w:tcBorders>
            <w:shd w:val="clear" w:color="000000" w:fill="DDEBF7"/>
            <w:noWrap/>
            <w:vAlign w:val="center"/>
            <w:hideMark/>
          </w:tcPr>
          <w:p w:rsidR="001256B6" w:rsidRPr="000F3174" w:rsidRDefault="001256B6" w:rsidP="008B3538">
            <w:pPr>
              <w:widowControl/>
              <w:wordWrap/>
              <w:autoSpaceDE/>
              <w:autoSpaceDN/>
              <w:jc w:val="left"/>
              <w:rPr>
                <w:rFonts w:eastAsiaTheme="minorHAnsi" w:cs="굴림"/>
                <w:color w:val="000000"/>
                <w:kern w:val="0"/>
                <w:szCs w:val="20"/>
                <w:vertAlign w:val="superscript"/>
              </w:rPr>
            </w:pPr>
            <w:r w:rsidRPr="000F3174">
              <w:rPr>
                <w:rFonts w:eastAsiaTheme="minorHAnsi" w:cs="굴림"/>
                <w:color w:val="000000"/>
                <w:kern w:val="0"/>
                <w:szCs w:val="20"/>
              </w:rPr>
              <w:t>Bhatti, AB</w:t>
            </w:r>
            <w:hyperlink w:anchor="_ENREF_48" w:tooltip="Bhatti, 2016 #2"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Bhatti&lt;/Author&gt;&lt;Year&gt;2016&lt;/Year&gt;&lt;RecNum&gt;2&lt;/RecNum&gt;&lt;DisplayText&gt;&lt;style face="superscript"&gt;48&lt;/style&gt;&lt;/DisplayText&gt;&lt;record&gt;&lt;rec-number&gt;2&lt;/rec-number&gt;&lt;foreign-keys&gt;&lt;key app="EN" db-id="fd2a9z0f3eep0dex5zqvz9e2zsae9rf5fpfe"&gt;2&lt;/key&gt;&lt;/foreign-keys&gt;&lt;ref-type name="Journal Article"&gt;17&lt;/ref-type&gt;&lt;contributors&gt;&lt;authors&gt;&lt;author&gt;Bhatti, A. B.&lt;/author&gt;&lt;author&gt;Kim, S.&lt;/author&gt;&lt;/authors&gt;&lt;/contributors&gt;&lt;auth-address&gt;Medical Director of Clinical Research, Spine Surgery, Tristate Brain and Spine Institute.&amp;#xD;Spine Surgery, Tristate Brain and Spine Institute.&lt;/auth-address&gt;&lt;titles&gt;&lt;title&gt;Role of Epidural Injections to Prevent Surgical Intervention in Patients with Chronic Sciatica: A Systematic Review and Meta-Analysis&lt;/title&gt;&lt;secondary-title&gt;Cureus&lt;/secondary-title&gt;&lt;alt-title&gt;Cureus&lt;/alt-title&gt;&lt;/titles&gt;&lt;periodical&gt;&lt;full-title&gt;Cureus&lt;/full-title&gt;&lt;abbr-1&gt;Cureus&lt;/abbr-1&gt;&lt;/periodical&gt;&lt;alt-periodical&gt;&lt;full-title&gt;Cureus&lt;/full-title&gt;&lt;abbr-1&gt;Cureus&lt;/abbr-1&gt;&lt;/alt-periodical&gt;&lt;pages&gt;e723&lt;/pages&gt;&lt;volume&gt;8&lt;/volume&gt;&lt;number&gt;8&lt;/number&gt;&lt;edition&gt;2016/09/15&lt;/edition&gt;&lt;dates&gt;&lt;year&gt;2016&lt;/year&gt;&lt;pub-dates&gt;&lt;date&gt;Aug 04&lt;/date&gt;&lt;/pub-dates&gt;&lt;/dates&gt;&lt;isbn&gt;2168-8184 (Linking)&lt;/isbn&gt;&lt;accession-num&gt;27625909&lt;/accession-num&gt;&lt;urls&gt;&lt;/urls&gt;&lt;custom2&gt;PMC5010373&lt;/custom2&gt;&lt;electronic-resource-num&gt;10.7759/cureus.723&lt;/electronic-resource-num&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B6066A">
                <w:rPr>
                  <w:rFonts w:eastAsiaTheme="minorHAnsi" w:cs="굴림"/>
                  <w:noProof/>
                  <w:color w:val="000000"/>
                  <w:kern w:val="0"/>
                  <w:szCs w:val="20"/>
                  <w:vertAlign w:val="superscript"/>
                </w:rPr>
                <w:t>48</w:t>
              </w:r>
              <w:r w:rsidR="008B3538" w:rsidRPr="000F3174">
                <w:rPr>
                  <w:rFonts w:eastAsiaTheme="minorHAnsi" w:cs="굴림"/>
                  <w:color w:val="000000"/>
                  <w:kern w:val="0"/>
                  <w:szCs w:val="20"/>
                </w:rPr>
                <w:fldChar w:fldCharType="end"/>
              </w:r>
            </w:hyperlink>
          </w:p>
        </w:tc>
        <w:tc>
          <w:tcPr>
            <w:tcW w:w="994" w:type="dxa"/>
            <w:tcBorders>
              <w:top w:val="nil"/>
              <w:left w:val="nil"/>
              <w:bottom w:val="single" w:sz="12" w:space="0" w:color="FFFFFF"/>
              <w:right w:val="single" w:sz="12" w:space="0" w:color="FFFFFF"/>
            </w:tcBorders>
            <w:shd w:val="clear" w:color="000000" w:fill="DDEBF7"/>
            <w:noWrap/>
            <w:vAlign w:val="center"/>
            <w:hideMark/>
          </w:tcPr>
          <w:p w:rsidR="001256B6" w:rsidRPr="000F3174" w:rsidRDefault="001256B6" w:rsidP="00474F6A">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R</w:t>
            </w:r>
          </w:p>
        </w:tc>
        <w:tc>
          <w:tcPr>
            <w:tcW w:w="6340" w:type="dxa"/>
            <w:tcBorders>
              <w:top w:val="nil"/>
              <w:left w:val="nil"/>
              <w:bottom w:val="single" w:sz="12" w:space="0" w:color="FFFFFF"/>
              <w:right w:val="single" w:sz="12" w:space="0" w:color="FFFFFF"/>
            </w:tcBorders>
            <w:shd w:val="clear" w:color="000000" w:fill="DDEBF7"/>
            <w:vAlign w:val="center"/>
            <w:hideMark/>
          </w:tcPr>
          <w:p w:rsidR="001256B6" w:rsidRPr="000F3174" w:rsidRDefault="001256B6" w:rsidP="00474F6A">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improvement in pain scores &amp; functional disability scores</w:t>
            </w:r>
          </w:p>
        </w:tc>
      </w:tr>
      <w:tr w:rsidR="001256B6" w:rsidRPr="00215A4C" w:rsidTr="000F3174">
        <w:trPr>
          <w:trHeight w:val="900"/>
        </w:trPr>
        <w:tc>
          <w:tcPr>
            <w:tcW w:w="1686" w:type="dxa"/>
            <w:tcBorders>
              <w:top w:val="nil"/>
              <w:left w:val="single" w:sz="12" w:space="0" w:color="FFFFFF"/>
              <w:bottom w:val="single" w:sz="12" w:space="0" w:color="FFFFFF"/>
              <w:right w:val="single" w:sz="12" w:space="0" w:color="FFFFFF"/>
            </w:tcBorders>
            <w:shd w:val="clear" w:color="000000" w:fill="DDEBF7"/>
            <w:noWrap/>
            <w:vAlign w:val="center"/>
            <w:hideMark/>
          </w:tcPr>
          <w:p w:rsidR="001256B6" w:rsidRPr="000F3174" w:rsidRDefault="001256B6" w:rsidP="008B3538">
            <w:pPr>
              <w:widowControl/>
              <w:wordWrap/>
              <w:autoSpaceDE/>
              <w:autoSpaceDN/>
              <w:jc w:val="left"/>
              <w:rPr>
                <w:rFonts w:eastAsiaTheme="minorHAnsi" w:cs="굴림"/>
                <w:color w:val="000000"/>
                <w:kern w:val="0"/>
                <w:szCs w:val="20"/>
              </w:rPr>
            </w:pPr>
            <w:proofErr w:type="gramStart"/>
            <w:r w:rsidRPr="000F3174">
              <w:rPr>
                <w:rFonts w:eastAsiaTheme="minorHAnsi" w:cs="굴림"/>
                <w:color w:val="000000"/>
                <w:kern w:val="0"/>
                <w:szCs w:val="20"/>
              </w:rPr>
              <w:t>Manchikanti,L</w:t>
            </w:r>
            <w:proofErr w:type="gramEnd"/>
            <w:r w:rsidR="00257ABE">
              <w:fldChar w:fldCharType="begin"/>
            </w:r>
            <w:r w:rsidR="00257ABE">
              <w:instrText xml:space="preserve"> HYPERLINK \l "_ENREF_49" \o "Manchikanti, 2015 #10" </w:instrText>
            </w:r>
            <w:r w:rsidR="00257ABE">
              <w:fldChar w:fldCharType="separate"/>
            </w:r>
            <w:r w:rsidR="008B3538" w:rsidRPr="000F3174">
              <w:rPr>
                <w:rFonts w:eastAsiaTheme="minorHAnsi" w:cs="굴림"/>
                <w:color w:val="000000"/>
                <w:kern w:val="0"/>
                <w:szCs w:val="20"/>
              </w:rPr>
              <w:fldChar w:fldCharType="begin">
                <w:fldData xml:space="preserve">PEVuZE5vdGU+PENpdGU+PEF1dGhvcj5NYW5jaGlrYW50aTwvQXV0aG9yPjxZZWFyPjIwMTU8L1ll
YXI+PFJlY051bT4xMDwvUmVjTnVtPjxEaXNwbGF5VGV4dD48c3R5bGUgZmFjZT0ic3VwZXJzY3Jp
cHQiPjQ5PC9zdHlsZT48L0Rpc3BsYXlUZXh0PjxyZWNvcmQ+PHJlYy1udW1iZXI+MTA8L3JlYy1u
dW1iZXI+PGZvcmVpZ24ta2V5cz48a2V5IGFwcD0iRU4iIGRiLWlkPSJmZDJhOXowZjNlZXAwZGV4
NXpxdno5ZTJ6c2FlOXJmNWZwZmUiPjEwPC9rZXk+PC9mb3JlaWduLWtleXM+PHJlZi10eXBlIG5h
bWU9IkpvdXJuYWwgQXJ0aWNsZSI+MTc8L3JlZi10eXBlPjxjb250cmlidXRvcnM+PGF1dGhvcnM+
PGF1dGhvcj5NYW5jaGlrYW50aSwgTC48L2F1dGhvcj48YXV0aG9yPkJlbnlhbWluLCBSLiBNLjwv
YXV0aG9yPjxhdXRob3I+RmFsY28sIEYuIEouPC9hdXRob3I+PGF1dGhvcj5LYXllLCBBLiBELjwv
YXV0aG9yPjxhdXRob3I+SGlyc2NoLCBKLiBBLjwvYXV0aG9yPjwvYXV0aG9ycz48L2NvbnRyaWJ1
dG9ycz48YXV0aC1hZGRyZXNzPkRlcGFydG1lbnQgb2YgQW5lc3RoZXNpb2xvZ3kgYW5kIFBlcmlv
cGVyYXRpdmUgTWVkaWNpbmUsIFVuaXZlcnNpdHkgb2YgTG91aXN2aWxsZSwgTG91aXN2aWxsZSwg
S1ksIFVTQSwgZHJsbUB0aGVwYWlubWQuY29tLjwvYXV0aC1hZGRyZXNzPjx0aXRsZXM+PHRpdGxl
PkRvIEVwaWR1cmFsIEluamVjdGlvbnMgUHJvdmlkZSBTaG9ydC0gYW5kIExvbmctdGVybSBSZWxp
ZWYgZm9yIEx1bWJhciBEaXNjIEhlcm5pYXRpb24/IEEgU3lzdGVtYXRpYyBSZXZpZXc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5pY2FsIE9ydGhvcGFlZGljcyBhbmQgUmVsYXRlZCBSZXNlYXJjaDwvZnVsbC10aXRs
ZT48L2FsdC1wZXJpb2RpY2FsPjxwYWdlcz4xOTQwLTU2PC9wYWdlcz48dm9sdW1lPjQ3Mzwvdm9s
dW1lPjxudW1iZXI+NjwvbnVtYmVyPjxlZGl0aW9uPjIwMTQvMDIvMTI8L2VkaXRpb24+PGtleXdv
cmRzPjxrZXl3b3JkPkFuYWxnZXNpY3MvIGFkbWluaXN0cmF0aW9uICZhbXA7IGRvc2FnZS9hZHZl
cnNlIGVmZmVjdHM8L2tleXdvcmQ+PGtleXdvcmQ+Q2xpbmljYWwgQ29tcGV0ZW5jZTwva2V5d29y
ZD48a2V5d29yZD5GbHVvcm9zY29weTwva2V5d29yZD48a2V5d29yZD5IdW1hbnM8L2tleXdvcmQ+
PGtleXdvcmQ+SW5qZWN0aW9ucywgRXBpZHVyYWw8L2tleXdvcmQ+PGtleXdvcmQ+SW50ZXJ2ZXJ0
ZWJyYWwgRGlzYy8gZHJ1ZyBlZmZlY3RzL3BoeXNpb3BhdGhvbG9neTwva2V5d29yZD48a2V5d29y
ZD5JbnRlcnZlcnRlYnJhbCBEaXNjIERpc3BsYWNlbWVudC9kaWFnbm9zaXMvIGRydWcgdGhlcmFw
eS9waHlzaW9wYXRob2xvZ3k8L2tleXdvcmQ+PGtleXdvcmQ+THVtYmFyIFZlcnRlYnJhZS8gZHJ1
ZyBlZmZlY3RzL3BoeXNpb3BhdGhvbG9neTwva2V5d29yZD48a2V5d29yZD5QYWluIE1hbmFnZW1l
bnQvYWR2ZXJzZSBlZmZlY3RzLyBtZXRob2RzPC9rZXl3b3JkPjxrZXl3b3JkPlBhaW4gTWVhc3Vy
ZW1lbnQ8L2tleXdvcmQ+PGtleXdvcmQ+UmFkaW9ncmFwaHksIEludGVydmVudGlvbmFsPC9rZXl3
b3JkPjxrZXl3b3JkPlJlY292ZXJ5IG9mIEZ1bmN0aW9uPC9rZXl3b3JkPjxrZXl3b3JkPlRyZWF0
bWVudCBPdXRjb21lPC9rZXl3b3JkPjwva2V5d29yZHM+PGRhdGVzPjx5ZWFyPjIwMTU8L3llYXI+
PHB1Yi1kYXRlcz48ZGF0ZT5KdW48L2RhdGU+PC9wdWItZGF0ZXM+PC9kYXRlcz48aXNibj4xNTI4
LTExMzIgKEVsZWN0cm9uaWMpJiN4RDswMDA5LTkyMVggKExpbmtpbmcpPC9pc2JuPjxhY2Nlc3Np
b24tbnVtPjI0NTE1NDA0PC9hY2Nlc3Npb24tbnVtPjx1cmxzPjwvdXJscz48Y3VzdG9tMj5QTUM0
NDE5MDIwPC9jdXN0b20yPjxlbGVjdHJvbmljLXJlc291cmNlLW51bT4xMC4xMDA3L3MxMTk5OS0w
MTQtMzQ5MC00PC9lbGVjdHJvbmljLXJlc291cmNlLW51bT48cmVtb3RlLWRhdGFiYXNlLXByb3Zp
ZGVyPk5MTTwvcmVtb3RlLWRhdGFiYXNlLXByb3ZpZGVyPjxsYW5ndWFnZT5lbmc8L2xhbmd1YWdl
PjwvcmVjb3JkPjwvQ2l0ZT48L0VuZE5vdGU+AG==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NYW5jaGlrYW50aTwvQXV0aG9yPjxZZWFyPjIwMTU8L1ll
YXI+PFJlY051bT4xMDwvUmVjTnVtPjxEaXNwbGF5VGV4dD48c3R5bGUgZmFjZT0ic3VwZXJzY3Jp
cHQiPjQ5PC9zdHlsZT48L0Rpc3BsYXlUZXh0PjxyZWNvcmQ+PHJlYy1udW1iZXI+MTA8L3JlYy1u
dW1iZXI+PGZvcmVpZ24ta2V5cz48a2V5IGFwcD0iRU4iIGRiLWlkPSJmZDJhOXowZjNlZXAwZGV4
NXpxdno5ZTJ6c2FlOXJmNWZwZmUiPjEwPC9rZXk+PC9mb3JlaWduLWtleXM+PHJlZi10eXBlIG5h
bWU9IkpvdXJuYWwgQXJ0aWNsZSI+MTc8L3JlZi10eXBlPjxjb250cmlidXRvcnM+PGF1dGhvcnM+
PGF1dGhvcj5NYW5jaGlrYW50aSwgTC48L2F1dGhvcj48YXV0aG9yPkJlbnlhbWluLCBSLiBNLjwv
YXV0aG9yPjxhdXRob3I+RmFsY28sIEYuIEouPC9hdXRob3I+PGF1dGhvcj5LYXllLCBBLiBELjwv
YXV0aG9yPjxhdXRob3I+SGlyc2NoLCBKLiBBLjwvYXV0aG9yPjwvYXV0aG9ycz48L2NvbnRyaWJ1
dG9ycz48YXV0aC1hZGRyZXNzPkRlcGFydG1lbnQgb2YgQW5lc3RoZXNpb2xvZ3kgYW5kIFBlcmlv
cGVyYXRpdmUgTWVkaWNpbmUsIFVuaXZlcnNpdHkgb2YgTG91aXN2aWxsZSwgTG91aXN2aWxsZSwg
S1ksIFVTQSwgZHJsbUB0aGVwYWlubWQuY29tLjwvYXV0aC1hZGRyZXNzPjx0aXRsZXM+PHRpdGxl
PkRvIEVwaWR1cmFsIEluamVjdGlvbnMgUHJvdmlkZSBTaG9ydC0gYW5kIExvbmctdGVybSBSZWxp
ZWYgZm9yIEx1bWJhciBEaXNjIEhlcm5pYXRpb24/IEEgU3lzdGVtYXRpYyBSZXZpZXc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5pY2FsIE9ydGhvcGFlZGljcyBhbmQgUmVsYXRlZCBSZXNlYXJjaDwvZnVsbC10aXRs
ZT48L2FsdC1wZXJpb2RpY2FsPjxwYWdlcz4xOTQwLTU2PC9wYWdlcz48dm9sdW1lPjQ3Mzwvdm9s
dW1lPjxudW1iZXI+NjwvbnVtYmVyPjxlZGl0aW9uPjIwMTQvMDIvMTI8L2VkaXRpb24+PGtleXdv
cmRzPjxrZXl3b3JkPkFuYWxnZXNpY3MvIGFkbWluaXN0cmF0aW9uICZhbXA7IGRvc2FnZS9hZHZl
cnNlIGVmZmVjdHM8L2tleXdvcmQ+PGtleXdvcmQ+Q2xpbmljYWwgQ29tcGV0ZW5jZTwva2V5d29y
ZD48a2V5d29yZD5GbHVvcm9zY29weTwva2V5d29yZD48a2V5d29yZD5IdW1hbnM8L2tleXdvcmQ+
PGtleXdvcmQ+SW5qZWN0aW9ucywgRXBpZHVyYWw8L2tleXdvcmQ+PGtleXdvcmQ+SW50ZXJ2ZXJ0
ZWJyYWwgRGlzYy8gZHJ1ZyBlZmZlY3RzL3BoeXNpb3BhdGhvbG9neTwva2V5d29yZD48a2V5d29y
ZD5JbnRlcnZlcnRlYnJhbCBEaXNjIERpc3BsYWNlbWVudC9kaWFnbm9zaXMvIGRydWcgdGhlcmFw
eS9waHlzaW9wYXRob2xvZ3k8L2tleXdvcmQ+PGtleXdvcmQ+THVtYmFyIFZlcnRlYnJhZS8gZHJ1
ZyBlZmZlY3RzL3BoeXNpb3BhdGhvbG9neTwva2V5d29yZD48a2V5d29yZD5QYWluIE1hbmFnZW1l
bnQvYWR2ZXJzZSBlZmZlY3RzLyBtZXRob2RzPC9rZXl3b3JkPjxrZXl3b3JkPlBhaW4gTWVhc3Vy
ZW1lbnQ8L2tleXdvcmQ+PGtleXdvcmQ+UmFkaW9ncmFwaHksIEludGVydmVudGlvbmFsPC9rZXl3
b3JkPjxrZXl3b3JkPlJlY292ZXJ5IG9mIEZ1bmN0aW9uPC9rZXl3b3JkPjxrZXl3b3JkPlRyZWF0
bWVudCBPdXRjb21lPC9rZXl3b3JkPjwva2V5d29yZHM+PGRhdGVzPjx5ZWFyPjIwMTU8L3llYXI+
PHB1Yi1kYXRlcz48ZGF0ZT5KdW48L2RhdGU+PC9wdWItZGF0ZXM+PC9kYXRlcz48aXNibj4xNTI4
LTExMzIgKEVsZWN0cm9uaWMpJiN4RDswMDA5LTkyMVggKExpbmtpbmcpPC9pc2JuPjxhY2Nlc3Np
b24tbnVtPjI0NTE1NDA0PC9hY2Nlc3Npb24tbnVtPjx1cmxzPjwvdXJscz48Y3VzdG9tMj5QTUM0
NDE5MDIwPC9jdXN0b20yPjxlbGVjdHJvbmljLXJlc291cmNlLW51bT4xMC4xMDA3L3MxMTk5OS0w
MTQtMzQ5MC00PC9lbGVjdHJvbmljLXJlc291cmNlLW51bT48cmVtb3RlLWRhdGFiYXNlLXByb3Zp
ZGVyPk5MTTwvcmVtb3RlLWRhdGFiYXNlLXByb3ZpZGVyPjxsYW5ndWFnZT5lbmc8L2xhbmd1YWdl
PjwvcmVjb3JkPjwvQ2l0ZT48L0VuZE5vdGU+AG==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B6066A">
              <w:rPr>
                <w:rFonts w:eastAsiaTheme="minorHAnsi" w:cs="굴림"/>
                <w:noProof/>
                <w:color w:val="000000"/>
                <w:kern w:val="0"/>
                <w:szCs w:val="20"/>
                <w:vertAlign w:val="superscript"/>
              </w:rPr>
              <w:t>49</w:t>
            </w:r>
            <w:r w:rsidR="008B3538" w:rsidRPr="000F3174">
              <w:rPr>
                <w:rFonts w:eastAsiaTheme="minorHAnsi" w:cs="굴림"/>
                <w:color w:val="000000"/>
                <w:kern w:val="0"/>
                <w:szCs w:val="20"/>
              </w:rPr>
              <w:fldChar w:fldCharType="end"/>
            </w:r>
            <w:r w:rsidR="00257ABE">
              <w:rPr>
                <w:rFonts w:eastAsiaTheme="minorHAnsi" w:cs="굴림"/>
                <w:color w:val="000000"/>
                <w:kern w:val="0"/>
                <w:szCs w:val="20"/>
              </w:rPr>
              <w:fldChar w:fldCharType="end"/>
            </w:r>
          </w:p>
        </w:tc>
        <w:tc>
          <w:tcPr>
            <w:tcW w:w="994" w:type="dxa"/>
            <w:tcBorders>
              <w:top w:val="nil"/>
              <w:left w:val="nil"/>
              <w:bottom w:val="single" w:sz="12" w:space="0" w:color="FFFFFF"/>
              <w:right w:val="single" w:sz="12" w:space="0" w:color="FFFFFF"/>
            </w:tcBorders>
            <w:shd w:val="clear" w:color="000000" w:fill="DDEBF7"/>
            <w:noWrap/>
            <w:vAlign w:val="center"/>
            <w:hideMark/>
          </w:tcPr>
          <w:p w:rsidR="001256B6" w:rsidRPr="000F3174" w:rsidRDefault="001256B6" w:rsidP="00474F6A">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R</w:t>
            </w:r>
          </w:p>
        </w:tc>
        <w:tc>
          <w:tcPr>
            <w:tcW w:w="6340" w:type="dxa"/>
            <w:tcBorders>
              <w:top w:val="nil"/>
              <w:left w:val="nil"/>
              <w:bottom w:val="single" w:sz="12" w:space="0" w:color="FFFFFF"/>
              <w:right w:val="single" w:sz="12" w:space="0" w:color="FFFFFF"/>
            </w:tcBorders>
            <w:shd w:val="clear" w:color="000000" w:fill="DDEBF7"/>
            <w:vAlign w:val="center"/>
            <w:hideMark/>
          </w:tcPr>
          <w:p w:rsidR="001256B6" w:rsidRPr="000F3174" w:rsidRDefault="001256B6" w:rsidP="00474F6A">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trong evidence in chronic pain of disc herniation in short term &amp; moderate evidence in long term</w:t>
            </w:r>
          </w:p>
        </w:tc>
      </w:tr>
      <w:tr w:rsidR="001256B6" w:rsidRPr="00215A4C" w:rsidTr="000F3174">
        <w:trPr>
          <w:trHeight w:val="1050"/>
        </w:trPr>
        <w:tc>
          <w:tcPr>
            <w:tcW w:w="1686" w:type="dxa"/>
            <w:tcBorders>
              <w:top w:val="nil"/>
              <w:left w:val="single" w:sz="12" w:space="0" w:color="FFFFFF"/>
              <w:bottom w:val="single" w:sz="12" w:space="0" w:color="FFFFFF"/>
              <w:right w:val="single" w:sz="12" w:space="0" w:color="FFFFFF"/>
            </w:tcBorders>
            <w:shd w:val="clear" w:color="000000" w:fill="DDEBF7"/>
            <w:noWrap/>
            <w:vAlign w:val="center"/>
            <w:hideMark/>
          </w:tcPr>
          <w:p w:rsidR="001256B6" w:rsidRPr="000F3174" w:rsidRDefault="001256B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Kozlov, N</w:t>
            </w:r>
            <w:hyperlink w:anchor="_ENREF_50" w:tooltip="Kozlov, 2015 #9"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Kozlov&lt;/Author&gt;&lt;Year&gt;2015&lt;/Year&gt;&lt;RecNum&gt;9&lt;/RecNum&gt;&lt;DisplayText&gt;&lt;style face="superscript"&gt;50&lt;/style&gt;&lt;/DisplayText&gt;&lt;record&gt;&lt;rec-number&gt;9&lt;/rec-number&gt;&lt;foreign-keys&gt;&lt;key app="EN" db-id="fd2a9z0f3eep0dex5zqvz9e2zsae9rf5fpfe"&gt;9&lt;/key&gt;&lt;/foreign-keys&gt;&lt;ref-type name="Journal Article"&gt;17&lt;/ref-type&gt;&lt;contributors&gt;&lt;authors&gt;&lt;author&gt;Kozlov, N.&lt;/author&gt;&lt;author&gt;Benzon, H. T.&lt;/author&gt;&lt;author&gt;Malik, K.&lt;/author&gt;&lt;/authors&gt;&lt;/contributors&gt;&lt;auth-address&gt;Department of Anesthesiology, Northwestern University Feinberg School of Medicine, Chicago, IL, USA - hbenzon@nmff.org.&lt;/auth-address&gt;&lt;titles&gt;&lt;title&gt;Epidural steroid injections: update on efficacy, safety, and newer medications for injection&lt;/title&gt;&lt;secondary-title&gt;Minerva Anestesiol&lt;/secondary-title&gt;&lt;alt-title&gt;Minerva anestesiologica&lt;/alt-title&gt;&lt;/titles&gt;&lt;periodical&gt;&lt;full-title&gt;Minerva Anestesiol&lt;/full-title&gt;&lt;abbr-1&gt;Minerva anestesiologica&lt;/abbr-1&gt;&lt;/periodical&gt;&lt;alt-periodical&gt;&lt;full-title&gt;Minerva Anestesiol&lt;/full-title&gt;&lt;abbr-1&gt;Minerva anestesiologica&lt;/abbr-1&gt;&lt;/alt-periodical&gt;&lt;pages&gt;901-9&lt;/pages&gt;&lt;volume&gt;81&lt;/volume&gt;&lt;number&gt;8&lt;/number&gt;&lt;edition&gt;2014/10/15&lt;/edition&gt;&lt;keywords&gt;&lt;keyword&gt;Cost-Benefit Analysis&lt;/keyword&gt;&lt;keyword&gt;Humans&lt;/keyword&gt;&lt;keyword&gt;Injections, Epidural/economics/ methods&lt;/keyword&gt;&lt;keyword&gt;Low Back Pain/drug therapy&lt;/keyword&gt;&lt;keyword&gt;Pain/ drug therapy/economics&lt;/keyword&gt;&lt;keyword&gt;Steroids/administration &amp;amp; dosage/adverse effects/ therapeutic use&lt;/keyword&gt;&lt;/keywords&gt;&lt;dates&gt;&lt;year&gt;2015&lt;/year&gt;&lt;pub-dates&gt;&lt;date&gt;Aug&lt;/date&gt;&lt;/pub-dates&gt;&lt;/dates&gt;&lt;isbn&gt;1827-1596 (Electronic)&amp;#xD;0375-9393 (Linking)&lt;/isbn&gt;&lt;accession-num&gt;25311951&lt;/accession-num&gt;&lt;urls&gt;&lt;/urls&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B6066A">
                <w:rPr>
                  <w:rFonts w:eastAsiaTheme="minorHAnsi" w:cs="굴림"/>
                  <w:noProof/>
                  <w:color w:val="000000"/>
                  <w:kern w:val="0"/>
                  <w:szCs w:val="20"/>
                  <w:vertAlign w:val="superscript"/>
                </w:rPr>
                <w:t>50</w:t>
              </w:r>
              <w:r w:rsidR="008B3538" w:rsidRPr="000F3174">
                <w:rPr>
                  <w:rFonts w:eastAsiaTheme="minorHAnsi" w:cs="굴림"/>
                  <w:color w:val="000000"/>
                  <w:kern w:val="0"/>
                  <w:szCs w:val="20"/>
                </w:rPr>
                <w:fldChar w:fldCharType="end"/>
              </w:r>
            </w:hyperlink>
          </w:p>
        </w:tc>
        <w:tc>
          <w:tcPr>
            <w:tcW w:w="994" w:type="dxa"/>
            <w:tcBorders>
              <w:top w:val="nil"/>
              <w:left w:val="nil"/>
              <w:bottom w:val="single" w:sz="12" w:space="0" w:color="FFFFFF"/>
              <w:right w:val="single" w:sz="12" w:space="0" w:color="FFFFFF"/>
            </w:tcBorders>
            <w:shd w:val="clear" w:color="000000" w:fill="DDEBF7"/>
            <w:noWrap/>
            <w:vAlign w:val="center"/>
            <w:hideMark/>
          </w:tcPr>
          <w:p w:rsidR="001256B6" w:rsidRPr="000F3174" w:rsidRDefault="001256B6" w:rsidP="00474F6A">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R</w:t>
            </w:r>
          </w:p>
        </w:tc>
        <w:tc>
          <w:tcPr>
            <w:tcW w:w="6340" w:type="dxa"/>
            <w:tcBorders>
              <w:top w:val="nil"/>
              <w:left w:val="nil"/>
              <w:bottom w:val="single" w:sz="12" w:space="0" w:color="FFFFFF"/>
              <w:right w:val="single" w:sz="12" w:space="0" w:color="FFFFFF"/>
            </w:tcBorders>
            <w:shd w:val="clear" w:color="000000" w:fill="DDEBF7"/>
            <w:vAlign w:val="center"/>
            <w:hideMark/>
          </w:tcPr>
          <w:p w:rsidR="001256B6" w:rsidRPr="000F3174" w:rsidRDefault="001256B6" w:rsidP="00474F6A">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educe healthcare costs by reducing healthcare utilization and/or the need for surgical intervention</w:t>
            </w:r>
          </w:p>
        </w:tc>
      </w:tr>
      <w:tr w:rsidR="001256B6" w:rsidRPr="00215A4C" w:rsidTr="000F3174">
        <w:trPr>
          <w:trHeight w:val="1200"/>
        </w:trPr>
        <w:tc>
          <w:tcPr>
            <w:tcW w:w="1686" w:type="dxa"/>
            <w:tcBorders>
              <w:top w:val="nil"/>
              <w:left w:val="single" w:sz="12" w:space="0" w:color="FFFFFF"/>
              <w:bottom w:val="single" w:sz="12" w:space="0" w:color="FFFFFF"/>
              <w:right w:val="single" w:sz="12" w:space="0" w:color="FFFFFF"/>
            </w:tcBorders>
            <w:shd w:val="clear" w:color="000000" w:fill="DDEBF7"/>
            <w:noWrap/>
            <w:vAlign w:val="center"/>
            <w:hideMark/>
          </w:tcPr>
          <w:p w:rsidR="001256B6" w:rsidRPr="000F3174" w:rsidRDefault="001256B6" w:rsidP="008B3538">
            <w:pPr>
              <w:widowControl/>
              <w:wordWrap/>
              <w:autoSpaceDE/>
              <w:autoSpaceDN/>
              <w:jc w:val="left"/>
              <w:rPr>
                <w:rFonts w:eastAsiaTheme="minorHAnsi" w:cs="굴림"/>
                <w:color w:val="000000"/>
                <w:kern w:val="0"/>
                <w:szCs w:val="20"/>
                <w:vertAlign w:val="superscript"/>
              </w:rPr>
            </w:pPr>
            <w:r w:rsidRPr="000F3174">
              <w:rPr>
                <w:rFonts w:eastAsiaTheme="minorHAnsi" w:cs="굴림"/>
                <w:color w:val="000000"/>
                <w:kern w:val="0"/>
                <w:szCs w:val="20"/>
              </w:rPr>
              <w:t>Bicket, MC</w:t>
            </w:r>
            <w:hyperlink w:anchor="_ENREF_51" w:tooltip="Bicket, 2015 #3" w:history="1">
              <w:r w:rsidR="008B3538" w:rsidRPr="000F3174">
                <w:rPr>
                  <w:rFonts w:eastAsiaTheme="minorHAnsi" w:cs="굴림"/>
                  <w:color w:val="000000"/>
                  <w:kern w:val="0"/>
                  <w:szCs w:val="20"/>
                </w:rPr>
                <w:fldChar w:fldCharType="begin">
                  <w:fldData xml:space="preserve">PEVuZE5vdGU+PENpdGU+PEF1dGhvcj5CaWNrZXQ8L0F1dGhvcj48WWVhcj4yMDE1PC9ZZWFyPjxS
ZWNOdW0+MzwvUmVjTnVtPjxEaXNwbGF5VGV4dD48c3R5bGUgZmFjZT0ic3VwZXJzY3JpcHQiPjUx
PC9zdHlsZT48L0Rpc3BsYXlUZXh0PjxyZWNvcmQ+PHJlYy1udW1iZXI+MzwvcmVjLW51bWJlcj48
Zm9yZWlnbi1rZXlzPjxrZXkgYXBwPSJFTiIgZGItaWQ9ImZkMmE5ejBmM2VlcDBkZXg1enF2ejll
MnpzYWU5cmY1ZnBmZSI+Mzwva2V5PjwvZm9yZWlnbi1rZXlzPjxyZWYtdHlwZSBuYW1lPSJKb3Vy
bmFsIEFydGljbGUiPjE3PC9yZWYtdHlwZT48Y29udHJpYnV0b3JzPjxhdXRob3JzPjxhdXRob3I+
Qmlja2V0LCBNLiBDLjwvYXV0aG9yPjxhdXRob3I+SG9yb3dpdHosIEouIE0uPC9hdXRob3I+PGF1
dGhvcj5CZW56b24sIEguIFQuPC9hdXRob3I+PGF1dGhvcj5Db2hlbiwgUy4gUC48L2F1dGhvcj48
L2F1dGhvcnM+PC9jb250cmlidXRvcnM+PGF1dGgtYWRkcmVzcz5EZXBhcnRtZW50IG9mIEFuZXN0
aGVzaW9sb2d5LCBDcml0aWNhbCBDYXJlIGFuZCBQYWluIE1lZGljaW5lLCBNYXNzYWNodXNldHRz
IEdlbmVyYWwgSG9zcGl0YWwsIDU1IEZydWl0IFN0cmVldCwgQm9zdG9uLCBNQSAwMjExNCwgVVNB
LiBFbGVjdHJvbmljIGFkZHJlc3M6IG1iaWNrZXRAcGFydG5lcnMub3JnLiYjeEQ7RGVwYXJ0bWVu
dCBvZiBBbmVzdGhlc2lvbG9neSwgQ3JpdGljYWwgQ2FyZSBhbmQgUGFpbiBNZWRpY2luZSwgTWFz
c2FjaHVzZXR0cyBHZW5lcmFsIEhvc3BpdGFsLCA1NSBGcnVpdCBTdHJlZXQsIEJvc3RvbiwgTUEg
MDIxMTQsIFVTQTsgRGVwYXJ0bWVudCBvZiBBbmVzdGhlc2lvbG9neSAmYW1wOyBDcml0aWNhbCBD
YXJlIE1lZGljaW5lLCBKb2hucyBIb3BraW5zIFNjaG9vbCBvZiBNZWRpY2luZSwgMTgwMCBPcmxl
YW5zIFN0cmVldCwgWmF5ZWQgQnVpbGRpbmcgUm9vbSBSbSA2MjIwLCBCYWx0aW1vcmUsIE1ELCBV
U0EgMjEyODcuJiN4RDtEZXBhcnRtZW50IG9mIEFuZXN0aGVzaW9sb2d5LCBOb3J0aHdlc3Rlcm4g
U2Nob29sIG9mIE1lZGljaW5lLCA2NzUgTi4gU3QsIENsYWlyIEdhbHRlciAxNy0yMDAsIENoaWNh
Z28sIElMIDYwNjExLCBVU0EuJiN4RDtEZXBhcnRtZW50IG9mIEFuZXN0aGVzaW9sb2d5IGFuZCBD
cml0aWNhbCBDYXJlIE1lZGljaW5lLCBKb2hucyBIb3BraW5zIFVuaXZlcnNpdHkgU2Nob29sIG9m
IE1lZGljaW5lLCA1NTAgTi4gQnJvYWR3YXksIFN0ZSAzMDEsIEJhbHRpbW9yZSwgTUQgMjEwMjks
IFVTQTsgRGVwYXJ0bWVudCBvZiBBbmVzdGhlc2lvbG9neSwgV2FsdGVyIFJlZWQgTmF0aW9uYWwg
TWlsaXRhcnkgTWVkaWNhbCBDZW50ZXIsIDg5MDEgV2lzY29uc2luIEF2ZS4sIEJldGhlc2RhLCBN
RCAyMDg4OSwgVVNBLjwvYXV0aC1hZGRyZXNzPjx0aXRsZXM+PHRpdGxlPkVwaWR1cmFsIGluamVj
dGlvbnMgaW4gcHJldmVudGlvbiBvZiBzdXJnZXJ5IGZvciBzcGluYWwgcGFpbjogc3lzdGVtYXRp
YyByZXZpZXcgYW5kIG1ldGEtYW5hbHlzaXMgb2YgcmFuZG9taXplZCBjb250cm9sbGVkIHRyaWFs
czwvdGl0bGU+PHNlY29uZGFyeS10aXRsZT5TcGluZSBKPC9zZWNvbmRhcnktdGl0bGU+PGFsdC10
aXRsZT5UaGUgc3BpbmUgam91cm5hbCA6IG9mZmljaWFsIGpvdXJuYWwgb2YgdGhlIE5vcnRoIEFt
ZXJpY2FuIFNwaW5lIFNvY2lldHk8L2FsdC10aXRsZT48L3RpdGxlcz48cGVyaW9kaWNhbD48ZnVs
bC10aXRsZT5TcGluZSBKPC9mdWxsLXRpdGxlPjxhYmJyLTE+VGhlIHNwaW5lIGpvdXJuYWwgOiBv
ZmZpY2lhbCBqb3VybmFsIG9mIHRoZSBOb3J0aCBBbWVyaWNhbiBTcGluZSBTb2NpZXR5PC9hYmJy
LTE+PC9wZXJpb2RpY2FsPjxhbHQtcGVyaW9kaWNhbD48ZnVsbC10aXRsZT5TcGluZSBKPC9mdWxs
LXRpdGxlPjxhYmJyLTE+VGhlIHNwaW5lIGpvdXJuYWwgOiBvZmZpY2lhbCBqb3VybmFsIG9mIHRo
ZSBOb3J0aCBBbWVyaWNhbiBTcGluZSBTb2NpZXR5PC9hYmJyLTE+PC9hbHQtcGVyaW9kaWNhbD48
cGFnZXM+MzQ4LTYyPC9wYWdlcz48dm9sdW1lPjE1PC92b2x1bWU+PG51bWJlcj4yPC9udW1iZXI+
PGVkaXRpb24+MjAxNC8xMi8wMzwvZWRpdGlvbj48a2V5d29yZHM+PGtleXdvcmQ+SHVtYW5zPC9r
ZXl3b3JkPjxrZXl3b3JkPkluamVjdGlvbnMsIEVwaWR1cmFsPC9rZXl3b3JkPjxrZXl3b3JkPkxv
dyBCYWNrIFBhaW4vIGRydWcgdGhlcmFweS9zdXJnZXJ5PC9rZXl3b3JkPjxrZXl3b3JkPlJhbmRv
bWl6ZWQgQ29udHJvbGxlZCBUcmlhbHMgYXMgVG9waWM8L2tleXdvcmQ+PGtleXdvcmQ+VHJlYXRt
ZW50IE91dGNvbWU8L2tleXdvcmQ+PC9rZXl3b3Jkcz48ZGF0ZXM+PHllYXI+MjAxNTwveWVhcj48
cHViLWRhdGVzPjxkYXRlPkZlYiAwMTwvZGF0ZT48L3B1Yi1kYXRlcz48L2RhdGVzPjxpc2JuPjE4
NzgtMTYzMiAoRWxlY3Ryb25pYykmI3hEOzE1MjktOTQzMCAoTGlua2luZyk8L2lzYm4+PGFjY2Vz
c2lvbi1udW0+MjU0NjM0MDA8L2FjY2Vzc2lvbi1udW0+PHVybHM+PC91cmxzPjxlbGVjdHJvbmlj
LXJlc291cmNlLW51bT4xMC4xMDE2L2ouc3BpbmVlLjIwMTQuMTAuMDExPC9lbGVjdHJvbmljLXJl
c291cmNlLW51bT48cmVtb3RlLWRhdGFiYXNlLXByb3ZpZGVyPk5MTTwvcmVtb3RlLWRhdGFiYXNl
LXByb3ZpZGVyPjxsYW5ndWFnZT5lbmc8L2xhbmd1YWdlPjwvcmVjb3JkPjwvQ2l0ZT48L0VuZE5v
dGU+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CaWNrZXQ8L0F1dGhvcj48WWVhcj4yMDE1PC9ZZWFyPjxS
ZWNOdW0+MzwvUmVjTnVtPjxEaXNwbGF5VGV4dD48c3R5bGUgZmFjZT0ic3VwZXJzY3JpcHQiPjUx
PC9zdHlsZT48L0Rpc3BsYXlUZXh0PjxyZWNvcmQ+PHJlYy1udW1iZXI+MzwvcmVjLW51bWJlcj48
Zm9yZWlnbi1rZXlzPjxrZXkgYXBwPSJFTiIgZGItaWQ9ImZkMmE5ejBmM2VlcDBkZXg1enF2ejll
MnpzYWU5cmY1ZnBmZSI+Mzwva2V5PjwvZm9yZWlnbi1rZXlzPjxyZWYtdHlwZSBuYW1lPSJKb3Vy
bmFsIEFydGljbGUiPjE3PC9yZWYtdHlwZT48Y29udHJpYnV0b3JzPjxhdXRob3JzPjxhdXRob3I+
Qmlja2V0LCBNLiBDLjwvYXV0aG9yPjxhdXRob3I+SG9yb3dpdHosIEouIE0uPC9hdXRob3I+PGF1
dGhvcj5CZW56b24sIEguIFQuPC9hdXRob3I+PGF1dGhvcj5Db2hlbiwgUy4gUC48L2F1dGhvcj48
L2F1dGhvcnM+PC9jb250cmlidXRvcnM+PGF1dGgtYWRkcmVzcz5EZXBhcnRtZW50IG9mIEFuZXN0
aGVzaW9sb2d5LCBDcml0aWNhbCBDYXJlIGFuZCBQYWluIE1lZGljaW5lLCBNYXNzYWNodXNldHRz
IEdlbmVyYWwgSG9zcGl0YWwsIDU1IEZydWl0IFN0cmVldCwgQm9zdG9uLCBNQSAwMjExNCwgVVNB
LiBFbGVjdHJvbmljIGFkZHJlc3M6IG1iaWNrZXRAcGFydG5lcnMub3JnLiYjeEQ7RGVwYXJ0bWVu
dCBvZiBBbmVzdGhlc2lvbG9neSwgQ3JpdGljYWwgQ2FyZSBhbmQgUGFpbiBNZWRpY2luZSwgTWFz
c2FjaHVzZXR0cyBHZW5lcmFsIEhvc3BpdGFsLCA1NSBGcnVpdCBTdHJlZXQsIEJvc3RvbiwgTUEg
MDIxMTQsIFVTQTsgRGVwYXJ0bWVudCBvZiBBbmVzdGhlc2lvbG9neSAmYW1wOyBDcml0aWNhbCBD
YXJlIE1lZGljaW5lLCBKb2hucyBIb3BraW5zIFNjaG9vbCBvZiBNZWRpY2luZSwgMTgwMCBPcmxl
YW5zIFN0cmVldCwgWmF5ZWQgQnVpbGRpbmcgUm9vbSBSbSA2MjIwLCBCYWx0aW1vcmUsIE1ELCBV
U0EgMjEyODcuJiN4RDtEZXBhcnRtZW50IG9mIEFuZXN0aGVzaW9sb2d5LCBOb3J0aHdlc3Rlcm4g
U2Nob29sIG9mIE1lZGljaW5lLCA2NzUgTi4gU3QsIENsYWlyIEdhbHRlciAxNy0yMDAsIENoaWNh
Z28sIElMIDYwNjExLCBVU0EuJiN4RDtEZXBhcnRtZW50IG9mIEFuZXN0aGVzaW9sb2d5IGFuZCBD
cml0aWNhbCBDYXJlIE1lZGljaW5lLCBKb2hucyBIb3BraW5zIFVuaXZlcnNpdHkgU2Nob29sIG9m
IE1lZGljaW5lLCA1NTAgTi4gQnJvYWR3YXksIFN0ZSAzMDEsIEJhbHRpbW9yZSwgTUQgMjEwMjks
IFVTQTsgRGVwYXJ0bWVudCBvZiBBbmVzdGhlc2lvbG9neSwgV2FsdGVyIFJlZWQgTmF0aW9uYWwg
TWlsaXRhcnkgTWVkaWNhbCBDZW50ZXIsIDg5MDEgV2lzY29uc2luIEF2ZS4sIEJldGhlc2RhLCBN
RCAyMDg4OSwgVVNBLjwvYXV0aC1hZGRyZXNzPjx0aXRsZXM+PHRpdGxlPkVwaWR1cmFsIGluamVj
dGlvbnMgaW4gcHJldmVudGlvbiBvZiBzdXJnZXJ5IGZvciBzcGluYWwgcGFpbjogc3lzdGVtYXRp
YyByZXZpZXcgYW5kIG1ldGEtYW5hbHlzaXMgb2YgcmFuZG9taXplZCBjb250cm9sbGVkIHRyaWFs
czwvdGl0bGU+PHNlY29uZGFyeS10aXRsZT5TcGluZSBKPC9zZWNvbmRhcnktdGl0bGU+PGFsdC10
aXRsZT5UaGUgc3BpbmUgam91cm5hbCA6IG9mZmljaWFsIGpvdXJuYWwgb2YgdGhlIE5vcnRoIEFt
ZXJpY2FuIFNwaW5lIFNvY2lldHk8L2FsdC10aXRsZT48L3RpdGxlcz48cGVyaW9kaWNhbD48ZnVs
bC10aXRsZT5TcGluZSBKPC9mdWxsLXRpdGxlPjxhYmJyLTE+VGhlIHNwaW5lIGpvdXJuYWwgOiBv
ZmZpY2lhbCBqb3VybmFsIG9mIHRoZSBOb3J0aCBBbWVyaWNhbiBTcGluZSBTb2NpZXR5PC9hYmJy
LTE+PC9wZXJpb2RpY2FsPjxhbHQtcGVyaW9kaWNhbD48ZnVsbC10aXRsZT5TcGluZSBKPC9mdWxs
LXRpdGxlPjxhYmJyLTE+VGhlIHNwaW5lIGpvdXJuYWwgOiBvZmZpY2lhbCBqb3VybmFsIG9mIHRo
ZSBOb3J0aCBBbWVyaWNhbiBTcGluZSBTb2NpZXR5PC9hYmJyLTE+PC9hbHQtcGVyaW9kaWNhbD48
cGFnZXM+MzQ4LTYyPC9wYWdlcz48dm9sdW1lPjE1PC92b2x1bWU+PG51bWJlcj4yPC9udW1iZXI+
PGVkaXRpb24+MjAxNC8xMi8wMzwvZWRpdGlvbj48a2V5d29yZHM+PGtleXdvcmQ+SHVtYW5zPC9r
ZXl3b3JkPjxrZXl3b3JkPkluamVjdGlvbnMsIEVwaWR1cmFsPC9rZXl3b3JkPjxrZXl3b3JkPkxv
dyBCYWNrIFBhaW4vIGRydWcgdGhlcmFweS9zdXJnZXJ5PC9rZXl3b3JkPjxrZXl3b3JkPlJhbmRv
bWl6ZWQgQ29udHJvbGxlZCBUcmlhbHMgYXMgVG9waWM8L2tleXdvcmQ+PGtleXdvcmQ+VHJlYXRt
ZW50IE91dGNvbWU8L2tleXdvcmQ+PC9rZXl3b3Jkcz48ZGF0ZXM+PHllYXI+MjAxNTwveWVhcj48
cHViLWRhdGVzPjxkYXRlPkZlYiAwMTwvZGF0ZT48L3B1Yi1kYXRlcz48L2RhdGVzPjxpc2JuPjE4
NzgtMTYzMiAoRWxlY3Ryb25pYykmI3hEOzE1MjktOTQzMCAoTGlua2luZyk8L2lzYm4+PGFjY2Vz
c2lvbi1udW0+MjU0NjM0MDA8L2FjY2Vzc2lvbi1udW0+PHVybHM+PC91cmxzPjxlbGVjdHJvbmlj
LXJlc291cmNlLW51bT4xMC4xMDE2L2ouc3BpbmVlLjIwMTQuMTAuMDExPC9lbGVjdHJvbmljLXJl
c291cmNlLW51bT48cmVtb3RlLWRhdGFiYXNlLXByb3ZpZGVyPk5MTTwvcmVtb3RlLWRhdGFiYXNl
LXByb3ZpZGVyPjxsYW5ndWFnZT5lbmc8L2xhbmd1YWdlPjwvcmVjb3JkPjwvQ2l0ZT48L0VuZE5v
dGU+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B6066A">
                <w:rPr>
                  <w:rFonts w:eastAsiaTheme="minorHAnsi" w:cs="굴림"/>
                  <w:noProof/>
                  <w:color w:val="000000"/>
                  <w:kern w:val="0"/>
                  <w:szCs w:val="20"/>
                  <w:vertAlign w:val="superscript"/>
                </w:rPr>
                <w:t>51</w:t>
              </w:r>
              <w:r w:rsidR="008B3538" w:rsidRPr="000F3174">
                <w:rPr>
                  <w:rFonts w:eastAsiaTheme="minorHAnsi" w:cs="굴림"/>
                  <w:color w:val="000000"/>
                  <w:kern w:val="0"/>
                  <w:szCs w:val="20"/>
                </w:rPr>
                <w:fldChar w:fldCharType="end"/>
              </w:r>
            </w:hyperlink>
          </w:p>
        </w:tc>
        <w:tc>
          <w:tcPr>
            <w:tcW w:w="994" w:type="dxa"/>
            <w:tcBorders>
              <w:top w:val="nil"/>
              <w:left w:val="nil"/>
              <w:bottom w:val="single" w:sz="12" w:space="0" w:color="FFFFFF"/>
              <w:right w:val="single" w:sz="12" w:space="0" w:color="FFFFFF"/>
            </w:tcBorders>
            <w:shd w:val="clear" w:color="000000" w:fill="DDEBF7"/>
            <w:noWrap/>
            <w:vAlign w:val="center"/>
            <w:hideMark/>
          </w:tcPr>
          <w:p w:rsidR="001256B6" w:rsidRPr="000F3174" w:rsidRDefault="001256B6" w:rsidP="00474F6A">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R</w:t>
            </w:r>
          </w:p>
        </w:tc>
        <w:tc>
          <w:tcPr>
            <w:tcW w:w="6340" w:type="dxa"/>
            <w:tcBorders>
              <w:top w:val="nil"/>
              <w:left w:val="nil"/>
              <w:bottom w:val="single" w:sz="12" w:space="0" w:color="FFFFFF"/>
              <w:right w:val="single" w:sz="12" w:space="0" w:color="FFFFFF"/>
            </w:tcBorders>
            <w:shd w:val="clear" w:color="000000" w:fill="DDEBF7"/>
            <w:vAlign w:val="center"/>
            <w:hideMark/>
          </w:tcPr>
          <w:p w:rsidR="001256B6" w:rsidRPr="000F3174" w:rsidRDefault="001256B6" w:rsidP="00474F6A">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moderate evidence: less likely to undergo surgery than those who received control treatment </w:t>
            </w:r>
          </w:p>
        </w:tc>
      </w:tr>
      <w:tr w:rsidR="001256B6" w:rsidRPr="00215A4C" w:rsidTr="000F3174">
        <w:trPr>
          <w:trHeight w:val="780"/>
        </w:trPr>
        <w:tc>
          <w:tcPr>
            <w:tcW w:w="1686" w:type="dxa"/>
            <w:tcBorders>
              <w:top w:val="nil"/>
              <w:left w:val="single" w:sz="12" w:space="0" w:color="FFFFFF"/>
              <w:bottom w:val="single" w:sz="12" w:space="0" w:color="FFFFFF"/>
              <w:right w:val="single" w:sz="12" w:space="0" w:color="FFFFFF"/>
            </w:tcBorders>
            <w:shd w:val="clear" w:color="000000" w:fill="DDEBF7"/>
            <w:noWrap/>
            <w:vAlign w:val="center"/>
            <w:hideMark/>
          </w:tcPr>
          <w:p w:rsidR="001256B6" w:rsidRPr="000F3174" w:rsidRDefault="001256B6" w:rsidP="008B3538">
            <w:pPr>
              <w:widowControl/>
              <w:wordWrap/>
              <w:autoSpaceDE/>
              <w:autoSpaceDN/>
              <w:jc w:val="left"/>
              <w:rPr>
                <w:rFonts w:eastAsiaTheme="minorHAnsi" w:cs="굴림"/>
                <w:kern w:val="0"/>
                <w:szCs w:val="20"/>
              </w:rPr>
            </w:pPr>
            <w:r w:rsidRPr="000F3174">
              <w:rPr>
                <w:rFonts w:eastAsiaTheme="minorHAnsi" w:cs="굴림"/>
                <w:kern w:val="0"/>
                <w:szCs w:val="20"/>
              </w:rPr>
              <w:lastRenderedPageBreak/>
              <w:t>Shamliyan, TA</w:t>
            </w:r>
            <w:hyperlink w:anchor="_ENREF_52" w:tooltip="Shamliyan, 2014 #15" w:history="1">
              <w:r w:rsidR="008B3538" w:rsidRPr="000F3174">
                <w:rPr>
                  <w:rFonts w:eastAsiaTheme="minorHAnsi" w:cs="굴림"/>
                  <w:kern w:val="0"/>
                  <w:szCs w:val="20"/>
                </w:rPr>
                <w:fldChar w:fldCharType="begin">
                  <w:fldData xml:space="preserve">PEVuZE5vdGU+PENpdGU+PEF1dGhvcj5TaGFtbGl5YW48L0F1dGhvcj48WWVhcj4yMDE0PC9ZZWFy
PjxSZWNOdW0+MTU8L1JlY051bT48RGlzcGxheVRleHQ+PHN0eWxlIGZhY2U9InN1cGVyc2NyaXB0
Ij41Mjwvc3R5bGU+PC9EaXNwbGF5VGV4dD48cmVjb3JkPjxyZWMtbnVtYmVyPjE1PC9yZWMtbnVt
YmVyPjxmb3JlaWduLWtleXM+PGtleSBhcHA9IkVOIiBkYi1pZD0iZmQyYTl6MGYzZWVwMGRleDV6
cXZ6OWUyenNhZTlyZjVmcGZlIj4xNTwva2V5PjwvZm9yZWlnbi1rZXlzPjxyZWYtdHlwZSBuYW1l
PSJKb3VybmFsIEFydGljbGUiPjE3PC9yZWYtdHlwZT48Y29udHJpYnV0b3JzPjxhdXRob3JzPjxh
dXRob3I+U2hhbWxpeWFuLCBULiBBLjwvYXV0aG9yPjxhdXRob3I+U3RhYWwsIEouIEIuPC9hdXRo
b3I+PGF1dGhvcj5Hb2xkbWFubiwgRC48L2F1dGhvcj48YXV0aG9yPlNhbmRzLUxpbmNvbG4sIE0u
PC9hdXRob3I+PC9hdXRob3JzPjwvY29udHJpYnV0b3JzPjxhdXRoLWFkZHJlc3M+RWxzZXZpZXIg
Q2xpbmljYWwgU29sdXRpb25zLCBFdmlkZW5jZS1CYXNlZCBNZWRpY2luZSBDZW50ZXIsIFBoaWxh
ZGVscGhpYSwgUEEsIFVTQS4gRWxlY3Ryb25pYyBhZGRyZXNzOiB0LnNoYW1saXlhbkBlbHNldmll
ci5jb20uJiN4RDtTY2llbnRpZmljIEluc3RpdHV0ZSBmb3IgUXVhbGl0eSBvZiBIZWFsdGhjYXJl
IChJUSBIZWFsdGhjYXJlKSwgUmFkYm91ZCBVbml2ZXJzaXR5IE5pam1lZ2VuIE1lZGljYWwgQ2Vu
dHJlLCBOaWptZWdlbiwgVGhlIE5ldGhlcmxhbmRzLiYjeEQ7RWxzZXZpZXIgQ2xpbmljYWwgU29s
dXRpb25zLCBFdmlkZW5jZS1CYXNlZCBNZWRpY2luZSBDZW50ZXIsIFBoaWxhZGVscGhpYSwgUEEs
IFVTQS48L2F1dGgtYWRkcmVzcz48dGl0bGVzPjx0aXRsZT5FcGlkdXJhbCBzdGVyb2lkIGluamVj
dGlvbnMgZm9yIHJhZGljdWxhciBsdW1ib3NhY3JhbCBwYWluOiBhIHN5c3RlbWF0aWMgcmV2aWV3
PC90aXRsZT48c2Vjb25kYXJ5LXRpdGxlPlBoeXMgTWVkIFJlaGFiaWwgQ2xpbiBOIEFtPC9zZWNv
bmRhcnktdGl0bGU+PGFsdC10aXRsZT5QaHlzaWNhbCBtZWRpY2luZSBhbmQgcmVoYWJpbGl0YXRp
b24gY2xpbmljcyBvZiBOb3J0aCBBbWVyaWNhPC9hbHQtdGl0bGU+PC90aXRsZXM+PHBlcmlvZGlj
YWw+PGZ1bGwtdGl0bGU+UGh5cyBNZWQgUmVoYWJpbCBDbGluIE4gQW08L2Z1bGwtdGl0bGU+PGFi
YnItMT5QaHlzaWNhbCBtZWRpY2luZSBhbmQgcmVoYWJpbGl0YXRpb24gY2xpbmljcyBvZiBOb3J0
aCBBbWVyaWNhPC9hYmJyLTE+PC9wZXJpb2RpY2FsPjxhbHQtcGVyaW9kaWNhbD48ZnVsbC10aXRs
ZT5QaHlzIE1lZCBSZWhhYmlsIENsaW4gTiBBbTwvZnVsbC10aXRsZT48YWJici0xPlBoeXNpY2Fs
IG1lZGljaW5lIGFuZCByZWhhYmlsaXRhdGlvbiBjbGluaWNzIG9mIE5vcnRoIEFtZXJpY2E8L2Fi
YnItMT48L2FsdC1wZXJpb2RpY2FsPjxwYWdlcz40NzEtODkgZTEtNTA8L3BhZ2VzPjx2b2x1bWU+
MjU8L3ZvbHVtZT48bnVtYmVyPjI8L251bWJlcj48ZWRpdGlvbj4yMDE0LzA1LzAzPC9lZGl0aW9u
PjxrZXl3b3Jkcz48a2V5d29yZD5BZHJlbmFsIENvcnRleCBIb3Jtb25lcy8gYWRtaW5pc3RyYXRp
b24gJmFtcDsgZG9zYWdlL2FkdmVyc2UgZWZmZWN0czwva2V5d29yZD48a2V5d29yZD5BZHVsdDwv
a2V5d29yZD48a2V5d29yZD5BZ2VkPC9rZXl3b3JkPjxrZXl3b3JkPkRpc2FiaWxpdHkgRXZhbHVh
dGlvbjwva2V5d29yZD48a2V5d29yZD5Eb3NlLVJlc3BvbnNlIFJlbGF0aW9uc2hpcCwgRHJ1Zzwv
a2V5d29yZD48a2V5d29yZD5FdmlkZW5jZS1CYXNlZCBNZWRpY2luZTwva2V5d29yZD48a2V5d29y
ZD5GZW1hbGU8L2tleXdvcmQ+PGtleXdvcmQ+Rm9sbG93LVVwIFN0dWRpZXM8L2tleXdvcmQ+PGtl
eXdvcmQ+SHVtYW5zPC9rZXl3b3JkPjxrZXl3b3JkPkluY2lkZW5jZTwva2V5d29yZD48a2V5d29y
ZD5JbmplY3Rpb25zLCBFcGlkdXJhbDwva2V5d29yZD48a2V5d29yZD5Mb3cgQmFjayBQYWluL2Rp
YWdub3Npcy8gZHJ1ZyB0aGVyYXB5L2VwaWRlbWlvbG9neTwva2V5d29yZD48a2V5d29yZD5MdW1i
b3NhY3JhbCBSZWdpb248L2tleXdvcmQ+PGtleXdvcmQ+TWFsZTwva2V5d29yZD48a2V5d29yZD5N
aWRkbGUgQWdlZDwva2V5d29yZD48a2V5d29yZD5QYWluIE1hbmFnZW1lbnQvIG1ldGhvZHM8L2tl
eXdvcmQ+PGtleXdvcmQ+UGFpbiBNZWFzdXJlbWVudDwva2V5d29yZD48a2V5d29yZD5SYWRpY3Vs
b3BhdGh5L2RpYWdub3Npcy8gZHJ1ZyB0aGVyYXB5L2VwaWRlbWlvbG9neTwva2V5d29yZD48a2V5
d29yZD5SaXNrIEFzc2Vzc21lbnQ8L2tleXdvcmQ+PGtleXdvcmQ+U2V2ZXJpdHkgb2YgSWxsbmVz
cyBJbmRleDwva2V5d29yZD48a2V5d29yZD5UcmVhdG1lbnQgT3V0Y29tZTwva2V5d29yZD48a2V5
d29yZD5Vbml0ZWQgU3RhdGVzL2VwaWRlbWlvbG9neTwva2V5d29yZD48L2tleXdvcmRzPjxkYXRl
cz48eWVhcj4yMDE0PC95ZWFyPjxwdWItZGF0ZXM+PGRhdGU+TWF5PC9kYXRlPjwvcHViLWRhdGVz
PjwvZGF0ZXM+PGlzYm4+MTU1OC0xMzgxIChFbGVjdHJvbmljKSYjeEQ7MTA0Ny05NjUxIChMaW5r
aW5nKTwvaXNibj48YWNjZXNzaW9uLW51bT4yNDc4NzM0NDwvYWNjZXNzaW9uLW51bT48dXJscz48
L3VybHM+PGVsZWN0cm9uaWMtcmVzb3VyY2UtbnVtPjEwLjEwMTYvai5wbXIuMjAxNC4wMi4wMDE8
L2VsZWN0cm9uaWMtcmVzb3VyY2UtbnVtPjxyZW1vdGUtZGF0YWJhc2UtcHJvdmlkZXI+TkxNPC9y
ZW1vdGUtZGF0YWJhc2UtcHJvdmlkZXI+PGxhbmd1YWdlPmVuZzwvbGFuZ3VhZ2U+PC9yZWNvcmQ+
PC9DaXRlPjwvRW5kTm90ZT5=
</w:fldData>
                </w:fldChar>
              </w:r>
              <w:r w:rsidR="008B3538">
                <w:rPr>
                  <w:rFonts w:eastAsiaTheme="minorHAnsi" w:cs="굴림"/>
                  <w:kern w:val="0"/>
                  <w:szCs w:val="20"/>
                </w:rPr>
                <w:instrText xml:space="preserve"> ADDIN EN.CITE </w:instrText>
              </w:r>
              <w:r w:rsidR="008B3538">
                <w:rPr>
                  <w:rFonts w:eastAsiaTheme="minorHAnsi" w:cs="굴림"/>
                  <w:kern w:val="0"/>
                  <w:szCs w:val="20"/>
                </w:rPr>
                <w:fldChar w:fldCharType="begin">
                  <w:fldData xml:space="preserve">PEVuZE5vdGU+PENpdGU+PEF1dGhvcj5TaGFtbGl5YW48L0F1dGhvcj48WWVhcj4yMDE0PC9ZZWFy
PjxSZWNOdW0+MTU8L1JlY051bT48RGlzcGxheVRleHQ+PHN0eWxlIGZhY2U9InN1cGVyc2NyaXB0
Ij41Mjwvc3R5bGU+PC9EaXNwbGF5VGV4dD48cmVjb3JkPjxyZWMtbnVtYmVyPjE1PC9yZWMtbnVt
YmVyPjxmb3JlaWduLWtleXM+PGtleSBhcHA9IkVOIiBkYi1pZD0iZmQyYTl6MGYzZWVwMGRleDV6
cXZ6OWUyenNhZTlyZjVmcGZlIj4xNTwva2V5PjwvZm9yZWlnbi1rZXlzPjxyZWYtdHlwZSBuYW1l
PSJKb3VybmFsIEFydGljbGUiPjE3PC9yZWYtdHlwZT48Y29udHJpYnV0b3JzPjxhdXRob3JzPjxh
dXRob3I+U2hhbWxpeWFuLCBULiBBLjwvYXV0aG9yPjxhdXRob3I+U3RhYWwsIEouIEIuPC9hdXRo
b3I+PGF1dGhvcj5Hb2xkbWFubiwgRC48L2F1dGhvcj48YXV0aG9yPlNhbmRzLUxpbmNvbG4sIE0u
PC9hdXRob3I+PC9hdXRob3JzPjwvY29udHJpYnV0b3JzPjxhdXRoLWFkZHJlc3M+RWxzZXZpZXIg
Q2xpbmljYWwgU29sdXRpb25zLCBFdmlkZW5jZS1CYXNlZCBNZWRpY2luZSBDZW50ZXIsIFBoaWxh
ZGVscGhpYSwgUEEsIFVTQS4gRWxlY3Ryb25pYyBhZGRyZXNzOiB0LnNoYW1saXlhbkBlbHNldmll
ci5jb20uJiN4RDtTY2llbnRpZmljIEluc3RpdHV0ZSBmb3IgUXVhbGl0eSBvZiBIZWFsdGhjYXJl
IChJUSBIZWFsdGhjYXJlKSwgUmFkYm91ZCBVbml2ZXJzaXR5IE5pam1lZ2VuIE1lZGljYWwgQ2Vu
dHJlLCBOaWptZWdlbiwgVGhlIE5ldGhlcmxhbmRzLiYjeEQ7RWxzZXZpZXIgQ2xpbmljYWwgU29s
dXRpb25zLCBFdmlkZW5jZS1CYXNlZCBNZWRpY2luZSBDZW50ZXIsIFBoaWxhZGVscGhpYSwgUEEs
IFVTQS48L2F1dGgtYWRkcmVzcz48dGl0bGVzPjx0aXRsZT5FcGlkdXJhbCBzdGVyb2lkIGluamVj
dGlvbnMgZm9yIHJhZGljdWxhciBsdW1ib3NhY3JhbCBwYWluOiBhIHN5c3RlbWF0aWMgcmV2aWV3
PC90aXRsZT48c2Vjb25kYXJ5LXRpdGxlPlBoeXMgTWVkIFJlaGFiaWwgQ2xpbiBOIEFtPC9zZWNv
bmRhcnktdGl0bGU+PGFsdC10aXRsZT5QaHlzaWNhbCBtZWRpY2luZSBhbmQgcmVoYWJpbGl0YXRp
b24gY2xpbmljcyBvZiBOb3J0aCBBbWVyaWNhPC9hbHQtdGl0bGU+PC90aXRsZXM+PHBlcmlvZGlj
YWw+PGZ1bGwtdGl0bGU+UGh5cyBNZWQgUmVoYWJpbCBDbGluIE4gQW08L2Z1bGwtdGl0bGU+PGFi
YnItMT5QaHlzaWNhbCBtZWRpY2luZSBhbmQgcmVoYWJpbGl0YXRpb24gY2xpbmljcyBvZiBOb3J0
aCBBbWVyaWNhPC9hYmJyLTE+PC9wZXJpb2RpY2FsPjxhbHQtcGVyaW9kaWNhbD48ZnVsbC10aXRs
ZT5QaHlzIE1lZCBSZWhhYmlsIENsaW4gTiBBbTwvZnVsbC10aXRsZT48YWJici0xPlBoeXNpY2Fs
IG1lZGljaW5lIGFuZCByZWhhYmlsaXRhdGlvbiBjbGluaWNzIG9mIE5vcnRoIEFtZXJpY2E8L2Fi
YnItMT48L2FsdC1wZXJpb2RpY2FsPjxwYWdlcz40NzEtODkgZTEtNTA8L3BhZ2VzPjx2b2x1bWU+
MjU8L3ZvbHVtZT48bnVtYmVyPjI8L251bWJlcj48ZWRpdGlvbj4yMDE0LzA1LzAzPC9lZGl0aW9u
PjxrZXl3b3Jkcz48a2V5d29yZD5BZHJlbmFsIENvcnRleCBIb3Jtb25lcy8gYWRtaW5pc3RyYXRp
b24gJmFtcDsgZG9zYWdlL2FkdmVyc2UgZWZmZWN0czwva2V5d29yZD48a2V5d29yZD5BZHVsdDwv
a2V5d29yZD48a2V5d29yZD5BZ2VkPC9rZXl3b3JkPjxrZXl3b3JkPkRpc2FiaWxpdHkgRXZhbHVh
dGlvbjwva2V5d29yZD48a2V5d29yZD5Eb3NlLVJlc3BvbnNlIFJlbGF0aW9uc2hpcCwgRHJ1Zzwv
a2V5d29yZD48a2V5d29yZD5FdmlkZW5jZS1CYXNlZCBNZWRpY2luZTwva2V5d29yZD48a2V5d29y
ZD5GZW1hbGU8L2tleXdvcmQ+PGtleXdvcmQ+Rm9sbG93LVVwIFN0dWRpZXM8L2tleXdvcmQ+PGtl
eXdvcmQ+SHVtYW5zPC9rZXl3b3JkPjxrZXl3b3JkPkluY2lkZW5jZTwva2V5d29yZD48a2V5d29y
ZD5JbmplY3Rpb25zLCBFcGlkdXJhbDwva2V5d29yZD48a2V5d29yZD5Mb3cgQmFjayBQYWluL2Rp
YWdub3Npcy8gZHJ1ZyB0aGVyYXB5L2VwaWRlbWlvbG9neTwva2V5d29yZD48a2V5d29yZD5MdW1i
b3NhY3JhbCBSZWdpb248L2tleXdvcmQ+PGtleXdvcmQ+TWFsZTwva2V5d29yZD48a2V5d29yZD5N
aWRkbGUgQWdlZDwva2V5d29yZD48a2V5d29yZD5QYWluIE1hbmFnZW1lbnQvIG1ldGhvZHM8L2tl
eXdvcmQ+PGtleXdvcmQ+UGFpbiBNZWFzdXJlbWVudDwva2V5d29yZD48a2V5d29yZD5SYWRpY3Vs
b3BhdGh5L2RpYWdub3Npcy8gZHJ1ZyB0aGVyYXB5L2VwaWRlbWlvbG9neTwva2V5d29yZD48a2V5
d29yZD5SaXNrIEFzc2Vzc21lbnQ8L2tleXdvcmQ+PGtleXdvcmQ+U2V2ZXJpdHkgb2YgSWxsbmVz
cyBJbmRleDwva2V5d29yZD48a2V5d29yZD5UcmVhdG1lbnQgT3V0Y29tZTwva2V5d29yZD48a2V5
d29yZD5Vbml0ZWQgU3RhdGVzL2VwaWRlbWlvbG9neTwva2V5d29yZD48L2tleXdvcmRzPjxkYXRl
cz48eWVhcj4yMDE0PC95ZWFyPjxwdWItZGF0ZXM+PGRhdGU+TWF5PC9kYXRlPjwvcHViLWRhdGVz
PjwvZGF0ZXM+PGlzYm4+MTU1OC0xMzgxIChFbGVjdHJvbmljKSYjeEQ7MTA0Ny05NjUxIChMaW5r
aW5nKTwvaXNibj48YWNjZXNzaW9uLW51bT4yNDc4NzM0NDwvYWNjZXNzaW9uLW51bT48dXJscz48
L3VybHM+PGVsZWN0cm9uaWMtcmVzb3VyY2UtbnVtPjEwLjEwMTYvai5wbXIuMjAxNC4wMi4wMDE8
L2VsZWN0cm9uaWMtcmVzb3VyY2UtbnVtPjxyZW1vdGUtZGF0YWJhc2UtcHJvdmlkZXI+TkxNPC9y
ZW1vdGUtZGF0YWJhc2UtcHJvdmlkZXI+PGxhbmd1YWdlPmVuZzwvbGFuZ3VhZ2U+PC9yZWNvcmQ+
PC9DaXRlPjwvRW5kTm90ZT5=
</w:fldData>
                </w:fldChar>
              </w:r>
              <w:r w:rsidR="008B3538">
                <w:rPr>
                  <w:rFonts w:eastAsiaTheme="minorHAnsi" w:cs="굴림"/>
                  <w:kern w:val="0"/>
                  <w:szCs w:val="20"/>
                </w:rPr>
                <w:instrText xml:space="preserve"> ADDIN EN.CITE.DATA </w:instrText>
              </w:r>
              <w:r w:rsidR="008B3538">
                <w:rPr>
                  <w:rFonts w:eastAsiaTheme="minorHAnsi" w:cs="굴림"/>
                  <w:kern w:val="0"/>
                  <w:szCs w:val="20"/>
                </w:rPr>
              </w:r>
              <w:r w:rsidR="008B3538">
                <w:rPr>
                  <w:rFonts w:eastAsiaTheme="minorHAnsi" w:cs="굴림"/>
                  <w:kern w:val="0"/>
                  <w:szCs w:val="20"/>
                </w:rPr>
                <w:fldChar w:fldCharType="end"/>
              </w:r>
              <w:r w:rsidR="008B3538" w:rsidRPr="000F3174">
                <w:rPr>
                  <w:rFonts w:eastAsiaTheme="minorHAnsi" w:cs="굴림"/>
                  <w:kern w:val="0"/>
                  <w:szCs w:val="20"/>
                </w:rPr>
              </w:r>
              <w:r w:rsidR="008B3538" w:rsidRPr="000F3174">
                <w:rPr>
                  <w:rFonts w:eastAsiaTheme="minorHAnsi" w:cs="굴림"/>
                  <w:kern w:val="0"/>
                  <w:szCs w:val="20"/>
                </w:rPr>
                <w:fldChar w:fldCharType="separate"/>
              </w:r>
              <w:r w:rsidR="008B3538" w:rsidRPr="00B6066A">
                <w:rPr>
                  <w:rFonts w:eastAsiaTheme="minorHAnsi" w:cs="굴림"/>
                  <w:noProof/>
                  <w:kern w:val="0"/>
                  <w:szCs w:val="20"/>
                  <w:vertAlign w:val="superscript"/>
                </w:rPr>
                <w:t>52</w:t>
              </w:r>
              <w:r w:rsidR="008B3538" w:rsidRPr="000F3174">
                <w:rPr>
                  <w:rFonts w:eastAsiaTheme="minorHAnsi" w:cs="굴림"/>
                  <w:kern w:val="0"/>
                  <w:szCs w:val="20"/>
                </w:rPr>
                <w:fldChar w:fldCharType="end"/>
              </w:r>
            </w:hyperlink>
          </w:p>
        </w:tc>
        <w:tc>
          <w:tcPr>
            <w:tcW w:w="994" w:type="dxa"/>
            <w:tcBorders>
              <w:top w:val="nil"/>
              <w:left w:val="nil"/>
              <w:bottom w:val="single" w:sz="12" w:space="0" w:color="FFFFFF"/>
              <w:right w:val="single" w:sz="12" w:space="0" w:color="FFFFFF"/>
            </w:tcBorders>
            <w:shd w:val="clear" w:color="000000" w:fill="DDEBF7"/>
            <w:noWrap/>
            <w:vAlign w:val="center"/>
            <w:hideMark/>
          </w:tcPr>
          <w:p w:rsidR="001256B6" w:rsidRPr="000F3174" w:rsidRDefault="001256B6" w:rsidP="00474F6A">
            <w:pPr>
              <w:widowControl/>
              <w:wordWrap/>
              <w:autoSpaceDE/>
              <w:autoSpaceDN/>
              <w:jc w:val="left"/>
              <w:rPr>
                <w:rFonts w:eastAsiaTheme="minorHAnsi" w:cs="굴림"/>
                <w:kern w:val="0"/>
                <w:szCs w:val="20"/>
              </w:rPr>
            </w:pPr>
            <w:r w:rsidRPr="000F3174">
              <w:rPr>
                <w:rFonts w:eastAsiaTheme="minorHAnsi" w:cs="굴림"/>
                <w:kern w:val="0"/>
                <w:szCs w:val="20"/>
              </w:rPr>
              <w:t>SR</w:t>
            </w:r>
          </w:p>
        </w:tc>
        <w:tc>
          <w:tcPr>
            <w:tcW w:w="6340" w:type="dxa"/>
            <w:tcBorders>
              <w:top w:val="nil"/>
              <w:left w:val="nil"/>
              <w:bottom w:val="single" w:sz="12" w:space="0" w:color="FFFFFF"/>
              <w:right w:val="single" w:sz="12" w:space="0" w:color="FFFFFF"/>
            </w:tcBorders>
            <w:shd w:val="clear" w:color="000000" w:fill="DDEBF7"/>
            <w:vAlign w:val="center"/>
            <w:hideMark/>
          </w:tcPr>
          <w:p w:rsidR="001256B6" w:rsidRPr="000F3174" w:rsidRDefault="001256B6" w:rsidP="00474F6A">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provide short-term but not long-term leg pain relief &amp; function </w:t>
            </w:r>
            <w:proofErr w:type="gramStart"/>
            <w:r w:rsidRPr="000F3174">
              <w:rPr>
                <w:rFonts w:eastAsiaTheme="minorHAnsi" w:cs="굴림"/>
                <w:color w:val="000000"/>
                <w:kern w:val="0"/>
                <w:szCs w:val="20"/>
              </w:rPr>
              <w:t>improvement(</w:t>
            </w:r>
            <w:proofErr w:type="gramEnd"/>
            <w:r w:rsidRPr="000F3174">
              <w:rPr>
                <w:rFonts w:eastAsiaTheme="minorHAnsi" w:cs="굴림"/>
                <w:color w:val="000000"/>
                <w:kern w:val="0"/>
                <w:szCs w:val="20"/>
              </w:rPr>
              <w:t>high quality evidence)</w:t>
            </w:r>
          </w:p>
        </w:tc>
      </w:tr>
    </w:tbl>
    <w:p w:rsidR="001256B6" w:rsidRPr="000F3174" w:rsidRDefault="001256B6" w:rsidP="006C6D9C">
      <w:pPr>
        <w:rPr>
          <w:rFonts w:eastAsiaTheme="minorHAnsi"/>
        </w:rPr>
      </w:pPr>
    </w:p>
    <w:p w:rsidR="001256B6" w:rsidRPr="000F3174" w:rsidRDefault="001256B6" w:rsidP="006C6D9C">
      <w:pPr>
        <w:rPr>
          <w:rFonts w:eastAsiaTheme="minorHAnsi"/>
        </w:rPr>
      </w:pPr>
    </w:p>
    <w:p w:rsidR="001256B6" w:rsidRPr="000F3174" w:rsidRDefault="001256B6" w:rsidP="006C6D9C">
      <w:pPr>
        <w:rPr>
          <w:rFonts w:eastAsiaTheme="minorHAnsi"/>
        </w:rPr>
      </w:pPr>
    </w:p>
    <w:p w:rsidR="001256B6" w:rsidRPr="000F3174" w:rsidRDefault="001256B6" w:rsidP="006C6D9C">
      <w:pPr>
        <w:rPr>
          <w:rFonts w:eastAsiaTheme="minorHAnsi"/>
        </w:rPr>
      </w:pPr>
    </w:p>
    <w:p w:rsidR="0070671A" w:rsidRPr="000F3174" w:rsidRDefault="0070671A" w:rsidP="0070671A">
      <w:pPr>
        <w:pStyle w:val="a5"/>
        <w:wordWrap/>
        <w:rPr>
          <w:rFonts w:eastAsiaTheme="minorHAnsi"/>
          <w:szCs w:val="20"/>
        </w:rPr>
      </w:pPr>
      <w:r w:rsidRPr="000F3174">
        <w:rPr>
          <w:rFonts w:eastAsiaTheme="minorHAnsi"/>
          <w:szCs w:val="20"/>
        </w:rPr>
        <w:t xml:space="preserve">2. </w:t>
      </w:r>
      <w:r w:rsidRPr="000F3174">
        <w:rPr>
          <w:rFonts w:eastAsiaTheme="minorHAnsi" w:hint="eastAsia"/>
          <w:szCs w:val="20"/>
        </w:rPr>
        <w:t>신경근성</w:t>
      </w:r>
      <w:r w:rsidRPr="000F3174">
        <w:rPr>
          <w:rFonts w:eastAsiaTheme="minorHAnsi"/>
          <w:szCs w:val="20"/>
        </w:rPr>
        <w:t xml:space="preserve"> 통증의 추간판 탈출증 환자에서 </w:t>
      </w:r>
      <w:r w:rsidRPr="000F3174">
        <w:rPr>
          <w:rFonts w:eastAsiaTheme="minorHAnsi" w:hint="eastAsia"/>
          <w:szCs w:val="20"/>
        </w:rPr>
        <w:t>경추간공</w:t>
      </w:r>
      <w:r w:rsidRPr="000F3174">
        <w:rPr>
          <w:rFonts w:eastAsiaTheme="minorHAnsi"/>
          <w:szCs w:val="20"/>
        </w:rPr>
        <w:t xml:space="preserve">(transforaminal approach) 경막외주사치료가 </w:t>
      </w:r>
      <w:r w:rsidRPr="000F3174">
        <w:rPr>
          <w:rFonts w:eastAsiaTheme="minorHAnsi" w:hint="eastAsia"/>
          <w:szCs w:val="20"/>
        </w:rPr>
        <w:t>경추궁간</w:t>
      </w:r>
      <w:r w:rsidRPr="000F3174">
        <w:rPr>
          <w:rFonts w:eastAsiaTheme="minorHAnsi"/>
          <w:szCs w:val="20"/>
        </w:rPr>
        <w:t xml:space="preserve">(interlaminar approach) 경막외주사치료에 비하여 </w:t>
      </w:r>
      <w:r w:rsidRPr="000F3174">
        <w:rPr>
          <w:rFonts w:eastAsiaTheme="minorHAnsi" w:hint="eastAsia"/>
          <w:szCs w:val="20"/>
        </w:rPr>
        <w:t>우월한</w:t>
      </w:r>
      <w:r w:rsidRPr="000F3174">
        <w:rPr>
          <w:rFonts w:eastAsiaTheme="minorHAnsi"/>
          <w:szCs w:val="20"/>
        </w:rPr>
        <w:t xml:space="preserve"> 임상적 효과(통증조절 또는 기능적향상)가 있으므로 권고할 수 있다. </w:t>
      </w:r>
    </w:p>
    <w:p w:rsidR="0070671A" w:rsidRPr="000F3174" w:rsidRDefault="0070671A" w:rsidP="0070671A">
      <w:pPr>
        <w:pStyle w:val="a5"/>
        <w:wordWrap/>
        <w:rPr>
          <w:rFonts w:eastAsiaTheme="minorHAnsi"/>
          <w:szCs w:val="20"/>
        </w:rPr>
      </w:pPr>
      <w:r w:rsidRPr="000F3174">
        <w:rPr>
          <w:rFonts w:eastAsiaTheme="minorHAnsi"/>
          <w:szCs w:val="20"/>
        </w:rPr>
        <w:t>(증거수준 중간 (Moderate), 권고강도 약  (Weak))</w:t>
      </w:r>
    </w:p>
    <w:p w:rsidR="001256B6" w:rsidRPr="000F3174" w:rsidRDefault="001256B6" w:rsidP="006C6D9C">
      <w:pPr>
        <w:rPr>
          <w:rFonts w:eastAsiaTheme="minorHAnsi"/>
        </w:rPr>
      </w:pPr>
    </w:p>
    <w:p w:rsidR="00CC36E0" w:rsidRPr="000F3174" w:rsidRDefault="00CC36E0" w:rsidP="006C6D9C">
      <w:pPr>
        <w:rPr>
          <w:rFonts w:eastAsiaTheme="minorHAnsi"/>
        </w:rPr>
      </w:pPr>
    </w:p>
    <w:tbl>
      <w:tblPr>
        <w:tblW w:w="10160" w:type="dxa"/>
        <w:tblCellMar>
          <w:left w:w="99" w:type="dxa"/>
          <w:right w:w="99" w:type="dxa"/>
        </w:tblCellMar>
        <w:tblLook w:val="04A0" w:firstRow="1" w:lastRow="0" w:firstColumn="1" w:lastColumn="0" w:noHBand="0" w:noVBand="1"/>
      </w:tblPr>
      <w:tblGrid>
        <w:gridCol w:w="1691"/>
        <w:gridCol w:w="1055"/>
        <w:gridCol w:w="2017"/>
        <w:gridCol w:w="2037"/>
        <w:gridCol w:w="3360"/>
      </w:tblGrid>
      <w:tr w:rsidR="00CC36E0" w:rsidRPr="00215A4C" w:rsidTr="00CC36E0">
        <w:trPr>
          <w:trHeight w:val="1140"/>
        </w:trPr>
        <w:tc>
          <w:tcPr>
            <w:tcW w:w="1691" w:type="dxa"/>
            <w:tcBorders>
              <w:top w:val="single" w:sz="8" w:space="0" w:color="FFFFFF"/>
              <w:left w:val="single" w:sz="8" w:space="0" w:color="FFFFFF"/>
              <w:bottom w:val="single" w:sz="8" w:space="0" w:color="FFFFFF"/>
              <w:right w:val="single" w:sz="8" w:space="0" w:color="FFFFFF"/>
            </w:tcBorders>
            <w:shd w:val="clear" w:color="000000" w:fill="4472C4"/>
            <w:vAlign w:val="center"/>
            <w:hideMark/>
          </w:tcPr>
          <w:p w:rsidR="00CC36E0" w:rsidRPr="000F3174" w:rsidRDefault="00CC36E0" w:rsidP="00CC36E0">
            <w:pPr>
              <w:widowControl/>
              <w:wordWrap/>
              <w:autoSpaceDE/>
              <w:autoSpaceDN/>
              <w:jc w:val="center"/>
              <w:rPr>
                <w:rFonts w:eastAsiaTheme="minorHAnsi" w:cs="Arial"/>
                <w:b/>
                <w:bCs/>
                <w:color w:val="FFFFFF"/>
                <w:kern w:val="0"/>
                <w:sz w:val="24"/>
                <w:szCs w:val="24"/>
              </w:rPr>
            </w:pPr>
            <w:r w:rsidRPr="000F3174">
              <w:rPr>
                <w:rFonts w:eastAsiaTheme="minorHAnsi" w:cs="Arial"/>
                <w:b/>
                <w:bCs/>
                <w:color w:val="FFFFFF"/>
                <w:kern w:val="0"/>
                <w:sz w:val="24"/>
                <w:szCs w:val="24"/>
              </w:rPr>
              <w:t>1st author</w:t>
            </w:r>
          </w:p>
        </w:tc>
        <w:tc>
          <w:tcPr>
            <w:tcW w:w="1055" w:type="dxa"/>
            <w:tcBorders>
              <w:top w:val="single" w:sz="8" w:space="0" w:color="FFFFFF"/>
              <w:left w:val="nil"/>
              <w:bottom w:val="single" w:sz="8" w:space="0" w:color="FFFFFF"/>
              <w:right w:val="single" w:sz="8" w:space="0" w:color="FFFFFF"/>
            </w:tcBorders>
            <w:shd w:val="clear" w:color="000000" w:fill="4472C4"/>
            <w:vAlign w:val="center"/>
            <w:hideMark/>
          </w:tcPr>
          <w:p w:rsidR="00CC36E0" w:rsidRPr="000F3174" w:rsidRDefault="00CC36E0" w:rsidP="00CC36E0">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Design</w:t>
            </w:r>
          </w:p>
        </w:tc>
        <w:tc>
          <w:tcPr>
            <w:tcW w:w="2017" w:type="dxa"/>
            <w:tcBorders>
              <w:top w:val="single" w:sz="8" w:space="0" w:color="FFFFFF"/>
              <w:left w:val="nil"/>
              <w:bottom w:val="single" w:sz="8" w:space="0" w:color="FFFFFF"/>
              <w:right w:val="single" w:sz="8" w:space="0" w:color="FFFFFF"/>
            </w:tcBorders>
            <w:shd w:val="clear" w:color="000000" w:fill="4472C4"/>
            <w:vAlign w:val="center"/>
            <w:hideMark/>
          </w:tcPr>
          <w:p w:rsidR="00CC36E0" w:rsidRPr="000F3174" w:rsidRDefault="00B500D7" w:rsidP="00CC36E0">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Evaluation tool</w:t>
            </w:r>
          </w:p>
        </w:tc>
        <w:tc>
          <w:tcPr>
            <w:tcW w:w="2037" w:type="dxa"/>
            <w:tcBorders>
              <w:top w:val="single" w:sz="8" w:space="0" w:color="FFFFFF"/>
              <w:left w:val="nil"/>
              <w:bottom w:val="single" w:sz="8" w:space="0" w:color="FFFFFF"/>
              <w:right w:val="single" w:sz="8" w:space="0" w:color="FFFFFF"/>
            </w:tcBorders>
            <w:shd w:val="clear" w:color="000000" w:fill="4472C4"/>
            <w:vAlign w:val="center"/>
            <w:hideMark/>
          </w:tcPr>
          <w:p w:rsidR="00CC36E0" w:rsidRPr="000F3174" w:rsidRDefault="00CC36E0" w:rsidP="00CC36E0">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Follow up</w:t>
            </w:r>
          </w:p>
        </w:tc>
        <w:tc>
          <w:tcPr>
            <w:tcW w:w="3360" w:type="dxa"/>
            <w:tcBorders>
              <w:top w:val="single" w:sz="8" w:space="0" w:color="FFFFFF"/>
              <w:left w:val="nil"/>
              <w:bottom w:val="single" w:sz="8" w:space="0" w:color="FFFFFF"/>
              <w:right w:val="single" w:sz="8" w:space="0" w:color="FFFFFF"/>
            </w:tcBorders>
            <w:shd w:val="clear" w:color="000000" w:fill="4472C4"/>
            <w:vAlign w:val="center"/>
            <w:hideMark/>
          </w:tcPr>
          <w:p w:rsidR="00CC36E0" w:rsidRPr="000F3174" w:rsidRDefault="00B500D7" w:rsidP="00CC36E0">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Outcomes</w:t>
            </w:r>
          </w:p>
        </w:tc>
      </w:tr>
      <w:tr w:rsidR="00CC36E0" w:rsidRPr="00215A4C" w:rsidTr="00CC36E0">
        <w:trPr>
          <w:trHeight w:val="555"/>
        </w:trPr>
        <w:tc>
          <w:tcPr>
            <w:tcW w:w="1691" w:type="dxa"/>
            <w:tcBorders>
              <w:top w:val="nil"/>
              <w:left w:val="single" w:sz="8" w:space="0" w:color="FFFFFF"/>
              <w:bottom w:val="single" w:sz="8" w:space="0" w:color="FFFFFF"/>
              <w:right w:val="single" w:sz="8" w:space="0" w:color="FFFFFF"/>
            </w:tcBorders>
            <w:shd w:val="clear" w:color="000000" w:fill="D9E1F2"/>
            <w:noWrap/>
            <w:vAlign w:val="center"/>
            <w:hideMark/>
          </w:tcPr>
          <w:p w:rsidR="00CC36E0" w:rsidRPr="000F3174" w:rsidRDefault="00CC36E0" w:rsidP="008B3538">
            <w:pPr>
              <w:wordWrap/>
              <w:adjustRightInd w:val="0"/>
              <w:jc w:val="left"/>
              <w:rPr>
                <w:rFonts w:eastAsiaTheme="minorHAnsi" w:cs="굴림"/>
                <w:color w:val="000000"/>
                <w:kern w:val="0"/>
                <w:szCs w:val="20"/>
              </w:rPr>
            </w:pPr>
            <w:r w:rsidRPr="000F3174">
              <w:rPr>
                <w:rFonts w:eastAsiaTheme="minorHAnsi" w:cs="Segoe UI"/>
                <w:kern w:val="0"/>
                <w:sz w:val="18"/>
                <w:szCs w:val="18"/>
              </w:rPr>
              <w:t>Chang-Chien, GC</w:t>
            </w:r>
            <w:hyperlink w:anchor="_ENREF_60" w:tooltip="Chang-Chien, 2014 #17" w:history="1"/>
            <w:hyperlink w:anchor="_ENREF_53" w:tooltip="Chang-Chien, 2014 #127" w:history="1">
              <w:r w:rsidR="008B3538" w:rsidRPr="000F3174">
                <w:rPr>
                  <w:rFonts w:eastAsiaTheme="minorHAnsi" w:cs="Segoe UI"/>
                  <w:kern w:val="0"/>
                  <w:sz w:val="18"/>
                  <w:szCs w:val="18"/>
                </w:rPr>
                <w:fldChar w:fldCharType="begin"/>
              </w:r>
              <w:r w:rsidR="008B3538">
                <w:rPr>
                  <w:rFonts w:eastAsiaTheme="minorHAnsi" w:cs="Segoe UI"/>
                  <w:kern w:val="0"/>
                  <w:sz w:val="18"/>
                  <w:szCs w:val="18"/>
                </w:rPr>
                <w:instrText xml:space="preserve"> ADDIN EN.CITE &lt;EndNote&gt;&lt;Cite&gt;&lt;Author&gt;Chang-Chien&lt;/Author&gt;&lt;Year&gt;2014&lt;/Year&gt;&lt;RecNum&gt;127&lt;/RecNum&gt;&lt;DisplayText&gt;&lt;style face="superscript"&gt;53&lt;/style&gt;&lt;/DisplayText&gt;&lt;record&gt;&lt;rec-number&gt;127&lt;/rec-number&gt;&lt;foreign-keys&gt;&lt;key app="EN" db-id="fd2a9z0f3eep0dex5zqvz9e2zsae9rf5fpfe"&gt;127&lt;/key&gt;&lt;/foreign-keys&gt;&lt;ref-type name="Journal Article"&gt;17&lt;/ref-type&gt;&lt;contributors&gt;&lt;authors&gt;&lt;author&gt;Chang-Chien, G. C.&lt;/author&gt;&lt;author&gt;Knezevic, N. N.&lt;/author&gt;&lt;author&gt;McCormick, Z.&lt;/author&gt;&lt;author&gt;Chu, S. K.&lt;/author&gt;&lt;author&gt;Trescot, A. M.&lt;/author&gt;&lt;author&gt;Candido, K. D.&lt;/author&gt;&lt;/authors&gt;&lt;/contributors&gt;&lt;auth-address&gt;Department of Physical Medicine and Rehabilitation, Rehabilitation Institute of Chicago, Northwestern McGaw Medical Center, Chicago, IL.&lt;/auth-address&gt;&lt;titles&gt;&lt;title&gt;Transforaminal versus interlaminar approaches to epidural steroid injections: a systematic review of comparative studies for lumbosacral radicular pain&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E509-24&lt;/pages&gt;&lt;volume&gt;17&lt;/volume&gt;&lt;number&gt;4&lt;/number&gt;&lt;edition&gt;2014/07/24&lt;/edition&gt;&lt;keywords&gt;&lt;keyword&gt;Glucocorticoids/ administration &amp;amp; dosage&lt;/keyword&gt;&lt;keyword&gt;Humans&lt;/keyword&gt;&lt;keyword&gt;Injections, Epidural/ methods&lt;/keyword&gt;&lt;keyword&gt;Low Back Pain/ drug therapy&lt;/keyword&gt;&lt;keyword&gt;Lumbosacral Region&lt;/keyword&gt;&lt;keyword&gt;Radiculopathy/ drug therapy&lt;/keyword&gt;&lt;/keywords&gt;&lt;dates&gt;&lt;year&gt;2014&lt;/year&gt;&lt;pub-dates&gt;&lt;date&gt;Jul-Aug&lt;/date&gt;&lt;/pub-dates&gt;&lt;/dates&gt;&lt;isbn&gt;2150-1149 (Electronic)&amp;#xD;1533-3159 (Linking)&lt;/isbn&gt;&lt;accession-num&gt;25054401&lt;/accession-num&gt;&lt;urls&gt;&lt;/urls&gt;&lt;remote-database-provider&gt;NLM&lt;/remote-database-provider&gt;&lt;language&gt;eng&lt;/language&gt;&lt;/record&gt;&lt;/Cite&gt;&lt;/EndNote&gt;</w:instrText>
              </w:r>
              <w:r w:rsidR="008B3538" w:rsidRPr="000F3174">
                <w:rPr>
                  <w:rFonts w:eastAsiaTheme="minorHAnsi" w:cs="Segoe UI"/>
                  <w:kern w:val="0"/>
                  <w:sz w:val="18"/>
                  <w:szCs w:val="18"/>
                </w:rPr>
                <w:fldChar w:fldCharType="separate"/>
              </w:r>
              <w:r w:rsidR="008B3538" w:rsidRPr="008E0B5C">
                <w:rPr>
                  <w:rFonts w:eastAsiaTheme="minorHAnsi" w:cs="Segoe UI"/>
                  <w:noProof/>
                  <w:kern w:val="0"/>
                  <w:sz w:val="18"/>
                  <w:szCs w:val="18"/>
                  <w:vertAlign w:val="superscript"/>
                </w:rPr>
                <w:t>53</w:t>
              </w:r>
              <w:r w:rsidR="008B3538" w:rsidRPr="000F3174">
                <w:rPr>
                  <w:rFonts w:eastAsiaTheme="minorHAnsi" w:cs="Segoe UI"/>
                  <w:kern w:val="0"/>
                  <w:sz w:val="18"/>
                  <w:szCs w:val="18"/>
                </w:rPr>
                <w:fldChar w:fldCharType="end"/>
              </w:r>
            </w:hyperlink>
          </w:p>
        </w:tc>
        <w:tc>
          <w:tcPr>
            <w:tcW w:w="1055"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R</w:t>
            </w:r>
          </w:p>
        </w:tc>
        <w:tc>
          <w:tcPr>
            <w:tcW w:w="201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ODI, Roland score</w:t>
            </w:r>
          </w:p>
        </w:tc>
        <w:tc>
          <w:tcPr>
            <w:tcW w:w="203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Average 3.2 months </w:t>
            </w:r>
          </w:p>
        </w:tc>
        <w:tc>
          <w:tcPr>
            <w:tcW w:w="3360"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no significant difference between groups </w:t>
            </w:r>
          </w:p>
        </w:tc>
      </w:tr>
      <w:tr w:rsidR="00CC36E0" w:rsidRPr="00215A4C" w:rsidTr="00CC36E0">
        <w:trPr>
          <w:trHeight w:val="900"/>
        </w:trPr>
        <w:tc>
          <w:tcPr>
            <w:tcW w:w="1691" w:type="dxa"/>
            <w:tcBorders>
              <w:top w:val="nil"/>
              <w:left w:val="single" w:sz="8" w:space="0" w:color="FFFFFF"/>
              <w:bottom w:val="single" w:sz="8" w:space="0" w:color="FFFFFF"/>
              <w:right w:val="single" w:sz="8" w:space="0" w:color="FFFFFF"/>
            </w:tcBorders>
            <w:shd w:val="clear" w:color="000000" w:fill="D9E1F2"/>
            <w:noWrap/>
            <w:vAlign w:val="center"/>
            <w:hideMark/>
          </w:tcPr>
          <w:p w:rsidR="00CC36E0" w:rsidRPr="000F3174" w:rsidRDefault="00CC36E0"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ezende R</w:t>
            </w:r>
            <w:hyperlink w:anchor="_ENREF_58" w:tooltip="Rezende, 2015 #27" w:history="1">
              <w:r w:rsidR="008B3538" w:rsidRPr="000F3174">
                <w:rPr>
                  <w:rFonts w:eastAsiaTheme="minorHAnsi" w:cs="굴림"/>
                  <w:color w:val="000000"/>
                  <w:kern w:val="0"/>
                  <w:szCs w:val="20"/>
                </w:rPr>
                <w:fldChar w:fldCharType="begin">
                  <w:fldData xml:space="preserve">PEVuZE5vdGU+PENpdGU+PEF1dGhvcj5SZXplbmRlPC9BdXRob3I+PFllYXI+MjAxNTwvWWVhcj48
UmVjTnVtPjI3PC9SZWNOdW0+PERpc3BsYXlUZXh0PjxzdHlsZSBmYWNlPSJzdXBlcnNjcmlwdCI+
NTg8L3N0eWxlPjwvRGlzcGxheVRleHQ+PHJlY29yZD48cmVjLW51bWJlcj4yNzwvcmVjLW51bWJl
cj48Zm9yZWlnbi1rZXlzPjxrZXkgYXBwPSJFTiIgZGItaWQ9ImZkMmE5ejBmM2VlcDBkZXg1enF2
ejllMnpzYWU5cmY1ZnBmZSI+Mjc8L2tleT48L2ZvcmVpZ24ta2V5cz48cmVmLXR5cGUgbmFtZT0i
Sm91cm5hbCBBcnRpY2xlIj4xNzwvcmVmLXR5cGU+PGNvbnRyaWJ1dG9ycz48YXV0aG9ycz48YXV0
aG9yPlJlemVuZGUsIFIuPC9hdXRob3I+PGF1dGhvcj5KYWNvYiBKdW5pb3IsIEMuPC9hdXRob3I+
PGF1dGhvcj5kYSBTaWx2YSwgQy4gSy48L2F1dGhvcj48YXV0aG9yPmRlIEJhcmNlbGxvcyBaYW5v
biwgSS48L2F1dGhvcj48YXV0aG9yPkNhcmRvc28sIEkuIE0uPC9hdXRob3I+PGF1dGhvcj5CYXRp
c3RhIEp1bmlvciwgSi4gTC48L2F1dGhvcj48L2F1dGhvcnM+PC9jb250cmlidXRvcnM+PGF1dGgt
YWRkcmVzcz5Ib3NwaXRhbCBkYSBTYW50YSBDYXNhIGRlIE1pc2VyaWNvcmRpYSwgVml0b3JpYSwg
RVMsIEJyYXppbC48L2F1dGgtYWRkcmVzcz48dGl0bGVzPjx0aXRsZT5Db21wYXJpc29uIG9mIHRo
ZSBlZmZpY2FjeSBvZiB0cmFuc2ZvcmFtaW5hbCBhbmQgaW50ZXJsYW1pbmFyIHJhZGljdWxhciBi
bG9jayB0ZWNobmlxdWVzIGZvciB0cmVhdGluZyBsdW1iYXIgZGlzayBoZXJuaWE8L3RpdGxlPjxz
ZWNvbmRhcnktdGl0bGU+UmV2IEJyYXMgT3J0b3A8L3NlY29uZGFyeS10aXRsZT48YWx0LXRpdGxl
PlJldmlzdGEgYnJhc2lsZWlyYSBkZSBvcnRvcGVkaWE8L2FsdC10aXRsZT48L3RpdGxlcz48cGVy
aW9kaWNhbD48ZnVsbC10aXRsZT5SZXYgQnJhcyBPcnRvcDwvZnVsbC10aXRsZT48YWJici0xPlJl
dmlzdGEgYnJhc2lsZWlyYSBkZSBvcnRvcGVkaWE8L2FiYnItMT48L3BlcmlvZGljYWw+PGFsdC1w
ZXJpb2RpY2FsPjxmdWxsLXRpdGxlPlJldiBCcmFzIE9ydG9wPC9mdWxsLXRpdGxlPjxhYmJyLTE+
UmV2aXN0YSBicmFzaWxlaXJhIGRlIG9ydG9wZWRpYTwvYWJici0xPjwvYWx0LXBlcmlvZGljYWw+
PHBhZ2VzPjIyMC01PC9wYWdlcz48dm9sdW1lPjUwPC92b2x1bWU+PG51bWJlcj4yPC9udW1iZXI+
PGVkaXRpb24+MjAxNS8wOC8wMTwvZWRpdGlvbj48ZGF0ZXM+PHllYXI+MjAxNTwveWVhcj48cHVi
LWRhdGVzPjxkYXRlPk1hci1BcHI8L2RhdGU+PC9wdWItZGF0ZXM+PC9kYXRlcz48aXNibj4yMjU1
LTQ5NzEgKExpbmtpbmcpPC9pc2JuPjxhY2Nlc3Npb24tbnVtPjI2MjI5OTIwPC9hY2Nlc3Npb24t
bnVtPjx1cmxzPjwvdXJscz48Y3VzdG9tMj5QTUM0NTE5NjE5IGJsb3F1ZWlvIHRyYW5zZm9yYW1p
bmFsLCBxdWFudG8gYW8gcXVhZHJvIGFsZ2ljbyBlIGEgcHJlc2VuY2Egb3UgbmFvIGRlIGNvbXBs
aWNhY29lcy4gTUVUT0RPOiBFc3R1ZG8gcHJvc3BlY3Rpdm8sIGRlIGNhcmF0ZXIgZGVzY3JpdGl2
byBlIGNvbXBhcmF0aXZvLCBkdXBsby1jZWdvIGUgcmFuZG9taXphZG8sIGVtIHF1ZSBzYW8gc3Vq
ZWl0b3MgNDAgcGFjaWVudGVzLCBkZSBhbWJvcyBvcyBzZXhvcywgcG9ydGFkb3JlcyBkZSBsb21i
b2NpYXRhbGdpYSBwb3IgaGVybmlhIGRlIGRpc2NvLCBkbyB0aXBvIGNlbnRyby1sYXRlcmFsIG91
IGZvcmFtaW5hbCwgc2VtIHJlc3Bvc3RhIGEgMjAgc2Vzc29lcyBkZSBmaXNpb3RlcmFwaWEgZSBz
ZW0gaW5zdGFiaWxpZGFkZSwgZGlhZ25vc3RpY2FkYSBlbSBleGFtZSBkZSByYWRpb2dyYWZpYSBk
aW5hbWljYS4gTyB0aXBvIGRlIGJsb3F1ZWlvLCB0cmFuc2ZvcmFtaW5hbCAoZ3J1cG8gMSkgb3Ug
aW50ZXJsYW1pbmFyIChncnVwbyAyKSwgYSBzZXIgZmVpdG8gZm9pIGRldGVybWluYWRvIHBvciBt
ZWlvIGRlIHNvcnRlaW8gZSBjb25zdGl0dWl1IDIwIHBhY2llbnRlcyBkbyBncnVwbyAxIGUgMjAg
ZG8gZ3J1cG8gMi4gUkVTVUxUQURPUzogRm9yYW0gYXZhbGlhZG9zIDQwIHBhY2llbnRlcywgMTcg
ZG8gc2V4byBtYXNjdWxpbm8sIG1lZGlhIGRlIDQ5IGFub3MsIG5vcyBxdWFpcyBob3V2ZSBtZWxo
b3JpYSBzaWduaWZpY2F0aXZhIGRvIHF1YWRybyBhbGdpY28gZW0gdG9kb3Mgb3Mgc3VibWV0aWRv
cyBhbyBibG9xdWVpbyByYWRpY3VsYXIgZW0gYW1iYXMgYXMgdGVjbmljYXMsIGVtYm9yYSBhIHRl
Y25pY2EgdHJhbnNmb3JhbWluYWwgYXByZXNlbnRhc3NlIG1lbGhvcmVzIHJlc3VsdGFkb3MgcXVh
bmRvIGNvbXBhcmFkYSBjb20gYSBpbnRlcmxhbWluYXIuIENPTkNMVVNBTzogQW1iYXMgYXMgdGVj
bmljYXMgc2FvIGVmaWNhemVzIG5vIGFsaXZpbyBkYSBkb3IgZSBhcHJlc2VudGFtIGJhaXhhIHRh
eGEgZGUgY29tcGxpY2FjYW8sIG1hcyBhIHRyYW5zZm9yYW1pbmFsIGZvaSBtYWlzIGVmaWNheiBk
byBxdWUgYSBpbnRlcmxhbWluYXIuPC9jdXN0b20yPjxlbGVjdHJvbmljLXJlc291cmNlLW51bT4x
MC4xMDE2L2oucmJvZS4yMDE1LjAyLjAxNjwvZWxlY3Ryb25pYy1yZXNvdXJjZS1udW0+PHJlbW90
ZS1kYXRhYmFzZS1wcm92aWRlcj5OTE08L3JlbW90ZS1kYXRhYmFzZS1wcm92aWRlcj48bGFuZ3Vh
Z2U+ZW5nPC9sYW5ndWFnZT48L3JlY29yZD48L0NpdGU+PC9FbmROb3RlPgB=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SZXplbmRlPC9BdXRob3I+PFllYXI+MjAxNTwvWWVhcj48
UmVjTnVtPjI3PC9SZWNOdW0+PERpc3BsYXlUZXh0PjxzdHlsZSBmYWNlPSJzdXBlcnNjcmlwdCI+
NTg8L3N0eWxlPjwvRGlzcGxheVRleHQ+PHJlY29yZD48cmVjLW51bWJlcj4yNzwvcmVjLW51bWJl
cj48Zm9yZWlnbi1rZXlzPjxrZXkgYXBwPSJFTiIgZGItaWQ9ImZkMmE5ejBmM2VlcDBkZXg1enF2
ejllMnpzYWU5cmY1ZnBmZSI+Mjc8L2tleT48L2ZvcmVpZ24ta2V5cz48cmVmLXR5cGUgbmFtZT0i
Sm91cm5hbCBBcnRpY2xlIj4xNzwvcmVmLXR5cGU+PGNvbnRyaWJ1dG9ycz48YXV0aG9ycz48YXV0
aG9yPlJlemVuZGUsIFIuPC9hdXRob3I+PGF1dGhvcj5KYWNvYiBKdW5pb3IsIEMuPC9hdXRob3I+
PGF1dGhvcj5kYSBTaWx2YSwgQy4gSy48L2F1dGhvcj48YXV0aG9yPmRlIEJhcmNlbGxvcyBaYW5v
biwgSS48L2F1dGhvcj48YXV0aG9yPkNhcmRvc28sIEkuIE0uPC9hdXRob3I+PGF1dGhvcj5CYXRp
c3RhIEp1bmlvciwgSi4gTC48L2F1dGhvcj48L2F1dGhvcnM+PC9jb250cmlidXRvcnM+PGF1dGgt
YWRkcmVzcz5Ib3NwaXRhbCBkYSBTYW50YSBDYXNhIGRlIE1pc2VyaWNvcmRpYSwgVml0b3JpYSwg
RVMsIEJyYXppbC48L2F1dGgtYWRkcmVzcz48dGl0bGVzPjx0aXRsZT5Db21wYXJpc29uIG9mIHRo
ZSBlZmZpY2FjeSBvZiB0cmFuc2ZvcmFtaW5hbCBhbmQgaW50ZXJsYW1pbmFyIHJhZGljdWxhciBi
bG9jayB0ZWNobmlxdWVzIGZvciB0cmVhdGluZyBsdW1iYXIgZGlzayBoZXJuaWE8L3RpdGxlPjxz
ZWNvbmRhcnktdGl0bGU+UmV2IEJyYXMgT3J0b3A8L3NlY29uZGFyeS10aXRsZT48YWx0LXRpdGxl
PlJldmlzdGEgYnJhc2lsZWlyYSBkZSBvcnRvcGVkaWE8L2FsdC10aXRsZT48L3RpdGxlcz48cGVy
aW9kaWNhbD48ZnVsbC10aXRsZT5SZXYgQnJhcyBPcnRvcDwvZnVsbC10aXRsZT48YWJici0xPlJl
dmlzdGEgYnJhc2lsZWlyYSBkZSBvcnRvcGVkaWE8L2FiYnItMT48L3BlcmlvZGljYWw+PGFsdC1w
ZXJpb2RpY2FsPjxmdWxsLXRpdGxlPlJldiBCcmFzIE9ydG9wPC9mdWxsLXRpdGxlPjxhYmJyLTE+
UmV2aXN0YSBicmFzaWxlaXJhIGRlIG9ydG9wZWRpYTwvYWJici0xPjwvYWx0LXBlcmlvZGljYWw+
PHBhZ2VzPjIyMC01PC9wYWdlcz48dm9sdW1lPjUwPC92b2x1bWU+PG51bWJlcj4yPC9udW1iZXI+
PGVkaXRpb24+MjAxNS8wOC8wMTwvZWRpdGlvbj48ZGF0ZXM+PHllYXI+MjAxNTwveWVhcj48cHVi
LWRhdGVzPjxkYXRlPk1hci1BcHI8L2RhdGU+PC9wdWItZGF0ZXM+PC9kYXRlcz48aXNibj4yMjU1
LTQ5NzEgKExpbmtpbmcpPC9pc2JuPjxhY2Nlc3Npb24tbnVtPjI2MjI5OTIwPC9hY2Nlc3Npb24t
bnVtPjx1cmxzPjwvdXJscz48Y3VzdG9tMj5QTUM0NTE5NjE5IGJsb3F1ZWlvIHRyYW5zZm9yYW1p
bmFsLCBxdWFudG8gYW8gcXVhZHJvIGFsZ2ljbyBlIGEgcHJlc2VuY2Egb3UgbmFvIGRlIGNvbXBs
aWNhY29lcy4gTUVUT0RPOiBFc3R1ZG8gcHJvc3BlY3Rpdm8sIGRlIGNhcmF0ZXIgZGVzY3JpdGl2
byBlIGNvbXBhcmF0aXZvLCBkdXBsby1jZWdvIGUgcmFuZG9taXphZG8sIGVtIHF1ZSBzYW8gc3Vq
ZWl0b3MgNDAgcGFjaWVudGVzLCBkZSBhbWJvcyBvcyBzZXhvcywgcG9ydGFkb3JlcyBkZSBsb21i
b2NpYXRhbGdpYSBwb3IgaGVybmlhIGRlIGRpc2NvLCBkbyB0aXBvIGNlbnRyby1sYXRlcmFsIG91
IGZvcmFtaW5hbCwgc2VtIHJlc3Bvc3RhIGEgMjAgc2Vzc29lcyBkZSBmaXNpb3RlcmFwaWEgZSBz
ZW0gaW5zdGFiaWxpZGFkZSwgZGlhZ25vc3RpY2FkYSBlbSBleGFtZSBkZSByYWRpb2dyYWZpYSBk
aW5hbWljYS4gTyB0aXBvIGRlIGJsb3F1ZWlvLCB0cmFuc2ZvcmFtaW5hbCAoZ3J1cG8gMSkgb3Ug
aW50ZXJsYW1pbmFyIChncnVwbyAyKSwgYSBzZXIgZmVpdG8gZm9pIGRldGVybWluYWRvIHBvciBt
ZWlvIGRlIHNvcnRlaW8gZSBjb25zdGl0dWl1IDIwIHBhY2llbnRlcyBkbyBncnVwbyAxIGUgMjAg
ZG8gZ3J1cG8gMi4gUkVTVUxUQURPUzogRm9yYW0gYXZhbGlhZG9zIDQwIHBhY2llbnRlcywgMTcg
ZG8gc2V4byBtYXNjdWxpbm8sIG1lZGlhIGRlIDQ5IGFub3MsIG5vcyBxdWFpcyBob3V2ZSBtZWxo
b3JpYSBzaWduaWZpY2F0aXZhIGRvIHF1YWRybyBhbGdpY28gZW0gdG9kb3Mgb3Mgc3VibWV0aWRv
cyBhbyBibG9xdWVpbyByYWRpY3VsYXIgZW0gYW1iYXMgYXMgdGVjbmljYXMsIGVtYm9yYSBhIHRl
Y25pY2EgdHJhbnNmb3JhbWluYWwgYXByZXNlbnRhc3NlIG1lbGhvcmVzIHJlc3VsdGFkb3MgcXVh
bmRvIGNvbXBhcmFkYSBjb20gYSBpbnRlcmxhbWluYXIuIENPTkNMVVNBTzogQW1iYXMgYXMgdGVj
bmljYXMgc2FvIGVmaWNhemVzIG5vIGFsaXZpbyBkYSBkb3IgZSBhcHJlc2VudGFtIGJhaXhhIHRh
eGEgZGUgY29tcGxpY2FjYW8sIG1hcyBhIHRyYW5zZm9yYW1pbmFsIGZvaSBtYWlzIGVmaWNheiBk
byBxdWUgYSBpbnRlcmxhbWluYXIuPC9jdXN0b20yPjxlbGVjdHJvbmljLXJlc291cmNlLW51bT4x
MC4xMDE2L2oucmJvZS4yMDE1LjAyLjAxNjwvZWxlY3Ryb25pYy1yZXNvdXJjZS1udW0+PHJlbW90
ZS1kYXRhYmFzZS1wcm92aWRlcj5OTE08L3JlbW90ZS1kYXRhYmFzZS1wcm92aWRlcj48bGFuZ3Vh
Z2U+ZW5nPC9sYW5ndWFnZT48L3JlY29yZD48L0NpdGU+PC9FbmROb3RlPgB=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58</w:t>
              </w:r>
              <w:r w:rsidR="008B3538" w:rsidRPr="000F3174">
                <w:rPr>
                  <w:rFonts w:eastAsiaTheme="minorHAnsi" w:cs="굴림"/>
                  <w:color w:val="000000"/>
                  <w:kern w:val="0"/>
                  <w:szCs w:val="20"/>
                </w:rPr>
                <w:fldChar w:fldCharType="end"/>
              </w:r>
            </w:hyperlink>
          </w:p>
        </w:tc>
        <w:tc>
          <w:tcPr>
            <w:tcW w:w="1055"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201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VAS</w:t>
            </w:r>
          </w:p>
        </w:tc>
        <w:tc>
          <w:tcPr>
            <w:tcW w:w="203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1, 7, 21, 90 days</w:t>
            </w:r>
          </w:p>
        </w:tc>
        <w:tc>
          <w:tcPr>
            <w:tcW w:w="3360"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FESI&gt;&gt;ILESI</w:t>
            </w:r>
          </w:p>
        </w:tc>
      </w:tr>
      <w:tr w:rsidR="00CC36E0" w:rsidRPr="00215A4C" w:rsidTr="00CC36E0">
        <w:trPr>
          <w:trHeight w:val="1200"/>
        </w:trPr>
        <w:tc>
          <w:tcPr>
            <w:tcW w:w="1691" w:type="dxa"/>
            <w:tcBorders>
              <w:top w:val="nil"/>
              <w:left w:val="single" w:sz="8" w:space="0" w:color="FFFFFF"/>
              <w:bottom w:val="single" w:sz="8" w:space="0" w:color="FFFFFF"/>
              <w:right w:val="single" w:sz="8" w:space="0" w:color="FFFFFF"/>
            </w:tcBorders>
            <w:shd w:val="clear" w:color="000000" w:fill="D9E1F2"/>
            <w:noWrap/>
            <w:vAlign w:val="center"/>
            <w:hideMark/>
          </w:tcPr>
          <w:p w:rsidR="00CC36E0" w:rsidRPr="000F3174" w:rsidRDefault="00CC36E0"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Ghai B</w:t>
            </w:r>
            <w:hyperlink w:anchor="_ENREF_54" w:tooltip="Ghai, 2014 #18" w:history="1">
              <w:r w:rsidR="008B3538" w:rsidRPr="000F3174">
                <w:rPr>
                  <w:rFonts w:eastAsiaTheme="minorHAnsi" w:cs="굴림"/>
                  <w:color w:val="000000"/>
                  <w:kern w:val="0"/>
                  <w:szCs w:val="20"/>
                </w:rPr>
                <w:fldChar w:fldCharType="begin">
                  <w:fldData xml:space="preserve">PEVuZE5vdGU+PENpdGU+PEF1dGhvcj5HaGFpPC9BdXRob3I+PFllYXI+MjAxNDwvWWVhcj48UmVj
TnVtPjE4PC9SZWNOdW0+PERpc3BsYXlUZXh0PjxzdHlsZSBmYWNlPSJzdXBlcnNjcmlwdCI+NTQ8
L3N0eWxlPjwvRGlzcGxheVRleHQ+PHJlY29yZD48cmVjLW51bWJlcj4xODwvcmVjLW51bWJlcj48
Zm9yZWlnbi1rZXlzPjxrZXkgYXBwPSJFTiIgZGItaWQ9ImZkMmE5ejBmM2VlcDBkZXg1enF2ejll
MnpzYWU5cmY1ZnBmZSI+MTg8L2tleT48L2ZvcmVpZ24ta2V5cz48cmVmLXR5cGUgbmFtZT0iSm91
cm5hbCBBcnRpY2xlIj4xNzwvcmVmLXR5cGU+PGNvbnRyaWJ1dG9ycz48YXV0aG9ycz48YXV0aG9y
PkdoYWksIEIuPC9hdXRob3I+PGF1dGhvcj5CYW5zYWwsIEQuPC9hdXRob3I+PGF1dGhvcj5LYXks
IEouIFAuPC9hdXRob3I+PGF1dGhvcj5WYWRhamUsIEsuIFMuPC9hdXRob3I+PGF1dGhvcj5XaWcs
IEouPC9hdXRob3I+PC9hdXRob3JzPjwvY29udHJpYnV0b3JzPjxhdXRoLWFkZHJlc3M+RGVwYXJ0
bWVudCBvZiBBbmFlc3RoZXNpYSBhbmQgSW50ZW5zaXZlIENhcmUsIFBvc3QgR3JhZHVhdGUgSW5z
dGl0dXRlIG9mIE1lZGljYWwgRWR1Y2F0aW9uIGFuZCBSZXNlYXJjaCwgQ2hhbmRpZ2FyaCwgSW5k
aWE7IENsaW5pY2FsIFJlc2VhcmNoIFVuaXQsIE5hdGlvbmFsIEluc3RpdHV0ZSBvZiBQaGFybWFj
ZXV0aWNhbCBFZHVjYXRpb24gYW5kIFJlc2VhcmNoLCBNb2hhbGksIFB1bmphYiwgSW5kaWEuPC9h
dXRoLWFkZHJlc3M+PHRpdGxlcz48dGl0bGU+VHJhbnNmb3JhbWluYWwgdmVyc3VzIHBhcmFzYWdp
dHRhbCBpbnRlcmxhbWluYXIgZXBpZHVyYWwgc3Rlcm9pZCBpbmplY3Rpb24gaW4gbG93IGJhY2sg
cGFpbiB3aXRoIHJhZGljdWxhciBwYWluOiBhIHJhbmRvbWl6ZWQsIGRvdWJsZS1ibGluZCwgYWN0
aXZlLWNvbnRyb2wgdHJpYWw8L3RpdGxlPjxzZWNvbmRhcnktdGl0bGU+UGFpbiBQaHlzaWNpYW48
L3NlY29uZGFyeS10aXRsZT48YWx0LXRpdGxlPlBhaW4gcGh5c2ljaWFuPC9hbHQtdGl0bGU+PC90
aXRsZXM+PHBlcmlvZGljYWw+PGZ1bGwtdGl0bGU+UGFpbiBQaHlzaWNpYW48L2Z1bGwtdGl0bGU+
PGFiYnItMT5QYWluIHBoeXNpY2lhbjwvYWJici0xPjwvcGVyaW9kaWNhbD48YWx0LXBlcmlvZGlj
YWw+PGZ1bGwtdGl0bGU+UGFpbiBQaHlzaWNpYW48L2Z1bGwtdGl0bGU+PGFiYnItMT5QYWluIHBo
eXNpY2lhbjwvYWJici0xPjwvYWx0LXBlcmlvZGljYWw+PHBhZ2VzPjI3Ny05MDwvcGFnZXM+PHZv
bHVtZT4xNzwvdm9sdW1lPjxudW1iZXI+NDwvbnVtYmVyPjxlZGl0aW9uPjIwMTQvMDcvMjQ8L2Vk
aXRpb24+PGtleXdvcmRzPjxrZXl3b3JkPkFkdWx0PC9rZXl3b3JkPjxrZXl3b3JkPkRvdWJsZS1C
bGluZCBNZXRob2Q8L2tleXdvcmQ+PGtleXdvcmQ+RmVtYWxlPC9rZXl3b3JkPjxrZXl3b3JkPkZs
dW9yb3Njb3B5PC9rZXl3b3JkPjxrZXl3b3JkPkdsdWNvY29ydGljb2lkcy8gYWRtaW5pc3RyYXRp
b24gJmFtcDsgZG9zYWdlPC9rZXl3b3JkPjxrZXl3b3JkPkh1bWFuczwva2V5d29yZD48a2V5d29y
ZD5JbmplY3Rpb25zLCBFcGlkdXJhbC8gbWV0aG9kczwva2V5d29yZD48a2V5d29yZD5Mb3cgQmFj
ayBQYWluLyBkcnVnIHRoZXJhcHk8L2tleXdvcmQ+PGtleXdvcmQ+THVtYm9zYWNyYWwgUmVnaW9u
PC9rZXl3b3JkPjxrZXl3b3JkPk1hbGU8L2tleXdvcmQ+PGtleXdvcmQ+TWV0aHlscHJlZG5pc29s
b25lLyBhZG1pbmlzdHJhdGlvbiAmYW1wOyBkb3NhZ2U8L2tleXdvcmQ+PGtleXdvcmQ+TWlkZGxl
IEFnZWQ8L2tleXdvcmQ+PGtleXdvcmQ+UHJvc3BlY3RpdmUgU3R1ZGllczwva2V5d29yZD48a2V5
d29yZD5SYWRpY3Vsb3BhdGh5LyBkcnVnIHRoZXJhcHk8L2tleXdvcmQ+PC9rZXl3b3Jkcz48ZGF0
ZXM+PHllYXI+MjAxNDwveWVhcj48cHViLWRhdGVzPjxkYXRlPkp1bC1BdWc8L2RhdGU+PC9wdWIt
ZGF0ZXM+PC9kYXRlcz48aXNibj4yMTUwLTExNDkgKEVsZWN0cm9uaWMpJiN4RDsxNTMzLTMxNTkg
KExpbmtpbmcpPC9pc2JuPjxhY2Nlc3Npb24tbnVtPjI1MDU0Mzg3PC9hY2Nlc3Npb24tbnVtPjx1
cmxzPjwvdXJscz48cmVtb3RlLWRhdGFiYXNlLXByb3ZpZGVyPk5MTTwvcmVtb3RlLWRhdGFiYXNl
LXByb3ZpZGVyPjxsYW5ndWFnZT5lbmc8L2xhbmd1YWdlPjwvcmVjb3JkPjwvQ2l0ZT48L0VuZE5v
dGU+AG==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HaGFpPC9BdXRob3I+PFllYXI+MjAxNDwvWWVhcj48UmVj
TnVtPjE4PC9SZWNOdW0+PERpc3BsYXlUZXh0PjxzdHlsZSBmYWNlPSJzdXBlcnNjcmlwdCI+NTQ8
L3N0eWxlPjwvRGlzcGxheVRleHQ+PHJlY29yZD48cmVjLW51bWJlcj4xODwvcmVjLW51bWJlcj48
Zm9yZWlnbi1rZXlzPjxrZXkgYXBwPSJFTiIgZGItaWQ9ImZkMmE5ejBmM2VlcDBkZXg1enF2ejll
MnpzYWU5cmY1ZnBmZSI+MTg8L2tleT48L2ZvcmVpZ24ta2V5cz48cmVmLXR5cGUgbmFtZT0iSm91
cm5hbCBBcnRpY2xlIj4xNzwvcmVmLXR5cGU+PGNvbnRyaWJ1dG9ycz48YXV0aG9ycz48YXV0aG9y
PkdoYWksIEIuPC9hdXRob3I+PGF1dGhvcj5CYW5zYWwsIEQuPC9hdXRob3I+PGF1dGhvcj5LYXks
IEouIFAuPC9hdXRob3I+PGF1dGhvcj5WYWRhamUsIEsuIFMuPC9hdXRob3I+PGF1dGhvcj5XaWcs
IEouPC9hdXRob3I+PC9hdXRob3JzPjwvY29udHJpYnV0b3JzPjxhdXRoLWFkZHJlc3M+RGVwYXJ0
bWVudCBvZiBBbmFlc3RoZXNpYSBhbmQgSW50ZW5zaXZlIENhcmUsIFBvc3QgR3JhZHVhdGUgSW5z
dGl0dXRlIG9mIE1lZGljYWwgRWR1Y2F0aW9uIGFuZCBSZXNlYXJjaCwgQ2hhbmRpZ2FyaCwgSW5k
aWE7IENsaW5pY2FsIFJlc2VhcmNoIFVuaXQsIE5hdGlvbmFsIEluc3RpdHV0ZSBvZiBQaGFybWFj
ZXV0aWNhbCBFZHVjYXRpb24gYW5kIFJlc2VhcmNoLCBNb2hhbGksIFB1bmphYiwgSW5kaWEuPC9h
dXRoLWFkZHJlc3M+PHRpdGxlcz48dGl0bGU+VHJhbnNmb3JhbWluYWwgdmVyc3VzIHBhcmFzYWdp
dHRhbCBpbnRlcmxhbWluYXIgZXBpZHVyYWwgc3Rlcm9pZCBpbmplY3Rpb24gaW4gbG93IGJhY2sg
cGFpbiB3aXRoIHJhZGljdWxhciBwYWluOiBhIHJhbmRvbWl6ZWQsIGRvdWJsZS1ibGluZCwgYWN0
aXZlLWNvbnRyb2wgdHJpYWw8L3RpdGxlPjxzZWNvbmRhcnktdGl0bGU+UGFpbiBQaHlzaWNpYW48
L3NlY29uZGFyeS10aXRsZT48YWx0LXRpdGxlPlBhaW4gcGh5c2ljaWFuPC9hbHQtdGl0bGU+PC90
aXRsZXM+PHBlcmlvZGljYWw+PGZ1bGwtdGl0bGU+UGFpbiBQaHlzaWNpYW48L2Z1bGwtdGl0bGU+
PGFiYnItMT5QYWluIHBoeXNpY2lhbjwvYWJici0xPjwvcGVyaW9kaWNhbD48YWx0LXBlcmlvZGlj
YWw+PGZ1bGwtdGl0bGU+UGFpbiBQaHlzaWNpYW48L2Z1bGwtdGl0bGU+PGFiYnItMT5QYWluIHBo
eXNpY2lhbjwvYWJici0xPjwvYWx0LXBlcmlvZGljYWw+PHBhZ2VzPjI3Ny05MDwvcGFnZXM+PHZv
bHVtZT4xNzwvdm9sdW1lPjxudW1iZXI+NDwvbnVtYmVyPjxlZGl0aW9uPjIwMTQvMDcvMjQ8L2Vk
aXRpb24+PGtleXdvcmRzPjxrZXl3b3JkPkFkdWx0PC9rZXl3b3JkPjxrZXl3b3JkPkRvdWJsZS1C
bGluZCBNZXRob2Q8L2tleXdvcmQ+PGtleXdvcmQ+RmVtYWxlPC9rZXl3b3JkPjxrZXl3b3JkPkZs
dW9yb3Njb3B5PC9rZXl3b3JkPjxrZXl3b3JkPkdsdWNvY29ydGljb2lkcy8gYWRtaW5pc3RyYXRp
b24gJmFtcDsgZG9zYWdlPC9rZXl3b3JkPjxrZXl3b3JkPkh1bWFuczwva2V5d29yZD48a2V5d29y
ZD5JbmplY3Rpb25zLCBFcGlkdXJhbC8gbWV0aG9kczwva2V5d29yZD48a2V5d29yZD5Mb3cgQmFj
ayBQYWluLyBkcnVnIHRoZXJhcHk8L2tleXdvcmQ+PGtleXdvcmQ+THVtYm9zYWNyYWwgUmVnaW9u
PC9rZXl3b3JkPjxrZXl3b3JkPk1hbGU8L2tleXdvcmQ+PGtleXdvcmQ+TWV0aHlscHJlZG5pc29s
b25lLyBhZG1pbmlzdHJhdGlvbiAmYW1wOyBkb3NhZ2U8L2tleXdvcmQ+PGtleXdvcmQ+TWlkZGxl
IEFnZWQ8L2tleXdvcmQ+PGtleXdvcmQ+UHJvc3BlY3RpdmUgU3R1ZGllczwva2V5d29yZD48a2V5
d29yZD5SYWRpY3Vsb3BhdGh5LyBkcnVnIHRoZXJhcHk8L2tleXdvcmQ+PC9rZXl3b3Jkcz48ZGF0
ZXM+PHllYXI+MjAxNDwveWVhcj48cHViLWRhdGVzPjxkYXRlPkp1bC1BdWc8L2RhdGU+PC9wdWIt
ZGF0ZXM+PC9kYXRlcz48aXNibj4yMTUwLTExNDkgKEVsZWN0cm9uaWMpJiN4RDsxNTMzLTMxNTkg
KExpbmtpbmcpPC9pc2JuPjxhY2Nlc3Npb24tbnVtPjI1MDU0Mzg3PC9hY2Nlc3Npb24tbnVtPjx1
cmxzPjwvdXJscz48cmVtb3RlLWRhdGFiYXNlLXByb3ZpZGVyPk5MTTwvcmVtb3RlLWRhdGFiYXNl
LXByb3ZpZGVyPjxsYW5ndWFnZT5lbmc8L2xhbmd1YWdlPjwvcmVjb3JkPjwvQ2l0ZT48L0VuZE5v
dGU+AG==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54</w:t>
              </w:r>
              <w:r w:rsidR="008B3538" w:rsidRPr="000F3174">
                <w:rPr>
                  <w:rFonts w:eastAsiaTheme="minorHAnsi" w:cs="굴림"/>
                  <w:color w:val="000000"/>
                  <w:kern w:val="0"/>
                  <w:szCs w:val="20"/>
                </w:rPr>
                <w:fldChar w:fldCharType="end"/>
              </w:r>
            </w:hyperlink>
          </w:p>
        </w:tc>
        <w:tc>
          <w:tcPr>
            <w:tcW w:w="1055"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201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proofErr w:type="gramStart"/>
            <w:r w:rsidRPr="000F3174">
              <w:rPr>
                <w:rFonts w:eastAsiaTheme="minorHAnsi" w:cs="굴림"/>
                <w:color w:val="000000"/>
                <w:kern w:val="0"/>
                <w:szCs w:val="20"/>
              </w:rPr>
              <w:t>VAS,MODQ</w:t>
            </w:r>
            <w:proofErr w:type="gramEnd"/>
          </w:p>
        </w:tc>
        <w:tc>
          <w:tcPr>
            <w:tcW w:w="203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2weeks to 12months</w:t>
            </w:r>
          </w:p>
        </w:tc>
        <w:tc>
          <w:tcPr>
            <w:tcW w:w="3360"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no significant difference between groups </w:t>
            </w:r>
          </w:p>
        </w:tc>
      </w:tr>
      <w:tr w:rsidR="00CC36E0" w:rsidRPr="00215A4C" w:rsidTr="00CC36E0">
        <w:trPr>
          <w:trHeight w:val="555"/>
        </w:trPr>
        <w:tc>
          <w:tcPr>
            <w:tcW w:w="1691" w:type="dxa"/>
            <w:tcBorders>
              <w:top w:val="nil"/>
              <w:left w:val="single" w:sz="8" w:space="0" w:color="FFFFFF"/>
              <w:bottom w:val="single" w:sz="8" w:space="0" w:color="FFFFFF"/>
              <w:right w:val="single" w:sz="8" w:space="0" w:color="FFFFFF"/>
            </w:tcBorders>
            <w:shd w:val="clear" w:color="000000" w:fill="D9E1F2"/>
            <w:noWrap/>
            <w:vAlign w:val="center"/>
            <w:hideMark/>
          </w:tcPr>
          <w:p w:rsidR="00CC36E0" w:rsidRPr="000F3174" w:rsidRDefault="00CC36E0"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ados I</w:t>
            </w:r>
            <w:hyperlink w:anchor="_ENREF_56" w:tooltip="Rados, 2011 #26" w:history="1">
              <w:r w:rsidR="008B3538" w:rsidRPr="000F3174">
                <w:rPr>
                  <w:rFonts w:eastAsiaTheme="minorHAnsi" w:cs="굴림"/>
                  <w:color w:val="000000"/>
                  <w:kern w:val="0"/>
                  <w:szCs w:val="20"/>
                </w:rPr>
                <w:fldChar w:fldCharType="begin">
                  <w:fldData xml:space="preserve">PEVuZE5vdGU+PENpdGU+PEF1dGhvcj5SYWRvczwvQXV0aG9yPjxZZWFyPjIwMTE8L1llYXI+PFJl
Y051bT4yNjwvUmVjTnVtPjxEaXNwbGF5VGV4dD48c3R5bGUgZmFjZT0ic3VwZXJzY3JpcHQiPjU2
PC9zdHlsZT48L0Rpc3BsYXlUZXh0PjxyZWNvcmQ+PHJlYy1udW1iZXI+MjY8L3JlYy1udW1iZXI+
PGZvcmVpZ24ta2V5cz48a2V5IGFwcD0iRU4iIGRiLWlkPSJmZDJhOXowZjNlZXAwZGV4NXpxdno5
ZTJ6c2FlOXJmNWZwZmUiPjI2PC9rZXk+PC9mb3JlaWduLWtleXM+PHJlZi10eXBlIG5hbWU9Ikpv
dXJuYWwgQXJ0aWNsZSI+MTc8L3JlZi10eXBlPjxjb250cmlidXRvcnM+PGF1dGhvcnM+PGF1dGhv
cj5SYWRvcywgSS48L2F1dGhvcj48YXV0aG9yPlNha2ljLCBLLjwvYXV0aG9yPjxhdXRob3I+Rmlu
Z2xlciwgTS48L2F1dGhvcj48YXV0aG9yPkthcHVyYWwsIEwuPC9hdXRob3I+PC9hdXRob3JzPjwv
Y29udHJpYnV0b3JzPjxhdXRoLWFkZHJlc3M+RGl2aXNpb24gb2YgUGFpbiBNZWRpY2luZSwgRGVw
YXJ0bWVudCBvZiBBbmVzdGhlc2lvbG9neSwgVW5pdmVyc2l0eSBIb3NwaXRhbCBPc2lqZWssIE9z
amVrLCBDcm9hdGlhLjwvYXV0aC1hZGRyZXNzPjx0aXRsZXM+PHRpdGxlPkVmZmljYWN5IG9mIGlu
dGVybGFtaW5hciB2cyB0cmFuc2ZvcmFtaW5hbCBlcGlkdXJhbCBzdGVyb2lkIGluamVjdGlvbiBm
b3IgdGhlIHRyZWF0bWVudCBvZiBjaHJvbmljIHVuaWxhdGVyYWwgcmFkaWN1bGFyIHBhaW46IHBy
b3NwZWN0aXZlLCByYW5kb21pemVkIHN0dWR5PC90aXRsZT48c2Vjb25kYXJ5LXRpdGxlPlBhaW4g
TWVkPC9zZWNvbmRhcnktdGl0bGU+PGFsdC10aXRsZT5QYWluIG1lZGljaW5lIChNYWxkZW4sIE1h
c3MuKTwvYWx0LXRpdGxlPjwvdGl0bGVzPjxwZXJpb2RpY2FsPjxmdWxsLXRpdGxlPlBhaW4gTWVk
PC9mdWxsLXRpdGxlPjxhYmJyLTE+UGFpbiBtZWRpY2luZSAoTWFsZGVuLCBNYXNzLik8L2FiYnIt
MT48L3BlcmlvZGljYWw+PGFsdC1wZXJpb2RpY2FsPjxmdWxsLXRpdGxlPlBhaW4gTWVkPC9mdWxs
LXRpdGxlPjxhYmJyLTE+UGFpbiBtZWRpY2luZSAoTWFsZGVuLCBNYXNzLik8L2FiYnItMT48L2Fs
dC1wZXJpb2RpY2FsPjxwYWdlcz4xMzE2LTIxPC9wYWdlcz48dm9sdW1lPjEyPC92b2x1bWU+PG51
bWJlcj45PC9udW1iZXI+PGVkaXRpb24+MjAxMS8wOS8xNTwvZWRpdGlvbj48a2V5d29yZHM+PGtl
eXdvcmQ+Q2hyb25pYyBEaXNlYXNlPC9rZXl3b3JkPjxrZXl3b3JkPkVwaWR1cmFsIFNwYWNlLyBw
aHlzaW9wYXRob2xvZ3k8L2tleXdvcmQ+PGtleXdvcmQ+RmVtYWxlPC9rZXl3b3JkPjxrZXl3b3Jk
Pkh1bWFuczwva2V5d29yZD48a2V5d29yZD5JbmplY3Rpb25zLCBFcGlkdXJhbC8gbWV0aG9kcy9z
dGFuZGFyZHM8L2tleXdvcmQ+PGtleXdvcmQ+SW50ZXJ2ZXJ0ZWJyYWwgRGlzYyBEaXNwbGFjZW1l
bnQvY29tcGxpY2F0aW9ucy9waHlzaW9wYXRob2xvZ3k8L2tleXdvcmQ+PGtleXdvcmQ+THVtYmFy
IFZlcnRlYnJhZS8gcGh5c2lvcGF0aG9sb2d5PC9rZXl3b3JkPjxrZXl3b3JkPk1hbGU8L2tleXdv
cmQ+PGtleXdvcmQ+TWlkZGxlIEFnZWQ8L2tleXdvcmQ+PGtleXdvcmQ+UGFpbiBNZWFzdXJlbWVu
dC9tZXRob2RzPC9rZXl3b3JkPjxrZXl3b3JkPlByb3NwZWN0aXZlIFN0dWRpZXM8L2tleXdvcmQ+
PGtleXdvcmQ+UmFkaWN1bG9wYXRoeS8gZHJ1ZyB0aGVyYXB5L2V0aW9sb2d5PC9rZXl3b3JkPjxr
ZXl3b3JkPlN0ZXJvaWRzLyBhZG1pbmlzdHJhdGlvbiAmYW1wOyBkb3NhZ2U8L2tleXdvcmQ+PGtl
eXdvcmQ+VGltZTwva2V5d29yZD48a2V5d29yZD5UcmVhdG1lbnQgT3V0Y29tZTwva2V5d29yZD48
L2tleXdvcmRzPjxkYXRlcz48eWVhcj4yMDExPC95ZWFyPjxwdWItZGF0ZXM+PGRhdGU+U2VwPC9k
YXRlPjwvcHViLWRhdGVzPjwvZGF0ZXM+PGlzYm4+MTUyNi00NjM3IChFbGVjdHJvbmljKSYjeEQ7
MTUyNi0yMzc1IChMaW5raW5nKTwvaXNibj48YWNjZXNzaW9uLW51bT4yMTkxNDExODwvYWNjZXNz
aW9uLW51bT48dXJscz48L3VybHM+PGVsZWN0cm9uaWMtcmVzb3VyY2UtbnVtPjEwLjExMTEvai4x
NTI2LTQ2MzcuMjAxMS4wMTIxMy54PC9lbGVjdHJvbmljLXJlc291cmNlLW51bT48cmVtb3RlLWRh
dGFiYXNlLXByb3ZpZGVyPk5MTTwvcmVtb3RlLWRhdGFiYXNlLXByb3ZpZGVyPjxsYW5ndWFnZT5l
bmc8L2xhbmd1YWdlPjwvcmVjb3JkPjwvQ2l0ZT48L0VuZE5vdGU+AG==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SYWRvczwvQXV0aG9yPjxZZWFyPjIwMTE8L1llYXI+PFJl
Y051bT4yNjwvUmVjTnVtPjxEaXNwbGF5VGV4dD48c3R5bGUgZmFjZT0ic3VwZXJzY3JpcHQiPjU2
PC9zdHlsZT48L0Rpc3BsYXlUZXh0PjxyZWNvcmQ+PHJlYy1udW1iZXI+MjY8L3JlYy1udW1iZXI+
PGZvcmVpZ24ta2V5cz48a2V5IGFwcD0iRU4iIGRiLWlkPSJmZDJhOXowZjNlZXAwZGV4NXpxdno5
ZTJ6c2FlOXJmNWZwZmUiPjI2PC9rZXk+PC9mb3JlaWduLWtleXM+PHJlZi10eXBlIG5hbWU9Ikpv
dXJuYWwgQXJ0aWNsZSI+MTc8L3JlZi10eXBlPjxjb250cmlidXRvcnM+PGF1dGhvcnM+PGF1dGhv
cj5SYWRvcywgSS48L2F1dGhvcj48YXV0aG9yPlNha2ljLCBLLjwvYXV0aG9yPjxhdXRob3I+Rmlu
Z2xlciwgTS48L2F1dGhvcj48YXV0aG9yPkthcHVyYWwsIEwuPC9hdXRob3I+PC9hdXRob3JzPjwv
Y29udHJpYnV0b3JzPjxhdXRoLWFkZHJlc3M+RGl2aXNpb24gb2YgUGFpbiBNZWRpY2luZSwgRGVw
YXJ0bWVudCBvZiBBbmVzdGhlc2lvbG9neSwgVW5pdmVyc2l0eSBIb3NwaXRhbCBPc2lqZWssIE9z
amVrLCBDcm9hdGlhLjwvYXV0aC1hZGRyZXNzPjx0aXRsZXM+PHRpdGxlPkVmZmljYWN5IG9mIGlu
dGVybGFtaW5hciB2cyB0cmFuc2ZvcmFtaW5hbCBlcGlkdXJhbCBzdGVyb2lkIGluamVjdGlvbiBm
b3IgdGhlIHRyZWF0bWVudCBvZiBjaHJvbmljIHVuaWxhdGVyYWwgcmFkaWN1bGFyIHBhaW46IHBy
b3NwZWN0aXZlLCByYW5kb21pemVkIHN0dWR5PC90aXRsZT48c2Vjb25kYXJ5LXRpdGxlPlBhaW4g
TWVkPC9zZWNvbmRhcnktdGl0bGU+PGFsdC10aXRsZT5QYWluIG1lZGljaW5lIChNYWxkZW4sIE1h
c3MuKTwvYWx0LXRpdGxlPjwvdGl0bGVzPjxwZXJpb2RpY2FsPjxmdWxsLXRpdGxlPlBhaW4gTWVk
PC9mdWxsLXRpdGxlPjxhYmJyLTE+UGFpbiBtZWRpY2luZSAoTWFsZGVuLCBNYXNzLik8L2FiYnIt
MT48L3BlcmlvZGljYWw+PGFsdC1wZXJpb2RpY2FsPjxmdWxsLXRpdGxlPlBhaW4gTWVkPC9mdWxs
LXRpdGxlPjxhYmJyLTE+UGFpbiBtZWRpY2luZSAoTWFsZGVuLCBNYXNzLik8L2FiYnItMT48L2Fs
dC1wZXJpb2RpY2FsPjxwYWdlcz4xMzE2LTIxPC9wYWdlcz48dm9sdW1lPjEyPC92b2x1bWU+PG51
bWJlcj45PC9udW1iZXI+PGVkaXRpb24+MjAxMS8wOS8xNTwvZWRpdGlvbj48a2V5d29yZHM+PGtl
eXdvcmQ+Q2hyb25pYyBEaXNlYXNlPC9rZXl3b3JkPjxrZXl3b3JkPkVwaWR1cmFsIFNwYWNlLyBw
aHlzaW9wYXRob2xvZ3k8L2tleXdvcmQ+PGtleXdvcmQ+RmVtYWxlPC9rZXl3b3JkPjxrZXl3b3Jk
Pkh1bWFuczwva2V5d29yZD48a2V5d29yZD5JbmplY3Rpb25zLCBFcGlkdXJhbC8gbWV0aG9kcy9z
dGFuZGFyZHM8L2tleXdvcmQ+PGtleXdvcmQ+SW50ZXJ2ZXJ0ZWJyYWwgRGlzYyBEaXNwbGFjZW1l
bnQvY29tcGxpY2F0aW9ucy9waHlzaW9wYXRob2xvZ3k8L2tleXdvcmQ+PGtleXdvcmQ+THVtYmFy
IFZlcnRlYnJhZS8gcGh5c2lvcGF0aG9sb2d5PC9rZXl3b3JkPjxrZXl3b3JkPk1hbGU8L2tleXdv
cmQ+PGtleXdvcmQ+TWlkZGxlIEFnZWQ8L2tleXdvcmQ+PGtleXdvcmQ+UGFpbiBNZWFzdXJlbWVu
dC9tZXRob2RzPC9rZXl3b3JkPjxrZXl3b3JkPlByb3NwZWN0aXZlIFN0dWRpZXM8L2tleXdvcmQ+
PGtleXdvcmQ+UmFkaWN1bG9wYXRoeS8gZHJ1ZyB0aGVyYXB5L2V0aW9sb2d5PC9rZXl3b3JkPjxr
ZXl3b3JkPlN0ZXJvaWRzLyBhZG1pbmlzdHJhdGlvbiAmYW1wOyBkb3NhZ2U8L2tleXdvcmQ+PGtl
eXdvcmQ+VGltZTwva2V5d29yZD48a2V5d29yZD5UcmVhdG1lbnQgT3V0Y29tZTwva2V5d29yZD48
L2tleXdvcmRzPjxkYXRlcz48eWVhcj4yMDExPC95ZWFyPjxwdWItZGF0ZXM+PGRhdGU+U2VwPC9k
YXRlPjwvcHViLWRhdGVzPjwvZGF0ZXM+PGlzYm4+MTUyNi00NjM3IChFbGVjdHJvbmljKSYjeEQ7
MTUyNi0yMzc1IChMaW5raW5nKTwvaXNibj48YWNjZXNzaW9uLW51bT4yMTkxNDExODwvYWNjZXNz
aW9uLW51bT48dXJscz48L3VybHM+PGVsZWN0cm9uaWMtcmVzb3VyY2UtbnVtPjEwLjExMTEvai4x
NTI2LTQ2MzcuMjAxMS4wMTIxMy54PC9lbGVjdHJvbmljLXJlc291cmNlLW51bT48cmVtb3RlLWRh
dGFiYXNlLXByb3ZpZGVyPk5MTTwvcmVtb3RlLWRhdGFiYXNlLXByb3ZpZGVyPjxsYW5ndWFnZT5l
bmc8L2xhbmd1YWdlPjwvcmVjb3JkPjwvQ2l0ZT48L0VuZE5vdGU+AG==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56</w:t>
              </w:r>
              <w:r w:rsidR="008B3538" w:rsidRPr="000F3174">
                <w:rPr>
                  <w:rFonts w:eastAsiaTheme="minorHAnsi" w:cs="굴림"/>
                  <w:color w:val="000000"/>
                  <w:kern w:val="0"/>
                  <w:szCs w:val="20"/>
                </w:rPr>
                <w:fldChar w:fldCharType="end"/>
              </w:r>
            </w:hyperlink>
          </w:p>
        </w:tc>
        <w:tc>
          <w:tcPr>
            <w:tcW w:w="1055"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201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VAS, ODI</w:t>
            </w:r>
          </w:p>
        </w:tc>
        <w:tc>
          <w:tcPr>
            <w:tcW w:w="203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24weeks</w:t>
            </w:r>
          </w:p>
        </w:tc>
        <w:tc>
          <w:tcPr>
            <w:tcW w:w="3360"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no significant difference between groups </w:t>
            </w:r>
          </w:p>
        </w:tc>
      </w:tr>
      <w:tr w:rsidR="00CC36E0" w:rsidRPr="00215A4C" w:rsidTr="00CC36E0">
        <w:trPr>
          <w:trHeight w:val="1095"/>
        </w:trPr>
        <w:tc>
          <w:tcPr>
            <w:tcW w:w="1691" w:type="dxa"/>
            <w:tcBorders>
              <w:top w:val="nil"/>
              <w:left w:val="single" w:sz="8" w:space="0" w:color="FFFFFF"/>
              <w:bottom w:val="single" w:sz="8" w:space="0" w:color="FFFFFF"/>
              <w:right w:val="single" w:sz="8" w:space="0" w:color="FFFFFF"/>
            </w:tcBorders>
            <w:shd w:val="clear" w:color="000000" w:fill="D9E1F2"/>
            <w:noWrap/>
            <w:vAlign w:val="center"/>
            <w:hideMark/>
          </w:tcPr>
          <w:p w:rsidR="00CC36E0" w:rsidRPr="000F3174" w:rsidRDefault="00CC36E0"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Gharibo CG</w:t>
            </w:r>
            <w:hyperlink w:anchor="_ENREF_62" w:tooltip="Gharibo, 2011 #19" w:history="1">
              <w:r w:rsidR="008B3538" w:rsidRPr="000F3174">
                <w:rPr>
                  <w:rFonts w:eastAsiaTheme="minorHAnsi" w:cs="굴림"/>
                  <w:color w:val="000000"/>
                  <w:kern w:val="0"/>
                  <w:szCs w:val="20"/>
                </w:rPr>
                <w:fldChar w:fldCharType="begin">
                  <w:fldData xml:space="preserve">PEVuZE5vdGU+PENpdGU+PEF1dGhvcj5HaGFyaWJvPC9BdXRob3I+PFllYXI+MjAxMTwvWWVhcj48
UmVjTnVtPjE5PC9SZWNOdW0+PERpc3BsYXlUZXh0PjxzdHlsZSBmYWNlPSJzdXBlcnNjcmlwdCI+
NjI8L3N0eWxlPjwvRGlzcGxheVRleHQ+PHJlY29yZD48cmVjLW51bWJlcj4xOTwvcmVjLW51bWJl
cj48Zm9yZWlnbi1rZXlzPjxrZXkgYXBwPSJFTiIgZGItaWQ9ImZkMmE5ejBmM2VlcDBkZXg1enF2
ejllMnpzYWU5cmY1ZnBmZSI+MTk8L2tleT48L2ZvcmVpZ24ta2V5cz48cmVmLXR5cGUgbmFtZT0i
Sm91cm5hbCBBcnRpY2xlIj4xNzwvcmVmLXR5cGU+PGNvbnRyaWJ1dG9ycz48YXV0aG9ycz48YXV0
aG9yPkdoYXJpYm8sIEMuIEcuPC9hdXRob3I+PGF1dGhvcj5WYXJsb3R0YSwgRy4gUC48L2F1dGhv
cj48YXV0aG9yPlJoYW1lLCBFLiBFLjwvYXV0aG9yPjxhdXRob3I+TGl1LCBFLiBDLiBKLjwvYXV0
aG9yPjxhdXRob3I+QmVuZG8sIEouIEEuPC9hdXRob3I+PGF1dGhvcj5QZXJsb2ZmLCBNLiBELjwv
YXV0aG9yPjwvYXV0aG9ycz48L2NvbnRyaWJ1dG9ycz48YXV0aC1hZGRyZXNzPkMuIEcuIEdoYXJp
Ym8sIE1lZGljYWwgRGlyZWN0b3Igb2YgUGFpbiBNZWRpY2luZSwgRGVwYXJ0bWVudCBvZiBBbmVz
dGhlc2lvbG9neSwgTllVLUhvc3BpdGFsIGZvciBKb2ludCBEaXNlYXNlcywgTmV3IFlvcmssIE5Z
IDEwMDAzLCBVbml0ZWQgU3RhdGVzPC9hdXRoLWFkZHJlc3M+PHRpdGxlcz48dGl0bGU+SW50ZXJs
YW1pbmFyIHZlcnN1cyB0cmFuc2ZvcmFtaW5hbCBlcGlkdXJhbCBzdGVyb2lkcyBmb3IgdGhlIHRy
ZWF0bWVudCBvZiBzdWJhY3V0ZSBsdW1iYXIgcmFkaWN1bGFyIHBhaW46IEEgcmFuZG9taXplZCwg
YmxpbmRlZCwgcHJvc3BlY3RpdmUgb3V0Y29tZSBzdHVkeTwvdGl0bGU+PHNlY29uZGFyeS10aXRs
ZT5QYWluIFBoeXNpY2lhbjwvc2Vjb25kYXJ5LXRpdGxlPjwvdGl0bGVzPjxwZXJpb2RpY2FsPjxm
dWxsLXRpdGxlPlBhaW4gUGh5c2ljaWFuPC9mdWxsLXRpdGxlPjxhYmJyLTE+UGFpbiBwaHlzaWNp
YW48L2FiYnItMT48L3BlcmlvZGljYWw+PHBhZ2VzPjQ5OS01MTE8L3BhZ2VzPjx2b2x1bWU+MTQ8
L3ZvbHVtZT48bnVtYmVyPjY8L251bWJlcj48a2V5d29yZHM+PGtleXdvcmQ+YnVwaXZhY2FpbmU8
L2tleXdvcmQ+PGtleXdvcmQ+bmFyY290aWMgYW5hbGdlc2ljIGFnZW50PC9rZXl3b3JkPjxrZXl3
b3JkPnN0ZXJvaWQ8L2tleXdvcmQ+PGtleXdvcmQ+dHJpYW1jaW5vbG9uZSBkaWFjZXRhdGU8L2tl
eXdvcmQ+PGtleXdvcmQ+YWR1bHQ8L2tleXdvcmQ+PGtleXdvcmQ+YWdlZDwva2V5d29yZD48a2V5
d29yZD5hbmFsZ2VzaWE8L2tleXdvcmQ+PGtleXdvcmQ+YXJ0aWNsZTwva2V5d29yZD48a2V5d29y
ZD5jbGluaWNhbCBhcnRpY2xlPC9rZXl3b3JkPjxrZXl3b3JkPmNvbXBhcmF0aXZlIGVmZmVjdGl2
ZW5lc3M8L2tleXdvcmQ+PGtleXdvcmQ+Y29udHJvbGxlZCBzdHVkeTwva2V5d29yZD48a2V5d29y
ZD5jcm9zc292ZXIgcHJvY2VkdXJlPC9rZXl3b3JkPjxrZXl3b3JkPmRlcHJlc3Npb24gc2NhbGU8
L2tleXdvcmQ+PGtleXdvcmQ+ZG91YmxlIGJsaW5kIHByb2NlZHVyZTwva2V5d29yZD48a2V5d29y
ZD5kcnVnIGFkbWluaXN0cmF0aW9uIHJvdXRlPC9rZXl3b3JkPjxrZXl3b3JkPmRydWcgZG9zYWdl
IGZvcm0gY29tcGFyaXNvbjwva2V5d29yZD48a2V5d29yZD5mZW1hbGU8L2tleXdvcmQ+PGtleXdv
cmQ+aHVtYW48L2tleXdvcmQ+PGtleXdvcmQ+aW50ZXJsYW1pbmFyIGVwaWR1cmFsIGRydWcgYWRt
aW5pc3RyYXRpb248L2tleXdvcmQ+PGtleXdvcmQ+aW50ZXJ2ZXJ0ZWJyYWwgZGlzayBoZXJuaWE8
L2tleXdvcmQ+PGtleXdvcmQ+bG93IGJhY2sgcGFpbjwva2V5d29yZD48a2V5d29yZD5tYWxlPC9r
ZXl3b3JkPjxrZXl3b3JkPm51bWVyaWMgcmF0aW5nIHNjYWxlPC9rZXl3b3JkPjxrZXl3b3JkPk9z
d2VzdHJ5IERpc2FiaWxpdHkgSW5kZXg8L2tleXdvcmQ+PGtleXdvcmQ+b3V0Y29tZSBhc3Nlc3Nt
ZW50PC9rZXl3b3JkPjxrZXl3b3JkPnBhaW4gYXNzZXNzbWVudDwva2V5d29yZD48a2V5d29yZD5w
YXRpZW50IHNhdGlzZmFjdGlvbjwva2V5d29yZD48a2V5d29yZD5waHlzaWNhbCBleGFtaW5hdGlv
bjwva2V5d29yZD48a2V5d29yZD5waHlzaWNhbCB0b2xlcmFuY2U8L2tleXdvcmQ+PGtleXdvcmQ+
cGh5c2lvdGhlcmFweTwva2V5d29yZD48a2V5d29yZD5wcm9zcGVjdGl2ZSBzdHVkeTwva2V5d29y
ZD48a2V5d29yZD5xdWVzdGlvbm5haXJlPC9rZXl3b3JkPjxrZXl3b3JkPnJhZGljdWxhciBwYWlu
PC9rZXl3b3JkPjxrZXl3b3JkPnJhbmRvbWl6ZWQgY29udHJvbGxlZCB0cmlhbDwva2V5d29yZD48
a2V5d29yZD5yYXRpbmcgc2NhbGU8L2tleXdvcmQ+PGtleXdvcmQ+cmVwZWF0IHByb2NlZHVyZTwv
a2V5d29yZD48a2V5d29yZD50cmFuc2ZvcmFtaW5hbCBlcGlkdXJhbCBkcnVnIGFkbWluaXN0cmF0
aW9uPC9rZXl3b3JkPjxrZXl3b3JkPndhbGtpbmc8L2tleXdvcmQ+PC9rZXl3b3Jkcz48ZGF0ZXM+
PHllYXI+MjAxMTwveWVhcj48L2RhdGVzPjxpc2JuPjE1MzMtMzE1OTwvaXNibj48dXJscz48cmVs
YXRlZC11cmxzPjx1cmw+aHR0cDovL3d3dy5lbWJhc2UuY29tL3NlYXJjaC9yZXN1bHRzP3N1YmFj
dGlvbj12aWV3cmVjb3JkJmFtcDtmcm9tPWV4cG9ydCZhbXA7aWQ9TDM2Mjk1NjM4MzwvdXJsPjwv
cmVsYXRlZC11cmxzPjxwZGYtdXJscz48dXJsPmh0dHA6Ly93d3cucGFpbnBoeXNpY2lhbmpvdXJu
YWwuY29tLzIwMTEvZGVjZW1iZXIvMjAxMTwvdXJsPjx1cmw+MTQ8L3VybD48dXJsPjQ5OS01MTEu
cGRmPC91cmw+PC9wZGYtdXJscz48L3VybHM+PC9yZWNvcmQ+PC9DaXRlPjwvRW5kTm90ZT5=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HaGFyaWJvPC9BdXRob3I+PFllYXI+MjAxMTwvWWVhcj48
UmVjTnVtPjE5PC9SZWNOdW0+PERpc3BsYXlUZXh0PjxzdHlsZSBmYWNlPSJzdXBlcnNjcmlwdCI+
NjI8L3N0eWxlPjwvRGlzcGxheVRleHQ+PHJlY29yZD48cmVjLW51bWJlcj4xOTwvcmVjLW51bWJl
cj48Zm9yZWlnbi1rZXlzPjxrZXkgYXBwPSJFTiIgZGItaWQ9ImZkMmE5ejBmM2VlcDBkZXg1enF2
ejllMnpzYWU5cmY1ZnBmZSI+MTk8L2tleT48L2ZvcmVpZ24ta2V5cz48cmVmLXR5cGUgbmFtZT0i
Sm91cm5hbCBBcnRpY2xlIj4xNzwvcmVmLXR5cGU+PGNvbnRyaWJ1dG9ycz48YXV0aG9ycz48YXV0
aG9yPkdoYXJpYm8sIEMuIEcuPC9hdXRob3I+PGF1dGhvcj5WYXJsb3R0YSwgRy4gUC48L2F1dGhv
cj48YXV0aG9yPlJoYW1lLCBFLiBFLjwvYXV0aG9yPjxhdXRob3I+TGl1LCBFLiBDLiBKLjwvYXV0
aG9yPjxhdXRob3I+QmVuZG8sIEouIEEuPC9hdXRob3I+PGF1dGhvcj5QZXJsb2ZmLCBNLiBELjwv
YXV0aG9yPjwvYXV0aG9ycz48L2NvbnRyaWJ1dG9ycz48YXV0aC1hZGRyZXNzPkMuIEcuIEdoYXJp
Ym8sIE1lZGljYWwgRGlyZWN0b3Igb2YgUGFpbiBNZWRpY2luZSwgRGVwYXJ0bWVudCBvZiBBbmVz
dGhlc2lvbG9neSwgTllVLUhvc3BpdGFsIGZvciBKb2ludCBEaXNlYXNlcywgTmV3IFlvcmssIE5Z
IDEwMDAzLCBVbml0ZWQgU3RhdGVzPC9hdXRoLWFkZHJlc3M+PHRpdGxlcz48dGl0bGU+SW50ZXJs
YW1pbmFyIHZlcnN1cyB0cmFuc2ZvcmFtaW5hbCBlcGlkdXJhbCBzdGVyb2lkcyBmb3IgdGhlIHRy
ZWF0bWVudCBvZiBzdWJhY3V0ZSBsdW1iYXIgcmFkaWN1bGFyIHBhaW46IEEgcmFuZG9taXplZCwg
YmxpbmRlZCwgcHJvc3BlY3RpdmUgb3V0Y29tZSBzdHVkeTwvdGl0bGU+PHNlY29uZGFyeS10aXRs
ZT5QYWluIFBoeXNpY2lhbjwvc2Vjb25kYXJ5LXRpdGxlPjwvdGl0bGVzPjxwZXJpb2RpY2FsPjxm
dWxsLXRpdGxlPlBhaW4gUGh5c2ljaWFuPC9mdWxsLXRpdGxlPjxhYmJyLTE+UGFpbiBwaHlzaWNp
YW48L2FiYnItMT48L3BlcmlvZGljYWw+PHBhZ2VzPjQ5OS01MTE8L3BhZ2VzPjx2b2x1bWU+MTQ8
L3ZvbHVtZT48bnVtYmVyPjY8L251bWJlcj48a2V5d29yZHM+PGtleXdvcmQ+YnVwaXZhY2FpbmU8
L2tleXdvcmQ+PGtleXdvcmQ+bmFyY290aWMgYW5hbGdlc2ljIGFnZW50PC9rZXl3b3JkPjxrZXl3
b3JkPnN0ZXJvaWQ8L2tleXdvcmQ+PGtleXdvcmQ+dHJpYW1jaW5vbG9uZSBkaWFjZXRhdGU8L2tl
eXdvcmQ+PGtleXdvcmQ+YWR1bHQ8L2tleXdvcmQ+PGtleXdvcmQ+YWdlZDwva2V5d29yZD48a2V5
d29yZD5hbmFsZ2VzaWE8L2tleXdvcmQ+PGtleXdvcmQ+YXJ0aWNsZTwva2V5d29yZD48a2V5d29y
ZD5jbGluaWNhbCBhcnRpY2xlPC9rZXl3b3JkPjxrZXl3b3JkPmNvbXBhcmF0aXZlIGVmZmVjdGl2
ZW5lc3M8L2tleXdvcmQ+PGtleXdvcmQ+Y29udHJvbGxlZCBzdHVkeTwva2V5d29yZD48a2V5d29y
ZD5jcm9zc292ZXIgcHJvY2VkdXJlPC9rZXl3b3JkPjxrZXl3b3JkPmRlcHJlc3Npb24gc2NhbGU8
L2tleXdvcmQ+PGtleXdvcmQ+ZG91YmxlIGJsaW5kIHByb2NlZHVyZTwva2V5d29yZD48a2V5d29y
ZD5kcnVnIGFkbWluaXN0cmF0aW9uIHJvdXRlPC9rZXl3b3JkPjxrZXl3b3JkPmRydWcgZG9zYWdl
IGZvcm0gY29tcGFyaXNvbjwva2V5d29yZD48a2V5d29yZD5mZW1hbGU8L2tleXdvcmQ+PGtleXdv
cmQ+aHVtYW48L2tleXdvcmQ+PGtleXdvcmQ+aW50ZXJsYW1pbmFyIGVwaWR1cmFsIGRydWcgYWRt
aW5pc3RyYXRpb248L2tleXdvcmQ+PGtleXdvcmQ+aW50ZXJ2ZXJ0ZWJyYWwgZGlzayBoZXJuaWE8
L2tleXdvcmQ+PGtleXdvcmQ+bG93IGJhY2sgcGFpbjwva2V5d29yZD48a2V5d29yZD5tYWxlPC9r
ZXl3b3JkPjxrZXl3b3JkPm51bWVyaWMgcmF0aW5nIHNjYWxlPC9rZXl3b3JkPjxrZXl3b3JkPk9z
d2VzdHJ5IERpc2FiaWxpdHkgSW5kZXg8L2tleXdvcmQ+PGtleXdvcmQ+b3V0Y29tZSBhc3Nlc3Nt
ZW50PC9rZXl3b3JkPjxrZXl3b3JkPnBhaW4gYXNzZXNzbWVudDwva2V5d29yZD48a2V5d29yZD5w
YXRpZW50IHNhdGlzZmFjdGlvbjwva2V5d29yZD48a2V5d29yZD5waHlzaWNhbCBleGFtaW5hdGlv
bjwva2V5d29yZD48a2V5d29yZD5waHlzaWNhbCB0b2xlcmFuY2U8L2tleXdvcmQ+PGtleXdvcmQ+
cGh5c2lvdGhlcmFweTwva2V5d29yZD48a2V5d29yZD5wcm9zcGVjdGl2ZSBzdHVkeTwva2V5d29y
ZD48a2V5d29yZD5xdWVzdGlvbm5haXJlPC9rZXl3b3JkPjxrZXl3b3JkPnJhZGljdWxhciBwYWlu
PC9rZXl3b3JkPjxrZXl3b3JkPnJhbmRvbWl6ZWQgY29udHJvbGxlZCB0cmlhbDwva2V5d29yZD48
a2V5d29yZD5yYXRpbmcgc2NhbGU8L2tleXdvcmQ+PGtleXdvcmQ+cmVwZWF0IHByb2NlZHVyZTwv
a2V5d29yZD48a2V5d29yZD50cmFuc2ZvcmFtaW5hbCBlcGlkdXJhbCBkcnVnIGFkbWluaXN0cmF0
aW9uPC9rZXl3b3JkPjxrZXl3b3JkPndhbGtpbmc8L2tleXdvcmQ+PC9rZXl3b3Jkcz48ZGF0ZXM+
PHllYXI+MjAxMTwveWVhcj48L2RhdGVzPjxpc2JuPjE1MzMtMzE1OTwvaXNibj48dXJscz48cmVs
YXRlZC11cmxzPjx1cmw+aHR0cDovL3d3dy5lbWJhc2UuY29tL3NlYXJjaC9yZXN1bHRzP3N1YmFj
dGlvbj12aWV3cmVjb3JkJmFtcDtmcm9tPWV4cG9ydCZhbXA7aWQ9TDM2Mjk1NjM4MzwvdXJsPjwv
cmVsYXRlZC11cmxzPjxwZGYtdXJscz48dXJsPmh0dHA6Ly93d3cucGFpbnBoeXNpY2lhbmpvdXJu
YWwuY29tLzIwMTEvZGVjZW1iZXIvMjAxMTwvdXJsPjx1cmw+MTQ8L3VybD48dXJsPjQ5OS01MTEu
cGRmPC91cmw+PC9wZGYtdXJscz48L3VybHM+PC9yZWNvcmQ+PC9DaXRlPjwvRW5kTm90ZT5=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2</w:t>
              </w:r>
              <w:r w:rsidR="008B3538" w:rsidRPr="000F3174">
                <w:rPr>
                  <w:rFonts w:eastAsiaTheme="minorHAnsi" w:cs="굴림"/>
                  <w:color w:val="000000"/>
                  <w:kern w:val="0"/>
                  <w:szCs w:val="20"/>
                </w:rPr>
                <w:fldChar w:fldCharType="end"/>
              </w:r>
            </w:hyperlink>
          </w:p>
        </w:tc>
        <w:tc>
          <w:tcPr>
            <w:tcW w:w="1055"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2017"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NRS, ODI, depression scale, walking tolerance </w:t>
            </w:r>
          </w:p>
        </w:tc>
        <w:tc>
          <w:tcPr>
            <w:tcW w:w="203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10-16days</w:t>
            </w:r>
          </w:p>
        </w:tc>
        <w:tc>
          <w:tcPr>
            <w:tcW w:w="3360"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TFESI&gt;&gt;ILESI at initial stage but no significant difference between groups was found at subacute stage </w:t>
            </w:r>
          </w:p>
        </w:tc>
      </w:tr>
      <w:tr w:rsidR="00CC36E0" w:rsidRPr="00215A4C" w:rsidTr="00CC36E0">
        <w:trPr>
          <w:trHeight w:val="345"/>
        </w:trPr>
        <w:tc>
          <w:tcPr>
            <w:tcW w:w="1691" w:type="dxa"/>
            <w:tcBorders>
              <w:top w:val="nil"/>
              <w:left w:val="single" w:sz="8" w:space="0" w:color="FFFFFF"/>
              <w:bottom w:val="single" w:sz="8" w:space="0" w:color="FFFFFF"/>
              <w:right w:val="single" w:sz="8" w:space="0" w:color="FFFFFF"/>
            </w:tcBorders>
            <w:shd w:val="clear" w:color="000000" w:fill="D9E1F2"/>
            <w:noWrap/>
            <w:vAlign w:val="center"/>
            <w:hideMark/>
          </w:tcPr>
          <w:p w:rsidR="00CC36E0" w:rsidRPr="000F3174" w:rsidRDefault="00CC36E0"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Pandey RA</w:t>
            </w:r>
            <w:hyperlink w:anchor="_ENREF_59" w:tooltip="Pandey, 2016 #25"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Pandey&lt;/Author&gt;&lt;Year&gt;2016&lt;/Year&gt;&lt;RecNum&gt;25&lt;/RecNum&gt;&lt;DisplayText&gt;&lt;style face="superscript"&gt;59&lt;/style&gt;&lt;/DisplayText&gt;&lt;record&gt;&lt;rec-number&gt;25&lt;/rec-number&gt;&lt;foreign-keys&gt;&lt;key app="EN" db-id="fd2a9z0f3eep0dex5zqvz9e2zsae9rf5fpfe"&gt;25&lt;/key&gt;&lt;/foreign-keys&gt;&lt;ref-type name="Journal Article"&gt;17&lt;/ref-type&gt;&lt;contributors&gt;&lt;authors&gt;&lt;author&gt;Pandey, R. A.&lt;/author&gt;&lt;/authors&gt;&lt;/contributors&gt;&lt;auth-address&gt;Assistant Professor, Department of Orthopaedics, CMC and Hospital , Brown Road, Ludhiana, India .&lt;/auth-address&gt;&lt;titles&gt;&lt;title&gt;Efficacy of Epidural Steroid Injection in Management of Lumbar Prolapsed Intervertebral Disc: A Comparison of Caudal, Transforaminal and Interlaminar Routes&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RC05-11&lt;/pages&gt;&lt;volume&gt;10&lt;/volume&gt;&lt;number&gt;7&lt;/number&gt;&lt;edition&gt;2016/09/16&lt;/edition&gt;&lt;dates&gt;&lt;year&gt;2016&lt;/year&gt;&lt;pub-dates&gt;&lt;date&gt;Jul&lt;/date&gt;&lt;/pub-dates&gt;&lt;/dates&gt;&lt;isbn&gt;2249-782X (Print)&amp;#xD;0973-709X (Linking)&lt;/isbn&gt;&lt;accession-num&gt;27630917&lt;/accession-num&gt;&lt;urls&gt;&lt;/urls&gt;&lt;custom2&gt;PMC5020256&lt;/custom2&gt;&lt;electronic-resource-num&gt;10.7860/jcdr/2016/18208.8127&lt;/electronic-resource-num&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59</w:t>
              </w:r>
              <w:r w:rsidR="008B3538" w:rsidRPr="000F3174">
                <w:rPr>
                  <w:rFonts w:eastAsiaTheme="minorHAnsi" w:cs="굴림"/>
                  <w:color w:val="000000"/>
                  <w:kern w:val="0"/>
                  <w:szCs w:val="20"/>
                </w:rPr>
                <w:fldChar w:fldCharType="end"/>
              </w:r>
            </w:hyperlink>
          </w:p>
        </w:tc>
        <w:tc>
          <w:tcPr>
            <w:tcW w:w="1055"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RCT </w:t>
            </w:r>
          </w:p>
        </w:tc>
        <w:tc>
          <w:tcPr>
            <w:tcW w:w="201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JOA score </w:t>
            </w:r>
          </w:p>
        </w:tc>
        <w:tc>
          <w:tcPr>
            <w:tcW w:w="203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6mo, 1yr</w:t>
            </w:r>
          </w:p>
        </w:tc>
        <w:tc>
          <w:tcPr>
            <w:tcW w:w="3360"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FESI&gt;&gt; ILESI</w:t>
            </w:r>
          </w:p>
        </w:tc>
      </w:tr>
      <w:tr w:rsidR="00CC36E0" w:rsidRPr="00215A4C" w:rsidTr="00CC36E0">
        <w:trPr>
          <w:trHeight w:val="345"/>
        </w:trPr>
        <w:tc>
          <w:tcPr>
            <w:tcW w:w="1691" w:type="dxa"/>
            <w:tcBorders>
              <w:top w:val="nil"/>
              <w:left w:val="single" w:sz="8" w:space="0" w:color="FFFFFF"/>
              <w:bottom w:val="single" w:sz="8" w:space="0" w:color="FFFFFF"/>
              <w:right w:val="single" w:sz="8" w:space="0" w:color="FFFFFF"/>
            </w:tcBorders>
            <w:shd w:val="clear" w:color="000000" w:fill="D9E1F2"/>
            <w:noWrap/>
            <w:vAlign w:val="center"/>
            <w:hideMark/>
          </w:tcPr>
          <w:p w:rsidR="00CC36E0" w:rsidRPr="000F3174" w:rsidRDefault="00CC36E0"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Ackerman III WE</w:t>
            </w:r>
            <w:hyperlink w:anchor="_ENREF_60" w:tooltip="Ackerman Iii, 2007 #16"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Ackerman Iii&lt;/Author&gt;&lt;Year&gt;2007&lt;/Year&gt;&lt;RecNum&gt;16&lt;/RecNum&gt;&lt;DisplayText&gt;&lt;style face="superscript"&gt;60&lt;/style&gt;&lt;/DisplayText&gt;&lt;record&gt;&lt;rec-number&gt;16&lt;/rec-number&gt;&lt;foreign-keys&gt;&lt;key app="EN" db-id="fd2a9z0f3eep0dex5zqvz9e2zsae9rf5fpfe"&gt;16&lt;/key&gt;&lt;/foreign-keys&gt;&lt;ref-type name="Journal Article"&gt;17&lt;/ref-type&gt;&lt;contributors&gt;&lt;authors&gt;&lt;author&gt;Ackerman Iii, W. E.&lt;/author&gt;&lt;author&gt;Ahmad, M.&lt;/author&gt;&lt;/authors&gt;&lt;/contributors&gt;&lt;auth-address&gt;W.E. Ackerman III, Pain Medicine Consultants P.A., Little Rock, AR 72223, United States&lt;/auth-address&gt;&lt;titles&gt;&lt;title&gt;The efficacy of lumbar epidural steroid injections in patients with lumbar disc herniations&lt;/title&gt;&lt;secondary-title&gt;Anesthesia and Analgesia&lt;/secondary-title&gt;&lt;/titles&gt;&lt;periodical&gt;&lt;full-title&gt;Anesthesia and Analgesia&lt;/full-title&gt;&lt;/periodical&gt;&lt;pages&gt;1217-1222&lt;/pages&gt;&lt;volume&gt;104&lt;/volume&gt;&lt;number&gt;5&lt;/number&gt;&lt;keywords&gt;&lt;keyword&gt;lidocaine&lt;/keyword&gt;&lt;keyword&gt;steroid&lt;/keyword&gt;&lt;keyword&gt;adult&lt;/keyword&gt;&lt;keyword&gt;analgesia&lt;/keyword&gt;&lt;keyword&gt;article&lt;/keyword&gt;&lt;keyword&gt;clinical article&lt;/keyword&gt;&lt;keyword&gt;controlled study&lt;/keyword&gt;&lt;keyword&gt;disability&lt;/keyword&gt;&lt;keyword&gt;disease association&lt;/keyword&gt;&lt;keyword&gt;drug efficacy&lt;/keyword&gt;&lt;keyword&gt;epidural anesthesia&lt;/keyword&gt;&lt;keyword&gt;epidural space&lt;/keyword&gt;&lt;keyword&gt;female&lt;/keyword&gt;&lt;keyword&gt;human&lt;/keyword&gt;&lt;keyword&gt;lumbar disk hernia&lt;/keyword&gt;&lt;keyword&gt;male&lt;/keyword&gt;&lt;keyword&gt;priority journal&lt;/keyword&gt;&lt;keyword&gt;radicular pain&lt;/keyword&gt;&lt;keyword&gt;statistical significance&lt;/keyword&gt;&lt;/keywords&gt;&lt;dates&gt;&lt;year&gt;2007&lt;/year&gt;&lt;/dates&gt;&lt;isbn&gt;0003-2999&lt;/isbn&gt;&lt;urls&gt;&lt;related-urls&gt;&lt;url&gt;http://www.embase.com/search/results?subaction=viewrecord&amp;amp;from=export&amp;amp;id=L46649948&lt;/url&gt;&lt;url&gt;http://dx.doi.org/10.1213/01.ane.0000260307.16555.7f&lt;/url&gt;&lt;/related-urls&gt;&lt;/urls&gt;&lt;/record&gt;&lt;/Cite&gt;&lt;/EndNote&gt;</w:instrText>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0</w:t>
              </w:r>
              <w:r w:rsidR="008B3538" w:rsidRPr="000F3174">
                <w:rPr>
                  <w:rFonts w:eastAsiaTheme="minorHAnsi" w:cs="굴림"/>
                  <w:color w:val="000000"/>
                  <w:kern w:val="0"/>
                  <w:szCs w:val="20"/>
                </w:rPr>
                <w:fldChar w:fldCharType="end"/>
              </w:r>
            </w:hyperlink>
          </w:p>
        </w:tc>
        <w:tc>
          <w:tcPr>
            <w:tcW w:w="1055"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201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OLBPS, BDI, NPIS</w:t>
            </w:r>
          </w:p>
        </w:tc>
        <w:tc>
          <w:tcPr>
            <w:tcW w:w="203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2,12,24 weeks</w:t>
            </w:r>
          </w:p>
        </w:tc>
        <w:tc>
          <w:tcPr>
            <w:tcW w:w="3360"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FESI&gt;&gt; ILESI</w:t>
            </w:r>
          </w:p>
        </w:tc>
      </w:tr>
      <w:tr w:rsidR="00CC36E0" w:rsidRPr="00215A4C" w:rsidTr="00CC36E0">
        <w:trPr>
          <w:trHeight w:val="527"/>
        </w:trPr>
        <w:tc>
          <w:tcPr>
            <w:tcW w:w="1691" w:type="dxa"/>
            <w:tcBorders>
              <w:top w:val="nil"/>
              <w:left w:val="single" w:sz="8" w:space="0" w:color="FFFFFF"/>
              <w:bottom w:val="single" w:sz="8" w:space="0" w:color="FFFFFF"/>
              <w:right w:val="single" w:sz="8" w:space="0" w:color="FFFFFF"/>
            </w:tcBorders>
            <w:shd w:val="clear" w:color="000000" w:fill="D9E1F2"/>
            <w:noWrap/>
            <w:vAlign w:val="center"/>
            <w:hideMark/>
          </w:tcPr>
          <w:p w:rsidR="00CC36E0" w:rsidRPr="000F3174" w:rsidRDefault="00CC36E0"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Hashemi SM</w:t>
            </w:r>
            <w:hyperlink w:anchor="_ENREF_57" w:tooltip="Hashemi, 2015 #20"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Hashemi&lt;/Author&gt;&lt;Year&gt;2015&lt;/Year&gt;&lt;RecNum&gt;20&lt;/RecNum&gt;&lt;DisplayText&gt;&lt;style face="superscript"&gt;57&lt;/style&gt;&lt;/DisplayText&gt;&lt;record&gt;&lt;rec-number&gt;20&lt;/rec-number&gt;&lt;foreign-keys&gt;&lt;key app="EN" db-id="fd2a9z0f3eep0dex5zqvz9e2zsae9rf5fpfe"&gt;20&lt;/key&gt;&lt;/foreign-keys&gt;&lt;ref-type name="Journal Article"&gt;17&lt;/ref-type&gt;&lt;contributors&gt;&lt;authors&gt;&lt;author&gt;Hashemi, S. M.&lt;/author&gt;&lt;author&gt;Aryani, M. R.&lt;/author&gt;&lt;author&gt;Momenzadeh, S.&lt;/author&gt;&lt;author&gt;Razavi, S. S.&lt;/author&gt;&lt;author&gt;Mohseni, G.&lt;/author&gt;&lt;author&gt;Mohajerani, S. A.&lt;/author&gt;&lt;author&gt;Esmilijah, A. A.&lt;/author&gt;&lt;/authors&gt;&lt;/contributors&gt;&lt;auth-address&gt;Department of Anesthesiology, Akhtar Hospital, Shahid Beheshti University of Medical Sciences, Tehran, Iran.&amp;#xD;Department of Anesthesiology, Shahid Beheshti University of Medical Sciences, Tehran, Iran.&amp;#xD;Department of Orthopedics Surgery, Shahid Beheshti University of Medical Sciences, Tehran, Iran.&lt;/auth-address&gt;&lt;titles&gt;&lt;title&gt;Comparison of Transforaminal and Parasagittal Epidural Steroid Injections in Patients With Radicular Low Back Pain&lt;/title&gt;&lt;secondary-title&gt;Anesth Pain Med&lt;/secondary-title&gt;&lt;alt-title&gt;Anesthesiology and pain medicine&lt;/alt-title&gt;&lt;/titles&gt;&lt;periodical&gt;&lt;full-title&gt;Anesth Pain Med&lt;/full-title&gt;&lt;abbr-1&gt;Anesthesiology and pain medicine&lt;/abbr-1&gt;&lt;/periodical&gt;&lt;alt-periodical&gt;&lt;full-title&gt;Anesth Pain Med&lt;/full-title&gt;&lt;abbr-1&gt;Anesthesiology and pain medicine&lt;/abbr-1&gt;&lt;/alt-periodical&gt;&lt;pages&gt;e26652&lt;/pages&gt;&lt;volume&gt;5&lt;/volume&gt;&lt;number&gt;5&lt;/number&gt;&lt;edition&gt;2015/11/21&lt;/edition&gt;&lt;dates&gt;&lt;year&gt;2015&lt;/year&gt;&lt;pub-dates&gt;&lt;date&gt;Oct&lt;/date&gt;&lt;/pub-dates&gt;&lt;/dates&gt;&lt;isbn&gt;2228-7523 (Print)&amp;#xD;2228-7523 (Linking)&lt;/isbn&gt;&lt;accession-num&gt;26587400&lt;/accession-num&gt;&lt;urls&gt;&lt;/urls&gt;&lt;custom2&gt;PMC4644318&lt;/custom2&gt;&lt;electronic-resource-num&gt;10.5812/aapm.26652v2&lt;/electronic-resource-num&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57</w:t>
              </w:r>
              <w:r w:rsidR="008B3538" w:rsidRPr="000F3174">
                <w:rPr>
                  <w:rFonts w:eastAsiaTheme="minorHAnsi" w:cs="굴림"/>
                  <w:color w:val="000000"/>
                  <w:kern w:val="0"/>
                  <w:szCs w:val="20"/>
                </w:rPr>
                <w:fldChar w:fldCharType="end"/>
              </w:r>
            </w:hyperlink>
          </w:p>
        </w:tc>
        <w:tc>
          <w:tcPr>
            <w:tcW w:w="1055"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201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RS, ODI</w:t>
            </w:r>
          </w:p>
        </w:tc>
        <w:tc>
          <w:tcPr>
            <w:tcW w:w="203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4weeks</w:t>
            </w:r>
          </w:p>
        </w:tc>
        <w:tc>
          <w:tcPr>
            <w:tcW w:w="3360"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no significant difference between groups </w:t>
            </w:r>
          </w:p>
        </w:tc>
      </w:tr>
      <w:tr w:rsidR="00CC36E0" w:rsidRPr="00215A4C" w:rsidTr="00CC36E0">
        <w:trPr>
          <w:trHeight w:val="523"/>
        </w:trPr>
        <w:tc>
          <w:tcPr>
            <w:tcW w:w="1691" w:type="dxa"/>
            <w:tcBorders>
              <w:top w:val="nil"/>
              <w:left w:val="single" w:sz="8" w:space="0" w:color="FFFFFF"/>
              <w:bottom w:val="single" w:sz="8" w:space="0" w:color="FFFFFF"/>
              <w:right w:val="single" w:sz="8" w:space="0" w:color="FFFFFF"/>
            </w:tcBorders>
            <w:shd w:val="clear" w:color="000000" w:fill="D9E1F2"/>
            <w:noWrap/>
            <w:vAlign w:val="center"/>
            <w:hideMark/>
          </w:tcPr>
          <w:p w:rsidR="00CC36E0" w:rsidRPr="000F3174" w:rsidRDefault="00CC36E0"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Kamble P</w:t>
            </w:r>
            <w:hyperlink w:anchor="_ENREF_61" w:tooltip="Kamble, 2016 #21" w:history="1">
              <w:r w:rsidR="008B3538" w:rsidRPr="000F3174">
                <w:rPr>
                  <w:rFonts w:eastAsiaTheme="minorHAnsi" w:cs="굴림"/>
                  <w:color w:val="000000"/>
                  <w:kern w:val="0"/>
                  <w:szCs w:val="20"/>
                </w:rPr>
                <w:fldChar w:fldCharType="begin">
                  <w:fldData xml:space="preserve">PEVuZE5vdGU+PENpdGU+PEF1dGhvcj5LYW1ibGU8L0F1dGhvcj48WWVhcj4yMDE2PC9ZZWFyPjxS
ZWNOdW0+MjE8L1JlY051bT48RGlzcGxheVRleHQ+PHN0eWxlIGZhY2U9InN1cGVyc2NyaXB0Ij42
MTwvc3R5bGU+PC9EaXNwbGF5VGV4dD48cmVjb3JkPjxyZWMtbnVtYmVyPjIxPC9yZWMtbnVtYmVy
Pjxmb3JlaWduLWtleXM+PGtleSBhcHA9IkVOIiBkYi1pZD0iZmQyYTl6MGYzZWVwMGRleDV6cXZ6
OWUyenNhZTlyZjVmcGZlIj4yMTwva2V5PjwvZm9yZWlnbi1rZXlzPjxyZWYtdHlwZSBuYW1lPSJK
b3VybmFsIEFydGljbGUiPjE3PC9yZWYtdHlwZT48Y29udHJpYnV0b3JzPjxhdXRob3JzPjxhdXRo
b3I+S2FtYmxlLCBQLiBDLjwvYXV0aG9yPjxhdXRob3I+U2hhcm1hLCBBLjwvYXV0aG9yPjxhdXRo
b3I+U2luZ2gsIFYuPC9hdXRob3I+PGF1dGhvcj5OYXRyYWosIEIuPC9hdXRob3I+PGF1dGhvcj5E
ZXZhbmksIEQuPC9hdXRob3I+PGF1dGhvcj5LaGFwYW5lLCBWLjwvYXV0aG9yPjwvYXV0aG9ycz48
L2NvbnRyaWJ1dG9ycz48YXV0aC1hZGRyZXNzPktpbmcgRWR3YXJkIE1lbW9yaWFsIEhvc3BpdGFs
IE11bWJhaSwgTXVtYmFpLCBJbmRpYS4mI3hEO0RlcGFydG1lbnQgb2YgT3J0aG9wZWRpYywgRHIg
QiBSIEFtYmVka2VyIENlbnRyYWwgUmFpbHdheSBIb3NwaXRhbCwgQnljdWxsYSBFYXN0LCBNdW1i
YWksIDQwMDAyNywgSW5kaWEuIGRyYXl1c2hAZ21haWwuY29tLiYjeEQ7RGVwYXJ0bWVudCBvZiBP
cnRob3BlZGljLCBEciBCIFIgQW1iZWRrZXIgQ2VudHJhbCBSYWlsd2F5IEhvc3BpdGFsLCBCeWN1
bGxhIEVhc3QsIE11bWJhaSwgNDAwMDI3LCBJbmRpYS48L2F1dGgtYWRkcmVzcz48dGl0bGVzPjx0
aXRsZT5PdXRjb21lIG9mIHNpbmdsZSBsZXZlbCBkaXNjIHByb2xhcHNlIHRyZWF0ZWQgd2l0aCB0
cmFuc2ZvcmFtaW5hbCBzdGVyb2lkIHZlcnN1cyBlcGlkdXJhbCBzdGVyb2lkIHZlcnN1cyBjYXVk
YWwgc3Rlcm9pZHM8L3RpdGxlPjxzZWNvbmRhcnktdGl0bGU+RXVyIFNwaW5lIEo8L3NlY29uZGFy
eS10aXRsZT48YWx0LXRpdGxlPkV1cm9wZWFuIHNwaW5lIGpvdXJuYWwgOiBvZmZpY2lhbCBwdWJs
aWNhdGlvbiBvZiB0aGUgRXVyb3BlYW4gU3BpbmUgU29jaWV0eSwgdGhlIEV1cm9wZWFuIFNwaW5h
bCBEZWZvcm1pdHkgU29jaWV0eSwgYW5kIHRoZSBFdXJvcGVhbiBTZWN0aW9uIG9mIHRoZSBDZXJ2
aWNhbCBTcGluZSBSZXNlYXJjaCBTb2NpZXR5PC9hbHQtdGl0bGU+PC90aXRsZXM+PHBlcmlvZGlj
YWw+PGZ1bGwtdGl0bGU+RXVyIFNwaW5lIEo8L2Z1bGwtdGl0bGU+PGFiYnItMT5FdXJvcGVhbiBz
cGluZSBqb3VybmFsIDogb2ZmaWNpYWwgcHVibGljYXRpb24gb2YgdGhlIEV1cm9wZWFuIFNwaW5l
IFNvY2lldHksIHRoZSBFdXJvcGVhbiBTcGluYWwgRGVmb3JtaXR5IFNvY2lldHksIGFuZCB0aGUg
RXVyb3BlYW4gU2VjdGlvbiBvZiB0aGUgQ2VydmljYWwgU3BpbmUgUmVzZWFyY2ggU29jaWV0eTwv
YWJici0xPjwvcGVyaW9kaWNhbD48YWx0LX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YWx0LXBlcmlvZGljYWw+
PHBhZ2VzPjIxNy0yMTwvcGFnZXM+PHZvbHVtZT4yNTwvdm9sdW1lPjxudW1iZXI+MTwvbnVtYmVy
PjxlZGl0aW9uPjIwMTUvMDUvMTM8L2VkaXRpb24+PGtleXdvcmRzPjxrZXl3b3JkPkFkdWx0PC9r
ZXl3b3JkPjxrZXl3b3JkPkFnZWQ8L2tleXdvcmQ+PGtleXdvcmQ+QW50aS1JbmZsYW1tYXRvcnkg
QWdlbnRzLyBhZG1pbmlzdHJhdGlvbiAmYW1wOyBkb3NhZ2UvdGhlcmFwZXV0aWMgdXNlPC9rZXl3
b3JkPjxrZXl3b3JkPkZlbWFsZTwva2V5d29yZD48a2V5d29yZD5GbHVvcm9zY29weTwva2V5d29y
ZD48a2V5d29yZD5Gb2xsb3ctVXAgU3R1ZGllczwva2V5d29yZD48a2V5d29yZD5IdW1hbnM8L2tl
eXdvcmQ+PGtleXdvcmQ+SW5qZWN0aW9ucywgRXBpZHVyYWw8L2tleXdvcmQ+PGtleXdvcmQ+SW5q
ZWN0aW9ucywgU3BpbmFsLyBtZXRob2RzPC9rZXl3b3JkPjxrZXl3b3JkPkludGVydmVydGVicmFs
IERpc2MgRGlzcGxhY2VtZW50LyBkcnVnIHRoZXJhcHk8L2tleXdvcmQ+PGtleXdvcmQ+THVtYmFy
IFZlcnRlYnJhZTwva2V5d29yZD48a2V5d29yZD5NYWxlPC9rZXl3b3JkPjxrZXl3b3JkPk1pZGRs
ZSBBZ2VkPC9rZXl3b3JkPjxrZXl3b3JkPlByb3NwZWN0aXZlIFN0dWRpZXM8L2tleXdvcmQ+PGtl
eXdvcmQ+UmFkaW9ncmFwaHksIEludGVydmVudGlvbmFsPC9rZXl3b3JkPjxrZXl3b3JkPlRyZWF0
bWVudCBPdXRjb21lPC9rZXl3b3JkPjxrZXl3b3JkPlRyaWFtY2lub2xvbmUvIGFkbWluaXN0cmF0
aW9uICZhbXA7IGRvc2FnZS90aGVyYXBldXRpYyB1c2U8L2tleXdvcmQ+PC9rZXl3b3Jkcz48ZGF0
ZXM+PHllYXI+MjAxNjwveWVhcj48cHViLWRhdGVzPjxkYXRlPkphbjwvZGF0ZT48L3B1Yi1kYXRl
cz48L2RhdGVzPjxpc2JuPjE0MzItMDkzMiAoRWxlY3Ryb25pYykmI3hEOzA5NDAtNjcxOSAoTGlu
a2luZyk8L2lzYm4+PGFjY2Vzc2lvbi1udW0+MjU5NjI4MTM8L2FjY2Vzc2lvbi1udW0+PHVybHM+
PC91cmxzPjxlbGVjdHJvbmljLXJlc291cmNlLW51bT4xMC4xMDA3L3MwMDU4Ni0wMTUtMzk5Ni05
PC9lbGVjdHJvbmljLXJlc291cmNlLW51bT48cmVtb3RlLWRhdGFiYXNlLXByb3ZpZGVyPk5MTTwv
cmVtb3RlLWRhdGFiYXNlLXByb3ZpZGVyPjxsYW5ndWFnZT5lbmc8L2xhbmd1YWdlPjwvcmVjb3Jk
PjwvQ2l0ZT48L0VuZE5vdGU+AG==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LYW1ibGU8L0F1dGhvcj48WWVhcj4yMDE2PC9ZZWFyPjxS
ZWNOdW0+MjE8L1JlY051bT48RGlzcGxheVRleHQ+PHN0eWxlIGZhY2U9InN1cGVyc2NyaXB0Ij42
MTwvc3R5bGU+PC9EaXNwbGF5VGV4dD48cmVjb3JkPjxyZWMtbnVtYmVyPjIxPC9yZWMtbnVtYmVy
Pjxmb3JlaWduLWtleXM+PGtleSBhcHA9IkVOIiBkYi1pZD0iZmQyYTl6MGYzZWVwMGRleDV6cXZ6
OWUyenNhZTlyZjVmcGZlIj4yMTwva2V5PjwvZm9yZWlnbi1rZXlzPjxyZWYtdHlwZSBuYW1lPSJK
b3VybmFsIEFydGljbGUiPjE3PC9yZWYtdHlwZT48Y29udHJpYnV0b3JzPjxhdXRob3JzPjxhdXRo
b3I+S2FtYmxlLCBQLiBDLjwvYXV0aG9yPjxhdXRob3I+U2hhcm1hLCBBLjwvYXV0aG9yPjxhdXRo
b3I+U2luZ2gsIFYuPC9hdXRob3I+PGF1dGhvcj5OYXRyYWosIEIuPC9hdXRob3I+PGF1dGhvcj5E
ZXZhbmksIEQuPC9hdXRob3I+PGF1dGhvcj5LaGFwYW5lLCBWLjwvYXV0aG9yPjwvYXV0aG9ycz48
L2NvbnRyaWJ1dG9ycz48YXV0aC1hZGRyZXNzPktpbmcgRWR3YXJkIE1lbW9yaWFsIEhvc3BpdGFs
IE11bWJhaSwgTXVtYmFpLCBJbmRpYS4mI3hEO0RlcGFydG1lbnQgb2YgT3J0aG9wZWRpYywgRHIg
QiBSIEFtYmVka2VyIENlbnRyYWwgUmFpbHdheSBIb3NwaXRhbCwgQnljdWxsYSBFYXN0LCBNdW1i
YWksIDQwMDAyNywgSW5kaWEuIGRyYXl1c2hAZ21haWwuY29tLiYjeEQ7RGVwYXJ0bWVudCBvZiBP
cnRob3BlZGljLCBEciBCIFIgQW1iZWRrZXIgQ2VudHJhbCBSYWlsd2F5IEhvc3BpdGFsLCBCeWN1
bGxhIEVhc3QsIE11bWJhaSwgNDAwMDI3LCBJbmRpYS48L2F1dGgtYWRkcmVzcz48dGl0bGVzPjx0
aXRsZT5PdXRjb21lIG9mIHNpbmdsZSBsZXZlbCBkaXNjIHByb2xhcHNlIHRyZWF0ZWQgd2l0aCB0
cmFuc2ZvcmFtaW5hbCBzdGVyb2lkIHZlcnN1cyBlcGlkdXJhbCBzdGVyb2lkIHZlcnN1cyBjYXVk
YWwgc3Rlcm9pZHM8L3RpdGxlPjxzZWNvbmRhcnktdGl0bGU+RXVyIFNwaW5lIEo8L3NlY29uZGFy
eS10aXRsZT48YWx0LXRpdGxlPkV1cm9wZWFuIHNwaW5lIGpvdXJuYWwgOiBvZmZpY2lhbCBwdWJs
aWNhdGlvbiBvZiB0aGUgRXVyb3BlYW4gU3BpbmUgU29jaWV0eSwgdGhlIEV1cm9wZWFuIFNwaW5h
bCBEZWZvcm1pdHkgU29jaWV0eSwgYW5kIHRoZSBFdXJvcGVhbiBTZWN0aW9uIG9mIHRoZSBDZXJ2
aWNhbCBTcGluZSBSZXNlYXJjaCBTb2NpZXR5PC9hbHQtdGl0bGU+PC90aXRsZXM+PHBlcmlvZGlj
YWw+PGZ1bGwtdGl0bGU+RXVyIFNwaW5lIEo8L2Z1bGwtdGl0bGU+PGFiYnItMT5FdXJvcGVhbiBz
cGluZSBqb3VybmFsIDogb2ZmaWNpYWwgcHVibGljYXRpb24gb2YgdGhlIEV1cm9wZWFuIFNwaW5l
IFNvY2lldHksIHRoZSBFdXJvcGVhbiBTcGluYWwgRGVmb3JtaXR5IFNvY2lldHksIGFuZCB0aGUg
RXVyb3BlYW4gU2VjdGlvbiBvZiB0aGUgQ2VydmljYWwgU3BpbmUgUmVzZWFyY2ggU29jaWV0eTwv
YWJici0xPjwvcGVyaW9kaWNhbD48YWx0LX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YWx0LXBlcmlvZGljYWw+
PHBhZ2VzPjIxNy0yMTwvcGFnZXM+PHZvbHVtZT4yNTwvdm9sdW1lPjxudW1iZXI+MTwvbnVtYmVy
PjxlZGl0aW9uPjIwMTUvMDUvMTM8L2VkaXRpb24+PGtleXdvcmRzPjxrZXl3b3JkPkFkdWx0PC9r
ZXl3b3JkPjxrZXl3b3JkPkFnZWQ8L2tleXdvcmQ+PGtleXdvcmQ+QW50aS1JbmZsYW1tYXRvcnkg
QWdlbnRzLyBhZG1pbmlzdHJhdGlvbiAmYW1wOyBkb3NhZ2UvdGhlcmFwZXV0aWMgdXNlPC9rZXl3
b3JkPjxrZXl3b3JkPkZlbWFsZTwva2V5d29yZD48a2V5d29yZD5GbHVvcm9zY29weTwva2V5d29y
ZD48a2V5d29yZD5Gb2xsb3ctVXAgU3R1ZGllczwva2V5d29yZD48a2V5d29yZD5IdW1hbnM8L2tl
eXdvcmQ+PGtleXdvcmQ+SW5qZWN0aW9ucywgRXBpZHVyYWw8L2tleXdvcmQ+PGtleXdvcmQ+SW5q
ZWN0aW9ucywgU3BpbmFsLyBtZXRob2RzPC9rZXl3b3JkPjxrZXl3b3JkPkludGVydmVydGVicmFs
IERpc2MgRGlzcGxhY2VtZW50LyBkcnVnIHRoZXJhcHk8L2tleXdvcmQ+PGtleXdvcmQ+THVtYmFy
IFZlcnRlYnJhZTwva2V5d29yZD48a2V5d29yZD5NYWxlPC9rZXl3b3JkPjxrZXl3b3JkPk1pZGRs
ZSBBZ2VkPC9rZXl3b3JkPjxrZXl3b3JkPlByb3NwZWN0aXZlIFN0dWRpZXM8L2tleXdvcmQ+PGtl
eXdvcmQ+UmFkaW9ncmFwaHksIEludGVydmVudGlvbmFsPC9rZXl3b3JkPjxrZXl3b3JkPlRyZWF0
bWVudCBPdXRjb21lPC9rZXl3b3JkPjxrZXl3b3JkPlRyaWFtY2lub2xvbmUvIGFkbWluaXN0cmF0
aW9uICZhbXA7IGRvc2FnZS90aGVyYXBldXRpYyB1c2U8L2tleXdvcmQ+PC9rZXl3b3Jkcz48ZGF0
ZXM+PHllYXI+MjAxNjwveWVhcj48cHViLWRhdGVzPjxkYXRlPkphbjwvZGF0ZT48L3B1Yi1kYXRl
cz48L2RhdGVzPjxpc2JuPjE0MzItMDkzMiAoRWxlY3Ryb25pYykmI3hEOzA5NDAtNjcxOSAoTGlu
a2luZyk8L2lzYm4+PGFjY2Vzc2lvbi1udW0+MjU5NjI4MTM8L2FjY2Vzc2lvbi1udW0+PHVybHM+
PC91cmxzPjxlbGVjdHJvbmljLXJlc291cmNlLW51bT4xMC4xMDA3L3MwMDU4Ni0wMTUtMzk5Ni05
PC9lbGVjdHJvbmljLXJlc291cmNlLW51bT48cmVtb3RlLWRhdGFiYXNlLXByb3ZpZGVyPk5MTTwv
cmVtb3RlLWRhdGFiYXNlLXByb3ZpZGVyPjxsYW5ndWFnZT5lbmc8L2xhbmd1YWdlPjwvcmVjb3Jk
PjwvQ2l0ZT48L0VuZE5vdGU+AG==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1</w:t>
              </w:r>
              <w:r w:rsidR="008B3538" w:rsidRPr="000F3174">
                <w:rPr>
                  <w:rFonts w:eastAsiaTheme="minorHAnsi" w:cs="굴림"/>
                  <w:color w:val="000000"/>
                  <w:kern w:val="0"/>
                  <w:szCs w:val="20"/>
                </w:rPr>
                <w:fldChar w:fldCharType="end"/>
              </w:r>
            </w:hyperlink>
          </w:p>
        </w:tc>
        <w:tc>
          <w:tcPr>
            <w:tcW w:w="1055"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201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VAS, ODI</w:t>
            </w:r>
          </w:p>
        </w:tc>
        <w:tc>
          <w:tcPr>
            <w:tcW w:w="2037" w:type="dxa"/>
            <w:tcBorders>
              <w:top w:val="nil"/>
              <w:left w:val="nil"/>
              <w:bottom w:val="single" w:sz="8" w:space="0" w:color="FFFFFF"/>
              <w:right w:val="single" w:sz="8" w:space="0" w:color="FFFFFF"/>
            </w:tcBorders>
            <w:shd w:val="clear" w:color="000000" w:fill="D9E1F2"/>
            <w:noWrap/>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1, 6 months</w:t>
            </w:r>
          </w:p>
        </w:tc>
        <w:tc>
          <w:tcPr>
            <w:tcW w:w="3360" w:type="dxa"/>
            <w:tcBorders>
              <w:top w:val="nil"/>
              <w:left w:val="nil"/>
              <w:bottom w:val="single" w:sz="8" w:space="0" w:color="FFFFFF"/>
              <w:right w:val="single" w:sz="8" w:space="0" w:color="FFFFFF"/>
            </w:tcBorders>
            <w:shd w:val="clear" w:color="000000" w:fill="D9E1F2"/>
            <w:vAlign w:val="center"/>
            <w:hideMark/>
          </w:tcPr>
          <w:p w:rsidR="00CC36E0" w:rsidRPr="000F3174" w:rsidRDefault="00CC36E0" w:rsidP="00CC36E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TFESI &gt; ILESI </w:t>
            </w:r>
          </w:p>
        </w:tc>
      </w:tr>
    </w:tbl>
    <w:p w:rsidR="00CC36E0" w:rsidRPr="00215A4C" w:rsidRDefault="00CC36E0" w:rsidP="00CC36E0">
      <w:pPr>
        <w:widowControl/>
        <w:wordWrap/>
        <w:autoSpaceDE/>
        <w:autoSpaceDN/>
        <w:rPr>
          <w:rFonts w:eastAsiaTheme="minorHAnsi"/>
          <w:szCs w:val="20"/>
        </w:rPr>
      </w:pPr>
      <w:proofErr w:type="gramStart"/>
      <w:r w:rsidRPr="00215A4C">
        <w:rPr>
          <w:rFonts w:eastAsiaTheme="minorHAnsi"/>
          <w:szCs w:val="20"/>
        </w:rPr>
        <w:t>ODI :</w:t>
      </w:r>
      <w:proofErr w:type="gramEnd"/>
      <w:r w:rsidRPr="00215A4C">
        <w:rPr>
          <w:rFonts w:eastAsiaTheme="minorHAnsi"/>
          <w:szCs w:val="20"/>
        </w:rPr>
        <w:t xml:space="preserve"> oswestry disability score</w:t>
      </w:r>
    </w:p>
    <w:p w:rsidR="00CC36E0" w:rsidRPr="00215A4C" w:rsidRDefault="00CC36E0" w:rsidP="00CC36E0">
      <w:pPr>
        <w:widowControl/>
        <w:wordWrap/>
        <w:autoSpaceDE/>
        <w:autoSpaceDN/>
        <w:rPr>
          <w:rFonts w:eastAsiaTheme="minorHAnsi"/>
          <w:szCs w:val="20"/>
        </w:rPr>
      </w:pPr>
      <w:proofErr w:type="gramStart"/>
      <w:r w:rsidRPr="00215A4C">
        <w:rPr>
          <w:rFonts w:eastAsiaTheme="minorHAnsi"/>
          <w:szCs w:val="20"/>
        </w:rPr>
        <w:t>VAS :</w:t>
      </w:r>
      <w:proofErr w:type="gramEnd"/>
      <w:r w:rsidRPr="00215A4C">
        <w:rPr>
          <w:rFonts w:eastAsiaTheme="minorHAnsi"/>
          <w:szCs w:val="20"/>
        </w:rPr>
        <w:t xml:space="preserve"> visual analogue scale</w:t>
      </w:r>
    </w:p>
    <w:p w:rsidR="00CC36E0" w:rsidRPr="00215A4C" w:rsidRDefault="00CC36E0" w:rsidP="00CC36E0">
      <w:pPr>
        <w:widowControl/>
        <w:wordWrap/>
        <w:autoSpaceDE/>
        <w:autoSpaceDN/>
        <w:rPr>
          <w:rFonts w:eastAsiaTheme="minorHAnsi"/>
          <w:szCs w:val="20"/>
        </w:rPr>
      </w:pPr>
      <w:proofErr w:type="gramStart"/>
      <w:r w:rsidRPr="00215A4C">
        <w:rPr>
          <w:rFonts w:eastAsiaTheme="minorHAnsi"/>
          <w:szCs w:val="20"/>
        </w:rPr>
        <w:lastRenderedPageBreak/>
        <w:t>MODQ :</w:t>
      </w:r>
      <w:proofErr w:type="gramEnd"/>
      <w:r w:rsidRPr="00215A4C">
        <w:rPr>
          <w:rFonts w:eastAsiaTheme="minorHAnsi"/>
          <w:szCs w:val="20"/>
        </w:rPr>
        <w:t xml:space="preserve"> modified oswestry disability questionnaire</w:t>
      </w:r>
    </w:p>
    <w:p w:rsidR="00CC36E0" w:rsidRPr="00215A4C" w:rsidRDefault="00CC36E0" w:rsidP="00CC36E0">
      <w:pPr>
        <w:widowControl/>
        <w:wordWrap/>
        <w:autoSpaceDE/>
        <w:autoSpaceDN/>
        <w:rPr>
          <w:rFonts w:eastAsiaTheme="minorHAnsi"/>
          <w:szCs w:val="20"/>
        </w:rPr>
      </w:pPr>
      <w:proofErr w:type="gramStart"/>
      <w:r w:rsidRPr="00215A4C">
        <w:rPr>
          <w:rFonts w:eastAsiaTheme="minorHAnsi"/>
          <w:szCs w:val="20"/>
        </w:rPr>
        <w:t>NRS :</w:t>
      </w:r>
      <w:proofErr w:type="gramEnd"/>
      <w:r w:rsidRPr="00215A4C">
        <w:rPr>
          <w:rFonts w:eastAsiaTheme="minorHAnsi"/>
          <w:szCs w:val="20"/>
        </w:rPr>
        <w:t xml:space="preserve"> numeric rating scale</w:t>
      </w:r>
    </w:p>
    <w:p w:rsidR="00CC36E0" w:rsidRPr="00215A4C" w:rsidRDefault="00CC36E0" w:rsidP="00CC36E0">
      <w:pPr>
        <w:widowControl/>
        <w:wordWrap/>
        <w:autoSpaceDE/>
        <w:autoSpaceDN/>
        <w:jc w:val="left"/>
        <w:rPr>
          <w:rFonts w:eastAsiaTheme="minorHAnsi"/>
          <w:szCs w:val="20"/>
        </w:rPr>
      </w:pPr>
      <w:proofErr w:type="gramStart"/>
      <w:r w:rsidRPr="00215A4C">
        <w:rPr>
          <w:rFonts w:eastAsiaTheme="minorHAnsi"/>
          <w:szCs w:val="20"/>
        </w:rPr>
        <w:t>JOA :</w:t>
      </w:r>
      <w:proofErr w:type="gramEnd"/>
      <w:r w:rsidRPr="00215A4C">
        <w:rPr>
          <w:rFonts w:eastAsiaTheme="minorHAnsi"/>
          <w:szCs w:val="20"/>
        </w:rPr>
        <w:t xml:space="preserve"> Japanese Orthopaedic Association score </w:t>
      </w:r>
    </w:p>
    <w:p w:rsidR="00CC36E0" w:rsidRPr="00215A4C" w:rsidRDefault="00CC36E0" w:rsidP="00CC36E0">
      <w:pPr>
        <w:widowControl/>
        <w:wordWrap/>
        <w:autoSpaceDE/>
        <w:autoSpaceDN/>
        <w:jc w:val="left"/>
        <w:rPr>
          <w:rFonts w:eastAsiaTheme="minorHAnsi"/>
          <w:szCs w:val="20"/>
        </w:rPr>
      </w:pPr>
      <w:proofErr w:type="gramStart"/>
      <w:r w:rsidRPr="00215A4C">
        <w:rPr>
          <w:rFonts w:eastAsiaTheme="minorHAnsi"/>
          <w:szCs w:val="20"/>
        </w:rPr>
        <w:t>OLBPS :</w:t>
      </w:r>
      <w:proofErr w:type="gramEnd"/>
      <w:r w:rsidRPr="00215A4C">
        <w:rPr>
          <w:rFonts w:eastAsiaTheme="minorHAnsi"/>
          <w:szCs w:val="20"/>
        </w:rPr>
        <w:t xml:space="preserve"> Oswestry low back pain scale</w:t>
      </w:r>
    </w:p>
    <w:p w:rsidR="00CC36E0" w:rsidRPr="00215A4C" w:rsidRDefault="00CC36E0" w:rsidP="00CC36E0">
      <w:pPr>
        <w:widowControl/>
        <w:wordWrap/>
        <w:autoSpaceDE/>
        <w:autoSpaceDN/>
        <w:jc w:val="left"/>
        <w:rPr>
          <w:rFonts w:eastAsiaTheme="minorHAnsi"/>
          <w:szCs w:val="20"/>
        </w:rPr>
      </w:pPr>
      <w:proofErr w:type="gramStart"/>
      <w:r w:rsidRPr="00215A4C">
        <w:rPr>
          <w:rFonts w:eastAsiaTheme="minorHAnsi"/>
          <w:szCs w:val="20"/>
        </w:rPr>
        <w:t>BDI :</w:t>
      </w:r>
      <w:proofErr w:type="gramEnd"/>
      <w:r w:rsidRPr="00215A4C">
        <w:rPr>
          <w:rFonts w:eastAsiaTheme="minorHAnsi"/>
          <w:szCs w:val="20"/>
        </w:rPr>
        <w:t xml:space="preserve"> Back depression index, </w:t>
      </w:r>
    </w:p>
    <w:p w:rsidR="00CC36E0" w:rsidRDefault="00CC36E0" w:rsidP="00CC36E0">
      <w:pPr>
        <w:widowControl/>
        <w:wordWrap/>
        <w:autoSpaceDE/>
        <w:autoSpaceDN/>
        <w:jc w:val="left"/>
        <w:rPr>
          <w:rFonts w:eastAsiaTheme="minorHAnsi"/>
          <w:szCs w:val="20"/>
        </w:rPr>
      </w:pPr>
      <w:proofErr w:type="gramStart"/>
      <w:r w:rsidRPr="00215A4C">
        <w:rPr>
          <w:rFonts w:eastAsiaTheme="minorHAnsi"/>
          <w:szCs w:val="20"/>
        </w:rPr>
        <w:t>NPIS :</w:t>
      </w:r>
      <w:proofErr w:type="gramEnd"/>
      <w:r w:rsidRPr="00215A4C">
        <w:rPr>
          <w:rFonts w:eastAsiaTheme="minorHAnsi"/>
          <w:szCs w:val="20"/>
        </w:rPr>
        <w:t xml:space="preserve"> Numeric pain intensity score  </w:t>
      </w:r>
    </w:p>
    <w:p w:rsidR="006700ED" w:rsidRDefault="006700ED" w:rsidP="00CC36E0">
      <w:pPr>
        <w:widowControl/>
        <w:wordWrap/>
        <w:autoSpaceDE/>
        <w:autoSpaceDN/>
        <w:jc w:val="left"/>
        <w:rPr>
          <w:rFonts w:eastAsiaTheme="minorHAnsi"/>
          <w:szCs w:val="20"/>
        </w:rPr>
      </w:pPr>
    </w:p>
    <w:p w:rsidR="006700ED" w:rsidRDefault="006700ED" w:rsidP="00CC36E0">
      <w:pPr>
        <w:widowControl/>
        <w:wordWrap/>
        <w:autoSpaceDE/>
        <w:autoSpaceDN/>
        <w:jc w:val="left"/>
        <w:rPr>
          <w:rFonts w:eastAsiaTheme="minorHAnsi"/>
          <w:szCs w:val="20"/>
        </w:rPr>
      </w:pPr>
    </w:p>
    <w:p w:rsidR="006700ED" w:rsidRPr="00215A4C" w:rsidRDefault="006700ED" w:rsidP="00CC36E0">
      <w:pPr>
        <w:widowControl/>
        <w:wordWrap/>
        <w:autoSpaceDE/>
        <w:autoSpaceDN/>
        <w:jc w:val="left"/>
        <w:rPr>
          <w:rFonts w:eastAsiaTheme="minorHAnsi"/>
          <w:szCs w:val="20"/>
        </w:rPr>
      </w:pPr>
    </w:p>
    <w:p w:rsidR="00CC36E0" w:rsidRPr="000F3174" w:rsidRDefault="00CC36E0" w:rsidP="006C6D9C">
      <w:pPr>
        <w:rPr>
          <w:rFonts w:eastAsiaTheme="minorHAnsi"/>
        </w:rPr>
      </w:pPr>
    </w:p>
    <w:p w:rsidR="0070671A" w:rsidRPr="0070671A" w:rsidRDefault="0070671A" w:rsidP="0070671A">
      <w:pPr>
        <w:rPr>
          <w:rFonts w:eastAsiaTheme="minorHAnsi"/>
        </w:rPr>
      </w:pPr>
      <w:r w:rsidRPr="0070671A">
        <w:rPr>
          <w:rFonts w:eastAsiaTheme="minorHAnsi"/>
        </w:rPr>
        <w:t>3. 신경근성 통증을 동반한 추간판 탈출증 환자에서 경추간공(transforaminal approach) 경막외주사치료가 경미추공(caudal approach) 경막외주사치료에 비하여 우월한 임상적 효과(통증조절 또는 기능적향상)가 있으므로 권고할 수 있다. (증거수준 중간 (Moderate), 권고강도 강(Strong))</w:t>
      </w:r>
    </w:p>
    <w:p w:rsidR="00CC36E0" w:rsidRPr="000F3174" w:rsidRDefault="00CC36E0" w:rsidP="006C6D9C">
      <w:pPr>
        <w:rPr>
          <w:rFonts w:eastAsiaTheme="minorHAnsi"/>
        </w:rPr>
      </w:pPr>
    </w:p>
    <w:p w:rsidR="00CC36E0" w:rsidRPr="000F3174" w:rsidRDefault="00CC36E0" w:rsidP="006C6D9C">
      <w:pPr>
        <w:rPr>
          <w:rFonts w:eastAsiaTheme="minorHAnsi"/>
        </w:rPr>
      </w:pPr>
    </w:p>
    <w:tbl>
      <w:tblPr>
        <w:tblW w:w="9180" w:type="dxa"/>
        <w:tblBorders>
          <w:top w:val="single" w:sz="8" w:space="0" w:color="FFFFFF"/>
          <w:right w:val="single" w:sz="8" w:space="0" w:color="FFFFFF" w:themeColor="background1"/>
          <w:insideH w:val="single" w:sz="8" w:space="0" w:color="FFFFFF" w:themeColor="background1"/>
          <w:insideV w:val="single" w:sz="8" w:space="0" w:color="FFFFFF" w:themeColor="background1"/>
        </w:tblBorders>
        <w:tblCellMar>
          <w:left w:w="99" w:type="dxa"/>
          <w:right w:w="99" w:type="dxa"/>
        </w:tblCellMar>
        <w:tblLook w:val="04A0" w:firstRow="1" w:lastRow="0" w:firstColumn="1" w:lastColumn="0" w:noHBand="0" w:noVBand="1"/>
      </w:tblPr>
      <w:tblGrid>
        <w:gridCol w:w="2040"/>
        <w:gridCol w:w="1240"/>
        <w:gridCol w:w="1980"/>
        <w:gridCol w:w="2080"/>
        <w:gridCol w:w="1840"/>
      </w:tblGrid>
      <w:tr w:rsidR="00D51766" w:rsidRPr="00215A4C" w:rsidTr="00C917B8">
        <w:trPr>
          <w:trHeight w:val="735"/>
        </w:trPr>
        <w:tc>
          <w:tcPr>
            <w:tcW w:w="2040" w:type="dxa"/>
            <w:shd w:val="clear" w:color="000000" w:fill="4472C4"/>
            <w:vAlign w:val="center"/>
            <w:hideMark/>
          </w:tcPr>
          <w:p w:rsidR="00D51766" w:rsidRPr="000F3174" w:rsidRDefault="00D51766" w:rsidP="00194210">
            <w:pPr>
              <w:widowControl/>
              <w:wordWrap/>
              <w:autoSpaceDE/>
              <w:autoSpaceDN/>
              <w:jc w:val="center"/>
              <w:rPr>
                <w:rFonts w:eastAsiaTheme="minorHAnsi" w:cs="Arial"/>
                <w:b/>
                <w:bCs/>
                <w:color w:val="FFFFFF"/>
                <w:kern w:val="0"/>
                <w:sz w:val="24"/>
                <w:szCs w:val="24"/>
              </w:rPr>
            </w:pPr>
            <w:r w:rsidRPr="000F3174">
              <w:rPr>
                <w:rFonts w:eastAsiaTheme="minorHAnsi" w:cs="Arial"/>
                <w:b/>
                <w:bCs/>
                <w:color w:val="FFFFFF"/>
                <w:kern w:val="0"/>
                <w:sz w:val="24"/>
                <w:szCs w:val="24"/>
              </w:rPr>
              <w:t>1st author</w:t>
            </w:r>
          </w:p>
        </w:tc>
        <w:tc>
          <w:tcPr>
            <w:tcW w:w="1240" w:type="dxa"/>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Design</w:t>
            </w:r>
          </w:p>
        </w:tc>
        <w:tc>
          <w:tcPr>
            <w:tcW w:w="1980" w:type="dxa"/>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Evaluation tool</w:t>
            </w:r>
          </w:p>
        </w:tc>
        <w:tc>
          <w:tcPr>
            <w:tcW w:w="2080" w:type="dxa"/>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Follow up</w:t>
            </w:r>
          </w:p>
        </w:tc>
        <w:tc>
          <w:tcPr>
            <w:tcW w:w="1840" w:type="dxa"/>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 w:val="24"/>
                <w:szCs w:val="24"/>
              </w:rPr>
            </w:pPr>
            <w:r w:rsidRPr="000F3174">
              <w:rPr>
                <w:rFonts w:eastAsiaTheme="minorHAnsi" w:cs="굴림"/>
                <w:b/>
                <w:bCs/>
                <w:color w:val="FFFFFF"/>
                <w:kern w:val="0"/>
                <w:sz w:val="24"/>
                <w:szCs w:val="24"/>
              </w:rPr>
              <w:t>Outcomes</w:t>
            </w:r>
          </w:p>
        </w:tc>
      </w:tr>
      <w:tr w:rsidR="00D51766" w:rsidRPr="00215A4C" w:rsidTr="00C917B8">
        <w:trPr>
          <w:trHeight w:val="330"/>
        </w:trPr>
        <w:tc>
          <w:tcPr>
            <w:tcW w:w="2040" w:type="dxa"/>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ingh S</w:t>
            </w:r>
            <w:hyperlink w:anchor="_ENREF_63" w:tooltip="Singh, 2016 #29"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Singh&lt;/Author&gt;&lt;Year&gt;2016&lt;/Year&gt;&lt;RecNum&gt;29&lt;/RecNum&gt;&lt;DisplayText&gt;&lt;style face="superscript"&gt;63&lt;/style&gt;&lt;/DisplayText&gt;&lt;record&gt;&lt;rec-number&gt;29&lt;/rec-number&gt;&lt;foreign-keys&gt;&lt;key app="EN" db-id="fd2a9z0f3eep0dex5zqvz9e2zsae9rf5fpfe"&gt;29&lt;/key&gt;&lt;/foreign-keys&gt;&lt;ref-type name="Journal Article"&gt;17&lt;/ref-type&gt;&lt;contributors&gt;&lt;authors&gt;&lt;author&gt;Singh, S.&lt;/author&gt;&lt;author&gt;Kumar, S.&lt;/author&gt;&lt;author&gt;Chahal, G.&lt;/author&gt;&lt;author&gt;Verma, R.&lt;/author&gt;&lt;/authors&gt;&lt;/contributors&gt;&lt;auth-address&gt;S. Singh, Department of Orthopaedics, Era&amp;apos;s Lucknow Medical College and Hospital, Lucknow, UP, India&lt;/auth-address&gt;&lt;titles&gt;&lt;title&gt;Selective nerve root blocks vs. caudal epidural injection for single level prolapsed lumbar intervertebral disc - A prospective randomized study&lt;/title&gt;&lt;secondary-title&gt;Journal of Clinical Orthopaedics and Trauma&lt;/secondary-title&gt;&lt;/titles&gt;&lt;periodical&gt;&lt;full-title&gt;Journal of Clinical Orthopaedics and Trauma&lt;/full-title&gt;&lt;/periodical&gt;&lt;keywords&gt;&lt;keyword&gt;analgesia&lt;/keyword&gt;&lt;keyword&gt;anesthesist&lt;/keyword&gt;&lt;keyword&gt;caudal anesthesia&lt;/keyword&gt;&lt;keyword&gt;clinical trial&lt;/keyword&gt;&lt;keyword&gt;comparative effectiveness&lt;/keyword&gt;&lt;keyword&gt;controlled clinical trial&lt;/keyword&gt;&lt;keyword&gt;controlled study&lt;/keyword&gt;&lt;keyword&gt;epidural drug administration&lt;/keyword&gt;&lt;keyword&gt;follow up&lt;/keyword&gt;&lt;keyword&gt;human&lt;/keyword&gt;&lt;keyword&gt;intervertebral disk&lt;/keyword&gt;&lt;keyword&gt;lumbar disk hernia&lt;/keyword&gt;&lt;keyword&gt;major clinical study&lt;/keyword&gt;&lt;keyword&gt;nerve root&lt;/keyword&gt;&lt;keyword&gt;physical disability&lt;/keyword&gt;&lt;keyword&gt;randomization&lt;/keyword&gt;&lt;keyword&gt;randomized controlled trial&lt;/keyword&gt;&lt;keyword&gt;single blind procedure&lt;/keyword&gt;&lt;keyword&gt;anesthetic agent&lt;/keyword&gt;&lt;keyword&gt;local anesthetic agent&lt;/keyword&gt;&lt;keyword&gt;steroid&lt;/keyword&gt;&lt;/keywords&gt;&lt;dates&gt;&lt;year&gt;2016&lt;/year&gt;&lt;/dates&gt;&lt;isbn&gt;2213-3445&amp;#xD;0976-5662&lt;/isbn&gt;&lt;urls&gt;&lt;related-urls&gt;&lt;url&gt;http://www.embase.com/search/results?subaction=viewrecord&amp;amp;from=export&amp;amp;id=L610068134&lt;/url&gt;&lt;url&gt;http://dx.doi.org/10.1016/j.jcot.2016.02.001&lt;/url&gt;&lt;/related-urls&gt;&lt;/urls&gt;&lt;/record&gt;&lt;/Cite&gt;&lt;/EndNote&gt;</w:instrText>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3</w:t>
              </w:r>
              <w:r w:rsidR="008B3538" w:rsidRPr="000F3174">
                <w:rPr>
                  <w:rFonts w:eastAsiaTheme="minorHAnsi" w:cs="굴림"/>
                  <w:color w:val="000000"/>
                  <w:kern w:val="0"/>
                  <w:szCs w:val="20"/>
                </w:rPr>
                <w:fldChar w:fldCharType="end"/>
              </w:r>
            </w:hyperlink>
          </w:p>
        </w:tc>
        <w:tc>
          <w:tcPr>
            <w:tcW w:w="124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RCT </w:t>
            </w:r>
          </w:p>
        </w:tc>
        <w:tc>
          <w:tcPr>
            <w:tcW w:w="198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ODI</w:t>
            </w:r>
          </w:p>
        </w:tc>
        <w:tc>
          <w:tcPr>
            <w:tcW w:w="208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3mo,6mo,1yr</w:t>
            </w:r>
          </w:p>
        </w:tc>
        <w:tc>
          <w:tcPr>
            <w:tcW w:w="184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CEI &gt;TFESI</w:t>
            </w:r>
          </w:p>
        </w:tc>
      </w:tr>
      <w:tr w:rsidR="00D51766" w:rsidRPr="00215A4C" w:rsidTr="00C917B8">
        <w:trPr>
          <w:trHeight w:val="630"/>
        </w:trPr>
        <w:tc>
          <w:tcPr>
            <w:tcW w:w="2040" w:type="dxa"/>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Pandey RA</w:t>
            </w:r>
            <w:hyperlink w:anchor="_ENREF_59" w:tooltip="Pandey, 2016 #25"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Pandey&lt;/Author&gt;&lt;Year&gt;2016&lt;/Year&gt;&lt;RecNum&gt;25&lt;/RecNum&gt;&lt;DisplayText&gt;&lt;style face="superscript"&gt;59&lt;/style&gt;&lt;/DisplayText&gt;&lt;record&gt;&lt;rec-number&gt;25&lt;/rec-number&gt;&lt;foreign-keys&gt;&lt;key app="EN" db-id="fd2a9z0f3eep0dex5zqvz9e2zsae9rf5fpfe"&gt;25&lt;/key&gt;&lt;/foreign-keys&gt;&lt;ref-type name="Journal Article"&gt;17&lt;/ref-type&gt;&lt;contributors&gt;&lt;authors&gt;&lt;author&gt;Pandey, R. A.&lt;/author&gt;&lt;/authors&gt;&lt;/contributors&gt;&lt;auth-address&gt;Assistant Professor, Department of Orthopaedics, CMC and Hospital , Brown Road, Ludhiana, India .&lt;/auth-address&gt;&lt;titles&gt;&lt;title&gt;Efficacy of Epidural Steroid Injection in Management of Lumbar Prolapsed Intervertebral Disc: A Comparison of Caudal, Transforaminal and Interlaminar Routes&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RC05-11&lt;/pages&gt;&lt;volume&gt;10&lt;/volume&gt;&lt;number&gt;7&lt;/number&gt;&lt;edition&gt;2016/09/16&lt;/edition&gt;&lt;dates&gt;&lt;year&gt;2016&lt;/year&gt;&lt;pub-dates&gt;&lt;date&gt;Jul&lt;/date&gt;&lt;/pub-dates&gt;&lt;/dates&gt;&lt;isbn&gt;2249-782X (Print)&amp;#xD;0973-709X (Linking)&lt;/isbn&gt;&lt;accession-num&gt;27630917&lt;/accession-num&gt;&lt;urls&gt;&lt;/urls&gt;&lt;custom2&gt;PMC5020256&lt;/custom2&gt;&lt;electronic-resource-num&gt;10.7860/jcdr/2016/18208.8127&lt;/electronic-resource-num&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59</w:t>
              </w:r>
              <w:r w:rsidR="008B3538" w:rsidRPr="000F3174">
                <w:rPr>
                  <w:rFonts w:eastAsiaTheme="minorHAnsi" w:cs="굴림"/>
                  <w:color w:val="000000"/>
                  <w:kern w:val="0"/>
                  <w:szCs w:val="20"/>
                </w:rPr>
                <w:fldChar w:fldCharType="end"/>
              </w:r>
            </w:hyperlink>
          </w:p>
        </w:tc>
        <w:tc>
          <w:tcPr>
            <w:tcW w:w="124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98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JOA score </w:t>
            </w:r>
          </w:p>
        </w:tc>
        <w:tc>
          <w:tcPr>
            <w:tcW w:w="208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6mo, 1yr</w:t>
            </w:r>
          </w:p>
        </w:tc>
        <w:tc>
          <w:tcPr>
            <w:tcW w:w="184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FESI&gt;&gt;CEI</w:t>
            </w:r>
          </w:p>
        </w:tc>
      </w:tr>
      <w:tr w:rsidR="00D51766" w:rsidRPr="00215A4C" w:rsidTr="00C917B8">
        <w:trPr>
          <w:trHeight w:val="330"/>
        </w:trPr>
        <w:tc>
          <w:tcPr>
            <w:tcW w:w="2040" w:type="dxa"/>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Ackerman III WE</w:t>
            </w:r>
            <w:hyperlink w:anchor="_ENREF_60" w:tooltip="Ackerman Iii, 2007 #16"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Ackerman Iii&lt;/Author&gt;&lt;Year&gt;2007&lt;/Year&gt;&lt;RecNum&gt;16&lt;/RecNum&gt;&lt;DisplayText&gt;&lt;style face="superscript"&gt;60&lt;/style&gt;&lt;/DisplayText&gt;&lt;record&gt;&lt;rec-number&gt;16&lt;/rec-number&gt;&lt;foreign-keys&gt;&lt;key app="EN" db-id="fd2a9z0f3eep0dex5zqvz9e2zsae9rf5fpfe"&gt;16&lt;/key&gt;&lt;/foreign-keys&gt;&lt;ref-type name="Journal Article"&gt;17&lt;/ref-type&gt;&lt;contributors&gt;&lt;authors&gt;&lt;author&gt;Ackerman Iii, W. E.&lt;/author&gt;&lt;author&gt;Ahmad, M.&lt;/author&gt;&lt;/authors&gt;&lt;/contributors&gt;&lt;auth-address&gt;W.E. Ackerman III, Pain Medicine Consultants P.A., Little Rock, AR 72223, United States&lt;/auth-address&gt;&lt;titles&gt;&lt;title&gt;The efficacy of lumbar epidural steroid injections in patients with lumbar disc herniations&lt;/title&gt;&lt;secondary-title&gt;Anesthesia and Analgesia&lt;/secondary-title&gt;&lt;/titles&gt;&lt;periodical&gt;&lt;full-title&gt;Anesthesia and Analgesia&lt;/full-title&gt;&lt;/periodical&gt;&lt;pages&gt;1217-1222&lt;/pages&gt;&lt;volume&gt;104&lt;/volume&gt;&lt;number&gt;5&lt;/number&gt;&lt;keywords&gt;&lt;keyword&gt;lidocaine&lt;/keyword&gt;&lt;keyword&gt;steroid&lt;/keyword&gt;&lt;keyword&gt;adult&lt;/keyword&gt;&lt;keyword&gt;analgesia&lt;/keyword&gt;&lt;keyword&gt;article&lt;/keyword&gt;&lt;keyword&gt;clinical article&lt;/keyword&gt;&lt;keyword&gt;controlled study&lt;/keyword&gt;&lt;keyword&gt;disability&lt;/keyword&gt;&lt;keyword&gt;disease association&lt;/keyword&gt;&lt;keyword&gt;drug efficacy&lt;/keyword&gt;&lt;keyword&gt;epidural anesthesia&lt;/keyword&gt;&lt;keyword&gt;epidural space&lt;/keyword&gt;&lt;keyword&gt;female&lt;/keyword&gt;&lt;keyword&gt;human&lt;/keyword&gt;&lt;keyword&gt;lumbar disk hernia&lt;/keyword&gt;&lt;keyword&gt;male&lt;/keyword&gt;&lt;keyword&gt;priority journal&lt;/keyword&gt;&lt;keyword&gt;radicular pain&lt;/keyword&gt;&lt;keyword&gt;statistical significance&lt;/keyword&gt;&lt;/keywords&gt;&lt;dates&gt;&lt;year&gt;2007&lt;/year&gt;&lt;/dates&gt;&lt;isbn&gt;0003-2999&lt;/isbn&gt;&lt;urls&gt;&lt;related-urls&gt;&lt;url&gt;http://www.embase.com/search/results?subaction=viewrecord&amp;amp;from=export&amp;amp;id=L46649948&lt;/url&gt;&lt;url&gt;http://dx.doi.org/10.1213/01.ane.0000260307.16555.7f&lt;/url&gt;&lt;/related-urls&gt;&lt;/urls&gt;&lt;/record&gt;&lt;/Cite&gt;&lt;/EndNote&gt;</w:instrText>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0</w:t>
              </w:r>
              <w:r w:rsidR="008B3538" w:rsidRPr="000F3174">
                <w:rPr>
                  <w:rFonts w:eastAsiaTheme="minorHAnsi" w:cs="굴림"/>
                  <w:color w:val="000000"/>
                  <w:kern w:val="0"/>
                  <w:szCs w:val="20"/>
                </w:rPr>
                <w:fldChar w:fldCharType="end"/>
              </w:r>
            </w:hyperlink>
          </w:p>
        </w:tc>
        <w:tc>
          <w:tcPr>
            <w:tcW w:w="124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98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OLBPS, </w:t>
            </w:r>
            <w:proofErr w:type="gramStart"/>
            <w:r w:rsidRPr="000F3174">
              <w:rPr>
                <w:rFonts w:eastAsiaTheme="minorHAnsi" w:cs="굴림"/>
                <w:color w:val="000000"/>
                <w:kern w:val="0"/>
                <w:szCs w:val="20"/>
              </w:rPr>
              <w:t>BDI ,</w:t>
            </w:r>
            <w:proofErr w:type="gramEnd"/>
            <w:r w:rsidRPr="000F3174">
              <w:rPr>
                <w:rFonts w:eastAsiaTheme="minorHAnsi" w:cs="굴림"/>
                <w:color w:val="000000"/>
                <w:kern w:val="0"/>
                <w:szCs w:val="20"/>
              </w:rPr>
              <w:t xml:space="preserve"> NPIS </w:t>
            </w:r>
          </w:p>
        </w:tc>
        <w:tc>
          <w:tcPr>
            <w:tcW w:w="208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2,12,24 weeks</w:t>
            </w:r>
          </w:p>
        </w:tc>
        <w:tc>
          <w:tcPr>
            <w:tcW w:w="184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FESI&gt;&gt;CEI</w:t>
            </w:r>
          </w:p>
        </w:tc>
      </w:tr>
      <w:tr w:rsidR="00D51766" w:rsidRPr="00215A4C" w:rsidTr="00C917B8">
        <w:trPr>
          <w:trHeight w:val="459"/>
        </w:trPr>
        <w:tc>
          <w:tcPr>
            <w:tcW w:w="2040" w:type="dxa"/>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Kamble P</w:t>
            </w:r>
            <w:hyperlink w:anchor="_ENREF_61" w:tooltip="Kamble, 2016 #21" w:history="1">
              <w:r w:rsidR="008B3538" w:rsidRPr="000F3174">
                <w:rPr>
                  <w:rFonts w:eastAsiaTheme="minorHAnsi" w:cs="굴림"/>
                  <w:color w:val="000000"/>
                  <w:kern w:val="0"/>
                  <w:szCs w:val="20"/>
                </w:rPr>
                <w:fldChar w:fldCharType="begin">
                  <w:fldData xml:space="preserve">PEVuZE5vdGU+PENpdGU+PEF1dGhvcj5LYW1ibGU8L0F1dGhvcj48WWVhcj4yMDE2PC9ZZWFyPjxS
ZWNOdW0+MjE8L1JlY051bT48RGlzcGxheVRleHQ+PHN0eWxlIGZhY2U9InN1cGVyc2NyaXB0Ij42
MTwvc3R5bGU+PC9EaXNwbGF5VGV4dD48cmVjb3JkPjxyZWMtbnVtYmVyPjIxPC9yZWMtbnVtYmVy
Pjxmb3JlaWduLWtleXM+PGtleSBhcHA9IkVOIiBkYi1pZD0iZmQyYTl6MGYzZWVwMGRleDV6cXZ6
OWUyenNhZTlyZjVmcGZlIj4yMTwva2V5PjwvZm9yZWlnbi1rZXlzPjxyZWYtdHlwZSBuYW1lPSJK
b3VybmFsIEFydGljbGUiPjE3PC9yZWYtdHlwZT48Y29udHJpYnV0b3JzPjxhdXRob3JzPjxhdXRo
b3I+S2FtYmxlLCBQLiBDLjwvYXV0aG9yPjxhdXRob3I+U2hhcm1hLCBBLjwvYXV0aG9yPjxhdXRo
b3I+U2luZ2gsIFYuPC9hdXRob3I+PGF1dGhvcj5OYXRyYWosIEIuPC9hdXRob3I+PGF1dGhvcj5E
ZXZhbmksIEQuPC9hdXRob3I+PGF1dGhvcj5LaGFwYW5lLCBWLjwvYXV0aG9yPjwvYXV0aG9ycz48
L2NvbnRyaWJ1dG9ycz48YXV0aC1hZGRyZXNzPktpbmcgRWR3YXJkIE1lbW9yaWFsIEhvc3BpdGFs
IE11bWJhaSwgTXVtYmFpLCBJbmRpYS4mI3hEO0RlcGFydG1lbnQgb2YgT3J0aG9wZWRpYywgRHIg
QiBSIEFtYmVka2VyIENlbnRyYWwgUmFpbHdheSBIb3NwaXRhbCwgQnljdWxsYSBFYXN0LCBNdW1i
YWksIDQwMDAyNywgSW5kaWEuIGRyYXl1c2hAZ21haWwuY29tLiYjeEQ7RGVwYXJ0bWVudCBvZiBP
cnRob3BlZGljLCBEciBCIFIgQW1iZWRrZXIgQ2VudHJhbCBSYWlsd2F5IEhvc3BpdGFsLCBCeWN1
bGxhIEVhc3QsIE11bWJhaSwgNDAwMDI3LCBJbmRpYS48L2F1dGgtYWRkcmVzcz48dGl0bGVzPjx0
aXRsZT5PdXRjb21lIG9mIHNpbmdsZSBsZXZlbCBkaXNjIHByb2xhcHNlIHRyZWF0ZWQgd2l0aCB0
cmFuc2ZvcmFtaW5hbCBzdGVyb2lkIHZlcnN1cyBlcGlkdXJhbCBzdGVyb2lkIHZlcnN1cyBjYXVk
YWwgc3Rlcm9pZHM8L3RpdGxlPjxzZWNvbmRhcnktdGl0bGU+RXVyIFNwaW5lIEo8L3NlY29uZGFy
eS10aXRsZT48YWx0LXRpdGxlPkV1cm9wZWFuIHNwaW5lIGpvdXJuYWwgOiBvZmZpY2lhbCBwdWJs
aWNhdGlvbiBvZiB0aGUgRXVyb3BlYW4gU3BpbmUgU29jaWV0eSwgdGhlIEV1cm9wZWFuIFNwaW5h
bCBEZWZvcm1pdHkgU29jaWV0eSwgYW5kIHRoZSBFdXJvcGVhbiBTZWN0aW9uIG9mIHRoZSBDZXJ2
aWNhbCBTcGluZSBSZXNlYXJjaCBTb2NpZXR5PC9hbHQtdGl0bGU+PC90aXRsZXM+PHBlcmlvZGlj
YWw+PGZ1bGwtdGl0bGU+RXVyIFNwaW5lIEo8L2Z1bGwtdGl0bGU+PGFiYnItMT5FdXJvcGVhbiBz
cGluZSBqb3VybmFsIDogb2ZmaWNpYWwgcHVibGljYXRpb24gb2YgdGhlIEV1cm9wZWFuIFNwaW5l
IFNvY2lldHksIHRoZSBFdXJvcGVhbiBTcGluYWwgRGVmb3JtaXR5IFNvY2lldHksIGFuZCB0aGUg
RXVyb3BlYW4gU2VjdGlvbiBvZiB0aGUgQ2VydmljYWwgU3BpbmUgUmVzZWFyY2ggU29jaWV0eTwv
YWJici0xPjwvcGVyaW9kaWNhbD48YWx0LX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YWx0LXBlcmlvZGljYWw+
PHBhZ2VzPjIxNy0yMTwvcGFnZXM+PHZvbHVtZT4yNTwvdm9sdW1lPjxudW1iZXI+MTwvbnVtYmVy
PjxlZGl0aW9uPjIwMTUvMDUvMTM8L2VkaXRpb24+PGtleXdvcmRzPjxrZXl3b3JkPkFkdWx0PC9r
ZXl3b3JkPjxrZXl3b3JkPkFnZWQ8L2tleXdvcmQ+PGtleXdvcmQ+QW50aS1JbmZsYW1tYXRvcnkg
QWdlbnRzLyBhZG1pbmlzdHJhdGlvbiAmYW1wOyBkb3NhZ2UvdGhlcmFwZXV0aWMgdXNlPC9rZXl3
b3JkPjxrZXl3b3JkPkZlbWFsZTwva2V5d29yZD48a2V5d29yZD5GbHVvcm9zY29weTwva2V5d29y
ZD48a2V5d29yZD5Gb2xsb3ctVXAgU3R1ZGllczwva2V5d29yZD48a2V5d29yZD5IdW1hbnM8L2tl
eXdvcmQ+PGtleXdvcmQ+SW5qZWN0aW9ucywgRXBpZHVyYWw8L2tleXdvcmQ+PGtleXdvcmQ+SW5q
ZWN0aW9ucywgU3BpbmFsLyBtZXRob2RzPC9rZXl3b3JkPjxrZXl3b3JkPkludGVydmVydGVicmFs
IERpc2MgRGlzcGxhY2VtZW50LyBkcnVnIHRoZXJhcHk8L2tleXdvcmQ+PGtleXdvcmQ+THVtYmFy
IFZlcnRlYnJhZTwva2V5d29yZD48a2V5d29yZD5NYWxlPC9rZXl3b3JkPjxrZXl3b3JkPk1pZGRs
ZSBBZ2VkPC9rZXl3b3JkPjxrZXl3b3JkPlByb3NwZWN0aXZlIFN0dWRpZXM8L2tleXdvcmQ+PGtl
eXdvcmQ+UmFkaW9ncmFwaHksIEludGVydmVudGlvbmFsPC9rZXl3b3JkPjxrZXl3b3JkPlRyZWF0
bWVudCBPdXRjb21lPC9rZXl3b3JkPjxrZXl3b3JkPlRyaWFtY2lub2xvbmUvIGFkbWluaXN0cmF0
aW9uICZhbXA7IGRvc2FnZS90aGVyYXBldXRpYyB1c2U8L2tleXdvcmQ+PC9rZXl3b3Jkcz48ZGF0
ZXM+PHllYXI+MjAxNjwveWVhcj48cHViLWRhdGVzPjxkYXRlPkphbjwvZGF0ZT48L3B1Yi1kYXRl
cz48L2RhdGVzPjxpc2JuPjE0MzItMDkzMiAoRWxlY3Ryb25pYykmI3hEOzA5NDAtNjcxOSAoTGlu
a2luZyk8L2lzYm4+PGFjY2Vzc2lvbi1udW0+MjU5NjI4MTM8L2FjY2Vzc2lvbi1udW0+PHVybHM+
PC91cmxzPjxlbGVjdHJvbmljLXJlc291cmNlLW51bT4xMC4xMDA3L3MwMDU4Ni0wMTUtMzk5Ni05
PC9lbGVjdHJvbmljLXJlc291cmNlLW51bT48cmVtb3RlLWRhdGFiYXNlLXByb3ZpZGVyPk5MTTwv
cmVtb3RlLWRhdGFiYXNlLXByb3ZpZGVyPjxsYW5ndWFnZT5lbmc8L2xhbmd1YWdlPjwvcmVjb3Jk
PjwvQ2l0ZT48L0VuZE5vdGU+AG==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LYW1ibGU8L0F1dGhvcj48WWVhcj4yMDE2PC9ZZWFyPjxS
ZWNOdW0+MjE8L1JlY051bT48RGlzcGxheVRleHQ+PHN0eWxlIGZhY2U9InN1cGVyc2NyaXB0Ij42
MTwvc3R5bGU+PC9EaXNwbGF5VGV4dD48cmVjb3JkPjxyZWMtbnVtYmVyPjIxPC9yZWMtbnVtYmVy
Pjxmb3JlaWduLWtleXM+PGtleSBhcHA9IkVOIiBkYi1pZD0iZmQyYTl6MGYzZWVwMGRleDV6cXZ6
OWUyenNhZTlyZjVmcGZlIj4yMTwva2V5PjwvZm9yZWlnbi1rZXlzPjxyZWYtdHlwZSBuYW1lPSJK
b3VybmFsIEFydGljbGUiPjE3PC9yZWYtdHlwZT48Y29udHJpYnV0b3JzPjxhdXRob3JzPjxhdXRo
b3I+S2FtYmxlLCBQLiBDLjwvYXV0aG9yPjxhdXRob3I+U2hhcm1hLCBBLjwvYXV0aG9yPjxhdXRo
b3I+U2luZ2gsIFYuPC9hdXRob3I+PGF1dGhvcj5OYXRyYWosIEIuPC9hdXRob3I+PGF1dGhvcj5E
ZXZhbmksIEQuPC9hdXRob3I+PGF1dGhvcj5LaGFwYW5lLCBWLjwvYXV0aG9yPjwvYXV0aG9ycz48
L2NvbnRyaWJ1dG9ycz48YXV0aC1hZGRyZXNzPktpbmcgRWR3YXJkIE1lbW9yaWFsIEhvc3BpdGFs
IE11bWJhaSwgTXVtYmFpLCBJbmRpYS4mI3hEO0RlcGFydG1lbnQgb2YgT3J0aG9wZWRpYywgRHIg
QiBSIEFtYmVka2VyIENlbnRyYWwgUmFpbHdheSBIb3NwaXRhbCwgQnljdWxsYSBFYXN0LCBNdW1i
YWksIDQwMDAyNywgSW5kaWEuIGRyYXl1c2hAZ21haWwuY29tLiYjeEQ7RGVwYXJ0bWVudCBvZiBP
cnRob3BlZGljLCBEciBCIFIgQW1iZWRrZXIgQ2VudHJhbCBSYWlsd2F5IEhvc3BpdGFsLCBCeWN1
bGxhIEVhc3QsIE11bWJhaSwgNDAwMDI3LCBJbmRpYS48L2F1dGgtYWRkcmVzcz48dGl0bGVzPjx0
aXRsZT5PdXRjb21lIG9mIHNpbmdsZSBsZXZlbCBkaXNjIHByb2xhcHNlIHRyZWF0ZWQgd2l0aCB0
cmFuc2ZvcmFtaW5hbCBzdGVyb2lkIHZlcnN1cyBlcGlkdXJhbCBzdGVyb2lkIHZlcnN1cyBjYXVk
YWwgc3Rlcm9pZHM8L3RpdGxlPjxzZWNvbmRhcnktdGl0bGU+RXVyIFNwaW5lIEo8L3NlY29uZGFy
eS10aXRsZT48YWx0LXRpdGxlPkV1cm9wZWFuIHNwaW5lIGpvdXJuYWwgOiBvZmZpY2lhbCBwdWJs
aWNhdGlvbiBvZiB0aGUgRXVyb3BlYW4gU3BpbmUgU29jaWV0eSwgdGhlIEV1cm9wZWFuIFNwaW5h
bCBEZWZvcm1pdHkgU29jaWV0eSwgYW5kIHRoZSBFdXJvcGVhbiBTZWN0aW9uIG9mIHRoZSBDZXJ2
aWNhbCBTcGluZSBSZXNlYXJjaCBTb2NpZXR5PC9hbHQtdGl0bGU+PC90aXRsZXM+PHBlcmlvZGlj
YWw+PGZ1bGwtdGl0bGU+RXVyIFNwaW5lIEo8L2Z1bGwtdGl0bGU+PGFiYnItMT5FdXJvcGVhbiBz
cGluZSBqb3VybmFsIDogb2ZmaWNpYWwgcHVibGljYXRpb24gb2YgdGhlIEV1cm9wZWFuIFNwaW5l
IFNvY2lldHksIHRoZSBFdXJvcGVhbiBTcGluYWwgRGVmb3JtaXR5IFNvY2lldHksIGFuZCB0aGUg
RXVyb3BlYW4gU2VjdGlvbiBvZiB0aGUgQ2VydmljYWwgU3BpbmUgUmVzZWFyY2ggU29jaWV0eTwv
YWJici0xPjwvcGVyaW9kaWNhbD48YWx0LX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YWx0LXBlcmlvZGljYWw+
PHBhZ2VzPjIxNy0yMTwvcGFnZXM+PHZvbHVtZT4yNTwvdm9sdW1lPjxudW1iZXI+MTwvbnVtYmVy
PjxlZGl0aW9uPjIwMTUvMDUvMTM8L2VkaXRpb24+PGtleXdvcmRzPjxrZXl3b3JkPkFkdWx0PC9r
ZXl3b3JkPjxrZXl3b3JkPkFnZWQ8L2tleXdvcmQ+PGtleXdvcmQ+QW50aS1JbmZsYW1tYXRvcnkg
QWdlbnRzLyBhZG1pbmlzdHJhdGlvbiAmYW1wOyBkb3NhZ2UvdGhlcmFwZXV0aWMgdXNlPC9rZXl3
b3JkPjxrZXl3b3JkPkZlbWFsZTwva2V5d29yZD48a2V5d29yZD5GbHVvcm9zY29weTwva2V5d29y
ZD48a2V5d29yZD5Gb2xsb3ctVXAgU3R1ZGllczwva2V5d29yZD48a2V5d29yZD5IdW1hbnM8L2tl
eXdvcmQ+PGtleXdvcmQ+SW5qZWN0aW9ucywgRXBpZHVyYWw8L2tleXdvcmQ+PGtleXdvcmQ+SW5q
ZWN0aW9ucywgU3BpbmFsLyBtZXRob2RzPC9rZXl3b3JkPjxrZXl3b3JkPkludGVydmVydGVicmFs
IERpc2MgRGlzcGxhY2VtZW50LyBkcnVnIHRoZXJhcHk8L2tleXdvcmQ+PGtleXdvcmQ+THVtYmFy
IFZlcnRlYnJhZTwva2V5d29yZD48a2V5d29yZD5NYWxlPC9rZXl3b3JkPjxrZXl3b3JkPk1pZGRs
ZSBBZ2VkPC9rZXl3b3JkPjxrZXl3b3JkPlByb3NwZWN0aXZlIFN0dWRpZXM8L2tleXdvcmQ+PGtl
eXdvcmQ+UmFkaW9ncmFwaHksIEludGVydmVudGlvbmFsPC9rZXl3b3JkPjxrZXl3b3JkPlRyZWF0
bWVudCBPdXRjb21lPC9rZXl3b3JkPjxrZXl3b3JkPlRyaWFtY2lub2xvbmUvIGFkbWluaXN0cmF0
aW9uICZhbXA7IGRvc2FnZS90aGVyYXBldXRpYyB1c2U8L2tleXdvcmQ+PC9rZXl3b3Jkcz48ZGF0
ZXM+PHllYXI+MjAxNjwveWVhcj48cHViLWRhdGVzPjxkYXRlPkphbjwvZGF0ZT48L3B1Yi1kYXRl
cz48L2RhdGVzPjxpc2JuPjE0MzItMDkzMiAoRWxlY3Ryb25pYykmI3hEOzA5NDAtNjcxOSAoTGlu
a2luZyk8L2lzYm4+PGFjY2Vzc2lvbi1udW0+MjU5NjI4MTM8L2FjY2Vzc2lvbi1udW0+PHVybHM+
PC91cmxzPjxlbGVjdHJvbmljLXJlc291cmNlLW51bT4xMC4xMDA3L3MwMDU4Ni0wMTUtMzk5Ni05
PC9lbGVjdHJvbmljLXJlc291cmNlLW51bT48cmVtb3RlLWRhdGFiYXNlLXByb3ZpZGVyPk5MTTwv
cmVtb3RlLWRhdGFiYXNlLXByb3ZpZGVyPjxsYW5ndWFnZT5lbmc8L2xhbmd1YWdlPjwvcmVjb3Jk
PjwvQ2l0ZT48L0VuZE5vdGU+AG==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1</w:t>
              </w:r>
              <w:r w:rsidR="008B3538" w:rsidRPr="000F3174">
                <w:rPr>
                  <w:rFonts w:eastAsiaTheme="minorHAnsi" w:cs="굴림"/>
                  <w:color w:val="000000"/>
                  <w:kern w:val="0"/>
                  <w:szCs w:val="20"/>
                </w:rPr>
                <w:fldChar w:fldCharType="end"/>
              </w:r>
            </w:hyperlink>
          </w:p>
        </w:tc>
        <w:tc>
          <w:tcPr>
            <w:tcW w:w="124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98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VAS, ODI</w:t>
            </w:r>
          </w:p>
        </w:tc>
        <w:tc>
          <w:tcPr>
            <w:tcW w:w="208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1, 6 months</w:t>
            </w:r>
          </w:p>
        </w:tc>
        <w:tc>
          <w:tcPr>
            <w:tcW w:w="184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FESI&gt;&gt;CEI</w:t>
            </w:r>
          </w:p>
        </w:tc>
      </w:tr>
    </w:tbl>
    <w:p w:rsidR="00CC36E0" w:rsidRPr="000F3174" w:rsidRDefault="00CC36E0" w:rsidP="006C6D9C">
      <w:pPr>
        <w:rPr>
          <w:rFonts w:eastAsiaTheme="minorHAnsi"/>
        </w:rPr>
      </w:pPr>
    </w:p>
    <w:p w:rsidR="00D51766" w:rsidRPr="00215A4C" w:rsidRDefault="00D51766" w:rsidP="00D51766">
      <w:pPr>
        <w:widowControl/>
        <w:wordWrap/>
        <w:autoSpaceDE/>
        <w:autoSpaceDN/>
        <w:jc w:val="left"/>
        <w:rPr>
          <w:rFonts w:eastAsiaTheme="minorHAnsi"/>
          <w:szCs w:val="20"/>
        </w:rPr>
      </w:pPr>
      <w:proofErr w:type="gramStart"/>
      <w:r w:rsidRPr="00215A4C">
        <w:rPr>
          <w:rFonts w:eastAsiaTheme="minorHAnsi"/>
          <w:szCs w:val="20"/>
        </w:rPr>
        <w:t>JOA :</w:t>
      </w:r>
      <w:proofErr w:type="gramEnd"/>
      <w:r w:rsidRPr="00215A4C">
        <w:rPr>
          <w:rFonts w:eastAsiaTheme="minorHAnsi"/>
          <w:szCs w:val="20"/>
        </w:rPr>
        <w:t xml:space="preserve"> Japanese Orthopaedic Association score </w:t>
      </w:r>
    </w:p>
    <w:p w:rsidR="00D51766" w:rsidRPr="00215A4C" w:rsidRDefault="00D51766" w:rsidP="00D51766">
      <w:pPr>
        <w:widowControl/>
        <w:wordWrap/>
        <w:autoSpaceDE/>
        <w:autoSpaceDN/>
        <w:jc w:val="left"/>
        <w:rPr>
          <w:rFonts w:eastAsiaTheme="minorHAnsi"/>
          <w:szCs w:val="20"/>
        </w:rPr>
      </w:pPr>
      <w:proofErr w:type="gramStart"/>
      <w:r w:rsidRPr="00215A4C">
        <w:rPr>
          <w:rFonts w:eastAsiaTheme="minorHAnsi"/>
          <w:szCs w:val="20"/>
        </w:rPr>
        <w:t>OLBPS :</w:t>
      </w:r>
      <w:proofErr w:type="gramEnd"/>
      <w:r w:rsidRPr="00215A4C">
        <w:rPr>
          <w:rFonts w:eastAsiaTheme="minorHAnsi"/>
          <w:szCs w:val="20"/>
        </w:rPr>
        <w:t xml:space="preserve"> Oswestry low back pain scale</w:t>
      </w:r>
    </w:p>
    <w:p w:rsidR="00D51766" w:rsidRPr="00215A4C" w:rsidRDefault="00D51766" w:rsidP="00D51766">
      <w:pPr>
        <w:widowControl/>
        <w:wordWrap/>
        <w:autoSpaceDE/>
        <w:autoSpaceDN/>
        <w:jc w:val="left"/>
        <w:rPr>
          <w:rFonts w:eastAsiaTheme="minorHAnsi"/>
          <w:szCs w:val="20"/>
        </w:rPr>
      </w:pPr>
      <w:proofErr w:type="gramStart"/>
      <w:r w:rsidRPr="00215A4C">
        <w:rPr>
          <w:rFonts w:eastAsiaTheme="minorHAnsi"/>
          <w:szCs w:val="20"/>
        </w:rPr>
        <w:t>BDI :</w:t>
      </w:r>
      <w:proofErr w:type="gramEnd"/>
      <w:r w:rsidRPr="00215A4C">
        <w:rPr>
          <w:rFonts w:eastAsiaTheme="minorHAnsi"/>
          <w:szCs w:val="20"/>
        </w:rPr>
        <w:t xml:space="preserve"> Back depression index, </w:t>
      </w:r>
    </w:p>
    <w:p w:rsidR="00D51766" w:rsidRPr="00215A4C" w:rsidRDefault="00D51766" w:rsidP="00D51766">
      <w:pPr>
        <w:widowControl/>
        <w:wordWrap/>
        <w:autoSpaceDE/>
        <w:autoSpaceDN/>
        <w:jc w:val="left"/>
        <w:rPr>
          <w:rFonts w:eastAsiaTheme="minorHAnsi"/>
          <w:szCs w:val="20"/>
        </w:rPr>
      </w:pPr>
      <w:proofErr w:type="gramStart"/>
      <w:r w:rsidRPr="00215A4C">
        <w:rPr>
          <w:rFonts w:eastAsiaTheme="minorHAnsi"/>
          <w:szCs w:val="20"/>
        </w:rPr>
        <w:t>NPIS :</w:t>
      </w:r>
      <w:proofErr w:type="gramEnd"/>
      <w:r w:rsidRPr="00215A4C">
        <w:rPr>
          <w:rFonts w:eastAsiaTheme="minorHAnsi"/>
          <w:szCs w:val="20"/>
        </w:rPr>
        <w:t xml:space="preserve"> Numeric pain intensity score  </w:t>
      </w:r>
    </w:p>
    <w:p w:rsidR="00D51766" w:rsidRPr="00215A4C" w:rsidRDefault="00D51766" w:rsidP="00D51766">
      <w:pPr>
        <w:widowControl/>
        <w:wordWrap/>
        <w:autoSpaceDE/>
        <w:autoSpaceDN/>
        <w:jc w:val="left"/>
        <w:rPr>
          <w:rFonts w:eastAsiaTheme="minorHAnsi"/>
          <w:szCs w:val="20"/>
        </w:rPr>
      </w:pPr>
    </w:p>
    <w:p w:rsidR="00D51766" w:rsidRDefault="00D51766" w:rsidP="00D51766">
      <w:pPr>
        <w:widowControl/>
        <w:wordWrap/>
        <w:autoSpaceDE/>
        <w:autoSpaceDN/>
        <w:jc w:val="left"/>
        <w:rPr>
          <w:rFonts w:eastAsiaTheme="minorHAnsi"/>
          <w:szCs w:val="20"/>
        </w:rPr>
      </w:pPr>
    </w:p>
    <w:p w:rsidR="006700ED" w:rsidRPr="00215A4C" w:rsidRDefault="006700ED" w:rsidP="00D51766">
      <w:pPr>
        <w:widowControl/>
        <w:wordWrap/>
        <w:autoSpaceDE/>
        <w:autoSpaceDN/>
        <w:jc w:val="left"/>
        <w:rPr>
          <w:rFonts w:eastAsiaTheme="minorHAnsi"/>
          <w:szCs w:val="20"/>
        </w:rPr>
      </w:pPr>
    </w:p>
    <w:p w:rsidR="00D51766" w:rsidRPr="00215A4C" w:rsidRDefault="00D51766" w:rsidP="00D51766">
      <w:pPr>
        <w:widowControl/>
        <w:wordWrap/>
        <w:autoSpaceDE/>
        <w:autoSpaceDN/>
        <w:jc w:val="left"/>
        <w:rPr>
          <w:rFonts w:eastAsiaTheme="minorHAnsi"/>
          <w:szCs w:val="20"/>
        </w:rPr>
      </w:pPr>
    </w:p>
    <w:p w:rsidR="0070671A" w:rsidRPr="0070671A" w:rsidRDefault="0070671A" w:rsidP="0070671A">
      <w:pPr>
        <w:widowControl/>
        <w:wordWrap/>
        <w:autoSpaceDE/>
        <w:autoSpaceDN/>
        <w:jc w:val="left"/>
        <w:rPr>
          <w:rFonts w:eastAsiaTheme="minorHAnsi"/>
          <w:szCs w:val="20"/>
        </w:rPr>
      </w:pPr>
      <w:r w:rsidRPr="0070671A">
        <w:rPr>
          <w:rFonts w:eastAsiaTheme="minorHAnsi"/>
          <w:szCs w:val="20"/>
        </w:rPr>
        <w:t>4. 신경근성 통증을 동반한 추간판 탈출증 환자에서 경막외주사치료시에 스테로이드를 투여하는 것이 투여하지 않은 경우에 비하여 우월한 임상적 효과(통증조절 또는 기능적향상)가 있으므로 권고할 수 있다.</w:t>
      </w:r>
    </w:p>
    <w:p w:rsidR="00D51766" w:rsidRPr="00215A4C" w:rsidRDefault="0070671A" w:rsidP="0070671A">
      <w:pPr>
        <w:widowControl/>
        <w:wordWrap/>
        <w:autoSpaceDE/>
        <w:autoSpaceDN/>
        <w:jc w:val="left"/>
        <w:rPr>
          <w:rFonts w:eastAsiaTheme="minorHAnsi"/>
          <w:szCs w:val="20"/>
        </w:rPr>
      </w:pPr>
      <w:r w:rsidRPr="0070671A">
        <w:rPr>
          <w:rFonts w:eastAsiaTheme="minorHAnsi"/>
          <w:szCs w:val="20"/>
        </w:rPr>
        <w:t>(증거수준 낮음 (Low</w:t>
      </w:r>
      <w:proofErr w:type="gramStart"/>
      <w:r w:rsidRPr="0070671A">
        <w:rPr>
          <w:rFonts w:eastAsiaTheme="minorHAnsi"/>
          <w:szCs w:val="20"/>
        </w:rPr>
        <w:t>) ,</w:t>
      </w:r>
      <w:proofErr w:type="gramEnd"/>
      <w:r w:rsidRPr="0070671A">
        <w:rPr>
          <w:rFonts w:eastAsiaTheme="minorHAnsi"/>
          <w:szCs w:val="20"/>
        </w:rPr>
        <w:t xml:space="preserve"> 권고강도 약 (Weak))</w:t>
      </w:r>
    </w:p>
    <w:p w:rsidR="00D51766" w:rsidRPr="00215A4C" w:rsidRDefault="00D51766" w:rsidP="00D51766">
      <w:pPr>
        <w:widowControl/>
        <w:wordWrap/>
        <w:autoSpaceDE/>
        <w:autoSpaceDN/>
        <w:jc w:val="left"/>
        <w:rPr>
          <w:rFonts w:eastAsiaTheme="minorHAnsi"/>
          <w:szCs w:val="20"/>
        </w:rPr>
      </w:pPr>
    </w:p>
    <w:p w:rsidR="00D51766" w:rsidRPr="00215A4C" w:rsidRDefault="00D51766" w:rsidP="00D51766">
      <w:pPr>
        <w:widowControl/>
        <w:wordWrap/>
        <w:autoSpaceDE/>
        <w:autoSpaceDN/>
        <w:jc w:val="left"/>
        <w:rPr>
          <w:rFonts w:eastAsiaTheme="minorHAnsi"/>
          <w:szCs w:val="20"/>
        </w:rPr>
      </w:pPr>
    </w:p>
    <w:tbl>
      <w:tblPr>
        <w:tblW w:w="9607" w:type="dxa"/>
        <w:tblInd w:w="-10" w:type="dxa"/>
        <w:tblCellMar>
          <w:left w:w="99" w:type="dxa"/>
          <w:right w:w="99" w:type="dxa"/>
        </w:tblCellMar>
        <w:tblLook w:val="04A0" w:firstRow="1" w:lastRow="0" w:firstColumn="1" w:lastColumn="0" w:noHBand="0" w:noVBand="1"/>
      </w:tblPr>
      <w:tblGrid>
        <w:gridCol w:w="1235"/>
        <w:gridCol w:w="852"/>
        <w:gridCol w:w="1396"/>
        <w:gridCol w:w="1340"/>
        <w:gridCol w:w="1560"/>
        <w:gridCol w:w="1701"/>
        <w:gridCol w:w="1523"/>
      </w:tblGrid>
      <w:tr w:rsidR="00D51766" w:rsidRPr="00215A4C" w:rsidTr="00C917B8">
        <w:trPr>
          <w:trHeight w:val="735"/>
        </w:trPr>
        <w:tc>
          <w:tcPr>
            <w:tcW w:w="1235" w:type="dxa"/>
            <w:tcBorders>
              <w:top w:val="single" w:sz="8" w:space="0" w:color="FFFFFF"/>
              <w:left w:val="single" w:sz="8" w:space="0" w:color="FFFFFF"/>
              <w:bottom w:val="single" w:sz="8" w:space="0" w:color="FFFFFF" w:themeColor="background1"/>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Arial"/>
                <w:b/>
                <w:bCs/>
                <w:color w:val="FFFFFF"/>
                <w:kern w:val="0"/>
                <w:szCs w:val="20"/>
              </w:rPr>
            </w:pPr>
            <w:r w:rsidRPr="000F3174">
              <w:rPr>
                <w:rFonts w:eastAsiaTheme="minorHAnsi" w:cs="Arial"/>
                <w:b/>
                <w:bCs/>
                <w:color w:val="FFFFFF"/>
                <w:kern w:val="0"/>
                <w:szCs w:val="20"/>
              </w:rPr>
              <w:lastRenderedPageBreak/>
              <w:t>1st author</w:t>
            </w:r>
          </w:p>
        </w:tc>
        <w:tc>
          <w:tcPr>
            <w:tcW w:w="721" w:type="dxa"/>
            <w:tcBorders>
              <w:top w:val="single" w:sz="8" w:space="0" w:color="FFFFFF"/>
              <w:left w:val="nil"/>
              <w:bottom w:val="single" w:sz="8" w:space="0" w:color="FFFFFF" w:themeColor="background1"/>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Cs w:val="20"/>
              </w:rPr>
            </w:pPr>
            <w:r w:rsidRPr="000F3174">
              <w:rPr>
                <w:rFonts w:eastAsiaTheme="minorHAnsi" w:cs="굴림"/>
                <w:b/>
                <w:bCs/>
                <w:color w:val="FFFFFF"/>
                <w:kern w:val="0"/>
                <w:szCs w:val="20"/>
              </w:rPr>
              <w:t>Design</w:t>
            </w:r>
          </w:p>
        </w:tc>
        <w:tc>
          <w:tcPr>
            <w:tcW w:w="1414" w:type="dxa"/>
            <w:tcBorders>
              <w:top w:val="single" w:sz="8" w:space="0" w:color="FFFFFF"/>
              <w:left w:val="nil"/>
              <w:bottom w:val="single" w:sz="8" w:space="0" w:color="FFFFFF" w:themeColor="background1"/>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Cs w:val="20"/>
              </w:rPr>
            </w:pPr>
            <w:r w:rsidRPr="000F3174">
              <w:rPr>
                <w:rFonts w:eastAsiaTheme="minorHAnsi" w:cs="굴림"/>
                <w:b/>
                <w:bCs/>
                <w:color w:val="FFFFFF"/>
                <w:kern w:val="0"/>
                <w:szCs w:val="20"/>
              </w:rPr>
              <w:t>Intervention</w:t>
            </w:r>
          </w:p>
        </w:tc>
        <w:tc>
          <w:tcPr>
            <w:tcW w:w="1275" w:type="dxa"/>
            <w:tcBorders>
              <w:top w:val="single" w:sz="8" w:space="0" w:color="FFFFFF"/>
              <w:left w:val="nil"/>
              <w:bottom w:val="single" w:sz="8" w:space="0" w:color="FFFFFF" w:themeColor="background1"/>
              <w:right w:val="single" w:sz="8" w:space="0" w:color="FFFFFF"/>
            </w:tcBorders>
            <w:shd w:val="clear" w:color="000000" w:fill="4472C4"/>
            <w:vAlign w:val="center"/>
            <w:hideMark/>
          </w:tcPr>
          <w:p w:rsidR="00D51766" w:rsidRPr="000F3174" w:rsidRDefault="00D51766" w:rsidP="00B500D7">
            <w:pPr>
              <w:widowControl/>
              <w:wordWrap/>
              <w:autoSpaceDE/>
              <w:autoSpaceDN/>
              <w:jc w:val="center"/>
              <w:rPr>
                <w:rFonts w:eastAsiaTheme="minorHAnsi" w:cs="굴림"/>
                <w:b/>
                <w:bCs/>
                <w:color w:val="FFFFFF"/>
                <w:kern w:val="0"/>
                <w:szCs w:val="20"/>
              </w:rPr>
            </w:pPr>
            <w:r w:rsidRPr="000F3174">
              <w:rPr>
                <w:rFonts w:eastAsiaTheme="minorHAnsi" w:cs="굴림"/>
                <w:b/>
                <w:bCs/>
                <w:color w:val="FFFFFF"/>
                <w:kern w:val="0"/>
                <w:szCs w:val="20"/>
              </w:rPr>
              <w:t>Compar</w:t>
            </w:r>
            <w:r w:rsidR="00B500D7">
              <w:rPr>
                <w:rFonts w:eastAsiaTheme="minorHAnsi" w:cs="굴림" w:hint="eastAsia"/>
                <w:b/>
                <w:bCs/>
                <w:color w:val="FFFFFF"/>
                <w:kern w:val="0"/>
                <w:szCs w:val="20"/>
              </w:rPr>
              <w:t>ison</w:t>
            </w:r>
          </w:p>
        </w:tc>
        <w:tc>
          <w:tcPr>
            <w:tcW w:w="1560" w:type="dxa"/>
            <w:tcBorders>
              <w:top w:val="single" w:sz="8" w:space="0" w:color="FFFFFF"/>
              <w:left w:val="nil"/>
              <w:bottom w:val="single" w:sz="8" w:space="0" w:color="FFFFFF" w:themeColor="background1"/>
              <w:right w:val="single" w:sz="8" w:space="0" w:color="FFFFFF"/>
            </w:tcBorders>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Cs w:val="20"/>
              </w:rPr>
            </w:pPr>
            <w:r w:rsidRPr="000F3174">
              <w:rPr>
                <w:rFonts w:eastAsiaTheme="minorHAnsi" w:cs="굴림"/>
                <w:b/>
                <w:bCs/>
                <w:color w:val="FFFFFF"/>
                <w:kern w:val="0"/>
                <w:szCs w:val="20"/>
              </w:rPr>
              <w:t>Evaluation tool</w:t>
            </w:r>
          </w:p>
        </w:tc>
        <w:tc>
          <w:tcPr>
            <w:tcW w:w="1701" w:type="dxa"/>
            <w:tcBorders>
              <w:top w:val="single" w:sz="8" w:space="0" w:color="FFFFFF"/>
              <w:left w:val="nil"/>
              <w:bottom w:val="single" w:sz="8" w:space="0" w:color="FFFFFF" w:themeColor="background1"/>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Cs w:val="20"/>
              </w:rPr>
            </w:pPr>
            <w:r w:rsidRPr="000F3174">
              <w:rPr>
                <w:rFonts w:eastAsiaTheme="minorHAnsi" w:cs="굴림"/>
                <w:b/>
                <w:bCs/>
                <w:color w:val="FFFFFF"/>
                <w:kern w:val="0"/>
                <w:szCs w:val="20"/>
              </w:rPr>
              <w:t>Follow up</w:t>
            </w:r>
          </w:p>
        </w:tc>
        <w:tc>
          <w:tcPr>
            <w:tcW w:w="1701" w:type="dxa"/>
            <w:tcBorders>
              <w:top w:val="single" w:sz="8" w:space="0" w:color="FFFFFF"/>
              <w:left w:val="nil"/>
              <w:bottom w:val="single" w:sz="8" w:space="0" w:color="FFFFFF" w:themeColor="background1"/>
              <w:right w:val="single" w:sz="8" w:space="0" w:color="FFFFFF"/>
            </w:tcBorders>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Cs w:val="20"/>
              </w:rPr>
            </w:pPr>
            <w:r w:rsidRPr="000F3174">
              <w:rPr>
                <w:rFonts w:eastAsiaTheme="minorHAnsi" w:cs="굴림"/>
                <w:b/>
                <w:bCs/>
                <w:color w:val="FFFFFF"/>
                <w:kern w:val="0"/>
                <w:szCs w:val="20"/>
              </w:rPr>
              <w:t>Outcomes</w:t>
            </w:r>
          </w:p>
        </w:tc>
      </w:tr>
      <w:tr w:rsidR="00D51766" w:rsidRPr="00215A4C" w:rsidTr="00C917B8">
        <w:trPr>
          <w:trHeight w:val="450"/>
        </w:trPr>
        <w:tc>
          <w:tcPr>
            <w:tcW w:w="123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Zhai J</w:t>
            </w:r>
            <w:hyperlink w:anchor="_ENREF_65" w:tooltip="Zhai, 2015 #34"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Zhai&lt;/Author&gt;&lt;Year&gt;2015&lt;/Year&gt;&lt;RecNum&gt;34&lt;/RecNum&gt;&lt;DisplayText&gt;&lt;style face="superscript"&gt;65&lt;/style&gt;&lt;/DisplayText&gt;&lt;record&gt;&lt;rec-number&gt;34&lt;/rec-number&gt;&lt;foreign-keys&gt;&lt;key app="EN" db-id="fd2a9z0f3eep0dex5zqvz9e2zsae9rf5fpfe"&gt;34&lt;/key&gt;&lt;/foreign-keys&gt;&lt;ref-type name="Journal Article"&gt;17&lt;/ref-type&gt;&lt;contributors&gt;&lt;authors&gt;&lt;author&gt;Zhai, J.&lt;/author&gt;&lt;author&gt;Zhang, L.&lt;/author&gt;&lt;author&gt;Li, M.&lt;/author&gt;&lt;author&gt;Tian, Y.&lt;/author&gt;&lt;author&gt;Zheng, W.&lt;/author&gt;&lt;author&gt;Chen, J.&lt;/author&gt;&lt;author&gt;Huang, T.&lt;/author&gt;&lt;author&gt;Li, X.&lt;/author&gt;&lt;author&gt;Tian, Z.&lt;/author&gt;&lt;/authors&gt;&lt;/contributors&gt;&lt;auth-address&gt;Second Department of Orthopedics, People&amp;apos;s Hospital of Hebei Province China.&amp;#xD;Public Health, People&amp;apos;s Hospital of Hebei Province China.&lt;/auth-address&gt;&lt;titles&gt;&lt;title&gt;Epidural injection with or without steroid in managing chronic low back and lower extremity pain: ameta-analysis of ten randomized controlled trials&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8304-16&lt;/pages&gt;&lt;volume&gt;8&lt;/volume&gt;&lt;number&gt;6&lt;/number&gt;&lt;edition&gt;2015/08/27&lt;/edition&gt;&lt;dates&gt;&lt;year&gt;2015&lt;/year&gt;&lt;/dates&gt;&lt;isbn&gt;1940-5901 (Linking)&lt;/isbn&gt;&lt;accession-num&gt;26309483&lt;/accession-num&gt;&lt;urls&gt;&lt;/urls&gt;&lt;custom2&gt;PMC4538092&lt;/custom2&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5</w:t>
              </w:r>
              <w:r w:rsidR="008B3538" w:rsidRPr="000F3174">
                <w:rPr>
                  <w:rFonts w:eastAsiaTheme="minorHAnsi" w:cs="굴림"/>
                  <w:color w:val="000000"/>
                  <w:kern w:val="0"/>
                  <w:szCs w:val="20"/>
                </w:rPr>
                <w:fldChar w:fldCharType="end"/>
              </w:r>
            </w:hyperlink>
          </w:p>
        </w:tc>
        <w:tc>
          <w:tcPr>
            <w:tcW w:w="72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R</w:t>
            </w:r>
          </w:p>
        </w:tc>
        <w:tc>
          <w:tcPr>
            <w:tcW w:w="141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teroid &amp; local anesthetics</w:t>
            </w:r>
          </w:p>
        </w:tc>
        <w:tc>
          <w:tcPr>
            <w:tcW w:w="127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local anesthetics </w:t>
            </w:r>
          </w:p>
        </w:tc>
        <w:tc>
          <w:tcPr>
            <w:tcW w:w="15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ODI</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hint="eastAsia"/>
                <w:color w:val="000000"/>
                <w:kern w:val="0"/>
                <w:szCs w:val="20"/>
              </w:rPr>
              <w:t xml:space="preserve">　</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o significant difference</w:t>
            </w:r>
          </w:p>
        </w:tc>
      </w:tr>
      <w:tr w:rsidR="00D51766" w:rsidRPr="00215A4C" w:rsidTr="00C917B8">
        <w:trPr>
          <w:trHeight w:val="450"/>
        </w:trPr>
        <w:tc>
          <w:tcPr>
            <w:tcW w:w="123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Ghai B</w:t>
            </w:r>
            <w:hyperlink w:anchor="_ENREF_66" w:tooltip="Ghai, 2015 #31" w:history="1">
              <w:r w:rsidR="008B3538" w:rsidRPr="000F3174">
                <w:rPr>
                  <w:rFonts w:eastAsiaTheme="minorHAnsi" w:cs="굴림"/>
                  <w:color w:val="000000"/>
                  <w:kern w:val="0"/>
                  <w:szCs w:val="20"/>
                </w:rPr>
                <w:fldChar w:fldCharType="begin">
                  <w:fldData xml:space="preserve">PEVuZE5vdGU+PENpdGU+PEF1dGhvcj5HaGFpPC9BdXRob3I+PFllYXI+MjAxNTwvWWVhcj48UmVj
TnVtPjMxPC9SZWNOdW0+PERpc3BsYXlUZXh0PjxzdHlsZSBmYWNlPSJzdXBlcnNjcmlwdCI+NjY8
L3N0eWxlPjwvRGlzcGxheVRleHQ+PHJlY29yZD48cmVjLW51bWJlcj4zMTwvcmVjLW51bWJlcj48
Zm9yZWlnbi1rZXlzPjxrZXkgYXBwPSJFTiIgZGItaWQ9ImZkMmE5ejBmM2VlcDBkZXg1enF2ejll
MnpzYWU5cmY1ZnBmZSI+MzE8L2tleT48L2ZvcmVpZ24ta2V5cz48cmVmLXR5cGUgbmFtZT0iSm91
cm5hbCBBcnRpY2xlIj4xNzwvcmVmLXR5cGU+PGNvbnRyaWJ1dG9ycz48YXV0aG9ycz48YXV0aG9y
PkdoYWksIEIuPC9hdXRob3I+PGF1dGhvcj5LdW1hciwgSy48L2F1dGhvcj48YXV0aG9yPkJhbnNh
bCwgRC48L2F1dGhvcj48YXV0aG9yPkRoYXR0LCBTLiBTLjwvYXV0aG9yPjxhdXRob3I+S2FudWt1
bGEsIFIuPC9hdXRob3I+PGF1dGhvcj5CYXRyYSwgWS4gSy48L2F1dGhvcj48L2F1dGhvcnM+PC9j
b250cmlidXRvcnM+PGF1dGgtYWRkcmVzcz5EZXBhcnRtZW50IG9mIEFuYWVzdGhlc2lhIGFuZCBJ
bnRlbnNpdmUgQ2FyZSwgUG9zdCBHcmFkdWF0ZSBJbnN0aXR1dGUgb2YgTWVkaWNhbCBFZHVjYXRp
b24gYW5kIFJlc2VhcmNoLCBDaGFuZGlnYXJoLCBJbmRpYTsgQ2xpbmljYWwgUmVzZWFyY2ggVW5p
dCwgTmF0aW9uYWwgSW5zdGl0dXRlIG9mIFBoYXJtYWNldXRpY2FsIEVkdWNhdGlvbiBhbmQgUmVz
ZWFyY2gsIE1vaGFsaSwgUHVuamFiLCBJbmRpYS48L2F1dGgtYWRkcmVzcz48dGl0bGVzPjx0aXRs
ZT5FZmZlY3RpdmVuZXNzIG9mIFBhcmFzYWdpdHRhbCBJbnRlcmxhbWluYXIgRXBpZHVyYWwgTG9j
YWwgQW5lc3RoZXRpYyB3aXRoIG9yIHdpdGhvdXQgU3Rlcm9pZCBpbiBDaHJvbmljIEx1bWJvc2Fj
cmFsIFBhaW46IEEgUmFuZG9taXplZCwgRG91YmxlLUJsaW5kIENsaW5pY2FsIFRyaWFsPC90aXRs
ZT48c2Vjb25kYXJ5LXRpdGxlPlBhaW4gUGh5c2ljaWFuPC9zZWNvbmRhcnktdGl0bGU+PGFsdC10
aXRsZT5QYWluIHBoeXNpY2lhbjwvYWx0LXRpdGxlPjwvdGl0bGVzPjxwZXJpb2RpY2FsPjxmdWxs
LXRpdGxlPlBhaW4gUGh5c2ljaWFuPC9mdWxsLXRpdGxlPjxhYmJyLTE+UGFpbiBwaHlzaWNpYW48
L2FiYnItMT48L3BlcmlvZGljYWw+PGFsdC1wZXJpb2RpY2FsPjxmdWxsLXRpdGxlPlBhaW4gUGh5
c2ljaWFuPC9mdWxsLXRpdGxlPjxhYmJyLTE+UGFpbiBwaHlzaWNpYW48L2FiYnItMT48L2FsdC1w
ZXJpb2RpY2FsPjxwYWdlcz4yMzctNDg8L3BhZ2VzPjx2b2x1bWU+MTg8L3ZvbHVtZT48bnVtYmVy
PjM8L251bWJlcj48ZWRpdGlvbj4yMDE1LzA1LzIzPC9lZGl0aW9uPjxrZXl3b3Jkcz48a2V5d29y
ZD5BZHVsdDwva2V5d29yZD48a2V5d29yZD5BbmFsZ2VzaWEsIEVwaWR1cmFsLyBtZXRob2RzPC9r
ZXl3b3JkPjxrZXl3b3JkPkFuZXN0aGV0aWNzLCBMb2NhbC8gYWRtaW5pc3RyYXRpb24gJmFtcDsg
ZG9zYWdlLyB0aGVyYXBldXRpYyB1c2U8L2tleXdvcmQ+PGtleXdvcmQ+QW50aS1JbmZsYW1tYXRv
cnkgQWdlbnRzL2FkbWluaXN0cmF0aW9uICZhbXA7IGRvc2FnZS90aGVyYXBldXRpYyB1c2U8L2tl
eXdvcmQ+PGtleXdvcmQ+RG91YmxlLUJsaW5kIE1ldGhvZDwva2V5d29yZD48a2V5d29yZD5GZW1h
bGU8L2tleXdvcmQ+PGtleXdvcmQ+Rmx1b3Jvc2NvcHk8L2tleXdvcmQ+PGtleXdvcmQ+Rm9sbG93
LVVwIFN0dWRpZXM8L2tleXdvcmQ+PGtleXdvcmQ+SHVtYW5zPC9rZXl3b3JkPjxrZXl3b3JkPkth
cGxhbi1NZWllciBFc3RpbWF0ZTwva2V5d29yZD48a2V5d29yZD5MaWRvY2FpbmUvYWRtaW5pc3Ry
YXRpb24gJmFtcDsgZG9zYWdlL3RoZXJhcGV1dGljIHVzZTwva2V5d29yZD48a2V5d29yZD5Mb3cg
QmFjayBQYWluLyBkcnVnIHRoZXJhcHk8L2tleXdvcmQ+PGtleXdvcmQ+TWFsZTwva2V5d29yZD48
a2V5d29yZD5NZXRoeWxwcmVkbmlzb2xvbmUvYWRtaW5pc3RyYXRpb24gJmFtcDsgZG9zYWdlL2Fu
YWxvZ3MgJmFtcDsgZGVyaXZhdGl2ZXMvdGhlcmFwZXV0aWMgdXNlPC9rZXl3b3JkPjxrZXl3b3Jk
Pk1pZGRsZSBBZ2VkPC9rZXl3b3JkPjxrZXl3b3JkPlBhaW4gTWFuYWdlbWVudDwva2V5d29yZD48
a2V5d29yZD5QYWluIE1lYXN1cmVtZW50PC9rZXl3b3JkPjxrZXl3b3JkPlN0ZXJvaWRzLyBhZG1p
bmlzdHJhdGlvbiAmYW1wOyBkb3NhZ2UvIHRoZXJhcGV1dGljIHVzZTwva2V5d29yZD48a2V5d29y
ZD5UcmVhdG1lbnQgT3V0Y29tZTwva2V5d29yZD48L2tleXdvcmRzPjxkYXRlcz48eWVhcj4yMDE1
PC95ZWFyPjxwdWItZGF0ZXM+PGRhdGU+TWF5LUp1bjwvZGF0ZT48L3B1Yi1kYXRlcz48L2RhdGVz
Pjxpc2JuPjIxNTAtMTE0OSAoRWxlY3Ryb25pYykmI3hEOzE1MzMtMzE1OSAoTGlua2luZyk8L2lz
Ym4+PGFjY2Vzc2lvbi1udW0+MjYwMDA2Njc8L2FjY2Vzc2lvbi1udW0+PHVybHM+PC91cmxzPjxy
ZW1vdGUtZGF0YWJhc2UtcHJvdmlkZXI+TkxNPC9yZW1vdGUtZGF0YWJhc2UtcHJvdmlkZXI+PGxh
bmd1YWdlPmVuZzwvbGFuZ3VhZ2U+PC9yZWNvcmQ+PC9DaXRlPjwvRW5kTm90ZT4A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HaGFpPC9BdXRob3I+PFllYXI+MjAxNTwvWWVhcj48UmVj
TnVtPjMxPC9SZWNOdW0+PERpc3BsYXlUZXh0PjxzdHlsZSBmYWNlPSJzdXBlcnNjcmlwdCI+NjY8
L3N0eWxlPjwvRGlzcGxheVRleHQ+PHJlY29yZD48cmVjLW51bWJlcj4zMTwvcmVjLW51bWJlcj48
Zm9yZWlnbi1rZXlzPjxrZXkgYXBwPSJFTiIgZGItaWQ9ImZkMmE5ejBmM2VlcDBkZXg1enF2ejll
MnpzYWU5cmY1ZnBmZSI+MzE8L2tleT48L2ZvcmVpZ24ta2V5cz48cmVmLXR5cGUgbmFtZT0iSm91
cm5hbCBBcnRpY2xlIj4xNzwvcmVmLXR5cGU+PGNvbnRyaWJ1dG9ycz48YXV0aG9ycz48YXV0aG9y
PkdoYWksIEIuPC9hdXRob3I+PGF1dGhvcj5LdW1hciwgSy48L2F1dGhvcj48YXV0aG9yPkJhbnNh
bCwgRC48L2F1dGhvcj48YXV0aG9yPkRoYXR0LCBTLiBTLjwvYXV0aG9yPjxhdXRob3I+S2FudWt1
bGEsIFIuPC9hdXRob3I+PGF1dGhvcj5CYXRyYSwgWS4gSy48L2F1dGhvcj48L2F1dGhvcnM+PC9j
b250cmlidXRvcnM+PGF1dGgtYWRkcmVzcz5EZXBhcnRtZW50IG9mIEFuYWVzdGhlc2lhIGFuZCBJ
bnRlbnNpdmUgQ2FyZSwgUG9zdCBHcmFkdWF0ZSBJbnN0aXR1dGUgb2YgTWVkaWNhbCBFZHVjYXRp
b24gYW5kIFJlc2VhcmNoLCBDaGFuZGlnYXJoLCBJbmRpYTsgQ2xpbmljYWwgUmVzZWFyY2ggVW5p
dCwgTmF0aW9uYWwgSW5zdGl0dXRlIG9mIFBoYXJtYWNldXRpY2FsIEVkdWNhdGlvbiBhbmQgUmVz
ZWFyY2gsIE1vaGFsaSwgUHVuamFiLCBJbmRpYS48L2F1dGgtYWRkcmVzcz48dGl0bGVzPjx0aXRs
ZT5FZmZlY3RpdmVuZXNzIG9mIFBhcmFzYWdpdHRhbCBJbnRlcmxhbWluYXIgRXBpZHVyYWwgTG9j
YWwgQW5lc3RoZXRpYyB3aXRoIG9yIHdpdGhvdXQgU3Rlcm9pZCBpbiBDaHJvbmljIEx1bWJvc2Fj
cmFsIFBhaW46IEEgUmFuZG9taXplZCwgRG91YmxlLUJsaW5kIENsaW5pY2FsIFRyaWFsPC90aXRs
ZT48c2Vjb25kYXJ5LXRpdGxlPlBhaW4gUGh5c2ljaWFuPC9zZWNvbmRhcnktdGl0bGU+PGFsdC10
aXRsZT5QYWluIHBoeXNpY2lhbjwvYWx0LXRpdGxlPjwvdGl0bGVzPjxwZXJpb2RpY2FsPjxmdWxs
LXRpdGxlPlBhaW4gUGh5c2ljaWFuPC9mdWxsLXRpdGxlPjxhYmJyLTE+UGFpbiBwaHlzaWNpYW48
L2FiYnItMT48L3BlcmlvZGljYWw+PGFsdC1wZXJpb2RpY2FsPjxmdWxsLXRpdGxlPlBhaW4gUGh5
c2ljaWFuPC9mdWxsLXRpdGxlPjxhYmJyLTE+UGFpbiBwaHlzaWNpYW48L2FiYnItMT48L2FsdC1w
ZXJpb2RpY2FsPjxwYWdlcz4yMzctNDg8L3BhZ2VzPjx2b2x1bWU+MTg8L3ZvbHVtZT48bnVtYmVy
PjM8L251bWJlcj48ZWRpdGlvbj4yMDE1LzA1LzIzPC9lZGl0aW9uPjxrZXl3b3Jkcz48a2V5d29y
ZD5BZHVsdDwva2V5d29yZD48a2V5d29yZD5BbmFsZ2VzaWEsIEVwaWR1cmFsLyBtZXRob2RzPC9r
ZXl3b3JkPjxrZXl3b3JkPkFuZXN0aGV0aWNzLCBMb2NhbC8gYWRtaW5pc3RyYXRpb24gJmFtcDsg
ZG9zYWdlLyB0aGVyYXBldXRpYyB1c2U8L2tleXdvcmQ+PGtleXdvcmQ+QW50aS1JbmZsYW1tYXRv
cnkgQWdlbnRzL2FkbWluaXN0cmF0aW9uICZhbXA7IGRvc2FnZS90aGVyYXBldXRpYyB1c2U8L2tl
eXdvcmQ+PGtleXdvcmQ+RG91YmxlLUJsaW5kIE1ldGhvZDwva2V5d29yZD48a2V5d29yZD5GZW1h
bGU8L2tleXdvcmQ+PGtleXdvcmQ+Rmx1b3Jvc2NvcHk8L2tleXdvcmQ+PGtleXdvcmQ+Rm9sbG93
LVVwIFN0dWRpZXM8L2tleXdvcmQ+PGtleXdvcmQ+SHVtYW5zPC9rZXl3b3JkPjxrZXl3b3JkPkth
cGxhbi1NZWllciBFc3RpbWF0ZTwva2V5d29yZD48a2V5d29yZD5MaWRvY2FpbmUvYWRtaW5pc3Ry
YXRpb24gJmFtcDsgZG9zYWdlL3RoZXJhcGV1dGljIHVzZTwva2V5d29yZD48a2V5d29yZD5Mb3cg
QmFjayBQYWluLyBkcnVnIHRoZXJhcHk8L2tleXdvcmQ+PGtleXdvcmQ+TWFsZTwva2V5d29yZD48
a2V5d29yZD5NZXRoeWxwcmVkbmlzb2xvbmUvYWRtaW5pc3RyYXRpb24gJmFtcDsgZG9zYWdlL2Fu
YWxvZ3MgJmFtcDsgZGVyaXZhdGl2ZXMvdGhlcmFwZXV0aWMgdXNlPC9rZXl3b3JkPjxrZXl3b3Jk
Pk1pZGRsZSBBZ2VkPC9rZXl3b3JkPjxrZXl3b3JkPlBhaW4gTWFuYWdlbWVudDwva2V5d29yZD48
a2V5d29yZD5QYWluIE1lYXN1cmVtZW50PC9rZXl3b3JkPjxrZXl3b3JkPlN0ZXJvaWRzLyBhZG1p
bmlzdHJhdGlvbiAmYW1wOyBkb3NhZ2UvIHRoZXJhcGV1dGljIHVzZTwva2V5d29yZD48a2V5d29y
ZD5UcmVhdG1lbnQgT3V0Y29tZTwva2V5d29yZD48L2tleXdvcmRzPjxkYXRlcz48eWVhcj4yMDE1
PC95ZWFyPjxwdWItZGF0ZXM+PGRhdGU+TWF5LUp1bjwvZGF0ZT48L3B1Yi1kYXRlcz48L2RhdGVz
Pjxpc2JuPjIxNTAtMTE0OSAoRWxlY3Ryb25pYykmI3hEOzE1MzMtMzE1OSAoTGlua2luZyk8L2lz
Ym4+PGFjY2Vzc2lvbi1udW0+MjYwMDA2Njc8L2FjY2Vzc2lvbi1udW0+PHVybHM+PC91cmxzPjxy
ZW1vdGUtZGF0YWJhc2UtcHJvdmlkZXI+TkxNPC9yZW1vdGUtZGF0YWJhc2UtcHJvdmlkZXI+PGxh
bmd1YWdlPmVuZzwvbGFuZ3VhZ2U+PC9yZWNvcmQ+PC9DaXRlPjwvRW5kTm90ZT4A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6</w:t>
              </w:r>
              <w:r w:rsidR="008B3538" w:rsidRPr="000F3174">
                <w:rPr>
                  <w:rFonts w:eastAsiaTheme="minorHAnsi" w:cs="굴림"/>
                  <w:color w:val="000000"/>
                  <w:kern w:val="0"/>
                  <w:szCs w:val="20"/>
                </w:rPr>
                <w:fldChar w:fldCharType="end"/>
              </w:r>
            </w:hyperlink>
          </w:p>
        </w:tc>
        <w:tc>
          <w:tcPr>
            <w:tcW w:w="72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41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teroid &amp; local anesthetics</w:t>
            </w:r>
          </w:p>
        </w:tc>
        <w:tc>
          <w:tcPr>
            <w:tcW w:w="127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local anesthetics</w:t>
            </w:r>
          </w:p>
        </w:tc>
        <w:tc>
          <w:tcPr>
            <w:tcW w:w="15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RS MODQ</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2weeks to 12month</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steroid &amp; local anesthetics &gt; </w:t>
            </w:r>
          </w:p>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local anesthetics</w:t>
            </w:r>
          </w:p>
        </w:tc>
      </w:tr>
      <w:tr w:rsidR="00D51766" w:rsidRPr="00215A4C" w:rsidTr="00C917B8">
        <w:trPr>
          <w:trHeight w:val="675"/>
        </w:trPr>
        <w:tc>
          <w:tcPr>
            <w:tcW w:w="123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Valat JP</w:t>
            </w:r>
            <w:hyperlink w:anchor="_ENREF_64" w:tooltip="Valat, 2003 #33" w:history="1">
              <w:r w:rsidR="008B3538" w:rsidRPr="000F3174">
                <w:rPr>
                  <w:rFonts w:eastAsiaTheme="minorHAnsi" w:cs="굴림"/>
                  <w:color w:val="000000"/>
                  <w:kern w:val="0"/>
                  <w:szCs w:val="20"/>
                </w:rPr>
                <w:fldChar w:fldCharType="begin">
                  <w:fldData xml:space="preserve">PEVuZE5vdGU+PENpdGU+PEF1dGhvcj5WYWxhdDwvQXV0aG9yPjxZZWFyPjIwMDM8L1llYXI+PFJl
Y051bT4zMzwvUmVjTnVtPjxEaXNwbGF5VGV4dD48c3R5bGUgZmFjZT0ic3VwZXJzY3JpcHQiPjY0
PC9zdHlsZT48L0Rpc3BsYXlUZXh0PjxyZWNvcmQ+PHJlYy1udW1iZXI+MzM8L3JlYy1udW1iZXI+
PGZvcmVpZ24ta2V5cz48a2V5IGFwcD0iRU4iIGRiLWlkPSJmZDJhOXowZjNlZXAwZGV4NXpxdno5
ZTJ6c2FlOXJmNWZwZmUiPjMzPC9rZXk+PC9mb3JlaWduLWtleXM+PHJlZi10eXBlIG5hbWU9Ikpv
dXJuYWwgQXJ0aWNsZSI+MTc8L3JlZi10eXBlPjxjb250cmlidXRvcnM+PGF1dGhvcnM+PGF1dGhv
cj5WYWxhdCwgSi4gUC48L2F1dGhvcj48YXV0aG9yPkdpcmF1ZGVhdSwgQi48L2F1dGhvcj48YXV0
aG9yPlJvemVuYmVyZywgUy48L2F1dGhvcj48YXV0aG9yPkdvdXBpbGxlLCBQLjwvYXV0aG9yPjxh
dXRob3I+Qm91cmdlb2lzLCBQLjwvYXV0aG9yPjxhdXRob3I+TWljaGVhdS1CZWF1Z2VuZHJlLCBW
LjwvYXV0aG9yPjxhdXRob3I+U291YnJpZXIsIE0uPC9hdXRob3I+PGF1dGhvcj5SaWNoYXJkLCBT
LjwvYXV0aG9yPjxhdXRob3I+VGhvbWFzLCBFLjwvYXV0aG9yPjwvYXV0aG9ycz48L2NvbnRyaWJ1
dG9ycz48YXV0aC1hZGRyZXNzPlNlcnZpY2UgZGUgUmh1bWF0b2xvZ2llLCBIb3BpdGFsIFRyb3Vz
c2VhdSwgQ0hVLCBUb3VycywgRnJhbmNlLiB2YWxhdEBtZWQudW5pdi10b3Vycy5mcjwvYXV0aC1h
ZGRyZXNzPjx0aXRsZXM+PHRpdGxlPkVwaWR1cmFsIGNvcnRpY29zdGVyb2lkIGluamVjdGlvbnMg
Zm9yIHNjaWF0aWNhOiBhIHJhbmRvbWlzZWQsIGRvdWJsZSBibGluZCwgY29udHJvbGxlZCBjbGlu
aWNhbCB0cmlhbD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NjM5LTQzPC9wYWdlcz48dm9sdW1lPjYyPC92b2x1
bWU+PG51bWJlcj43PC9udW1iZXI+PGVkaXRpb24+MjAwMy8wNi8xODwvZWRpdGlvbj48a2V5d29y
ZHM+PGtleXdvcmQ+QWR1bHQ8L2tleXdvcmQ+PGtleXdvcmQ+RG91YmxlLUJsaW5kIE1ldGhvZDwv
a2V5d29yZD48a2V5d29yZD5GZW1hbGU8L2tleXdvcmQ+PGtleXdvcmQ+R2x1Y29jb3J0aWNvaWRz
LyBhZG1pbmlzdHJhdGlvbiAmYW1wOyBkb3NhZ2UvdGhlcmFwZXV0aWMgdXNlPC9rZXl3b3JkPjxr
ZXl3b3JkPkh1bWFuczwva2V5d29yZD48a2V5d29yZD5JbmplY3Rpb25zLCBFcGlkdXJhbDwva2V5
d29yZD48a2V5d29yZD5Jc290b25pYyBTb2x1dGlvbnMvYWRtaW5pc3RyYXRpb24gJmFtcDsgZG9z
YWdlPC9rZXl3b3JkPjxrZXl3b3JkPk1hbGU8L2tleXdvcmQ+PGtleXdvcmQ+TWlkZGxlIEFnZWQ8
L2tleXdvcmQ+PGtleXdvcmQ+UGF0aWVudCBTYXRpc2ZhY3Rpb248L2tleXdvcmQ+PGtleXdvcmQ+
UHJlZG5pc29sb25lLyBhZG1pbmlzdHJhdGlvbiAmYW1wOyBkb3NhZ2UvIGFuYWxvZ3MgJmFtcDsg
ZGVyaXZhdGl2ZXMvdGhlcmFwZXV0aWMgdXNlPC9rZXl3b3JkPjxrZXl3b3JkPlNjaWF0aWNhLyBk
cnVnIHRoZXJhcHk8L2tleXdvcmQ+PGtleXdvcmQ+U29kaXVtIENobG9yaWRlL2FkbWluaXN0cmF0
aW9uICZhbXA7IGRvc2FnZS90aGVyYXBldXRpYyB1c2U8L2tleXdvcmQ+PGtleXdvcmQ+VGltZSBG
YWN0b3JzPC9rZXl3b3JkPjxrZXl3b3JkPlRyZWF0bWVudCBPdXRjb21lPC9rZXl3b3JkPjwva2V5
d29yZHM+PGRhdGVzPjx5ZWFyPjIwMDM8L3llYXI+PHB1Yi1kYXRlcz48ZGF0ZT5KdWw8L2RhdGU+
PC9wdWItZGF0ZXM+PC9kYXRlcz48aXNibj4wMDAzLTQ5NjcgKFByaW50KSYjeEQ7MDAwMy00OTY3
IChMaW5raW5nKTwvaXNibj48YWNjZXNzaW9uLW51bT4xMjgxMDQyNjwvYWNjZXNzaW9uLW51bT48
dXJscz48L3VybHM+PGN1c3RvbTI+UE1DMTc1NDYwNTwvY3VzdG9tMj48cmVtb3RlLWRhdGFiYXNl
LXByb3ZpZGVyPk5MTTwvcmVtb3RlLWRhdGFiYXNlLXByb3ZpZGVyPjxsYW5ndWFnZT5lbmc8L2xh
bmd1YWdlPjwvcmVjb3JkPjwvQ2l0ZT48L0VuZE5vdGU+AG==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WYWxhdDwvQXV0aG9yPjxZZWFyPjIwMDM8L1llYXI+PFJl
Y051bT4zMzwvUmVjTnVtPjxEaXNwbGF5VGV4dD48c3R5bGUgZmFjZT0ic3VwZXJzY3JpcHQiPjY0
PC9zdHlsZT48L0Rpc3BsYXlUZXh0PjxyZWNvcmQ+PHJlYy1udW1iZXI+MzM8L3JlYy1udW1iZXI+
PGZvcmVpZ24ta2V5cz48a2V5IGFwcD0iRU4iIGRiLWlkPSJmZDJhOXowZjNlZXAwZGV4NXpxdno5
ZTJ6c2FlOXJmNWZwZmUiPjMzPC9rZXk+PC9mb3JlaWduLWtleXM+PHJlZi10eXBlIG5hbWU9Ikpv
dXJuYWwgQXJ0aWNsZSI+MTc8L3JlZi10eXBlPjxjb250cmlidXRvcnM+PGF1dGhvcnM+PGF1dGhv
cj5WYWxhdCwgSi4gUC48L2F1dGhvcj48YXV0aG9yPkdpcmF1ZGVhdSwgQi48L2F1dGhvcj48YXV0
aG9yPlJvemVuYmVyZywgUy48L2F1dGhvcj48YXV0aG9yPkdvdXBpbGxlLCBQLjwvYXV0aG9yPjxh
dXRob3I+Qm91cmdlb2lzLCBQLjwvYXV0aG9yPjxhdXRob3I+TWljaGVhdS1CZWF1Z2VuZHJlLCBW
LjwvYXV0aG9yPjxhdXRob3I+U291YnJpZXIsIE0uPC9hdXRob3I+PGF1dGhvcj5SaWNoYXJkLCBT
LjwvYXV0aG9yPjxhdXRob3I+VGhvbWFzLCBFLjwvYXV0aG9yPjwvYXV0aG9ycz48L2NvbnRyaWJ1
dG9ycz48YXV0aC1hZGRyZXNzPlNlcnZpY2UgZGUgUmh1bWF0b2xvZ2llLCBIb3BpdGFsIFRyb3Vz
c2VhdSwgQ0hVLCBUb3VycywgRnJhbmNlLiB2YWxhdEBtZWQudW5pdi10b3Vycy5mcjwvYXV0aC1h
ZGRyZXNzPjx0aXRsZXM+PHRpdGxlPkVwaWR1cmFsIGNvcnRpY29zdGVyb2lkIGluamVjdGlvbnMg
Zm9yIHNjaWF0aWNhOiBhIHJhbmRvbWlzZWQsIGRvdWJsZSBibGluZCwgY29udHJvbGxlZCBjbGlu
aWNhbCB0cmlhbD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NjM5LTQzPC9wYWdlcz48dm9sdW1lPjYyPC92b2x1
bWU+PG51bWJlcj43PC9udW1iZXI+PGVkaXRpb24+MjAwMy8wNi8xODwvZWRpdGlvbj48a2V5d29y
ZHM+PGtleXdvcmQ+QWR1bHQ8L2tleXdvcmQ+PGtleXdvcmQ+RG91YmxlLUJsaW5kIE1ldGhvZDwv
a2V5d29yZD48a2V5d29yZD5GZW1hbGU8L2tleXdvcmQ+PGtleXdvcmQ+R2x1Y29jb3J0aWNvaWRz
LyBhZG1pbmlzdHJhdGlvbiAmYW1wOyBkb3NhZ2UvdGhlcmFwZXV0aWMgdXNlPC9rZXl3b3JkPjxr
ZXl3b3JkPkh1bWFuczwva2V5d29yZD48a2V5d29yZD5JbmplY3Rpb25zLCBFcGlkdXJhbDwva2V5
d29yZD48a2V5d29yZD5Jc290b25pYyBTb2x1dGlvbnMvYWRtaW5pc3RyYXRpb24gJmFtcDsgZG9z
YWdlPC9rZXl3b3JkPjxrZXl3b3JkPk1hbGU8L2tleXdvcmQ+PGtleXdvcmQ+TWlkZGxlIEFnZWQ8
L2tleXdvcmQ+PGtleXdvcmQ+UGF0aWVudCBTYXRpc2ZhY3Rpb248L2tleXdvcmQ+PGtleXdvcmQ+
UHJlZG5pc29sb25lLyBhZG1pbmlzdHJhdGlvbiAmYW1wOyBkb3NhZ2UvIGFuYWxvZ3MgJmFtcDsg
ZGVyaXZhdGl2ZXMvdGhlcmFwZXV0aWMgdXNlPC9rZXl3b3JkPjxrZXl3b3JkPlNjaWF0aWNhLyBk
cnVnIHRoZXJhcHk8L2tleXdvcmQ+PGtleXdvcmQ+U29kaXVtIENobG9yaWRlL2FkbWluaXN0cmF0
aW9uICZhbXA7IGRvc2FnZS90aGVyYXBldXRpYyB1c2U8L2tleXdvcmQ+PGtleXdvcmQ+VGltZSBG
YWN0b3JzPC9rZXl3b3JkPjxrZXl3b3JkPlRyZWF0bWVudCBPdXRjb21lPC9rZXl3b3JkPjwva2V5
d29yZHM+PGRhdGVzPjx5ZWFyPjIwMDM8L3llYXI+PHB1Yi1kYXRlcz48ZGF0ZT5KdWw8L2RhdGU+
PC9wdWItZGF0ZXM+PC9kYXRlcz48aXNibj4wMDAzLTQ5NjcgKFByaW50KSYjeEQ7MDAwMy00OTY3
IChMaW5raW5nKTwvaXNibj48YWNjZXNzaW9uLW51bT4xMjgxMDQyNjwvYWNjZXNzaW9uLW51bT48
dXJscz48L3VybHM+PGN1c3RvbTI+UE1DMTc1NDYwNTwvY3VzdG9tMj48cmVtb3RlLWRhdGFiYXNl
LXByb3ZpZGVyPk5MTTwvcmVtb3RlLWRhdGFiYXNlLXByb3ZpZGVyPjxsYW5ndWFnZT5lbmc8L2xh
bmd1YWdlPjwvcmVjb3JkPjwvQ2l0ZT48L0VuZE5vdGU+AG==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4</w:t>
              </w:r>
              <w:r w:rsidR="008B3538" w:rsidRPr="000F3174">
                <w:rPr>
                  <w:rFonts w:eastAsiaTheme="minorHAnsi" w:cs="굴림"/>
                  <w:color w:val="000000"/>
                  <w:kern w:val="0"/>
                  <w:szCs w:val="20"/>
                </w:rPr>
                <w:fldChar w:fldCharType="end"/>
              </w:r>
            </w:hyperlink>
          </w:p>
        </w:tc>
        <w:tc>
          <w:tcPr>
            <w:tcW w:w="72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41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teroid</w:t>
            </w:r>
          </w:p>
        </w:tc>
        <w:tc>
          <w:tcPr>
            <w:tcW w:w="127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saline </w:t>
            </w:r>
          </w:p>
        </w:tc>
        <w:tc>
          <w:tcPr>
            <w:tcW w:w="15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VAS SLR</w:t>
            </w:r>
          </w:p>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Schober test </w:t>
            </w:r>
          </w:p>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Segoe UI"/>
                <w:kern w:val="0"/>
                <w:szCs w:val="20"/>
              </w:rPr>
              <w:t xml:space="preserve">Dallas pain </w:t>
            </w:r>
            <w:proofErr w:type="gramStart"/>
            <w:r w:rsidRPr="000F3174">
              <w:rPr>
                <w:rFonts w:eastAsiaTheme="minorHAnsi" w:cs="Segoe UI"/>
                <w:kern w:val="0"/>
                <w:szCs w:val="20"/>
              </w:rPr>
              <w:t>questionnaire,  Roland</w:t>
            </w:r>
            <w:proofErr w:type="gramEnd"/>
            <w:r w:rsidRPr="000F3174">
              <w:rPr>
                <w:rFonts w:eastAsiaTheme="minorHAnsi" w:cs="Segoe UI"/>
                <w:kern w:val="0"/>
                <w:szCs w:val="20"/>
              </w:rPr>
              <w:t>-Morris index</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0,5,20,35 days</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no significant difference </w:t>
            </w:r>
          </w:p>
        </w:tc>
      </w:tr>
      <w:tr w:rsidR="00D51766" w:rsidRPr="00215A4C" w:rsidTr="00C917B8">
        <w:trPr>
          <w:trHeight w:val="450"/>
        </w:trPr>
        <w:tc>
          <w:tcPr>
            <w:tcW w:w="123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Karppinen J</w:t>
            </w:r>
            <w:hyperlink w:anchor="_ENREF_67" w:tooltip="Karppinen, 2001 #32" w:history="1">
              <w:r w:rsidR="008B3538" w:rsidRPr="000F3174">
                <w:rPr>
                  <w:rFonts w:eastAsiaTheme="minorHAnsi" w:cs="굴림"/>
                  <w:color w:val="000000"/>
                  <w:kern w:val="0"/>
                  <w:szCs w:val="20"/>
                </w:rPr>
                <w:fldChar w:fldCharType="begin">
                  <w:fldData xml:space="preserve">PEVuZE5vdGU+PENpdGU+PEF1dGhvcj5LYXJwcGluZW48L0F1dGhvcj48WWVhcj4yMDAxPC9ZZWFy
PjxSZWNOdW0+MzI8L1JlY051bT48RGlzcGxheVRleHQ+PHN0eWxlIGZhY2U9InN1cGVyc2NyaXB0
Ij42Nzwvc3R5bGU+PC9EaXNwbGF5VGV4dD48cmVjb3JkPjxyZWMtbnVtYmVyPjMyPC9yZWMtbnVt
YmVyPjxmb3JlaWduLWtleXM+PGtleSBhcHA9IkVOIiBkYi1pZD0iZmQyYTl6MGYzZWVwMGRleDV6
cXZ6OWUyenNhZTlyZjVmcGZlIj4zMjwva2V5PjwvZm9yZWlnbi1rZXlzPjxyZWYtdHlwZSBuYW1l
PSJKb3VybmFsIEFydGljbGUiPjE3PC9yZWYtdHlwZT48Y29udHJpYnV0b3JzPjxhdXRob3JzPjxh
dXRob3I+S2FycHBpbmVuLCBKLjwvYXV0aG9yPjxhdXRob3I+TWFsbWl2YWFyYSwgQS48L2F1dGhv
cj48YXV0aG9yPkt1cnVubGFodGksIE0uPC9hdXRob3I+PGF1dGhvcj5LeWxsw7ZuZW4sIEUuPC9h
dXRob3I+PGF1dGhvcj5QaWVuaW3DpGtpLCBULjwvYXV0aG9yPjxhdXRob3I+TmllbWluZW4sIFAu
PC9hdXRob3I+PGF1dGhvcj5PaGlubWFhLCBBLjwvYXV0aG9yPjxhdXRob3I+VGVydm9uZW4sIE8u
PC9hdXRob3I+PGF1dGhvcj5WYW5oYXJhbnRhLCBILjwvYXV0aG9yPjwvYXV0aG9ycz48L2NvbnRy
aWJ1dG9ycz48YXV0aC1hZGRyZXNzPkouIEthcnBwaW5lbiwgRGVwdC4gb2YgUGh5c2ljYWwgTWVk
LiBhbmQgUmVoYWIuLCBPdWx1IFVuaXZlcnNpdHkgSG9zcGl0YWwsIEZJTi05MDIyMCBPdWx1LCBG
aW5sYW5kPC9hdXRoLWFkZHJlc3M+PHRpdGxlcz48dGl0bGU+UGVyaXJhZGljdWxhciBpbmZpbHRy
YXRpb24gZm9yIHNjaWF0aWNhOiBBIHJhbmRvbWl6ZWQgY29udHJvbGxlZCB0cmlhbDwvdGl0bGU+
PHNlY29uZGFyeS10aXRsZT5TcGluZTwvc2Vjb25kYXJ5LXRpdGxlPjwvdGl0bGVzPjxwZXJpb2Rp
Y2FsPjxmdWxsLXRpdGxlPlNwaW5lPC9mdWxsLXRpdGxlPjwvcGVyaW9kaWNhbD48cGFnZXM+MTA1
OS0xMDY3PC9wYWdlcz48dm9sdW1lPjI2PC92b2x1bWU+PG51bWJlcj45PC9udW1iZXI+PGtleXdv
cmRzPjxrZXl3b3JkPmJ1cGl2YWNhaW5lPC9rZXl3b3JkPjxrZXl3b3JkPmNvcnRpY29zdGVyb2lk
PC9rZXl3b3JkPjxrZXl3b3JkPm1ldGh5bHByZWRuaXNvbG9uZTwva2V5d29yZD48a2V5d29yZD5z
b2RpdW0gY2hsb3JpZGU8L2tleXdvcmQ+PGtleXdvcmQ+YWR1bHQ8L2tleXdvcmQ+PGtleXdvcmQ+
YXJ0aWNsZTwva2V5d29yZD48a2V5d29yZD5iYWNrYWNoZTwva2V5d29yZD48a2V5d29yZD5jbGlu
aWNhbCB0cmlhbDwva2V5d29yZD48a2V5d29yZD5jb250cm9sbGVkIGNsaW5pY2FsIHRyaWFsPC9r
ZXl3b3JkPjxrZXl3b3JkPmNvbnRyb2xsZWQgc3R1ZHk8L2tleXdvcmQ+PGtleXdvcmQ+Y29ydGlj
b3N0ZXJvaWQgdGhlcmFweTwva2V5d29yZD48a2V5d29yZD5jb3N0IGJlbmVmaXQgYW5hbHlzaXM8
L2tleXdvcmQ+PGtleXdvcmQ+ZG91YmxlIGJsaW5kIHByb2NlZHVyZTwva2V5d29yZD48a2V5d29y
ZD5kcnVnIGNvc3Q8L2tleXdvcmQ+PGtleXdvcmQ+ZHJ1ZyBlZmZpY2FjeTwva2V5d29yZD48a2V5
d29yZD5mZW1hbGU8L2tleXdvcmQ+PGtleXdvcmQ+aHVtYW48L2tleXdvcmQ+PGtleXdvcmQ+aXNj
aGlhbGdpYTwva2V5d29yZD48a2V5d29yZD5sZWcgcGFpbjwva2V5d29yZD48a2V5d29yZD5tYWpv
ciBjbGluaWNhbCBzdHVkeTwva2V5d29yZD48a2V5d29yZD5tYWxlPC9rZXl3b3JkPjxrZXl3b3Jk
PnBhdGllbnQgc2F0aXNmYWN0aW9uPC9rZXl3b3JkPjxrZXl3b3JkPnByaW9yaXR5IGpvdXJuYWw8
L2tleXdvcmQ+PGtleXdvcmQ+cmFuZG9taXplZCBjb250cm9sbGVkIHRyaWFsPC9rZXl3b3JkPjxr
ZXl3b3JkPnNlbGYgcmVwb3J0PC9rZXl3b3JkPjxrZXl3b3JkPnRyZWF0bWVudCBvdXRjb21lPC9r
ZXl3b3JkPjxrZXl3b3JkPnNvbG9tZXQ8L2tleXdvcmQ+PC9rZXl3b3Jkcz48ZGF0ZXM+PHllYXI+
MjAwMTwveWVhcj48L2RhdGVzPjxpc2JuPjAzNjItMjQzNjwvaXNibj48dXJscz48cmVsYXRlZC11
cmxzPjx1cmw+aHR0cDovL3d3dy5lbWJhc2UuY29tL3NlYXJjaC9yZXN1bHRzP3N1YmFjdGlvbj12
aWV3cmVjb3JkJmFtcDtmcm9tPWV4cG9ydCZhbXA7aWQ9TDMyNDIzNjU2PC91cmw+PHVybD5odHRw
Oi8vZHguZG9pLm9yZy8xMC4xMDk3LzAwMDA3NjMyLTIwMDEwNTAxMC0wMDAxNTwvdXJsPjwvcmVs
YXRlZC11cmxzPjwvdXJscz48L3JlY29yZD48L0NpdGU+PC9FbmROb3RlPgB=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LYXJwcGluZW48L0F1dGhvcj48WWVhcj4yMDAxPC9ZZWFy
PjxSZWNOdW0+MzI8L1JlY051bT48RGlzcGxheVRleHQ+PHN0eWxlIGZhY2U9InN1cGVyc2NyaXB0
Ij42Nzwvc3R5bGU+PC9EaXNwbGF5VGV4dD48cmVjb3JkPjxyZWMtbnVtYmVyPjMyPC9yZWMtbnVt
YmVyPjxmb3JlaWduLWtleXM+PGtleSBhcHA9IkVOIiBkYi1pZD0iZmQyYTl6MGYzZWVwMGRleDV6
cXZ6OWUyenNhZTlyZjVmcGZlIj4zMjwva2V5PjwvZm9yZWlnbi1rZXlzPjxyZWYtdHlwZSBuYW1l
PSJKb3VybmFsIEFydGljbGUiPjE3PC9yZWYtdHlwZT48Y29udHJpYnV0b3JzPjxhdXRob3JzPjxh
dXRob3I+S2FycHBpbmVuLCBKLjwvYXV0aG9yPjxhdXRob3I+TWFsbWl2YWFyYSwgQS48L2F1dGhv
cj48YXV0aG9yPkt1cnVubGFodGksIE0uPC9hdXRob3I+PGF1dGhvcj5LeWxsw7ZuZW4sIEUuPC9h
dXRob3I+PGF1dGhvcj5QaWVuaW3DpGtpLCBULjwvYXV0aG9yPjxhdXRob3I+TmllbWluZW4sIFAu
PC9hdXRob3I+PGF1dGhvcj5PaGlubWFhLCBBLjwvYXV0aG9yPjxhdXRob3I+VGVydm9uZW4sIE8u
PC9hdXRob3I+PGF1dGhvcj5WYW5oYXJhbnRhLCBILjwvYXV0aG9yPjwvYXV0aG9ycz48L2NvbnRy
aWJ1dG9ycz48YXV0aC1hZGRyZXNzPkouIEthcnBwaW5lbiwgRGVwdC4gb2YgUGh5c2ljYWwgTWVk
LiBhbmQgUmVoYWIuLCBPdWx1IFVuaXZlcnNpdHkgSG9zcGl0YWwsIEZJTi05MDIyMCBPdWx1LCBG
aW5sYW5kPC9hdXRoLWFkZHJlc3M+PHRpdGxlcz48dGl0bGU+UGVyaXJhZGljdWxhciBpbmZpbHRy
YXRpb24gZm9yIHNjaWF0aWNhOiBBIHJhbmRvbWl6ZWQgY29udHJvbGxlZCB0cmlhbDwvdGl0bGU+
PHNlY29uZGFyeS10aXRsZT5TcGluZTwvc2Vjb25kYXJ5LXRpdGxlPjwvdGl0bGVzPjxwZXJpb2Rp
Y2FsPjxmdWxsLXRpdGxlPlNwaW5lPC9mdWxsLXRpdGxlPjwvcGVyaW9kaWNhbD48cGFnZXM+MTA1
OS0xMDY3PC9wYWdlcz48dm9sdW1lPjI2PC92b2x1bWU+PG51bWJlcj45PC9udW1iZXI+PGtleXdv
cmRzPjxrZXl3b3JkPmJ1cGl2YWNhaW5lPC9rZXl3b3JkPjxrZXl3b3JkPmNvcnRpY29zdGVyb2lk
PC9rZXl3b3JkPjxrZXl3b3JkPm1ldGh5bHByZWRuaXNvbG9uZTwva2V5d29yZD48a2V5d29yZD5z
b2RpdW0gY2hsb3JpZGU8L2tleXdvcmQ+PGtleXdvcmQ+YWR1bHQ8L2tleXdvcmQ+PGtleXdvcmQ+
YXJ0aWNsZTwva2V5d29yZD48a2V5d29yZD5iYWNrYWNoZTwva2V5d29yZD48a2V5d29yZD5jbGlu
aWNhbCB0cmlhbDwva2V5d29yZD48a2V5d29yZD5jb250cm9sbGVkIGNsaW5pY2FsIHRyaWFsPC9r
ZXl3b3JkPjxrZXl3b3JkPmNvbnRyb2xsZWQgc3R1ZHk8L2tleXdvcmQ+PGtleXdvcmQ+Y29ydGlj
b3N0ZXJvaWQgdGhlcmFweTwva2V5d29yZD48a2V5d29yZD5jb3N0IGJlbmVmaXQgYW5hbHlzaXM8
L2tleXdvcmQ+PGtleXdvcmQ+ZG91YmxlIGJsaW5kIHByb2NlZHVyZTwva2V5d29yZD48a2V5d29y
ZD5kcnVnIGNvc3Q8L2tleXdvcmQ+PGtleXdvcmQ+ZHJ1ZyBlZmZpY2FjeTwva2V5d29yZD48a2V5
d29yZD5mZW1hbGU8L2tleXdvcmQ+PGtleXdvcmQ+aHVtYW48L2tleXdvcmQ+PGtleXdvcmQ+aXNj
aGlhbGdpYTwva2V5d29yZD48a2V5d29yZD5sZWcgcGFpbjwva2V5d29yZD48a2V5d29yZD5tYWpv
ciBjbGluaWNhbCBzdHVkeTwva2V5d29yZD48a2V5d29yZD5tYWxlPC9rZXl3b3JkPjxrZXl3b3Jk
PnBhdGllbnQgc2F0aXNmYWN0aW9uPC9rZXl3b3JkPjxrZXl3b3JkPnByaW9yaXR5IGpvdXJuYWw8
L2tleXdvcmQ+PGtleXdvcmQ+cmFuZG9taXplZCBjb250cm9sbGVkIHRyaWFsPC9rZXl3b3JkPjxr
ZXl3b3JkPnNlbGYgcmVwb3J0PC9rZXl3b3JkPjxrZXl3b3JkPnRyZWF0bWVudCBvdXRjb21lPC9r
ZXl3b3JkPjxrZXl3b3JkPnNvbG9tZXQ8L2tleXdvcmQ+PC9rZXl3b3Jkcz48ZGF0ZXM+PHllYXI+
MjAwMTwveWVhcj48L2RhdGVzPjxpc2JuPjAzNjItMjQzNjwvaXNibj48dXJscz48cmVsYXRlZC11
cmxzPjx1cmw+aHR0cDovL3d3dy5lbWJhc2UuY29tL3NlYXJjaC9yZXN1bHRzP3N1YmFjdGlvbj12
aWV3cmVjb3JkJmFtcDtmcm9tPWV4cG9ydCZhbXA7aWQ9TDMyNDIzNjU2PC91cmw+PHVybD5odHRw
Oi8vZHguZG9pLm9yZy8xMC4xMDk3LzAwMDA3NjMyLTIwMDEwNTAxMC0wMDAxNTwvdXJsPjwvcmVs
YXRlZC11cmxzPjwvdXJscz48L3JlY29yZD48L0NpdGU+PC9FbmROb3RlPgB=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7</w:t>
              </w:r>
              <w:r w:rsidR="008B3538" w:rsidRPr="000F3174">
                <w:rPr>
                  <w:rFonts w:eastAsiaTheme="minorHAnsi" w:cs="굴림"/>
                  <w:color w:val="000000"/>
                  <w:kern w:val="0"/>
                  <w:szCs w:val="20"/>
                </w:rPr>
                <w:fldChar w:fldCharType="end"/>
              </w:r>
            </w:hyperlink>
          </w:p>
        </w:tc>
        <w:tc>
          <w:tcPr>
            <w:tcW w:w="72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41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teroid &amp; local anesthetics</w:t>
            </w:r>
          </w:p>
        </w:tc>
        <w:tc>
          <w:tcPr>
            <w:tcW w:w="127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saline </w:t>
            </w:r>
          </w:p>
        </w:tc>
        <w:tc>
          <w:tcPr>
            <w:tcW w:w="15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ODI, NHP</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2weeks to 12months</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steroid &amp; local anesthetics better </w:t>
            </w:r>
            <w:proofErr w:type="gramStart"/>
            <w:r w:rsidRPr="000F3174">
              <w:rPr>
                <w:rFonts w:eastAsiaTheme="minorHAnsi" w:cs="굴림"/>
                <w:color w:val="000000"/>
                <w:kern w:val="0"/>
                <w:szCs w:val="20"/>
              </w:rPr>
              <w:t>short term</w:t>
            </w:r>
            <w:proofErr w:type="gramEnd"/>
            <w:r w:rsidRPr="000F3174">
              <w:rPr>
                <w:rFonts w:eastAsiaTheme="minorHAnsi" w:cs="굴림"/>
                <w:color w:val="000000"/>
                <w:kern w:val="0"/>
                <w:szCs w:val="20"/>
              </w:rPr>
              <w:t xml:space="preserve"> effect</w:t>
            </w:r>
          </w:p>
        </w:tc>
      </w:tr>
      <w:tr w:rsidR="00D51766" w:rsidRPr="00215A4C" w:rsidTr="00C917B8">
        <w:trPr>
          <w:trHeight w:val="868"/>
        </w:trPr>
        <w:tc>
          <w:tcPr>
            <w:tcW w:w="123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Carette S</w:t>
            </w:r>
            <w:hyperlink w:anchor="_ENREF_68" w:tooltip="Carette, 1997 #30" w:history="1">
              <w:r w:rsidR="008B3538" w:rsidRPr="000F3174">
                <w:rPr>
                  <w:rFonts w:eastAsiaTheme="minorHAnsi" w:cs="굴림"/>
                  <w:color w:val="000000"/>
                  <w:kern w:val="0"/>
                  <w:szCs w:val="20"/>
                </w:rPr>
                <w:fldChar w:fldCharType="begin">
                  <w:fldData xml:space="preserve">PEVuZE5vdGU+PENpdGU+PEF1dGhvcj5DYXJldHRlPC9BdXRob3I+PFllYXI+MTk5NzwvWWVhcj48
UmVjTnVtPjMwPC9SZWNOdW0+PERpc3BsYXlUZXh0PjxzdHlsZSBmYWNlPSJzdXBlcnNjcmlwdCI+
Njg8L3N0eWxlPjwvRGlzcGxheVRleHQ+PHJlY29yZD48cmVjLW51bWJlcj4zMDwvcmVjLW51bWJl
cj48Zm9yZWlnbi1rZXlzPjxrZXkgYXBwPSJFTiIgZGItaWQ9ImZkMmE5ejBmM2VlcDBkZXg1enF2
ejllMnpzYWU5cmY1ZnBmZSI+MzA8L2tleT48L2ZvcmVpZ24ta2V5cz48cmVmLXR5cGUgbmFtZT0i
Sm91cm5hbCBBcnRpY2xlIj4xNzwvcmVmLXR5cGU+PGNvbnRyaWJ1dG9ycz48YXV0aG9ycz48YXV0
aG9yPkNhcmV0dGUsIFMuPC9hdXRob3I+PGF1dGhvcj5MZWNsYWlyZSwgUi48L2F1dGhvcj48YXV0
aG9yPk1hcmNvdXgsIFMuPC9hdXRob3I+PGF1dGhvcj5Nb3JpbiwgRi48L2F1dGhvcj48YXV0aG9y
PkJsYWlzZSwgRy4gQS48L2F1dGhvcj48YXV0aG9yPlN0LVBpZXJyZSwgQS48L2F1dGhvcj48YXV0
aG9yPlRydWNob24sIFIuPC9hdXRob3I+PGF1dGhvcj5QYXJlbnQsIEYuPC9hdXRob3I+PGF1dGhv
cj5Mw6l2ZXNxdWUsIEouPC9hdXRob3I+PGF1dGhvcj5CZXJnZXJvbiwgVi48L2F1dGhvcj48YXV0
aG9yPk1vbnRtaW55LCBQLjwvYXV0aG9yPjxhdXRob3I+QmxhbmNoZXR0ZSwgQy48L2F1dGhvcj48
L2F1dGhvcnM+PC9jb250cmlidXRvcnM+PGF1dGgtYWRkcmVzcz5TLiBDYXJldHRlLCBDSFVRLCBQ
YXZpbGlvbiBDSFVMLCBTYWludGUtRm95LCBRdWUuIEcxViA0RzIsIENhbmFkYTwvYXV0aC1hZGRy
ZXNzPjx0aXRsZXM+PHRpdGxlPkVwaWR1cmFsIGNvcnRpY29zdGVyb2lkIGluamVjdGlvbnMgZm9y
IHNjaWF0aWNhIGR1ZSB0byBoZXJuaWF0ZWQgbnVjbGV1cyBwdWxwb3N1czwvdGl0bGU+PHNlY29u
ZGFyeS10aXRsZT5OZXcgRW5nbGFuZCBKb3VybmFsIG9mIE1lZGljaW5lPC9zZWNvbmRhcnktdGl0
bGU+PC90aXRsZXM+PHBlcmlvZGljYWw+PGZ1bGwtdGl0bGU+TmV3IEVuZ2xhbmQgSm91cm5hbCBv
ZiBNZWRpY2luZTwvZnVsbC10aXRsZT48L3BlcmlvZGljYWw+PHBhZ2VzPjE2MzQtMTY0MDwvcGFn
ZXM+PHZvbHVtZT4zMzY8L3ZvbHVtZT48bnVtYmVyPjIzPC9udW1iZXI+PGtleXdvcmRzPjxrZXl3
b3JkPm1ldGh5bHByZWRuaXNvbG9uZTwva2V5d29yZD48a2V5d29yZD5hZHVsdDwva2V5d29yZD48
a2V5d29yZD5hcnRpY2xlPC9rZXl3b3JkPjxrZXl3b3JkPmNsaW5pY2FsIHRyaWFsPC9rZXl3b3Jk
PjxrZXl3b3JkPmNvbnRyb2xsZWQgY2xpbmljYWwgdHJpYWw8L2tleXdvcmQ+PGtleXdvcmQ+Y29u
dHJvbGxlZCBzdHVkeTwva2V5d29yZD48a2V5d29yZD5jb3J0aWNvc3Rlcm9pZCB0aGVyYXB5PC9r
ZXl3b3JkPjxrZXl3b3JkPmRvc2UgdGltZSBlZmZlY3QgcmVsYXRpb248L2tleXdvcmQ+PGtleXdv
cmQ+ZG91YmxlIGJsaW5kIHByb2NlZHVyZTwva2V5d29yZD48a2V5d29yZD5lcGlkdXJhbCBkcnVn
IGFkbWluaXN0cmF0aW9uPC9rZXl3b3JkPjxrZXl3b3JkPmZlbWFsZTwva2V5d29yZD48a2V5d29y
ZD5odW1hbjwva2V5d29yZD48a2V5d29yZD5pbnRlcnZlcnRlYnJhbCBkaXNrIGhlcm5pYTwva2V5
d29yZD48a2V5d29yZD5pc2NoaWFsZ2lhPC9rZXl3b3JkPjxrZXl3b3JkPm1ham9yIGNsaW5pY2Fs
IHN0dWR5PC9rZXl3b3JkPjxrZXl3b3JkPm1hbGU8L2tleXdvcmQ+PGtleXdvcmQ+bnVjbGV1cyBw
dWxwb3N1czwva2V5d29yZD48a2V5d29yZD5wcmlvcml0eSBqb3VybmFsPC9rZXl3b3JkPjxrZXl3
b3JkPnJhbmRvbWl6ZWQgY29udHJvbGxlZCB0cmlhbDwva2V5d29yZD48L2tleXdvcmRzPjxkYXRl
cz48eWVhcj4xOTk3PC95ZWFyPjwvZGF0ZXM+PGlzYm4+MDAyOC00NzkzPC9pc2JuPjx1cmxzPjxy
ZWxhdGVkLXVybHM+PHVybD5odHRwOi8vd3d3LmVtYmFzZS5jb20vc2VhcmNoL3Jlc3VsdHM/c3Vi
YWN0aW9uPXZpZXdyZWNvcmQmYW1wO2Zyb209ZXhwb3J0JmFtcDtpZD1MMjcyMzEzMTc8L3VybD48
dXJsPmh0dHA6Ly9keC5kb2kub3JnLzEwLjEwNTYvTkVKTTE5OTcwNjA1MzM2MjMwMzwvdXJsPjwv
cmVsYXRlZC11cmxzPjwvdXJscz48L3JlY29yZD48L0NpdGU+PC9FbmROb3RlPn==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DYXJldHRlPC9BdXRob3I+PFllYXI+MTk5NzwvWWVhcj48
UmVjTnVtPjMwPC9SZWNOdW0+PERpc3BsYXlUZXh0PjxzdHlsZSBmYWNlPSJzdXBlcnNjcmlwdCI+
Njg8L3N0eWxlPjwvRGlzcGxheVRleHQ+PHJlY29yZD48cmVjLW51bWJlcj4zMDwvcmVjLW51bWJl
cj48Zm9yZWlnbi1rZXlzPjxrZXkgYXBwPSJFTiIgZGItaWQ9ImZkMmE5ejBmM2VlcDBkZXg1enF2
ejllMnpzYWU5cmY1ZnBmZSI+MzA8L2tleT48L2ZvcmVpZ24ta2V5cz48cmVmLXR5cGUgbmFtZT0i
Sm91cm5hbCBBcnRpY2xlIj4xNzwvcmVmLXR5cGU+PGNvbnRyaWJ1dG9ycz48YXV0aG9ycz48YXV0
aG9yPkNhcmV0dGUsIFMuPC9hdXRob3I+PGF1dGhvcj5MZWNsYWlyZSwgUi48L2F1dGhvcj48YXV0
aG9yPk1hcmNvdXgsIFMuPC9hdXRob3I+PGF1dGhvcj5Nb3JpbiwgRi48L2F1dGhvcj48YXV0aG9y
PkJsYWlzZSwgRy4gQS48L2F1dGhvcj48YXV0aG9yPlN0LVBpZXJyZSwgQS48L2F1dGhvcj48YXV0
aG9yPlRydWNob24sIFIuPC9hdXRob3I+PGF1dGhvcj5QYXJlbnQsIEYuPC9hdXRob3I+PGF1dGhv
cj5Mw6l2ZXNxdWUsIEouPC9hdXRob3I+PGF1dGhvcj5CZXJnZXJvbiwgVi48L2F1dGhvcj48YXV0
aG9yPk1vbnRtaW55LCBQLjwvYXV0aG9yPjxhdXRob3I+QmxhbmNoZXR0ZSwgQy48L2F1dGhvcj48
L2F1dGhvcnM+PC9jb250cmlidXRvcnM+PGF1dGgtYWRkcmVzcz5TLiBDYXJldHRlLCBDSFVRLCBQ
YXZpbGlvbiBDSFVMLCBTYWludGUtRm95LCBRdWUuIEcxViA0RzIsIENhbmFkYTwvYXV0aC1hZGRy
ZXNzPjx0aXRsZXM+PHRpdGxlPkVwaWR1cmFsIGNvcnRpY29zdGVyb2lkIGluamVjdGlvbnMgZm9y
IHNjaWF0aWNhIGR1ZSB0byBoZXJuaWF0ZWQgbnVjbGV1cyBwdWxwb3N1czwvdGl0bGU+PHNlY29u
ZGFyeS10aXRsZT5OZXcgRW5nbGFuZCBKb3VybmFsIG9mIE1lZGljaW5lPC9zZWNvbmRhcnktdGl0
bGU+PC90aXRsZXM+PHBlcmlvZGljYWw+PGZ1bGwtdGl0bGU+TmV3IEVuZ2xhbmQgSm91cm5hbCBv
ZiBNZWRpY2luZTwvZnVsbC10aXRsZT48L3BlcmlvZGljYWw+PHBhZ2VzPjE2MzQtMTY0MDwvcGFn
ZXM+PHZvbHVtZT4zMzY8L3ZvbHVtZT48bnVtYmVyPjIzPC9udW1iZXI+PGtleXdvcmRzPjxrZXl3
b3JkPm1ldGh5bHByZWRuaXNvbG9uZTwva2V5d29yZD48a2V5d29yZD5hZHVsdDwva2V5d29yZD48
a2V5d29yZD5hcnRpY2xlPC9rZXl3b3JkPjxrZXl3b3JkPmNsaW5pY2FsIHRyaWFsPC9rZXl3b3Jk
PjxrZXl3b3JkPmNvbnRyb2xsZWQgY2xpbmljYWwgdHJpYWw8L2tleXdvcmQ+PGtleXdvcmQ+Y29u
dHJvbGxlZCBzdHVkeTwva2V5d29yZD48a2V5d29yZD5jb3J0aWNvc3Rlcm9pZCB0aGVyYXB5PC9r
ZXl3b3JkPjxrZXl3b3JkPmRvc2UgdGltZSBlZmZlY3QgcmVsYXRpb248L2tleXdvcmQ+PGtleXdv
cmQ+ZG91YmxlIGJsaW5kIHByb2NlZHVyZTwva2V5d29yZD48a2V5d29yZD5lcGlkdXJhbCBkcnVn
IGFkbWluaXN0cmF0aW9uPC9rZXl3b3JkPjxrZXl3b3JkPmZlbWFsZTwva2V5d29yZD48a2V5d29y
ZD5odW1hbjwva2V5d29yZD48a2V5d29yZD5pbnRlcnZlcnRlYnJhbCBkaXNrIGhlcm5pYTwva2V5
d29yZD48a2V5d29yZD5pc2NoaWFsZ2lhPC9rZXl3b3JkPjxrZXl3b3JkPm1ham9yIGNsaW5pY2Fs
IHN0dWR5PC9rZXl3b3JkPjxrZXl3b3JkPm1hbGU8L2tleXdvcmQ+PGtleXdvcmQ+bnVjbGV1cyBw
dWxwb3N1czwva2V5d29yZD48a2V5d29yZD5wcmlvcml0eSBqb3VybmFsPC9rZXl3b3JkPjxrZXl3
b3JkPnJhbmRvbWl6ZWQgY29udHJvbGxlZCB0cmlhbDwva2V5d29yZD48L2tleXdvcmRzPjxkYXRl
cz48eWVhcj4xOTk3PC95ZWFyPjwvZGF0ZXM+PGlzYm4+MDAyOC00NzkzPC9pc2JuPjx1cmxzPjxy
ZWxhdGVkLXVybHM+PHVybD5odHRwOi8vd3d3LmVtYmFzZS5jb20vc2VhcmNoL3Jlc3VsdHM/c3Vi
YWN0aW9uPXZpZXdyZWNvcmQmYW1wO2Zyb209ZXhwb3J0JmFtcDtpZD1MMjcyMzEzMTc8L3VybD48
dXJsPmh0dHA6Ly9keC5kb2kub3JnLzEwLjEwNTYvTkVKTTE5OTcwNjA1MzM2MjMwMzwvdXJsPjwv
cmVsYXRlZC11cmxzPjwvdXJscz48L3JlY29yZD48L0NpdGU+PC9FbmROb3RlPn==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8</w:t>
              </w:r>
              <w:r w:rsidR="008B3538" w:rsidRPr="000F3174">
                <w:rPr>
                  <w:rFonts w:eastAsiaTheme="minorHAnsi" w:cs="굴림"/>
                  <w:color w:val="000000"/>
                  <w:kern w:val="0"/>
                  <w:szCs w:val="20"/>
                </w:rPr>
                <w:fldChar w:fldCharType="end"/>
              </w:r>
            </w:hyperlink>
          </w:p>
        </w:tc>
        <w:tc>
          <w:tcPr>
            <w:tcW w:w="72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41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teroid</w:t>
            </w:r>
          </w:p>
        </w:tc>
        <w:tc>
          <w:tcPr>
            <w:tcW w:w="127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saline </w:t>
            </w:r>
          </w:p>
        </w:tc>
        <w:tc>
          <w:tcPr>
            <w:tcW w:w="15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ODI, leg pain</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3, 6weeks, 3months</w:t>
            </w:r>
          </w:p>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12 months </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Steroid show better </w:t>
            </w:r>
            <w:proofErr w:type="gramStart"/>
            <w:r w:rsidRPr="000F3174">
              <w:rPr>
                <w:rFonts w:eastAsiaTheme="minorHAnsi" w:cs="굴림"/>
                <w:color w:val="000000"/>
                <w:kern w:val="0"/>
                <w:szCs w:val="20"/>
              </w:rPr>
              <w:t>short term</w:t>
            </w:r>
            <w:proofErr w:type="gramEnd"/>
            <w:r w:rsidRPr="000F3174">
              <w:rPr>
                <w:rFonts w:eastAsiaTheme="minorHAnsi" w:cs="굴림"/>
                <w:color w:val="000000"/>
                <w:kern w:val="0"/>
                <w:szCs w:val="20"/>
              </w:rPr>
              <w:t xml:space="preserve"> effect </w:t>
            </w:r>
          </w:p>
        </w:tc>
      </w:tr>
    </w:tbl>
    <w:p w:rsidR="00D51766" w:rsidRPr="00215A4C" w:rsidRDefault="00D51766" w:rsidP="00D51766">
      <w:pPr>
        <w:widowControl/>
        <w:wordWrap/>
        <w:autoSpaceDE/>
        <w:autoSpaceDN/>
        <w:jc w:val="left"/>
        <w:rPr>
          <w:rFonts w:eastAsiaTheme="minorHAnsi"/>
          <w:szCs w:val="20"/>
        </w:rPr>
      </w:pPr>
    </w:p>
    <w:p w:rsidR="00D51766" w:rsidRPr="00215A4C" w:rsidRDefault="00D51766" w:rsidP="00D51766">
      <w:pPr>
        <w:widowControl/>
        <w:wordWrap/>
        <w:autoSpaceDE/>
        <w:autoSpaceDN/>
        <w:rPr>
          <w:rFonts w:eastAsiaTheme="minorHAnsi"/>
          <w:szCs w:val="20"/>
        </w:rPr>
      </w:pPr>
      <w:proofErr w:type="gramStart"/>
      <w:r w:rsidRPr="00215A4C">
        <w:rPr>
          <w:rFonts w:eastAsiaTheme="minorHAnsi"/>
          <w:szCs w:val="20"/>
        </w:rPr>
        <w:t>ODI :</w:t>
      </w:r>
      <w:proofErr w:type="gramEnd"/>
      <w:r w:rsidRPr="00215A4C">
        <w:rPr>
          <w:rFonts w:eastAsiaTheme="minorHAnsi"/>
          <w:szCs w:val="20"/>
        </w:rPr>
        <w:t xml:space="preserve"> oswestry disability score</w:t>
      </w:r>
    </w:p>
    <w:p w:rsidR="00D51766" w:rsidRPr="00215A4C" w:rsidRDefault="00D51766" w:rsidP="00D51766">
      <w:pPr>
        <w:widowControl/>
        <w:wordWrap/>
        <w:autoSpaceDE/>
        <w:autoSpaceDN/>
        <w:rPr>
          <w:rFonts w:eastAsiaTheme="minorHAnsi"/>
          <w:szCs w:val="20"/>
        </w:rPr>
      </w:pPr>
      <w:proofErr w:type="gramStart"/>
      <w:r w:rsidRPr="00215A4C">
        <w:rPr>
          <w:rFonts w:eastAsiaTheme="minorHAnsi"/>
          <w:szCs w:val="20"/>
        </w:rPr>
        <w:t>NRS :</w:t>
      </w:r>
      <w:proofErr w:type="gramEnd"/>
      <w:r w:rsidRPr="00215A4C">
        <w:rPr>
          <w:rFonts w:eastAsiaTheme="minorHAnsi"/>
          <w:szCs w:val="20"/>
        </w:rPr>
        <w:t xml:space="preserve"> numeric rating scale</w:t>
      </w:r>
    </w:p>
    <w:p w:rsidR="00D51766" w:rsidRPr="00215A4C" w:rsidRDefault="00D51766" w:rsidP="00D51766">
      <w:pPr>
        <w:widowControl/>
        <w:wordWrap/>
        <w:autoSpaceDE/>
        <w:autoSpaceDN/>
        <w:rPr>
          <w:rFonts w:eastAsiaTheme="minorHAnsi"/>
          <w:szCs w:val="20"/>
        </w:rPr>
      </w:pPr>
      <w:proofErr w:type="gramStart"/>
      <w:r w:rsidRPr="00215A4C">
        <w:rPr>
          <w:rFonts w:eastAsiaTheme="minorHAnsi"/>
          <w:szCs w:val="20"/>
        </w:rPr>
        <w:t>MODQ :</w:t>
      </w:r>
      <w:proofErr w:type="gramEnd"/>
      <w:r w:rsidRPr="00215A4C">
        <w:rPr>
          <w:rFonts w:eastAsiaTheme="minorHAnsi"/>
          <w:szCs w:val="20"/>
        </w:rPr>
        <w:t xml:space="preserve"> modified oswestry disability questionnaire(</w:t>
      </w:r>
    </w:p>
    <w:p w:rsidR="00D51766" w:rsidRPr="00215A4C" w:rsidRDefault="00D51766" w:rsidP="00D51766">
      <w:pPr>
        <w:widowControl/>
        <w:wordWrap/>
        <w:autoSpaceDE/>
        <w:autoSpaceDN/>
        <w:rPr>
          <w:rFonts w:eastAsiaTheme="minorHAnsi"/>
          <w:szCs w:val="20"/>
        </w:rPr>
      </w:pPr>
      <w:proofErr w:type="gramStart"/>
      <w:r w:rsidRPr="00215A4C">
        <w:rPr>
          <w:rFonts w:eastAsiaTheme="minorHAnsi"/>
          <w:szCs w:val="20"/>
        </w:rPr>
        <w:t>VAS :</w:t>
      </w:r>
      <w:proofErr w:type="gramEnd"/>
      <w:r w:rsidRPr="00215A4C">
        <w:rPr>
          <w:rFonts w:eastAsiaTheme="minorHAnsi"/>
          <w:szCs w:val="20"/>
        </w:rPr>
        <w:t xml:space="preserve"> visual analogue scale</w:t>
      </w:r>
    </w:p>
    <w:p w:rsidR="00D51766" w:rsidRPr="00215A4C" w:rsidRDefault="00D51766" w:rsidP="00D51766">
      <w:pPr>
        <w:widowControl/>
        <w:wordWrap/>
        <w:autoSpaceDE/>
        <w:autoSpaceDN/>
        <w:rPr>
          <w:rFonts w:eastAsiaTheme="minorHAnsi"/>
          <w:szCs w:val="20"/>
        </w:rPr>
      </w:pPr>
      <w:proofErr w:type="gramStart"/>
      <w:r w:rsidRPr="00215A4C">
        <w:rPr>
          <w:rFonts w:eastAsiaTheme="minorHAnsi"/>
          <w:szCs w:val="20"/>
        </w:rPr>
        <w:t>SLR :</w:t>
      </w:r>
      <w:proofErr w:type="gramEnd"/>
      <w:r w:rsidRPr="00215A4C">
        <w:rPr>
          <w:rFonts w:eastAsiaTheme="minorHAnsi"/>
          <w:szCs w:val="20"/>
        </w:rPr>
        <w:t xml:space="preserve"> straight leg raising</w:t>
      </w:r>
    </w:p>
    <w:p w:rsidR="00D51766" w:rsidRPr="00215A4C" w:rsidRDefault="00D51766" w:rsidP="00D51766">
      <w:pPr>
        <w:widowControl/>
        <w:wordWrap/>
        <w:autoSpaceDE/>
        <w:autoSpaceDN/>
        <w:rPr>
          <w:rFonts w:eastAsiaTheme="minorHAnsi"/>
          <w:szCs w:val="20"/>
        </w:rPr>
      </w:pPr>
      <w:r w:rsidRPr="00215A4C">
        <w:rPr>
          <w:rFonts w:eastAsiaTheme="minorHAnsi"/>
          <w:szCs w:val="20"/>
        </w:rPr>
        <w:t xml:space="preserve">OLBPQ </w:t>
      </w:r>
      <w:proofErr w:type="gramStart"/>
      <w:r w:rsidRPr="00215A4C">
        <w:rPr>
          <w:rFonts w:eastAsiaTheme="minorHAnsi"/>
          <w:szCs w:val="20"/>
        </w:rPr>
        <w:t>“ Oswestry</w:t>
      </w:r>
      <w:proofErr w:type="gramEnd"/>
      <w:r w:rsidRPr="00215A4C">
        <w:rPr>
          <w:rFonts w:eastAsiaTheme="minorHAnsi"/>
          <w:szCs w:val="20"/>
        </w:rPr>
        <w:t xml:space="preserve"> Low Back Disability Questionnaire</w:t>
      </w:r>
    </w:p>
    <w:p w:rsidR="00D51766" w:rsidRPr="00215A4C" w:rsidRDefault="00D51766" w:rsidP="00D51766">
      <w:pPr>
        <w:widowControl/>
        <w:wordWrap/>
        <w:autoSpaceDE/>
        <w:autoSpaceDN/>
        <w:rPr>
          <w:rFonts w:eastAsiaTheme="minorHAnsi"/>
          <w:szCs w:val="20"/>
        </w:rPr>
      </w:pPr>
      <w:proofErr w:type="gramStart"/>
      <w:r w:rsidRPr="00215A4C">
        <w:rPr>
          <w:rFonts w:eastAsiaTheme="minorHAnsi"/>
          <w:szCs w:val="20"/>
        </w:rPr>
        <w:t>NHP :</w:t>
      </w:r>
      <w:proofErr w:type="gramEnd"/>
      <w:r w:rsidRPr="00215A4C">
        <w:rPr>
          <w:rFonts w:eastAsiaTheme="minorHAnsi"/>
          <w:szCs w:val="20"/>
        </w:rPr>
        <w:t xml:space="preserve"> Nottingham Health Profile</w:t>
      </w:r>
    </w:p>
    <w:p w:rsidR="00D51766" w:rsidRDefault="00D51766" w:rsidP="00D51766">
      <w:pPr>
        <w:widowControl/>
        <w:wordWrap/>
        <w:autoSpaceDE/>
        <w:autoSpaceDN/>
        <w:jc w:val="left"/>
        <w:rPr>
          <w:rFonts w:eastAsiaTheme="minorHAnsi"/>
          <w:szCs w:val="20"/>
        </w:rPr>
      </w:pPr>
    </w:p>
    <w:p w:rsidR="006700ED" w:rsidRPr="00215A4C" w:rsidRDefault="006700ED" w:rsidP="00D51766">
      <w:pPr>
        <w:widowControl/>
        <w:wordWrap/>
        <w:autoSpaceDE/>
        <w:autoSpaceDN/>
        <w:jc w:val="left"/>
        <w:rPr>
          <w:rFonts w:eastAsiaTheme="minorHAnsi"/>
          <w:szCs w:val="20"/>
        </w:rPr>
      </w:pPr>
    </w:p>
    <w:p w:rsidR="00D51766" w:rsidRPr="00215A4C" w:rsidRDefault="00D51766" w:rsidP="00D51766">
      <w:pPr>
        <w:widowControl/>
        <w:wordWrap/>
        <w:autoSpaceDE/>
        <w:autoSpaceDN/>
        <w:jc w:val="left"/>
        <w:rPr>
          <w:rFonts w:eastAsiaTheme="minorHAnsi"/>
          <w:szCs w:val="20"/>
        </w:rPr>
      </w:pPr>
    </w:p>
    <w:p w:rsidR="00D51766" w:rsidRDefault="00D51766" w:rsidP="00D51766">
      <w:pPr>
        <w:widowControl/>
        <w:wordWrap/>
        <w:autoSpaceDE/>
        <w:autoSpaceDN/>
        <w:jc w:val="left"/>
        <w:rPr>
          <w:rFonts w:eastAsiaTheme="minorHAnsi"/>
          <w:szCs w:val="20"/>
        </w:rPr>
      </w:pPr>
    </w:p>
    <w:p w:rsidR="0070671A" w:rsidRPr="0070671A" w:rsidRDefault="0070671A" w:rsidP="0070671A">
      <w:pPr>
        <w:widowControl/>
        <w:wordWrap/>
        <w:autoSpaceDE/>
        <w:autoSpaceDN/>
        <w:jc w:val="left"/>
        <w:rPr>
          <w:rFonts w:eastAsiaTheme="minorHAnsi"/>
          <w:szCs w:val="20"/>
        </w:rPr>
      </w:pPr>
      <w:r w:rsidRPr="0070671A">
        <w:rPr>
          <w:rFonts w:eastAsiaTheme="minorHAnsi"/>
          <w:szCs w:val="20"/>
        </w:rPr>
        <w:lastRenderedPageBreak/>
        <w:t>5. 신경근성 통증을 동반한 추간판 탈출증 환자에서 경막외주사치료시에 입자형(particulated) 스테로이드 사용시 비입자형 스테로이드 보다 우월한 임상적 효과(통증조절 또는 기능적향상)가 있다고 할 수 없으므로 권고하지 않는다</w:t>
      </w:r>
      <w:r>
        <w:rPr>
          <w:rFonts w:eastAsiaTheme="minorHAnsi" w:hint="eastAsia"/>
          <w:szCs w:val="20"/>
        </w:rPr>
        <w:t xml:space="preserve">. </w:t>
      </w:r>
      <w:r w:rsidRPr="0070671A">
        <w:rPr>
          <w:rFonts w:eastAsiaTheme="minorHAnsi"/>
          <w:szCs w:val="20"/>
        </w:rPr>
        <w:t>(증거수준 낮음 (Low), 권고강도 약 (Weak))</w:t>
      </w:r>
    </w:p>
    <w:p w:rsidR="0070671A" w:rsidRDefault="0070671A" w:rsidP="00D51766">
      <w:pPr>
        <w:widowControl/>
        <w:wordWrap/>
        <w:autoSpaceDE/>
        <w:autoSpaceDN/>
        <w:jc w:val="left"/>
        <w:rPr>
          <w:rFonts w:eastAsiaTheme="minorHAnsi"/>
          <w:szCs w:val="20"/>
        </w:rPr>
      </w:pPr>
    </w:p>
    <w:p w:rsidR="00D51766" w:rsidRPr="00215A4C" w:rsidRDefault="00D51766" w:rsidP="00D51766">
      <w:pPr>
        <w:widowControl/>
        <w:wordWrap/>
        <w:autoSpaceDE/>
        <w:autoSpaceDN/>
        <w:jc w:val="left"/>
        <w:rPr>
          <w:rFonts w:eastAsiaTheme="minorHAnsi"/>
          <w:szCs w:val="20"/>
        </w:rPr>
      </w:pPr>
    </w:p>
    <w:tbl>
      <w:tblPr>
        <w:tblW w:w="10080" w:type="dxa"/>
        <w:tblLayout w:type="fixed"/>
        <w:tblCellMar>
          <w:left w:w="99" w:type="dxa"/>
          <w:right w:w="99" w:type="dxa"/>
        </w:tblCellMar>
        <w:tblLook w:val="04A0" w:firstRow="1" w:lastRow="0" w:firstColumn="1" w:lastColumn="0" w:noHBand="0" w:noVBand="1"/>
      </w:tblPr>
      <w:tblGrid>
        <w:gridCol w:w="1147"/>
        <w:gridCol w:w="795"/>
        <w:gridCol w:w="1701"/>
        <w:gridCol w:w="1779"/>
        <w:gridCol w:w="1340"/>
        <w:gridCol w:w="1196"/>
        <w:gridCol w:w="2122"/>
      </w:tblGrid>
      <w:tr w:rsidR="00D51766" w:rsidRPr="00215A4C" w:rsidTr="00C917B8">
        <w:trPr>
          <w:trHeight w:val="735"/>
        </w:trPr>
        <w:tc>
          <w:tcPr>
            <w:tcW w:w="1147" w:type="dxa"/>
            <w:tcBorders>
              <w:top w:val="single" w:sz="8" w:space="0" w:color="FFFFFF"/>
              <w:left w:val="single" w:sz="8" w:space="0" w:color="FFFFFF"/>
              <w:bottom w:val="single" w:sz="8" w:space="0" w:color="FFFFFF"/>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Arial"/>
                <w:b/>
                <w:bCs/>
                <w:color w:val="FFFFFF"/>
                <w:kern w:val="0"/>
                <w:sz w:val="16"/>
                <w:szCs w:val="16"/>
              </w:rPr>
            </w:pPr>
            <w:r w:rsidRPr="000F3174">
              <w:rPr>
                <w:rFonts w:eastAsiaTheme="minorHAnsi" w:cs="Arial"/>
                <w:b/>
                <w:bCs/>
                <w:color w:val="FFFFFF"/>
                <w:kern w:val="0"/>
                <w:sz w:val="16"/>
                <w:szCs w:val="16"/>
              </w:rPr>
              <w:t>1st author</w:t>
            </w:r>
          </w:p>
        </w:tc>
        <w:tc>
          <w:tcPr>
            <w:tcW w:w="795" w:type="dxa"/>
            <w:tcBorders>
              <w:top w:val="single" w:sz="8" w:space="0" w:color="FFFFFF"/>
              <w:left w:val="nil"/>
              <w:bottom w:val="single" w:sz="8" w:space="0" w:color="FFFFFF"/>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Design</w:t>
            </w:r>
          </w:p>
        </w:tc>
        <w:tc>
          <w:tcPr>
            <w:tcW w:w="1701" w:type="dxa"/>
            <w:tcBorders>
              <w:top w:val="single" w:sz="8" w:space="0" w:color="FFFFFF"/>
              <w:left w:val="nil"/>
              <w:bottom w:val="single" w:sz="8" w:space="0" w:color="FFFFFF"/>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Intervention</w:t>
            </w:r>
          </w:p>
        </w:tc>
        <w:tc>
          <w:tcPr>
            <w:tcW w:w="1779" w:type="dxa"/>
            <w:tcBorders>
              <w:top w:val="single" w:sz="8" w:space="0" w:color="FFFFFF"/>
              <w:left w:val="nil"/>
              <w:bottom w:val="single" w:sz="8" w:space="0" w:color="FFFFFF"/>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Comparative</w:t>
            </w:r>
          </w:p>
        </w:tc>
        <w:tc>
          <w:tcPr>
            <w:tcW w:w="1340" w:type="dxa"/>
            <w:tcBorders>
              <w:top w:val="single" w:sz="8" w:space="0" w:color="FFFFFF"/>
              <w:left w:val="nil"/>
              <w:bottom w:val="single" w:sz="8" w:space="0" w:color="FFFFFF"/>
              <w:right w:val="single" w:sz="8" w:space="0" w:color="FFFFFF"/>
            </w:tcBorders>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Evaluation tool</w:t>
            </w:r>
          </w:p>
        </w:tc>
        <w:tc>
          <w:tcPr>
            <w:tcW w:w="1196" w:type="dxa"/>
            <w:tcBorders>
              <w:top w:val="single" w:sz="8" w:space="0" w:color="FFFFFF"/>
              <w:left w:val="nil"/>
              <w:bottom w:val="single" w:sz="8" w:space="0" w:color="FFFFFF"/>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Follow up</w:t>
            </w:r>
          </w:p>
        </w:tc>
        <w:tc>
          <w:tcPr>
            <w:tcW w:w="2122" w:type="dxa"/>
            <w:tcBorders>
              <w:top w:val="single" w:sz="8" w:space="0" w:color="FFFFFF"/>
              <w:left w:val="nil"/>
              <w:bottom w:val="single" w:sz="8" w:space="0" w:color="FFFFFF"/>
              <w:right w:val="single" w:sz="8" w:space="0" w:color="FFFFFF"/>
            </w:tcBorders>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Outcomes</w:t>
            </w:r>
          </w:p>
        </w:tc>
      </w:tr>
      <w:tr w:rsidR="00D51766" w:rsidRPr="00215A4C" w:rsidTr="00C917B8">
        <w:trPr>
          <w:trHeight w:val="810"/>
        </w:trPr>
        <w:tc>
          <w:tcPr>
            <w:tcW w:w="1147" w:type="dxa"/>
            <w:tcBorders>
              <w:top w:val="single" w:sz="8" w:space="0" w:color="FFFFFF"/>
              <w:left w:val="nil"/>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Mehta P</w:t>
            </w:r>
            <w:hyperlink w:anchor="_ENREF_72" w:tooltip="Mehta, 2016 #40"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Mehta&lt;/Author&gt;&lt;Year&gt;2016&lt;/Year&gt;&lt;RecNum&gt;40&lt;/RecNum&gt;&lt;DisplayText&gt;&lt;style face="superscript"&gt;72&lt;/style&gt;&lt;/DisplayText&gt;&lt;record&gt;&lt;rec-number&gt;40&lt;/rec-number&gt;&lt;foreign-keys&gt;&lt;key app="EN" db-id="fd2a9z0f3eep0dex5zqvz9e2zsae9rf5fpfe"&gt;40&lt;/key&gt;&lt;/foreign-keys&gt;&lt;ref-type name="Journal Article"&gt;17&lt;/ref-type&gt;&lt;contributors&gt;&lt;authors&gt;&lt;author&gt;Mehta, P.&lt;/author&gt;&lt;author&gt;Syrop, I.&lt;/author&gt;&lt;author&gt;Singh, J. R.&lt;/author&gt;&lt;author&gt;Kirschner, J.&lt;/author&gt;&lt;/authors&gt;&lt;/contributors&gt;&lt;auth-address&gt;Hospital for Special Surgery, 535 East 70th St, New York, NY 10021. Electronic address: Priyesh.Mehta@gmail.com.&amp;#xD;Weill Cornell Medical College, New York, NY.&amp;#xD;Hospital for Special Surgery, New York, NY.&lt;/auth-address&gt;&lt;titles&gt;&lt;title&gt;Systematic Review of the Efficacy of Particulate Versus Nonparticulate Corticosteroids in Epidural Injections&lt;/title&gt;&lt;secondary-title&gt;PM R&lt;/secondary-title&gt;&lt;alt-title&gt;PM &amp;amp; R : the journal of injury, function, and rehabilitation&lt;/alt-title&gt;&lt;/titles&gt;&lt;periodical&gt;&lt;full-title&gt;PM R&lt;/full-title&gt;&lt;abbr-1&gt;PM &amp;amp; R : the journal of injury, function, and rehabilitation&lt;/abbr-1&gt;&lt;/periodical&gt;&lt;alt-periodical&gt;&lt;full-title&gt;PM R&lt;/full-title&gt;&lt;abbr-1&gt;PM &amp;amp; R : the journal of injury, function, and rehabilitation&lt;/abbr-1&gt;&lt;/alt-periodical&gt;&lt;edition&gt;2016/12/05&lt;/edition&gt;&lt;dates&gt;&lt;year&gt;2016&lt;/year&gt;&lt;pub-dates&gt;&lt;date&gt;Nov 30&lt;/date&gt;&lt;/pub-dates&gt;&lt;/dates&gt;&lt;isbn&gt;1934-1563 (Electronic)&amp;#xD;1934-1482 (Linking)&lt;/isbn&gt;&lt;accession-num&gt;27915069&lt;/accession-num&gt;&lt;urls&gt;&lt;/urls&gt;&lt;electronic-resource-num&gt;10.1016/j.pmrj.2016.11.008&lt;/electronic-resource-num&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72</w:t>
              </w:r>
              <w:r w:rsidR="008B3538" w:rsidRPr="000F3174">
                <w:rPr>
                  <w:rFonts w:eastAsiaTheme="minorHAnsi" w:cs="굴림"/>
                  <w:color w:val="000000"/>
                  <w:kern w:val="0"/>
                  <w:szCs w:val="20"/>
                </w:rPr>
                <w:fldChar w:fldCharType="end"/>
              </w:r>
            </w:hyperlink>
          </w:p>
        </w:tc>
        <w:tc>
          <w:tcPr>
            <w:tcW w:w="795" w:type="dxa"/>
            <w:tcBorders>
              <w:top w:val="single" w:sz="8" w:space="0" w:color="FFFFFF"/>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R</w:t>
            </w:r>
          </w:p>
        </w:tc>
        <w:tc>
          <w:tcPr>
            <w:tcW w:w="1701" w:type="dxa"/>
            <w:tcBorders>
              <w:top w:val="single" w:sz="8" w:space="0" w:color="FFFFFF"/>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particulate steroid </w:t>
            </w:r>
          </w:p>
        </w:tc>
        <w:tc>
          <w:tcPr>
            <w:tcW w:w="1779" w:type="dxa"/>
            <w:tcBorders>
              <w:top w:val="single" w:sz="8" w:space="0" w:color="FFFFFF"/>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non-particulate steroid </w:t>
            </w:r>
          </w:p>
        </w:tc>
        <w:tc>
          <w:tcPr>
            <w:tcW w:w="1340" w:type="dxa"/>
            <w:tcBorders>
              <w:top w:val="single" w:sz="8" w:space="0" w:color="FFFFFF"/>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p>
        </w:tc>
        <w:tc>
          <w:tcPr>
            <w:tcW w:w="1196" w:type="dxa"/>
            <w:tcBorders>
              <w:top w:val="single" w:sz="8" w:space="0" w:color="FFFFFF"/>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hint="eastAsia"/>
                <w:color w:val="000000"/>
                <w:kern w:val="0"/>
                <w:szCs w:val="20"/>
              </w:rPr>
              <w:t xml:space="preserve">　</w:t>
            </w:r>
          </w:p>
        </w:tc>
        <w:tc>
          <w:tcPr>
            <w:tcW w:w="2122" w:type="dxa"/>
            <w:tcBorders>
              <w:top w:val="single" w:sz="8" w:space="0" w:color="FFFFFF"/>
              <w:left w:val="single" w:sz="8" w:space="0" w:color="FFFFFF" w:themeColor="background1"/>
              <w:bottom w:val="single" w:sz="8" w:space="0" w:color="FFFFFF" w:themeColor="background1"/>
              <w:right w:val="nil"/>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on-particulate steroids should be considered as first line agents</w:t>
            </w:r>
          </w:p>
        </w:tc>
      </w:tr>
      <w:tr w:rsidR="00D51766" w:rsidRPr="00215A4C" w:rsidTr="00C917B8">
        <w:trPr>
          <w:trHeight w:val="810"/>
        </w:trPr>
        <w:tc>
          <w:tcPr>
            <w:tcW w:w="1147" w:type="dxa"/>
            <w:tcBorders>
              <w:top w:val="single" w:sz="8" w:space="0" w:color="FFFFFF" w:themeColor="background1"/>
              <w:left w:val="nil"/>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Feeley IH</w:t>
            </w:r>
            <w:hyperlink w:anchor="_ENREF_73" w:tooltip="Feeley, 2016 #36"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Feeley&lt;/Author&gt;&lt;Year&gt;2016&lt;/Year&gt;&lt;RecNum&gt;36&lt;/RecNum&gt;&lt;DisplayText&gt;&lt;style face="superscript"&gt;73&lt;/style&gt;&lt;/DisplayText&gt;&lt;record&gt;&lt;rec-number&gt;36&lt;/rec-number&gt;&lt;foreign-keys&gt;&lt;key app="EN" db-id="fd2a9z0f3eep0dex5zqvz9e2zsae9rf5fpfe"&gt;36&lt;/key&gt;&lt;/foreign-keys&gt;&lt;ref-type name="Journal Article"&gt;17&lt;/ref-type&gt;&lt;contributors&gt;&lt;authors&gt;&lt;author&gt;Feeley, I. H.&lt;/author&gt;&lt;author&gt;Healy, E. F.&lt;/author&gt;&lt;author&gt;Noel, J.&lt;/author&gt;&lt;author&gt;Kiely, P. J.&lt;/author&gt;&lt;author&gt;Murphy, T. M.&lt;/author&gt;&lt;/authors&gt;&lt;/contributors&gt;&lt;auth-address&gt;RCSI, 123 St Stephens Green, Dublin, Ireland. iainfeeley@rcsi.ie.&amp;#xD;AMNCH, Tallaght, Dublin, Ireland. iainfeeley@rcsi.ie.&amp;#xD;RCPI, Setanta Place, Dublin, Ireland.&amp;#xD;AMNCH, Tallaght, Dublin, Ireland.&lt;/auth-address&gt;&lt;titles&gt;&lt;title&gt;Particulate and non-particulate steroids in spinal epidurals: a systematic review and meta-analysi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abbr-1&gt;European spine journal : official publication of the European Spine Society, the European Spinal Deformity Society, and the European Section of the Cervical Spine Research Society&lt;/abbr-1&gt;&lt;/periodical&gt;&lt;alt-periodical&gt;&lt;full-title&gt;Eur Spine J&lt;/full-title&gt;&lt;abbr-1&gt;European spine journal : official publication of the European Spine Society, the European Spinal Deformity Society, and the European Section of the Cervical Spine Research Society&lt;/abbr-1&gt;&lt;/alt-periodical&gt;&lt;edition&gt;2016/02/14&lt;/edition&gt;&lt;dates&gt;&lt;year&gt;2016&lt;/year&gt;&lt;pub-dates&gt;&lt;date&gt;Feb 12&lt;/date&gt;&lt;/pub-dates&gt;&lt;/dates&gt;&lt;isbn&gt;1432-0932 (Electronic)&amp;#xD;0940-6719 (Linking)&lt;/isbn&gt;&lt;accession-num&gt;26873103&lt;/accession-num&gt;&lt;urls&gt;&lt;/urls&gt;&lt;electronic-resource-num&gt;10.1007/s00586-016-4437-0&lt;/electronic-resource-num&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73</w:t>
              </w:r>
              <w:r w:rsidR="008B3538" w:rsidRPr="000F3174">
                <w:rPr>
                  <w:rFonts w:eastAsiaTheme="minorHAnsi" w:cs="굴림"/>
                  <w:color w:val="000000"/>
                  <w:kern w:val="0"/>
                  <w:szCs w:val="20"/>
                </w:rPr>
                <w:fldChar w:fldCharType="end"/>
              </w:r>
            </w:hyperlink>
          </w:p>
        </w:tc>
        <w:tc>
          <w:tcPr>
            <w:tcW w:w="79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SR</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particulate steroid </w:t>
            </w:r>
          </w:p>
        </w:tc>
        <w:tc>
          <w:tcPr>
            <w:tcW w:w="177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non-particulate steroid </w:t>
            </w:r>
          </w:p>
        </w:tc>
        <w:tc>
          <w:tcPr>
            <w:tcW w:w="134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Jadad score</w:t>
            </w:r>
          </w:p>
        </w:tc>
        <w:tc>
          <w:tcPr>
            <w:tcW w:w="119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hint="eastAsia"/>
                <w:color w:val="000000"/>
                <w:kern w:val="0"/>
                <w:szCs w:val="20"/>
              </w:rPr>
              <w:t xml:space="preserve">　</w:t>
            </w:r>
          </w:p>
        </w:tc>
        <w:tc>
          <w:tcPr>
            <w:tcW w:w="2122" w:type="dxa"/>
            <w:tcBorders>
              <w:top w:val="single" w:sz="8" w:space="0" w:color="FFFFFF" w:themeColor="background1"/>
              <w:left w:val="single" w:sz="8" w:space="0" w:color="FFFFFF" w:themeColor="background1"/>
              <w:bottom w:val="single" w:sz="8" w:space="0" w:color="FFFFFF" w:themeColor="background1"/>
              <w:right w:val="nil"/>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Particulate steroids are not better in relieving pain counterparts.</w:t>
            </w:r>
          </w:p>
        </w:tc>
      </w:tr>
      <w:tr w:rsidR="00D51766" w:rsidRPr="00215A4C" w:rsidTr="00C917B8">
        <w:trPr>
          <w:trHeight w:val="810"/>
        </w:trPr>
        <w:tc>
          <w:tcPr>
            <w:tcW w:w="1147" w:type="dxa"/>
            <w:tcBorders>
              <w:top w:val="single" w:sz="8" w:space="0" w:color="FFFFFF" w:themeColor="background1"/>
              <w:left w:val="nil"/>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8B3538">
            <w:pPr>
              <w:widowControl/>
              <w:wordWrap/>
              <w:autoSpaceDE/>
              <w:autoSpaceDN/>
              <w:jc w:val="left"/>
              <w:rPr>
                <w:rFonts w:eastAsiaTheme="minorHAnsi" w:cs="굴림"/>
                <w:color w:val="000000"/>
                <w:kern w:val="0"/>
                <w:szCs w:val="20"/>
              </w:rPr>
            </w:pPr>
            <w:proofErr w:type="gramStart"/>
            <w:r w:rsidRPr="000F3174">
              <w:rPr>
                <w:rFonts w:eastAsiaTheme="minorHAnsi" w:cs="굴림"/>
                <w:color w:val="000000"/>
                <w:kern w:val="0"/>
                <w:szCs w:val="20"/>
              </w:rPr>
              <w:t>Denis</w:t>
            </w:r>
            <w:proofErr w:type="gramEnd"/>
            <w:r w:rsidRPr="000F3174">
              <w:rPr>
                <w:rFonts w:eastAsiaTheme="minorHAnsi" w:cs="굴림"/>
                <w:color w:val="000000"/>
                <w:kern w:val="0"/>
                <w:szCs w:val="20"/>
              </w:rPr>
              <w:t xml:space="preserve"> I</w:t>
            </w:r>
            <w:hyperlink w:anchor="_ENREF_71" w:tooltip="Denis, 2015 #35" w:history="1">
              <w:r w:rsidR="008B3538" w:rsidRPr="000F3174">
                <w:rPr>
                  <w:rFonts w:eastAsiaTheme="minorHAnsi" w:cs="굴림"/>
                  <w:color w:val="000000"/>
                  <w:kern w:val="0"/>
                  <w:szCs w:val="20"/>
                </w:rPr>
                <w:fldChar w:fldCharType="begin">
                  <w:fldData xml:space="preserve">PEVuZE5vdGU+PENpdGU+PEF1dGhvcj5EZW5pczwvQXV0aG9yPjxZZWFyPjIwMTU8L1llYXI+PFJl
Y051bT4zNTwvUmVjTnVtPjxEaXNwbGF5VGV4dD48c3R5bGUgZmFjZT0ic3VwZXJzY3JpcHQiPjcx
PC9zdHlsZT48L0Rpc3BsYXlUZXh0PjxyZWNvcmQ+PHJlYy1udW1iZXI+MzU8L3JlYy1udW1iZXI+
PGZvcmVpZ24ta2V5cz48a2V5IGFwcD0iRU4iIGRiLWlkPSJmZDJhOXowZjNlZXAwZGV4NXpxdno5
ZTJ6c2FlOXJmNWZwZmUiPjM1PC9rZXk+PC9mb3JlaWduLWtleXM+PHJlZi10eXBlIG5hbWU9Ikpv
dXJuYWwgQXJ0aWNsZSI+MTc8L3JlZi10eXBlPjxjb250cmlidXRvcnM+PGF1dGhvcnM+PGF1dGhv
cj5EZW5pcywgSS48L2F1dGhvcj48YXV0aG9yPkNsYXZlYXUsIEcuPC9hdXRob3I+PGF1dGhvcj5G
aWxpYXRyYXVsdCwgTS48L2F1dGhvcj48YXV0aG9yPkZ1Z2VyZSwgRi48L2F1dGhvcj48YXV0aG9y
PkZvcnRpbiwgTC48L2F1dGhvcj48L2F1dGhvcnM+PC9jb250cmlidXRvcnM+PGF1dGgtYWRkcmVz
cz5EZXBhcnRtZW50IG9mIFBoeXNpY2FsIE1lZGljaW5lIGFuZCBSZWhhYmlsaXRhdGlvbiwgQ2Vu
dHJlIGhvc3BpdGFsaWVyIGRlIGwmYXBvcztVbml2ZXJzaXRlIGRlIE1vbnRyZWFsLSBIb3BpdGFs
IE5vdHJlLURhbWUsIE1vbnRyZWFsLCBRdWViZWMsIENhbmFkYS4mI3hEO0RlcGFydG1lbnQgb2Yg
UGh5c2ljYWwgTWVkaWNpbmUgYW5kIFJlaGFiaWxpdGF0aW9uLCBIb3BpdGFsIGRlIGxhIENpdGUt
ZGUtbGEtU2FudGUsIExhdmFsLCBRdWViZWMsIENhbmFkYS4mI3hEO0RlcGFydG1lbnQgb2YgQW5l
c3RoZXNpb2xvZ3ksIEhvcGl0YWwgTWFpc29ubmV1dmUtUm9zZW1vbnQsIE1vbnRyZWFsLCBRdWVi
ZWMsIENhbmFkYS4mI3hEO0luc3RpdHV0IGRlIFBoeXNpYXRyaWUgZHUgUXVlYmVjLCBNb250cmVh
bCwgUXVlYmVjLCBDYW5hZGEuPC9hdXRoLWFkZHJlc3M+PHRpdGxlcz48dGl0bGU+UmFuZG9taXpl
ZCBEb3VibGUtQmxpbmQgQ29udHJvbGxlZCBUcmlhbCBDb21wYXJpbmcgdGhlIEVmZmVjdGl2ZW5l
c3Mgb2YgTHVtYmFyIFRyYW5zZm9yYW1pbmFsIEVwaWR1cmFsIEluamVjdGlvbnMgb2YgUGFydGlj
dWxhdGUgYW5kIE5vbnBhcnRpY3VsYXRlIENvcnRpY29zdGVyb2lkcyBmb3IgTHVtYm9zYWNyYWwg
UmFkaWN1bGFyIFBhaW48L3RpdGxlPjxzZWNvbmRhcnktdGl0bGU+UGFpbiBNZWQ8L3NlY29uZGFy
eS10aXRsZT48YWx0LXRpdGxlPlBhaW4gbWVkaWNpbmUgKE1hbGRlbiwgTWFzcy4pPC9hbHQtdGl0
bGU+PC90aXRsZXM+PHBlcmlvZGljYWw+PGZ1bGwtdGl0bGU+UGFpbiBNZWQ8L2Z1bGwtdGl0bGU+
PGFiYnItMT5QYWluIG1lZGljaW5lIChNYWxkZW4sIE1hc3MuKTwvYWJici0xPjwvcGVyaW9kaWNh
bD48YWx0LXBlcmlvZGljYWw+PGZ1bGwtdGl0bGU+UGFpbiBNZWQ8L2Z1bGwtdGl0bGU+PGFiYnIt
MT5QYWluIG1lZGljaW5lIChNYWxkZW4sIE1hc3MuKTwvYWJici0xPjwvYWx0LXBlcmlvZGljYWw+
PHBhZ2VzPjE2OTctNzA4PC9wYWdlcz48dm9sdW1lPjE2PC92b2x1bWU+PG51bWJlcj45PC9udW1i
ZXI+PGVkaXRpb24+MjAxNS8wNi8yMzwvZWRpdGlvbj48a2V5d29yZHM+PGtleXdvcmQ+QWRyZW5h
bCBDb3J0ZXggSG9ybW9uZXMvIGFkbWluaXN0cmF0aW9uICZhbXA7IGRvc2FnZTwva2V5d29yZD48
a2V5d29yZD5BZHVsdDwva2V5d29yZD48a2V5d29yZD5BZ2VkPC9rZXl3b3JkPjxrZXl3b3JkPkJl
dGFtZXRoYXNvbmUvIGFkbWluaXN0cmF0aW9uICZhbXA7IGRvc2FnZTwva2V5d29yZD48a2V5d29y
ZD5EZXhhbWV0aGFzb25lLyBhZG1pbmlzdHJhdGlvbiAmYW1wOyBkb3NhZ2U8L2tleXdvcmQ+PGtl
eXdvcmQ+RG91YmxlLUJsaW5kIE1ldGhvZDwva2V5d29yZD48a2V5d29yZD5GZW1hbGU8L2tleXdv
cmQ+PGtleXdvcmQ+SHVtYW5zPC9rZXl3b3JkPjxrZXl3b3JkPkluamVjdGlvbnMsIEVwaWR1cmFs
PC9rZXl3b3JkPjxrZXl3b3JkPkxvdyBCYWNrIFBhaW4vIGRydWcgdGhlcmFweTwva2V5d29yZD48
a2V5d29yZD5MdW1ib3NhY3JhbCBSZWdpb248L2tleXdvcmQ+PGtleXdvcmQ+TWFsZTwva2V5d29y
ZD48a2V5d29yZD5NaWRkbGUgQWdlZDwva2V5d29yZD48a2V5d29yZD5QYWluIE1lYXN1cmVtZW50
PC9rZXl3b3JkPjxrZXl3b3JkPlJhZGljdWxvcGF0aHkvIGRydWcgdGhlcmFweTwva2V5d29yZD48
a2V5d29yZD5SZWNvdmVyeSBvZiBGdW5jdGlvbi9kcnVnIGVmZmVjdHM8L2tleXdvcmQ+PC9rZXl3
b3Jkcz48ZGF0ZXM+PHllYXI+MjAxNTwveWVhcj48cHViLWRhdGVzPjxkYXRlPlNlcDwvZGF0ZT48
L3B1Yi1kYXRlcz48L2RhdGVzPjxpc2JuPjE1MjYtNDYzNyAoRWxlY3Ryb25pYykmI3hEOzE1MjYt
MjM3NSAoTGlua2luZyk8L2lzYm4+PGFjY2Vzc2lvbi1udW0+MjYwOTUzMzk8L2FjY2Vzc2lvbi1u
dW0+PHVybHM+PC91cmxzPjxlbGVjdHJvbmljLXJlc291cmNlLW51bT4xMC4xMTExL3BtZS4xMjg0
NjwvZWxlY3Ryb25pYy1yZXNvdXJjZS1udW0+PHJlbW90ZS1kYXRhYmFzZS1wcm92aWRlcj5OTE08
L3JlbW90ZS1kYXRhYmFzZS1wcm92aWRlcj48bGFuZ3VhZ2U+ZW5nPC9sYW5ndWFnZT48L3JlY29y
ZD48L0NpdGU+PC9FbmROb3RlPn==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EZW5pczwvQXV0aG9yPjxZZWFyPjIwMTU8L1llYXI+PFJl
Y051bT4zNTwvUmVjTnVtPjxEaXNwbGF5VGV4dD48c3R5bGUgZmFjZT0ic3VwZXJzY3JpcHQiPjcx
PC9zdHlsZT48L0Rpc3BsYXlUZXh0PjxyZWNvcmQ+PHJlYy1udW1iZXI+MzU8L3JlYy1udW1iZXI+
PGZvcmVpZ24ta2V5cz48a2V5IGFwcD0iRU4iIGRiLWlkPSJmZDJhOXowZjNlZXAwZGV4NXpxdno5
ZTJ6c2FlOXJmNWZwZmUiPjM1PC9rZXk+PC9mb3JlaWduLWtleXM+PHJlZi10eXBlIG5hbWU9Ikpv
dXJuYWwgQXJ0aWNsZSI+MTc8L3JlZi10eXBlPjxjb250cmlidXRvcnM+PGF1dGhvcnM+PGF1dGhv
cj5EZW5pcywgSS48L2F1dGhvcj48YXV0aG9yPkNsYXZlYXUsIEcuPC9hdXRob3I+PGF1dGhvcj5G
aWxpYXRyYXVsdCwgTS48L2F1dGhvcj48YXV0aG9yPkZ1Z2VyZSwgRi48L2F1dGhvcj48YXV0aG9y
PkZvcnRpbiwgTC48L2F1dGhvcj48L2F1dGhvcnM+PC9jb250cmlidXRvcnM+PGF1dGgtYWRkcmVz
cz5EZXBhcnRtZW50IG9mIFBoeXNpY2FsIE1lZGljaW5lIGFuZCBSZWhhYmlsaXRhdGlvbiwgQ2Vu
dHJlIGhvc3BpdGFsaWVyIGRlIGwmYXBvcztVbml2ZXJzaXRlIGRlIE1vbnRyZWFsLSBIb3BpdGFs
IE5vdHJlLURhbWUsIE1vbnRyZWFsLCBRdWViZWMsIENhbmFkYS4mI3hEO0RlcGFydG1lbnQgb2Yg
UGh5c2ljYWwgTWVkaWNpbmUgYW5kIFJlaGFiaWxpdGF0aW9uLCBIb3BpdGFsIGRlIGxhIENpdGUt
ZGUtbGEtU2FudGUsIExhdmFsLCBRdWViZWMsIENhbmFkYS4mI3hEO0RlcGFydG1lbnQgb2YgQW5l
c3RoZXNpb2xvZ3ksIEhvcGl0YWwgTWFpc29ubmV1dmUtUm9zZW1vbnQsIE1vbnRyZWFsLCBRdWVi
ZWMsIENhbmFkYS4mI3hEO0luc3RpdHV0IGRlIFBoeXNpYXRyaWUgZHUgUXVlYmVjLCBNb250cmVh
bCwgUXVlYmVjLCBDYW5hZGEuPC9hdXRoLWFkZHJlc3M+PHRpdGxlcz48dGl0bGU+UmFuZG9taXpl
ZCBEb3VibGUtQmxpbmQgQ29udHJvbGxlZCBUcmlhbCBDb21wYXJpbmcgdGhlIEVmZmVjdGl2ZW5l
c3Mgb2YgTHVtYmFyIFRyYW5zZm9yYW1pbmFsIEVwaWR1cmFsIEluamVjdGlvbnMgb2YgUGFydGlj
dWxhdGUgYW5kIE5vbnBhcnRpY3VsYXRlIENvcnRpY29zdGVyb2lkcyBmb3IgTHVtYm9zYWNyYWwg
UmFkaWN1bGFyIFBhaW48L3RpdGxlPjxzZWNvbmRhcnktdGl0bGU+UGFpbiBNZWQ8L3NlY29uZGFy
eS10aXRsZT48YWx0LXRpdGxlPlBhaW4gbWVkaWNpbmUgKE1hbGRlbiwgTWFzcy4pPC9hbHQtdGl0
bGU+PC90aXRsZXM+PHBlcmlvZGljYWw+PGZ1bGwtdGl0bGU+UGFpbiBNZWQ8L2Z1bGwtdGl0bGU+
PGFiYnItMT5QYWluIG1lZGljaW5lIChNYWxkZW4sIE1hc3MuKTwvYWJici0xPjwvcGVyaW9kaWNh
bD48YWx0LXBlcmlvZGljYWw+PGZ1bGwtdGl0bGU+UGFpbiBNZWQ8L2Z1bGwtdGl0bGU+PGFiYnIt
MT5QYWluIG1lZGljaW5lIChNYWxkZW4sIE1hc3MuKTwvYWJici0xPjwvYWx0LXBlcmlvZGljYWw+
PHBhZ2VzPjE2OTctNzA4PC9wYWdlcz48dm9sdW1lPjE2PC92b2x1bWU+PG51bWJlcj45PC9udW1i
ZXI+PGVkaXRpb24+MjAxNS8wNi8yMzwvZWRpdGlvbj48a2V5d29yZHM+PGtleXdvcmQ+QWRyZW5h
bCBDb3J0ZXggSG9ybW9uZXMvIGFkbWluaXN0cmF0aW9uICZhbXA7IGRvc2FnZTwva2V5d29yZD48
a2V5d29yZD5BZHVsdDwva2V5d29yZD48a2V5d29yZD5BZ2VkPC9rZXl3b3JkPjxrZXl3b3JkPkJl
dGFtZXRoYXNvbmUvIGFkbWluaXN0cmF0aW9uICZhbXA7IGRvc2FnZTwva2V5d29yZD48a2V5d29y
ZD5EZXhhbWV0aGFzb25lLyBhZG1pbmlzdHJhdGlvbiAmYW1wOyBkb3NhZ2U8L2tleXdvcmQ+PGtl
eXdvcmQ+RG91YmxlLUJsaW5kIE1ldGhvZDwva2V5d29yZD48a2V5d29yZD5GZW1hbGU8L2tleXdv
cmQ+PGtleXdvcmQ+SHVtYW5zPC9rZXl3b3JkPjxrZXl3b3JkPkluamVjdGlvbnMsIEVwaWR1cmFs
PC9rZXl3b3JkPjxrZXl3b3JkPkxvdyBCYWNrIFBhaW4vIGRydWcgdGhlcmFweTwva2V5d29yZD48
a2V5d29yZD5MdW1ib3NhY3JhbCBSZWdpb248L2tleXdvcmQ+PGtleXdvcmQ+TWFsZTwva2V5d29y
ZD48a2V5d29yZD5NaWRkbGUgQWdlZDwva2V5d29yZD48a2V5d29yZD5QYWluIE1lYXN1cmVtZW50
PC9rZXl3b3JkPjxrZXl3b3JkPlJhZGljdWxvcGF0aHkvIGRydWcgdGhlcmFweTwva2V5d29yZD48
a2V5d29yZD5SZWNvdmVyeSBvZiBGdW5jdGlvbi9kcnVnIGVmZmVjdHM8L2tleXdvcmQ+PC9rZXl3
b3Jkcz48ZGF0ZXM+PHllYXI+MjAxNTwveWVhcj48cHViLWRhdGVzPjxkYXRlPlNlcDwvZGF0ZT48
L3B1Yi1kYXRlcz48L2RhdGVzPjxpc2JuPjE1MjYtNDYzNyAoRWxlY3Ryb25pYykmI3hEOzE1MjYt
MjM3NSAoTGlua2luZyk8L2lzYm4+PGFjY2Vzc2lvbi1udW0+MjYwOTUzMzk8L2FjY2Vzc2lvbi1u
dW0+PHVybHM+PC91cmxzPjxlbGVjdHJvbmljLXJlc291cmNlLW51bT4xMC4xMTExL3BtZS4xMjg0
NjwvZWxlY3Ryb25pYy1yZXNvdXJjZS1udW0+PHJlbW90ZS1kYXRhYmFzZS1wcm92aWRlcj5OTE08
L3JlbW90ZS1kYXRhYmFzZS1wcm92aWRlcj48bGFuZ3VhZ2U+ZW5nPC9sYW5ndWFnZT48L3JlY29y
ZD48L0NpdGU+PC9FbmROb3RlPn==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71</w:t>
              </w:r>
              <w:r w:rsidR="008B3538" w:rsidRPr="000F3174">
                <w:rPr>
                  <w:rFonts w:eastAsiaTheme="minorHAnsi" w:cs="굴림"/>
                  <w:color w:val="000000"/>
                  <w:kern w:val="0"/>
                  <w:szCs w:val="20"/>
                </w:rPr>
                <w:fldChar w:fldCharType="end"/>
              </w:r>
            </w:hyperlink>
          </w:p>
        </w:tc>
        <w:tc>
          <w:tcPr>
            <w:tcW w:w="79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betamethasone</w:t>
            </w:r>
          </w:p>
        </w:tc>
        <w:tc>
          <w:tcPr>
            <w:tcW w:w="177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dexamethasone </w:t>
            </w:r>
          </w:p>
        </w:tc>
        <w:tc>
          <w:tcPr>
            <w:tcW w:w="134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VAS</w:t>
            </w:r>
          </w:p>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ODI</w:t>
            </w:r>
          </w:p>
        </w:tc>
        <w:tc>
          <w:tcPr>
            <w:tcW w:w="119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1 month</w:t>
            </w:r>
          </w:p>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3 months</w:t>
            </w:r>
          </w:p>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6 months</w:t>
            </w:r>
          </w:p>
        </w:tc>
        <w:tc>
          <w:tcPr>
            <w:tcW w:w="2122" w:type="dxa"/>
            <w:tcBorders>
              <w:top w:val="single" w:sz="8" w:space="0" w:color="FFFFFF" w:themeColor="background1"/>
              <w:left w:val="single" w:sz="8" w:space="0" w:color="FFFFFF" w:themeColor="background1"/>
              <w:bottom w:val="single" w:sz="8" w:space="0" w:color="FFFFFF" w:themeColor="background1"/>
              <w:right w:val="nil"/>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Equal pain improvement at 3 </w:t>
            </w:r>
            <w:proofErr w:type="gramStart"/>
            <w:r w:rsidRPr="000F3174">
              <w:rPr>
                <w:rFonts w:eastAsiaTheme="minorHAnsi" w:cs="굴림"/>
                <w:color w:val="000000"/>
                <w:kern w:val="0"/>
                <w:szCs w:val="20"/>
              </w:rPr>
              <w:t>month</w:t>
            </w:r>
            <w:proofErr w:type="gramEnd"/>
            <w:r w:rsidRPr="000F3174">
              <w:rPr>
                <w:rFonts w:eastAsiaTheme="minorHAnsi" w:cs="굴림"/>
                <w:color w:val="000000"/>
                <w:kern w:val="0"/>
                <w:szCs w:val="20"/>
              </w:rPr>
              <w:t>, more favorable ODI of 6 month with non-particulate steroid</w:t>
            </w:r>
          </w:p>
        </w:tc>
      </w:tr>
      <w:tr w:rsidR="00D51766" w:rsidRPr="00215A4C" w:rsidTr="00C917B8">
        <w:trPr>
          <w:trHeight w:val="1350"/>
        </w:trPr>
        <w:tc>
          <w:tcPr>
            <w:tcW w:w="1147" w:type="dxa"/>
            <w:tcBorders>
              <w:top w:val="single" w:sz="8" w:space="0" w:color="FFFFFF" w:themeColor="background1"/>
              <w:left w:val="nil"/>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Kennedy DJ</w:t>
            </w:r>
            <w:hyperlink w:anchor="_ENREF_70" w:tooltip="Kennedy, 2014 #37" w:history="1">
              <w:r w:rsidR="008B3538" w:rsidRPr="000F3174">
                <w:rPr>
                  <w:rFonts w:eastAsiaTheme="minorHAnsi" w:cs="굴림"/>
                  <w:color w:val="000000"/>
                  <w:kern w:val="0"/>
                  <w:szCs w:val="20"/>
                </w:rPr>
                <w:fldChar w:fldCharType="begin">
                  <w:fldData xml:space="preserve">PEVuZE5vdGU+PENpdGU+PEF1dGhvcj5LZW5uZWR5PC9BdXRob3I+PFllYXI+MjAxNDwvWWVhcj48
UmVjTnVtPjM3PC9SZWNOdW0+PERpc3BsYXlUZXh0PjxzdHlsZSBmYWNlPSJzdXBlcnNjcmlwdCI+
NzA8L3N0eWxlPjwvRGlzcGxheVRleHQ+PHJlY29yZD48cmVjLW51bWJlcj4zNzwvcmVjLW51bWJl
cj48Zm9yZWlnbi1rZXlzPjxrZXkgYXBwPSJFTiIgZGItaWQ9ImZkMmE5ejBmM2VlcDBkZXg1enF2
ejllMnpzYWU5cmY1ZnBmZSI+Mzc8L2tleT48L2ZvcmVpZ24ta2V5cz48cmVmLXR5cGUgbmFtZT0i
Sm91cm5hbCBBcnRpY2xlIj4xNzwvcmVmLXR5cGU+PGNvbnRyaWJ1dG9ycz48YXV0aG9ycz48YXV0
aG9yPktlbm5lZHksIEQuIEouPC9hdXRob3I+PGF1dGhvcj5QbGFzdGFyYXMsIEMuPC9hdXRob3I+
PGF1dGhvcj5DYXNleSwgRS48L2F1dGhvcj48YXV0aG9yPlZpc2NvLCBDLiBKLjwvYXV0aG9yPjxh
dXRob3I+Uml0dGVuYmVyZywgSi4gRC48L2F1dGhvcj48YXV0aG9yPkNvbnJhZCwgQi48L2F1dGhv
cj48YXV0aG9yPlNpZ2xlciwgSi48L2F1dGhvcj48YXV0aG9yPkRyZXlmdXNzLCBQLjwvYXV0aG9y
PjwvYXV0aG9ycz48L2NvbnRyaWJ1dG9ycz48YXV0aC1hZGRyZXNzPkRlcGFydG1lbnQgb2YgT3J0
aG9wYWVkaWMgU3VyZ2VyeSwgU3RhbmZvcmQgVW5pdmVyc2l0eSwgUmVkd29vZCBDaXR5LCBDYWxp
Zm9ybmlhLCBVU0EuPC9hdXRoLWFkZHJlc3M+PHRpdGxlcz48dGl0bGU+Q29tcGFyYXRpdmUgZWZm
ZWN0aXZlbmVzcyBvZiBsdW1iYXIgdHJhbnNmb3JhbWluYWwgZXBpZHVyYWwgc3Rlcm9pZCBpbmpl
Y3Rpb25zIHdpdGggcGFydGljdWxhdGUgdmVyc3VzIG5vbnBhcnRpY3VsYXRlIGNvcnRpY29zdGVy
b2lkcyBmb3IgbHVtYmFyIHJhZGljdWxhciBwYWluIGR1ZSB0byBpbnRlcnZlcnRlYnJhbCBkaXNj
IGhlcm5pYXRpb246IGEgcHJvc3BlY3RpdmUsIHJhbmRvbWl6ZWQsIGRvdWJsZS1ibGluZCB0cmlh
bDwvdGl0bGU+PHNlY29uZGFyeS10aXRsZT5QYWluIE1lZDwvc2Vjb25kYXJ5LXRpdGxlPjxhbHQt
dGl0bGU+UGFpbiBtZWRpY2luZSAoTWFsZGVuLCBNYXNzLik8L2FsdC10aXRsZT48L3RpdGxlcz48
cGVyaW9kaWNhbD48ZnVsbC10aXRsZT5QYWluIE1lZDwvZnVsbC10aXRsZT48YWJici0xPlBhaW4g
bWVkaWNpbmUgKE1hbGRlbiwgTWFzcy4pPC9hYmJyLTE+PC9wZXJpb2RpY2FsPjxhbHQtcGVyaW9k
aWNhbD48ZnVsbC10aXRsZT5QYWluIE1lZDwvZnVsbC10aXRsZT48YWJici0xPlBhaW4gbWVkaWNp
bmUgKE1hbGRlbiwgTWFzcy4pPC9hYmJyLTE+PC9hbHQtcGVyaW9kaWNhbD48cGFnZXM+NTQ4LTU1
PC9wYWdlcz48dm9sdW1lPjE1PC92b2x1bWU+PG51bWJlcj40PC9udW1iZXI+PGVkaXRpb24+MjAx
NC8wMS8wODwvZWRpdGlvbj48a2V5d29yZHM+PGtleXdvcmQ+QWR1bHQ8L2tleXdvcmQ+PGtleXdv
cmQ+RGV4YW1ldGhhc29uZS8gdGhlcmFwZXV0aWMgdXNlPC9rZXl3b3JkPjxrZXl3b3JkPkRvdWJs
ZS1CbGluZCBNZXRob2Q8L2tleXdvcmQ+PGtleXdvcmQ+RmVtYWxlPC9rZXl3b3JkPjxrZXl3b3Jk
PkdsdWNvY29ydGljb2lkcy8gdGhlcmFwZXV0aWMgdXNlPC9rZXl3b3JkPjxrZXl3b3JkPkh1bWFu
czwva2V5d29yZD48a2V5d29yZD5JbmplY3Rpb25zLCBFcGlkdXJhbDwva2V5d29yZD48a2V5d29y
ZD5JbnRlcnZlcnRlYnJhbCBEaXNjIERpc3BsYWNlbWVudC8gY29tcGxpY2F0aW9uczwva2V5d29y
ZD48a2V5d29yZD5MdW1iYXIgVmVydGVicmFlPC9rZXl3b3JkPjxrZXl3b3JkPk1hbGU8L2tleXdv
cmQ+PGtleXdvcmQ+TWlkZGxlIEFnZWQ8L2tleXdvcmQ+PGtleXdvcmQ+UmFkaWN1bG9wYXRoeS8g
ZHJ1ZyB0aGVyYXB5L2V0aW9sb2d5PC9rZXl3b3JkPjxrZXl3b3JkPlRyZWF0bWVudCBPdXRjb21l
PC9rZXl3b3JkPjxrZXl3b3JkPlRyaWFtY2lub2xvbmUvIHRoZXJhcGV1dGljIHVzZTwva2V5d29y
ZD48a2V5d29yZD5Zb3VuZyBBZHVsdDwva2V5d29yZD48L2tleXdvcmRzPjxkYXRlcz48eWVhcj4y
MDE0PC95ZWFyPjxwdWItZGF0ZXM+PGRhdGU+QXByPC9kYXRlPjwvcHViLWRhdGVzPjwvZGF0ZXM+
PGlzYm4+MTUyNi00NjM3IChFbGVjdHJvbmljKSYjeEQ7MTUyNi0yMzc1IChMaW5raW5nKTwvaXNi
bj48YWNjZXNzaW9uLW51bT4yNDM5MzEyOTwvYWNjZXNzaW9uLW51bT48dXJscz48L3VybHM+PGVs
ZWN0cm9uaWMtcmVzb3VyY2UtbnVtPjEwLjExMTEvcG1lLjEyMzI1PC9lbGVjdHJvbmljLXJlc291
cmNlLW51bT48cmVtb3RlLWRhdGFiYXNlLXByb3ZpZGVyPk5MTTwvcmVtb3RlLWRhdGFiYXNlLXBy
b3ZpZGVyPjxsYW5ndWFnZT5lbmc8L2xhbmd1YWdlPjwvcmVjb3JkPjwvQ2l0ZT48L0VuZE5vdGU+
AG==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LZW5uZWR5PC9BdXRob3I+PFllYXI+MjAxNDwvWWVhcj48
UmVjTnVtPjM3PC9SZWNOdW0+PERpc3BsYXlUZXh0PjxzdHlsZSBmYWNlPSJzdXBlcnNjcmlwdCI+
NzA8L3N0eWxlPjwvRGlzcGxheVRleHQ+PHJlY29yZD48cmVjLW51bWJlcj4zNzwvcmVjLW51bWJl
cj48Zm9yZWlnbi1rZXlzPjxrZXkgYXBwPSJFTiIgZGItaWQ9ImZkMmE5ejBmM2VlcDBkZXg1enF2
ejllMnpzYWU5cmY1ZnBmZSI+Mzc8L2tleT48L2ZvcmVpZ24ta2V5cz48cmVmLXR5cGUgbmFtZT0i
Sm91cm5hbCBBcnRpY2xlIj4xNzwvcmVmLXR5cGU+PGNvbnRyaWJ1dG9ycz48YXV0aG9ycz48YXV0
aG9yPktlbm5lZHksIEQuIEouPC9hdXRob3I+PGF1dGhvcj5QbGFzdGFyYXMsIEMuPC9hdXRob3I+
PGF1dGhvcj5DYXNleSwgRS48L2F1dGhvcj48YXV0aG9yPlZpc2NvLCBDLiBKLjwvYXV0aG9yPjxh
dXRob3I+Uml0dGVuYmVyZywgSi4gRC48L2F1dGhvcj48YXV0aG9yPkNvbnJhZCwgQi48L2F1dGhv
cj48YXV0aG9yPlNpZ2xlciwgSi48L2F1dGhvcj48YXV0aG9yPkRyZXlmdXNzLCBQLjwvYXV0aG9y
PjwvYXV0aG9ycz48L2NvbnRyaWJ1dG9ycz48YXV0aC1hZGRyZXNzPkRlcGFydG1lbnQgb2YgT3J0
aG9wYWVkaWMgU3VyZ2VyeSwgU3RhbmZvcmQgVW5pdmVyc2l0eSwgUmVkd29vZCBDaXR5LCBDYWxp
Zm9ybmlhLCBVU0EuPC9hdXRoLWFkZHJlc3M+PHRpdGxlcz48dGl0bGU+Q29tcGFyYXRpdmUgZWZm
ZWN0aXZlbmVzcyBvZiBsdW1iYXIgdHJhbnNmb3JhbWluYWwgZXBpZHVyYWwgc3Rlcm9pZCBpbmpl
Y3Rpb25zIHdpdGggcGFydGljdWxhdGUgdmVyc3VzIG5vbnBhcnRpY3VsYXRlIGNvcnRpY29zdGVy
b2lkcyBmb3IgbHVtYmFyIHJhZGljdWxhciBwYWluIGR1ZSB0byBpbnRlcnZlcnRlYnJhbCBkaXNj
IGhlcm5pYXRpb246IGEgcHJvc3BlY3RpdmUsIHJhbmRvbWl6ZWQsIGRvdWJsZS1ibGluZCB0cmlh
bDwvdGl0bGU+PHNlY29uZGFyeS10aXRsZT5QYWluIE1lZDwvc2Vjb25kYXJ5LXRpdGxlPjxhbHQt
dGl0bGU+UGFpbiBtZWRpY2luZSAoTWFsZGVuLCBNYXNzLik8L2FsdC10aXRsZT48L3RpdGxlcz48
cGVyaW9kaWNhbD48ZnVsbC10aXRsZT5QYWluIE1lZDwvZnVsbC10aXRsZT48YWJici0xPlBhaW4g
bWVkaWNpbmUgKE1hbGRlbiwgTWFzcy4pPC9hYmJyLTE+PC9wZXJpb2RpY2FsPjxhbHQtcGVyaW9k
aWNhbD48ZnVsbC10aXRsZT5QYWluIE1lZDwvZnVsbC10aXRsZT48YWJici0xPlBhaW4gbWVkaWNp
bmUgKE1hbGRlbiwgTWFzcy4pPC9hYmJyLTE+PC9hbHQtcGVyaW9kaWNhbD48cGFnZXM+NTQ4LTU1
PC9wYWdlcz48dm9sdW1lPjE1PC92b2x1bWU+PG51bWJlcj40PC9udW1iZXI+PGVkaXRpb24+MjAx
NC8wMS8wODwvZWRpdGlvbj48a2V5d29yZHM+PGtleXdvcmQ+QWR1bHQ8L2tleXdvcmQ+PGtleXdv
cmQ+RGV4YW1ldGhhc29uZS8gdGhlcmFwZXV0aWMgdXNlPC9rZXl3b3JkPjxrZXl3b3JkPkRvdWJs
ZS1CbGluZCBNZXRob2Q8L2tleXdvcmQ+PGtleXdvcmQ+RmVtYWxlPC9rZXl3b3JkPjxrZXl3b3Jk
PkdsdWNvY29ydGljb2lkcy8gdGhlcmFwZXV0aWMgdXNlPC9rZXl3b3JkPjxrZXl3b3JkPkh1bWFu
czwva2V5d29yZD48a2V5d29yZD5JbmplY3Rpb25zLCBFcGlkdXJhbDwva2V5d29yZD48a2V5d29y
ZD5JbnRlcnZlcnRlYnJhbCBEaXNjIERpc3BsYWNlbWVudC8gY29tcGxpY2F0aW9uczwva2V5d29y
ZD48a2V5d29yZD5MdW1iYXIgVmVydGVicmFlPC9rZXl3b3JkPjxrZXl3b3JkPk1hbGU8L2tleXdv
cmQ+PGtleXdvcmQ+TWlkZGxlIEFnZWQ8L2tleXdvcmQ+PGtleXdvcmQ+UmFkaWN1bG9wYXRoeS8g
ZHJ1ZyB0aGVyYXB5L2V0aW9sb2d5PC9rZXl3b3JkPjxrZXl3b3JkPlRyZWF0bWVudCBPdXRjb21l
PC9rZXl3b3JkPjxrZXl3b3JkPlRyaWFtY2lub2xvbmUvIHRoZXJhcGV1dGljIHVzZTwva2V5d29y
ZD48a2V5d29yZD5Zb3VuZyBBZHVsdDwva2V5d29yZD48L2tleXdvcmRzPjxkYXRlcz48eWVhcj4y
MDE0PC95ZWFyPjxwdWItZGF0ZXM+PGRhdGU+QXByPC9kYXRlPjwvcHViLWRhdGVzPjwvZGF0ZXM+
PGlzYm4+MTUyNi00NjM3IChFbGVjdHJvbmljKSYjeEQ7MTUyNi0yMzc1IChMaW5raW5nKTwvaXNi
bj48YWNjZXNzaW9uLW51bT4yNDM5MzEyOTwvYWNjZXNzaW9uLW51bT48dXJscz48L3VybHM+PGVs
ZWN0cm9uaWMtcmVzb3VyY2UtbnVtPjEwLjExMTEvcG1lLjEyMzI1PC9lbGVjdHJvbmljLXJlc291
cmNlLW51bT48cmVtb3RlLWRhdGFiYXNlLXByb3ZpZGVyPk5MTTwvcmVtb3RlLWRhdGFiYXNlLXBy
b3ZpZGVyPjxsYW5ndWFnZT5lbmc8L2xhbmd1YWdlPjwvcmVjb3JkPjwvQ2l0ZT48L0VuZE5vdGU+
AG==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70</w:t>
              </w:r>
              <w:r w:rsidR="008B3538" w:rsidRPr="000F3174">
                <w:rPr>
                  <w:rFonts w:eastAsiaTheme="minorHAnsi" w:cs="굴림"/>
                  <w:color w:val="000000"/>
                  <w:kern w:val="0"/>
                  <w:szCs w:val="20"/>
                </w:rPr>
                <w:fldChar w:fldCharType="end"/>
              </w:r>
            </w:hyperlink>
          </w:p>
        </w:tc>
        <w:tc>
          <w:tcPr>
            <w:tcW w:w="79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riamcinolone</w:t>
            </w:r>
          </w:p>
        </w:tc>
        <w:tc>
          <w:tcPr>
            <w:tcW w:w="177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dexamethasone</w:t>
            </w:r>
          </w:p>
        </w:tc>
        <w:tc>
          <w:tcPr>
            <w:tcW w:w="134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injection frequency, surgical rate, categorical pain score, ODI</w:t>
            </w:r>
          </w:p>
        </w:tc>
        <w:tc>
          <w:tcPr>
            <w:tcW w:w="119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2 weeks </w:t>
            </w:r>
          </w:p>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3 months</w:t>
            </w:r>
          </w:p>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6 months</w:t>
            </w:r>
          </w:p>
        </w:tc>
        <w:tc>
          <w:tcPr>
            <w:tcW w:w="2122" w:type="dxa"/>
            <w:tcBorders>
              <w:top w:val="single" w:sz="8" w:space="0" w:color="FFFFFF" w:themeColor="background1"/>
              <w:left w:val="single" w:sz="8" w:space="0" w:color="FFFFFF" w:themeColor="background1"/>
              <w:bottom w:val="single" w:sz="8" w:space="0" w:color="FFFFFF" w:themeColor="background1"/>
              <w:right w:val="nil"/>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Both had significant improvements in pain and function </w:t>
            </w:r>
          </w:p>
        </w:tc>
      </w:tr>
      <w:tr w:rsidR="00D51766" w:rsidRPr="00215A4C" w:rsidTr="00C917B8">
        <w:trPr>
          <w:trHeight w:val="709"/>
        </w:trPr>
        <w:tc>
          <w:tcPr>
            <w:tcW w:w="1147" w:type="dxa"/>
            <w:tcBorders>
              <w:top w:val="single" w:sz="8" w:space="0" w:color="FFFFFF" w:themeColor="background1"/>
              <w:left w:val="nil"/>
              <w:bottom w:val="nil"/>
              <w:right w:val="single" w:sz="8" w:space="0" w:color="FFFFFF" w:themeColor="background1"/>
            </w:tcBorders>
            <w:shd w:val="clear" w:color="000000" w:fill="D9E1F2"/>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Park CH</w:t>
            </w:r>
            <w:hyperlink w:anchor="_ENREF_69" w:tooltip="Park, 2010 #41" w:history="1">
              <w:r w:rsidR="008B3538" w:rsidRPr="000F3174">
                <w:rPr>
                  <w:rFonts w:eastAsiaTheme="minorHAnsi" w:cs="굴림"/>
                  <w:color w:val="000000"/>
                  <w:kern w:val="0"/>
                  <w:szCs w:val="20"/>
                </w:rPr>
                <w:fldChar w:fldCharType="begin">
                  <w:fldData xml:space="preserve">PEVuZE5vdGU+PENpdGU+PEF1dGhvcj5QYXJrPC9BdXRob3I+PFllYXI+MjAxMDwvWWVhcj48UmVj
TnVtPjQxPC9SZWNOdW0+PERpc3BsYXlUZXh0PjxzdHlsZSBmYWNlPSJzdXBlcnNjcmlwdCI+Njk8
L3N0eWxlPjwvRGlzcGxheVRleHQ+PHJlY29yZD48cmVjLW51bWJlcj40MTwvcmVjLW51bWJlcj48
Zm9yZWlnbi1rZXlzPjxrZXkgYXBwPSJFTiIgZGItaWQ9ImZkMmE5ejBmM2VlcDBkZXg1enF2ejll
MnpzYWU5cmY1ZnBmZSI+NDE8L2tleT48L2ZvcmVpZ24ta2V5cz48cmVmLXR5cGUgbmFtZT0iSm91
cm5hbCBBcnRpY2xlIj4xNzwvcmVmLXR5cGU+PGNvbnRyaWJ1dG9ycz48YXV0aG9ycz48YXV0aG9y
PlBhcmssIEMuIEguPC9hdXRob3I+PGF1dGhvcj5MZWUsIFMuIEguPC9hdXRob3I+PGF1dGhvcj5L
aW0sIEIuIEkuPC9hdXRob3I+PC9hdXRob3JzPjwvY29udHJpYnV0b3JzPjxhdXRoLWFkZHJlc3M+
RGVwYXJ0bWVudCBvZiBBbmVzdGhlc2lvbG9neSBhbmQgUGFpbiBNZWRpY2luZSwgRGFlZ3UgV29v
cmlkdWwgSG9zcGl0YWwsIERhZWd1LCBTb3V0aCBLb3JlYS4gbWFnYXJ5MUBoYW5tYWlsLm5ldDwv
YXV0aC1hZGRyZXNzPjx0aXRsZXM+PHRpdGxlPkNvbXBhcmlzb24gb2YgdGhlIGVmZmVjdGl2ZW5l
c3Mgb2YgbHVtYmFyIHRyYW5zZm9yYW1pbmFsIGVwaWR1cmFsIGluamVjdGlvbiB3aXRoIHBhcnRp
Y3VsYXRlIGFuZCBub25wYXJ0aWN1bGF0ZSBjb3J0aWNvc3Rlcm9pZHMgaW4gbHVtYmFyIHJhZGlh
dGluZyBwYWluPC90aXRsZT48c2Vjb25kYXJ5LXRpdGxlPlBhaW4gTWVkPC9zZWNvbmRhcnktdGl0
bGU+PGFsdC10aXRsZT5QYWluIG1lZGljaW5lIChNYWxkZW4sIE1hc3MuKTwvYWx0LXRpdGxlPjwv
dGl0bGVzPjxwZXJpb2RpY2FsPjxmdWxsLXRpdGxlPlBhaW4gTWVkPC9mdWxsLXRpdGxlPjxhYmJy
LTE+UGFpbiBtZWRpY2luZSAoTWFsZGVuLCBNYXNzLik8L2FiYnItMT48L3BlcmlvZGljYWw+PGFs
dC1wZXJpb2RpY2FsPjxmdWxsLXRpdGxlPlBhaW4gTWVkPC9mdWxsLXRpdGxlPjxhYmJyLTE+UGFp
biBtZWRpY2luZSAoTWFsZGVuLCBNYXNzLik8L2FiYnItMT48L2FsdC1wZXJpb2RpY2FsPjxwYWdl
cz4xNjU0LTg8L3BhZ2VzPjx2b2x1bWU+MTE8L3ZvbHVtZT48bnVtYmVyPjExPC9udW1iZXI+PGVk
aXRpb24+MjAxMC8wOS8wMzwvZWRpdGlvbj48a2V5d29yZHM+PGtleXdvcmQ+QWRyZW5hbCBDb3J0
ZXggSG9ybW9uZXMvIGFkbWluaXN0cmF0aW9uICZhbXA7IGRvc2FnZTwva2V5d29yZD48a2V5d29y
ZD5EZXhhbWV0aGFzb25lLyBhZG1pbmlzdHJhdGlvbiAmYW1wOyBkb3NhZ2U8L2tleXdvcmQ+PGtl
eXdvcmQ+RGlzYWJpbGl0eSBFdmFsdWF0aW9uPC9rZXl3b3JkPjxrZXl3b3JkPkZlbWFsZTwva2V5
d29yZD48a2V5d29yZD5IdW1hbnM8L2tleXdvcmQ+PGtleXdvcmQ+SW5qZWN0aW9ucywgRXBpZHVy
YWw8L2tleXdvcmQ+PGtleXdvcmQ+TG93IEJhY2sgUGFpbi8gZHJ1ZyB0aGVyYXB5PC9rZXl3b3Jk
PjxrZXl3b3JkPkx1bWJvc2FjcmFsIFJlZ2lvbjwva2V5d29yZD48a2V5d29yZD5NYWxlPC9rZXl3
b3JkPjxrZXl3b3JkPk1pZGRsZSBBZ2VkPC9rZXl3b3JkPjxrZXl3b3JkPlBhaW4gTWVhc3VyZW1l
bnQ8L2tleXdvcmQ+PGtleXdvcmQ+UmFkaWN1bG9wYXRoeS8gZHJ1ZyB0aGVyYXB5PC9rZXl3b3Jk
PjxrZXl3b3JkPlJlY292ZXJ5IG9mIEZ1bmN0aW9uPC9rZXl3b3JkPjxrZXl3b3JkPlN1cnZleXMg
YW5kIFF1ZXN0aW9ubmFpcmVzPC9rZXl3b3JkPjxrZXl3b3JkPlRyaWFtY2lub2xvbmUvIGFkbWlu
aXN0cmF0aW9uICZhbXA7IGRvc2FnZTwva2V5d29yZD48L2tleXdvcmRzPjxkYXRlcz48eWVhcj4y
MDEwPC95ZWFyPjxwdWItZGF0ZXM+PGRhdGU+Tm92PC9kYXRlPjwvcHViLWRhdGVzPjwvZGF0ZXM+
PGlzYm4+MTUyNi00NjM3IChFbGVjdHJvbmljKSYjeEQ7MTUyNi0yMzc1IChMaW5raW5nKTwvaXNi
bj48YWNjZXNzaW9uLW51bT4yMDgwNzM0MzwvYWNjZXNzaW9uLW51bT48dXJscz48L3VybHM+PGVs
ZWN0cm9uaWMtcmVzb3VyY2UtbnVtPjEwLjExMTEvai4xNTI2LTQ2MzcuMjAxMC4wMDk0MS54PC9l
bGVjdHJvbmljLXJlc291cmNlLW51bT48cmVtb3RlLWRhdGFiYXNlLXByb3ZpZGVyPk5MTTwvcmVt
b3RlLWRhdGFiYXNlLXByb3ZpZGVyPjxsYW5ndWFnZT5lbmc8L2xhbmd1YWdlPjwvcmVjb3JkPjwv
Q2l0ZT48L0VuZE5vdGU+AG==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QYXJrPC9BdXRob3I+PFllYXI+MjAxMDwvWWVhcj48UmVj
TnVtPjQxPC9SZWNOdW0+PERpc3BsYXlUZXh0PjxzdHlsZSBmYWNlPSJzdXBlcnNjcmlwdCI+Njk8
L3N0eWxlPjwvRGlzcGxheVRleHQ+PHJlY29yZD48cmVjLW51bWJlcj40MTwvcmVjLW51bWJlcj48
Zm9yZWlnbi1rZXlzPjxrZXkgYXBwPSJFTiIgZGItaWQ9ImZkMmE5ejBmM2VlcDBkZXg1enF2ejll
MnpzYWU5cmY1ZnBmZSI+NDE8L2tleT48L2ZvcmVpZ24ta2V5cz48cmVmLXR5cGUgbmFtZT0iSm91
cm5hbCBBcnRpY2xlIj4xNzwvcmVmLXR5cGU+PGNvbnRyaWJ1dG9ycz48YXV0aG9ycz48YXV0aG9y
PlBhcmssIEMuIEguPC9hdXRob3I+PGF1dGhvcj5MZWUsIFMuIEguPC9hdXRob3I+PGF1dGhvcj5L
aW0sIEIuIEkuPC9hdXRob3I+PC9hdXRob3JzPjwvY29udHJpYnV0b3JzPjxhdXRoLWFkZHJlc3M+
RGVwYXJ0bWVudCBvZiBBbmVzdGhlc2lvbG9neSBhbmQgUGFpbiBNZWRpY2luZSwgRGFlZ3UgV29v
cmlkdWwgSG9zcGl0YWwsIERhZWd1LCBTb3V0aCBLb3JlYS4gbWFnYXJ5MUBoYW5tYWlsLm5ldDwv
YXV0aC1hZGRyZXNzPjx0aXRsZXM+PHRpdGxlPkNvbXBhcmlzb24gb2YgdGhlIGVmZmVjdGl2ZW5l
c3Mgb2YgbHVtYmFyIHRyYW5zZm9yYW1pbmFsIGVwaWR1cmFsIGluamVjdGlvbiB3aXRoIHBhcnRp
Y3VsYXRlIGFuZCBub25wYXJ0aWN1bGF0ZSBjb3J0aWNvc3Rlcm9pZHMgaW4gbHVtYmFyIHJhZGlh
dGluZyBwYWluPC90aXRsZT48c2Vjb25kYXJ5LXRpdGxlPlBhaW4gTWVkPC9zZWNvbmRhcnktdGl0
bGU+PGFsdC10aXRsZT5QYWluIG1lZGljaW5lIChNYWxkZW4sIE1hc3MuKTwvYWx0LXRpdGxlPjwv
dGl0bGVzPjxwZXJpb2RpY2FsPjxmdWxsLXRpdGxlPlBhaW4gTWVkPC9mdWxsLXRpdGxlPjxhYmJy
LTE+UGFpbiBtZWRpY2luZSAoTWFsZGVuLCBNYXNzLik8L2FiYnItMT48L3BlcmlvZGljYWw+PGFs
dC1wZXJpb2RpY2FsPjxmdWxsLXRpdGxlPlBhaW4gTWVkPC9mdWxsLXRpdGxlPjxhYmJyLTE+UGFp
biBtZWRpY2luZSAoTWFsZGVuLCBNYXNzLik8L2FiYnItMT48L2FsdC1wZXJpb2RpY2FsPjxwYWdl
cz4xNjU0LTg8L3BhZ2VzPjx2b2x1bWU+MTE8L3ZvbHVtZT48bnVtYmVyPjExPC9udW1iZXI+PGVk
aXRpb24+MjAxMC8wOS8wMzwvZWRpdGlvbj48a2V5d29yZHM+PGtleXdvcmQ+QWRyZW5hbCBDb3J0
ZXggSG9ybW9uZXMvIGFkbWluaXN0cmF0aW9uICZhbXA7IGRvc2FnZTwva2V5d29yZD48a2V5d29y
ZD5EZXhhbWV0aGFzb25lLyBhZG1pbmlzdHJhdGlvbiAmYW1wOyBkb3NhZ2U8L2tleXdvcmQ+PGtl
eXdvcmQ+RGlzYWJpbGl0eSBFdmFsdWF0aW9uPC9rZXl3b3JkPjxrZXl3b3JkPkZlbWFsZTwva2V5
d29yZD48a2V5d29yZD5IdW1hbnM8L2tleXdvcmQ+PGtleXdvcmQ+SW5qZWN0aW9ucywgRXBpZHVy
YWw8L2tleXdvcmQ+PGtleXdvcmQ+TG93IEJhY2sgUGFpbi8gZHJ1ZyB0aGVyYXB5PC9rZXl3b3Jk
PjxrZXl3b3JkPkx1bWJvc2FjcmFsIFJlZ2lvbjwva2V5d29yZD48a2V5d29yZD5NYWxlPC9rZXl3
b3JkPjxrZXl3b3JkPk1pZGRsZSBBZ2VkPC9rZXl3b3JkPjxrZXl3b3JkPlBhaW4gTWVhc3VyZW1l
bnQ8L2tleXdvcmQ+PGtleXdvcmQ+UmFkaWN1bG9wYXRoeS8gZHJ1ZyB0aGVyYXB5PC9rZXl3b3Jk
PjxrZXl3b3JkPlJlY292ZXJ5IG9mIEZ1bmN0aW9uPC9rZXl3b3JkPjxrZXl3b3JkPlN1cnZleXMg
YW5kIFF1ZXN0aW9ubmFpcmVzPC9rZXl3b3JkPjxrZXl3b3JkPlRyaWFtY2lub2xvbmUvIGFkbWlu
aXN0cmF0aW9uICZhbXA7IGRvc2FnZTwva2V5d29yZD48L2tleXdvcmRzPjxkYXRlcz48eWVhcj4y
MDEwPC95ZWFyPjxwdWItZGF0ZXM+PGRhdGU+Tm92PC9kYXRlPjwvcHViLWRhdGVzPjwvZGF0ZXM+
PGlzYm4+MTUyNi00NjM3IChFbGVjdHJvbmljKSYjeEQ7MTUyNi0yMzc1IChMaW5raW5nKTwvaXNi
bj48YWNjZXNzaW9uLW51bT4yMDgwNzM0MzwvYWNjZXNzaW9uLW51bT48dXJscz48L3VybHM+PGVs
ZWN0cm9uaWMtcmVzb3VyY2UtbnVtPjEwLjExMTEvai4xNTI2LTQ2MzcuMjAxMC4wMDk0MS54PC9l
bGVjdHJvbmljLXJlc291cmNlLW51bT48cmVtb3RlLWRhdGFiYXNlLXByb3ZpZGVyPk5MTTwvcmVt
b3RlLWRhdGFiYXNlLXByb3ZpZGVyPjxsYW5ndWFnZT5lbmc8L2xhbmd1YWdlPjwvcmVjb3JkPjwv
Q2l0ZT48L0VuZE5vdGU+AG==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E0B5C">
                <w:rPr>
                  <w:rFonts w:eastAsiaTheme="minorHAnsi" w:cs="굴림"/>
                  <w:noProof/>
                  <w:color w:val="000000"/>
                  <w:kern w:val="0"/>
                  <w:szCs w:val="20"/>
                  <w:vertAlign w:val="superscript"/>
                </w:rPr>
                <w:t>69</w:t>
              </w:r>
              <w:r w:rsidR="008B3538" w:rsidRPr="000F3174">
                <w:rPr>
                  <w:rFonts w:eastAsiaTheme="minorHAnsi" w:cs="굴림"/>
                  <w:color w:val="000000"/>
                  <w:kern w:val="0"/>
                  <w:szCs w:val="20"/>
                </w:rPr>
                <w:fldChar w:fldCharType="end"/>
              </w:r>
            </w:hyperlink>
          </w:p>
        </w:tc>
        <w:tc>
          <w:tcPr>
            <w:tcW w:w="795" w:type="dxa"/>
            <w:tcBorders>
              <w:top w:val="single" w:sz="8" w:space="0" w:color="FFFFFF" w:themeColor="background1"/>
              <w:left w:val="single" w:sz="8" w:space="0" w:color="FFFFFF" w:themeColor="background1"/>
              <w:bottom w:val="nil"/>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RCT</w:t>
            </w:r>
          </w:p>
        </w:tc>
        <w:tc>
          <w:tcPr>
            <w:tcW w:w="1701" w:type="dxa"/>
            <w:tcBorders>
              <w:top w:val="single" w:sz="8" w:space="0" w:color="FFFFFF" w:themeColor="background1"/>
              <w:left w:val="single" w:sz="8" w:space="0" w:color="FFFFFF" w:themeColor="background1"/>
              <w:bottom w:val="nil"/>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riamcinolone</w:t>
            </w:r>
          </w:p>
        </w:tc>
        <w:tc>
          <w:tcPr>
            <w:tcW w:w="1779" w:type="dxa"/>
            <w:tcBorders>
              <w:top w:val="single" w:sz="8" w:space="0" w:color="FFFFFF" w:themeColor="background1"/>
              <w:left w:val="single" w:sz="8" w:space="0" w:color="FFFFFF" w:themeColor="background1"/>
              <w:bottom w:val="nil"/>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dexamethasone </w:t>
            </w:r>
          </w:p>
        </w:tc>
        <w:tc>
          <w:tcPr>
            <w:tcW w:w="1340" w:type="dxa"/>
            <w:tcBorders>
              <w:top w:val="single" w:sz="8" w:space="0" w:color="FFFFFF" w:themeColor="background1"/>
              <w:left w:val="single" w:sz="8" w:space="0" w:color="FFFFFF" w:themeColor="background1"/>
              <w:bottom w:val="nil"/>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VAS, short McGill pain questionnaire, revised Oswestry Back Disability Index</w:t>
            </w:r>
          </w:p>
        </w:tc>
        <w:tc>
          <w:tcPr>
            <w:tcW w:w="1196" w:type="dxa"/>
            <w:tcBorders>
              <w:top w:val="single" w:sz="8" w:space="0" w:color="FFFFFF" w:themeColor="background1"/>
              <w:left w:val="single" w:sz="8" w:space="0" w:color="FFFFFF" w:themeColor="background1"/>
              <w:bottom w:val="nil"/>
              <w:right w:val="single" w:sz="8" w:space="0" w:color="FFFFFF" w:themeColor="background1"/>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1 month</w:t>
            </w:r>
          </w:p>
        </w:tc>
        <w:tc>
          <w:tcPr>
            <w:tcW w:w="2122" w:type="dxa"/>
            <w:tcBorders>
              <w:top w:val="single" w:sz="8" w:space="0" w:color="FFFFFF" w:themeColor="background1"/>
              <w:left w:val="single" w:sz="8" w:space="0" w:color="FFFFFF" w:themeColor="background1"/>
              <w:bottom w:val="nil"/>
              <w:right w:val="nil"/>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riamcinolone had significant better effect on pain relief. Two groups did not differ significantly on McGill Pain Questionnaire, or Oswestry Disability Index</w:t>
            </w:r>
          </w:p>
        </w:tc>
      </w:tr>
    </w:tbl>
    <w:p w:rsidR="00D51766" w:rsidRPr="00215A4C" w:rsidRDefault="00D51766" w:rsidP="00D51766">
      <w:pPr>
        <w:pStyle w:val="a5"/>
        <w:wordWrap/>
        <w:rPr>
          <w:rFonts w:eastAsiaTheme="minorHAnsi"/>
          <w:szCs w:val="20"/>
        </w:rPr>
      </w:pPr>
      <w:proofErr w:type="gramStart"/>
      <w:r w:rsidRPr="00215A4C">
        <w:rPr>
          <w:rFonts w:eastAsiaTheme="minorHAnsi"/>
          <w:szCs w:val="20"/>
        </w:rPr>
        <w:t>VAS :</w:t>
      </w:r>
      <w:proofErr w:type="gramEnd"/>
      <w:r w:rsidRPr="00215A4C">
        <w:rPr>
          <w:rFonts w:eastAsiaTheme="minorHAnsi"/>
          <w:szCs w:val="20"/>
        </w:rPr>
        <w:t xml:space="preserve"> visual analogue scale</w:t>
      </w:r>
    </w:p>
    <w:p w:rsidR="00D51766" w:rsidRPr="00215A4C" w:rsidRDefault="00D51766" w:rsidP="00D51766">
      <w:pPr>
        <w:pStyle w:val="a5"/>
        <w:wordWrap/>
        <w:rPr>
          <w:rFonts w:eastAsiaTheme="minorHAnsi"/>
          <w:szCs w:val="20"/>
        </w:rPr>
      </w:pPr>
      <w:proofErr w:type="gramStart"/>
      <w:r w:rsidRPr="00215A4C">
        <w:rPr>
          <w:rFonts w:eastAsiaTheme="minorHAnsi"/>
          <w:szCs w:val="20"/>
        </w:rPr>
        <w:lastRenderedPageBreak/>
        <w:t>ODI :</w:t>
      </w:r>
      <w:proofErr w:type="gramEnd"/>
      <w:r w:rsidRPr="00215A4C">
        <w:rPr>
          <w:rFonts w:eastAsiaTheme="minorHAnsi"/>
          <w:szCs w:val="20"/>
        </w:rPr>
        <w:t xml:space="preserve"> oswestry disability index</w:t>
      </w:r>
    </w:p>
    <w:p w:rsidR="006700ED" w:rsidRDefault="006700ED" w:rsidP="0070671A">
      <w:pPr>
        <w:pStyle w:val="a5"/>
        <w:wordWrap/>
        <w:rPr>
          <w:rFonts w:eastAsiaTheme="minorHAnsi"/>
          <w:szCs w:val="20"/>
        </w:rPr>
      </w:pPr>
    </w:p>
    <w:p w:rsidR="006700ED" w:rsidRDefault="006700ED" w:rsidP="0070671A">
      <w:pPr>
        <w:pStyle w:val="a5"/>
        <w:wordWrap/>
        <w:rPr>
          <w:rFonts w:eastAsiaTheme="minorHAnsi"/>
          <w:szCs w:val="20"/>
        </w:rPr>
      </w:pPr>
    </w:p>
    <w:p w:rsidR="006700ED" w:rsidRDefault="006700ED" w:rsidP="0070671A">
      <w:pPr>
        <w:pStyle w:val="a5"/>
        <w:wordWrap/>
        <w:rPr>
          <w:rFonts w:eastAsiaTheme="minorHAnsi"/>
          <w:szCs w:val="20"/>
        </w:rPr>
      </w:pPr>
    </w:p>
    <w:p w:rsidR="0070671A" w:rsidRPr="006700ED" w:rsidRDefault="006700ED" w:rsidP="0070671A">
      <w:pPr>
        <w:pStyle w:val="a5"/>
        <w:wordWrap/>
        <w:rPr>
          <w:rFonts w:eastAsiaTheme="minorHAnsi"/>
          <w:b/>
          <w:sz w:val="22"/>
        </w:rPr>
      </w:pPr>
      <w:r w:rsidRPr="000F3174">
        <w:rPr>
          <w:rFonts w:eastAsiaTheme="minorHAnsi"/>
          <w:b/>
          <w:sz w:val="22"/>
        </w:rPr>
        <w:t>3-2</w:t>
      </w:r>
      <w:r w:rsidR="0070671A" w:rsidRPr="006700ED">
        <w:rPr>
          <w:rFonts w:eastAsiaTheme="minorHAnsi"/>
          <w:b/>
          <w:sz w:val="22"/>
        </w:rPr>
        <w:t xml:space="preserve">. 경막외신경성형술 </w:t>
      </w:r>
    </w:p>
    <w:p w:rsidR="0070671A" w:rsidRPr="00DF33DE" w:rsidRDefault="0070671A" w:rsidP="0070671A">
      <w:pPr>
        <w:pStyle w:val="a5"/>
        <w:wordWrap/>
        <w:rPr>
          <w:rFonts w:eastAsiaTheme="minorHAnsi"/>
          <w:b/>
          <w:sz w:val="22"/>
        </w:rPr>
      </w:pPr>
    </w:p>
    <w:p w:rsidR="006C34E9" w:rsidRDefault="006C34E9" w:rsidP="0070671A">
      <w:pPr>
        <w:pStyle w:val="a5"/>
        <w:wordWrap/>
        <w:rPr>
          <w:rFonts w:eastAsiaTheme="minorHAnsi"/>
          <w:szCs w:val="20"/>
        </w:rPr>
      </w:pPr>
      <w:r>
        <w:rPr>
          <w:rFonts w:eastAsiaTheme="minorHAnsi" w:hint="eastAsia"/>
          <w:szCs w:val="20"/>
        </w:rPr>
        <w:t>6</w:t>
      </w:r>
      <w:r w:rsidR="0070671A" w:rsidRPr="000F3174">
        <w:rPr>
          <w:rFonts w:eastAsiaTheme="minorHAnsi"/>
          <w:szCs w:val="20"/>
        </w:rPr>
        <w:t xml:space="preserve">. </w:t>
      </w:r>
      <w:r w:rsidR="0070671A" w:rsidRPr="000F3174">
        <w:rPr>
          <w:rFonts w:eastAsiaTheme="minorHAnsi" w:hint="eastAsia"/>
          <w:szCs w:val="20"/>
        </w:rPr>
        <w:t>신경근성</w:t>
      </w:r>
      <w:r w:rsidR="0070671A" w:rsidRPr="000F3174">
        <w:rPr>
          <w:rFonts w:eastAsiaTheme="minorHAnsi"/>
          <w:szCs w:val="20"/>
        </w:rPr>
        <w:t xml:space="preserve"> 통증을 동반한 추간판 탈출증 환자에서 </w:t>
      </w:r>
      <w:r w:rsidR="0070671A" w:rsidRPr="000F3174">
        <w:rPr>
          <w:rFonts w:eastAsiaTheme="minorHAnsi" w:hint="eastAsia"/>
          <w:szCs w:val="20"/>
        </w:rPr>
        <w:t>경막외신경성형술의</w:t>
      </w:r>
      <w:r w:rsidR="0070671A" w:rsidRPr="000F3174">
        <w:rPr>
          <w:rFonts w:eastAsiaTheme="minorHAnsi"/>
          <w:szCs w:val="20"/>
        </w:rPr>
        <w:t xml:space="preserve"> 임상적효과(통증조절 또는 기능적향상)는 </w:t>
      </w:r>
      <w:r w:rsidR="0070671A" w:rsidRPr="000F3174">
        <w:rPr>
          <w:rFonts w:eastAsiaTheme="minorHAnsi" w:hint="eastAsia"/>
          <w:szCs w:val="20"/>
        </w:rPr>
        <w:t>증거수준이</w:t>
      </w:r>
      <w:r w:rsidR="0070671A" w:rsidRPr="000F3174">
        <w:rPr>
          <w:rFonts w:eastAsiaTheme="minorHAnsi"/>
          <w:szCs w:val="20"/>
        </w:rPr>
        <w:t xml:space="preserve"> 매우 낮으므로 아직 결론내기 어렵다. </w:t>
      </w:r>
      <w:r>
        <w:rPr>
          <w:rFonts w:eastAsiaTheme="minorHAnsi" w:hint="eastAsia"/>
          <w:szCs w:val="20"/>
        </w:rPr>
        <w:t xml:space="preserve">             </w:t>
      </w:r>
    </w:p>
    <w:p w:rsidR="0070671A" w:rsidRPr="000F3174" w:rsidRDefault="0070671A" w:rsidP="0070671A">
      <w:pPr>
        <w:pStyle w:val="a5"/>
        <w:wordWrap/>
        <w:rPr>
          <w:rFonts w:eastAsiaTheme="minorHAnsi"/>
          <w:szCs w:val="20"/>
        </w:rPr>
      </w:pPr>
      <w:r w:rsidRPr="000F3174">
        <w:rPr>
          <w:rFonts w:eastAsiaTheme="minorHAnsi"/>
          <w:szCs w:val="20"/>
        </w:rPr>
        <w:t>(증거수준 매우 낮음 (Very low), 권고안 Inconclusive)</w:t>
      </w:r>
    </w:p>
    <w:p w:rsidR="00D51766" w:rsidRPr="0070671A" w:rsidRDefault="00D51766" w:rsidP="00D51766">
      <w:pPr>
        <w:pStyle w:val="a5"/>
        <w:wordWrap/>
        <w:rPr>
          <w:rFonts w:eastAsiaTheme="minorHAnsi"/>
          <w:szCs w:val="20"/>
        </w:rPr>
      </w:pPr>
    </w:p>
    <w:p w:rsidR="00D51766" w:rsidRPr="00215A4C" w:rsidRDefault="00D51766" w:rsidP="00D51766">
      <w:pPr>
        <w:pStyle w:val="a5"/>
        <w:wordWrap/>
        <w:rPr>
          <w:rFonts w:eastAsiaTheme="minorHAnsi"/>
          <w:szCs w:val="20"/>
        </w:rPr>
      </w:pPr>
    </w:p>
    <w:tbl>
      <w:tblPr>
        <w:tblW w:w="9240" w:type="dxa"/>
        <w:tblCellMar>
          <w:left w:w="99" w:type="dxa"/>
          <w:right w:w="99" w:type="dxa"/>
        </w:tblCellMar>
        <w:tblLook w:val="04A0" w:firstRow="1" w:lastRow="0" w:firstColumn="1" w:lastColumn="0" w:noHBand="0" w:noVBand="1"/>
      </w:tblPr>
      <w:tblGrid>
        <w:gridCol w:w="1192"/>
        <w:gridCol w:w="907"/>
        <w:gridCol w:w="1255"/>
        <w:gridCol w:w="1164"/>
        <w:gridCol w:w="1246"/>
        <w:gridCol w:w="1758"/>
        <w:gridCol w:w="1718"/>
      </w:tblGrid>
      <w:tr w:rsidR="00D51766" w:rsidRPr="00215A4C" w:rsidTr="00D51766">
        <w:trPr>
          <w:trHeight w:val="735"/>
        </w:trPr>
        <w:tc>
          <w:tcPr>
            <w:tcW w:w="1192" w:type="dxa"/>
            <w:tcBorders>
              <w:top w:val="nil"/>
              <w:left w:val="single" w:sz="8" w:space="0" w:color="FFFFFF"/>
              <w:bottom w:val="single" w:sz="8" w:space="0" w:color="FFFFFF"/>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Arial"/>
                <w:b/>
                <w:bCs/>
                <w:color w:val="FFFFFF"/>
                <w:kern w:val="0"/>
                <w:sz w:val="16"/>
                <w:szCs w:val="16"/>
              </w:rPr>
            </w:pPr>
            <w:r w:rsidRPr="000F3174">
              <w:rPr>
                <w:rFonts w:eastAsiaTheme="minorHAnsi" w:cs="Arial"/>
                <w:b/>
                <w:bCs/>
                <w:color w:val="FFFFFF"/>
                <w:kern w:val="0"/>
                <w:sz w:val="16"/>
                <w:szCs w:val="16"/>
              </w:rPr>
              <w:t>1st author</w:t>
            </w:r>
          </w:p>
        </w:tc>
        <w:tc>
          <w:tcPr>
            <w:tcW w:w="907" w:type="dxa"/>
            <w:tcBorders>
              <w:top w:val="nil"/>
              <w:left w:val="nil"/>
              <w:bottom w:val="single" w:sz="8" w:space="0" w:color="FFFFFF"/>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Design</w:t>
            </w:r>
          </w:p>
        </w:tc>
        <w:tc>
          <w:tcPr>
            <w:tcW w:w="1255" w:type="dxa"/>
            <w:tcBorders>
              <w:top w:val="nil"/>
              <w:left w:val="nil"/>
              <w:bottom w:val="single" w:sz="8" w:space="0" w:color="FFFFFF"/>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Intervention</w:t>
            </w:r>
          </w:p>
        </w:tc>
        <w:tc>
          <w:tcPr>
            <w:tcW w:w="1164" w:type="dxa"/>
            <w:tcBorders>
              <w:top w:val="nil"/>
              <w:left w:val="nil"/>
              <w:bottom w:val="single" w:sz="8" w:space="0" w:color="FFFFFF"/>
              <w:right w:val="single" w:sz="8" w:space="0" w:color="FFFFFF"/>
            </w:tcBorders>
            <w:shd w:val="clear" w:color="000000" w:fill="4472C4"/>
            <w:vAlign w:val="center"/>
            <w:hideMark/>
          </w:tcPr>
          <w:p w:rsidR="00D51766" w:rsidRPr="000F3174" w:rsidRDefault="00D51766" w:rsidP="00B500D7">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Compar</w:t>
            </w:r>
            <w:r w:rsidR="00B500D7">
              <w:rPr>
                <w:rFonts w:eastAsiaTheme="minorHAnsi" w:cs="굴림" w:hint="eastAsia"/>
                <w:b/>
                <w:bCs/>
                <w:color w:val="FFFFFF"/>
                <w:kern w:val="0"/>
                <w:sz w:val="16"/>
                <w:szCs w:val="16"/>
              </w:rPr>
              <w:t>ison</w:t>
            </w:r>
          </w:p>
        </w:tc>
        <w:tc>
          <w:tcPr>
            <w:tcW w:w="1246" w:type="dxa"/>
            <w:tcBorders>
              <w:top w:val="nil"/>
              <w:left w:val="nil"/>
              <w:bottom w:val="single" w:sz="8" w:space="0" w:color="FFFFFF"/>
              <w:right w:val="single" w:sz="8" w:space="0" w:color="FFFFFF"/>
            </w:tcBorders>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Evaluation tool</w:t>
            </w:r>
          </w:p>
        </w:tc>
        <w:tc>
          <w:tcPr>
            <w:tcW w:w="1758" w:type="dxa"/>
            <w:tcBorders>
              <w:top w:val="nil"/>
              <w:left w:val="nil"/>
              <w:bottom w:val="single" w:sz="8" w:space="0" w:color="FFFFFF"/>
              <w:right w:val="single" w:sz="8" w:space="0" w:color="FFFFFF"/>
            </w:tcBorders>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Follow up</w:t>
            </w:r>
          </w:p>
        </w:tc>
        <w:tc>
          <w:tcPr>
            <w:tcW w:w="1718" w:type="dxa"/>
            <w:tcBorders>
              <w:top w:val="nil"/>
              <w:left w:val="nil"/>
              <w:bottom w:val="single" w:sz="8" w:space="0" w:color="FFFFFF"/>
              <w:right w:val="single" w:sz="8" w:space="0" w:color="FFFFFF"/>
            </w:tcBorders>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Outcomes</w:t>
            </w:r>
          </w:p>
        </w:tc>
      </w:tr>
      <w:tr w:rsidR="00D51766" w:rsidRPr="00215A4C" w:rsidTr="00D51766">
        <w:trPr>
          <w:trHeight w:val="825"/>
        </w:trPr>
        <w:tc>
          <w:tcPr>
            <w:tcW w:w="1192" w:type="dxa"/>
            <w:tcBorders>
              <w:top w:val="nil"/>
              <w:left w:val="single" w:sz="8" w:space="0" w:color="FFFFFF"/>
              <w:bottom w:val="single" w:sz="8" w:space="0" w:color="FFFFFF"/>
              <w:right w:val="single" w:sz="8" w:space="0" w:color="FFFFFF"/>
            </w:tcBorders>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Choi, KH</w:t>
            </w:r>
            <w:hyperlink w:anchor="_ENREF_76" w:tooltip="Choi, 1999 #45"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Choi&lt;/Author&gt;&lt;Year&gt;1999&lt;/Year&gt;&lt;RecNum&gt;45&lt;/RecNum&gt;&lt;DisplayText&gt;&lt;style face="superscript"&gt;76&lt;/style&gt;&lt;/DisplayText&gt;&lt;record&gt;&lt;rec-number&gt;45&lt;/rec-number&gt;&lt;foreign-keys&gt;&lt;key app="EN" db-id="fd2a9z0f3eep0dex5zqvz9e2zsae9rf5fpfe"&gt;45&lt;/key&gt;&lt;/foreign-keys&gt;&lt;ref-type name="Journal Article"&gt;17&lt;/ref-type&gt;&lt;contributors&gt;&lt;authors&gt;&lt;author&gt;Choi, Kwan Ho&lt;/author&gt;&lt;author&gt;Lee, Seung Hoon&lt;/author&gt;&lt;author&gt;Kim, Tae Sun&lt;/author&gt;&lt;author&gt;Kim, Hyun Soo&lt;/author&gt;&lt;author&gt;Kim, Kwang Min&lt;/author&gt;&lt;author&gt;Kim, Dong Soo&lt;/author&gt;&lt;/authors&gt;&lt;/contributors&gt;&lt;auth-address&gt;Department of Anesthesiology, College of Medicine, Hallym University, Seoul, Korea.&amp;#xD;Department of Anesthesiology, College of Medicine, Kyung Hee University, Seoul, Korea.&lt;/auth-address&gt;&lt;titles&gt;&lt;title&gt;A Study of the Effects of Neuroplasty by Spinal Endoscopy in Herniated Nucleus Pulposus Patients for Therapeutic Purpose&lt;/title&gt;&lt;secondary-title&gt;Korean J Anesthesiol DE - 2001-01-01 KUID - 1011KJAE/1999.37.5.848&lt;/secondary-title&gt;&lt;/titles&gt;&lt;periodical&gt;&lt;full-title&gt;Korean J Anesthesiol DE - 2001-01-01 KUID - 1011KJAE/1999.37.5.848&lt;/full-title&gt;&lt;/periodical&gt;&lt;pages&gt;848-853&lt;/pages&gt;&lt;volume&gt;37&lt;/volume&gt;&lt;number&gt;5&lt;/number&gt;&lt;keywords&gt;&lt;keyword&gt;Nerve, neuroplasty, spinal endoscopy&lt;/keyword&gt;&lt;keyword&gt;Pain, sciatica&lt;/keyword&gt;&lt;/keywords&gt;&lt;dates&gt;&lt;year&gt;1999&lt;/year&gt;&lt;pub-dates&gt;&lt;date&gt;Nov&lt;/date&gt;&lt;/pub-dates&gt;&lt;/dates&gt;&lt;isbn&gt;0302-5780&lt;/isbn&gt;&lt;work-type&gt;Original Article MH - Back Pain MH - Endoscopy* MH - Epidural Space MH - Humans MH - Intervertebral Disc Displacement MH - Magnetic Resonance Imaging MH - Prospective Studies MH - Sciatica&lt;/work-type&gt;&lt;urls&gt;&lt;/urls&gt;&lt;electronic-resource-num&gt;10.4097/kjae.1999.37.5.848&lt;/electronic-resource-num&gt;&lt;language&gt;KO&lt;/language&gt;&lt;/record&gt;&lt;/Cite&gt;&lt;/EndNote&gt;</w:instrText>
              </w:r>
              <w:r w:rsidR="008B3538" w:rsidRPr="000F3174">
                <w:rPr>
                  <w:rFonts w:eastAsiaTheme="minorHAnsi" w:cs="굴림"/>
                  <w:color w:val="000000"/>
                  <w:kern w:val="0"/>
                  <w:szCs w:val="20"/>
                </w:rPr>
                <w:fldChar w:fldCharType="separate"/>
              </w:r>
              <w:r w:rsidR="008B3538" w:rsidRPr="008B3538">
                <w:rPr>
                  <w:rFonts w:eastAsiaTheme="minorHAnsi" w:cs="굴림"/>
                  <w:noProof/>
                  <w:color w:val="000000"/>
                  <w:kern w:val="0"/>
                  <w:szCs w:val="20"/>
                  <w:vertAlign w:val="superscript"/>
                </w:rPr>
                <w:t>76</w:t>
              </w:r>
              <w:r w:rsidR="008B3538" w:rsidRPr="000F3174">
                <w:rPr>
                  <w:rFonts w:eastAsiaTheme="minorHAnsi" w:cs="굴림"/>
                  <w:color w:val="000000"/>
                  <w:kern w:val="0"/>
                  <w:szCs w:val="20"/>
                </w:rPr>
                <w:fldChar w:fldCharType="end"/>
              </w:r>
            </w:hyperlink>
          </w:p>
        </w:tc>
        <w:tc>
          <w:tcPr>
            <w:tcW w:w="907"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on RCT</w:t>
            </w:r>
          </w:p>
        </w:tc>
        <w:tc>
          <w:tcPr>
            <w:tcW w:w="1255"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europlasty</w:t>
            </w:r>
          </w:p>
        </w:tc>
        <w:tc>
          <w:tcPr>
            <w:tcW w:w="1164"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hint="eastAsia"/>
                <w:color w:val="000000"/>
                <w:kern w:val="0"/>
                <w:szCs w:val="20"/>
              </w:rPr>
              <w:t xml:space="preserve">　</w:t>
            </w:r>
          </w:p>
        </w:tc>
        <w:tc>
          <w:tcPr>
            <w:tcW w:w="1246"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VRS</w:t>
            </w:r>
          </w:p>
        </w:tc>
        <w:tc>
          <w:tcPr>
            <w:tcW w:w="1758"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2wks, 3months, 6 months</w:t>
            </w:r>
          </w:p>
        </w:tc>
        <w:tc>
          <w:tcPr>
            <w:tcW w:w="1718"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effective, </w:t>
            </w:r>
            <w:proofErr w:type="gramStart"/>
            <w:r w:rsidRPr="000F3174">
              <w:rPr>
                <w:rFonts w:eastAsiaTheme="minorHAnsi" w:cs="굴림"/>
                <w:color w:val="000000"/>
                <w:kern w:val="0"/>
                <w:szCs w:val="20"/>
              </w:rPr>
              <w:t>posterolateral  &gt;</w:t>
            </w:r>
            <w:proofErr w:type="gramEnd"/>
            <w:r w:rsidRPr="000F3174">
              <w:rPr>
                <w:rFonts w:eastAsiaTheme="minorHAnsi" w:cs="굴림"/>
                <w:color w:val="000000"/>
                <w:kern w:val="0"/>
                <w:szCs w:val="20"/>
              </w:rPr>
              <w:t xml:space="preserve"> posterocentral  </w:t>
            </w:r>
          </w:p>
        </w:tc>
      </w:tr>
      <w:tr w:rsidR="00D51766" w:rsidRPr="00215A4C" w:rsidTr="00D51766">
        <w:trPr>
          <w:trHeight w:val="555"/>
        </w:trPr>
        <w:tc>
          <w:tcPr>
            <w:tcW w:w="1192" w:type="dxa"/>
            <w:tcBorders>
              <w:top w:val="nil"/>
              <w:left w:val="single" w:sz="8" w:space="0" w:color="FFFFFF"/>
              <w:bottom w:val="single" w:sz="8" w:space="0" w:color="FFFFFF"/>
              <w:right w:val="single" w:sz="8" w:space="0" w:color="FFFFFF"/>
            </w:tcBorders>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Kim HJ</w:t>
            </w:r>
            <w:hyperlink w:anchor="_ENREF_77" w:tooltip="Kim, 2013 #43"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Kim&lt;/Author&gt;&lt;Year&gt;2013&lt;/Year&gt;&lt;RecNum&gt;43&lt;/RecNum&gt;&lt;DisplayText&gt;&lt;style face="superscript"&gt;77&lt;/style&gt;&lt;/DisplayText&gt;&lt;record&gt;&lt;rec-number&gt;43&lt;/rec-number&gt;&lt;foreign-keys&gt;&lt;key app="EN" db-id="fd2a9z0f3eep0dex5zqvz9e2zsae9rf5fpfe"&gt;43&lt;/key&gt;&lt;/foreign-keys&gt;&lt;ref-type name="Journal Article"&gt;17&lt;/ref-type&gt;&lt;contributors&gt;&lt;authors&gt;&lt;author&gt;Kim, H. J.&lt;/author&gt;&lt;author&gt;Rim, B. C.&lt;/author&gt;&lt;author&gt;Lim, J. W.&lt;/author&gt;&lt;author&gt;Park, N. K.&lt;/author&gt;&lt;author&gt;Kang, T. W.&lt;/author&gt;&lt;author&gt;Sohn, M. K.&lt;/author&gt;&lt;author&gt;Beom, J.&lt;/author&gt;&lt;author&gt;Kang, S.&lt;/author&gt;&lt;/authors&gt;&lt;/contributors&gt;&lt;auth-address&gt;Department of Physical Medicine and Rehabilitation, Sun General Hospital, Daejeon, Korea.&amp;#xD;Department of Neurosurgery, Sun General Hospital, Daejeon, Korea.&amp;#xD;Department of Physical Medicine and Rehabilitation, Chungnam National University Hospital, Daejeon, Korea.&lt;/auth-address&gt;&lt;titles&gt;&lt;title&gt;Efficacy of epidural neuroplasty versus transforaminal epidural steroid injection for the radiating pain caused by a herniated lumbar disc&lt;/title&gt;&lt;secondary-title&gt;Ann Rehabil Med&lt;/secondary-title&gt;&lt;alt-title&gt;Annals of rehabilitation medicine&lt;/alt-title&gt;&lt;/titles&gt;&lt;periodical&gt;&lt;full-title&gt;Ann Rehabil Med&lt;/full-title&gt;&lt;abbr-1&gt;Annals of rehabilitation medicine&lt;/abbr-1&gt;&lt;/periodical&gt;&lt;alt-periodical&gt;&lt;full-title&gt;Ann Rehabil Med&lt;/full-title&gt;&lt;abbr-1&gt;Annals of rehabilitation medicine&lt;/abbr-1&gt;&lt;/alt-periodical&gt;&lt;pages&gt;824-31&lt;/pages&gt;&lt;volume&gt;37&lt;/volume&gt;&lt;number&gt;6&lt;/number&gt;&lt;edition&gt;2014/01/28&lt;/edition&gt;&lt;dates&gt;&lt;year&gt;2013&lt;/year&gt;&lt;pub-dates&gt;&lt;date&gt;Dec&lt;/date&gt;&lt;/pub-dates&gt;&lt;/dates&gt;&lt;isbn&gt;2234-0645 (Print)&amp;#xD;2234-0645 (Linking)&lt;/isbn&gt;&lt;accession-num&gt;24466517&lt;/accession-num&gt;&lt;urls&gt;&lt;/urls&gt;&lt;custom2&gt;PMC3895522&lt;/custom2&gt;&lt;electronic-resource-num&gt;10.5535/arm.2013.37.6.824&lt;/electronic-resource-num&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8B3538">
                <w:rPr>
                  <w:rFonts w:eastAsiaTheme="minorHAnsi" w:cs="굴림"/>
                  <w:noProof/>
                  <w:color w:val="000000"/>
                  <w:kern w:val="0"/>
                  <w:szCs w:val="20"/>
                  <w:vertAlign w:val="superscript"/>
                </w:rPr>
                <w:t>77</w:t>
              </w:r>
              <w:r w:rsidR="008B3538" w:rsidRPr="000F3174">
                <w:rPr>
                  <w:rFonts w:eastAsiaTheme="minorHAnsi" w:cs="굴림"/>
                  <w:color w:val="000000"/>
                  <w:kern w:val="0"/>
                  <w:szCs w:val="20"/>
                </w:rPr>
                <w:fldChar w:fldCharType="end"/>
              </w:r>
            </w:hyperlink>
          </w:p>
        </w:tc>
        <w:tc>
          <w:tcPr>
            <w:tcW w:w="907"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on RCT</w:t>
            </w:r>
          </w:p>
        </w:tc>
        <w:tc>
          <w:tcPr>
            <w:tcW w:w="1255"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europlasty</w:t>
            </w:r>
          </w:p>
        </w:tc>
        <w:tc>
          <w:tcPr>
            <w:tcW w:w="1164"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FESI</w:t>
            </w:r>
          </w:p>
        </w:tc>
        <w:tc>
          <w:tcPr>
            <w:tcW w:w="1246"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VAS, FRI </w:t>
            </w:r>
          </w:p>
        </w:tc>
        <w:tc>
          <w:tcPr>
            <w:tcW w:w="1758"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2,4,8wks </w:t>
            </w:r>
          </w:p>
        </w:tc>
        <w:tc>
          <w:tcPr>
            <w:tcW w:w="1718"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equally effective</w:t>
            </w:r>
          </w:p>
        </w:tc>
      </w:tr>
      <w:tr w:rsidR="00D51766" w:rsidRPr="00215A4C" w:rsidTr="00D51766">
        <w:trPr>
          <w:trHeight w:val="825"/>
        </w:trPr>
        <w:tc>
          <w:tcPr>
            <w:tcW w:w="1192" w:type="dxa"/>
            <w:tcBorders>
              <w:top w:val="nil"/>
              <w:left w:val="single" w:sz="8" w:space="0" w:color="FFFFFF"/>
              <w:bottom w:val="single" w:sz="8" w:space="0" w:color="FFFFFF"/>
              <w:right w:val="single" w:sz="8" w:space="0" w:color="FFFFFF"/>
            </w:tcBorders>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Taheri A</w:t>
            </w:r>
            <w:hyperlink w:anchor="_ENREF_75" w:tooltip="Taheri, 2016 #42" w:history="1">
              <w:r w:rsidR="008B3538" w:rsidRPr="000F3174">
                <w:rPr>
                  <w:rFonts w:eastAsiaTheme="minorHAnsi" w:cs="굴림"/>
                  <w:color w:val="000000"/>
                  <w:kern w:val="0"/>
                  <w:szCs w:val="20"/>
                </w:rPr>
                <w:fldChar w:fldCharType="begin"/>
              </w:r>
              <w:r w:rsidR="008B3538">
                <w:rPr>
                  <w:rFonts w:eastAsiaTheme="minorHAnsi" w:cs="굴림"/>
                  <w:color w:val="000000"/>
                  <w:kern w:val="0"/>
                  <w:szCs w:val="20"/>
                </w:rPr>
                <w:instrText xml:space="preserve"> ADDIN EN.CITE &lt;EndNote&gt;&lt;Cite&gt;&lt;Author&gt;Taheri&lt;/Author&gt;&lt;Year&gt;2016&lt;/Year&gt;&lt;RecNum&gt;42&lt;/RecNum&gt;&lt;DisplayText&gt;&lt;style face="superscript"&gt;75&lt;/style&gt;&lt;/DisplayText&gt;&lt;record&gt;&lt;rec-number&gt;42&lt;/rec-number&gt;&lt;foreign-keys&gt;&lt;key app="EN" db-id="fd2a9z0f3eep0dex5zqvz9e2zsae9rf5fpfe"&gt;42&lt;/key&gt;&lt;/foreign-keys&gt;&lt;ref-type name="Journal Article"&gt;17&lt;/ref-type&gt;&lt;contributors&gt;&lt;authors&gt;&lt;author&gt;Taheri, A.&lt;/author&gt;&lt;author&gt;Khajenasiri, A. R.&lt;/author&gt;&lt;author&gt;Nazemian Yazdi, N. A.&lt;/author&gt;&lt;author&gt;Safari, S.&lt;/author&gt;&lt;author&gt;Sadeghi, J.&lt;/author&gt;&lt;author&gt;Hatami, M.&lt;/author&gt;&lt;/authors&gt;&lt;/contributors&gt;&lt;auth-address&gt;Department of Anesthesiology and Pain Management, Amir Alam Hospital, Tehran University of Medical Sciences, Tehran, Iran.&amp;#xD;Department of Anesthesiology, Shariati Medical Center, Tehran University of Medical Sciences, Tehran, Iran.&amp;#xD;Pain Research Center, Iran University of Medical Sciences, Tehran, Iran.&lt;/auth-address&gt;&lt;titles&gt;&lt;title&gt;Clinical Evaluation of Percutaneous Caudal Epidural Adhesiolysis With the Racz Technique for Low Back Pain Due to Contained Disc Herniation&lt;/title&gt;&lt;secondary-title&gt;Anesth Pain Med&lt;/secondary-title&gt;&lt;alt-title&gt;Anesthesiology and pain medicine&lt;/alt-title&gt;&lt;/titles&gt;&lt;periodical&gt;&lt;full-title&gt;Anesth Pain Med&lt;/full-title&gt;&lt;abbr-1&gt;Anesthesiology and pain medicine&lt;/abbr-1&gt;&lt;/periodical&gt;&lt;alt-periodical&gt;&lt;full-title&gt;Anesth Pain Med&lt;/full-title&gt;&lt;abbr-1&gt;Anesthesiology and pain medicine&lt;/abbr-1&gt;&lt;/alt-periodical&gt;&lt;pages&gt;e26749&lt;/pages&gt;&lt;volume&gt;6&lt;/volume&gt;&lt;number&gt;3&lt;/number&gt;&lt;edition&gt;2016/11/09&lt;/edition&gt;&lt;dates&gt;&lt;year&gt;2016&lt;/year&gt;&lt;pub-dates&gt;&lt;date&gt;Jun&lt;/date&gt;&lt;/pub-dates&gt;&lt;/dates&gt;&lt;isbn&gt;2228-7523 (Print)&amp;#xD;2228-7523 (Linking)&lt;/isbn&gt;&lt;accession-num&gt;27826538&lt;/accession-num&gt;&lt;urls&gt;&lt;/urls&gt;&lt;custom2&gt;PMC5097854&lt;/custom2&gt;&lt;electronic-resource-num&gt;10.5812/aapm.26749&lt;/electronic-resource-num&gt;&lt;remote-database-provider&gt;NLM&lt;/remote-database-provider&gt;&lt;language&gt;eng&lt;/language&gt;&lt;/record&gt;&lt;/Cite&gt;&lt;/EndNote&gt;</w:instrText>
              </w:r>
              <w:r w:rsidR="008B3538" w:rsidRPr="000F3174">
                <w:rPr>
                  <w:rFonts w:eastAsiaTheme="minorHAnsi" w:cs="굴림"/>
                  <w:color w:val="000000"/>
                  <w:kern w:val="0"/>
                  <w:szCs w:val="20"/>
                </w:rPr>
                <w:fldChar w:fldCharType="separate"/>
              </w:r>
              <w:r w:rsidR="008B3538" w:rsidRPr="008B3538">
                <w:rPr>
                  <w:rFonts w:eastAsiaTheme="minorHAnsi" w:cs="굴림"/>
                  <w:noProof/>
                  <w:color w:val="000000"/>
                  <w:kern w:val="0"/>
                  <w:szCs w:val="20"/>
                  <w:vertAlign w:val="superscript"/>
                </w:rPr>
                <w:t>75</w:t>
              </w:r>
              <w:r w:rsidR="008B3538" w:rsidRPr="000F3174">
                <w:rPr>
                  <w:rFonts w:eastAsiaTheme="minorHAnsi" w:cs="굴림"/>
                  <w:color w:val="000000"/>
                  <w:kern w:val="0"/>
                  <w:szCs w:val="20"/>
                </w:rPr>
                <w:fldChar w:fldCharType="end"/>
              </w:r>
            </w:hyperlink>
          </w:p>
        </w:tc>
        <w:tc>
          <w:tcPr>
            <w:tcW w:w="907"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on RCT</w:t>
            </w:r>
          </w:p>
        </w:tc>
        <w:tc>
          <w:tcPr>
            <w:tcW w:w="1255"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europlasty</w:t>
            </w:r>
          </w:p>
        </w:tc>
        <w:tc>
          <w:tcPr>
            <w:tcW w:w="1164"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hint="eastAsia"/>
                <w:color w:val="000000"/>
                <w:kern w:val="0"/>
                <w:szCs w:val="20"/>
              </w:rPr>
              <w:t xml:space="preserve">　</w:t>
            </w:r>
          </w:p>
        </w:tc>
        <w:tc>
          <w:tcPr>
            <w:tcW w:w="1246"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VAS, medication intake </w:t>
            </w:r>
          </w:p>
        </w:tc>
        <w:tc>
          <w:tcPr>
            <w:tcW w:w="1758"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1,3,6 months</w:t>
            </w:r>
          </w:p>
        </w:tc>
        <w:tc>
          <w:tcPr>
            <w:tcW w:w="1718"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 xml:space="preserve">Pain relief declined from 95% at three days to 75% at six months. </w:t>
            </w:r>
          </w:p>
        </w:tc>
      </w:tr>
      <w:tr w:rsidR="00D51766" w:rsidRPr="00215A4C" w:rsidTr="00D51766">
        <w:trPr>
          <w:trHeight w:val="825"/>
        </w:trPr>
        <w:tc>
          <w:tcPr>
            <w:tcW w:w="1192" w:type="dxa"/>
            <w:tcBorders>
              <w:top w:val="nil"/>
              <w:left w:val="single" w:sz="8" w:space="0" w:color="FFFFFF"/>
              <w:bottom w:val="single" w:sz="8" w:space="0" w:color="FFFFFF"/>
              <w:right w:val="single" w:sz="8" w:space="0" w:color="FFFFFF"/>
            </w:tcBorders>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LEE JH</w:t>
            </w:r>
            <w:hyperlink w:anchor="_ENREF_78" w:tooltip="Lee, 2012 #44" w:history="1">
              <w:r w:rsidR="008B3538" w:rsidRPr="000F3174">
                <w:rPr>
                  <w:rFonts w:eastAsiaTheme="minorHAnsi" w:cs="굴림"/>
                  <w:color w:val="000000"/>
                  <w:kern w:val="0"/>
                  <w:szCs w:val="20"/>
                </w:rPr>
                <w:fldChar w:fldCharType="begin">
                  <w:fldData xml:space="preserve">PEVuZE5vdGU+PENpdGU+PEF1dGhvcj5MZWU8L0F1dGhvcj48WWVhcj4yMDEyPC9ZZWFyPjxSZWNO
dW0+NDQ8L1JlY051bT48RGlzcGxheVRleHQ+PHN0eWxlIGZhY2U9InN1cGVyc2NyaXB0Ij43ODwv
c3R5bGU+PC9EaXNwbGF5VGV4dD48cmVjb3JkPjxyZWMtbnVtYmVyPjQ0PC9yZWMtbnVtYmVyPjxm
b3JlaWduLWtleXM+PGtleSBhcHA9IkVOIiBkYi1pZD0iZmQyYTl6MGYzZWVwMGRleDV6cXZ6OWUy
enNhZTlyZjVmcGZlIj40NDwva2V5PjwvZm9yZWlnbi1rZXlzPjxyZWYtdHlwZSBuYW1lPSJKb3Vy
bmFsIEFydGljbGUiPjE3PC9yZWYtdHlwZT48Y29udHJpYnV0b3JzPjxhdXRob3JzPjxhdXRob3I+
TGVlLCBKLiBILjwvYXV0aG9yPjxhdXRob3I+TGVlLCBTLiBILjwvYXV0aG9yPjwvYXV0aG9ycz48
L2NvbnRyaWJ1dG9ycz48YXV0aC1hZGRyZXNzPkouIEguIExlZSwgV29vcmlkdWwgU3BpbmUgSG9z
cGl0YWwsIEdhbmduYW1ndSwgU2VvdWwsIFNvdXRoIEtvcmVhPC9hdXRoLWFkZHJlc3M+PHRpdGxl
cz48dGl0bGU+Q2xpbmljYWwgZWZmZWN0aXZlbmVzcyBvZiBQZXJjdXRhbmVvdXMgYWRoZXNpb2x5
c2lzIHVzaW5nIE5hdmljYXRoIGZvciB0aGUgbWFuYWdlbWVudCBvZiBjaHJvbmljIHBhaW4gZHVl
IHRvIGx1bWJvc2FjcmFsIGRpc2MgaGVybmlhdGlvbjwvdGl0bGU+PHNlY29uZGFyeS10aXRsZT5Q
YWluIFBoeXNpY2lhbjwvc2Vjb25kYXJ5LXRpdGxlPjwvdGl0bGVzPjxwZXJpb2RpY2FsPjxmdWxs
LXRpdGxlPlBhaW4gUGh5c2ljaWFuPC9mdWxsLXRpdGxlPjxhYmJyLTE+UGFpbiBwaHlzaWNpYW48
L2FiYnItMT48L3BlcmlvZGljYWw+PHBhZ2VzPjIxMy0yMjE8L3BhZ2VzPjx2b2x1bWU+MTU8L3Zv
bHVtZT48bnVtYmVyPjM8L251bWJlcj48a2V5d29yZHM+PGtleXdvcmQ+YW50aWluZmxhbW1hdG9y
eSBhZ2VudDwva2V5d29yZD48a2V5d29yZD5hZHVsdDwva2V5d29yZD48a2V5d29yZD5hcnRpY2xl
PC9rZXl3b3JkPjxrZXl3b3JkPmNhdGhldGVyPC9rZXl3b3JkPjxrZXl3b3JkPmNocm9uaWMgcGFp
bjwva2V5d29yZD48a2V5d29yZD5jbGluaWNhbCBhc3Nlc3NtZW50PC9rZXl3b3JkPjxrZXl3b3Jk
PmNsaW5pY2FsIGFzc2Vzc21lbnQgdG9vbDwva2V5d29yZD48a2V5d29yZD5kaXNlYXNlIGR1cmF0
aW9uPC9rZXl3b3JkPjxrZXl3b3JkPmRydWcgdHJlYXRtZW50IGZhaWx1cmU8L2tleXdvcmQ+PGtl
eXdvcmQ+ZmVtYWxlPC9rZXl3b3JkPjxrZXl3b3JkPmZsdW9yb3Njb3B5PC9rZXl3b3JkPjxrZXl3
b3JkPmh1bWFuPC9rZXl3b3JkPjxrZXl3b3JkPmludGVydmVydGVicmFsIGRpc2sgaGVybmlhPC9r
ZXl3b3JkPjxrZXl3b3JkPmxlZyBwYWluPC9rZXl3b3JkPjxrZXl3b3JkPmxvdyBiYWNrIHBhaW48
L2tleXdvcmQ+PGtleXdvcmQ+bHVtYm9zYWNyYWwgZGlzayBoZXJuaWE8L2tleXdvcmQ+PGtleXdv
cmQ+bWFqb3IgY2xpbmljYWwgc3R1ZHk8L2tleXdvcmQ+PGtleXdvcmQ+bWFsZTwva2V5d29yZD48
a2V5d29yZD5taW5pbWFsbHkgaW52YXNpdmUgcHJvY2VkdXJlPC9rZXl3b3JkPjxrZXl3b3JkPm5l
dXJvaW1hZ2luZzwva2V5d29yZD48a2V5d29yZD5udWNsZWFyIG1hZ25ldGljIHJlc29uYW5jZSBp
bWFnaW5nPC9rZXl3b3JkPjxrZXl3b3JkPk51bWVyaWMgUmF0aW5nIFNjYWxlIGZvciBiYWNrIHBh
aW48L2tleXdvcmQ+PGtleXdvcmQ+TnVtZXJpYyBSYXRpbmcgU2NhbGUgZm9yIGxlZyBwYWluPC9r
ZXl3b3JkPjxrZXl3b3JkPk9zd2VzdHJ5IERpc2FiaWxpdHkgSW5kZXg8L2tleXdvcmQ+PGtleXdv
cmQ+cGVyY3V0YW5lb3VzIGFkaGVzaW9seXNpczwva2V5d29yZD48a2V5d29yZD5wcmVkaWN0aW9u
PC9rZXl3b3JkPjxrZXl3b3JkPnByb2dub3Npczwva2V5d29yZD48a2V5d29yZD5yYXRpbmcgc2Nh
bGU8L2tleXdvcmQ+PGtleXdvcmQ+cmV0cm9zcGVjdGl2ZSBzdHVkeTwva2V5d29yZD48a2V5d29y
ZD5zcG9uZHlsb2xpc3RoZXNpczwva2V5d29yZD48a2V5d29yZD50cmVhdG1lbnQgcmVzcG9uc2U8
L2tleXdvcmQ+PGtleXdvcmQ+dmVydGVicmFsIGNhbmFsIHN0ZW5vc2lzPC9rZXl3b3JkPjxrZXl3
b3JkPk5hdmlDYXRoPC9rZXl3b3JkPjwva2V5d29yZHM+PGRhdGVzPjx5ZWFyPjIwMTI8L3llYXI+
PC9kYXRlcz48aXNibj4xNTMzLTMxNTk8L2lzYm4+PHVybHM+PHJlbGF0ZWQtdXJscz48dXJsPmh0
dHA6Ly93d3cuZW1iYXNlLmNvbS9zZWFyY2gvcmVzdWx0cz9zdWJhY3Rpb249dmlld3JlY29yZCZh
bXA7ZnJvbT1leHBvcnQmYW1wO2lkPUwzNjQ5NTQ5MjQ8L3VybD48L3JlbGF0ZWQtdXJscz48cGRm
LXVybHM+PHVybD5odHRwOi8vd3d3LnBhaW5waHlzaWNpYW5qb3VybmFsLmNvbS8yMDEyL21heS8y
MDEyPC91cmw+PHVybD4xNTwvdXJsPjx1cmw+MjEzLTIyMS5wZGY8L3VybD48L3BkZi11cmxzPjwv
dXJscz48L3JlY29yZD48L0NpdGU+PC9FbmROb3RlPgB=
</w:fldData>
                </w:fldChar>
              </w:r>
              <w:r w:rsidR="008B3538">
                <w:rPr>
                  <w:rFonts w:eastAsiaTheme="minorHAnsi" w:cs="굴림"/>
                  <w:color w:val="000000"/>
                  <w:kern w:val="0"/>
                  <w:szCs w:val="20"/>
                </w:rPr>
                <w:instrText xml:space="preserve"> ADDIN EN.CITE </w:instrText>
              </w:r>
              <w:r w:rsidR="008B3538">
                <w:rPr>
                  <w:rFonts w:eastAsiaTheme="minorHAnsi" w:cs="굴림"/>
                  <w:color w:val="000000"/>
                  <w:kern w:val="0"/>
                  <w:szCs w:val="20"/>
                </w:rPr>
                <w:fldChar w:fldCharType="begin">
                  <w:fldData xml:space="preserve">PEVuZE5vdGU+PENpdGU+PEF1dGhvcj5MZWU8L0F1dGhvcj48WWVhcj4yMDEyPC9ZZWFyPjxSZWNO
dW0+NDQ8L1JlY051bT48RGlzcGxheVRleHQ+PHN0eWxlIGZhY2U9InN1cGVyc2NyaXB0Ij43ODwv
c3R5bGU+PC9EaXNwbGF5VGV4dD48cmVjb3JkPjxyZWMtbnVtYmVyPjQ0PC9yZWMtbnVtYmVyPjxm
b3JlaWduLWtleXM+PGtleSBhcHA9IkVOIiBkYi1pZD0iZmQyYTl6MGYzZWVwMGRleDV6cXZ6OWUy
enNhZTlyZjVmcGZlIj40NDwva2V5PjwvZm9yZWlnbi1rZXlzPjxyZWYtdHlwZSBuYW1lPSJKb3Vy
bmFsIEFydGljbGUiPjE3PC9yZWYtdHlwZT48Y29udHJpYnV0b3JzPjxhdXRob3JzPjxhdXRob3I+
TGVlLCBKLiBILjwvYXV0aG9yPjxhdXRob3I+TGVlLCBTLiBILjwvYXV0aG9yPjwvYXV0aG9ycz48
L2NvbnRyaWJ1dG9ycz48YXV0aC1hZGRyZXNzPkouIEguIExlZSwgV29vcmlkdWwgU3BpbmUgSG9z
cGl0YWwsIEdhbmduYW1ndSwgU2VvdWwsIFNvdXRoIEtvcmVhPC9hdXRoLWFkZHJlc3M+PHRpdGxl
cz48dGl0bGU+Q2xpbmljYWwgZWZmZWN0aXZlbmVzcyBvZiBQZXJjdXRhbmVvdXMgYWRoZXNpb2x5
c2lzIHVzaW5nIE5hdmljYXRoIGZvciB0aGUgbWFuYWdlbWVudCBvZiBjaHJvbmljIHBhaW4gZHVl
IHRvIGx1bWJvc2FjcmFsIGRpc2MgaGVybmlhdGlvbjwvdGl0bGU+PHNlY29uZGFyeS10aXRsZT5Q
YWluIFBoeXNpY2lhbjwvc2Vjb25kYXJ5LXRpdGxlPjwvdGl0bGVzPjxwZXJpb2RpY2FsPjxmdWxs
LXRpdGxlPlBhaW4gUGh5c2ljaWFuPC9mdWxsLXRpdGxlPjxhYmJyLTE+UGFpbiBwaHlzaWNpYW48
L2FiYnItMT48L3BlcmlvZGljYWw+PHBhZ2VzPjIxMy0yMjE8L3BhZ2VzPjx2b2x1bWU+MTU8L3Zv
bHVtZT48bnVtYmVyPjM8L251bWJlcj48a2V5d29yZHM+PGtleXdvcmQ+YW50aWluZmxhbW1hdG9y
eSBhZ2VudDwva2V5d29yZD48a2V5d29yZD5hZHVsdDwva2V5d29yZD48a2V5d29yZD5hcnRpY2xl
PC9rZXl3b3JkPjxrZXl3b3JkPmNhdGhldGVyPC9rZXl3b3JkPjxrZXl3b3JkPmNocm9uaWMgcGFp
bjwva2V5d29yZD48a2V5d29yZD5jbGluaWNhbCBhc3Nlc3NtZW50PC9rZXl3b3JkPjxrZXl3b3Jk
PmNsaW5pY2FsIGFzc2Vzc21lbnQgdG9vbDwva2V5d29yZD48a2V5d29yZD5kaXNlYXNlIGR1cmF0
aW9uPC9rZXl3b3JkPjxrZXl3b3JkPmRydWcgdHJlYXRtZW50IGZhaWx1cmU8L2tleXdvcmQ+PGtl
eXdvcmQ+ZmVtYWxlPC9rZXl3b3JkPjxrZXl3b3JkPmZsdW9yb3Njb3B5PC9rZXl3b3JkPjxrZXl3
b3JkPmh1bWFuPC9rZXl3b3JkPjxrZXl3b3JkPmludGVydmVydGVicmFsIGRpc2sgaGVybmlhPC9r
ZXl3b3JkPjxrZXl3b3JkPmxlZyBwYWluPC9rZXl3b3JkPjxrZXl3b3JkPmxvdyBiYWNrIHBhaW48
L2tleXdvcmQ+PGtleXdvcmQ+bHVtYm9zYWNyYWwgZGlzayBoZXJuaWE8L2tleXdvcmQ+PGtleXdv
cmQ+bWFqb3IgY2xpbmljYWwgc3R1ZHk8L2tleXdvcmQ+PGtleXdvcmQ+bWFsZTwva2V5d29yZD48
a2V5d29yZD5taW5pbWFsbHkgaW52YXNpdmUgcHJvY2VkdXJlPC9rZXl3b3JkPjxrZXl3b3JkPm5l
dXJvaW1hZ2luZzwva2V5d29yZD48a2V5d29yZD5udWNsZWFyIG1hZ25ldGljIHJlc29uYW5jZSBp
bWFnaW5nPC9rZXl3b3JkPjxrZXl3b3JkPk51bWVyaWMgUmF0aW5nIFNjYWxlIGZvciBiYWNrIHBh
aW48L2tleXdvcmQ+PGtleXdvcmQ+TnVtZXJpYyBSYXRpbmcgU2NhbGUgZm9yIGxlZyBwYWluPC9r
ZXl3b3JkPjxrZXl3b3JkPk9zd2VzdHJ5IERpc2FiaWxpdHkgSW5kZXg8L2tleXdvcmQ+PGtleXdv
cmQ+cGVyY3V0YW5lb3VzIGFkaGVzaW9seXNpczwva2V5d29yZD48a2V5d29yZD5wcmVkaWN0aW9u
PC9rZXl3b3JkPjxrZXl3b3JkPnByb2dub3Npczwva2V5d29yZD48a2V5d29yZD5yYXRpbmcgc2Nh
bGU8L2tleXdvcmQ+PGtleXdvcmQ+cmV0cm9zcGVjdGl2ZSBzdHVkeTwva2V5d29yZD48a2V5d29y
ZD5zcG9uZHlsb2xpc3RoZXNpczwva2V5d29yZD48a2V5d29yZD50cmVhdG1lbnQgcmVzcG9uc2U8
L2tleXdvcmQ+PGtleXdvcmQ+dmVydGVicmFsIGNhbmFsIHN0ZW5vc2lzPC9rZXl3b3JkPjxrZXl3
b3JkPk5hdmlDYXRoPC9rZXl3b3JkPjwva2V5d29yZHM+PGRhdGVzPjx5ZWFyPjIwMTI8L3llYXI+
PC9kYXRlcz48aXNibj4xNTMzLTMxNTk8L2lzYm4+PHVybHM+PHJlbGF0ZWQtdXJscz48dXJsPmh0
dHA6Ly93d3cuZW1iYXNlLmNvbS9zZWFyY2gvcmVzdWx0cz9zdWJhY3Rpb249dmlld3JlY29yZCZh
bXA7ZnJvbT1leHBvcnQmYW1wO2lkPUwzNjQ5NTQ5MjQ8L3VybD48L3JlbGF0ZWQtdXJscz48cGRm
LXVybHM+PHVybD5odHRwOi8vd3d3LnBhaW5waHlzaWNpYW5qb3VybmFsLmNvbS8yMDEyL21heS8y
MDEyPC91cmw+PHVybD4xNTwvdXJsPjx1cmw+MjEzLTIyMS5wZGY8L3VybD48L3BkZi11cmxzPjwv
dXJscz48L3JlY29yZD48L0NpdGU+PC9FbmROb3RlPgB=
</w:fldData>
                </w:fldChar>
              </w:r>
              <w:r w:rsidR="008B3538">
                <w:rPr>
                  <w:rFonts w:eastAsiaTheme="minorHAnsi" w:cs="굴림"/>
                  <w:color w:val="000000"/>
                  <w:kern w:val="0"/>
                  <w:szCs w:val="20"/>
                </w:rPr>
                <w:instrText xml:space="preserve"> ADDIN EN.CITE.DATA </w:instrText>
              </w:r>
              <w:r w:rsidR="008B3538">
                <w:rPr>
                  <w:rFonts w:eastAsiaTheme="minorHAnsi" w:cs="굴림"/>
                  <w:color w:val="000000"/>
                  <w:kern w:val="0"/>
                  <w:szCs w:val="20"/>
                </w:rPr>
              </w:r>
              <w:r w:rsidR="008B3538">
                <w:rPr>
                  <w:rFonts w:eastAsiaTheme="minorHAnsi" w:cs="굴림"/>
                  <w:color w:val="000000"/>
                  <w:kern w:val="0"/>
                  <w:szCs w:val="20"/>
                </w:rPr>
                <w:fldChar w:fldCharType="end"/>
              </w:r>
              <w:r w:rsidR="008B3538" w:rsidRPr="000F3174">
                <w:rPr>
                  <w:rFonts w:eastAsiaTheme="minorHAnsi" w:cs="굴림"/>
                  <w:color w:val="000000"/>
                  <w:kern w:val="0"/>
                  <w:szCs w:val="20"/>
                </w:rPr>
              </w:r>
              <w:r w:rsidR="008B3538" w:rsidRPr="000F3174">
                <w:rPr>
                  <w:rFonts w:eastAsiaTheme="minorHAnsi" w:cs="굴림"/>
                  <w:color w:val="000000"/>
                  <w:kern w:val="0"/>
                  <w:szCs w:val="20"/>
                </w:rPr>
                <w:fldChar w:fldCharType="separate"/>
              </w:r>
              <w:r w:rsidR="008B3538" w:rsidRPr="008B3538">
                <w:rPr>
                  <w:rFonts w:eastAsiaTheme="minorHAnsi" w:cs="굴림"/>
                  <w:noProof/>
                  <w:color w:val="000000"/>
                  <w:kern w:val="0"/>
                  <w:szCs w:val="20"/>
                  <w:vertAlign w:val="superscript"/>
                </w:rPr>
                <w:t>78</w:t>
              </w:r>
              <w:r w:rsidR="008B3538" w:rsidRPr="000F3174">
                <w:rPr>
                  <w:rFonts w:eastAsiaTheme="minorHAnsi" w:cs="굴림"/>
                  <w:color w:val="000000"/>
                  <w:kern w:val="0"/>
                  <w:szCs w:val="20"/>
                </w:rPr>
                <w:fldChar w:fldCharType="end"/>
              </w:r>
            </w:hyperlink>
          </w:p>
        </w:tc>
        <w:tc>
          <w:tcPr>
            <w:tcW w:w="907"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on RCT</w:t>
            </w:r>
          </w:p>
        </w:tc>
        <w:tc>
          <w:tcPr>
            <w:tcW w:w="1255"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europlasty</w:t>
            </w:r>
          </w:p>
        </w:tc>
        <w:tc>
          <w:tcPr>
            <w:tcW w:w="1164"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hint="eastAsia"/>
                <w:color w:val="000000"/>
                <w:kern w:val="0"/>
                <w:szCs w:val="20"/>
              </w:rPr>
              <w:t xml:space="preserve">　</w:t>
            </w:r>
          </w:p>
        </w:tc>
        <w:tc>
          <w:tcPr>
            <w:tcW w:w="1246"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NRS back, NRS leg, and ODI</w:t>
            </w:r>
          </w:p>
        </w:tc>
        <w:tc>
          <w:tcPr>
            <w:tcW w:w="1758" w:type="dxa"/>
            <w:tcBorders>
              <w:top w:val="nil"/>
              <w:left w:val="nil"/>
              <w:bottom w:val="single" w:sz="8" w:space="0" w:color="FFFFFF"/>
              <w:right w:val="single" w:sz="8" w:space="0" w:color="FFFFFF"/>
            </w:tcBorders>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2wks, 3 months</w:t>
            </w:r>
          </w:p>
        </w:tc>
        <w:tc>
          <w:tcPr>
            <w:tcW w:w="1718" w:type="dxa"/>
            <w:tcBorders>
              <w:top w:val="nil"/>
              <w:left w:val="nil"/>
              <w:bottom w:val="single" w:sz="8" w:space="0" w:color="FFFFFF"/>
              <w:right w:val="single" w:sz="8" w:space="0" w:color="FFFFFF"/>
            </w:tcBorders>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Cs w:val="20"/>
              </w:rPr>
            </w:pPr>
            <w:r w:rsidRPr="000F3174">
              <w:rPr>
                <w:rFonts w:eastAsiaTheme="minorHAnsi" w:cs="굴림"/>
                <w:color w:val="000000"/>
                <w:kern w:val="0"/>
                <w:szCs w:val="20"/>
              </w:rPr>
              <w:t>60-70% refractory to TFESI showed good outcomes</w:t>
            </w:r>
          </w:p>
        </w:tc>
      </w:tr>
    </w:tbl>
    <w:p w:rsidR="00D51766" w:rsidRPr="00215A4C" w:rsidRDefault="00D51766" w:rsidP="00D51766">
      <w:pPr>
        <w:pStyle w:val="a5"/>
        <w:wordWrap/>
        <w:rPr>
          <w:rFonts w:eastAsiaTheme="minorHAnsi"/>
          <w:szCs w:val="20"/>
        </w:rPr>
      </w:pPr>
    </w:p>
    <w:p w:rsidR="00D51766" w:rsidRPr="00215A4C" w:rsidRDefault="00D51766" w:rsidP="00D51766">
      <w:pPr>
        <w:pStyle w:val="a5"/>
        <w:wordWrap/>
        <w:rPr>
          <w:rFonts w:eastAsiaTheme="minorHAnsi"/>
          <w:szCs w:val="20"/>
        </w:rPr>
      </w:pPr>
      <w:proofErr w:type="gramStart"/>
      <w:r w:rsidRPr="00215A4C">
        <w:rPr>
          <w:rFonts w:eastAsiaTheme="minorHAnsi"/>
          <w:szCs w:val="20"/>
        </w:rPr>
        <w:t>TFESI :</w:t>
      </w:r>
      <w:proofErr w:type="gramEnd"/>
      <w:r w:rsidRPr="00215A4C">
        <w:rPr>
          <w:rFonts w:eastAsiaTheme="minorHAnsi"/>
          <w:szCs w:val="20"/>
        </w:rPr>
        <w:t xml:space="preserve"> transforaminal epidural steroid injection</w:t>
      </w:r>
    </w:p>
    <w:p w:rsidR="00D51766" w:rsidRPr="00215A4C" w:rsidRDefault="00D51766" w:rsidP="00D51766">
      <w:pPr>
        <w:pStyle w:val="a5"/>
        <w:wordWrap/>
        <w:rPr>
          <w:rFonts w:eastAsiaTheme="minorHAnsi"/>
          <w:szCs w:val="20"/>
        </w:rPr>
      </w:pPr>
      <w:proofErr w:type="gramStart"/>
      <w:r w:rsidRPr="00215A4C">
        <w:rPr>
          <w:rFonts w:eastAsiaTheme="minorHAnsi"/>
          <w:szCs w:val="20"/>
        </w:rPr>
        <w:t>VRS :</w:t>
      </w:r>
      <w:proofErr w:type="gramEnd"/>
      <w:r w:rsidRPr="00215A4C">
        <w:rPr>
          <w:rFonts w:eastAsiaTheme="minorHAnsi"/>
          <w:szCs w:val="20"/>
        </w:rPr>
        <w:t xml:space="preserve"> verbal rating scale</w:t>
      </w:r>
    </w:p>
    <w:p w:rsidR="00D51766" w:rsidRPr="00215A4C" w:rsidRDefault="00D51766" w:rsidP="00D51766">
      <w:pPr>
        <w:pStyle w:val="a5"/>
        <w:wordWrap/>
        <w:rPr>
          <w:rFonts w:eastAsiaTheme="minorHAnsi"/>
          <w:szCs w:val="20"/>
        </w:rPr>
      </w:pPr>
      <w:proofErr w:type="gramStart"/>
      <w:r w:rsidRPr="00215A4C">
        <w:rPr>
          <w:rFonts w:eastAsiaTheme="minorHAnsi"/>
          <w:szCs w:val="20"/>
        </w:rPr>
        <w:t>VAS :</w:t>
      </w:r>
      <w:proofErr w:type="gramEnd"/>
      <w:r w:rsidRPr="00215A4C">
        <w:rPr>
          <w:rFonts w:eastAsiaTheme="minorHAnsi"/>
          <w:szCs w:val="20"/>
        </w:rPr>
        <w:t xml:space="preserve"> visual analogue scale</w:t>
      </w:r>
    </w:p>
    <w:p w:rsidR="00D51766" w:rsidRPr="000F3174" w:rsidRDefault="00D51766" w:rsidP="00D51766">
      <w:pPr>
        <w:pStyle w:val="a5"/>
        <w:wordWrap/>
        <w:rPr>
          <w:rFonts w:eastAsiaTheme="minorHAnsi" w:cs="Utopia Std Caption"/>
          <w:color w:val="000000"/>
          <w:szCs w:val="20"/>
        </w:rPr>
      </w:pPr>
      <w:proofErr w:type="gramStart"/>
      <w:r w:rsidRPr="00215A4C">
        <w:rPr>
          <w:rFonts w:eastAsiaTheme="minorHAnsi"/>
          <w:szCs w:val="20"/>
        </w:rPr>
        <w:t>FRI :</w:t>
      </w:r>
      <w:proofErr w:type="gramEnd"/>
      <w:r w:rsidRPr="00215A4C">
        <w:rPr>
          <w:rFonts w:eastAsiaTheme="minorHAnsi"/>
          <w:szCs w:val="20"/>
        </w:rPr>
        <w:t xml:space="preserve"> </w:t>
      </w:r>
      <w:r w:rsidRPr="000F3174">
        <w:rPr>
          <w:rFonts w:eastAsiaTheme="minorHAnsi" w:cs="Utopia Std Caption"/>
          <w:color w:val="000000"/>
          <w:szCs w:val="20"/>
        </w:rPr>
        <w:t xml:space="preserve">functional rate index </w:t>
      </w:r>
    </w:p>
    <w:p w:rsidR="00D51766" w:rsidRPr="000F3174" w:rsidRDefault="00D51766" w:rsidP="00D51766">
      <w:pPr>
        <w:pStyle w:val="a5"/>
        <w:wordWrap/>
        <w:rPr>
          <w:rFonts w:eastAsiaTheme="minorHAnsi" w:cs="Utopia Std Caption"/>
          <w:color w:val="000000"/>
          <w:szCs w:val="20"/>
        </w:rPr>
      </w:pPr>
      <w:proofErr w:type="gramStart"/>
      <w:r w:rsidRPr="000F3174">
        <w:rPr>
          <w:rFonts w:eastAsiaTheme="minorHAnsi" w:cs="Utopia Std Caption"/>
          <w:color w:val="000000"/>
          <w:szCs w:val="20"/>
        </w:rPr>
        <w:t>NRS :</w:t>
      </w:r>
      <w:proofErr w:type="gramEnd"/>
      <w:r w:rsidRPr="000F3174">
        <w:rPr>
          <w:rFonts w:eastAsiaTheme="minorHAnsi" w:cs="Utopia Std Caption"/>
          <w:color w:val="000000"/>
          <w:szCs w:val="20"/>
        </w:rPr>
        <w:t xml:space="preserve"> numeric rating scale</w:t>
      </w:r>
    </w:p>
    <w:p w:rsidR="00D51766" w:rsidRPr="000F3174" w:rsidRDefault="00D51766" w:rsidP="00D51766">
      <w:pPr>
        <w:pStyle w:val="a5"/>
        <w:wordWrap/>
        <w:rPr>
          <w:rFonts w:eastAsiaTheme="minorHAnsi" w:cs="Utopia Std Caption"/>
          <w:color w:val="000000"/>
          <w:szCs w:val="20"/>
        </w:rPr>
      </w:pPr>
      <w:proofErr w:type="gramStart"/>
      <w:r w:rsidRPr="000F3174">
        <w:rPr>
          <w:rFonts w:eastAsiaTheme="minorHAnsi" w:cs="Utopia Std Caption"/>
          <w:color w:val="000000"/>
          <w:szCs w:val="20"/>
        </w:rPr>
        <w:t>ODI :</w:t>
      </w:r>
      <w:proofErr w:type="gramEnd"/>
      <w:r w:rsidRPr="000F3174">
        <w:rPr>
          <w:rFonts w:eastAsiaTheme="minorHAnsi" w:cs="Utopia Std Caption"/>
          <w:color w:val="000000"/>
          <w:szCs w:val="20"/>
        </w:rPr>
        <w:t xml:space="preserve"> oswestry disability index</w:t>
      </w:r>
    </w:p>
    <w:p w:rsidR="00D51766" w:rsidRPr="00215A4C" w:rsidRDefault="00D51766" w:rsidP="00D51766">
      <w:pPr>
        <w:pStyle w:val="a5"/>
        <w:wordWrap/>
        <w:rPr>
          <w:rFonts w:eastAsiaTheme="minorHAnsi"/>
          <w:szCs w:val="20"/>
        </w:rPr>
      </w:pPr>
    </w:p>
    <w:p w:rsidR="00D51766" w:rsidRPr="00215A4C" w:rsidRDefault="00D51766" w:rsidP="00D51766">
      <w:pPr>
        <w:pStyle w:val="a5"/>
        <w:wordWrap/>
        <w:rPr>
          <w:rFonts w:eastAsiaTheme="minorHAnsi"/>
          <w:szCs w:val="20"/>
        </w:rPr>
      </w:pPr>
      <w:r w:rsidRPr="00215A4C">
        <w:rPr>
          <w:rFonts w:eastAsiaTheme="minorHAnsi"/>
          <w:szCs w:val="20"/>
        </w:rPr>
        <w:br w:type="page"/>
      </w:r>
    </w:p>
    <w:p w:rsidR="00D51766" w:rsidRPr="00215A4C" w:rsidRDefault="00D51766" w:rsidP="00D51766">
      <w:pPr>
        <w:pStyle w:val="a5"/>
        <w:wordWrap/>
        <w:rPr>
          <w:rFonts w:eastAsiaTheme="minorHAnsi"/>
          <w:szCs w:val="20"/>
        </w:rPr>
      </w:pPr>
    </w:p>
    <w:p w:rsidR="0070671A" w:rsidRDefault="0070671A" w:rsidP="0070671A">
      <w:pPr>
        <w:pStyle w:val="a5"/>
        <w:wordWrap/>
        <w:rPr>
          <w:rFonts w:eastAsiaTheme="minorHAnsi"/>
          <w:b/>
          <w:sz w:val="22"/>
        </w:rPr>
      </w:pPr>
      <w:r w:rsidRPr="00DF33DE">
        <w:rPr>
          <w:rFonts w:eastAsiaTheme="minorHAnsi" w:hint="eastAsia"/>
          <w:b/>
          <w:sz w:val="22"/>
        </w:rPr>
        <w:t xml:space="preserve">3-3 기타 시술 </w:t>
      </w:r>
    </w:p>
    <w:p w:rsidR="006700ED" w:rsidRPr="00DF33DE" w:rsidRDefault="006700ED" w:rsidP="0070671A">
      <w:pPr>
        <w:pStyle w:val="a5"/>
        <w:wordWrap/>
        <w:rPr>
          <w:rFonts w:eastAsiaTheme="minorHAnsi"/>
          <w:b/>
          <w:sz w:val="22"/>
        </w:rPr>
      </w:pPr>
    </w:p>
    <w:p w:rsidR="0070671A" w:rsidRPr="0070671A" w:rsidRDefault="006C34E9" w:rsidP="0070671A">
      <w:pPr>
        <w:pStyle w:val="a5"/>
        <w:wordWrap/>
        <w:rPr>
          <w:rFonts w:eastAsiaTheme="minorHAnsi"/>
          <w:szCs w:val="20"/>
        </w:rPr>
      </w:pPr>
      <w:r>
        <w:rPr>
          <w:rFonts w:eastAsiaTheme="minorHAnsi" w:hint="eastAsia"/>
          <w:szCs w:val="20"/>
        </w:rPr>
        <w:t>7</w:t>
      </w:r>
      <w:r w:rsidR="0070671A" w:rsidRPr="0070671A">
        <w:rPr>
          <w:rFonts w:eastAsiaTheme="minorHAnsi"/>
          <w:szCs w:val="20"/>
        </w:rPr>
        <w:t>. 신경근성 통증을 동반한 추간판 탈출증 환자에서 후근신경절에 대한 박동성 고주파신경조절치료 (pulsed radiofrequency neuromodulation)는 임상적 효과(통증조절 또는 기능적향상)에 효과가 있으므로 권고할 수 있다.</w:t>
      </w:r>
    </w:p>
    <w:p w:rsidR="00D51766" w:rsidRPr="00215A4C" w:rsidRDefault="0070671A" w:rsidP="0070671A">
      <w:pPr>
        <w:pStyle w:val="a5"/>
        <w:wordWrap/>
        <w:rPr>
          <w:rFonts w:eastAsiaTheme="minorHAnsi"/>
          <w:szCs w:val="20"/>
        </w:rPr>
      </w:pPr>
      <w:r w:rsidRPr="0070671A">
        <w:rPr>
          <w:rFonts w:eastAsiaTheme="minorHAnsi"/>
          <w:szCs w:val="20"/>
        </w:rPr>
        <w:t>(증거수준 중간 (Moderate), 권고강도 약 (Weak))</w:t>
      </w:r>
    </w:p>
    <w:p w:rsidR="00D51766" w:rsidRPr="00215A4C" w:rsidRDefault="00D51766" w:rsidP="00D51766">
      <w:pPr>
        <w:pStyle w:val="a5"/>
        <w:wordWrap/>
        <w:rPr>
          <w:rFonts w:eastAsiaTheme="minorHAnsi"/>
          <w:szCs w:val="20"/>
        </w:rPr>
      </w:pPr>
    </w:p>
    <w:p w:rsidR="00D51766" w:rsidRPr="00215A4C" w:rsidRDefault="00D51766" w:rsidP="00D51766">
      <w:pPr>
        <w:pStyle w:val="a5"/>
        <w:wordWrap/>
        <w:rPr>
          <w:rFonts w:eastAsiaTheme="minorHAnsi"/>
          <w:szCs w:val="20"/>
        </w:rPr>
      </w:pPr>
    </w:p>
    <w:tbl>
      <w:tblPr>
        <w:tblW w:w="976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left w:w="99" w:type="dxa"/>
          <w:right w:w="99" w:type="dxa"/>
        </w:tblCellMar>
        <w:tblLook w:val="04A0" w:firstRow="1" w:lastRow="0" w:firstColumn="1" w:lastColumn="0" w:noHBand="0" w:noVBand="1"/>
      </w:tblPr>
      <w:tblGrid>
        <w:gridCol w:w="1180"/>
        <w:gridCol w:w="920"/>
        <w:gridCol w:w="1420"/>
        <w:gridCol w:w="1380"/>
        <w:gridCol w:w="1360"/>
        <w:gridCol w:w="1300"/>
        <w:gridCol w:w="2200"/>
      </w:tblGrid>
      <w:tr w:rsidR="00D51766" w:rsidRPr="00215A4C" w:rsidTr="00452F43">
        <w:trPr>
          <w:trHeight w:val="735"/>
        </w:trPr>
        <w:tc>
          <w:tcPr>
            <w:tcW w:w="1180" w:type="dxa"/>
            <w:shd w:val="clear" w:color="000000" w:fill="4472C4"/>
            <w:vAlign w:val="center"/>
            <w:hideMark/>
          </w:tcPr>
          <w:p w:rsidR="00D51766" w:rsidRPr="000F3174" w:rsidRDefault="00D51766" w:rsidP="00194210">
            <w:pPr>
              <w:widowControl/>
              <w:wordWrap/>
              <w:autoSpaceDE/>
              <w:autoSpaceDN/>
              <w:jc w:val="center"/>
              <w:rPr>
                <w:rFonts w:eastAsiaTheme="minorHAnsi" w:cs="Arial"/>
                <w:b/>
                <w:bCs/>
                <w:color w:val="FFFFFF"/>
                <w:kern w:val="0"/>
                <w:sz w:val="16"/>
                <w:szCs w:val="16"/>
              </w:rPr>
            </w:pPr>
            <w:r w:rsidRPr="000F3174">
              <w:rPr>
                <w:rFonts w:eastAsiaTheme="minorHAnsi" w:cs="Arial"/>
                <w:b/>
                <w:bCs/>
                <w:color w:val="FFFFFF"/>
                <w:kern w:val="0"/>
                <w:sz w:val="16"/>
                <w:szCs w:val="16"/>
              </w:rPr>
              <w:t>1st author</w:t>
            </w:r>
          </w:p>
        </w:tc>
        <w:tc>
          <w:tcPr>
            <w:tcW w:w="920" w:type="dxa"/>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Design</w:t>
            </w:r>
          </w:p>
        </w:tc>
        <w:tc>
          <w:tcPr>
            <w:tcW w:w="1420" w:type="dxa"/>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Intervention</w:t>
            </w:r>
          </w:p>
        </w:tc>
        <w:tc>
          <w:tcPr>
            <w:tcW w:w="1380" w:type="dxa"/>
            <w:shd w:val="clear" w:color="000000" w:fill="4472C4"/>
            <w:vAlign w:val="center"/>
            <w:hideMark/>
          </w:tcPr>
          <w:p w:rsidR="00D51766" w:rsidRPr="000F3174" w:rsidRDefault="00D51766" w:rsidP="00B500D7">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Compar</w:t>
            </w:r>
            <w:r w:rsidR="00B500D7">
              <w:rPr>
                <w:rFonts w:eastAsiaTheme="minorHAnsi" w:cs="굴림" w:hint="eastAsia"/>
                <w:b/>
                <w:bCs/>
                <w:color w:val="FFFFFF"/>
                <w:kern w:val="0"/>
                <w:sz w:val="16"/>
                <w:szCs w:val="16"/>
              </w:rPr>
              <w:t>ison</w:t>
            </w:r>
          </w:p>
        </w:tc>
        <w:tc>
          <w:tcPr>
            <w:tcW w:w="1360" w:type="dxa"/>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Evaluation tool</w:t>
            </w:r>
          </w:p>
        </w:tc>
        <w:tc>
          <w:tcPr>
            <w:tcW w:w="1300" w:type="dxa"/>
            <w:shd w:val="clear" w:color="000000" w:fill="4472C4"/>
            <w:vAlign w:val="center"/>
            <w:hideMark/>
          </w:tcPr>
          <w:p w:rsidR="00D51766" w:rsidRPr="000F3174" w:rsidRDefault="00D51766"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Follow up</w:t>
            </w:r>
          </w:p>
        </w:tc>
        <w:tc>
          <w:tcPr>
            <w:tcW w:w="2200" w:type="dxa"/>
            <w:shd w:val="clear" w:color="000000" w:fill="4472C4"/>
            <w:vAlign w:val="center"/>
            <w:hideMark/>
          </w:tcPr>
          <w:p w:rsidR="00D51766" w:rsidRPr="000F3174" w:rsidRDefault="00B500D7" w:rsidP="00194210">
            <w:pPr>
              <w:widowControl/>
              <w:wordWrap/>
              <w:autoSpaceDE/>
              <w:autoSpaceDN/>
              <w:jc w:val="center"/>
              <w:rPr>
                <w:rFonts w:eastAsiaTheme="minorHAnsi" w:cs="굴림"/>
                <w:b/>
                <w:bCs/>
                <w:color w:val="FFFFFF"/>
                <w:kern w:val="0"/>
                <w:sz w:val="16"/>
                <w:szCs w:val="16"/>
              </w:rPr>
            </w:pPr>
            <w:r w:rsidRPr="000F3174">
              <w:rPr>
                <w:rFonts w:eastAsiaTheme="minorHAnsi" w:cs="굴림"/>
                <w:b/>
                <w:bCs/>
                <w:color w:val="FFFFFF"/>
                <w:kern w:val="0"/>
                <w:sz w:val="16"/>
                <w:szCs w:val="16"/>
              </w:rPr>
              <w:t>Outcomes</w:t>
            </w:r>
          </w:p>
        </w:tc>
      </w:tr>
      <w:tr w:rsidR="00D51766" w:rsidRPr="00215A4C" w:rsidTr="00452F43">
        <w:trPr>
          <w:trHeight w:val="900"/>
        </w:trPr>
        <w:tc>
          <w:tcPr>
            <w:tcW w:w="1180" w:type="dxa"/>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Lee DG</w:t>
            </w:r>
            <w:hyperlink w:anchor="_ENREF_79" w:tooltip="Lee, 2016 #47" w:history="1">
              <w:r w:rsidR="008B3538" w:rsidRPr="000F3174">
                <w:rPr>
                  <w:rFonts w:eastAsiaTheme="minorHAnsi" w:cs="굴림"/>
                  <w:color w:val="000000"/>
                  <w:kern w:val="0"/>
                  <w:sz w:val="16"/>
                  <w:szCs w:val="16"/>
                </w:rPr>
                <w:fldChar w:fldCharType="begin"/>
              </w:r>
              <w:r w:rsidR="008B3538">
                <w:rPr>
                  <w:rFonts w:eastAsiaTheme="minorHAnsi" w:cs="굴림"/>
                  <w:color w:val="000000"/>
                  <w:kern w:val="0"/>
                  <w:sz w:val="16"/>
                  <w:szCs w:val="16"/>
                </w:rPr>
                <w:instrText xml:space="preserve"> ADDIN EN.CITE &lt;EndNote&gt;&lt;Cite&gt;&lt;Author&gt;Lee&lt;/Author&gt;&lt;Year&gt;2016&lt;/Year&gt;&lt;RecNum&gt;47&lt;/RecNum&gt;&lt;DisplayText&gt;&lt;style face="superscript"&gt;79&lt;/style&gt;&lt;/DisplayText&gt;&lt;record&gt;&lt;rec-number&gt;47&lt;/rec-number&gt;&lt;foreign-keys&gt;&lt;key app="EN" db-id="fd2a9z0f3eep0dex5zqvz9e2zsae9rf5fpfe"&gt;47&lt;/key&gt;&lt;/foreign-keys&gt;&lt;ref-type name="Journal Article"&gt;17&lt;/ref-type&gt;&lt;contributors&gt;&lt;authors&gt;&lt;author&gt;Lee, Dong Gyu&lt;/author&gt;&lt;author&gt;Ahn, Sang Ho&lt;/author&gt;&lt;author&gt;Lee, Jungwon&lt;/author&gt;&lt;/authors&gt;&lt;/contributors&gt;&lt;auth-address&gt;Department of Physical Medicine &amp;amp; Rehabilitation, Dongsan Medical Center, Keimyung University School of Medicine, Daegu, Korea.&amp;#xD;Department of Physical Medicine &amp;amp; Rehabilitation, Yeungnam University School of Medicine, Daegu, Korea. spineahn@ynu.ac.kr&lt;/auth-address&gt;&lt;titles&gt;&lt;title&gt;Comparative Effectivenesses of Pulsed Radiofrequency and Transforaminal Steroid Injection for Radicular Pain due to Disc Herniation: a Prospective Randomized Trial&lt;/title&gt;&lt;secondary-title&gt;J Korean Med Sci DE - 2016-06-29 KUID - 0063JKMS/2016.31.8.1324&lt;/secondary-title&gt;&lt;/titles&gt;&lt;periodical&gt;&lt;full-title&gt;J Korean Med Sci DE - 2016-06-29 KUID - 0063JKMS/2016.31.8.1324&lt;/full-title&gt;&lt;/periodical&gt;&lt;pages&gt;1324-1330&lt;/pages&gt;&lt;volume&gt;31&lt;/volume&gt;&lt;number&gt;8&lt;/number&gt;&lt;keywords&gt;&lt;keyword&gt;Pulsed Radiofrequency Treatment&lt;/keyword&gt;&lt;keyword&gt;Transforaminal Epidural Steroid Injection&lt;/keyword&gt;&lt;keyword&gt;Radicular Pain&lt;/keyword&gt;&lt;/keywords&gt;&lt;dates&gt;&lt;year&gt;2016&lt;/year&gt;&lt;pub-dates&gt;&lt;date&gt;Aug&lt;/date&gt;&lt;/pub-dates&gt;&lt;/dates&gt;&lt;isbn&gt;1011-8934&lt;/isbn&gt;&lt;work-type&gt;Original Article MH - Diagnosis-Related Groups MH - Follow-Up Studies MH - Ganglia, Spinal MH - Humans MH - Neck MH - Prospective Studies* MH - Pulsed Radiofrequency Treatment&lt;/work-type&gt;&lt;urls&gt;&lt;/urls&gt;&lt;electronic-resource-num&gt;10.3346/jkms.2016.31.8.1324&lt;/electronic-resource-num&gt;&lt;language&gt;EN&lt;/language&gt;&lt;/record&gt;&lt;/Cite&gt;&lt;/EndNote&gt;</w:instrText>
              </w:r>
              <w:r w:rsidR="008B3538" w:rsidRPr="000F3174">
                <w:rPr>
                  <w:rFonts w:eastAsiaTheme="minorHAnsi" w:cs="굴림"/>
                  <w:color w:val="000000"/>
                  <w:kern w:val="0"/>
                  <w:sz w:val="16"/>
                  <w:szCs w:val="16"/>
                </w:rPr>
                <w:fldChar w:fldCharType="separate"/>
              </w:r>
              <w:r w:rsidR="008B3538" w:rsidRPr="008B3538">
                <w:rPr>
                  <w:rFonts w:eastAsiaTheme="minorHAnsi" w:cs="굴림"/>
                  <w:noProof/>
                  <w:color w:val="000000"/>
                  <w:kern w:val="0"/>
                  <w:sz w:val="16"/>
                  <w:szCs w:val="16"/>
                  <w:vertAlign w:val="superscript"/>
                </w:rPr>
                <w:t>79</w:t>
              </w:r>
              <w:r w:rsidR="008B3538" w:rsidRPr="000F3174">
                <w:rPr>
                  <w:rFonts w:eastAsiaTheme="minorHAnsi" w:cs="굴림"/>
                  <w:color w:val="000000"/>
                  <w:kern w:val="0"/>
                  <w:sz w:val="16"/>
                  <w:szCs w:val="16"/>
                </w:rPr>
                <w:fldChar w:fldCharType="end"/>
              </w:r>
            </w:hyperlink>
          </w:p>
        </w:tc>
        <w:tc>
          <w:tcPr>
            <w:tcW w:w="92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RCT</w:t>
            </w:r>
          </w:p>
        </w:tc>
        <w:tc>
          <w:tcPr>
            <w:tcW w:w="142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PRF+TFESI</w:t>
            </w:r>
          </w:p>
        </w:tc>
        <w:tc>
          <w:tcPr>
            <w:tcW w:w="1380" w:type="dxa"/>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TFESI</w:t>
            </w:r>
          </w:p>
        </w:tc>
        <w:tc>
          <w:tcPr>
            <w:tcW w:w="136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VAS, ODI,</w:t>
            </w:r>
          </w:p>
        </w:tc>
        <w:tc>
          <w:tcPr>
            <w:tcW w:w="130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2,4,8,12 weeks</w:t>
            </w:r>
          </w:p>
        </w:tc>
        <w:tc>
          <w:tcPr>
            <w:tcW w:w="2200" w:type="dxa"/>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 xml:space="preserve">no significant difference between the PRF and TFESI </w:t>
            </w:r>
          </w:p>
        </w:tc>
      </w:tr>
      <w:tr w:rsidR="00D51766" w:rsidRPr="00215A4C" w:rsidTr="00452F43">
        <w:trPr>
          <w:trHeight w:val="900"/>
        </w:trPr>
        <w:tc>
          <w:tcPr>
            <w:tcW w:w="1180" w:type="dxa"/>
            <w:shd w:val="clear" w:color="000000" w:fill="D9E1F2"/>
            <w:noWrap/>
            <w:vAlign w:val="center"/>
            <w:hideMark/>
          </w:tcPr>
          <w:p w:rsidR="00D51766" w:rsidRPr="000F3174" w:rsidRDefault="00D51766" w:rsidP="008B3538">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Shanthanna H</w:t>
            </w:r>
            <w:hyperlink w:anchor="_ENREF_80" w:tooltip="Shanthanna, 2014 #48" w:history="1">
              <w:r w:rsidR="008B3538" w:rsidRPr="000F3174">
                <w:rPr>
                  <w:rFonts w:eastAsiaTheme="minorHAnsi" w:cs="굴림"/>
                  <w:color w:val="000000"/>
                  <w:kern w:val="0"/>
                  <w:sz w:val="16"/>
                  <w:szCs w:val="16"/>
                </w:rPr>
                <w:fldChar w:fldCharType="begin"/>
              </w:r>
              <w:r w:rsidR="008B3538">
                <w:rPr>
                  <w:rFonts w:eastAsiaTheme="minorHAnsi" w:cs="굴림"/>
                  <w:color w:val="000000"/>
                  <w:kern w:val="0"/>
                  <w:sz w:val="16"/>
                  <w:szCs w:val="16"/>
                </w:rPr>
                <w:instrText xml:space="preserve"> ADDIN EN.CITE &lt;EndNote&gt;&lt;Cite&gt;&lt;Author&gt;Shanthanna&lt;/Author&gt;&lt;Year&gt;2014&lt;/Year&gt;&lt;RecNum&gt;48&lt;/RecNum&gt;&lt;DisplayText&gt;&lt;style face="superscript"&gt;80&lt;/style&gt;&lt;/DisplayText&gt;&lt;record&gt;&lt;rec-number&gt;48&lt;/rec-number&gt;&lt;foreign-keys&gt;&lt;key app="EN" db-id="fd2a9z0f3eep0dex5zqvz9e2zsae9rf5fpfe"&gt;48&lt;/key&gt;&lt;/foreign-keys&gt;&lt;ref-type name="Electronic Article"&gt;43&lt;/ref-type&gt;&lt;contributors&gt;&lt;authors&gt;&lt;author&gt;Shanthanna, H.&lt;/author&gt;&lt;author&gt;Chan, P.&lt;/author&gt;&lt;author&gt;McChesney, J.&lt;/author&gt;&lt;author&gt;Thabane, L.&lt;/author&gt;&lt;author&gt;Paul, J.&lt;/author&gt;&lt;/authors&gt;&lt;/contributors&gt;&lt;titles&gt;&lt;title&gt;Pulsed radiofrequency treatment of the lumbar dorsal root ganglion in patients with chronic lumbar radicular pain: A randomized, placebo-controlled pilot study&lt;/title&gt;&lt;secondary-title&gt;Journal of pain research&lt;/secondary-title&gt;&lt;/titles&gt;&lt;periodical&gt;&lt;full-title&gt;Journal of pain research&lt;/full-title&gt;&lt;/periodical&gt;&lt;pages&gt;47-55&lt;/pages&gt;&lt;volume&gt;7&lt;/volume&gt;&lt;keywords&gt;&lt;keyword&gt;article&lt;/keyword&gt;&lt;keyword&gt;chronic lumbar radicular pain/th [Therapy]&lt;/keyword&gt;&lt;keyword&gt;chronic pain/th [Therapy]&lt;/keyword&gt;&lt;keyword&gt;clinical article&lt;/keyword&gt;&lt;keyword&gt;controlled study&lt;/keyword&gt;&lt;keyword&gt;disease duration&lt;/keyword&gt;&lt;keyword&gt;human&lt;/keyword&gt;&lt;keyword&gt;lumbar spine&lt;/keyword&gt;&lt;keyword&gt;Oswestry Disability Index&lt;/keyword&gt;&lt;keyword&gt;outcome assessment&lt;/keyword&gt;&lt;keyword&gt;pain assessment&lt;/keyword&gt;&lt;keyword&gt;patient safety&lt;/keyword&gt;&lt;keyword&gt;pilot study&lt;/keyword&gt;&lt;keyword&gt;pulsed radiofrequency treatment&lt;/keyword&gt;&lt;keyword&gt;radicular pain/th [Therapy]&lt;/keyword&gt;&lt;keyword&gt;randomized controlled trial&lt;/keyword&gt;&lt;keyword&gt;spinal ganglion&lt;/keyword&gt;&lt;keyword&gt;treatment duration&lt;/keyword&gt;&lt;keyword&gt;treatment response&lt;/keyword&gt;&lt;keyword&gt;visual analog scale&lt;/keyword&gt;&lt;keyword&gt;Sr-back&lt;/keyword&gt;&lt;/keywords&gt;&lt;dates&gt;&lt;year&gt;2014&lt;/year&gt;&lt;/dates&gt;&lt;accession-num&gt;CN-00979244&lt;/accession-num&gt;&lt;work-type&gt;Journal: Article&lt;/work-type&gt;&lt;urls&gt;&lt;related-urls&gt;&lt;url&gt;http://onlinelibrary.wiley.com/o/cochrane/clcentral/articles/244/CN-00979244/frame.html&lt;/url&gt;&lt;/related-urls&gt;&lt;/urls&gt;&lt;electronic-resource-num&gt;10.2147/JPR.S55749&lt;/electronic-resource-num&gt;&lt;/record&gt;&lt;/Cite&gt;&lt;/EndNote&gt;</w:instrText>
              </w:r>
              <w:r w:rsidR="008B3538" w:rsidRPr="000F3174">
                <w:rPr>
                  <w:rFonts w:eastAsiaTheme="minorHAnsi" w:cs="굴림"/>
                  <w:color w:val="000000"/>
                  <w:kern w:val="0"/>
                  <w:sz w:val="16"/>
                  <w:szCs w:val="16"/>
                </w:rPr>
                <w:fldChar w:fldCharType="separate"/>
              </w:r>
              <w:r w:rsidR="008B3538" w:rsidRPr="008B3538">
                <w:rPr>
                  <w:rFonts w:eastAsiaTheme="minorHAnsi" w:cs="굴림"/>
                  <w:noProof/>
                  <w:color w:val="000000"/>
                  <w:kern w:val="0"/>
                  <w:sz w:val="16"/>
                  <w:szCs w:val="16"/>
                  <w:vertAlign w:val="superscript"/>
                </w:rPr>
                <w:t>80</w:t>
              </w:r>
              <w:r w:rsidR="008B3538" w:rsidRPr="000F3174">
                <w:rPr>
                  <w:rFonts w:eastAsiaTheme="minorHAnsi" w:cs="굴림"/>
                  <w:color w:val="000000"/>
                  <w:kern w:val="0"/>
                  <w:sz w:val="16"/>
                  <w:szCs w:val="16"/>
                </w:rPr>
                <w:fldChar w:fldCharType="end"/>
              </w:r>
            </w:hyperlink>
          </w:p>
        </w:tc>
        <w:tc>
          <w:tcPr>
            <w:tcW w:w="920" w:type="dxa"/>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RCT</w:t>
            </w:r>
          </w:p>
        </w:tc>
        <w:tc>
          <w:tcPr>
            <w:tcW w:w="142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PRF</w:t>
            </w:r>
          </w:p>
        </w:tc>
        <w:tc>
          <w:tcPr>
            <w:tcW w:w="1380" w:type="dxa"/>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Needle insertion</w:t>
            </w:r>
          </w:p>
        </w:tc>
        <w:tc>
          <w:tcPr>
            <w:tcW w:w="136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VAS, ODI</w:t>
            </w:r>
          </w:p>
        </w:tc>
        <w:tc>
          <w:tcPr>
            <w:tcW w:w="1300" w:type="dxa"/>
            <w:shd w:val="clear" w:color="000000" w:fill="D9E1F2"/>
            <w:noWrap/>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1,3 months</w:t>
            </w:r>
          </w:p>
        </w:tc>
        <w:tc>
          <w:tcPr>
            <w:tcW w:w="2200" w:type="dxa"/>
            <w:shd w:val="clear" w:color="000000" w:fill="D9E1F2"/>
            <w:vAlign w:val="center"/>
            <w:hideMark/>
          </w:tcPr>
          <w:p w:rsidR="00D51766" w:rsidRPr="000F3174" w:rsidRDefault="00D51766" w:rsidP="00194210">
            <w:pPr>
              <w:widowControl/>
              <w:wordWrap/>
              <w:autoSpaceDE/>
              <w:autoSpaceDN/>
              <w:jc w:val="left"/>
              <w:rPr>
                <w:rFonts w:eastAsiaTheme="minorHAnsi" w:cs="굴림"/>
                <w:color w:val="000000"/>
                <w:kern w:val="0"/>
                <w:sz w:val="16"/>
                <w:szCs w:val="16"/>
              </w:rPr>
            </w:pPr>
            <w:r w:rsidRPr="000F3174">
              <w:rPr>
                <w:rFonts w:eastAsiaTheme="minorHAnsi" w:cs="굴림"/>
                <w:color w:val="000000"/>
                <w:kern w:val="0"/>
                <w:sz w:val="16"/>
                <w:szCs w:val="16"/>
              </w:rPr>
              <w:t>Six of 16 patients in the PRF group and three of 15 in the placebo group showed 50% decrease</w:t>
            </w:r>
          </w:p>
        </w:tc>
      </w:tr>
    </w:tbl>
    <w:p w:rsidR="00D51766" w:rsidRPr="00215A4C" w:rsidRDefault="00D51766" w:rsidP="00D51766">
      <w:pPr>
        <w:pStyle w:val="a5"/>
        <w:wordWrap/>
        <w:rPr>
          <w:rFonts w:eastAsiaTheme="minorHAnsi"/>
          <w:szCs w:val="20"/>
        </w:rPr>
      </w:pPr>
    </w:p>
    <w:p w:rsidR="00D51766" w:rsidRPr="00215A4C" w:rsidRDefault="00D51766" w:rsidP="00D51766">
      <w:pPr>
        <w:pStyle w:val="a5"/>
        <w:wordWrap/>
        <w:rPr>
          <w:rFonts w:eastAsiaTheme="minorHAnsi"/>
          <w:szCs w:val="20"/>
        </w:rPr>
      </w:pPr>
      <w:proofErr w:type="gramStart"/>
      <w:r w:rsidRPr="00215A4C">
        <w:rPr>
          <w:rFonts w:eastAsiaTheme="minorHAnsi"/>
          <w:szCs w:val="20"/>
        </w:rPr>
        <w:t>VAS :</w:t>
      </w:r>
      <w:proofErr w:type="gramEnd"/>
      <w:r w:rsidRPr="00215A4C">
        <w:rPr>
          <w:rFonts w:eastAsiaTheme="minorHAnsi"/>
          <w:szCs w:val="20"/>
        </w:rPr>
        <w:t xml:space="preserve"> visual analogue scale</w:t>
      </w:r>
    </w:p>
    <w:p w:rsidR="00D51766" w:rsidRPr="00215A4C" w:rsidRDefault="00D51766" w:rsidP="00D51766">
      <w:pPr>
        <w:pStyle w:val="a5"/>
        <w:wordWrap/>
        <w:rPr>
          <w:rFonts w:eastAsiaTheme="minorHAnsi"/>
          <w:szCs w:val="20"/>
        </w:rPr>
      </w:pPr>
      <w:proofErr w:type="gramStart"/>
      <w:r w:rsidRPr="00215A4C">
        <w:rPr>
          <w:rFonts w:eastAsiaTheme="minorHAnsi"/>
          <w:szCs w:val="20"/>
        </w:rPr>
        <w:t>ODI :</w:t>
      </w:r>
      <w:proofErr w:type="gramEnd"/>
      <w:r w:rsidRPr="00215A4C">
        <w:rPr>
          <w:rFonts w:eastAsiaTheme="minorHAnsi"/>
          <w:szCs w:val="20"/>
        </w:rPr>
        <w:t xml:space="preserve"> oswestry disability index</w:t>
      </w:r>
    </w:p>
    <w:p w:rsidR="00D51766" w:rsidRPr="00215A4C" w:rsidRDefault="00D51766" w:rsidP="00D51766">
      <w:pPr>
        <w:widowControl/>
        <w:wordWrap/>
        <w:autoSpaceDE/>
        <w:autoSpaceDN/>
        <w:jc w:val="left"/>
        <w:rPr>
          <w:rFonts w:eastAsiaTheme="minorHAnsi"/>
          <w:szCs w:val="20"/>
        </w:rPr>
      </w:pPr>
    </w:p>
    <w:p w:rsidR="00CC36E0" w:rsidRPr="000F3174" w:rsidRDefault="00CC36E0" w:rsidP="006C6D9C">
      <w:pPr>
        <w:rPr>
          <w:rFonts w:eastAsiaTheme="minorHAnsi"/>
        </w:rPr>
      </w:pPr>
    </w:p>
    <w:p w:rsidR="00CC36E0" w:rsidRPr="000F3174" w:rsidRDefault="00CC36E0" w:rsidP="006C6D9C">
      <w:pPr>
        <w:rPr>
          <w:rFonts w:eastAsiaTheme="minorHAnsi"/>
        </w:rPr>
      </w:pPr>
    </w:p>
    <w:sectPr w:rsidR="00CC36E0" w:rsidRPr="000F3174" w:rsidSect="00C917B8">
      <w:footerReference w:type="default" r:id="rId8"/>
      <w:pgSz w:w="11906" w:h="16838"/>
      <w:pgMar w:top="1701"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7ABE" w:rsidRDefault="00257ABE" w:rsidP="001526F1">
      <w:r>
        <w:separator/>
      </w:r>
    </w:p>
  </w:endnote>
  <w:endnote w:type="continuationSeparator" w:id="0">
    <w:p w:rsidR="00257ABE" w:rsidRDefault="00257ABE" w:rsidP="001526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돋움">
    <w:altName w:val="Dotum"/>
    <w:panose1 w:val="020B0600000101010101"/>
    <w:charset w:val="81"/>
    <w:family w:val="modern"/>
    <w:pitch w:val="variable"/>
    <w:sig w:usb0="B00002AF" w:usb1="69D77CFB" w:usb2="00000030" w:usb3="00000000" w:csb0="0008009F" w:csb1="00000000"/>
  </w:font>
  <w:font w:name="함초롬바탕">
    <w:altName w:val="Arial Unicode MS"/>
    <w:panose1 w:val="02030604000101010101"/>
    <w:charset w:val="81"/>
    <w:family w:val="roman"/>
    <w:pitch w:val="variable"/>
    <w:sig w:usb0="F7002EFF" w:usb1="19DFFFFF" w:usb2="001BFDD7" w:usb3="00000000" w:csb0="001F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topia Std Caption">
    <w:altName w:val="Utopia Std Caption"/>
    <w:panose1 w:val="00000000000000000000"/>
    <w:charset w:val="81"/>
    <w:family w:val="roman"/>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686071"/>
      <w:docPartObj>
        <w:docPartGallery w:val="Page Numbers (Bottom of Page)"/>
        <w:docPartUnique/>
      </w:docPartObj>
    </w:sdtPr>
    <w:sdtEndPr/>
    <w:sdtContent>
      <w:p w:rsidR="006267A7" w:rsidRDefault="006267A7">
        <w:pPr>
          <w:pStyle w:val="a4"/>
          <w:jc w:val="center"/>
        </w:pPr>
        <w:r>
          <w:fldChar w:fldCharType="begin"/>
        </w:r>
        <w:r>
          <w:instrText xml:space="preserve"> PAGE   \* MERGEFORMAT </w:instrText>
        </w:r>
        <w:r>
          <w:fldChar w:fldCharType="separate"/>
        </w:r>
        <w:r w:rsidR="00D74541" w:rsidRPr="00D74541">
          <w:rPr>
            <w:noProof/>
            <w:lang w:val="ko-KR"/>
          </w:rPr>
          <w:t>68</w:t>
        </w:r>
        <w:r>
          <w:rPr>
            <w:noProof/>
            <w:lang w:val="ko-KR"/>
          </w:rPr>
          <w:fldChar w:fldCharType="end"/>
        </w:r>
      </w:p>
    </w:sdtContent>
  </w:sdt>
  <w:p w:rsidR="006267A7" w:rsidRDefault="006267A7">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7ABE" w:rsidRDefault="00257ABE" w:rsidP="001526F1">
      <w:r>
        <w:separator/>
      </w:r>
    </w:p>
  </w:footnote>
  <w:footnote w:type="continuationSeparator" w:id="0">
    <w:p w:rsidR="00257ABE" w:rsidRDefault="00257ABE" w:rsidP="001526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E1672"/>
    <w:multiLevelType w:val="hybridMultilevel"/>
    <w:tmpl w:val="15049046"/>
    <w:lvl w:ilvl="0" w:tplc="249A87C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9303197"/>
    <w:multiLevelType w:val="multilevel"/>
    <w:tmpl w:val="B2CAA20E"/>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15631A08"/>
    <w:multiLevelType w:val="multilevel"/>
    <w:tmpl w:val="B2CAA20E"/>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714B262A"/>
    <w:multiLevelType w:val="hybridMultilevel"/>
    <w:tmpl w:val="91806848"/>
    <w:lvl w:ilvl="0" w:tplc="EDD4842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77C22CEF"/>
    <w:multiLevelType w:val="hybridMultilevel"/>
    <w:tmpl w:val="E7C058DE"/>
    <w:lvl w:ilvl="0" w:tplc="B964D84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79933C92"/>
    <w:multiLevelType w:val="multilevel"/>
    <w:tmpl w:val="B2CAA20E"/>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79B6163B"/>
    <w:multiLevelType w:val="hybridMultilevel"/>
    <w:tmpl w:val="60C2658C"/>
    <w:lvl w:ilvl="0" w:tplc="5CC4236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7DEB6DB4"/>
    <w:multiLevelType w:val="multilevel"/>
    <w:tmpl w:val="B2CAA20E"/>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num>
  <w:num w:numId="2">
    <w:abstractNumId w:val="4"/>
  </w:num>
  <w:num w:numId="3">
    <w:abstractNumId w:val="6"/>
  </w:num>
  <w:num w:numId="4">
    <w:abstractNumId w:val="3"/>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proofState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2a9z0f3eep0dex5zqvz9e2zsae9rf5fpfe&quot;&gt;CPG&lt;record-ids&gt;&lt;item&gt;2&lt;/item&gt;&lt;item&gt;3&lt;/item&gt;&lt;item&gt;9&lt;/item&gt;&lt;item&gt;10&lt;/item&gt;&lt;item&gt;15&lt;/item&gt;&lt;item&gt;16&lt;/item&gt;&lt;item&gt;18&lt;/item&gt;&lt;item&gt;19&lt;/item&gt;&lt;item&gt;20&lt;/item&gt;&lt;item&gt;21&lt;/item&gt;&lt;item&gt;25&lt;/item&gt;&lt;item&gt;26&lt;/item&gt;&lt;item&gt;27&lt;/item&gt;&lt;item&gt;29&lt;/item&gt;&lt;item&gt;30&lt;/item&gt;&lt;item&gt;31&lt;/item&gt;&lt;item&gt;32&lt;/item&gt;&lt;item&gt;33&lt;/item&gt;&lt;item&gt;34&lt;/item&gt;&lt;item&gt;35&lt;/item&gt;&lt;item&gt;36&lt;/item&gt;&lt;item&gt;37&lt;/item&gt;&lt;item&gt;40&lt;/item&gt;&lt;item&gt;41&lt;/item&gt;&lt;item&gt;42&lt;/item&gt;&lt;item&gt;43&lt;/item&gt;&lt;item&gt;44&lt;/item&gt;&lt;item&gt;45&lt;/item&gt;&lt;item&gt;47&lt;/item&gt;&lt;item&gt;48&lt;/item&gt;&lt;item&gt;94&lt;/item&gt;&lt;item&gt;106&lt;/item&gt;&lt;item&gt;107&lt;/item&gt;&lt;item&gt;108&lt;/item&gt;&lt;item&gt;110&lt;/item&gt;&lt;item&gt;111&lt;/item&gt;&lt;item&gt;112&lt;/item&gt;&lt;item&gt;115&lt;/item&gt;&lt;item&gt;117&lt;/item&gt;&lt;item&gt;120&lt;/item&gt;&lt;item&gt;121&lt;/item&gt;&lt;item&gt;125&lt;/item&gt;&lt;item&gt;126&lt;/item&gt;&lt;item&gt;127&lt;/item&gt;&lt;item&gt;128&lt;/item&gt;&lt;item&gt;153&lt;/item&gt;&lt;item&gt;158&lt;/item&gt;&lt;item&gt;159&lt;/item&gt;&lt;item&gt;160&lt;/item&gt;&lt;item&gt;161&lt;/item&gt;&lt;item&gt;163&lt;/item&gt;&lt;item&gt;164&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record-ids&gt;&lt;/item&gt;&lt;/Libraries&gt;"/>
  </w:docVars>
  <w:rsids>
    <w:rsidRoot w:val="00FB362E"/>
    <w:rsid w:val="00002DBD"/>
    <w:rsid w:val="000079C8"/>
    <w:rsid w:val="00010EFF"/>
    <w:rsid w:val="00015875"/>
    <w:rsid w:val="000158A1"/>
    <w:rsid w:val="0001619D"/>
    <w:rsid w:val="000166DB"/>
    <w:rsid w:val="00016C39"/>
    <w:rsid w:val="0001715C"/>
    <w:rsid w:val="00017E92"/>
    <w:rsid w:val="000212E0"/>
    <w:rsid w:val="00021D43"/>
    <w:rsid w:val="000230BE"/>
    <w:rsid w:val="0002469E"/>
    <w:rsid w:val="00024D26"/>
    <w:rsid w:val="00027443"/>
    <w:rsid w:val="00027BEF"/>
    <w:rsid w:val="00031989"/>
    <w:rsid w:val="00032926"/>
    <w:rsid w:val="00034CBC"/>
    <w:rsid w:val="0003599C"/>
    <w:rsid w:val="0003755E"/>
    <w:rsid w:val="0004183A"/>
    <w:rsid w:val="000420A9"/>
    <w:rsid w:val="000434CF"/>
    <w:rsid w:val="000452DA"/>
    <w:rsid w:val="00046704"/>
    <w:rsid w:val="00052BEC"/>
    <w:rsid w:val="00053819"/>
    <w:rsid w:val="00053E29"/>
    <w:rsid w:val="000600BF"/>
    <w:rsid w:val="00060F82"/>
    <w:rsid w:val="00061924"/>
    <w:rsid w:val="000623C2"/>
    <w:rsid w:val="00062BD7"/>
    <w:rsid w:val="000665EF"/>
    <w:rsid w:val="00066E83"/>
    <w:rsid w:val="00066FE3"/>
    <w:rsid w:val="00072873"/>
    <w:rsid w:val="00081234"/>
    <w:rsid w:val="00081321"/>
    <w:rsid w:val="00083540"/>
    <w:rsid w:val="00084B62"/>
    <w:rsid w:val="00091854"/>
    <w:rsid w:val="00096011"/>
    <w:rsid w:val="000960ED"/>
    <w:rsid w:val="000A0AB3"/>
    <w:rsid w:val="000A25E3"/>
    <w:rsid w:val="000A3FB1"/>
    <w:rsid w:val="000A4CA4"/>
    <w:rsid w:val="000A6031"/>
    <w:rsid w:val="000B1B89"/>
    <w:rsid w:val="000B2539"/>
    <w:rsid w:val="000B4845"/>
    <w:rsid w:val="000C354B"/>
    <w:rsid w:val="000C3F61"/>
    <w:rsid w:val="000C5C04"/>
    <w:rsid w:val="000D0875"/>
    <w:rsid w:val="000D1804"/>
    <w:rsid w:val="000D2528"/>
    <w:rsid w:val="000D348D"/>
    <w:rsid w:val="000D46BB"/>
    <w:rsid w:val="000D6AA0"/>
    <w:rsid w:val="000E5149"/>
    <w:rsid w:val="000E5EB7"/>
    <w:rsid w:val="000F2811"/>
    <w:rsid w:val="000F3043"/>
    <w:rsid w:val="000F3174"/>
    <w:rsid w:val="000F3C16"/>
    <w:rsid w:val="000F4D3C"/>
    <w:rsid w:val="000F607D"/>
    <w:rsid w:val="00102152"/>
    <w:rsid w:val="00102ECA"/>
    <w:rsid w:val="00103329"/>
    <w:rsid w:val="001045A3"/>
    <w:rsid w:val="0010786B"/>
    <w:rsid w:val="00110815"/>
    <w:rsid w:val="001116B0"/>
    <w:rsid w:val="00112187"/>
    <w:rsid w:val="00114092"/>
    <w:rsid w:val="00115035"/>
    <w:rsid w:val="00117831"/>
    <w:rsid w:val="00122C0E"/>
    <w:rsid w:val="0012437E"/>
    <w:rsid w:val="00124BFB"/>
    <w:rsid w:val="001251D0"/>
    <w:rsid w:val="001256B6"/>
    <w:rsid w:val="0014027C"/>
    <w:rsid w:val="001409F8"/>
    <w:rsid w:val="00141E79"/>
    <w:rsid w:val="00144498"/>
    <w:rsid w:val="001448BD"/>
    <w:rsid w:val="0014555A"/>
    <w:rsid w:val="00146F01"/>
    <w:rsid w:val="001471E2"/>
    <w:rsid w:val="00147505"/>
    <w:rsid w:val="00147E83"/>
    <w:rsid w:val="00151588"/>
    <w:rsid w:val="001526F1"/>
    <w:rsid w:val="00153486"/>
    <w:rsid w:val="001541C1"/>
    <w:rsid w:val="001544DC"/>
    <w:rsid w:val="00155829"/>
    <w:rsid w:val="001571D0"/>
    <w:rsid w:val="001575D3"/>
    <w:rsid w:val="001608C5"/>
    <w:rsid w:val="00161B4B"/>
    <w:rsid w:val="00163ACD"/>
    <w:rsid w:val="00165C50"/>
    <w:rsid w:val="00167548"/>
    <w:rsid w:val="00170640"/>
    <w:rsid w:val="001733B4"/>
    <w:rsid w:val="00173BF8"/>
    <w:rsid w:val="001744B8"/>
    <w:rsid w:val="00175A0C"/>
    <w:rsid w:val="00182543"/>
    <w:rsid w:val="00184A37"/>
    <w:rsid w:val="00190286"/>
    <w:rsid w:val="00193448"/>
    <w:rsid w:val="00194210"/>
    <w:rsid w:val="00194CA1"/>
    <w:rsid w:val="00195533"/>
    <w:rsid w:val="001957EE"/>
    <w:rsid w:val="001979A9"/>
    <w:rsid w:val="00197ED9"/>
    <w:rsid w:val="001A0576"/>
    <w:rsid w:val="001A3A5A"/>
    <w:rsid w:val="001A3D0B"/>
    <w:rsid w:val="001A4B0E"/>
    <w:rsid w:val="001A764E"/>
    <w:rsid w:val="001B2BF4"/>
    <w:rsid w:val="001B7608"/>
    <w:rsid w:val="001C0AF4"/>
    <w:rsid w:val="001C51FF"/>
    <w:rsid w:val="001C559E"/>
    <w:rsid w:val="001C64DE"/>
    <w:rsid w:val="001D201A"/>
    <w:rsid w:val="001D30C6"/>
    <w:rsid w:val="001D6ED7"/>
    <w:rsid w:val="001E285E"/>
    <w:rsid w:val="001E4B51"/>
    <w:rsid w:val="001E4DCB"/>
    <w:rsid w:val="001E6418"/>
    <w:rsid w:val="001E69AD"/>
    <w:rsid w:val="001E6B95"/>
    <w:rsid w:val="001F006C"/>
    <w:rsid w:val="001F020C"/>
    <w:rsid w:val="001F2B13"/>
    <w:rsid w:val="001F2D46"/>
    <w:rsid w:val="001F304E"/>
    <w:rsid w:val="001F4C42"/>
    <w:rsid w:val="001F508F"/>
    <w:rsid w:val="001F5E00"/>
    <w:rsid w:val="001F5E18"/>
    <w:rsid w:val="002029D6"/>
    <w:rsid w:val="002052A0"/>
    <w:rsid w:val="00211CEC"/>
    <w:rsid w:val="002129B2"/>
    <w:rsid w:val="00215A4C"/>
    <w:rsid w:val="002208D2"/>
    <w:rsid w:val="00222AA1"/>
    <w:rsid w:val="0023255A"/>
    <w:rsid w:val="002327D2"/>
    <w:rsid w:val="002342E6"/>
    <w:rsid w:val="00234EFC"/>
    <w:rsid w:val="002363D3"/>
    <w:rsid w:val="0023672A"/>
    <w:rsid w:val="00237F53"/>
    <w:rsid w:val="002404F9"/>
    <w:rsid w:val="00240FAF"/>
    <w:rsid w:val="00246256"/>
    <w:rsid w:val="00246C52"/>
    <w:rsid w:val="002476DB"/>
    <w:rsid w:val="0024795B"/>
    <w:rsid w:val="002519DE"/>
    <w:rsid w:val="002528D5"/>
    <w:rsid w:val="00252AD3"/>
    <w:rsid w:val="002541FF"/>
    <w:rsid w:val="0025757F"/>
    <w:rsid w:val="00257ABE"/>
    <w:rsid w:val="00257EAD"/>
    <w:rsid w:val="00261DCD"/>
    <w:rsid w:val="00261FA9"/>
    <w:rsid w:val="00262E56"/>
    <w:rsid w:val="00265902"/>
    <w:rsid w:val="002659C5"/>
    <w:rsid w:val="00270122"/>
    <w:rsid w:val="002728FE"/>
    <w:rsid w:val="0028119E"/>
    <w:rsid w:val="002838CB"/>
    <w:rsid w:val="002847B1"/>
    <w:rsid w:val="00287DFB"/>
    <w:rsid w:val="00290A11"/>
    <w:rsid w:val="002926C7"/>
    <w:rsid w:val="00293EBB"/>
    <w:rsid w:val="00294992"/>
    <w:rsid w:val="00296E22"/>
    <w:rsid w:val="00297F29"/>
    <w:rsid w:val="002A07D3"/>
    <w:rsid w:val="002A18B0"/>
    <w:rsid w:val="002B4973"/>
    <w:rsid w:val="002C2D68"/>
    <w:rsid w:val="002C347D"/>
    <w:rsid w:val="002C371C"/>
    <w:rsid w:val="002C4922"/>
    <w:rsid w:val="002C5286"/>
    <w:rsid w:val="002C7DAD"/>
    <w:rsid w:val="002D1241"/>
    <w:rsid w:val="002D3043"/>
    <w:rsid w:val="002D495F"/>
    <w:rsid w:val="002D7A47"/>
    <w:rsid w:val="002E0531"/>
    <w:rsid w:val="002E123E"/>
    <w:rsid w:val="002E1C5C"/>
    <w:rsid w:val="002E5B80"/>
    <w:rsid w:val="002E73B4"/>
    <w:rsid w:val="002E7A8C"/>
    <w:rsid w:val="002E7F50"/>
    <w:rsid w:val="002F40F5"/>
    <w:rsid w:val="002F4A5F"/>
    <w:rsid w:val="002F5F57"/>
    <w:rsid w:val="002F69A9"/>
    <w:rsid w:val="002F748F"/>
    <w:rsid w:val="002F7708"/>
    <w:rsid w:val="00300423"/>
    <w:rsid w:val="00302BA7"/>
    <w:rsid w:val="00305080"/>
    <w:rsid w:val="003077D2"/>
    <w:rsid w:val="00307843"/>
    <w:rsid w:val="003101E8"/>
    <w:rsid w:val="00312579"/>
    <w:rsid w:val="003154F7"/>
    <w:rsid w:val="0031718A"/>
    <w:rsid w:val="00323D43"/>
    <w:rsid w:val="0032606B"/>
    <w:rsid w:val="00326875"/>
    <w:rsid w:val="003319A6"/>
    <w:rsid w:val="003416D9"/>
    <w:rsid w:val="0034326D"/>
    <w:rsid w:val="0034380B"/>
    <w:rsid w:val="003463F3"/>
    <w:rsid w:val="00351121"/>
    <w:rsid w:val="0035320F"/>
    <w:rsid w:val="00356FB3"/>
    <w:rsid w:val="003622C9"/>
    <w:rsid w:val="00362505"/>
    <w:rsid w:val="00363F2B"/>
    <w:rsid w:val="0036787D"/>
    <w:rsid w:val="00367BF4"/>
    <w:rsid w:val="003729EF"/>
    <w:rsid w:val="00372C0A"/>
    <w:rsid w:val="00372E33"/>
    <w:rsid w:val="003731BE"/>
    <w:rsid w:val="003777D2"/>
    <w:rsid w:val="003803AF"/>
    <w:rsid w:val="00380EB1"/>
    <w:rsid w:val="00381B97"/>
    <w:rsid w:val="0038297A"/>
    <w:rsid w:val="00383774"/>
    <w:rsid w:val="00385255"/>
    <w:rsid w:val="00386757"/>
    <w:rsid w:val="00387EC4"/>
    <w:rsid w:val="00391537"/>
    <w:rsid w:val="00391616"/>
    <w:rsid w:val="00393522"/>
    <w:rsid w:val="0039513A"/>
    <w:rsid w:val="00397C77"/>
    <w:rsid w:val="003A6A88"/>
    <w:rsid w:val="003A7024"/>
    <w:rsid w:val="003A74C7"/>
    <w:rsid w:val="003B42F9"/>
    <w:rsid w:val="003B7D13"/>
    <w:rsid w:val="003C3A1E"/>
    <w:rsid w:val="003C45DD"/>
    <w:rsid w:val="003C55B0"/>
    <w:rsid w:val="003D2B96"/>
    <w:rsid w:val="003D3D3C"/>
    <w:rsid w:val="003D573F"/>
    <w:rsid w:val="003E0480"/>
    <w:rsid w:val="003E0AB2"/>
    <w:rsid w:val="003E155C"/>
    <w:rsid w:val="003E6F14"/>
    <w:rsid w:val="003E7C71"/>
    <w:rsid w:val="003F5F00"/>
    <w:rsid w:val="003F6A07"/>
    <w:rsid w:val="00400B45"/>
    <w:rsid w:val="0040201E"/>
    <w:rsid w:val="004038ED"/>
    <w:rsid w:val="00404124"/>
    <w:rsid w:val="004048BB"/>
    <w:rsid w:val="004114D0"/>
    <w:rsid w:val="0041397B"/>
    <w:rsid w:val="00414DD9"/>
    <w:rsid w:val="00417584"/>
    <w:rsid w:val="00420D2E"/>
    <w:rsid w:val="004257AA"/>
    <w:rsid w:val="004335A2"/>
    <w:rsid w:val="00433FC5"/>
    <w:rsid w:val="004404F4"/>
    <w:rsid w:val="00443467"/>
    <w:rsid w:val="004464FC"/>
    <w:rsid w:val="00452F43"/>
    <w:rsid w:val="00452FF5"/>
    <w:rsid w:val="004534E8"/>
    <w:rsid w:val="00453F43"/>
    <w:rsid w:val="00455728"/>
    <w:rsid w:val="00457890"/>
    <w:rsid w:val="0046323F"/>
    <w:rsid w:val="004633B0"/>
    <w:rsid w:val="00466420"/>
    <w:rsid w:val="004669EF"/>
    <w:rsid w:val="00472D2E"/>
    <w:rsid w:val="0047486E"/>
    <w:rsid w:val="004749A1"/>
    <w:rsid w:val="00474F6A"/>
    <w:rsid w:val="00484CF6"/>
    <w:rsid w:val="00486FC8"/>
    <w:rsid w:val="00487B3E"/>
    <w:rsid w:val="004900A4"/>
    <w:rsid w:val="00490797"/>
    <w:rsid w:val="0049440B"/>
    <w:rsid w:val="004A1CD8"/>
    <w:rsid w:val="004A3907"/>
    <w:rsid w:val="004A522B"/>
    <w:rsid w:val="004A58B4"/>
    <w:rsid w:val="004B1EB9"/>
    <w:rsid w:val="004B25CD"/>
    <w:rsid w:val="004B49F5"/>
    <w:rsid w:val="004B4E79"/>
    <w:rsid w:val="004C0392"/>
    <w:rsid w:val="004C0D61"/>
    <w:rsid w:val="004C60D1"/>
    <w:rsid w:val="004C708E"/>
    <w:rsid w:val="004D01FC"/>
    <w:rsid w:val="004D15DE"/>
    <w:rsid w:val="004D2B32"/>
    <w:rsid w:val="004E2E52"/>
    <w:rsid w:val="004E5165"/>
    <w:rsid w:val="004E585F"/>
    <w:rsid w:val="004F020D"/>
    <w:rsid w:val="004F318D"/>
    <w:rsid w:val="004F3929"/>
    <w:rsid w:val="004F4251"/>
    <w:rsid w:val="004F4F50"/>
    <w:rsid w:val="004F5A38"/>
    <w:rsid w:val="004F5BD3"/>
    <w:rsid w:val="004F6423"/>
    <w:rsid w:val="0050246D"/>
    <w:rsid w:val="00503E2B"/>
    <w:rsid w:val="00510864"/>
    <w:rsid w:val="005113DE"/>
    <w:rsid w:val="00515BCA"/>
    <w:rsid w:val="005176B0"/>
    <w:rsid w:val="00520FDA"/>
    <w:rsid w:val="0052170F"/>
    <w:rsid w:val="00522F60"/>
    <w:rsid w:val="005264D6"/>
    <w:rsid w:val="005278C8"/>
    <w:rsid w:val="005324B1"/>
    <w:rsid w:val="00534A70"/>
    <w:rsid w:val="00535A2C"/>
    <w:rsid w:val="00537030"/>
    <w:rsid w:val="00537129"/>
    <w:rsid w:val="00540146"/>
    <w:rsid w:val="005416CC"/>
    <w:rsid w:val="00541896"/>
    <w:rsid w:val="005436BC"/>
    <w:rsid w:val="00546004"/>
    <w:rsid w:val="005508C5"/>
    <w:rsid w:val="00551063"/>
    <w:rsid w:val="00551D01"/>
    <w:rsid w:val="00552678"/>
    <w:rsid w:val="00553CB0"/>
    <w:rsid w:val="00553DB8"/>
    <w:rsid w:val="00554949"/>
    <w:rsid w:val="005563EB"/>
    <w:rsid w:val="00556A03"/>
    <w:rsid w:val="00557C08"/>
    <w:rsid w:val="005606AE"/>
    <w:rsid w:val="00561B67"/>
    <w:rsid w:val="005644CC"/>
    <w:rsid w:val="005658FD"/>
    <w:rsid w:val="00567075"/>
    <w:rsid w:val="00567D9D"/>
    <w:rsid w:val="005716F0"/>
    <w:rsid w:val="00571F9A"/>
    <w:rsid w:val="0057276A"/>
    <w:rsid w:val="0057313E"/>
    <w:rsid w:val="0057385B"/>
    <w:rsid w:val="0057388D"/>
    <w:rsid w:val="00575D47"/>
    <w:rsid w:val="0057708F"/>
    <w:rsid w:val="00577DF3"/>
    <w:rsid w:val="00580CDE"/>
    <w:rsid w:val="00581B20"/>
    <w:rsid w:val="0058242F"/>
    <w:rsid w:val="00582541"/>
    <w:rsid w:val="00584D18"/>
    <w:rsid w:val="00584F5F"/>
    <w:rsid w:val="00585E47"/>
    <w:rsid w:val="00590A7D"/>
    <w:rsid w:val="00590ACE"/>
    <w:rsid w:val="00591752"/>
    <w:rsid w:val="00594390"/>
    <w:rsid w:val="00595B22"/>
    <w:rsid w:val="005A6080"/>
    <w:rsid w:val="005A6A48"/>
    <w:rsid w:val="005A716A"/>
    <w:rsid w:val="005B29B6"/>
    <w:rsid w:val="005B2F9A"/>
    <w:rsid w:val="005B47E5"/>
    <w:rsid w:val="005C2A8B"/>
    <w:rsid w:val="005C77F2"/>
    <w:rsid w:val="005C7AEA"/>
    <w:rsid w:val="005D0BC3"/>
    <w:rsid w:val="005E003F"/>
    <w:rsid w:val="005E29B4"/>
    <w:rsid w:val="005E3AD4"/>
    <w:rsid w:val="005E4478"/>
    <w:rsid w:val="005E624C"/>
    <w:rsid w:val="005F25A4"/>
    <w:rsid w:val="005F2B97"/>
    <w:rsid w:val="005F4686"/>
    <w:rsid w:val="005F5A9E"/>
    <w:rsid w:val="0060432E"/>
    <w:rsid w:val="00607F89"/>
    <w:rsid w:val="00612233"/>
    <w:rsid w:val="00616E81"/>
    <w:rsid w:val="006175A2"/>
    <w:rsid w:val="00617A41"/>
    <w:rsid w:val="00621B92"/>
    <w:rsid w:val="00624334"/>
    <w:rsid w:val="0062483D"/>
    <w:rsid w:val="00626712"/>
    <w:rsid w:val="006267A7"/>
    <w:rsid w:val="006267B9"/>
    <w:rsid w:val="00634672"/>
    <w:rsid w:val="00634B8A"/>
    <w:rsid w:val="00635E19"/>
    <w:rsid w:val="00637043"/>
    <w:rsid w:val="00641345"/>
    <w:rsid w:val="00643E60"/>
    <w:rsid w:val="00644ED0"/>
    <w:rsid w:val="00644F25"/>
    <w:rsid w:val="00645B31"/>
    <w:rsid w:val="00646094"/>
    <w:rsid w:val="00647C93"/>
    <w:rsid w:val="006513F2"/>
    <w:rsid w:val="00657893"/>
    <w:rsid w:val="0066062A"/>
    <w:rsid w:val="0066179B"/>
    <w:rsid w:val="006618A4"/>
    <w:rsid w:val="00665A0D"/>
    <w:rsid w:val="00667D8B"/>
    <w:rsid w:val="006700ED"/>
    <w:rsid w:val="00672058"/>
    <w:rsid w:val="006727D6"/>
    <w:rsid w:val="00672D46"/>
    <w:rsid w:val="0067435A"/>
    <w:rsid w:val="0067732D"/>
    <w:rsid w:val="006828C2"/>
    <w:rsid w:val="006843E0"/>
    <w:rsid w:val="00685E42"/>
    <w:rsid w:val="00687611"/>
    <w:rsid w:val="006876D9"/>
    <w:rsid w:val="00687C63"/>
    <w:rsid w:val="00690164"/>
    <w:rsid w:val="00690206"/>
    <w:rsid w:val="006919B1"/>
    <w:rsid w:val="006927E9"/>
    <w:rsid w:val="00694A69"/>
    <w:rsid w:val="00697D0C"/>
    <w:rsid w:val="006A1AF4"/>
    <w:rsid w:val="006A265B"/>
    <w:rsid w:val="006A3601"/>
    <w:rsid w:val="006A3FDF"/>
    <w:rsid w:val="006B1736"/>
    <w:rsid w:val="006B4582"/>
    <w:rsid w:val="006B72C1"/>
    <w:rsid w:val="006B7331"/>
    <w:rsid w:val="006C06EA"/>
    <w:rsid w:val="006C0CA0"/>
    <w:rsid w:val="006C34E9"/>
    <w:rsid w:val="006C391E"/>
    <w:rsid w:val="006C6D9C"/>
    <w:rsid w:val="006D6AC8"/>
    <w:rsid w:val="006E0B80"/>
    <w:rsid w:val="006E32D7"/>
    <w:rsid w:val="006E4B48"/>
    <w:rsid w:val="006E5973"/>
    <w:rsid w:val="006E76F4"/>
    <w:rsid w:val="006F0C23"/>
    <w:rsid w:val="006F65FD"/>
    <w:rsid w:val="00700929"/>
    <w:rsid w:val="00700CCB"/>
    <w:rsid w:val="00704301"/>
    <w:rsid w:val="00704AA3"/>
    <w:rsid w:val="0070671A"/>
    <w:rsid w:val="00706C86"/>
    <w:rsid w:val="007108A6"/>
    <w:rsid w:val="00714242"/>
    <w:rsid w:val="00714397"/>
    <w:rsid w:val="007168F5"/>
    <w:rsid w:val="007170AC"/>
    <w:rsid w:val="0071785D"/>
    <w:rsid w:val="00720104"/>
    <w:rsid w:val="00722816"/>
    <w:rsid w:val="00723D0B"/>
    <w:rsid w:val="007246FC"/>
    <w:rsid w:val="00725B62"/>
    <w:rsid w:val="00726A66"/>
    <w:rsid w:val="00730BBD"/>
    <w:rsid w:val="00733EDF"/>
    <w:rsid w:val="0073413D"/>
    <w:rsid w:val="00734B2A"/>
    <w:rsid w:val="00735608"/>
    <w:rsid w:val="00735CBB"/>
    <w:rsid w:val="00741994"/>
    <w:rsid w:val="00741BE2"/>
    <w:rsid w:val="007458BC"/>
    <w:rsid w:val="00745F35"/>
    <w:rsid w:val="00746756"/>
    <w:rsid w:val="00751DD5"/>
    <w:rsid w:val="00754C60"/>
    <w:rsid w:val="00755797"/>
    <w:rsid w:val="00755D48"/>
    <w:rsid w:val="007579D0"/>
    <w:rsid w:val="00760B96"/>
    <w:rsid w:val="00763958"/>
    <w:rsid w:val="007639DA"/>
    <w:rsid w:val="00764ED0"/>
    <w:rsid w:val="00767252"/>
    <w:rsid w:val="007701B0"/>
    <w:rsid w:val="00770F12"/>
    <w:rsid w:val="00772DFF"/>
    <w:rsid w:val="00773364"/>
    <w:rsid w:val="007738DD"/>
    <w:rsid w:val="007740FD"/>
    <w:rsid w:val="00774DCF"/>
    <w:rsid w:val="00777DB5"/>
    <w:rsid w:val="00781306"/>
    <w:rsid w:val="007820B0"/>
    <w:rsid w:val="007821D0"/>
    <w:rsid w:val="00782F8F"/>
    <w:rsid w:val="007833A7"/>
    <w:rsid w:val="007843AB"/>
    <w:rsid w:val="007876E6"/>
    <w:rsid w:val="00791CEA"/>
    <w:rsid w:val="00791E63"/>
    <w:rsid w:val="00793539"/>
    <w:rsid w:val="007B1EB5"/>
    <w:rsid w:val="007B365A"/>
    <w:rsid w:val="007B3EFD"/>
    <w:rsid w:val="007B449D"/>
    <w:rsid w:val="007B75B8"/>
    <w:rsid w:val="007C41D6"/>
    <w:rsid w:val="007C506F"/>
    <w:rsid w:val="007C558A"/>
    <w:rsid w:val="007C5FB7"/>
    <w:rsid w:val="007C6FD4"/>
    <w:rsid w:val="007D1908"/>
    <w:rsid w:val="007D773A"/>
    <w:rsid w:val="007E047E"/>
    <w:rsid w:val="007E0936"/>
    <w:rsid w:val="007E0D39"/>
    <w:rsid w:val="007E219C"/>
    <w:rsid w:val="007E3876"/>
    <w:rsid w:val="007E4A85"/>
    <w:rsid w:val="007E7FE2"/>
    <w:rsid w:val="007F03DC"/>
    <w:rsid w:val="007F299F"/>
    <w:rsid w:val="007F3DDA"/>
    <w:rsid w:val="007F489A"/>
    <w:rsid w:val="007F48AD"/>
    <w:rsid w:val="007F5F4A"/>
    <w:rsid w:val="007F7754"/>
    <w:rsid w:val="0080227A"/>
    <w:rsid w:val="00802295"/>
    <w:rsid w:val="00802624"/>
    <w:rsid w:val="00804EA7"/>
    <w:rsid w:val="00807EC5"/>
    <w:rsid w:val="00811152"/>
    <w:rsid w:val="00812A06"/>
    <w:rsid w:val="00813844"/>
    <w:rsid w:val="0081625C"/>
    <w:rsid w:val="008205AE"/>
    <w:rsid w:val="00821235"/>
    <w:rsid w:val="00821404"/>
    <w:rsid w:val="00821811"/>
    <w:rsid w:val="008222E1"/>
    <w:rsid w:val="0082344C"/>
    <w:rsid w:val="00827A28"/>
    <w:rsid w:val="00832AB1"/>
    <w:rsid w:val="00834C15"/>
    <w:rsid w:val="00835946"/>
    <w:rsid w:val="00841FD5"/>
    <w:rsid w:val="0084485F"/>
    <w:rsid w:val="00844B81"/>
    <w:rsid w:val="0084592A"/>
    <w:rsid w:val="0085091E"/>
    <w:rsid w:val="00852924"/>
    <w:rsid w:val="00854250"/>
    <w:rsid w:val="00854AEB"/>
    <w:rsid w:val="00855276"/>
    <w:rsid w:val="008555D1"/>
    <w:rsid w:val="0085672A"/>
    <w:rsid w:val="00860712"/>
    <w:rsid w:val="008637B8"/>
    <w:rsid w:val="00865510"/>
    <w:rsid w:val="0086731A"/>
    <w:rsid w:val="008678BD"/>
    <w:rsid w:val="008738FC"/>
    <w:rsid w:val="00873B51"/>
    <w:rsid w:val="00874F73"/>
    <w:rsid w:val="0087559F"/>
    <w:rsid w:val="00877647"/>
    <w:rsid w:val="00877AD1"/>
    <w:rsid w:val="00883755"/>
    <w:rsid w:val="00883D73"/>
    <w:rsid w:val="00884DCF"/>
    <w:rsid w:val="008854D8"/>
    <w:rsid w:val="0088696A"/>
    <w:rsid w:val="00890637"/>
    <w:rsid w:val="008917AB"/>
    <w:rsid w:val="0089361E"/>
    <w:rsid w:val="00896AEC"/>
    <w:rsid w:val="008A00E2"/>
    <w:rsid w:val="008A0CEF"/>
    <w:rsid w:val="008A7EC2"/>
    <w:rsid w:val="008A7F2B"/>
    <w:rsid w:val="008B3538"/>
    <w:rsid w:val="008B56A4"/>
    <w:rsid w:val="008B5FD4"/>
    <w:rsid w:val="008B688F"/>
    <w:rsid w:val="008B7B69"/>
    <w:rsid w:val="008C0CA0"/>
    <w:rsid w:val="008C2F8A"/>
    <w:rsid w:val="008C68A1"/>
    <w:rsid w:val="008D7ADC"/>
    <w:rsid w:val="008E0B5C"/>
    <w:rsid w:val="008E10A7"/>
    <w:rsid w:val="008E25C6"/>
    <w:rsid w:val="008E340C"/>
    <w:rsid w:val="008E6307"/>
    <w:rsid w:val="008F1783"/>
    <w:rsid w:val="008F186C"/>
    <w:rsid w:val="008F1CF5"/>
    <w:rsid w:val="008F3D70"/>
    <w:rsid w:val="008F4695"/>
    <w:rsid w:val="008F4A29"/>
    <w:rsid w:val="00903266"/>
    <w:rsid w:val="009123B1"/>
    <w:rsid w:val="00914B4D"/>
    <w:rsid w:val="00914FD6"/>
    <w:rsid w:val="0091680C"/>
    <w:rsid w:val="00916E78"/>
    <w:rsid w:val="009175E5"/>
    <w:rsid w:val="00921968"/>
    <w:rsid w:val="00925378"/>
    <w:rsid w:val="0092608A"/>
    <w:rsid w:val="00927D90"/>
    <w:rsid w:val="00931875"/>
    <w:rsid w:val="00932186"/>
    <w:rsid w:val="00932DF9"/>
    <w:rsid w:val="00933F1B"/>
    <w:rsid w:val="00943352"/>
    <w:rsid w:val="00943B5F"/>
    <w:rsid w:val="009462AE"/>
    <w:rsid w:val="009464B6"/>
    <w:rsid w:val="009521CB"/>
    <w:rsid w:val="00952D75"/>
    <w:rsid w:val="00956457"/>
    <w:rsid w:val="00957530"/>
    <w:rsid w:val="00961631"/>
    <w:rsid w:val="00962EE4"/>
    <w:rsid w:val="00963E1E"/>
    <w:rsid w:val="009670EE"/>
    <w:rsid w:val="009712E6"/>
    <w:rsid w:val="00971D84"/>
    <w:rsid w:val="00973BCB"/>
    <w:rsid w:val="009742D4"/>
    <w:rsid w:val="00974ED1"/>
    <w:rsid w:val="00980179"/>
    <w:rsid w:val="0099085F"/>
    <w:rsid w:val="00990B71"/>
    <w:rsid w:val="00994708"/>
    <w:rsid w:val="0099690A"/>
    <w:rsid w:val="0099768A"/>
    <w:rsid w:val="00997803"/>
    <w:rsid w:val="009A4965"/>
    <w:rsid w:val="009A585E"/>
    <w:rsid w:val="009A5BB8"/>
    <w:rsid w:val="009A670F"/>
    <w:rsid w:val="009B09EA"/>
    <w:rsid w:val="009B2B7E"/>
    <w:rsid w:val="009B3651"/>
    <w:rsid w:val="009C13F7"/>
    <w:rsid w:val="009C4733"/>
    <w:rsid w:val="009C7E94"/>
    <w:rsid w:val="009D00C1"/>
    <w:rsid w:val="009D02A6"/>
    <w:rsid w:val="009D308B"/>
    <w:rsid w:val="009D3A44"/>
    <w:rsid w:val="009D5DCF"/>
    <w:rsid w:val="009D7279"/>
    <w:rsid w:val="009D7523"/>
    <w:rsid w:val="009D7E15"/>
    <w:rsid w:val="009E0468"/>
    <w:rsid w:val="009E048B"/>
    <w:rsid w:val="009E1505"/>
    <w:rsid w:val="009E1662"/>
    <w:rsid w:val="009E343C"/>
    <w:rsid w:val="009E3B07"/>
    <w:rsid w:val="009E56AB"/>
    <w:rsid w:val="009E7009"/>
    <w:rsid w:val="009E7D57"/>
    <w:rsid w:val="009F0A2A"/>
    <w:rsid w:val="009F4ACF"/>
    <w:rsid w:val="009F4B53"/>
    <w:rsid w:val="009F4F6A"/>
    <w:rsid w:val="009F576A"/>
    <w:rsid w:val="009F7F29"/>
    <w:rsid w:val="00A0075A"/>
    <w:rsid w:val="00A01604"/>
    <w:rsid w:val="00A02F26"/>
    <w:rsid w:val="00A041BF"/>
    <w:rsid w:val="00A06754"/>
    <w:rsid w:val="00A11E11"/>
    <w:rsid w:val="00A1450A"/>
    <w:rsid w:val="00A14F04"/>
    <w:rsid w:val="00A1545F"/>
    <w:rsid w:val="00A162B6"/>
    <w:rsid w:val="00A16824"/>
    <w:rsid w:val="00A2155A"/>
    <w:rsid w:val="00A2335E"/>
    <w:rsid w:val="00A239D1"/>
    <w:rsid w:val="00A24111"/>
    <w:rsid w:val="00A36DF5"/>
    <w:rsid w:val="00A371A5"/>
    <w:rsid w:val="00A4041D"/>
    <w:rsid w:val="00A40802"/>
    <w:rsid w:val="00A40BAF"/>
    <w:rsid w:val="00A40E7C"/>
    <w:rsid w:val="00A41A9C"/>
    <w:rsid w:val="00A42189"/>
    <w:rsid w:val="00A429B5"/>
    <w:rsid w:val="00A42CF5"/>
    <w:rsid w:val="00A43AD0"/>
    <w:rsid w:val="00A44FEC"/>
    <w:rsid w:val="00A45204"/>
    <w:rsid w:val="00A45B46"/>
    <w:rsid w:val="00A50CA3"/>
    <w:rsid w:val="00A515C4"/>
    <w:rsid w:val="00A534FF"/>
    <w:rsid w:val="00A54458"/>
    <w:rsid w:val="00A54DD5"/>
    <w:rsid w:val="00A55436"/>
    <w:rsid w:val="00A55F01"/>
    <w:rsid w:val="00A574B1"/>
    <w:rsid w:val="00A61B2B"/>
    <w:rsid w:val="00A62746"/>
    <w:rsid w:val="00A70A1C"/>
    <w:rsid w:val="00A71AD4"/>
    <w:rsid w:val="00A71BD8"/>
    <w:rsid w:val="00A723E7"/>
    <w:rsid w:val="00A72BB8"/>
    <w:rsid w:val="00A73663"/>
    <w:rsid w:val="00A73E45"/>
    <w:rsid w:val="00A77463"/>
    <w:rsid w:val="00A80E3F"/>
    <w:rsid w:val="00A821C3"/>
    <w:rsid w:val="00A8330F"/>
    <w:rsid w:val="00A926CC"/>
    <w:rsid w:val="00A971C2"/>
    <w:rsid w:val="00A97ADF"/>
    <w:rsid w:val="00AA1DEA"/>
    <w:rsid w:val="00AA2CF4"/>
    <w:rsid w:val="00AA57A6"/>
    <w:rsid w:val="00AA7853"/>
    <w:rsid w:val="00AB1893"/>
    <w:rsid w:val="00AB3A22"/>
    <w:rsid w:val="00AB5241"/>
    <w:rsid w:val="00AB5684"/>
    <w:rsid w:val="00AB5A55"/>
    <w:rsid w:val="00AB6FB1"/>
    <w:rsid w:val="00AC4CCB"/>
    <w:rsid w:val="00AC4E78"/>
    <w:rsid w:val="00AD01D0"/>
    <w:rsid w:val="00AD4E86"/>
    <w:rsid w:val="00AE0CCA"/>
    <w:rsid w:val="00AE2040"/>
    <w:rsid w:val="00AE76B6"/>
    <w:rsid w:val="00AE7C92"/>
    <w:rsid w:val="00AF0599"/>
    <w:rsid w:val="00AF0729"/>
    <w:rsid w:val="00AF1C91"/>
    <w:rsid w:val="00AF49AA"/>
    <w:rsid w:val="00AF6262"/>
    <w:rsid w:val="00AF7EBD"/>
    <w:rsid w:val="00B00738"/>
    <w:rsid w:val="00B01C00"/>
    <w:rsid w:val="00B06AD2"/>
    <w:rsid w:val="00B110D6"/>
    <w:rsid w:val="00B116F6"/>
    <w:rsid w:val="00B1418A"/>
    <w:rsid w:val="00B170AB"/>
    <w:rsid w:val="00B26D73"/>
    <w:rsid w:val="00B32CAA"/>
    <w:rsid w:val="00B35C4B"/>
    <w:rsid w:val="00B36381"/>
    <w:rsid w:val="00B36EAE"/>
    <w:rsid w:val="00B4188D"/>
    <w:rsid w:val="00B423A2"/>
    <w:rsid w:val="00B44E70"/>
    <w:rsid w:val="00B500D7"/>
    <w:rsid w:val="00B51C16"/>
    <w:rsid w:val="00B52528"/>
    <w:rsid w:val="00B52B3C"/>
    <w:rsid w:val="00B6066A"/>
    <w:rsid w:val="00B612A2"/>
    <w:rsid w:val="00B632BB"/>
    <w:rsid w:val="00B7079D"/>
    <w:rsid w:val="00B717F1"/>
    <w:rsid w:val="00B71C00"/>
    <w:rsid w:val="00B73729"/>
    <w:rsid w:val="00B775F3"/>
    <w:rsid w:val="00B84CA7"/>
    <w:rsid w:val="00B85F41"/>
    <w:rsid w:val="00B90D4E"/>
    <w:rsid w:val="00B9136A"/>
    <w:rsid w:val="00B91B34"/>
    <w:rsid w:val="00B9309E"/>
    <w:rsid w:val="00B93F2D"/>
    <w:rsid w:val="00B9799D"/>
    <w:rsid w:val="00B97AF2"/>
    <w:rsid w:val="00BA2CFE"/>
    <w:rsid w:val="00BA2D80"/>
    <w:rsid w:val="00BA3038"/>
    <w:rsid w:val="00BA3091"/>
    <w:rsid w:val="00BA4E38"/>
    <w:rsid w:val="00BB08B4"/>
    <w:rsid w:val="00BB5144"/>
    <w:rsid w:val="00BB6A39"/>
    <w:rsid w:val="00BB70E2"/>
    <w:rsid w:val="00BB77F2"/>
    <w:rsid w:val="00BC1561"/>
    <w:rsid w:val="00BC3077"/>
    <w:rsid w:val="00BC67E8"/>
    <w:rsid w:val="00BC6DF4"/>
    <w:rsid w:val="00BC7889"/>
    <w:rsid w:val="00BD1B4B"/>
    <w:rsid w:val="00BD2395"/>
    <w:rsid w:val="00BD391D"/>
    <w:rsid w:val="00BD555C"/>
    <w:rsid w:val="00BD738B"/>
    <w:rsid w:val="00BE15EC"/>
    <w:rsid w:val="00BE1CE5"/>
    <w:rsid w:val="00BE6C12"/>
    <w:rsid w:val="00BF3F4C"/>
    <w:rsid w:val="00BF4431"/>
    <w:rsid w:val="00BF5762"/>
    <w:rsid w:val="00BF5B0B"/>
    <w:rsid w:val="00C004CD"/>
    <w:rsid w:val="00C00683"/>
    <w:rsid w:val="00C03D24"/>
    <w:rsid w:val="00C0512D"/>
    <w:rsid w:val="00C1590F"/>
    <w:rsid w:val="00C16F4B"/>
    <w:rsid w:val="00C20167"/>
    <w:rsid w:val="00C20B63"/>
    <w:rsid w:val="00C24A81"/>
    <w:rsid w:val="00C24DFA"/>
    <w:rsid w:val="00C30570"/>
    <w:rsid w:val="00C30C43"/>
    <w:rsid w:val="00C44235"/>
    <w:rsid w:val="00C444D1"/>
    <w:rsid w:val="00C44EA8"/>
    <w:rsid w:val="00C46DE6"/>
    <w:rsid w:val="00C46FD5"/>
    <w:rsid w:val="00C502BD"/>
    <w:rsid w:val="00C51982"/>
    <w:rsid w:val="00C53767"/>
    <w:rsid w:val="00C53B2D"/>
    <w:rsid w:val="00C543B3"/>
    <w:rsid w:val="00C55DB2"/>
    <w:rsid w:val="00C60E7F"/>
    <w:rsid w:val="00C612AF"/>
    <w:rsid w:val="00C64636"/>
    <w:rsid w:val="00C64A0E"/>
    <w:rsid w:val="00C70B34"/>
    <w:rsid w:val="00C75093"/>
    <w:rsid w:val="00C7592C"/>
    <w:rsid w:val="00C75E05"/>
    <w:rsid w:val="00C76516"/>
    <w:rsid w:val="00C76831"/>
    <w:rsid w:val="00C8033A"/>
    <w:rsid w:val="00C829D0"/>
    <w:rsid w:val="00C83250"/>
    <w:rsid w:val="00C84767"/>
    <w:rsid w:val="00C86DB1"/>
    <w:rsid w:val="00C90B76"/>
    <w:rsid w:val="00C9141E"/>
    <w:rsid w:val="00C917B8"/>
    <w:rsid w:val="00C947AB"/>
    <w:rsid w:val="00C97324"/>
    <w:rsid w:val="00CA0296"/>
    <w:rsid w:val="00CA26D8"/>
    <w:rsid w:val="00CA3FC7"/>
    <w:rsid w:val="00CA504D"/>
    <w:rsid w:val="00CA785F"/>
    <w:rsid w:val="00CA79C8"/>
    <w:rsid w:val="00CB0054"/>
    <w:rsid w:val="00CB2C13"/>
    <w:rsid w:val="00CB3410"/>
    <w:rsid w:val="00CB56F4"/>
    <w:rsid w:val="00CB6272"/>
    <w:rsid w:val="00CC0836"/>
    <w:rsid w:val="00CC0E1D"/>
    <w:rsid w:val="00CC1B4D"/>
    <w:rsid w:val="00CC1F80"/>
    <w:rsid w:val="00CC36E0"/>
    <w:rsid w:val="00CC61D1"/>
    <w:rsid w:val="00CC6DCD"/>
    <w:rsid w:val="00CC7AAE"/>
    <w:rsid w:val="00CD450B"/>
    <w:rsid w:val="00CD4908"/>
    <w:rsid w:val="00CD4B71"/>
    <w:rsid w:val="00CD5D76"/>
    <w:rsid w:val="00CD6534"/>
    <w:rsid w:val="00CE1490"/>
    <w:rsid w:val="00CE3684"/>
    <w:rsid w:val="00CE6105"/>
    <w:rsid w:val="00CF548F"/>
    <w:rsid w:val="00CF581D"/>
    <w:rsid w:val="00CF6D23"/>
    <w:rsid w:val="00CF7460"/>
    <w:rsid w:val="00CF7E40"/>
    <w:rsid w:val="00D0005A"/>
    <w:rsid w:val="00D001F3"/>
    <w:rsid w:val="00D00963"/>
    <w:rsid w:val="00D00D1D"/>
    <w:rsid w:val="00D0135B"/>
    <w:rsid w:val="00D01444"/>
    <w:rsid w:val="00D016BC"/>
    <w:rsid w:val="00D0518A"/>
    <w:rsid w:val="00D060ED"/>
    <w:rsid w:val="00D0692E"/>
    <w:rsid w:val="00D06B77"/>
    <w:rsid w:val="00D13B96"/>
    <w:rsid w:val="00D20D1D"/>
    <w:rsid w:val="00D26136"/>
    <w:rsid w:val="00D267C0"/>
    <w:rsid w:val="00D27240"/>
    <w:rsid w:val="00D32FEA"/>
    <w:rsid w:val="00D3703C"/>
    <w:rsid w:val="00D42B8A"/>
    <w:rsid w:val="00D4663E"/>
    <w:rsid w:val="00D46FA8"/>
    <w:rsid w:val="00D51604"/>
    <w:rsid w:val="00D51766"/>
    <w:rsid w:val="00D56103"/>
    <w:rsid w:val="00D60B4A"/>
    <w:rsid w:val="00D6532E"/>
    <w:rsid w:val="00D66CCE"/>
    <w:rsid w:val="00D67C22"/>
    <w:rsid w:val="00D73E8C"/>
    <w:rsid w:val="00D74541"/>
    <w:rsid w:val="00D7457C"/>
    <w:rsid w:val="00D7686A"/>
    <w:rsid w:val="00D76EAB"/>
    <w:rsid w:val="00D856DC"/>
    <w:rsid w:val="00D87D96"/>
    <w:rsid w:val="00D97184"/>
    <w:rsid w:val="00DB0DAC"/>
    <w:rsid w:val="00DB1942"/>
    <w:rsid w:val="00DB285D"/>
    <w:rsid w:val="00DB54C0"/>
    <w:rsid w:val="00DB68C2"/>
    <w:rsid w:val="00DC19A2"/>
    <w:rsid w:val="00DC5A8F"/>
    <w:rsid w:val="00DC63D2"/>
    <w:rsid w:val="00DC6EA8"/>
    <w:rsid w:val="00DD04D2"/>
    <w:rsid w:val="00DD0ED7"/>
    <w:rsid w:val="00DD14CE"/>
    <w:rsid w:val="00DD3365"/>
    <w:rsid w:val="00DD551C"/>
    <w:rsid w:val="00DD5548"/>
    <w:rsid w:val="00DD554C"/>
    <w:rsid w:val="00DD79AD"/>
    <w:rsid w:val="00DE2E71"/>
    <w:rsid w:val="00DE3026"/>
    <w:rsid w:val="00DE3B46"/>
    <w:rsid w:val="00DE5DB8"/>
    <w:rsid w:val="00DE5E2F"/>
    <w:rsid w:val="00DE6CD6"/>
    <w:rsid w:val="00DE700A"/>
    <w:rsid w:val="00DF1DF1"/>
    <w:rsid w:val="00DF7392"/>
    <w:rsid w:val="00E02EA2"/>
    <w:rsid w:val="00E12365"/>
    <w:rsid w:val="00E1590B"/>
    <w:rsid w:val="00E173B9"/>
    <w:rsid w:val="00E17EE5"/>
    <w:rsid w:val="00E20EC9"/>
    <w:rsid w:val="00E2380F"/>
    <w:rsid w:val="00E2418E"/>
    <w:rsid w:val="00E245FD"/>
    <w:rsid w:val="00E30771"/>
    <w:rsid w:val="00E32803"/>
    <w:rsid w:val="00E3475E"/>
    <w:rsid w:val="00E40277"/>
    <w:rsid w:val="00E40DA0"/>
    <w:rsid w:val="00E41D35"/>
    <w:rsid w:val="00E469D0"/>
    <w:rsid w:val="00E53DD3"/>
    <w:rsid w:val="00E64885"/>
    <w:rsid w:val="00E81951"/>
    <w:rsid w:val="00E819EE"/>
    <w:rsid w:val="00E82853"/>
    <w:rsid w:val="00E84E6F"/>
    <w:rsid w:val="00E84F53"/>
    <w:rsid w:val="00E87468"/>
    <w:rsid w:val="00E87CE6"/>
    <w:rsid w:val="00E907E1"/>
    <w:rsid w:val="00E9167D"/>
    <w:rsid w:val="00E946F5"/>
    <w:rsid w:val="00E95D8C"/>
    <w:rsid w:val="00E95FE2"/>
    <w:rsid w:val="00E96A7B"/>
    <w:rsid w:val="00EA1088"/>
    <w:rsid w:val="00EA48BA"/>
    <w:rsid w:val="00EB0849"/>
    <w:rsid w:val="00EB16D0"/>
    <w:rsid w:val="00EB238B"/>
    <w:rsid w:val="00EB5982"/>
    <w:rsid w:val="00EB691F"/>
    <w:rsid w:val="00EB6CEE"/>
    <w:rsid w:val="00EB7565"/>
    <w:rsid w:val="00EC0320"/>
    <w:rsid w:val="00EC0985"/>
    <w:rsid w:val="00EC0C60"/>
    <w:rsid w:val="00EC0D02"/>
    <w:rsid w:val="00EC0E87"/>
    <w:rsid w:val="00EC2C05"/>
    <w:rsid w:val="00EC7934"/>
    <w:rsid w:val="00ED01A8"/>
    <w:rsid w:val="00ED0719"/>
    <w:rsid w:val="00ED18D4"/>
    <w:rsid w:val="00ED1B1D"/>
    <w:rsid w:val="00ED2E4A"/>
    <w:rsid w:val="00ED49DE"/>
    <w:rsid w:val="00ED58FB"/>
    <w:rsid w:val="00ED614B"/>
    <w:rsid w:val="00ED7FB6"/>
    <w:rsid w:val="00EE1A9B"/>
    <w:rsid w:val="00EE7F82"/>
    <w:rsid w:val="00EF0B18"/>
    <w:rsid w:val="00EF12AE"/>
    <w:rsid w:val="00EF5AE4"/>
    <w:rsid w:val="00EF641C"/>
    <w:rsid w:val="00F00B36"/>
    <w:rsid w:val="00F04D16"/>
    <w:rsid w:val="00F06BC0"/>
    <w:rsid w:val="00F06DA2"/>
    <w:rsid w:val="00F106ED"/>
    <w:rsid w:val="00F1091F"/>
    <w:rsid w:val="00F10DFB"/>
    <w:rsid w:val="00F11382"/>
    <w:rsid w:val="00F17751"/>
    <w:rsid w:val="00F248D3"/>
    <w:rsid w:val="00F24EDE"/>
    <w:rsid w:val="00F251E5"/>
    <w:rsid w:val="00F25D6C"/>
    <w:rsid w:val="00F274AC"/>
    <w:rsid w:val="00F27AC1"/>
    <w:rsid w:val="00F32B32"/>
    <w:rsid w:val="00F33D3A"/>
    <w:rsid w:val="00F33FD5"/>
    <w:rsid w:val="00F37C79"/>
    <w:rsid w:val="00F401FA"/>
    <w:rsid w:val="00F4226B"/>
    <w:rsid w:val="00F4287A"/>
    <w:rsid w:val="00F42E90"/>
    <w:rsid w:val="00F43244"/>
    <w:rsid w:val="00F45CAA"/>
    <w:rsid w:val="00F531F2"/>
    <w:rsid w:val="00F55A4F"/>
    <w:rsid w:val="00F55C67"/>
    <w:rsid w:val="00F5665E"/>
    <w:rsid w:val="00F61A9E"/>
    <w:rsid w:val="00F626A9"/>
    <w:rsid w:val="00F6290C"/>
    <w:rsid w:val="00F65F2D"/>
    <w:rsid w:val="00F67463"/>
    <w:rsid w:val="00F70246"/>
    <w:rsid w:val="00F704B9"/>
    <w:rsid w:val="00F72E00"/>
    <w:rsid w:val="00F7776A"/>
    <w:rsid w:val="00F81E53"/>
    <w:rsid w:val="00F83A1B"/>
    <w:rsid w:val="00F83B42"/>
    <w:rsid w:val="00F84740"/>
    <w:rsid w:val="00F851C0"/>
    <w:rsid w:val="00F85720"/>
    <w:rsid w:val="00F9089A"/>
    <w:rsid w:val="00F92B3F"/>
    <w:rsid w:val="00F930AB"/>
    <w:rsid w:val="00F93738"/>
    <w:rsid w:val="00F96166"/>
    <w:rsid w:val="00F963C6"/>
    <w:rsid w:val="00FA1DF6"/>
    <w:rsid w:val="00FA2DA1"/>
    <w:rsid w:val="00FA2EE9"/>
    <w:rsid w:val="00FA330D"/>
    <w:rsid w:val="00FA3352"/>
    <w:rsid w:val="00FA52CA"/>
    <w:rsid w:val="00FA56B5"/>
    <w:rsid w:val="00FB06CB"/>
    <w:rsid w:val="00FB0A81"/>
    <w:rsid w:val="00FB362E"/>
    <w:rsid w:val="00FB6190"/>
    <w:rsid w:val="00FB6D91"/>
    <w:rsid w:val="00FC22FA"/>
    <w:rsid w:val="00FC3A31"/>
    <w:rsid w:val="00FC3D66"/>
    <w:rsid w:val="00FC3D82"/>
    <w:rsid w:val="00FC6779"/>
    <w:rsid w:val="00FC7553"/>
    <w:rsid w:val="00FD0378"/>
    <w:rsid w:val="00FD23AF"/>
    <w:rsid w:val="00FD604E"/>
    <w:rsid w:val="00FE078E"/>
    <w:rsid w:val="00FE1A59"/>
    <w:rsid w:val="00FE2262"/>
    <w:rsid w:val="00FE5505"/>
    <w:rsid w:val="00FE6074"/>
    <w:rsid w:val="00FE62BD"/>
    <w:rsid w:val="00FF0B72"/>
    <w:rsid w:val="00FF3819"/>
    <w:rsid w:val="00FF67C8"/>
    <w:rsid w:val="00FF72E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70BB8"/>
  <w15:docId w15:val="{6875BE42-015D-4B79-8753-A7795A106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74F6A"/>
    <w:pPr>
      <w:widowControl w:val="0"/>
      <w:wordWrap w:val="0"/>
      <w:autoSpaceDE w:val="0"/>
      <w:autoSpaceDN w:val="0"/>
      <w:jc w:val="both"/>
    </w:pPr>
  </w:style>
  <w:style w:type="paragraph" w:styleId="1">
    <w:name w:val="heading 1"/>
    <w:basedOn w:val="a"/>
    <w:link w:val="1Char"/>
    <w:uiPriority w:val="99"/>
    <w:qFormat/>
    <w:rsid w:val="00222AA1"/>
    <w:pPr>
      <w:widowControl/>
      <w:wordWrap/>
      <w:autoSpaceDE/>
      <w:autoSpaceDN/>
      <w:spacing w:before="100" w:beforeAutospacing="1" w:after="100" w:afterAutospacing="1" w:line="264" w:lineRule="atLeast"/>
      <w:jc w:val="left"/>
      <w:outlineLvl w:val="0"/>
    </w:pPr>
    <w:rPr>
      <w:rFonts w:ascii="굴림" w:eastAsia="굴림" w:hAnsi="굴림" w:cs="굴림"/>
      <w:b/>
      <w:bCs/>
      <w:kern w:val="36"/>
      <w:sz w:val="36"/>
      <w:szCs w:val="36"/>
    </w:rPr>
  </w:style>
  <w:style w:type="paragraph" w:styleId="2">
    <w:name w:val="heading 2"/>
    <w:basedOn w:val="a"/>
    <w:next w:val="a"/>
    <w:link w:val="2Char"/>
    <w:unhideWhenUsed/>
    <w:qFormat/>
    <w:rsid w:val="00222AA1"/>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9"/>
    <w:rsid w:val="00222AA1"/>
    <w:rPr>
      <w:rFonts w:ascii="굴림" w:eastAsia="굴림" w:hAnsi="굴림" w:cs="굴림"/>
      <w:b/>
      <w:bCs/>
      <w:kern w:val="36"/>
      <w:sz w:val="36"/>
      <w:szCs w:val="36"/>
    </w:rPr>
  </w:style>
  <w:style w:type="character" w:customStyle="1" w:styleId="2Char">
    <w:name w:val="제목 2 Char"/>
    <w:basedOn w:val="a0"/>
    <w:link w:val="2"/>
    <w:rsid w:val="00222AA1"/>
    <w:rPr>
      <w:rFonts w:asciiTheme="majorHAnsi" w:eastAsiaTheme="majorEastAsia" w:hAnsiTheme="majorHAnsi" w:cstheme="majorBidi"/>
    </w:rPr>
  </w:style>
  <w:style w:type="paragraph" w:styleId="a3">
    <w:name w:val="header"/>
    <w:basedOn w:val="a"/>
    <w:link w:val="Char"/>
    <w:uiPriority w:val="99"/>
    <w:unhideWhenUsed/>
    <w:rsid w:val="001526F1"/>
    <w:pPr>
      <w:tabs>
        <w:tab w:val="center" w:pos="4513"/>
        <w:tab w:val="right" w:pos="9026"/>
      </w:tabs>
      <w:snapToGrid w:val="0"/>
    </w:pPr>
  </w:style>
  <w:style w:type="character" w:customStyle="1" w:styleId="Char">
    <w:name w:val="머리글 Char"/>
    <w:basedOn w:val="a0"/>
    <w:link w:val="a3"/>
    <w:uiPriority w:val="99"/>
    <w:rsid w:val="001526F1"/>
  </w:style>
  <w:style w:type="paragraph" w:styleId="a4">
    <w:name w:val="footer"/>
    <w:basedOn w:val="a"/>
    <w:link w:val="Char0"/>
    <w:uiPriority w:val="99"/>
    <w:unhideWhenUsed/>
    <w:rsid w:val="001526F1"/>
    <w:pPr>
      <w:tabs>
        <w:tab w:val="center" w:pos="4513"/>
        <w:tab w:val="right" w:pos="9026"/>
      </w:tabs>
      <w:snapToGrid w:val="0"/>
    </w:pPr>
  </w:style>
  <w:style w:type="character" w:customStyle="1" w:styleId="Char0">
    <w:name w:val="바닥글 Char"/>
    <w:basedOn w:val="a0"/>
    <w:link w:val="a4"/>
    <w:uiPriority w:val="99"/>
    <w:rsid w:val="001526F1"/>
  </w:style>
  <w:style w:type="paragraph" w:customStyle="1" w:styleId="Default">
    <w:name w:val="Default"/>
    <w:uiPriority w:val="99"/>
    <w:rsid w:val="001C559E"/>
    <w:pPr>
      <w:widowControl w:val="0"/>
      <w:autoSpaceDE w:val="0"/>
      <w:autoSpaceDN w:val="0"/>
      <w:adjustRightInd w:val="0"/>
    </w:pPr>
    <w:rPr>
      <w:rFonts w:ascii="Times" w:eastAsia="Times" w:cs="Times"/>
      <w:color w:val="000000"/>
      <w:kern w:val="0"/>
      <w:sz w:val="24"/>
      <w:szCs w:val="24"/>
    </w:rPr>
  </w:style>
  <w:style w:type="paragraph" w:customStyle="1" w:styleId="Pa30">
    <w:name w:val="Pa30"/>
    <w:basedOn w:val="Default"/>
    <w:next w:val="Default"/>
    <w:uiPriority w:val="99"/>
    <w:rsid w:val="001C559E"/>
    <w:pPr>
      <w:spacing w:after="140" w:line="211" w:lineRule="atLeast"/>
    </w:pPr>
    <w:rPr>
      <w:rFonts w:cstheme="minorBidi"/>
      <w:color w:val="auto"/>
    </w:rPr>
  </w:style>
  <w:style w:type="paragraph" w:customStyle="1" w:styleId="Pa40">
    <w:name w:val="Pa40"/>
    <w:basedOn w:val="Default"/>
    <w:next w:val="Default"/>
    <w:uiPriority w:val="99"/>
    <w:rsid w:val="001C559E"/>
    <w:pPr>
      <w:spacing w:after="140" w:line="211" w:lineRule="atLeast"/>
    </w:pPr>
    <w:rPr>
      <w:rFonts w:cstheme="minorBidi"/>
      <w:color w:val="auto"/>
    </w:rPr>
  </w:style>
  <w:style w:type="paragraph" w:customStyle="1" w:styleId="Pa33">
    <w:name w:val="Pa33"/>
    <w:basedOn w:val="Default"/>
    <w:next w:val="Default"/>
    <w:uiPriority w:val="99"/>
    <w:rsid w:val="001C559E"/>
    <w:pPr>
      <w:spacing w:after="140" w:line="211" w:lineRule="atLeast"/>
    </w:pPr>
    <w:rPr>
      <w:rFonts w:cstheme="minorBidi"/>
      <w:color w:val="auto"/>
    </w:rPr>
  </w:style>
  <w:style w:type="paragraph" w:customStyle="1" w:styleId="Pa31">
    <w:name w:val="Pa31"/>
    <w:basedOn w:val="Default"/>
    <w:next w:val="Default"/>
    <w:uiPriority w:val="99"/>
    <w:rsid w:val="001C559E"/>
    <w:pPr>
      <w:spacing w:after="140" w:line="211" w:lineRule="atLeast"/>
    </w:pPr>
    <w:rPr>
      <w:rFonts w:cstheme="minorBidi"/>
      <w:color w:val="auto"/>
    </w:rPr>
  </w:style>
  <w:style w:type="paragraph" w:styleId="a5">
    <w:name w:val="No Spacing"/>
    <w:link w:val="Char1"/>
    <w:uiPriority w:val="99"/>
    <w:qFormat/>
    <w:rsid w:val="009D7523"/>
    <w:pPr>
      <w:widowControl w:val="0"/>
      <w:wordWrap w:val="0"/>
      <w:autoSpaceDE w:val="0"/>
      <w:autoSpaceDN w:val="0"/>
      <w:jc w:val="both"/>
    </w:pPr>
  </w:style>
  <w:style w:type="paragraph" w:styleId="a6">
    <w:name w:val="List Paragraph"/>
    <w:basedOn w:val="a"/>
    <w:uiPriority w:val="34"/>
    <w:qFormat/>
    <w:rsid w:val="00A4041D"/>
    <w:pPr>
      <w:ind w:leftChars="400" w:left="800"/>
    </w:pPr>
  </w:style>
  <w:style w:type="paragraph" w:customStyle="1" w:styleId="a7">
    <w:name w:val="바탕글"/>
    <w:basedOn w:val="a"/>
    <w:uiPriority w:val="99"/>
    <w:rsid w:val="00C7592C"/>
    <w:pPr>
      <w:widowControl/>
      <w:wordWrap/>
      <w:autoSpaceDE/>
      <w:autoSpaceDN/>
      <w:snapToGrid w:val="0"/>
      <w:spacing w:line="384" w:lineRule="auto"/>
    </w:pPr>
    <w:rPr>
      <w:rFonts w:ascii="바탕" w:eastAsia="바탕" w:hAnsi="바탕" w:cs="굴림"/>
      <w:color w:val="000000"/>
      <w:kern w:val="0"/>
      <w:szCs w:val="20"/>
    </w:rPr>
  </w:style>
  <w:style w:type="paragraph" w:customStyle="1" w:styleId="10">
    <w:name w:val="간격 없음1"/>
    <w:qFormat/>
    <w:rsid w:val="00C7592C"/>
    <w:pPr>
      <w:widowControl w:val="0"/>
      <w:wordWrap w:val="0"/>
      <w:autoSpaceDE w:val="0"/>
      <w:autoSpaceDN w:val="0"/>
      <w:jc w:val="both"/>
    </w:pPr>
    <w:rPr>
      <w:rFonts w:ascii="맑은 고딕" w:eastAsia="맑은 고딕" w:hAnsi="맑은 고딕" w:cs="Times New Roman"/>
    </w:rPr>
  </w:style>
  <w:style w:type="character" w:customStyle="1" w:styleId="apple-style-span">
    <w:name w:val="apple-style-span"/>
    <w:basedOn w:val="a0"/>
    <w:rsid w:val="00197ED9"/>
  </w:style>
  <w:style w:type="character" w:styleId="a8">
    <w:name w:val="Strong"/>
    <w:basedOn w:val="a0"/>
    <w:qFormat/>
    <w:rsid w:val="00197ED9"/>
    <w:rPr>
      <w:b/>
      <w:bCs/>
    </w:rPr>
  </w:style>
  <w:style w:type="character" w:styleId="a9">
    <w:name w:val="Hyperlink"/>
    <w:basedOn w:val="a0"/>
    <w:uiPriority w:val="99"/>
    <w:rsid w:val="006B4582"/>
    <w:rPr>
      <w:color w:val="0000FF"/>
      <w:u w:val="single"/>
    </w:rPr>
  </w:style>
  <w:style w:type="table" w:styleId="aa">
    <w:name w:val="Table Grid"/>
    <w:basedOn w:val="a1"/>
    <w:uiPriority w:val="59"/>
    <w:rsid w:val="006B458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11">
    <w:name w:val="목록 단락1"/>
    <w:basedOn w:val="a"/>
    <w:qFormat/>
    <w:rsid w:val="000D6AA0"/>
    <w:pPr>
      <w:ind w:leftChars="400" w:left="800"/>
    </w:pPr>
    <w:rPr>
      <w:rFonts w:ascii="맑은 고딕" w:eastAsia="맑은 고딕" w:hAnsi="맑은 고딕" w:cs="Times New Roman"/>
    </w:rPr>
  </w:style>
  <w:style w:type="paragraph" w:styleId="ab">
    <w:name w:val="Normal (Web)"/>
    <w:basedOn w:val="a"/>
    <w:uiPriority w:val="99"/>
    <w:rsid w:val="000D6AA0"/>
    <w:pPr>
      <w:widowControl/>
      <w:wordWrap/>
      <w:autoSpaceDE/>
      <w:autoSpaceDN/>
      <w:spacing w:before="100" w:beforeAutospacing="1" w:after="100" w:afterAutospacing="1"/>
      <w:jc w:val="left"/>
    </w:pPr>
    <w:rPr>
      <w:rFonts w:ascii="굴림" w:eastAsia="굴림" w:hAnsi="굴림" w:cs="굴림"/>
      <w:kern w:val="0"/>
      <w:sz w:val="24"/>
      <w:szCs w:val="24"/>
    </w:rPr>
  </w:style>
  <w:style w:type="character" w:customStyle="1" w:styleId="Char2">
    <w:name w:val="메모 텍스트 Char"/>
    <w:basedOn w:val="a0"/>
    <w:link w:val="ac"/>
    <w:uiPriority w:val="99"/>
    <w:semiHidden/>
    <w:rsid w:val="000D6AA0"/>
    <w:rPr>
      <w:rFonts w:ascii="바탕" w:eastAsia="바탕" w:hAnsi="Times New Roman" w:cs="Times New Roman"/>
      <w:szCs w:val="24"/>
    </w:rPr>
  </w:style>
  <w:style w:type="paragraph" w:styleId="ac">
    <w:name w:val="annotation text"/>
    <w:basedOn w:val="a"/>
    <w:link w:val="Char2"/>
    <w:uiPriority w:val="99"/>
    <w:semiHidden/>
    <w:rsid w:val="000D6AA0"/>
    <w:pPr>
      <w:jc w:val="left"/>
    </w:pPr>
    <w:rPr>
      <w:rFonts w:ascii="바탕" w:eastAsia="바탕" w:hAnsi="Times New Roman" w:cs="Times New Roman"/>
      <w:szCs w:val="24"/>
    </w:rPr>
  </w:style>
  <w:style w:type="character" w:customStyle="1" w:styleId="Char3">
    <w:name w:val="메모 주제 Char"/>
    <w:basedOn w:val="Char2"/>
    <w:link w:val="ad"/>
    <w:uiPriority w:val="99"/>
    <w:semiHidden/>
    <w:rsid w:val="000D6AA0"/>
    <w:rPr>
      <w:rFonts w:ascii="바탕" w:eastAsia="바탕" w:hAnsi="Times New Roman" w:cs="Times New Roman"/>
      <w:b/>
      <w:bCs/>
      <w:szCs w:val="24"/>
    </w:rPr>
  </w:style>
  <w:style w:type="paragraph" w:styleId="ad">
    <w:name w:val="annotation subject"/>
    <w:basedOn w:val="ac"/>
    <w:next w:val="ac"/>
    <w:link w:val="Char3"/>
    <w:uiPriority w:val="99"/>
    <w:semiHidden/>
    <w:rsid w:val="000D6AA0"/>
    <w:rPr>
      <w:b/>
      <w:bCs/>
    </w:rPr>
  </w:style>
  <w:style w:type="character" w:customStyle="1" w:styleId="Char4">
    <w:name w:val="풍선 도움말 텍스트 Char"/>
    <w:basedOn w:val="a0"/>
    <w:link w:val="ae"/>
    <w:uiPriority w:val="99"/>
    <w:semiHidden/>
    <w:rsid w:val="000D6AA0"/>
    <w:rPr>
      <w:rFonts w:ascii="Arial" w:eastAsia="돋움" w:hAnsi="Arial" w:cs="Times New Roman"/>
      <w:sz w:val="18"/>
      <w:szCs w:val="18"/>
    </w:rPr>
  </w:style>
  <w:style w:type="paragraph" w:styleId="ae">
    <w:name w:val="Balloon Text"/>
    <w:basedOn w:val="a"/>
    <w:link w:val="Char4"/>
    <w:uiPriority w:val="99"/>
    <w:semiHidden/>
    <w:rsid w:val="000D6AA0"/>
    <w:rPr>
      <w:rFonts w:ascii="Arial" w:eastAsia="돋움" w:hAnsi="Arial" w:cs="Times New Roman"/>
      <w:sz w:val="18"/>
      <w:szCs w:val="18"/>
    </w:rPr>
  </w:style>
  <w:style w:type="paragraph" w:customStyle="1" w:styleId="title1">
    <w:name w:val="title1"/>
    <w:basedOn w:val="a"/>
    <w:uiPriority w:val="99"/>
    <w:rsid w:val="00222AA1"/>
    <w:pPr>
      <w:widowControl/>
      <w:wordWrap/>
      <w:autoSpaceDE/>
      <w:autoSpaceDN/>
      <w:jc w:val="left"/>
    </w:pPr>
    <w:rPr>
      <w:rFonts w:ascii="굴림" w:eastAsia="굴림" w:hAnsi="굴림" w:cs="굴림"/>
      <w:kern w:val="0"/>
      <w:sz w:val="29"/>
      <w:szCs w:val="29"/>
    </w:rPr>
  </w:style>
  <w:style w:type="paragraph" w:customStyle="1" w:styleId="rprtbody1">
    <w:name w:val="rprtbody1"/>
    <w:basedOn w:val="a"/>
    <w:uiPriority w:val="99"/>
    <w:rsid w:val="00222AA1"/>
    <w:pPr>
      <w:widowControl/>
      <w:wordWrap/>
      <w:autoSpaceDE/>
      <w:autoSpaceDN/>
      <w:spacing w:before="34" w:after="34"/>
      <w:jc w:val="left"/>
    </w:pPr>
    <w:rPr>
      <w:rFonts w:ascii="굴림" w:eastAsia="굴림" w:hAnsi="굴림" w:cs="굴림"/>
      <w:kern w:val="0"/>
      <w:sz w:val="28"/>
      <w:szCs w:val="28"/>
    </w:rPr>
  </w:style>
  <w:style w:type="paragraph" w:customStyle="1" w:styleId="aux1">
    <w:name w:val="aux1"/>
    <w:basedOn w:val="a"/>
    <w:uiPriority w:val="99"/>
    <w:rsid w:val="00222AA1"/>
    <w:pPr>
      <w:widowControl/>
      <w:wordWrap/>
      <w:autoSpaceDE/>
      <w:autoSpaceDN/>
      <w:spacing w:line="320" w:lineRule="atLeast"/>
      <w:jc w:val="left"/>
    </w:pPr>
    <w:rPr>
      <w:rFonts w:ascii="굴림" w:eastAsia="굴림" w:hAnsi="굴림" w:cs="굴림"/>
      <w:kern w:val="0"/>
      <w:sz w:val="24"/>
      <w:szCs w:val="24"/>
    </w:rPr>
  </w:style>
  <w:style w:type="character" w:customStyle="1" w:styleId="src1">
    <w:name w:val="src1"/>
    <w:basedOn w:val="a0"/>
    <w:uiPriority w:val="99"/>
    <w:rsid w:val="00222AA1"/>
    <w:rPr>
      <w:rFonts w:cs="Times New Roman"/>
    </w:rPr>
  </w:style>
  <w:style w:type="character" w:customStyle="1" w:styleId="jrnl">
    <w:name w:val="jrnl"/>
    <w:basedOn w:val="a0"/>
    <w:uiPriority w:val="99"/>
    <w:rsid w:val="00222AA1"/>
    <w:rPr>
      <w:rFonts w:cs="Times New Roman"/>
    </w:rPr>
  </w:style>
  <w:style w:type="paragraph" w:customStyle="1" w:styleId="authlist">
    <w:name w:val="auth_list"/>
    <w:basedOn w:val="a"/>
    <w:uiPriority w:val="99"/>
    <w:rsid w:val="00222AA1"/>
    <w:pPr>
      <w:widowControl/>
      <w:wordWrap/>
      <w:autoSpaceDE/>
      <w:autoSpaceDN/>
      <w:spacing w:before="100" w:beforeAutospacing="1" w:after="100" w:afterAutospacing="1"/>
      <w:jc w:val="left"/>
    </w:pPr>
    <w:rPr>
      <w:rFonts w:ascii="굴림" w:eastAsia="굴림" w:hAnsi="굴림" w:cs="굴림"/>
      <w:kern w:val="0"/>
      <w:sz w:val="24"/>
      <w:szCs w:val="24"/>
    </w:rPr>
  </w:style>
  <w:style w:type="paragraph" w:customStyle="1" w:styleId="citation">
    <w:name w:val="citation"/>
    <w:basedOn w:val="a"/>
    <w:uiPriority w:val="99"/>
    <w:rsid w:val="00222AA1"/>
    <w:pPr>
      <w:widowControl/>
      <w:wordWrap/>
      <w:autoSpaceDE/>
      <w:autoSpaceDN/>
      <w:spacing w:before="100" w:beforeAutospacing="1" w:after="100" w:afterAutospacing="1"/>
      <w:jc w:val="left"/>
    </w:pPr>
    <w:rPr>
      <w:rFonts w:ascii="굴림" w:eastAsia="굴림" w:hAnsi="굴림" w:cs="굴림"/>
      <w:kern w:val="0"/>
      <w:sz w:val="24"/>
      <w:szCs w:val="24"/>
    </w:rPr>
  </w:style>
  <w:style w:type="paragraph" w:styleId="af">
    <w:name w:val="Title"/>
    <w:basedOn w:val="a"/>
    <w:next w:val="a"/>
    <w:link w:val="Char5"/>
    <w:uiPriority w:val="99"/>
    <w:qFormat/>
    <w:rsid w:val="00222AA1"/>
    <w:pPr>
      <w:spacing w:before="240" w:after="120"/>
      <w:jc w:val="center"/>
      <w:outlineLvl w:val="0"/>
    </w:pPr>
    <w:rPr>
      <w:rFonts w:ascii="맑은 고딕" w:eastAsia="맑은 고딕" w:hAnsi="맑은 고딕" w:cs="Times New Roman"/>
      <w:b/>
      <w:bCs/>
      <w:sz w:val="32"/>
      <w:szCs w:val="32"/>
    </w:rPr>
  </w:style>
  <w:style w:type="character" w:customStyle="1" w:styleId="Char5">
    <w:name w:val="제목 Char"/>
    <w:basedOn w:val="a0"/>
    <w:link w:val="af"/>
    <w:uiPriority w:val="99"/>
    <w:rsid w:val="00222AA1"/>
    <w:rPr>
      <w:rFonts w:ascii="맑은 고딕" w:eastAsia="맑은 고딕" w:hAnsi="맑은 고딕" w:cs="Times New Roman"/>
      <w:b/>
      <w:bCs/>
      <w:sz w:val="32"/>
      <w:szCs w:val="32"/>
    </w:rPr>
  </w:style>
  <w:style w:type="character" w:customStyle="1" w:styleId="source-copyright1">
    <w:name w:val="source-copyright1"/>
    <w:basedOn w:val="a0"/>
    <w:uiPriority w:val="99"/>
    <w:rsid w:val="00222AA1"/>
    <w:rPr>
      <w:rFonts w:cs="Times New Roman"/>
    </w:rPr>
  </w:style>
  <w:style w:type="paragraph" w:customStyle="1" w:styleId="Pa46">
    <w:name w:val="Pa46"/>
    <w:basedOn w:val="a"/>
    <w:next w:val="a"/>
    <w:uiPriority w:val="99"/>
    <w:rsid w:val="00222AA1"/>
    <w:pPr>
      <w:wordWrap/>
      <w:adjustRightInd w:val="0"/>
      <w:spacing w:line="211" w:lineRule="atLeast"/>
      <w:jc w:val="left"/>
    </w:pPr>
    <w:rPr>
      <w:rFonts w:ascii="Times" w:eastAsia="맑은 고딕" w:hAnsi="Times" w:cs="Times"/>
      <w:kern w:val="0"/>
      <w:sz w:val="24"/>
      <w:szCs w:val="24"/>
    </w:rPr>
  </w:style>
  <w:style w:type="character" w:customStyle="1" w:styleId="Char6">
    <w:name w:val="날짜 Char"/>
    <w:basedOn w:val="a0"/>
    <w:link w:val="af0"/>
    <w:uiPriority w:val="99"/>
    <w:semiHidden/>
    <w:rsid w:val="00222AA1"/>
    <w:rPr>
      <w:rFonts w:ascii="맑은 고딕" w:eastAsia="맑은 고딕" w:hAnsi="맑은 고딕" w:cs="Times New Roman"/>
    </w:rPr>
  </w:style>
  <w:style w:type="paragraph" w:styleId="af0">
    <w:name w:val="Date"/>
    <w:basedOn w:val="a"/>
    <w:next w:val="a"/>
    <w:link w:val="Char6"/>
    <w:uiPriority w:val="99"/>
    <w:semiHidden/>
    <w:rsid w:val="00222AA1"/>
    <w:rPr>
      <w:rFonts w:ascii="맑은 고딕" w:eastAsia="맑은 고딕" w:hAnsi="맑은 고딕" w:cs="Times New Roman"/>
    </w:rPr>
  </w:style>
  <w:style w:type="paragraph" w:styleId="af1">
    <w:name w:val="Subtitle"/>
    <w:basedOn w:val="a"/>
    <w:next w:val="a"/>
    <w:link w:val="Char7"/>
    <w:qFormat/>
    <w:rsid w:val="00222AA1"/>
    <w:pPr>
      <w:spacing w:after="60"/>
      <w:jc w:val="center"/>
      <w:outlineLvl w:val="1"/>
    </w:pPr>
    <w:rPr>
      <w:rFonts w:asciiTheme="majorHAnsi" w:eastAsiaTheme="majorEastAsia" w:hAnsiTheme="majorHAnsi" w:cstheme="majorBidi"/>
      <w:sz w:val="24"/>
      <w:szCs w:val="24"/>
    </w:rPr>
  </w:style>
  <w:style w:type="character" w:customStyle="1" w:styleId="Char7">
    <w:name w:val="부제 Char"/>
    <w:basedOn w:val="a0"/>
    <w:link w:val="af1"/>
    <w:rsid w:val="00222AA1"/>
    <w:rPr>
      <w:rFonts w:asciiTheme="majorHAnsi" w:eastAsiaTheme="majorEastAsia" w:hAnsiTheme="majorHAnsi" w:cstheme="majorBidi"/>
      <w:sz w:val="24"/>
      <w:szCs w:val="24"/>
    </w:rPr>
  </w:style>
  <w:style w:type="character" w:styleId="af2">
    <w:name w:val="Emphasis"/>
    <w:basedOn w:val="a0"/>
    <w:qFormat/>
    <w:rsid w:val="00222AA1"/>
    <w:rPr>
      <w:i/>
      <w:iCs/>
    </w:rPr>
  </w:style>
  <w:style w:type="character" w:styleId="af3">
    <w:name w:val="annotation reference"/>
    <w:basedOn w:val="a0"/>
    <w:uiPriority w:val="99"/>
    <w:semiHidden/>
    <w:rsid w:val="002E7A8C"/>
    <w:rPr>
      <w:rFonts w:cs="Times New Roman"/>
      <w:sz w:val="18"/>
      <w:szCs w:val="18"/>
    </w:rPr>
  </w:style>
  <w:style w:type="character" w:customStyle="1" w:styleId="Char1">
    <w:name w:val="간격 없음 Char"/>
    <w:basedOn w:val="a0"/>
    <w:link w:val="a5"/>
    <w:uiPriority w:val="99"/>
    <w:rsid w:val="00F248D3"/>
  </w:style>
  <w:style w:type="paragraph" w:customStyle="1" w:styleId="MS">
    <w:name w:val="MS바탕글"/>
    <w:basedOn w:val="a"/>
    <w:rsid w:val="000D348D"/>
    <w:pPr>
      <w:spacing w:after="200" w:line="273" w:lineRule="auto"/>
      <w:textAlignment w:val="baseline"/>
    </w:pPr>
    <w:rPr>
      <w:rFonts w:ascii="맑은 고딕" w:eastAsia="굴림" w:hAnsi="굴림" w:cs="굴림"/>
      <w:color w:val="000000"/>
      <w:kern w:val="0"/>
      <w:szCs w:val="20"/>
    </w:rPr>
  </w:style>
  <w:style w:type="paragraph" w:customStyle="1" w:styleId="EndNoteBibliographyTitle">
    <w:name w:val="EndNote Bibliography Title"/>
    <w:basedOn w:val="a"/>
    <w:link w:val="EndNoteBibliographyTitleChar"/>
    <w:rsid w:val="001409F8"/>
    <w:pPr>
      <w:jc w:val="center"/>
    </w:pPr>
    <w:rPr>
      <w:rFonts w:ascii="맑은 고딕" w:eastAsia="맑은 고딕" w:hAnsi="맑은 고딕"/>
      <w:noProof/>
    </w:rPr>
  </w:style>
  <w:style w:type="character" w:customStyle="1" w:styleId="EndNoteBibliographyTitleChar">
    <w:name w:val="EndNote Bibliography Title Char"/>
    <w:basedOn w:val="Char1"/>
    <w:link w:val="EndNoteBibliographyTitle"/>
    <w:rsid w:val="001409F8"/>
    <w:rPr>
      <w:rFonts w:ascii="맑은 고딕" w:eastAsia="맑은 고딕" w:hAnsi="맑은 고딕"/>
      <w:noProof/>
    </w:rPr>
  </w:style>
  <w:style w:type="paragraph" w:customStyle="1" w:styleId="EndNoteBibliography">
    <w:name w:val="EndNote Bibliography"/>
    <w:basedOn w:val="a"/>
    <w:link w:val="EndNoteBibliographyChar"/>
    <w:rsid w:val="001409F8"/>
    <w:rPr>
      <w:rFonts w:ascii="맑은 고딕" w:eastAsia="맑은 고딕" w:hAnsi="맑은 고딕"/>
      <w:noProof/>
    </w:rPr>
  </w:style>
  <w:style w:type="character" w:customStyle="1" w:styleId="EndNoteBibliographyChar">
    <w:name w:val="EndNote Bibliography Char"/>
    <w:basedOn w:val="Char1"/>
    <w:link w:val="EndNoteBibliography"/>
    <w:rsid w:val="001409F8"/>
    <w:rPr>
      <w:rFonts w:ascii="맑은 고딕" w:eastAsia="맑은 고딕" w:hAnsi="맑은 고딕"/>
      <w:noProof/>
    </w:rPr>
  </w:style>
  <w:style w:type="character" w:customStyle="1" w:styleId="12">
    <w:name w:val="확인되지 않은 멘션1"/>
    <w:basedOn w:val="a0"/>
    <w:uiPriority w:val="99"/>
    <w:semiHidden/>
    <w:unhideWhenUsed/>
    <w:rsid w:val="001409F8"/>
    <w:rPr>
      <w:color w:val="808080"/>
      <w:shd w:val="clear" w:color="auto" w:fill="E6E6E6"/>
    </w:rPr>
  </w:style>
  <w:style w:type="character" w:customStyle="1" w:styleId="highlight">
    <w:name w:val="highlight"/>
    <w:basedOn w:val="a0"/>
    <w:rsid w:val="00607F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061085">
      <w:bodyDiv w:val="1"/>
      <w:marLeft w:val="0"/>
      <w:marRight w:val="0"/>
      <w:marTop w:val="0"/>
      <w:marBottom w:val="0"/>
      <w:divBdr>
        <w:top w:val="none" w:sz="0" w:space="0" w:color="auto"/>
        <w:left w:val="none" w:sz="0" w:space="0" w:color="auto"/>
        <w:bottom w:val="none" w:sz="0" w:space="0" w:color="auto"/>
        <w:right w:val="none" w:sz="0" w:space="0" w:color="auto"/>
      </w:divBdr>
    </w:div>
    <w:div w:id="94326181">
      <w:bodyDiv w:val="1"/>
      <w:marLeft w:val="0"/>
      <w:marRight w:val="0"/>
      <w:marTop w:val="0"/>
      <w:marBottom w:val="0"/>
      <w:divBdr>
        <w:top w:val="none" w:sz="0" w:space="0" w:color="auto"/>
        <w:left w:val="none" w:sz="0" w:space="0" w:color="auto"/>
        <w:bottom w:val="none" w:sz="0" w:space="0" w:color="auto"/>
        <w:right w:val="none" w:sz="0" w:space="0" w:color="auto"/>
      </w:divBdr>
    </w:div>
    <w:div w:id="110248778">
      <w:bodyDiv w:val="1"/>
      <w:marLeft w:val="0"/>
      <w:marRight w:val="0"/>
      <w:marTop w:val="0"/>
      <w:marBottom w:val="0"/>
      <w:divBdr>
        <w:top w:val="none" w:sz="0" w:space="0" w:color="auto"/>
        <w:left w:val="none" w:sz="0" w:space="0" w:color="auto"/>
        <w:bottom w:val="none" w:sz="0" w:space="0" w:color="auto"/>
        <w:right w:val="none" w:sz="0" w:space="0" w:color="auto"/>
      </w:divBdr>
    </w:div>
    <w:div w:id="133759238">
      <w:bodyDiv w:val="1"/>
      <w:marLeft w:val="0"/>
      <w:marRight w:val="0"/>
      <w:marTop w:val="0"/>
      <w:marBottom w:val="0"/>
      <w:divBdr>
        <w:top w:val="none" w:sz="0" w:space="0" w:color="auto"/>
        <w:left w:val="none" w:sz="0" w:space="0" w:color="auto"/>
        <w:bottom w:val="none" w:sz="0" w:space="0" w:color="auto"/>
        <w:right w:val="none" w:sz="0" w:space="0" w:color="auto"/>
      </w:divBdr>
    </w:div>
    <w:div w:id="151990864">
      <w:bodyDiv w:val="1"/>
      <w:marLeft w:val="0"/>
      <w:marRight w:val="0"/>
      <w:marTop w:val="0"/>
      <w:marBottom w:val="0"/>
      <w:divBdr>
        <w:top w:val="none" w:sz="0" w:space="0" w:color="auto"/>
        <w:left w:val="none" w:sz="0" w:space="0" w:color="auto"/>
        <w:bottom w:val="none" w:sz="0" w:space="0" w:color="auto"/>
        <w:right w:val="none" w:sz="0" w:space="0" w:color="auto"/>
      </w:divBdr>
    </w:div>
    <w:div w:id="181631856">
      <w:bodyDiv w:val="1"/>
      <w:marLeft w:val="0"/>
      <w:marRight w:val="0"/>
      <w:marTop w:val="0"/>
      <w:marBottom w:val="0"/>
      <w:divBdr>
        <w:top w:val="none" w:sz="0" w:space="0" w:color="auto"/>
        <w:left w:val="none" w:sz="0" w:space="0" w:color="auto"/>
        <w:bottom w:val="none" w:sz="0" w:space="0" w:color="auto"/>
        <w:right w:val="none" w:sz="0" w:space="0" w:color="auto"/>
      </w:divBdr>
    </w:div>
    <w:div w:id="184103182">
      <w:bodyDiv w:val="1"/>
      <w:marLeft w:val="0"/>
      <w:marRight w:val="0"/>
      <w:marTop w:val="0"/>
      <w:marBottom w:val="0"/>
      <w:divBdr>
        <w:top w:val="none" w:sz="0" w:space="0" w:color="auto"/>
        <w:left w:val="none" w:sz="0" w:space="0" w:color="auto"/>
        <w:bottom w:val="none" w:sz="0" w:space="0" w:color="auto"/>
        <w:right w:val="none" w:sz="0" w:space="0" w:color="auto"/>
      </w:divBdr>
    </w:div>
    <w:div w:id="257949811">
      <w:bodyDiv w:val="1"/>
      <w:marLeft w:val="0"/>
      <w:marRight w:val="0"/>
      <w:marTop w:val="0"/>
      <w:marBottom w:val="0"/>
      <w:divBdr>
        <w:top w:val="none" w:sz="0" w:space="0" w:color="auto"/>
        <w:left w:val="none" w:sz="0" w:space="0" w:color="auto"/>
        <w:bottom w:val="none" w:sz="0" w:space="0" w:color="auto"/>
        <w:right w:val="none" w:sz="0" w:space="0" w:color="auto"/>
      </w:divBdr>
    </w:div>
    <w:div w:id="287978093">
      <w:bodyDiv w:val="1"/>
      <w:marLeft w:val="0"/>
      <w:marRight w:val="0"/>
      <w:marTop w:val="0"/>
      <w:marBottom w:val="0"/>
      <w:divBdr>
        <w:top w:val="none" w:sz="0" w:space="0" w:color="auto"/>
        <w:left w:val="none" w:sz="0" w:space="0" w:color="auto"/>
        <w:bottom w:val="none" w:sz="0" w:space="0" w:color="auto"/>
        <w:right w:val="none" w:sz="0" w:space="0" w:color="auto"/>
      </w:divBdr>
    </w:div>
    <w:div w:id="314385260">
      <w:bodyDiv w:val="1"/>
      <w:marLeft w:val="0"/>
      <w:marRight w:val="0"/>
      <w:marTop w:val="0"/>
      <w:marBottom w:val="0"/>
      <w:divBdr>
        <w:top w:val="none" w:sz="0" w:space="0" w:color="auto"/>
        <w:left w:val="none" w:sz="0" w:space="0" w:color="auto"/>
        <w:bottom w:val="none" w:sz="0" w:space="0" w:color="auto"/>
        <w:right w:val="none" w:sz="0" w:space="0" w:color="auto"/>
      </w:divBdr>
    </w:div>
    <w:div w:id="473445604">
      <w:bodyDiv w:val="1"/>
      <w:marLeft w:val="0"/>
      <w:marRight w:val="0"/>
      <w:marTop w:val="0"/>
      <w:marBottom w:val="0"/>
      <w:divBdr>
        <w:top w:val="none" w:sz="0" w:space="0" w:color="auto"/>
        <w:left w:val="none" w:sz="0" w:space="0" w:color="auto"/>
        <w:bottom w:val="none" w:sz="0" w:space="0" w:color="auto"/>
        <w:right w:val="none" w:sz="0" w:space="0" w:color="auto"/>
      </w:divBdr>
    </w:div>
    <w:div w:id="509024425">
      <w:bodyDiv w:val="1"/>
      <w:marLeft w:val="0"/>
      <w:marRight w:val="0"/>
      <w:marTop w:val="0"/>
      <w:marBottom w:val="0"/>
      <w:divBdr>
        <w:top w:val="none" w:sz="0" w:space="0" w:color="auto"/>
        <w:left w:val="none" w:sz="0" w:space="0" w:color="auto"/>
        <w:bottom w:val="none" w:sz="0" w:space="0" w:color="auto"/>
        <w:right w:val="none" w:sz="0" w:space="0" w:color="auto"/>
      </w:divBdr>
    </w:div>
    <w:div w:id="577591937">
      <w:bodyDiv w:val="1"/>
      <w:marLeft w:val="0"/>
      <w:marRight w:val="0"/>
      <w:marTop w:val="0"/>
      <w:marBottom w:val="0"/>
      <w:divBdr>
        <w:top w:val="none" w:sz="0" w:space="0" w:color="auto"/>
        <w:left w:val="none" w:sz="0" w:space="0" w:color="auto"/>
        <w:bottom w:val="none" w:sz="0" w:space="0" w:color="auto"/>
        <w:right w:val="none" w:sz="0" w:space="0" w:color="auto"/>
      </w:divBdr>
    </w:div>
    <w:div w:id="600918094">
      <w:bodyDiv w:val="1"/>
      <w:marLeft w:val="0"/>
      <w:marRight w:val="0"/>
      <w:marTop w:val="0"/>
      <w:marBottom w:val="0"/>
      <w:divBdr>
        <w:top w:val="none" w:sz="0" w:space="0" w:color="auto"/>
        <w:left w:val="none" w:sz="0" w:space="0" w:color="auto"/>
        <w:bottom w:val="none" w:sz="0" w:space="0" w:color="auto"/>
        <w:right w:val="none" w:sz="0" w:space="0" w:color="auto"/>
      </w:divBdr>
    </w:div>
    <w:div w:id="644360823">
      <w:bodyDiv w:val="1"/>
      <w:marLeft w:val="0"/>
      <w:marRight w:val="0"/>
      <w:marTop w:val="0"/>
      <w:marBottom w:val="0"/>
      <w:divBdr>
        <w:top w:val="none" w:sz="0" w:space="0" w:color="auto"/>
        <w:left w:val="none" w:sz="0" w:space="0" w:color="auto"/>
        <w:bottom w:val="none" w:sz="0" w:space="0" w:color="auto"/>
        <w:right w:val="none" w:sz="0" w:space="0" w:color="auto"/>
      </w:divBdr>
    </w:div>
    <w:div w:id="646322079">
      <w:bodyDiv w:val="1"/>
      <w:marLeft w:val="0"/>
      <w:marRight w:val="0"/>
      <w:marTop w:val="0"/>
      <w:marBottom w:val="0"/>
      <w:divBdr>
        <w:top w:val="none" w:sz="0" w:space="0" w:color="auto"/>
        <w:left w:val="none" w:sz="0" w:space="0" w:color="auto"/>
        <w:bottom w:val="none" w:sz="0" w:space="0" w:color="auto"/>
        <w:right w:val="none" w:sz="0" w:space="0" w:color="auto"/>
      </w:divBdr>
    </w:div>
    <w:div w:id="678116858">
      <w:bodyDiv w:val="1"/>
      <w:marLeft w:val="0"/>
      <w:marRight w:val="0"/>
      <w:marTop w:val="0"/>
      <w:marBottom w:val="0"/>
      <w:divBdr>
        <w:top w:val="none" w:sz="0" w:space="0" w:color="auto"/>
        <w:left w:val="none" w:sz="0" w:space="0" w:color="auto"/>
        <w:bottom w:val="none" w:sz="0" w:space="0" w:color="auto"/>
        <w:right w:val="none" w:sz="0" w:space="0" w:color="auto"/>
      </w:divBdr>
    </w:div>
    <w:div w:id="680551368">
      <w:bodyDiv w:val="1"/>
      <w:marLeft w:val="0"/>
      <w:marRight w:val="0"/>
      <w:marTop w:val="0"/>
      <w:marBottom w:val="0"/>
      <w:divBdr>
        <w:top w:val="none" w:sz="0" w:space="0" w:color="auto"/>
        <w:left w:val="none" w:sz="0" w:space="0" w:color="auto"/>
        <w:bottom w:val="none" w:sz="0" w:space="0" w:color="auto"/>
        <w:right w:val="none" w:sz="0" w:space="0" w:color="auto"/>
      </w:divBdr>
    </w:div>
    <w:div w:id="687298078">
      <w:bodyDiv w:val="1"/>
      <w:marLeft w:val="0"/>
      <w:marRight w:val="0"/>
      <w:marTop w:val="0"/>
      <w:marBottom w:val="0"/>
      <w:divBdr>
        <w:top w:val="none" w:sz="0" w:space="0" w:color="auto"/>
        <w:left w:val="none" w:sz="0" w:space="0" w:color="auto"/>
        <w:bottom w:val="none" w:sz="0" w:space="0" w:color="auto"/>
        <w:right w:val="none" w:sz="0" w:space="0" w:color="auto"/>
      </w:divBdr>
    </w:div>
    <w:div w:id="726879932">
      <w:bodyDiv w:val="1"/>
      <w:marLeft w:val="0"/>
      <w:marRight w:val="0"/>
      <w:marTop w:val="0"/>
      <w:marBottom w:val="0"/>
      <w:divBdr>
        <w:top w:val="none" w:sz="0" w:space="0" w:color="auto"/>
        <w:left w:val="none" w:sz="0" w:space="0" w:color="auto"/>
        <w:bottom w:val="none" w:sz="0" w:space="0" w:color="auto"/>
        <w:right w:val="none" w:sz="0" w:space="0" w:color="auto"/>
      </w:divBdr>
    </w:div>
    <w:div w:id="752241226">
      <w:bodyDiv w:val="1"/>
      <w:marLeft w:val="0"/>
      <w:marRight w:val="0"/>
      <w:marTop w:val="0"/>
      <w:marBottom w:val="0"/>
      <w:divBdr>
        <w:top w:val="none" w:sz="0" w:space="0" w:color="auto"/>
        <w:left w:val="none" w:sz="0" w:space="0" w:color="auto"/>
        <w:bottom w:val="none" w:sz="0" w:space="0" w:color="auto"/>
        <w:right w:val="none" w:sz="0" w:space="0" w:color="auto"/>
      </w:divBdr>
    </w:div>
    <w:div w:id="762577861">
      <w:bodyDiv w:val="1"/>
      <w:marLeft w:val="0"/>
      <w:marRight w:val="0"/>
      <w:marTop w:val="0"/>
      <w:marBottom w:val="0"/>
      <w:divBdr>
        <w:top w:val="none" w:sz="0" w:space="0" w:color="auto"/>
        <w:left w:val="none" w:sz="0" w:space="0" w:color="auto"/>
        <w:bottom w:val="none" w:sz="0" w:space="0" w:color="auto"/>
        <w:right w:val="none" w:sz="0" w:space="0" w:color="auto"/>
      </w:divBdr>
    </w:div>
    <w:div w:id="820855717">
      <w:bodyDiv w:val="1"/>
      <w:marLeft w:val="0"/>
      <w:marRight w:val="0"/>
      <w:marTop w:val="0"/>
      <w:marBottom w:val="0"/>
      <w:divBdr>
        <w:top w:val="none" w:sz="0" w:space="0" w:color="auto"/>
        <w:left w:val="none" w:sz="0" w:space="0" w:color="auto"/>
        <w:bottom w:val="none" w:sz="0" w:space="0" w:color="auto"/>
        <w:right w:val="none" w:sz="0" w:space="0" w:color="auto"/>
      </w:divBdr>
      <w:divsChild>
        <w:div w:id="349530948">
          <w:marLeft w:val="3450"/>
          <w:marRight w:val="150"/>
          <w:marTop w:val="0"/>
          <w:marBottom w:val="0"/>
          <w:divBdr>
            <w:top w:val="none" w:sz="0" w:space="0" w:color="auto"/>
            <w:left w:val="none" w:sz="0" w:space="0" w:color="auto"/>
            <w:bottom w:val="none" w:sz="0" w:space="0" w:color="auto"/>
            <w:right w:val="none" w:sz="0" w:space="0" w:color="auto"/>
          </w:divBdr>
          <w:divsChild>
            <w:div w:id="674381292">
              <w:marLeft w:val="150"/>
              <w:marRight w:val="150"/>
              <w:marTop w:val="0"/>
              <w:marBottom w:val="0"/>
              <w:divBdr>
                <w:top w:val="none" w:sz="0" w:space="0" w:color="auto"/>
                <w:left w:val="none" w:sz="0" w:space="0" w:color="auto"/>
                <w:bottom w:val="none" w:sz="0" w:space="0" w:color="auto"/>
                <w:right w:val="none" w:sz="0" w:space="0" w:color="auto"/>
              </w:divBdr>
            </w:div>
            <w:div w:id="1466115937">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 w:id="824014059">
      <w:bodyDiv w:val="1"/>
      <w:marLeft w:val="0"/>
      <w:marRight w:val="0"/>
      <w:marTop w:val="0"/>
      <w:marBottom w:val="0"/>
      <w:divBdr>
        <w:top w:val="none" w:sz="0" w:space="0" w:color="auto"/>
        <w:left w:val="none" w:sz="0" w:space="0" w:color="auto"/>
        <w:bottom w:val="none" w:sz="0" w:space="0" w:color="auto"/>
        <w:right w:val="none" w:sz="0" w:space="0" w:color="auto"/>
      </w:divBdr>
    </w:div>
    <w:div w:id="825778519">
      <w:bodyDiv w:val="1"/>
      <w:marLeft w:val="0"/>
      <w:marRight w:val="0"/>
      <w:marTop w:val="0"/>
      <w:marBottom w:val="0"/>
      <w:divBdr>
        <w:top w:val="none" w:sz="0" w:space="0" w:color="auto"/>
        <w:left w:val="none" w:sz="0" w:space="0" w:color="auto"/>
        <w:bottom w:val="none" w:sz="0" w:space="0" w:color="auto"/>
        <w:right w:val="none" w:sz="0" w:space="0" w:color="auto"/>
      </w:divBdr>
    </w:div>
    <w:div w:id="867568828">
      <w:bodyDiv w:val="1"/>
      <w:marLeft w:val="0"/>
      <w:marRight w:val="0"/>
      <w:marTop w:val="0"/>
      <w:marBottom w:val="0"/>
      <w:divBdr>
        <w:top w:val="none" w:sz="0" w:space="0" w:color="auto"/>
        <w:left w:val="none" w:sz="0" w:space="0" w:color="auto"/>
        <w:bottom w:val="none" w:sz="0" w:space="0" w:color="auto"/>
        <w:right w:val="none" w:sz="0" w:space="0" w:color="auto"/>
      </w:divBdr>
    </w:div>
    <w:div w:id="885720149">
      <w:bodyDiv w:val="1"/>
      <w:marLeft w:val="0"/>
      <w:marRight w:val="0"/>
      <w:marTop w:val="0"/>
      <w:marBottom w:val="0"/>
      <w:divBdr>
        <w:top w:val="none" w:sz="0" w:space="0" w:color="auto"/>
        <w:left w:val="none" w:sz="0" w:space="0" w:color="auto"/>
        <w:bottom w:val="none" w:sz="0" w:space="0" w:color="auto"/>
        <w:right w:val="none" w:sz="0" w:space="0" w:color="auto"/>
      </w:divBdr>
    </w:div>
    <w:div w:id="940602429">
      <w:bodyDiv w:val="1"/>
      <w:marLeft w:val="0"/>
      <w:marRight w:val="0"/>
      <w:marTop w:val="0"/>
      <w:marBottom w:val="0"/>
      <w:divBdr>
        <w:top w:val="none" w:sz="0" w:space="0" w:color="auto"/>
        <w:left w:val="none" w:sz="0" w:space="0" w:color="auto"/>
        <w:bottom w:val="none" w:sz="0" w:space="0" w:color="auto"/>
        <w:right w:val="none" w:sz="0" w:space="0" w:color="auto"/>
      </w:divBdr>
    </w:div>
    <w:div w:id="942491939">
      <w:bodyDiv w:val="1"/>
      <w:marLeft w:val="0"/>
      <w:marRight w:val="0"/>
      <w:marTop w:val="0"/>
      <w:marBottom w:val="0"/>
      <w:divBdr>
        <w:top w:val="none" w:sz="0" w:space="0" w:color="auto"/>
        <w:left w:val="none" w:sz="0" w:space="0" w:color="auto"/>
        <w:bottom w:val="none" w:sz="0" w:space="0" w:color="auto"/>
        <w:right w:val="none" w:sz="0" w:space="0" w:color="auto"/>
      </w:divBdr>
    </w:div>
    <w:div w:id="960956511">
      <w:bodyDiv w:val="1"/>
      <w:marLeft w:val="0"/>
      <w:marRight w:val="0"/>
      <w:marTop w:val="0"/>
      <w:marBottom w:val="0"/>
      <w:divBdr>
        <w:top w:val="none" w:sz="0" w:space="0" w:color="auto"/>
        <w:left w:val="none" w:sz="0" w:space="0" w:color="auto"/>
        <w:bottom w:val="none" w:sz="0" w:space="0" w:color="auto"/>
        <w:right w:val="none" w:sz="0" w:space="0" w:color="auto"/>
      </w:divBdr>
    </w:div>
    <w:div w:id="1107699881">
      <w:bodyDiv w:val="1"/>
      <w:marLeft w:val="0"/>
      <w:marRight w:val="0"/>
      <w:marTop w:val="0"/>
      <w:marBottom w:val="0"/>
      <w:divBdr>
        <w:top w:val="none" w:sz="0" w:space="0" w:color="auto"/>
        <w:left w:val="none" w:sz="0" w:space="0" w:color="auto"/>
        <w:bottom w:val="none" w:sz="0" w:space="0" w:color="auto"/>
        <w:right w:val="none" w:sz="0" w:space="0" w:color="auto"/>
      </w:divBdr>
    </w:div>
    <w:div w:id="1194270389">
      <w:bodyDiv w:val="1"/>
      <w:marLeft w:val="0"/>
      <w:marRight w:val="0"/>
      <w:marTop w:val="0"/>
      <w:marBottom w:val="0"/>
      <w:divBdr>
        <w:top w:val="none" w:sz="0" w:space="0" w:color="auto"/>
        <w:left w:val="none" w:sz="0" w:space="0" w:color="auto"/>
        <w:bottom w:val="none" w:sz="0" w:space="0" w:color="auto"/>
        <w:right w:val="none" w:sz="0" w:space="0" w:color="auto"/>
      </w:divBdr>
    </w:div>
    <w:div w:id="1198740449">
      <w:bodyDiv w:val="1"/>
      <w:marLeft w:val="0"/>
      <w:marRight w:val="0"/>
      <w:marTop w:val="0"/>
      <w:marBottom w:val="0"/>
      <w:divBdr>
        <w:top w:val="none" w:sz="0" w:space="0" w:color="auto"/>
        <w:left w:val="none" w:sz="0" w:space="0" w:color="auto"/>
        <w:bottom w:val="none" w:sz="0" w:space="0" w:color="auto"/>
        <w:right w:val="none" w:sz="0" w:space="0" w:color="auto"/>
      </w:divBdr>
    </w:div>
    <w:div w:id="1210023774">
      <w:bodyDiv w:val="1"/>
      <w:marLeft w:val="0"/>
      <w:marRight w:val="0"/>
      <w:marTop w:val="0"/>
      <w:marBottom w:val="0"/>
      <w:divBdr>
        <w:top w:val="none" w:sz="0" w:space="0" w:color="auto"/>
        <w:left w:val="none" w:sz="0" w:space="0" w:color="auto"/>
        <w:bottom w:val="none" w:sz="0" w:space="0" w:color="auto"/>
        <w:right w:val="none" w:sz="0" w:space="0" w:color="auto"/>
      </w:divBdr>
    </w:div>
    <w:div w:id="1224750853">
      <w:bodyDiv w:val="1"/>
      <w:marLeft w:val="0"/>
      <w:marRight w:val="0"/>
      <w:marTop w:val="0"/>
      <w:marBottom w:val="0"/>
      <w:divBdr>
        <w:top w:val="none" w:sz="0" w:space="0" w:color="auto"/>
        <w:left w:val="none" w:sz="0" w:space="0" w:color="auto"/>
        <w:bottom w:val="none" w:sz="0" w:space="0" w:color="auto"/>
        <w:right w:val="none" w:sz="0" w:space="0" w:color="auto"/>
      </w:divBdr>
    </w:div>
    <w:div w:id="1230118263">
      <w:bodyDiv w:val="1"/>
      <w:marLeft w:val="0"/>
      <w:marRight w:val="0"/>
      <w:marTop w:val="0"/>
      <w:marBottom w:val="0"/>
      <w:divBdr>
        <w:top w:val="none" w:sz="0" w:space="0" w:color="auto"/>
        <w:left w:val="none" w:sz="0" w:space="0" w:color="auto"/>
        <w:bottom w:val="none" w:sz="0" w:space="0" w:color="auto"/>
        <w:right w:val="none" w:sz="0" w:space="0" w:color="auto"/>
      </w:divBdr>
    </w:div>
    <w:div w:id="1304044542">
      <w:bodyDiv w:val="1"/>
      <w:marLeft w:val="0"/>
      <w:marRight w:val="0"/>
      <w:marTop w:val="0"/>
      <w:marBottom w:val="0"/>
      <w:divBdr>
        <w:top w:val="none" w:sz="0" w:space="0" w:color="auto"/>
        <w:left w:val="none" w:sz="0" w:space="0" w:color="auto"/>
        <w:bottom w:val="none" w:sz="0" w:space="0" w:color="auto"/>
        <w:right w:val="none" w:sz="0" w:space="0" w:color="auto"/>
      </w:divBdr>
    </w:div>
    <w:div w:id="1358970306">
      <w:bodyDiv w:val="1"/>
      <w:marLeft w:val="0"/>
      <w:marRight w:val="0"/>
      <w:marTop w:val="0"/>
      <w:marBottom w:val="0"/>
      <w:divBdr>
        <w:top w:val="none" w:sz="0" w:space="0" w:color="auto"/>
        <w:left w:val="none" w:sz="0" w:space="0" w:color="auto"/>
        <w:bottom w:val="none" w:sz="0" w:space="0" w:color="auto"/>
        <w:right w:val="none" w:sz="0" w:space="0" w:color="auto"/>
      </w:divBdr>
    </w:div>
    <w:div w:id="1417286731">
      <w:bodyDiv w:val="1"/>
      <w:marLeft w:val="0"/>
      <w:marRight w:val="0"/>
      <w:marTop w:val="0"/>
      <w:marBottom w:val="0"/>
      <w:divBdr>
        <w:top w:val="none" w:sz="0" w:space="0" w:color="auto"/>
        <w:left w:val="none" w:sz="0" w:space="0" w:color="auto"/>
        <w:bottom w:val="none" w:sz="0" w:space="0" w:color="auto"/>
        <w:right w:val="none" w:sz="0" w:space="0" w:color="auto"/>
      </w:divBdr>
    </w:div>
    <w:div w:id="1521966013">
      <w:bodyDiv w:val="1"/>
      <w:marLeft w:val="0"/>
      <w:marRight w:val="0"/>
      <w:marTop w:val="0"/>
      <w:marBottom w:val="0"/>
      <w:divBdr>
        <w:top w:val="none" w:sz="0" w:space="0" w:color="auto"/>
        <w:left w:val="none" w:sz="0" w:space="0" w:color="auto"/>
        <w:bottom w:val="none" w:sz="0" w:space="0" w:color="auto"/>
        <w:right w:val="none" w:sz="0" w:space="0" w:color="auto"/>
      </w:divBdr>
    </w:div>
    <w:div w:id="1525751066">
      <w:bodyDiv w:val="1"/>
      <w:marLeft w:val="0"/>
      <w:marRight w:val="0"/>
      <w:marTop w:val="0"/>
      <w:marBottom w:val="0"/>
      <w:divBdr>
        <w:top w:val="none" w:sz="0" w:space="0" w:color="auto"/>
        <w:left w:val="none" w:sz="0" w:space="0" w:color="auto"/>
        <w:bottom w:val="none" w:sz="0" w:space="0" w:color="auto"/>
        <w:right w:val="none" w:sz="0" w:space="0" w:color="auto"/>
      </w:divBdr>
    </w:div>
    <w:div w:id="1548254354">
      <w:bodyDiv w:val="1"/>
      <w:marLeft w:val="0"/>
      <w:marRight w:val="0"/>
      <w:marTop w:val="0"/>
      <w:marBottom w:val="0"/>
      <w:divBdr>
        <w:top w:val="none" w:sz="0" w:space="0" w:color="auto"/>
        <w:left w:val="none" w:sz="0" w:space="0" w:color="auto"/>
        <w:bottom w:val="none" w:sz="0" w:space="0" w:color="auto"/>
        <w:right w:val="none" w:sz="0" w:space="0" w:color="auto"/>
      </w:divBdr>
      <w:divsChild>
        <w:div w:id="791478968">
          <w:marLeft w:val="360"/>
          <w:marRight w:val="0"/>
          <w:marTop w:val="200"/>
          <w:marBottom w:val="0"/>
          <w:divBdr>
            <w:top w:val="none" w:sz="0" w:space="0" w:color="auto"/>
            <w:left w:val="none" w:sz="0" w:space="0" w:color="auto"/>
            <w:bottom w:val="none" w:sz="0" w:space="0" w:color="auto"/>
            <w:right w:val="none" w:sz="0" w:space="0" w:color="auto"/>
          </w:divBdr>
        </w:div>
        <w:div w:id="1771508486">
          <w:marLeft w:val="360"/>
          <w:marRight w:val="0"/>
          <w:marTop w:val="200"/>
          <w:marBottom w:val="0"/>
          <w:divBdr>
            <w:top w:val="none" w:sz="0" w:space="0" w:color="auto"/>
            <w:left w:val="none" w:sz="0" w:space="0" w:color="auto"/>
            <w:bottom w:val="none" w:sz="0" w:space="0" w:color="auto"/>
            <w:right w:val="none" w:sz="0" w:space="0" w:color="auto"/>
          </w:divBdr>
        </w:div>
      </w:divsChild>
    </w:div>
    <w:div w:id="1617561675">
      <w:bodyDiv w:val="1"/>
      <w:marLeft w:val="0"/>
      <w:marRight w:val="0"/>
      <w:marTop w:val="0"/>
      <w:marBottom w:val="0"/>
      <w:divBdr>
        <w:top w:val="none" w:sz="0" w:space="0" w:color="auto"/>
        <w:left w:val="none" w:sz="0" w:space="0" w:color="auto"/>
        <w:bottom w:val="none" w:sz="0" w:space="0" w:color="auto"/>
        <w:right w:val="none" w:sz="0" w:space="0" w:color="auto"/>
      </w:divBdr>
    </w:div>
    <w:div w:id="1627930037">
      <w:bodyDiv w:val="1"/>
      <w:marLeft w:val="0"/>
      <w:marRight w:val="0"/>
      <w:marTop w:val="0"/>
      <w:marBottom w:val="0"/>
      <w:divBdr>
        <w:top w:val="none" w:sz="0" w:space="0" w:color="auto"/>
        <w:left w:val="none" w:sz="0" w:space="0" w:color="auto"/>
        <w:bottom w:val="none" w:sz="0" w:space="0" w:color="auto"/>
        <w:right w:val="none" w:sz="0" w:space="0" w:color="auto"/>
      </w:divBdr>
    </w:div>
    <w:div w:id="1726023454">
      <w:bodyDiv w:val="1"/>
      <w:marLeft w:val="0"/>
      <w:marRight w:val="0"/>
      <w:marTop w:val="0"/>
      <w:marBottom w:val="0"/>
      <w:divBdr>
        <w:top w:val="none" w:sz="0" w:space="0" w:color="auto"/>
        <w:left w:val="none" w:sz="0" w:space="0" w:color="auto"/>
        <w:bottom w:val="none" w:sz="0" w:space="0" w:color="auto"/>
        <w:right w:val="none" w:sz="0" w:space="0" w:color="auto"/>
      </w:divBdr>
    </w:div>
    <w:div w:id="1987540305">
      <w:bodyDiv w:val="1"/>
      <w:marLeft w:val="0"/>
      <w:marRight w:val="0"/>
      <w:marTop w:val="0"/>
      <w:marBottom w:val="0"/>
      <w:divBdr>
        <w:top w:val="none" w:sz="0" w:space="0" w:color="auto"/>
        <w:left w:val="none" w:sz="0" w:space="0" w:color="auto"/>
        <w:bottom w:val="none" w:sz="0" w:space="0" w:color="auto"/>
        <w:right w:val="none" w:sz="0" w:space="0" w:color="auto"/>
      </w:divBdr>
    </w:div>
    <w:div w:id="2141537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B97B35-0464-4FE0-BD1E-B64BBBA1A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82</Pages>
  <Words>31889</Words>
  <Characters>181769</Characters>
  <Application>Microsoft Office Word</Application>
  <DocSecurity>0</DocSecurity>
  <Lines>1514</Lines>
  <Paragraphs>426</Paragraphs>
  <ScaleCrop>false</ScaleCrop>
  <HeadingPairs>
    <vt:vector size="2" baseType="variant">
      <vt:variant>
        <vt:lpstr>제목</vt:lpstr>
      </vt:variant>
      <vt:variant>
        <vt:i4>1</vt:i4>
      </vt:variant>
    </vt:vector>
  </HeadingPairs>
  <TitlesOfParts>
    <vt:vector size="1" baseType="lpstr">
      <vt:lpstr/>
    </vt:vector>
  </TitlesOfParts>
  <Company>Hospital</Company>
  <LinksUpToDate>false</LinksUpToDate>
  <CharactersWithSpaces>21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강남</dc:creator>
  <cp:keywords/>
  <dc:description/>
  <cp:lastModifiedBy>Jung Hwan Lee</cp:lastModifiedBy>
  <cp:revision>112</cp:revision>
  <cp:lastPrinted>2011-04-15T11:18:00Z</cp:lastPrinted>
  <dcterms:created xsi:type="dcterms:W3CDTF">2018-01-14T14:47:00Z</dcterms:created>
  <dcterms:modified xsi:type="dcterms:W3CDTF">2018-01-31T15:34:00Z</dcterms:modified>
</cp:coreProperties>
</file>